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91863D" w14:textId="0BD1A0E6" w:rsidR="00696EB5" w:rsidRPr="00A9637B" w:rsidRDefault="003930B1" w:rsidP="009E6595">
      <w:pPr>
        <w:pStyle w:val="Bullet"/>
        <w:numPr>
          <w:ilvl w:val="0"/>
          <w:numId w:val="0"/>
        </w:numPr>
        <w:spacing w:after="0"/>
        <w:jc w:val="both"/>
        <w:rPr>
          <w:color w:val="000000" w:themeColor="text1"/>
          <w:lang w:val="en-US"/>
        </w:rPr>
      </w:pPr>
      <w:r w:rsidRPr="00A9637B">
        <w:rPr>
          <w:color w:val="000000" w:themeColor="text1"/>
          <w:lang w:val="en-US"/>
        </w:rPr>
        <w:t xml:space="preserve">We used a </w:t>
      </w:r>
      <w:r w:rsidR="0050182D" w:rsidRPr="00A9637B">
        <w:rPr>
          <w:color w:val="000000" w:themeColor="text1"/>
          <w:lang w:val="en-US"/>
        </w:rPr>
        <w:t xml:space="preserve">phylogenetic </w:t>
      </w:r>
      <w:r w:rsidRPr="00A9637B">
        <w:rPr>
          <w:color w:val="000000" w:themeColor="text1"/>
          <w:lang w:val="en-US"/>
        </w:rPr>
        <w:t xml:space="preserve">dataset </w:t>
      </w:r>
      <w:r w:rsidR="0050182D" w:rsidRPr="00A9637B">
        <w:rPr>
          <w:color w:val="000000" w:themeColor="text1"/>
          <w:lang w:val="en-US"/>
        </w:rPr>
        <w:t>modified from</w:t>
      </w:r>
      <w:r w:rsidR="00FE0AF4" w:rsidRPr="00A9637B">
        <w:rPr>
          <w:color w:val="000000" w:themeColor="text1"/>
          <w:lang w:val="en-US"/>
        </w:rPr>
        <w:t xml:space="preserve"> </w:t>
      </w:r>
      <w:r w:rsidR="00FE0AF4" w:rsidRPr="00A9637B">
        <w:rPr>
          <w:color w:val="000000" w:themeColor="text1"/>
          <w:lang w:val="en-US"/>
        </w:rPr>
        <w:fldChar w:fldCharType="begin" w:fldLock="1"/>
      </w:r>
      <w:r w:rsidR="00FE0AF4" w:rsidRPr="00A9637B">
        <w:rPr>
          <w:color w:val="000000" w:themeColor="text1"/>
          <w:lang w:val="en-US"/>
        </w:rPr>
        <w:instrText>ADDIN CSL_CITATION {"citationItems":[{"id":"ITEM-1","itemData":{"DOI":"10.1073/pnas.1522434113","ISSN":"10916490","abstrac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author":[{"dropping-particle":"","family":"Yang","given":"Jie","non-dropping-particle":"","parse-names":false,"suffix":""},{"dropping-particle":"","family":"Ortega-Hernández","given":"Javier","non-dropping-particle":"","parse-names":false,"suffix":""},{"dropping-particle":"","family":"Butterfield","given":"Nicholas J.","non-dropping-particle":"","parse-names":false,"suffix":""},{"dropping-particle":"","family":"Liu","given":"Yu","non-dropping-particle":"","parse-names":false,"suffix":""},{"dropping-particle":"","family":"Boyan","given":"George S.","non-dropping-particle":"","parse-names":false,"suffix":""},{"dropping-particle":"","family":"Hou","given":"Jin Bo","non-dropping-particle":"","parse-names":false,"suffix":""},{"dropping-particle":"","family":"Lan","given":"Tian","non-dropping-particle":"","parse-names":false,"suffix":""},{"dropping-particle":"","family":"Zhang","given":"Xi Guang","non-dropping-particle":"","parse-names":false,"suffix":""}],"container-title":"Proceedings of the National Academy of Sciences of the United States of America","id":"ITEM-1","issue":"11","issued":{"date-parts":[["2016"]]},"page":"2988-2993","title":"Fuxianhuiid ventral nerve cord and early nervous system evolution in Panarthropoda","type":"article-journal","volume":"113"},"uris":["http://www.mendeley.com/documents/?uuid=2ca36feb-2be4-44f8-b3b7-2648a0e5f854"]}],"mendeley":{"formattedCitation":"(Yang et al., 2016)","plainTextFormattedCitation":"(Yang et al., 2016)","previouslyFormattedCitation":"(Yang et al., 2016)"},"properties":{"noteIndex":0},"schema":"https://github.com/citation-style-language/schema/raw/master/csl-citation.json"}</w:instrText>
      </w:r>
      <w:r w:rsidR="00FE0AF4" w:rsidRPr="00A9637B">
        <w:rPr>
          <w:color w:val="000000" w:themeColor="text1"/>
          <w:lang w:val="en-US"/>
        </w:rPr>
        <w:fldChar w:fldCharType="separate"/>
      </w:r>
      <w:r w:rsidR="00FE0AF4" w:rsidRPr="00A9637B">
        <w:rPr>
          <w:noProof/>
          <w:color w:val="000000" w:themeColor="text1"/>
          <w:lang w:val="en-US"/>
        </w:rPr>
        <w:t>Yang et al. (2016)</w:t>
      </w:r>
      <w:r w:rsidR="00FE0AF4" w:rsidRPr="00A9637B">
        <w:rPr>
          <w:color w:val="000000" w:themeColor="text1"/>
          <w:lang w:val="en-US"/>
        </w:rPr>
        <w:fldChar w:fldCharType="end"/>
      </w:r>
      <w:r w:rsidR="00FE0AF4" w:rsidRPr="00A9637B">
        <w:rPr>
          <w:color w:val="000000" w:themeColor="text1"/>
          <w:lang w:val="en-US"/>
        </w:rPr>
        <w:t xml:space="preserve"> </w:t>
      </w:r>
      <w:sdt>
        <w:sdtPr>
          <w:rPr>
            <w:color w:val="000000"/>
            <w:lang w:val="en-US"/>
          </w:rPr>
          <w:tag w:val="MENDELEY_CITATION_v3_eyJjaXRhdGlvbklEIjoiTUVOREVMRVlfQ0lUQVRJT05fNjJkOTU2N2QtMTgxNC00OGRjLWE2YzYtZjQ2NTI2OWZkYzE2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
          <w:id w:val="98850650"/>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6)</w:t>
          </w:r>
        </w:sdtContent>
      </w:sdt>
      <w:r w:rsidR="00613102" w:rsidRPr="00A9637B">
        <w:rPr>
          <w:color w:val="000000" w:themeColor="text1"/>
          <w:lang w:val="en-US"/>
        </w:rPr>
        <w:t xml:space="preserve">. </w:t>
      </w:r>
      <w:r w:rsidRPr="00A9637B">
        <w:rPr>
          <w:color w:val="000000" w:themeColor="text1"/>
          <w:lang w:val="en-US"/>
        </w:rPr>
        <w:t>T</w:t>
      </w:r>
      <w:r w:rsidR="0062723F" w:rsidRPr="00A9637B">
        <w:rPr>
          <w:color w:val="000000" w:themeColor="text1"/>
          <w:lang w:val="en-US"/>
        </w:rPr>
        <w:t xml:space="preserve">ardigrades from all </w:t>
      </w:r>
      <w:proofErr w:type="spellStart"/>
      <w:r w:rsidR="0062723F" w:rsidRPr="00A9637B">
        <w:rPr>
          <w:color w:val="000000" w:themeColor="text1"/>
          <w:lang w:val="en-US"/>
        </w:rPr>
        <w:t>heterotardigrade</w:t>
      </w:r>
      <w:proofErr w:type="spellEnd"/>
      <w:r w:rsidR="0062723F" w:rsidRPr="00A9637B">
        <w:rPr>
          <w:color w:val="000000" w:themeColor="text1"/>
          <w:lang w:val="en-US"/>
        </w:rPr>
        <w:t xml:space="preserve"> families, </w:t>
      </w:r>
      <w:proofErr w:type="spellStart"/>
      <w:r w:rsidR="0062723F" w:rsidRPr="00A9637B">
        <w:rPr>
          <w:color w:val="000000" w:themeColor="text1"/>
          <w:lang w:val="en-US"/>
        </w:rPr>
        <w:t>apochelan</w:t>
      </w:r>
      <w:proofErr w:type="spellEnd"/>
      <w:r w:rsidR="0062723F" w:rsidRPr="00A9637B">
        <w:rPr>
          <w:color w:val="000000" w:themeColor="text1"/>
          <w:lang w:val="en-US"/>
        </w:rPr>
        <w:t xml:space="preserve"> family, and </w:t>
      </w:r>
      <w:proofErr w:type="spellStart"/>
      <w:r w:rsidR="0062723F" w:rsidRPr="00A9637B">
        <w:rPr>
          <w:color w:val="000000" w:themeColor="text1"/>
          <w:lang w:val="en-US"/>
        </w:rPr>
        <w:t>eutardigrade</w:t>
      </w:r>
      <w:proofErr w:type="spellEnd"/>
      <w:r w:rsidR="0062723F" w:rsidRPr="00A9637B">
        <w:rPr>
          <w:color w:val="000000" w:themeColor="text1"/>
          <w:lang w:val="en-US"/>
        </w:rPr>
        <w:t xml:space="preserve"> superfamilies are included to reflect the wide morphological diversity </w:t>
      </w:r>
      <w:proofErr w:type="spellStart"/>
      <w:r w:rsidRPr="00A9637B">
        <w:rPr>
          <w:color w:val="000000" w:themeColor="text1"/>
          <w:lang w:val="en-US"/>
        </w:rPr>
        <w:t>of</w:t>
      </w:r>
      <w:r w:rsidR="0062723F" w:rsidRPr="00A9637B">
        <w:rPr>
          <w:color w:val="000000" w:themeColor="text1"/>
          <w:lang w:val="en-US"/>
        </w:rPr>
        <w:t>the</w:t>
      </w:r>
      <w:proofErr w:type="spellEnd"/>
      <w:r w:rsidR="0062723F" w:rsidRPr="00A9637B">
        <w:rPr>
          <w:color w:val="000000" w:themeColor="text1"/>
          <w:lang w:val="en-US"/>
        </w:rPr>
        <w:t xml:space="preserve"> phylum.</w:t>
      </w:r>
      <w:r w:rsidR="0022180F" w:rsidRPr="00A9637B">
        <w:rPr>
          <w:color w:val="000000" w:themeColor="text1"/>
          <w:lang w:val="en-US"/>
        </w:rPr>
        <w:t xml:space="preserve"> </w:t>
      </w:r>
      <w:r w:rsidRPr="00A9637B">
        <w:rPr>
          <w:color w:val="000000" w:themeColor="text1"/>
          <w:lang w:val="en-US"/>
        </w:rPr>
        <w:t>W</w:t>
      </w:r>
      <w:r w:rsidR="0022180F" w:rsidRPr="00A9637B">
        <w:rPr>
          <w:color w:val="000000" w:themeColor="text1"/>
          <w:lang w:val="en-US"/>
        </w:rPr>
        <w:t>e</w:t>
      </w:r>
      <w:r w:rsidRPr="00A9637B">
        <w:rPr>
          <w:color w:val="000000" w:themeColor="text1"/>
          <w:lang w:val="en-US"/>
        </w:rPr>
        <w:t xml:space="preserve"> also</w:t>
      </w:r>
      <w:r w:rsidR="0022180F" w:rsidRPr="00A9637B">
        <w:rPr>
          <w:color w:val="000000" w:themeColor="text1"/>
          <w:lang w:val="en-US"/>
        </w:rPr>
        <w:t xml:space="preserve"> developed a comprehensive approach for treating the uncertainty regarding the identity of the </w:t>
      </w:r>
      <w:proofErr w:type="spellStart"/>
      <w:r w:rsidRPr="00A9637B">
        <w:rPr>
          <w:color w:val="000000" w:themeColor="text1"/>
          <w:lang w:val="en-US"/>
        </w:rPr>
        <w:t>protocerebral</w:t>
      </w:r>
      <w:proofErr w:type="spellEnd"/>
      <w:r w:rsidRPr="00A9637B">
        <w:rPr>
          <w:color w:val="000000" w:themeColor="text1"/>
          <w:lang w:val="en-US"/>
        </w:rPr>
        <w:t xml:space="preserve"> appendage pair of</w:t>
      </w:r>
      <w:r w:rsidR="0022180F" w:rsidRPr="00A9637B">
        <w:rPr>
          <w:color w:val="000000" w:themeColor="text1"/>
          <w:lang w:val="en-US"/>
        </w:rPr>
        <w:t xml:space="preserve"> tardigrades as detailed below.</w:t>
      </w:r>
    </w:p>
    <w:p w14:paraId="03D7B512" w14:textId="77777777" w:rsidR="00721623" w:rsidRPr="00A9637B" w:rsidRDefault="00721623" w:rsidP="00D47BD5">
      <w:pPr>
        <w:pStyle w:val="Bullet"/>
        <w:numPr>
          <w:ilvl w:val="0"/>
          <w:numId w:val="0"/>
        </w:numPr>
        <w:spacing w:after="0"/>
        <w:jc w:val="both"/>
        <w:rPr>
          <w:color w:val="000000" w:themeColor="text1"/>
          <w:lang w:val="en-US"/>
        </w:rPr>
      </w:pPr>
    </w:p>
    <w:p w14:paraId="6A42678F" w14:textId="51B66B92" w:rsidR="00F9760E" w:rsidRPr="00A9637B" w:rsidRDefault="003930B1" w:rsidP="00F9760E">
      <w:pPr>
        <w:ind w:firstLine="720"/>
        <w:jc w:val="both"/>
        <w:rPr>
          <w:color w:val="000000" w:themeColor="text1"/>
          <w:lang w:val="en-US"/>
        </w:rPr>
      </w:pPr>
      <w:r w:rsidRPr="00A9637B">
        <w:rPr>
          <w:color w:val="000000" w:themeColor="text1"/>
          <w:lang w:val="en-US"/>
        </w:rPr>
        <w:t>T</w:t>
      </w:r>
      <w:r w:rsidR="00AA4706" w:rsidRPr="00A9637B">
        <w:rPr>
          <w:color w:val="000000" w:themeColor="text1"/>
          <w:lang w:val="en-US"/>
        </w:rPr>
        <w:t>ardigrade Hox gene expression patterns suggest</w:t>
      </w:r>
      <w:r w:rsidR="003B4C3A" w:rsidRPr="00A9637B">
        <w:rPr>
          <w:color w:val="000000" w:themeColor="text1"/>
          <w:lang w:val="en-US"/>
        </w:rPr>
        <w:t>s</w:t>
      </w:r>
      <w:r w:rsidR="00AA4706" w:rsidRPr="00A9637B">
        <w:rPr>
          <w:color w:val="000000" w:themeColor="text1"/>
          <w:lang w:val="en-US"/>
        </w:rPr>
        <w:t xml:space="preserve"> that the body consists of five segments, with the four anterior-most segments </w:t>
      </w:r>
      <w:r w:rsidRPr="00A9637B">
        <w:rPr>
          <w:color w:val="000000" w:themeColor="text1"/>
          <w:lang w:val="en-US"/>
        </w:rPr>
        <w:t xml:space="preserve">being serial homologues of the </w:t>
      </w:r>
      <w:r w:rsidR="00AA4706" w:rsidRPr="00A9637B">
        <w:rPr>
          <w:color w:val="000000" w:themeColor="text1"/>
          <w:lang w:val="en-US"/>
        </w:rPr>
        <w:t xml:space="preserve">four anterior-most segments of </w:t>
      </w:r>
      <w:r w:rsidRPr="00A9637B">
        <w:rPr>
          <w:color w:val="000000" w:themeColor="text1"/>
          <w:lang w:val="en-US"/>
        </w:rPr>
        <w:t>eu</w:t>
      </w:r>
      <w:r w:rsidR="00AA4706" w:rsidRPr="00A9637B">
        <w:rPr>
          <w:color w:val="000000" w:themeColor="text1"/>
          <w:lang w:val="en-US"/>
        </w:rPr>
        <w:t xml:space="preserve">arthropods and onychophorans </w:t>
      </w:r>
      <w:sdt>
        <w:sdtPr>
          <w:rPr>
            <w:color w:val="000000"/>
            <w:lang w:val="en-US"/>
          </w:rPr>
          <w:tag w:val="MENDELEY_CITATION_v3_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"/>
          <w:id w:val="631767045"/>
          <w:placeholder>
            <w:docPart w:val="DefaultPlaceholder_-1854013440"/>
          </w:placeholder>
        </w:sdtPr>
        <w:sdtContent>
          <w:r w:rsidR="00651AF7" w:rsidRPr="00651AF7">
            <w:rPr>
              <w:rFonts w:eastAsia="Times New Roman"/>
              <w:color w:val="000000"/>
            </w:rPr>
            <w:t xml:space="preserve">(Smith </w:t>
          </w:r>
          <w:r w:rsidR="00651AF7" w:rsidRPr="00651AF7">
            <w:rPr>
              <w:rFonts w:eastAsia="Times New Roman"/>
              <w:i/>
              <w:iCs/>
              <w:color w:val="000000"/>
            </w:rPr>
            <w:t>et al.</w:t>
          </w:r>
          <w:r w:rsidR="00651AF7" w:rsidRPr="00651AF7">
            <w:rPr>
              <w:rFonts w:eastAsia="Times New Roman"/>
              <w:color w:val="000000"/>
            </w:rPr>
            <w:t xml:space="preserve"> 2016)</w:t>
          </w:r>
        </w:sdtContent>
      </w:sdt>
      <w:r w:rsidR="00AA4706" w:rsidRPr="00A9637B">
        <w:rPr>
          <w:color w:val="000000" w:themeColor="text1"/>
          <w:lang w:val="en-US"/>
        </w:rPr>
        <w:fldChar w:fldCharType="begin" w:fldLock="1"/>
      </w:r>
      <w:r w:rsidR="00380FF5" w:rsidRPr="00A9637B">
        <w:rPr>
          <w:color w:val="000000" w:themeColor="text1"/>
          <w:lang w:val="en-US"/>
        </w:rPr>
        <w:instrText>ADDIN CSL_CITATION {"citationItems":[{"id":"ITEM-1","itemData":{"DOI":"10.1016/j.cub.2015.11.059","ISSN":"09609822","author":[{"dropping-particle":"","family":"Smith","given":"Frank W.","non-dropping-particle":"","parse-names":false,"suffix":""},{"dropping-particle":"","family":"Boothby","given":"Thomas C.","non-dropping-particle":"","parse-names":false,"suffix":""},{"dropping-particle":"","family":"Giovannini","given":"Ilaria","non-dropping-particle":"","parse-names":false,"suffix":""},{"dropping-particle":"","family":"Rebecchi","given":"Lorena","non-dropping-particle":"","parse-names":false,"suffix":""},{"dropping-particle":"","family":"Jockusch","given":"Elizabeth L.","non-dropping-particle":"","parse-names":false,"suffix":""},{"dropping-particle":"","family":"Goldstein","given":"Bob","non-dropping-particle":"","parse-names":false,"suffix":""}],"container-title":"Current Biology","id":"ITEM-1","issue":"2","issued":{"date-parts":[["2016","1"]]},"page":"224-229","publisher":"Elsevier Ltd","title":"The compact body plan of tardigrades evolved by the loss of a large body region","type":"article-journal","volume":"26"},"uris":["http://www.mendeley.com/documents/?uuid=fc482d37-2919-4e70-b0a1-2a2a190fc1a8"]}],"mendeley":{"formattedCitation":"(F. W. Smith et al., 2016)","plainTextFormattedCitation":"(F. W. Smith et al., 2016)","previouslyFormattedCitation":"(F. W. Smith et al., 2016)"},"properties":{"noteIndex":0},"schema":"https://github.com/citation-style-language/schema/raw/master/csl-citation.json"}</w:instrText>
      </w:r>
      <w:r w:rsidR="00AA4706" w:rsidRPr="00A9637B">
        <w:rPr>
          <w:color w:val="000000" w:themeColor="text1"/>
          <w:lang w:val="en-US"/>
        </w:rPr>
        <w:fldChar w:fldCharType="separate"/>
      </w:r>
      <w:r w:rsidR="000C6FE0" w:rsidRPr="00A9637B">
        <w:rPr>
          <w:noProof/>
          <w:color w:val="000000" w:themeColor="text1"/>
          <w:lang w:val="en-US"/>
        </w:rPr>
        <w:t xml:space="preserve"> </w:t>
      </w:r>
      <w:r w:rsidR="00AA4706" w:rsidRPr="00A9637B">
        <w:rPr>
          <w:color w:val="000000" w:themeColor="text1"/>
          <w:lang w:val="en-US"/>
        </w:rPr>
        <w:fldChar w:fldCharType="end"/>
      </w:r>
      <w:r w:rsidR="00AA4706" w:rsidRPr="00A9637B">
        <w:rPr>
          <w:color w:val="000000" w:themeColor="text1"/>
          <w:lang w:val="en-US"/>
        </w:rPr>
        <w:t xml:space="preserve">. </w:t>
      </w:r>
      <w:r w:rsidR="00F9760E" w:rsidRPr="00A9637B">
        <w:rPr>
          <w:color w:val="000000" w:themeColor="text1"/>
          <w:lang w:val="en-US"/>
        </w:rPr>
        <w:t xml:space="preserve">If the </w:t>
      </w:r>
      <w:proofErr w:type="spellStart"/>
      <w:r w:rsidRPr="00A9637B">
        <w:rPr>
          <w:color w:val="000000" w:themeColor="text1"/>
          <w:lang w:val="en-US"/>
        </w:rPr>
        <w:t>protocrebral</w:t>
      </w:r>
      <w:proofErr w:type="spellEnd"/>
      <w:r w:rsidRPr="00A9637B">
        <w:rPr>
          <w:color w:val="000000" w:themeColor="text1"/>
          <w:lang w:val="en-US"/>
        </w:rPr>
        <w:t xml:space="preserve"> body </w:t>
      </w:r>
      <w:r w:rsidR="00F9760E" w:rsidRPr="00A9637B">
        <w:rPr>
          <w:color w:val="000000" w:themeColor="text1"/>
          <w:lang w:val="en-US"/>
        </w:rPr>
        <w:t xml:space="preserve">segment of </w:t>
      </w:r>
      <w:r w:rsidRPr="00A9637B">
        <w:rPr>
          <w:color w:val="000000" w:themeColor="text1"/>
          <w:lang w:val="en-US"/>
        </w:rPr>
        <w:t>eu</w:t>
      </w:r>
      <w:r w:rsidR="00F9760E" w:rsidRPr="00A9637B">
        <w:rPr>
          <w:color w:val="000000" w:themeColor="text1"/>
          <w:lang w:val="en-US"/>
        </w:rPr>
        <w:t>arthropods and onychophorans have appendages (the labrum and</w:t>
      </w:r>
      <w:r w:rsidRPr="00A9637B">
        <w:rPr>
          <w:color w:val="000000" w:themeColor="text1"/>
          <w:lang w:val="en-US"/>
        </w:rPr>
        <w:t xml:space="preserve"> primary</w:t>
      </w:r>
      <w:r w:rsidR="00F9760E" w:rsidRPr="00A9637B">
        <w:rPr>
          <w:color w:val="000000" w:themeColor="text1"/>
          <w:lang w:val="en-US"/>
        </w:rPr>
        <w:t xml:space="preserve"> antenna, respectively), what is the corresponding </w:t>
      </w:r>
      <w:r w:rsidRPr="00A9637B">
        <w:rPr>
          <w:color w:val="000000" w:themeColor="text1"/>
          <w:lang w:val="en-US"/>
        </w:rPr>
        <w:t xml:space="preserve">appendage pair </w:t>
      </w:r>
      <w:r w:rsidR="00F9760E" w:rsidRPr="00A9637B">
        <w:rPr>
          <w:color w:val="000000" w:themeColor="text1"/>
          <w:lang w:val="en-US"/>
        </w:rPr>
        <w:t>of the tardigrade</w:t>
      </w:r>
      <w:r w:rsidRPr="00A9637B">
        <w:rPr>
          <w:color w:val="000000" w:themeColor="text1"/>
          <w:lang w:val="en-US"/>
        </w:rPr>
        <w:t xml:space="preserve"> body plan</w:t>
      </w:r>
      <w:r w:rsidR="00F9760E" w:rsidRPr="00A9637B">
        <w:rPr>
          <w:color w:val="000000" w:themeColor="text1"/>
          <w:lang w:val="en-US"/>
        </w:rPr>
        <w:t>?</w:t>
      </w:r>
    </w:p>
    <w:p w14:paraId="076EA5A6" w14:textId="77777777" w:rsidR="00721623" w:rsidRPr="00A9637B" w:rsidRDefault="00721623" w:rsidP="00D47BD5">
      <w:pPr>
        <w:jc w:val="both"/>
        <w:rPr>
          <w:color w:val="000000" w:themeColor="text1"/>
          <w:lang w:val="en-US"/>
        </w:rPr>
      </w:pPr>
    </w:p>
    <w:p w14:paraId="3AD58023" w14:textId="4CF2C8FB" w:rsidR="00DE2917" w:rsidRPr="00A9637B" w:rsidRDefault="00DE2917" w:rsidP="00D47BD5">
      <w:pPr>
        <w:ind w:firstLine="720"/>
        <w:jc w:val="both"/>
        <w:rPr>
          <w:color w:val="000000" w:themeColor="text1"/>
          <w:lang w:val="en-US"/>
        </w:rPr>
      </w:pPr>
      <w:r w:rsidRPr="00A9637B">
        <w:rPr>
          <w:color w:val="000000" w:themeColor="text1"/>
          <w:lang w:val="en-US"/>
        </w:rPr>
        <w:t xml:space="preserve">It has been proposed that </w:t>
      </w:r>
      <w:r w:rsidR="004129FA" w:rsidRPr="00A9637B">
        <w:rPr>
          <w:color w:val="000000" w:themeColor="text1"/>
          <w:lang w:val="en-US"/>
        </w:rPr>
        <w:t>the</w:t>
      </w:r>
      <w:r w:rsidRPr="00A9637B">
        <w:rPr>
          <w:color w:val="000000" w:themeColor="text1"/>
          <w:lang w:val="en-US"/>
        </w:rPr>
        <w:t xml:space="preserve"> </w:t>
      </w:r>
      <w:proofErr w:type="spellStart"/>
      <w:r w:rsidR="003930B1" w:rsidRPr="00A9637B">
        <w:rPr>
          <w:color w:val="000000" w:themeColor="text1"/>
          <w:lang w:val="en-US"/>
        </w:rPr>
        <w:t>protocerebral</w:t>
      </w:r>
      <w:proofErr w:type="spellEnd"/>
      <w:r w:rsidR="004129FA" w:rsidRPr="00A9637B">
        <w:rPr>
          <w:color w:val="000000" w:themeColor="text1"/>
          <w:lang w:val="en-US"/>
        </w:rPr>
        <w:t xml:space="preserve"> appendages of tardigrades</w:t>
      </w:r>
      <w:r w:rsidRPr="00A9637B">
        <w:rPr>
          <w:color w:val="000000" w:themeColor="text1"/>
          <w:lang w:val="en-US"/>
        </w:rPr>
        <w:t xml:space="preserve"> could have been modified and internalized to become the stylet apparatus</w:t>
      </w:r>
      <w:r w:rsidR="003930B1" w:rsidRPr="00A9637B">
        <w:rPr>
          <w:color w:val="000000" w:themeColor="text1"/>
          <w:lang w:val="en-US"/>
        </w:rPr>
        <w:t xml:space="preserve"> (e.g.</w:t>
      </w:r>
      <w:r w:rsidR="0032101D" w:rsidRPr="00A9637B">
        <w:rPr>
          <w:color w:val="000000" w:themeColor="text1"/>
          <w:lang w:val="en-US"/>
        </w:rPr>
        <w:t xml:space="preserve"> </w:t>
      </w:r>
      <w:sdt>
        <w:sdtPr>
          <w:rPr>
            <w:color w:val="000000"/>
            <w:lang w:val="en-US"/>
          </w:rPr>
          <w:tag w:val="MENDELEY_CITATION_v3_eyJjaXRhdGlvbklEIjoiTUVOREVMRVlfQ0lUQVRJT05fZjU2MmExOGEtZjBhOS00NmUwLTlmN2ItOWU4MzkyMjY4YmNjIiwicHJvcGVydGllcyI6eyJub3RlSW5kZXgiOjB9LCJpc0VkaXRlZCI6ZmFsc2UsIm1hbnVhbE92ZXJyaWRlIjp7ImlzTWFudWFsbHlPdmVycmlkZGVuIjpmYWxzZSwiY2l0ZXByb2NUZXh0IjoiKFlhbmcgPGk+ZXQgYWwuPC9pPiAyMDE1OyBPcnRlZ2EtSGVybsOhbmRleiwgSmFuc3NlbiBhbmQgQnVkZCAyMDE3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"/>
          <w:id w:val="-1703316518"/>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 Ortega-Hernández, Janssen and Budd 2017)</w:t>
          </w:r>
        </w:sdtContent>
      </w:sdt>
      <w:r w:rsidR="003930B1" w:rsidRPr="00A9637B">
        <w:rPr>
          <w:color w:val="000000" w:themeColor="text1"/>
          <w:lang w:val="en-US"/>
        </w:rPr>
        <w:t>)</w:t>
      </w:r>
      <w:r w:rsidRPr="00A9637B">
        <w:rPr>
          <w:color w:val="000000" w:themeColor="text1"/>
          <w:lang w:val="en-US"/>
        </w:rPr>
        <w:t xml:space="preserve">. This hypothesis is derived from the fact that both stylets and </w:t>
      </w:r>
      <w:r w:rsidR="003930B1" w:rsidRPr="00A9637B">
        <w:rPr>
          <w:color w:val="000000" w:themeColor="text1"/>
          <w:lang w:val="en-US"/>
        </w:rPr>
        <w:t xml:space="preserve">terminal </w:t>
      </w:r>
      <w:r w:rsidRPr="00A9637B">
        <w:rPr>
          <w:color w:val="000000" w:themeColor="text1"/>
          <w:lang w:val="en-US"/>
        </w:rPr>
        <w:t>claws are produced by glands</w:t>
      </w:r>
      <w:r w:rsidR="0032101D" w:rsidRPr="00A9637B">
        <w:rPr>
          <w:color w:val="000000" w:themeColor="text1"/>
          <w:lang w:val="en-US"/>
        </w:rPr>
        <w:t xml:space="preserve"> </w:t>
      </w:r>
      <w:sdt>
        <w:sdtPr>
          <w:rPr>
            <w:color w:val="000000"/>
            <w:lang w:val="en-US"/>
          </w:rPr>
          <w:tag w:val="MENDELEY_CITATION_v3_eyJjaXRhdGlvbklEIjoiTUVOREVMRVlfQ0lUQVRJT05fMTIwOTJhYWMtZGI4NS00MmM5LThmZjAtOGUyZWUzNTZhMzg4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
          <w:id w:val="-1196460024"/>
          <w:placeholder>
            <w:docPart w:val="DefaultPlaceholder_-1854013440"/>
          </w:placeholder>
        </w:sdtPr>
        <w:sdtContent>
          <w:r w:rsidR="00651AF7" w:rsidRPr="00651AF7">
            <w:rPr>
              <w:rFonts w:eastAsia="Times New Roman"/>
              <w:color w:val="000000"/>
            </w:rPr>
            <w:t xml:space="preserve">(Møbjerg </w:t>
          </w:r>
          <w:r w:rsidR="00651AF7" w:rsidRPr="00651AF7">
            <w:rPr>
              <w:rFonts w:eastAsia="Times New Roman"/>
              <w:i/>
              <w:iCs/>
              <w:color w:val="000000"/>
            </w:rPr>
            <w:t>et al.</w:t>
          </w:r>
          <w:r w:rsidR="00651AF7" w:rsidRPr="00651AF7">
            <w:rPr>
              <w:rFonts w:eastAsia="Times New Roman"/>
              <w:color w:val="000000"/>
            </w:rPr>
            <w:t xml:space="preserve"> 2018)</w:t>
          </w:r>
        </w:sdtContent>
      </w:sdt>
      <w:r w:rsidRPr="00A9637B">
        <w:rPr>
          <w:color w:val="000000" w:themeColor="text1"/>
          <w:lang w:val="en-US"/>
        </w:rPr>
        <w:t>, and the muscles attached to both the stylets and claws have similar morphology</w:t>
      </w:r>
      <w:r w:rsidR="0032101D" w:rsidRPr="00A9637B">
        <w:rPr>
          <w:color w:val="000000" w:themeColor="text1"/>
          <w:lang w:val="en-US"/>
        </w:rPr>
        <w:t xml:space="preserve"> </w:t>
      </w:r>
      <w:sdt>
        <w:sdtPr>
          <w:rPr>
            <w:color w:val="000000"/>
            <w:lang w:val="en-US"/>
          </w:rPr>
          <w:tag w:val="MENDELEY_CITATION_v3_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"/>
          <w:id w:val="-864514319"/>
          <w:placeholder>
            <w:docPart w:val="DefaultPlaceholder_-1854013440"/>
          </w:placeholder>
        </w:sdtPr>
        <w:sdtContent>
          <w:r w:rsidR="00651AF7" w:rsidRPr="00651AF7">
            <w:rPr>
              <w:rFonts w:eastAsia="Times New Roman"/>
              <w:color w:val="000000"/>
            </w:rPr>
            <w:t xml:space="preserve">(Halberg </w:t>
          </w:r>
          <w:r w:rsidR="00651AF7" w:rsidRPr="00651AF7">
            <w:rPr>
              <w:rFonts w:eastAsia="Times New Roman"/>
              <w:i/>
              <w:iCs/>
              <w:color w:val="000000"/>
            </w:rPr>
            <w:t>et al.</w:t>
          </w:r>
          <w:r w:rsidR="00651AF7" w:rsidRPr="00651AF7">
            <w:rPr>
              <w:rFonts w:eastAsia="Times New Roman"/>
              <w:color w:val="000000"/>
            </w:rPr>
            <w:t xml:space="preserve"> 2009)</w:t>
          </w:r>
        </w:sdtContent>
      </w:sdt>
      <w:r w:rsidRPr="00A9637B">
        <w:rPr>
          <w:color w:val="000000" w:themeColor="text1"/>
          <w:lang w:val="en-US"/>
        </w:rPr>
        <w:t xml:space="preserve"> </w:t>
      </w:r>
      <w:r w:rsidRPr="00A9637B">
        <w:rPr>
          <w:color w:val="000000" w:themeColor="text1"/>
          <w:lang w:val="en-US"/>
        </w:rPr>
        <w:fldChar w:fldCharType="begin" w:fldLock="1"/>
      </w:r>
      <w:r w:rsidR="00380FF5" w:rsidRPr="00A9637B">
        <w:rPr>
          <w:color w:val="000000" w:themeColor="text1"/>
          <w:lang w:val="en-US"/>
        </w:rPr>
        <w:instrText>ADDIN CSL_CITATION {"citationItems":[{"id":"ITEM-1","itemData":{"DOI":"10.1002/jmor.10734","ISSN":"1097-4687","PMID":"19274743","abstract":"The muscular architecture of Halobiotus crispae (Eutardigrada: Hypsibiidae) was examined by means of fluorescent-coupled phalloidin in combination with confocal laser scanning microscopy and computer-aided three-dimensional reconstruction, in addition to light microscopy (Nomarski), scanning electron microscopy, and transmission electron microscopy (TEM). The somatic musculature of H. crispae is composed of structurally independent muscle fibers, which can be divided into a dorsal, ventral, dorsoventral, and a lateral musculature. Moreover, a distinct leg musculature is found. The number and arrangement of muscles differ in each leg. Noticeably, the fourth leg contains much fewer muscles when compared with the other legs. Buccopharyngeal musculature (myoepithelial muscles), intestinal musculature, and cloacal musculature comprise the animal's visceral musculature. TEM of stylet and leg musculature revealed ultrastructural similarities between these two muscle groups. Furthermore, microtubules are found in the epidermal cells of both leg and stylet muscle attachments. This would indicate that the stylet and stylet glands are homologues to the claw and claw glands, respectively. When comparing with previously published data on both heterotardigrade and eutardigrade species, it becomes obvious that eutardigrades possess very similar numbers and arrangement of muscles, yet differ in a number of significant details of their myoanatomy. This study establishes a morphological framework for the use of muscular architecture in elucidating tardigrade phylogeny.","author":[{"dropping-particle":"","family":"Halberg","given":"Kenneth Agerlin","non-dropping-particle":"","parse-names":false,"suffix":""},{"dropping-particle":"","family":"Persson","given":"Dennis","non-dropping-particle":"","parse-names":false,"suffix":""},{"dropping-particle":"","family":"Møbjerg","given":"Nadja","non-dropping-particle":"","parse-names":false,"suffix":""},{"dropping-particle":"","family":"Wanninger","given":"Andreas","non-dropping-particle":"","parse-names":false,"suffix":""},{"dropping-particle":"","family":"Kristensen","given":"Reinhardt Møbjerg","non-dropping-particle":"","parse-names":false,"suffix":""}],"container-title":"Journal of Morphology","id":"ITEM-1","issue":"8","issued":{"date-parts":[["2009","8"]]},"page":"996-1013","title":"Myoanatomy of the marine tardigrade [i]Halobiotus crispae[/i] (Eutardigrada: Hypsibiidae)","type":"article-journal","volume":"270"},"uris":["http://www.mendeley.com/documents/?uuid=37ea1236-6b34-4578-924c-4492ef7f0125"]}],"mendeley":{"formattedCitation":"(Halberg et al., 2009)","plainTextFormattedCitation":"(Halberg et al., 2009)","previouslyFormattedCitation":"(Halberg et al., 2009)"},"properties":{"noteIndex":0},"schema":"https://github.com/citation-style-language/schema/raw/master/csl-citation.json"}</w:instrText>
      </w:r>
      <w:r w:rsidRPr="00A9637B">
        <w:rPr>
          <w:color w:val="000000" w:themeColor="text1"/>
          <w:lang w:val="en-US"/>
        </w:rPr>
        <w:fldChar w:fldCharType="separate"/>
      </w:r>
      <w:r w:rsidRPr="00A9637B">
        <w:rPr>
          <w:color w:val="000000" w:themeColor="text1"/>
          <w:lang w:val="en-US"/>
        </w:rPr>
        <w:fldChar w:fldCharType="end"/>
      </w:r>
      <w:r w:rsidRPr="00A9637B">
        <w:rPr>
          <w:color w:val="000000" w:themeColor="text1"/>
          <w:lang w:val="en-US"/>
        </w:rPr>
        <w:t>.</w:t>
      </w:r>
      <w:r w:rsidR="00721623" w:rsidRPr="00A9637B">
        <w:rPr>
          <w:color w:val="000000" w:themeColor="text1"/>
          <w:lang w:val="en-US"/>
        </w:rPr>
        <w:t xml:space="preserve"> However, the similarities in muscular morphology could also be due to functional requirements and a result of convergent evolution. There are also no </w:t>
      </w:r>
      <w:r w:rsidR="004A6F63" w:rsidRPr="00A9637B">
        <w:rPr>
          <w:color w:val="000000" w:themeColor="text1"/>
          <w:lang w:val="en-US"/>
        </w:rPr>
        <w:t xml:space="preserve">developmental studies that support the internalization of these appendages </w:t>
      </w:r>
      <w:r w:rsidR="00DD0D36" w:rsidRPr="00A9637B">
        <w:rPr>
          <w:color w:val="000000" w:themeColor="text1"/>
          <w:lang w:val="en-US"/>
        </w:rPr>
        <w:t>similar to what was observed in the</w:t>
      </w:r>
      <w:r w:rsidR="004A6F63" w:rsidRPr="00A9637B">
        <w:rPr>
          <w:color w:val="000000" w:themeColor="text1"/>
          <w:lang w:val="en-US"/>
        </w:rPr>
        <w:t xml:space="preserve"> jaw</w:t>
      </w:r>
      <w:r w:rsidR="00DD0D36" w:rsidRPr="00A9637B">
        <w:rPr>
          <w:color w:val="000000" w:themeColor="text1"/>
          <w:lang w:val="en-US"/>
        </w:rPr>
        <w:t xml:space="preserve"> development</w:t>
      </w:r>
      <w:r w:rsidR="004A6F63" w:rsidRPr="00A9637B">
        <w:rPr>
          <w:color w:val="000000" w:themeColor="text1"/>
          <w:lang w:val="en-US"/>
        </w:rPr>
        <w:t xml:space="preserve"> </w:t>
      </w:r>
      <w:r w:rsidR="00DD0D36" w:rsidRPr="00A9637B">
        <w:rPr>
          <w:color w:val="000000" w:themeColor="text1"/>
          <w:lang w:val="en-US"/>
        </w:rPr>
        <w:t>of</w:t>
      </w:r>
      <w:r w:rsidR="004A6F63" w:rsidRPr="00A9637B">
        <w:rPr>
          <w:color w:val="000000" w:themeColor="text1"/>
          <w:lang w:val="en-US"/>
        </w:rPr>
        <w:t xml:space="preserve"> onychophorans</w:t>
      </w:r>
      <w:r w:rsidR="00882394" w:rsidRPr="00A9637B">
        <w:rPr>
          <w:color w:val="000000" w:themeColor="text1"/>
          <w:lang w:val="en-US"/>
        </w:rPr>
        <w:t xml:space="preserve"> </w:t>
      </w:r>
      <w:sdt>
        <w:sdtPr>
          <w:rPr>
            <w:color w:val="000000"/>
            <w:lang w:val="en-US"/>
          </w:rPr>
          <w:tag w:val="MENDELEY_CITATION_v3_eyJjaXRhdGlvbklEIjoiTUVOREVMRVlfQ0lUQVRJT05fYzZlZDMxYjYtNWU4MC00ZTVkLWExN2YtZDlkNzlkNmQ4YjJj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828441163"/>
          <w:placeholder>
            <w:docPart w:val="DefaultPlaceholder_-1854013440"/>
          </w:placeholder>
        </w:sdtPr>
        <w:sdtContent>
          <w:r w:rsidR="00651AF7" w:rsidRPr="00651AF7">
            <w:rPr>
              <w:color w:val="000000"/>
              <w:lang w:val="en-US"/>
            </w:rPr>
            <w:t>(Ou, Shu and Mayer 2012)</w:t>
          </w:r>
        </w:sdtContent>
      </w:sdt>
      <w:r w:rsidR="004A6F63" w:rsidRPr="00A9637B">
        <w:rPr>
          <w:color w:val="000000" w:themeColor="text1"/>
          <w:lang w:val="en-US"/>
        </w:rPr>
        <w:t xml:space="preserve">. </w:t>
      </w:r>
      <w:r w:rsidR="003930B1" w:rsidRPr="00A9637B">
        <w:rPr>
          <w:color w:val="000000" w:themeColor="text1"/>
          <w:lang w:val="en-US"/>
        </w:rPr>
        <w:t>C</w:t>
      </w:r>
      <w:r w:rsidR="004A6F63" w:rsidRPr="00A9637B">
        <w:rPr>
          <w:color w:val="000000" w:themeColor="text1"/>
          <w:lang w:val="en-US"/>
        </w:rPr>
        <w:t xml:space="preserve">law and stylet glands appear to have different molecular mechanisms for molting since </w:t>
      </w:r>
      <w:r w:rsidR="00C6619F" w:rsidRPr="00A9637B">
        <w:rPr>
          <w:color w:val="000000" w:themeColor="text1"/>
          <w:lang w:val="en-US"/>
        </w:rPr>
        <w:t xml:space="preserve">genes that are shown to be expressed in claw glands during molting are not expressed in </w:t>
      </w:r>
      <w:r w:rsidR="00414224" w:rsidRPr="00A9637B">
        <w:rPr>
          <w:color w:val="000000" w:themeColor="text1"/>
          <w:lang w:val="en-US"/>
        </w:rPr>
        <w:t>stylet</w:t>
      </w:r>
      <w:r w:rsidR="00C6619F" w:rsidRPr="00A9637B">
        <w:rPr>
          <w:color w:val="000000" w:themeColor="text1"/>
          <w:lang w:val="en-US"/>
        </w:rPr>
        <w:t xml:space="preserve"> glands</w:t>
      </w:r>
      <w:r w:rsidR="00882394" w:rsidRPr="00A9637B">
        <w:rPr>
          <w:color w:val="000000" w:themeColor="text1"/>
          <w:lang w:val="en-US"/>
        </w:rPr>
        <w:t xml:space="preserve"> </w:t>
      </w:r>
      <w:sdt>
        <w:sdtPr>
          <w:rPr>
            <w:color w:val="000000"/>
            <w:lang w:val="en-US"/>
          </w:rPr>
          <w:tag w:val="MENDELEY_CITATION_v3_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"/>
          <w:id w:val="-1571724719"/>
          <w:placeholder>
            <w:docPart w:val="DefaultPlaceholder_-1854013440"/>
          </w:placeholder>
        </w:sdtPr>
        <w:sdtContent>
          <w:r w:rsidR="00651AF7" w:rsidRPr="00651AF7">
            <w:rPr>
              <w:color w:val="000000"/>
              <w:lang w:val="en-US"/>
            </w:rPr>
            <w:t xml:space="preserve">(Yamakawa and </w:t>
          </w:r>
          <w:proofErr w:type="spellStart"/>
          <w:r w:rsidR="00651AF7" w:rsidRPr="00651AF7">
            <w:rPr>
              <w:color w:val="000000"/>
              <w:lang w:val="en-US"/>
            </w:rPr>
            <w:t>Hejnol</w:t>
          </w:r>
          <w:proofErr w:type="spellEnd"/>
          <w:r w:rsidR="00651AF7" w:rsidRPr="00651AF7">
            <w:rPr>
              <w:color w:val="000000"/>
              <w:lang w:val="en-US"/>
            </w:rPr>
            <w:t xml:space="preserve"> 2024)</w:t>
          </w:r>
        </w:sdtContent>
      </w:sdt>
      <w:r w:rsidR="00C6619F" w:rsidRPr="00A9637B">
        <w:rPr>
          <w:color w:val="000000" w:themeColor="text1"/>
          <w:lang w:val="en-US"/>
        </w:rPr>
        <w:t>.</w:t>
      </w:r>
      <w:r w:rsidR="00125F47" w:rsidRPr="00A9637B">
        <w:rPr>
          <w:color w:val="000000" w:themeColor="text1"/>
          <w:lang w:val="en-US"/>
        </w:rPr>
        <w:t xml:space="preserve"> Overall, </w:t>
      </w:r>
      <w:r w:rsidR="003930B1" w:rsidRPr="00A9637B">
        <w:rPr>
          <w:color w:val="000000" w:themeColor="text1"/>
          <w:lang w:val="en-US"/>
        </w:rPr>
        <w:t>these arguments question</w:t>
      </w:r>
      <w:r w:rsidR="00125F47" w:rsidRPr="00A9637B">
        <w:rPr>
          <w:color w:val="000000" w:themeColor="text1"/>
          <w:lang w:val="en-US"/>
        </w:rPr>
        <w:t xml:space="preserve"> whether the stylet apparatus of tardigrades truly correspond to </w:t>
      </w:r>
      <w:proofErr w:type="spellStart"/>
      <w:r w:rsidR="003930B1" w:rsidRPr="00A9637B">
        <w:rPr>
          <w:color w:val="000000" w:themeColor="text1"/>
          <w:lang w:val="en-US"/>
        </w:rPr>
        <w:t>protocerebral</w:t>
      </w:r>
      <w:proofErr w:type="spellEnd"/>
      <w:r w:rsidR="00125F47" w:rsidRPr="00A9637B">
        <w:rPr>
          <w:color w:val="000000" w:themeColor="text1"/>
          <w:lang w:val="en-US"/>
        </w:rPr>
        <w:t xml:space="preserve"> appendages.</w:t>
      </w:r>
    </w:p>
    <w:p w14:paraId="2BA18659" w14:textId="77777777" w:rsidR="00125F47" w:rsidRPr="00A9637B" w:rsidRDefault="00125F47" w:rsidP="00D47BD5">
      <w:pPr>
        <w:ind w:firstLine="720"/>
        <w:jc w:val="both"/>
        <w:rPr>
          <w:color w:val="000000" w:themeColor="text1"/>
          <w:lang w:val="en-US"/>
        </w:rPr>
      </w:pPr>
    </w:p>
    <w:p w14:paraId="6EABD0AE" w14:textId="01247E86" w:rsidR="00125F47" w:rsidRPr="00A9637B" w:rsidRDefault="00F37A1B" w:rsidP="00D47BD5">
      <w:pPr>
        <w:ind w:firstLine="720"/>
        <w:jc w:val="both"/>
        <w:rPr>
          <w:i/>
          <w:iCs/>
          <w:color w:val="000000" w:themeColor="text1"/>
          <w:lang w:val="en-US"/>
        </w:rPr>
      </w:pPr>
      <w:r w:rsidRPr="00A9637B">
        <w:rPr>
          <w:color w:val="000000" w:themeColor="text1"/>
          <w:lang w:val="en-US"/>
        </w:rPr>
        <w:t xml:space="preserve">Another option comes from considering the anterior organization of marine </w:t>
      </w:r>
      <w:proofErr w:type="spellStart"/>
      <w:r w:rsidRPr="00A9637B">
        <w:rPr>
          <w:color w:val="000000" w:themeColor="text1"/>
          <w:lang w:val="en-US"/>
        </w:rPr>
        <w:t>heterotardigrades</w:t>
      </w:r>
      <w:proofErr w:type="spellEnd"/>
      <w:r w:rsidRPr="00A9637B">
        <w:rPr>
          <w:color w:val="000000" w:themeColor="text1"/>
          <w:lang w:val="en-US"/>
        </w:rPr>
        <w:t>, as they embody most of the morphological disparity of the phylum</w:t>
      </w:r>
      <w:r w:rsidR="009E6595" w:rsidRPr="00A9637B">
        <w:rPr>
          <w:color w:val="000000" w:themeColor="text1"/>
          <w:lang w:val="en-US"/>
        </w:rPr>
        <w:t xml:space="preserve">, as exemplified by the different shapes and forms of their cuticular extensions </w:t>
      </w:r>
      <w:sdt>
        <w:sdtPr>
          <w:rPr>
            <w:color w:val="000000"/>
            <w:lang w:val="en-US"/>
          </w:rPr>
          <w:tag w:val="MENDELEY_CITATION_v3_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"/>
          <w:id w:val="-1521390022"/>
          <w:placeholder>
            <w:docPart w:val="DefaultPlaceholder_-1854013440"/>
          </w:placeholder>
        </w:sdtPr>
        <w:sdtContent>
          <w:r w:rsidR="00651AF7" w:rsidRPr="00651AF7">
            <w:rPr>
              <w:rFonts w:eastAsia="Times New Roman"/>
              <w:color w:val="000000"/>
            </w:rPr>
            <w:t xml:space="preserve">(Fontoura </w:t>
          </w:r>
          <w:r w:rsidR="00651AF7" w:rsidRPr="00651AF7">
            <w:rPr>
              <w:rFonts w:eastAsia="Times New Roman"/>
              <w:i/>
              <w:iCs/>
              <w:color w:val="000000"/>
            </w:rPr>
            <w:t>et al.</w:t>
          </w:r>
          <w:r w:rsidR="00651AF7" w:rsidRPr="00651AF7">
            <w:rPr>
              <w:rFonts w:eastAsia="Times New Roman"/>
              <w:color w:val="000000"/>
            </w:rPr>
            <w:t xml:space="preserve"> 2017)</w:t>
          </w:r>
        </w:sdtContent>
      </w:sdt>
      <w:r w:rsidRPr="00A9637B">
        <w:rPr>
          <w:color w:val="000000" w:themeColor="text1"/>
          <w:lang w:val="en-US"/>
        </w:rPr>
        <w:t>. S</w:t>
      </w:r>
      <w:r w:rsidR="00954E64" w:rsidRPr="00A9637B">
        <w:rPr>
          <w:color w:val="000000" w:themeColor="text1"/>
          <w:lang w:val="en-US"/>
        </w:rPr>
        <w:t xml:space="preserve">ome </w:t>
      </w:r>
      <w:proofErr w:type="spellStart"/>
      <w:r w:rsidRPr="00A9637B">
        <w:rPr>
          <w:color w:val="000000" w:themeColor="text1"/>
          <w:lang w:val="en-US"/>
        </w:rPr>
        <w:t>heterotardigrade</w:t>
      </w:r>
      <w:proofErr w:type="spellEnd"/>
      <w:r w:rsidRPr="00A9637B">
        <w:rPr>
          <w:color w:val="000000" w:themeColor="text1"/>
          <w:lang w:val="en-US"/>
        </w:rPr>
        <w:t xml:space="preserve"> </w:t>
      </w:r>
      <w:r w:rsidR="00954E64" w:rsidRPr="00A9637B">
        <w:rPr>
          <w:color w:val="000000" w:themeColor="text1"/>
          <w:lang w:val="en-US"/>
        </w:rPr>
        <w:t xml:space="preserve">genera (e.g., </w:t>
      </w:r>
      <w:proofErr w:type="spellStart"/>
      <w:r w:rsidR="00954E64" w:rsidRPr="00A9637B">
        <w:rPr>
          <w:i/>
          <w:iCs/>
          <w:color w:val="000000" w:themeColor="text1"/>
          <w:lang w:val="en-US"/>
        </w:rPr>
        <w:t>Actinarctus</w:t>
      </w:r>
      <w:proofErr w:type="spellEnd"/>
      <w:r w:rsidR="00954E64" w:rsidRPr="00A9637B">
        <w:rPr>
          <w:color w:val="000000" w:themeColor="text1"/>
          <w:lang w:val="en-US"/>
        </w:rPr>
        <w:t xml:space="preserve">, </w:t>
      </w:r>
      <w:proofErr w:type="spellStart"/>
      <w:r w:rsidR="00954E64" w:rsidRPr="00A9637B">
        <w:rPr>
          <w:i/>
          <w:iCs/>
          <w:color w:val="000000" w:themeColor="text1"/>
          <w:lang w:val="en-US"/>
        </w:rPr>
        <w:t>Neoarctus</w:t>
      </w:r>
      <w:proofErr w:type="spellEnd"/>
      <w:r w:rsidR="00954E64" w:rsidRPr="00A9637B">
        <w:rPr>
          <w:color w:val="000000" w:themeColor="text1"/>
          <w:lang w:val="en-US"/>
        </w:rPr>
        <w:t>) have cephalic</w:t>
      </w:r>
      <w:r w:rsidRPr="00A9637B">
        <w:rPr>
          <w:color w:val="000000" w:themeColor="text1"/>
          <w:lang w:val="en-US"/>
        </w:rPr>
        <w:t xml:space="preserve"> sensorial</w:t>
      </w:r>
      <w:r w:rsidR="00954E64" w:rsidRPr="00A9637B">
        <w:rPr>
          <w:color w:val="000000" w:themeColor="text1"/>
          <w:lang w:val="en-US"/>
        </w:rPr>
        <w:t xml:space="preserve"> </w:t>
      </w:r>
      <w:r w:rsidRPr="00A9637B">
        <w:rPr>
          <w:color w:val="000000" w:themeColor="text1"/>
          <w:lang w:val="en-US"/>
        </w:rPr>
        <w:t>“</w:t>
      </w:r>
      <w:r w:rsidR="00954E64" w:rsidRPr="00A9637B">
        <w:rPr>
          <w:color w:val="000000" w:themeColor="text1"/>
          <w:lang w:val="en-US"/>
        </w:rPr>
        <w:t>appendages</w:t>
      </w:r>
      <w:r w:rsidRPr="00A9637B">
        <w:rPr>
          <w:color w:val="000000" w:themeColor="text1"/>
          <w:lang w:val="en-US"/>
        </w:rPr>
        <w:t>”</w:t>
      </w:r>
      <w:r w:rsidR="00954E64" w:rsidRPr="00A9637B">
        <w:rPr>
          <w:color w:val="000000" w:themeColor="text1"/>
          <w:lang w:val="en-US"/>
        </w:rPr>
        <w:t xml:space="preserve"> (i.e., cirri A and primary </w:t>
      </w:r>
      <w:proofErr w:type="spellStart"/>
      <w:r w:rsidR="00954E64" w:rsidRPr="00A9637B">
        <w:rPr>
          <w:color w:val="000000" w:themeColor="text1"/>
          <w:lang w:val="en-US"/>
        </w:rPr>
        <w:t>clava</w:t>
      </w:r>
      <w:proofErr w:type="spellEnd"/>
      <w:r w:rsidR="00954E64" w:rsidRPr="00A9637B">
        <w:rPr>
          <w:color w:val="000000" w:themeColor="text1"/>
          <w:lang w:val="en-US"/>
        </w:rPr>
        <w:t>) that have limb-like morphology</w:t>
      </w:r>
      <w:r w:rsidR="00FC1945" w:rsidRPr="00A9637B">
        <w:rPr>
          <w:color w:val="000000" w:themeColor="text1"/>
          <w:lang w:val="en-US"/>
        </w:rPr>
        <w:t xml:space="preserve"> </w:t>
      </w:r>
      <w:sdt>
        <w:sdtPr>
          <w:rPr>
            <w:color w:val="000000"/>
            <w:lang w:val="en-US"/>
          </w:rPr>
          <w:tag w:val="MENDELEY_CITATION_v3_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XSwiY29udGFpbmVyLXRpdGxlIjoiWm9vdGF4YSIsImNvbnRhaW5lci10aXRsZS1zaG9ydCI6Ilpvb3RheGEiLCJpc3N1ZWQiOnsiZGF0ZS1wYXJ0cyI6W1syMDIzXV19LCJwYWdlIjoiMzUxLTM2MyIsImlzc3VlIjoiMiIsInZvbHVtZSI6IjUyODQifSwiaXNUZW1wb3JhcnkiOmZhbHNlfV19"/>
          <w:id w:val="1213919022"/>
          <w:placeholder>
            <w:docPart w:val="DefaultPlaceholder_-1854013440"/>
          </w:placeholder>
        </w:sdtPr>
        <w:sdtContent>
          <w:r w:rsidR="00651AF7" w:rsidRPr="00651AF7">
            <w:rPr>
              <w:color w:val="000000"/>
              <w:lang w:val="en-US"/>
            </w:rPr>
            <w:t xml:space="preserve">(De Zio Grimaldi, Gallo and Lucia 1992; </w:t>
          </w:r>
          <w:proofErr w:type="spellStart"/>
          <w:r w:rsidR="00651AF7" w:rsidRPr="00651AF7">
            <w:rPr>
              <w:color w:val="000000"/>
              <w:lang w:val="en-US"/>
            </w:rPr>
            <w:t>Grollmann</w:t>
          </w:r>
          <w:proofErr w:type="spellEnd"/>
          <w:r w:rsidR="00651AF7" w:rsidRPr="00651AF7">
            <w:rPr>
              <w:color w:val="000000"/>
              <w:lang w:val="en-US"/>
            </w:rPr>
            <w:t>, Jørgensen and Møbjerg 2023)</w:t>
          </w:r>
        </w:sdtContent>
      </w:sdt>
      <w:r w:rsidR="00954E64" w:rsidRPr="00A9637B">
        <w:rPr>
          <w:color w:val="000000" w:themeColor="text1"/>
          <w:lang w:val="en-US"/>
        </w:rPr>
        <w:t xml:space="preserve">. </w:t>
      </w:r>
      <w:r w:rsidR="007C2C93" w:rsidRPr="00A9637B">
        <w:rPr>
          <w:color w:val="000000" w:themeColor="text1"/>
          <w:lang w:val="en-US"/>
        </w:rPr>
        <w:t>Indeed, the</w:t>
      </w:r>
      <w:r w:rsidR="00954E64" w:rsidRPr="00A9637B">
        <w:rPr>
          <w:color w:val="000000" w:themeColor="text1"/>
          <w:lang w:val="en-US"/>
        </w:rPr>
        <w:t xml:space="preserve"> resemblanc</w:t>
      </w:r>
      <w:r w:rsidR="00995742" w:rsidRPr="00A9637B">
        <w:rPr>
          <w:color w:val="000000" w:themeColor="text1"/>
          <w:lang w:val="en-US"/>
        </w:rPr>
        <w:t>e</w:t>
      </w:r>
      <w:r w:rsidR="00954E64" w:rsidRPr="00A9637B">
        <w:rPr>
          <w:color w:val="000000" w:themeColor="text1"/>
          <w:lang w:val="en-US"/>
        </w:rPr>
        <w:t xml:space="preserve"> of these structures to a modified limb with </w:t>
      </w:r>
      <w:r w:rsidR="00995742" w:rsidRPr="00A9637B">
        <w:rPr>
          <w:color w:val="000000" w:themeColor="text1"/>
          <w:lang w:val="en-US"/>
        </w:rPr>
        <w:t>their sense organs</w:t>
      </w:r>
      <w:r w:rsidR="00E93880" w:rsidRPr="00A9637B">
        <w:rPr>
          <w:color w:val="000000" w:themeColor="text1"/>
          <w:lang w:val="en-US"/>
        </w:rPr>
        <w:t xml:space="preserve"> </w:t>
      </w:r>
      <w:r w:rsidRPr="00A9637B">
        <w:rPr>
          <w:color w:val="000000" w:themeColor="text1"/>
          <w:lang w:val="en-US"/>
        </w:rPr>
        <w:t xml:space="preserve">has been </w:t>
      </w:r>
      <w:r w:rsidR="00BB1485" w:rsidRPr="00A9637B">
        <w:rPr>
          <w:color w:val="000000" w:themeColor="text1"/>
          <w:lang w:val="en-US"/>
        </w:rPr>
        <w:t>noted</w:t>
      </w:r>
      <w:r w:rsidR="004070FC" w:rsidRPr="00A9637B">
        <w:rPr>
          <w:color w:val="000000" w:themeColor="text1"/>
          <w:lang w:val="en-US"/>
        </w:rPr>
        <w:t xml:space="preserve"> </w:t>
      </w:r>
      <w:sdt>
        <w:sdtPr>
          <w:rPr>
            <w:color w:val="000000"/>
            <w:lang w:val="en-US"/>
          </w:rPr>
          <w:tag w:val="MENDELEY_CITATION_v3_eyJjaXRhdGlvbklEIjoiTUVOREVMRVlfQ0lUQVRJT05fODljNWY2M2QtZWVhZS00ZmJlLTgyMzYtZGZjMjc1NWViNDli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
          <w:id w:val="885377724"/>
          <w:placeholder>
            <w:docPart w:val="DefaultPlaceholder_-1854013440"/>
          </w:placeholder>
        </w:sdtPr>
        <w:sdtContent>
          <w:r w:rsidR="00651AF7" w:rsidRPr="00651AF7">
            <w:rPr>
              <w:rFonts w:eastAsia="Times New Roman"/>
              <w:color w:val="000000"/>
            </w:rPr>
            <w:t xml:space="preserve">(Møbjerg </w:t>
          </w:r>
          <w:r w:rsidR="00651AF7" w:rsidRPr="00651AF7">
            <w:rPr>
              <w:rFonts w:eastAsia="Times New Roman"/>
              <w:i/>
              <w:iCs/>
              <w:color w:val="000000"/>
            </w:rPr>
            <w:t>et al.</w:t>
          </w:r>
          <w:r w:rsidR="00651AF7" w:rsidRPr="00651AF7">
            <w:rPr>
              <w:rFonts w:eastAsia="Times New Roman"/>
              <w:color w:val="000000"/>
            </w:rPr>
            <w:t xml:space="preserve"> 2018)</w:t>
          </w:r>
        </w:sdtContent>
      </w:sdt>
      <w:r w:rsidR="00954E64" w:rsidRPr="00A9637B">
        <w:rPr>
          <w:color w:val="000000" w:themeColor="text1"/>
          <w:lang w:val="en-US"/>
        </w:rPr>
        <w:t xml:space="preserve"> </w:t>
      </w:r>
      <w:r w:rsidR="00995742" w:rsidRPr="00A9637B">
        <w:rPr>
          <w:color w:val="000000" w:themeColor="text1"/>
          <w:lang w:val="en-US"/>
        </w:rPr>
        <w:fldChar w:fldCharType="begin" w:fldLock="1"/>
      </w:r>
      <w:r w:rsidR="00380FF5" w:rsidRPr="00A9637B">
        <w:rPr>
          <w:color w:val="000000" w:themeColor="text1"/>
          <w:lang w:val="en-US"/>
        </w:rPr>
        <w:instrText>ADDIN CSL_CITATION {"citationItems":[{"id":"ITEM-1","itemData":{"DOI":"10.1007/978-3-319-95702-9_2","ISBN":"9783319957029","author":[{"dropping-particle":"","family":"Møbjerg","given":"Nadja","non-dropping-particle":"","parse-names":false,"suffix":""},{"dropping-particle":"","family":"Jørgensen","given":"Aslak","non-dropping-particle":"","parse-names":false,"suffix":""},{"dropping-particle":"","family":"Kristensen","given":"Reinhardt Møbjerg","non-dropping-particle":"","parse-names":false,"suffix":""},{"dropping-particle":"","family":"Neves","given":"Ricardo C.","non-dropping-particle":"","parse-names":false,"suffix":""}],"chapter-number":"2","container-title":"Water Bears: The Biology of Tardigrades","editor":[{"dropping-particle":"","family":"Schill","given":"Ralph O.","non-dropping-particle":"","parse-names":false,"suffix":""}],"id":"ITEM-1","issued":{"date-parts":[["2018"]]},"page":"57-94","publisher":"Springer Nature Switzerland","publisher-place":"Cham, Switzerland","title":"Morphology and functional anatomy","type":"chapter"},"uris":["http://www.mendeley.com/documents/?uuid=cd4a3b49-ebde-4554-9860-b84472c5cc40"]}],"mendeley":{"formattedCitation":"(Møbjerg et al., 2018)","plainTextFormattedCitation":"(Møbjerg et al., 2018)","previouslyFormattedCitation":"(Møbjerg et al., 2018)"},"properties":{"noteIndex":0},"schema":"https://github.com/citation-style-language/schema/raw/master/csl-citation.json"}</w:instrText>
      </w:r>
      <w:r w:rsidR="00995742" w:rsidRPr="00A9637B">
        <w:rPr>
          <w:color w:val="000000" w:themeColor="text1"/>
          <w:lang w:val="en-US"/>
        </w:rPr>
        <w:fldChar w:fldCharType="separate"/>
      </w:r>
      <w:r w:rsidR="00995742" w:rsidRPr="00A9637B">
        <w:rPr>
          <w:color w:val="000000" w:themeColor="text1"/>
          <w:lang w:val="en-US"/>
        </w:rPr>
        <w:fldChar w:fldCharType="end"/>
      </w:r>
      <w:r w:rsidR="00995742" w:rsidRPr="00A9637B">
        <w:rPr>
          <w:color w:val="000000" w:themeColor="text1"/>
          <w:lang w:val="en-US"/>
        </w:rPr>
        <w:t>.</w:t>
      </w:r>
      <w:r w:rsidR="0020300F" w:rsidRPr="00A9637B">
        <w:rPr>
          <w:color w:val="000000" w:themeColor="text1"/>
          <w:lang w:val="en-US"/>
        </w:rPr>
        <w:t xml:space="preserve"> Thus, the </w:t>
      </w:r>
      <w:proofErr w:type="spellStart"/>
      <w:r w:rsidRPr="00A9637B">
        <w:rPr>
          <w:color w:val="000000" w:themeColor="text1"/>
          <w:lang w:val="en-US"/>
        </w:rPr>
        <w:t>protocerebral</w:t>
      </w:r>
      <w:proofErr w:type="spellEnd"/>
      <w:r w:rsidR="0020300F" w:rsidRPr="00A9637B">
        <w:rPr>
          <w:color w:val="000000" w:themeColor="text1"/>
          <w:lang w:val="en-US"/>
        </w:rPr>
        <w:t xml:space="preserve"> appendages </w:t>
      </w:r>
      <w:r w:rsidRPr="00A9637B">
        <w:rPr>
          <w:color w:val="000000" w:themeColor="text1"/>
          <w:lang w:val="en-US"/>
        </w:rPr>
        <w:t xml:space="preserve">of </w:t>
      </w:r>
      <w:r w:rsidR="0020300F" w:rsidRPr="00A9637B">
        <w:rPr>
          <w:color w:val="000000" w:themeColor="text1"/>
          <w:lang w:val="en-US"/>
        </w:rPr>
        <w:t xml:space="preserve">tardigrades could </w:t>
      </w:r>
      <w:r w:rsidRPr="00A9637B">
        <w:rPr>
          <w:color w:val="000000" w:themeColor="text1"/>
          <w:lang w:val="en-US"/>
        </w:rPr>
        <w:t xml:space="preserve">be expressed as </w:t>
      </w:r>
      <w:r w:rsidR="0020300F" w:rsidRPr="00A9637B">
        <w:rPr>
          <w:color w:val="000000" w:themeColor="text1"/>
          <w:lang w:val="en-US"/>
        </w:rPr>
        <w:t>the</w:t>
      </w:r>
      <w:r w:rsidRPr="00A9637B">
        <w:rPr>
          <w:color w:val="000000" w:themeColor="text1"/>
          <w:lang w:val="en-US"/>
        </w:rPr>
        <w:t xml:space="preserve"> antero-</w:t>
      </w:r>
      <w:r w:rsidR="0020300F" w:rsidRPr="00A9637B">
        <w:rPr>
          <w:color w:val="000000" w:themeColor="text1"/>
          <w:lang w:val="en-US"/>
        </w:rPr>
        <w:t xml:space="preserve">lateral sensorial structures </w:t>
      </w:r>
      <w:r w:rsidRPr="00A9637B">
        <w:rPr>
          <w:color w:val="000000" w:themeColor="text1"/>
          <w:lang w:val="en-US"/>
        </w:rPr>
        <w:t xml:space="preserve">of </w:t>
      </w:r>
      <w:proofErr w:type="spellStart"/>
      <w:r w:rsidR="0020300F" w:rsidRPr="00A9637B">
        <w:rPr>
          <w:color w:val="000000" w:themeColor="text1"/>
          <w:lang w:val="en-US"/>
        </w:rPr>
        <w:t>heterotardigrades</w:t>
      </w:r>
      <w:proofErr w:type="spellEnd"/>
      <w:r w:rsidR="0020300F" w:rsidRPr="00A9637B">
        <w:rPr>
          <w:color w:val="000000" w:themeColor="text1"/>
          <w:lang w:val="en-US"/>
        </w:rPr>
        <w:t xml:space="preserve">. </w:t>
      </w:r>
      <w:r w:rsidR="00577415" w:rsidRPr="00A9637B">
        <w:rPr>
          <w:color w:val="000000" w:themeColor="text1"/>
          <w:lang w:val="en-US"/>
        </w:rPr>
        <w:t>T</w:t>
      </w:r>
      <w:r w:rsidR="0020300F" w:rsidRPr="00A9637B">
        <w:rPr>
          <w:color w:val="000000" w:themeColor="text1"/>
          <w:lang w:val="en-US"/>
        </w:rPr>
        <w:t xml:space="preserve">hese </w:t>
      </w:r>
      <w:r w:rsidR="00577415" w:rsidRPr="00A9637B">
        <w:rPr>
          <w:color w:val="000000" w:themeColor="text1"/>
          <w:lang w:val="en-US"/>
        </w:rPr>
        <w:t xml:space="preserve">features </w:t>
      </w:r>
      <w:r w:rsidR="0020300F" w:rsidRPr="00A9637B">
        <w:rPr>
          <w:color w:val="000000" w:themeColor="text1"/>
          <w:lang w:val="en-US"/>
        </w:rPr>
        <w:t xml:space="preserve">are not easily distinguishable </w:t>
      </w:r>
      <w:r w:rsidR="00577415" w:rsidRPr="00A9637B">
        <w:rPr>
          <w:color w:val="000000" w:themeColor="text1"/>
          <w:lang w:val="en-US"/>
        </w:rPr>
        <w:t xml:space="preserve">in </w:t>
      </w:r>
      <w:proofErr w:type="spellStart"/>
      <w:r w:rsidR="00577415" w:rsidRPr="00A9637B">
        <w:rPr>
          <w:color w:val="000000" w:themeColor="text1"/>
          <w:lang w:val="en-US"/>
        </w:rPr>
        <w:t>eutardigrades</w:t>
      </w:r>
      <w:proofErr w:type="spellEnd"/>
      <w:r w:rsidR="00577415" w:rsidRPr="00A9637B">
        <w:rPr>
          <w:color w:val="000000" w:themeColor="text1"/>
          <w:lang w:val="en-US"/>
        </w:rPr>
        <w:t xml:space="preserve"> </w:t>
      </w:r>
      <w:r w:rsidR="0020300F" w:rsidRPr="00A9637B">
        <w:rPr>
          <w:color w:val="000000" w:themeColor="text1"/>
          <w:lang w:val="en-US"/>
        </w:rPr>
        <w:t xml:space="preserve">since they have been </w:t>
      </w:r>
      <w:r w:rsidR="00577415" w:rsidRPr="00A9637B">
        <w:rPr>
          <w:color w:val="000000" w:themeColor="text1"/>
          <w:lang w:val="en-US"/>
        </w:rPr>
        <w:t xml:space="preserve">heavily </w:t>
      </w:r>
      <w:r w:rsidR="0020300F" w:rsidRPr="00A9637B">
        <w:rPr>
          <w:color w:val="000000" w:themeColor="text1"/>
          <w:lang w:val="en-US"/>
        </w:rPr>
        <w:t>modified to become sensory fields</w:t>
      </w:r>
      <w:r w:rsidR="0070461E" w:rsidRPr="00A9637B">
        <w:rPr>
          <w:color w:val="000000" w:themeColor="text1"/>
          <w:lang w:val="en-US"/>
        </w:rPr>
        <w:t xml:space="preserve"> </w:t>
      </w:r>
      <w:sdt>
        <w:sdtPr>
          <w:rPr>
            <w:color w:val="000000"/>
            <w:lang w:val="en-US"/>
          </w:rPr>
          <w:tag w:val="MENDELEY_CITATION_v3_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"/>
          <w:id w:val="509408080"/>
          <w:placeholder>
            <w:docPart w:val="DefaultPlaceholder_-1854013440"/>
          </w:placeholder>
        </w:sdtPr>
        <w:sdtContent>
          <w:r w:rsidR="00651AF7" w:rsidRPr="00651AF7">
            <w:rPr>
              <w:rFonts w:eastAsia="Times New Roman"/>
              <w:color w:val="000000"/>
            </w:rPr>
            <w:t xml:space="preserve">(Gross, Epple and Mayer </w:t>
          </w:r>
          <w:r w:rsidR="00651AF7" w:rsidRPr="00651AF7">
            <w:rPr>
              <w:rFonts w:eastAsia="Times New Roman"/>
              <w:color w:val="000000"/>
            </w:rPr>
            <w:lastRenderedPageBreak/>
            <w:t xml:space="preserve">2021; Kihm </w:t>
          </w:r>
          <w:r w:rsidR="00651AF7" w:rsidRPr="00651AF7">
            <w:rPr>
              <w:rFonts w:eastAsia="Times New Roman"/>
              <w:i/>
              <w:iCs/>
              <w:color w:val="000000"/>
            </w:rPr>
            <w:t>et al.</w:t>
          </w:r>
          <w:r w:rsidR="00651AF7" w:rsidRPr="00651AF7">
            <w:rPr>
              <w:rFonts w:eastAsia="Times New Roman"/>
              <w:color w:val="000000"/>
            </w:rPr>
            <w:t xml:space="preserve"> 2023b)</w:t>
          </w:r>
        </w:sdtContent>
      </w:sdt>
      <w:r w:rsidR="0020300F" w:rsidRPr="00A9637B">
        <w:rPr>
          <w:color w:val="000000" w:themeColor="text1"/>
          <w:lang w:val="en-US"/>
        </w:rPr>
        <w:t>.</w:t>
      </w:r>
      <w:r w:rsidR="0070461E" w:rsidRPr="00A9637B">
        <w:rPr>
          <w:color w:val="000000" w:themeColor="text1"/>
          <w:lang w:val="en-US"/>
        </w:rPr>
        <w:t xml:space="preserve"> </w:t>
      </w:r>
      <w:r w:rsidR="003A06EB" w:rsidRPr="00A9637B">
        <w:rPr>
          <w:color w:val="000000" w:themeColor="text1"/>
          <w:lang w:val="en-US"/>
        </w:rPr>
        <w:t>Additionally, g</w:t>
      </w:r>
      <w:r w:rsidR="0070461E" w:rsidRPr="00A9637B">
        <w:rPr>
          <w:color w:val="000000" w:themeColor="text1"/>
          <w:lang w:val="en-US"/>
        </w:rPr>
        <w:t xml:space="preserve">enes </w:t>
      </w:r>
      <w:r w:rsidR="00422F26" w:rsidRPr="00A9637B">
        <w:rPr>
          <w:color w:val="000000" w:themeColor="text1"/>
          <w:lang w:val="en-US"/>
        </w:rPr>
        <w:t xml:space="preserve">that are known to be functionally </w:t>
      </w:r>
      <w:r w:rsidR="0070461E" w:rsidRPr="00A9637B">
        <w:rPr>
          <w:color w:val="000000" w:themeColor="text1"/>
          <w:lang w:val="en-US"/>
        </w:rPr>
        <w:t xml:space="preserve">involved in patterning sensory structures are shown to be expressed on the lateral side of the </w:t>
      </w:r>
      <w:r w:rsidR="00B501EE" w:rsidRPr="00A9637B">
        <w:rPr>
          <w:color w:val="000000" w:themeColor="text1"/>
          <w:lang w:val="en-US"/>
        </w:rPr>
        <w:t xml:space="preserve">head of the </w:t>
      </w:r>
      <w:proofErr w:type="spellStart"/>
      <w:r w:rsidR="00B501EE" w:rsidRPr="00A9637B">
        <w:rPr>
          <w:color w:val="000000" w:themeColor="text1"/>
          <w:lang w:val="en-US"/>
        </w:rPr>
        <w:t>eutardigrade</w:t>
      </w:r>
      <w:proofErr w:type="spellEnd"/>
      <w:r w:rsidR="00B501EE" w:rsidRPr="00A9637B">
        <w:rPr>
          <w:color w:val="000000" w:themeColor="text1"/>
          <w:lang w:val="en-US"/>
        </w:rPr>
        <w:t xml:space="preserve"> </w:t>
      </w:r>
      <w:proofErr w:type="spellStart"/>
      <w:r w:rsidR="00B501EE" w:rsidRPr="00A9637B">
        <w:rPr>
          <w:i/>
          <w:iCs/>
          <w:color w:val="000000" w:themeColor="text1"/>
          <w:lang w:val="en-US"/>
        </w:rPr>
        <w:t>Hypsibius</w:t>
      </w:r>
      <w:proofErr w:type="spellEnd"/>
      <w:r w:rsidR="00B501EE" w:rsidRPr="00A9637B">
        <w:rPr>
          <w:color w:val="000000" w:themeColor="text1"/>
          <w:lang w:val="en-US"/>
        </w:rPr>
        <w:t xml:space="preserve"> despite lacking observable cephalic appendages</w:t>
      </w:r>
      <w:r w:rsidR="004070FC" w:rsidRPr="00A9637B">
        <w:rPr>
          <w:color w:val="000000" w:themeColor="text1"/>
          <w:lang w:val="en-US"/>
        </w:rPr>
        <w:t xml:space="preserve"> </w:t>
      </w:r>
      <w:sdt>
        <w:sdtPr>
          <w:rPr>
            <w:color w:val="000000"/>
            <w:lang w:val="en-US"/>
          </w:rPr>
          <w:tag w:val="MENDELEY_CITATION_v3_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"/>
          <w:id w:val="-866136297"/>
          <w:placeholder>
            <w:docPart w:val="DefaultPlaceholder_-1854013440"/>
          </w:placeholder>
        </w:sdtPr>
        <w:sdtContent>
          <w:r w:rsidR="00651AF7" w:rsidRPr="00651AF7">
            <w:rPr>
              <w:rFonts w:eastAsia="Times New Roman"/>
              <w:color w:val="000000"/>
            </w:rPr>
            <w:t xml:space="preserve">(Mapalo </w:t>
          </w:r>
          <w:r w:rsidR="00651AF7" w:rsidRPr="00651AF7">
            <w:rPr>
              <w:rFonts w:eastAsia="Times New Roman"/>
              <w:i/>
              <w:iCs/>
              <w:color w:val="000000"/>
            </w:rPr>
            <w:t>et al.</w:t>
          </w:r>
          <w:r w:rsidR="00651AF7" w:rsidRPr="00651AF7">
            <w:rPr>
              <w:rFonts w:eastAsia="Times New Roman"/>
              <w:color w:val="000000"/>
            </w:rPr>
            <w:t xml:space="preserve"> 2024)</w:t>
          </w:r>
        </w:sdtContent>
      </w:sdt>
      <w:r w:rsidR="00B501EE" w:rsidRPr="00A9637B">
        <w:rPr>
          <w:color w:val="000000" w:themeColor="text1"/>
          <w:lang w:val="en-US"/>
        </w:rPr>
        <w:t>.</w:t>
      </w:r>
      <w:r w:rsidR="0042401C" w:rsidRPr="00A9637B">
        <w:rPr>
          <w:color w:val="000000" w:themeColor="text1"/>
          <w:lang w:val="en-US"/>
        </w:rPr>
        <w:t xml:space="preserve"> </w:t>
      </w:r>
    </w:p>
    <w:p w14:paraId="5071A6EF" w14:textId="77777777" w:rsidR="00125F47" w:rsidRPr="00A9637B" w:rsidRDefault="00125F47" w:rsidP="00D47BD5">
      <w:pPr>
        <w:ind w:firstLine="720"/>
        <w:jc w:val="both"/>
        <w:rPr>
          <w:color w:val="000000" w:themeColor="text1"/>
          <w:lang w:val="en-CA" w:eastAsia="en-US"/>
        </w:rPr>
      </w:pPr>
    </w:p>
    <w:p w14:paraId="331E0541" w14:textId="729615DA" w:rsidR="00EE2A9E" w:rsidRPr="00A9637B" w:rsidRDefault="000E2AA4" w:rsidP="00D47BD5">
      <w:pPr>
        <w:ind w:firstLine="720"/>
        <w:jc w:val="both"/>
        <w:rPr>
          <w:color w:val="000000" w:themeColor="text1"/>
          <w:lang w:val="en-CA" w:eastAsia="en-US"/>
        </w:rPr>
      </w:pPr>
      <w:r w:rsidRPr="00A9637B">
        <w:rPr>
          <w:color w:val="000000" w:themeColor="text1"/>
          <w:lang w:val="en-CA" w:eastAsia="en-US"/>
        </w:rPr>
        <w:t xml:space="preserve">Despite all the morphological and developmental </w:t>
      </w:r>
      <w:r w:rsidR="0081629B" w:rsidRPr="00A9637B">
        <w:rPr>
          <w:color w:val="000000" w:themeColor="text1"/>
          <w:lang w:val="en-CA" w:eastAsia="en-US"/>
        </w:rPr>
        <w:t>evidence</w:t>
      </w:r>
      <w:r w:rsidRPr="00A9637B">
        <w:rPr>
          <w:color w:val="000000" w:themeColor="text1"/>
          <w:lang w:val="en-CA" w:eastAsia="en-US"/>
        </w:rPr>
        <w:t xml:space="preserve"> that can support the previous hypothesis, another </w:t>
      </w:r>
      <w:r w:rsidR="006341C3" w:rsidRPr="00A9637B">
        <w:rPr>
          <w:color w:val="000000" w:themeColor="text1"/>
          <w:lang w:val="en-CA" w:eastAsia="en-US"/>
        </w:rPr>
        <w:t xml:space="preserve">plausible </w:t>
      </w:r>
      <w:r w:rsidRPr="00A9637B">
        <w:rPr>
          <w:color w:val="000000" w:themeColor="text1"/>
          <w:lang w:val="en-CA" w:eastAsia="en-US"/>
        </w:rPr>
        <w:t>explanation is that the</w:t>
      </w:r>
      <w:r w:rsidR="00D517FE" w:rsidRPr="00A9637B">
        <w:rPr>
          <w:color w:val="000000" w:themeColor="text1"/>
          <w:lang w:val="en-CA" w:eastAsia="en-US"/>
        </w:rPr>
        <w:t xml:space="preserve"> </w:t>
      </w:r>
      <w:proofErr w:type="spellStart"/>
      <w:r w:rsidR="006341C3" w:rsidRPr="00A9637B">
        <w:rPr>
          <w:color w:val="000000" w:themeColor="text1"/>
          <w:lang w:val="en-CA" w:eastAsia="en-US"/>
        </w:rPr>
        <w:t>protocerebral</w:t>
      </w:r>
      <w:proofErr w:type="spellEnd"/>
      <w:r w:rsidR="006341C3" w:rsidRPr="00A9637B">
        <w:rPr>
          <w:color w:val="000000" w:themeColor="text1"/>
          <w:lang w:val="en-CA" w:eastAsia="en-US"/>
        </w:rPr>
        <w:t xml:space="preserve"> segment</w:t>
      </w:r>
      <w:r w:rsidR="00D517FE" w:rsidRPr="00A9637B">
        <w:rPr>
          <w:color w:val="000000" w:themeColor="text1"/>
          <w:lang w:val="en-CA" w:eastAsia="en-US"/>
        </w:rPr>
        <w:t xml:space="preserve"> of the tardigrade body has completely lost its corresponding </w:t>
      </w:r>
      <w:r w:rsidRPr="00A9637B">
        <w:rPr>
          <w:color w:val="000000" w:themeColor="text1"/>
          <w:lang w:val="en-CA" w:eastAsia="en-US"/>
        </w:rPr>
        <w:t>appendages</w:t>
      </w:r>
      <w:r w:rsidR="00C456E5" w:rsidRPr="00A9637B">
        <w:rPr>
          <w:color w:val="000000" w:themeColor="text1"/>
          <w:lang w:val="en-CA" w:eastAsia="en-US"/>
        </w:rPr>
        <w:t xml:space="preserve">. </w:t>
      </w:r>
      <w:r w:rsidR="00B94DF0" w:rsidRPr="00A9637B">
        <w:rPr>
          <w:color w:val="000000" w:themeColor="text1"/>
          <w:lang w:val="en-CA" w:eastAsia="en-US"/>
        </w:rPr>
        <w:t xml:space="preserve">Appendage loss in panarthropods is well documented in the case of </w:t>
      </w:r>
      <w:r w:rsidRPr="00A9637B">
        <w:rPr>
          <w:color w:val="000000" w:themeColor="text1"/>
          <w:lang w:val="en-CA" w:eastAsia="en-US"/>
        </w:rPr>
        <w:t xml:space="preserve">the </w:t>
      </w:r>
      <w:r w:rsidR="00EE2A9E" w:rsidRPr="00A9637B">
        <w:rPr>
          <w:color w:val="000000" w:themeColor="text1"/>
          <w:lang w:val="en-CA" w:eastAsia="en-US"/>
        </w:rPr>
        <w:t>intercalary segments of hexapods and myriapods</w:t>
      </w:r>
      <w:r w:rsidR="008B1F3A" w:rsidRPr="00A9637B">
        <w:rPr>
          <w:color w:val="000000" w:themeColor="text1"/>
          <w:lang w:val="en-CA" w:eastAsia="en-US"/>
        </w:rPr>
        <w:t xml:space="preserve"> </w:t>
      </w:r>
      <w:sdt>
        <w:sdtPr>
          <w:rPr>
            <w:color w:val="000000"/>
            <w:lang w:val="en-CA" w:eastAsia="en-US"/>
          </w:rPr>
          <w:tag w:val="MENDELEY_CITATION_v3_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"/>
          <w:id w:val="-325900108"/>
          <w:placeholder>
            <w:docPart w:val="DefaultPlaceholder_-1854013440"/>
          </w:placeholder>
        </w:sdtPr>
        <w:sdtContent>
          <w:r w:rsidR="00651AF7" w:rsidRPr="00651AF7">
            <w:rPr>
              <w:rFonts w:eastAsia="Times New Roman"/>
              <w:color w:val="000000"/>
            </w:rPr>
            <w:t xml:space="preserve">(Pechmann </w:t>
          </w:r>
          <w:r w:rsidR="00651AF7" w:rsidRPr="00651AF7">
            <w:rPr>
              <w:rFonts w:eastAsia="Times New Roman"/>
              <w:i/>
              <w:iCs/>
              <w:color w:val="000000"/>
            </w:rPr>
            <w:t>et al.</w:t>
          </w:r>
          <w:r w:rsidR="00651AF7" w:rsidRPr="00651AF7">
            <w:rPr>
              <w:rFonts w:eastAsia="Times New Roman"/>
              <w:color w:val="000000"/>
            </w:rPr>
            <w:t xml:space="preserve"> 2015)</w:t>
          </w:r>
        </w:sdtContent>
      </w:sdt>
      <w:r w:rsidR="004070FC" w:rsidRPr="00A9637B">
        <w:rPr>
          <w:color w:val="000000" w:themeColor="text1"/>
          <w:lang w:val="en-CA" w:eastAsia="en-US"/>
        </w:rPr>
        <w:t>.</w:t>
      </w:r>
    </w:p>
    <w:p w14:paraId="21BC4DB5" w14:textId="77777777" w:rsidR="00EE2A9E" w:rsidRPr="00A9637B" w:rsidRDefault="00EE2A9E" w:rsidP="00D47BD5">
      <w:pPr>
        <w:ind w:firstLine="720"/>
        <w:jc w:val="both"/>
        <w:rPr>
          <w:color w:val="000000" w:themeColor="text1"/>
          <w:lang w:val="en-CA" w:eastAsia="en-US"/>
        </w:rPr>
      </w:pPr>
    </w:p>
    <w:p w14:paraId="4FFDC9FB" w14:textId="4988334B" w:rsidR="008F1827" w:rsidRPr="00A9637B" w:rsidRDefault="007D5405" w:rsidP="00D47BD5">
      <w:pPr>
        <w:ind w:firstLine="720"/>
        <w:jc w:val="both"/>
        <w:rPr>
          <w:color w:val="000000" w:themeColor="text1"/>
          <w:lang w:val="en-CA" w:eastAsia="en-US"/>
        </w:rPr>
      </w:pPr>
      <w:r w:rsidRPr="00A9637B">
        <w:rPr>
          <w:color w:val="000000" w:themeColor="text1"/>
          <w:lang w:val="en-CA" w:eastAsia="en-US"/>
        </w:rPr>
        <w:t xml:space="preserve">Given </w:t>
      </w:r>
      <w:r w:rsidR="00EC4341" w:rsidRPr="00A9637B">
        <w:rPr>
          <w:color w:val="000000" w:themeColor="text1"/>
          <w:lang w:val="en-CA" w:eastAsia="en-US"/>
        </w:rPr>
        <w:t xml:space="preserve">all these </w:t>
      </w:r>
      <w:r w:rsidR="008F1827" w:rsidRPr="00A9637B">
        <w:rPr>
          <w:color w:val="000000" w:themeColor="text1"/>
          <w:lang w:val="en-CA" w:eastAsia="en-US"/>
        </w:rPr>
        <w:t xml:space="preserve">possible </w:t>
      </w:r>
      <w:r w:rsidR="00EC4341" w:rsidRPr="00A9637B">
        <w:rPr>
          <w:color w:val="000000" w:themeColor="text1"/>
          <w:lang w:val="en-CA" w:eastAsia="en-US"/>
        </w:rPr>
        <w:t xml:space="preserve">scenarios, we </w:t>
      </w:r>
      <w:r w:rsidR="008F1827" w:rsidRPr="00A9637B">
        <w:rPr>
          <w:color w:val="000000" w:themeColor="text1"/>
          <w:lang w:val="en-CA" w:eastAsia="en-US"/>
        </w:rPr>
        <w:t>perform</w:t>
      </w:r>
      <w:r w:rsidR="004A64B7" w:rsidRPr="00A9637B">
        <w:rPr>
          <w:color w:val="000000" w:themeColor="text1"/>
          <w:lang w:val="en-CA" w:eastAsia="en-US"/>
        </w:rPr>
        <w:t>ed</w:t>
      </w:r>
      <w:r w:rsidR="008F1827" w:rsidRPr="00A9637B">
        <w:rPr>
          <w:color w:val="000000" w:themeColor="text1"/>
          <w:lang w:val="en-CA" w:eastAsia="en-US"/>
        </w:rPr>
        <w:t xml:space="preserve"> different phylogenetic reconstructions that accommodate the following three hypotheses: </w:t>
      </w:r>
    </w:p>
    <w:p w14:paraId="563A88FC" w14:textId="77777777" w:rsidR="008F1827" w:rsidRPr="00A9637B" w:rsidRDefault="008F1827" w:rsidP="00D47BD5">
      <w:pPr>
        <w:ind w:firstLine="720"/>
        <w:jc w:val="both"/>
        <w:rPr>
          <w:color w:val="000000" w:themeColor="text1"/>
          <w:lang w:val="en-CA" w:eastAsia="en-US"/>
        </w:rPr>
      </w:pPr>
    </w:p>
    <w:p w14:paraId="1EA60D7B" w14:textId="5B41F5A4" w:rsidR="008F1827" w:rsidRPr="00A9637B" w:rsidRDefault="008F1827" w:rsidP="00D47BD5">
      <w:pPr>
        <w:numPr>
          <w:ilvl w:val="0"/>
          <w:numId w:val="40"/>
        </w:numPr>
        <w:jc w:val="both"/>
        <w:rPr>
          <w:color w:val="000000" w:themeColor="text1"/>
          <w:lang w:val="en-CA" w:eastAsia="en-US"/>
        </w:rPr>
      </w:pPr>
      <w:r w:rsidRPr="00A9637B">
        <w:rPr>
          <w:color w:val="000000" w:themeColor="text1"/>
          <w:lang w:val="en-CA" w:eastAsia="en-US"/>
        </w:rPr>
        <w:t>“</w:t>
      </w:r>
      <w:r w:rsidR="004A64B7" w:rsidRPr="00A9637B">
        <w:rPr>
          <w:color w:val="000000" w:themeColor="text1"/>
          <w:lang w:val="en-CA" w:eastAsia="en-US"/>
        </w:rPr>
        <w:t xml:space="preserve">Stylet </w:t>
      </w:r>
      <w:r w:rsidRPr="00A9637B">
        <w:rPr>
          <w:color w:val="000000" w:themeColor="text1"/>
          <w:lang w:val="en-CA" w:eastAsia="en-US"/>
        </w:rPr>
        <w:t>hypothesis” – the</w:t>
      </w:r>
      <w:r w:rsidR="004A64B7" w:rsidRPr="00A9637B">
        <w:rPr>
          <w:color w:val="000000" w:themeColor="text1"/>
          <w:lang w:val="en-CA" w:eastAsia="en-US"/>
        </w:rPr>
        <w:t xml:space="preserve"> ancestral</w:t>
      </w:r>
      <w:r w:rsidRPr="00A9637B">
        <w:rPr>
          <w:color w:val="000000" w:themeColor="text1"/>
          <w:lang w:val="en-CA" w:eastAsia="en-US"/>
        </w:rPr>
        <w:t xml:space="preserve"> </w:t>
      </w:r>
      <w:proofErr w:type="spellStart"/>
      <w:r w:rsidR="004A64B7" w:rsidRPr="00A9637B">
        <w:rPr>
          <w:color w:val="000000" w:themeColor="text1"/>
          <w:lang w:val="en-CA" w:eastAsia="en-US"/>
        </w:rPr>
        <w:t>protocerebral</w:t>
      </w:r>
      <w:proofErr w:type="spellEnd"/>
      <w:r w:rsidR="004A64B7" w:rsidRPr="00A9637B">
        <w:rPr>
          <w:color w:val="000000" w:themeColor="text1"/>
          <w:lang w:val="en-CA" w:eastAsia="en-US"/>
        </w:rPr>
        <w:t xml:space="preserve"> appendages of</w:t>
      </w:r>
      <w:r w:rsidRPr="00A9637B">
        <w:rPr>
          <w:color w:val="000000" w:themeColor="text1"/>
          <w:lang w:val="en-CA" w:eastAsia="en-US"/>
        </w:rPr>
        <w:t xml:space="preserve"> tardigrades corresponds to the stylet apparatus</w:t>
      </w:r>
      <w:r w:rsidR="004A64B7" w:rsidRPr="00A9637B">
        <w:rPr>
          <w:color w:val="000000" w:themeColor="text1"/>
          <w:lang w:val="en-CA" w:eastAsia="en-US"/>
        </w:rPr>
        <w:t>.</w:t>
      </w:r>
    </w:p>
    <w:p w14:paraId="635FEAAB" w14:textId="4BBFB3AA" w:rsidR="008F1827" w:rsidRPr="004070FC" w:rsidRDefault="008F1827" w:rsidP="00D47BD5">
      <w:pPr>
        <w:numPr>
          <w:ilvl w:val="0"/>
          <w:numId w:val="40"/>
        </w:numPr>
        <w:jc w:val="both"/>
        <w:rPr>
          <w:color w:val="000000" w:themeColor="text1"/>
          <w:lang w:val="en-CA" w:eastAsia="en-US"/>
        </w:rPr>
      </w:pPr>
      <w:r w:rsidRPr="00A9637B">
        <w:rPr>
          <w:color w:val="000000" w:themeColor="text1"/>
          <w:lang w:val="en-CA" w:eastAsia="en-US"/>
        </w:rPr>
        <w:t>“</w:t>
      </w:r>
      <w:r w:rsidR="004A64B7" w:rsidRPr="00A9637B">
        <w:rPr>
          <w:color w:val="000000" w:themeColor="text1"/>
          <w:lang w:val="en-CA" w:eastAsia="en-US"/>
        </w:rPr>
        <w:t xml:space="preserve">Sensorial </w:t>
      </w:r>
      <w:r w:rsidRPr="00A9637B">
        <w:rPr>
          <w:color w:val="000000" w:themeColor="text1"/>
          <w:lang w:val="en-CA" w:eastAsia="en-US"/>
        </w:rPr>
        <w:t xml:space="preserve">hypothesis” – the </w:t>
      </w:r>
      <w:r w:rsidR="004A64B7" w:rsidRPr="00A9637B">
        <w:rPr>
          <w:color w:val="000000" w:themeColor="text1"/>
          <w:lang w:val="en-CA" w:eastAsia="en-US"/>
        </w:rPr>
        <w:t xml:space="preserve">ancestral </w:t>
      </w:r>
      <w:proofErr w:type="spellStart"/>
      <w:r w:rsidR="004A64B7" w:rsidRPr="00A9637B">
        <w:rPr>
          <w:color w:val="000000" w:themeColor="text1"/>
          <w:lang w:val="en-CA" w:eastAsia="en-US"/>
        </w:rPr>
        <w:t>protocerebral</w:t>
      </w:r>
      <w:proofErr w:type="spellEnd"/>
      <w:r w:rsidR="004A64B7" w:rsidRPr="00A9637B">
        <w:rPr>
          <w:color w:val="000000" w:themeColor="text1"/>
          <w:lang w:val="en-CA" w:eastAsia="en-US"/>
        </w:rPr>
        <w:t xml:space="preserve"> appendages </w:t>
      </w:r>
      <w:r w:rsidRPr="00A9637B">
        <w:rPr>
          <w:color w:val="000000" w:themeColor="text1"/>
          <w:lang w:val="en-CA" w:eastAsia="en-US"/>
        </w:rPr>
        <w:t>of tardigrades corresponds to the lateral cephalic appendages (i.e., cirri A and</w:t>
      </w:r>
      <w:r w:rsidRPr="004070FC">
        <w:rPr>
          <w:color w:val="000000" w:themeColor="text1"/>
          <w:lang w:val="en-CA" w:eastAsia="en-US"/>
        </w:rPr>
        <w:t xml:space="preserve"> primary </w:t>
      </w:r>
      <w:proofErr w:type="spellStart"/>
      <w:r w:rsidRPr="004070FC">
        <w:rPr>
          <w:color w:val="000000" w:themeColor="text1"/>
          <w:lang w:val="en-CA" w:eastAsia="en-US"/>
        </w:rPr>
        <w:t>clava</w:t>
      </w:r>
      <w:proofErr w:type="spellEnd"/>
      <w:r w:rsidRPr="004070FC">
        <w:rPr>
          <w:color w:val="000000" w:themeColor="text1"/>
          <w:lang w:val="en-CA" w:eastAsia="en-US"/>
        </w:rPr>
        <w:t>)</w:t>
      </w:r>
      <w:r w:rsidR="004A64B7" w:rsidRPr="004070FC">
        <w:rPr>
          <w:color w:val="000000" w:themeColor="text1"/>
          <w:lang w:val="en-CA" w:eastAsia="en-US"/>
        </w:rPr>
        <w:t xml:space="preserve"> of </w:t>
      </w:r>
      <w:proofErr w:type="spellStart"/>
      <w:r w:rsidR="004A64B7" w:rsidRPr="004070FC">
        <w:rPr>
          <w:color w:val="000000" w:themeColor="text1"/>
          <w:lang w:val="en-CA" w:eastAsia="en-US"/>
        </w:rPr>
        <w:t>heterotardigrades</w:t>
      </w:r>
      <w:proofErr w:type="spellEnd"/>
      <w:r w:rsidR="004A64B7" w:rsidRPr="004070FC">
        <w:rPr>
          <w:color w:val="000000" w:themeColor="text1"/>
          <w:lang w:val="en-CA" w:eastAsia="en-US"/>
        </w:rPr>
        <w:t xml:space="preserve">, and sensorial field of </w:t>
      </w:r>
      <w:proofErr w:type="spellStart"/>
      <w:r w:rsidR="004A64B7" w:rsidRPr="004070FC">
        <w:rPr>
          <w:color w:val="000000" w:themeColor="text1"/>
          <w:lang w:val="en-CA" w:eastAsia="en-US"/>
        </w:rPr>
        <w:t>eutardigrades</w:t>
      </w:r>
      <w:proofErr w:type="spellEnd"/>
      <w:r w:rsidR="00A438EF" w:rsidRPr="004070FC">
        <w:rPr>
          <w:color w:val="000000" w:themeColor="text1"/>
          <w:lang w:val="en-CA" w:eastAsia="en-US"/>
        </w:rPr>
        <w:t xml:space="preserve">. </w:t>
      </w:r>
    </w:p>
    <w:p w14:paraId="71BA8ACB" w14:textId="79424092" w:rsidR="00DE2917" w:rsidRPr="004070FC" w:rsidRDefault="008F1827" w:rsidP="00D47BD5">
      <w:pPr>
        <w:numPr>
          <w:ilvl w:val="0"/>
          <w:numId w:val="40"/>
        </w:numPr>
        <w:jc w:val="both"/>
        <w:rPr>
          <w:color w:val="000000" w:themeColor="text1"/>
          <w:lang w:val="en-CA" w:eastAsia="en-US"/>
        </w:rPr>
      </w:pPr>
      <w:r w:rsidRPr="004070FC">
        <w:rPr>
          <w:color w:val="000000" w:themeColor="text1"/>
          <w:lang w:val="en-CA" w:eastAsia="en-US"/>
        </w:rPr>
        <w:t>“</w:t>
      </w:r>
      <w:r w:rsidR="004A64B7" w:rsidRPr="004070FC">
        <w:rPr>
          <w:color w:val="000000" w:themeColor="text1"/>
          <w:lang w:val="en-CA" w:eastAsia="en-US"/>
        </w:rPr>
        <w:t>Los</w:t>
      </w:r>
      <w:r w:rsidR="00ED1A72" w:rsidRPr="004070FC">
        <w:rPr>
          <w:color w:val="000000" w:themeColor="text1"/>
          <w:lang w:val="en-CA" w:eastAsia="en-US"/>
        </w:rPr>
        <w:t>t</w:t>
      </w:r>
      <w:r w:rsidR="004A64B7" w:rsidRPr="004070FC">
        <w:rPr>
          <w:color w:val="000000" w:themeColor="text1"/>
          <w:lang w:val="en-CA" w:eastAsia="en-US"/>
        </w:rPr>
        <w:t xml:space="preserve"> </w:t>
      </w:r>
      <w:r w:rsidRPr="004070FC">
        <w:rPr>
          <w:color w:val="000000" w:themeColor="text1"/>
          <w:lang w:val="en-CA" w:eastAsia="en-US"/>
        </w:rPr>
        <w:t xml:space="preserve">hypothesis” – the </w:t>
      </w:r>
      <w:r w:rsidR="004A64B7" w:rsidRPr="004070FC">
        <w:rPr>
          <w:color w:val="000000" w:themeColor="text1"/>
          <w:lang w:val="en-CA" w:eastAsia="en-US"/>
        </w:rPr>
        <w:t xml:space="preserve">ancestral </w:t>
      </w:r>
      <w:proofErr w:type="spellStart"/>
      <w:r w:rsidR="004A64B7" w:rsidRPr="004070FC">
        <w:rPr>
          <w:color w:val="000000" w:themeColor="text1"/>
          <w:lang w:val="en-CA" w:eastAsia="en-US"/>
        </w:rPr>
        <w:t>protocerebral</w:t>
      </w:r>
      <w:proofErr w:type="spellEnd"/>
      <w:r w:rsidR="004A64B7" w:rsidRPr="004070FC">
        <w:rPr>
          <w:color w:val="000000" w:themeColor="text1"/>
          <w:lang w:val="en-CA" w:eastAsia="en-US"/>
        </w:rPr>
        <w:t xml:space="preserve"> appendage </w:t>
      </w:r>
      <w:r w:rsidRPr="004070FC">
        <w:rPr>
          <w:color w:val="000000" w:themeColor="text1"/>
          <w:lang w:val="en-CA" w:eastAsia="en-US"/>
        </w:rPr>
        <w:t xml:space="preserve">pair of tardigrades </w:t>
      </w:r>
      <w:r w:rsidR="004A64B7" w:rsidRPr="004070FC">
        <w:rPr>
          <w:color w:val="000000" w:themeColor="text1"/>
          <w:lang w:val="en-CA" w:eastAsia="en-US"/>
        </w:rPr>
        <w:t xml:space="preserve">has </w:t>
      </w:r>
      <w:r w:rsidRPr="004070FC">
        <w:rPr>
          <w:color w:val="000000" w:themeColor="text1"/>
          <w:lang w:val="en-CA" w:eastAsia="en-US"/>
        </w:rPr>
        <w:t xml:space="preserve">been </w:t>
      </w:r>
      <w:r w:rsidR="004A64B7" w:rsidRPr="004070FC">
        <w:rPr>
          <w:color w:val="000000" w:themeColor="text1"/>
          <w:lang w:val="en-CA" w:eastAsia="en-US"/>
        </w:rPr>
        <w:t xml:space="preserve">completely </w:t>
      </w:r>
      <w:r w:rsidRPr="004070FC">
        <w:rPr>
          <w:color w:val="000000" w:themeColor="text1"/>
          <w:lang w:val="en-CA" w:eastAsia="en-US"/>
        </w:rPr>
        <w:t>lost</w:t>
      </w:r>
      <w:r w:rsidR="004A64B7" w:rsidRPr="004070FC">
        <w:rPr>
          <w:color w:val="000000" w:themeColor="text1"/>
          <w:lang w:val="en-CA" w:eastAsia="en-US"/>
        </w:rPr>
        <w:t xml:space="preserve"> in modern species. </w:t>
      </w:r>
    </w:p>
    <w:p w14:paraId="1C6B846F" w14:textId="77777777" w:rsidR="001A5810" w:rsidRPr="004070FC" w:rsidRDefault="001A5810" w:rsidP="00D47BD5">
      <w:pPr>
        <w:ind w:left="1080"/>
        <w:jc w:val="both"/>
        <w:rPr>
          <w:color w:val="000000" w:themeColor="text1"/>
          <w:lang w:val="en-CA" w:eastAsia="en-US"/>
        </w:rPr>
      </w:pPr>
    </w:p>
    <w:p w14:paraId="63C4655F" w14:textId="041B45E0" w:rsidR="008F1827" w:rsidRPr="004070FC" w:rsidRDefault="008F1827" w:rsidP="00D47BD5">
      <w:pPr>
        <w:pStyle w:val="Bullet"/>
        <w:numPr>
          <w:ilvl w:val="0"/>
          <w:numId w:val="0"/>
        </w:numPr>
        <w:spacing w:before="0"/>
        <w:ind w:firstLine="720"/>
        <w:jc w:val="both"/>
        <w:rPr>
          <w:color w:val="000000" w:themeColor="text1"/>
          <w:lang w:val="en-US"/>
        </w:rPr>
      </w:pPr>
      <w:r w:rsidRPr="004070FC">
        <w:rPr>
          <w:color w:val="000000" w:themeColor="text1"/>
          <w:lang w:val="en-US"/>
        </w:rPr>
        <w:t xml:space="preserve">We </w:t>
      </w:r>
      <w:r w:rsidR="004A64B7" w:rsidRPr="004070FC">
        <w:rPr>
          <w:color w:val="000000" w:themeColor="text1"/>
          <w:lang w:val="en-US"/>
        </w:rPr>
        <w:t xml:space="preserve">produced </w:t>
      </w:r>
      <w:r w:rsidRPr="004070FC">
        <w:rPr>
          <w:color w:val="000000" w:themeColor="text1"/>
          <w:lang w:val="en-US"/>
        </w:rPr>
        <w:t>three different character matrices</w:t>
      </w:r>
      <w:r w:rsidR="00103012" w:rsidRPr="004070FC">
        <w:rPr>
          <w:color w:val="000000" w:themeColor="text1"/>
          <w:lang w:val="en-US"/>
        </w:rPr>
        <w:t xml:space="preserve"> using the characters below</w:t>
      </w:r>
      <w:r w:rsidRPr="004070FC">
        <w:rPr>
          <w:color w:val="000000" w:themeColor="text1"/>
          <w:lang w:val="en-US"/>
        </w:rPr>
        <w:t xml:space="preserve"> with different </w:t>
      </w:r>
      <w:r w:rsidR="00103012" w:rsidRPr="004070FC">
        <w:rPr>
          <w:color w:val="000000" w:themeColor="text1"/>
          <w:lang w:val="en-US"/>
        </w:rPr>
        <w:t xml:space="preserve">scoring in certain characters to reflect the </w:t>
      </w:r>
      <w:r w:rsidR="00873172" w:rsidRPr="004070FC">
        <w:rPr>
          <w:color w:val="000000" w:themeColor="text1"/>
          <w:lang w:val="en-US"/>
        </w:rPr>
        <w:t xml:space="preserve">specific assumptions of the </w:t>
      </w:r>
      <w:r w:rsidR="00F45317" w:rsidRPr="004070FC">
        <w:rPr>
          <w:color w:val="000000" w:themeColor="text1"/>
          <w:lang w:val="en-US"/>
        </w:rPr>
        <w:t xml:space="preserve">individual </w:t>
      </w:r>
      <w:r w:rsidR="008074B3" w:rsidRPr="004070FC">
        <w:rPr>
          <w:color w:val="000000" w:themeColor="text1"/>
          <w:lang w:val="en-US"/>
        </w:rPr>
        <w:t>hypotheses</w:t>
      </w:r>
      <w:r w:rsidR="00F45317" w:rsidRPr="004070FC">
        <w:rPr>
          <w:color w:val="000000" w:themeColor="text1"/>
          <w:lang w:val="en-US"/>
        </w:rPr>
        <w:t>.</w:t>
      </w:r>
      <w:r w:rsidR="001A5810" w:rsidRPr="004070FC">
        <w:rPr>
          <w:color w:val="000000" w:themeColor="text1"/>
          <w:lang w:val="en-US"/>
        </w:rPr>
        <w:t xml:space="preserve"> </w:t>
      </w:r>
    </w:p>
    <w:p w14:paraId="0071DF8F" w14:textId="77777777" w:rsidR="00A85379" w:rsidRPr="003E4A65" w:rsidRDefault="00A85379" w:rsidP="00D47BD5">
      <w:pPr>
        <w:pStyle w:val="Heading2"/>
        <w:jc w:val="both"/>
        <w:rPr>
          <w:rFonts w:ascii="Times New Roman" w:hAnsi="Times New Roman"/>
          <w:lang w:val="en-US"/>
        </w:rPr>
      </w:pPr>
      <w:r w:rsidRPr="003E4A65">
        <w:rPr>
          <w:rFonts w:ascii="Times New Roman" w:hAnsi="Times New Roman"/>
          <w:lang w:val="en-US"/>
        </w:rPr>
        <w:lastRenderedPageBreak/>
        <w:t>General organization</w:t>
      </w:r>
    </w:p>
    <w:p w14:paraId="2B9A0F99" w14:textId="77777777" w:rsidR="00A85379" w:rsidRPr="003E4A65" w:rsidRDefault="00A8537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Paired appendages</w:t>
      </w:r>
    </w:p>
    <w:p w14:paraId="50551F39" w14:textId="77777777" w:rsidR="00A85379" w:rsidRPr="003E4A65" w:rsidRDefault="00A85379" w:rsidP="00D47BD5">
      <w:pPr>
        <w:pStyle w:val="Tokendescription"/>
        <w:rPr>
          <w:lang w:val="en-US"/>
        </w:rPr>
      </w:pPr>
      <w:r w:rsidRPr="003E4A65">
        <w:rPr>
          <w:lang w:val="en-US"/>
        </w:rPr>
        <w:t>(0) absent</w:t>
      </w:r>
    </w:p>
    <w:p w14:paraId="6C9BAD5A" w14:textId="77777777" w:rsidR="00A85379" w:rsidRPr="003E4A65" w:rsidRDefault="00A85379" w:rsidP="00D47BD5">
      <w:pPr>
        <w:pStyle w:val="Tokendescription"/>
        <w:rPr>
          <w:lang w:val="en-US"/>
        </w:rPr>
      </w:pPr>
      <w:r w:rsidRPr="003E4A65">
        <w:rPr>
          <w:lang w:val="en-US"/>
        </w:rPr>
        <w:t>(1) present</w:t>
      </w:r>
    </w:p>
    <w:p w14:paraId="2B563D8C" w14:textId="77777777" w:rsidR="00C93772" w:rsidRPr="003E4A65" w:rsidRDefault="00C93772" w:rsidP="00D47BD5">
      <w:pPr>
        <w:pStyle w:val="Heading2"/>
        <w:spacing w:before="0" w:after="0"/>
        <w:jc w:val="both"/>
        <w:rPr>
          <w:rFonts w:ascii="Times New Roman" w:hAnsi="Times New Roman"/>
          <w:lang w:val="en-US"/>
        </w:rPr>
      </w:pPr>
      <w:r w:rsidRPr="003E4A65">
        <w:rPr>
          <w:rFonts w:ascii="Times New Roman" w:hAnsi="Times New Roman"/>
          <w:lang w:val="en-US"/>
        </w:rPr>
        <w:t>Head region</w:t>
      </w:r>
    </w:p>
    <w:p w14:paraId="2683F469" w14:textId="77777777" w:rsidR="00B060E9" w:rsidRPr="003E4A65" w:rsidRDefault="00EC7F01" w:rsidP="00D47BD5">
      <w:pPr>
        <w:pStyle w:val="Transformationseries"/>
        <w:spacing w:line="360" w:lineRule="auto"/>
        <w:jc w:val="both"/>
        <w:rPr>
          <w:rFonts w:ascii="Times New Roman" w:hAnsi="Times New Roman"/>
          <w:i/>
          <w:lang w:val="en-US"/>
        </w:rPr>
      </w:pPr>
      <w:r w:rsidRPr="003E4A65">
        <w:rPr>
          <w:rFonts w:ascii="Times New Roman" w:hAnsi="Times New Roman"/>
          <w:lang w:val="en-US"/>
        </w:rPr>
        <w:t>Anterior</w:t>
      </w:r>
      <w:r w:rsidR="00B060E9" w:rsidRPr="003E4A65">
        <w:rPr>
          <w:rFonts w:ascii="Times New Roman" w:hAnsi="Times New Roman"/>
          <w:lang w:val="en-US"/>
        </w:rPr>
        <w:t xml:space="preserve"> region covered by sclerites </w:t>
      </w:r>
    </w:p>
    <w:p w14:paraId="2F441DBD" w14:textId="77777777" w:rsidR="00B060E9" w:rsidRPr="003E4A65" w:rsidRDefault="00B060E9" w:rsidP="00D47BD5">
      <w:pPr>
        <w:pStyle w:val="Token"/>
        <w:rPr>
          <w:color w:val="auto"/>
          <w:lang w:val="en-US"/>
        </w:rPr>
      </w:pPr>
      <w:r w:rsidRPr="003E4A65">
        <w:rPr>
          <w:color w:val="auto"/>
          <w:lang w:val="en-US"/>
        </w:rPr>
        <w:t>(0) absent</w:t>
      </w:r>
    </w:p>
    <w:p w14:paraId="63359AF9" w14:textId="77777777" w:rsidR="00B060E9" w:rsidRPr="00A9637B" w:rsidRDefault="00B060E9" w:rsidP="00D47BD5">
      <w:pPr>
        <w:pStyle w:val="Token"/>
        <w:rPr>
          <w:color w:val="000000" w:themeColor="text1"/>
          <w:lang w:val="en-US"/>
        </w:rPr>
      </w:pPr>
      <w:r w:rsidRPr="00A9637B">
        <w:rPr>
          <w:color w:val="000000" w:themeColor="text1"/>
          <w:lang w:val="en-US"/>
        </w:rPr>
        <w:t>(1) present</w:t>
      </w:r>
    </w:p>
    <w:p w14:paraId="1A872EF5" w14:textId="34B397E8" w:rsidR="00D76666" w:rsidRPr="00A9637B" w:rsidRDefault="0030652C" w:rsidP="00D47BD5">
      <w:pPr>
        <w:jc w:val="both"/>
        <w:rPr>
          <w:color w:val="000000" w:themeColor="text1"/>
          <w:lang w:val="en-US"/>
        </w:rPr>
      </w:pPr>
      <w:r w:rsidRPr="00A9637B">
        <w:rPr>
          <w:color w:val="000000" w:themeColor="text1"/>
          <w:lang w:val="en-US"/>
        </w:rPr>
        <w:t>N</w:t>
      </w:r>
      <w:r w:rsidR="00655EAB" w:rsidRPr="00A9637B">
        <w:rPr>
          <w:color w:val="000000" w:themeColor="text1"/>
          <w:lang w:val="en-US"/>
        </w:rPr>
        <w:t xml:space="preserve">umerous </w:t>
      </w:r>
      <w:proofErr w:type="spellStart"/>
      <w:r w:rsidR="00655EAB" w:rsidRPr="00A9637B">
        <w:rPr>
          <w:color w:val="000000" w:themeColor="text1"/>
          <w:lang w:val="en-US"/>
        </w:rPr>
        <w:t>lobopodians</w:t>
      </w:r>
      <w:proofErr w:type="spellEnd"/>
      <w:r w:rsidR="00655EAB" w:rsidRPr="00A9637B">
        <w:rPr>
          <w:color w:val="000000" w:themeColor="text1"/>
          <w:lang w:val="en-US"/>
        </w:rPr>
        <w:t xml:space="preserve"> have been </w:t>
      </w:r>
      <w:r w:rsidR="008E047F" w:rsidRPr="00A9637B">
        <w:rPr>
          <w:color w:val="000000" w:themeColor="text1"/>
          <w:lang w:val="en-US"/>
        </w:rPr>
        <w:t xml:space="preserve">considered to have </w:t>
      </w:r>
      <w:r w:rsidR="00655EAB" w:rsidRPr="00A9637B">
        <w:rPr>
          <w:color w:val="000000" w:themeColor="text1"/>
          <w:lang w:val="en-US"/>
        </w:rPr>
        <w:t>cephalic sclerites</w:t>
      </w:r>
      <w:r w:rsidR="00B13C88" w:rsidRPr="00A9637B">
        <w:rPr>
          <w:color w:val="000000" w:themeColor="text1"/>
          <w:lang w:val="en-US"/>
        </w:rPr>
        <w:t xml:space="preserve"> </w:t>
      </w:r>
      <w:r w:rsidR="001762A1" w:rsidRPr="00A9637B">
        <w:rPr>
          <w:color w:val="000000" w:themeColor="text1"/>
          <w:lang w:val="en-US"/>
        </w:rPr>
        <w:fldChar w:fldCharType="begin" w:fldLock="1"/>
      </w:r>
      <w:r w:rsidR="00380FF5" w:rsidRPr="00A9637B">
        <w:rPr>
          <w:color w:val="000000" w:themeColor="text1"/>
          <w:lang w:val="en-US"/>
        </w:rPr>
        <w:instrText>ADDIN CSL_CITATION {"citationItems":[{"id":"ITEM-1","itemData":{"DOI":"10.1080/14772019.2013.770418","ISSN":"1477-2019","author":[{"dropping-particle":"","family":"Ma","given":"Xiaoya","non-dropping-particle":"","parse-names":false,"suffix":""},{"dropping-particle":"","family":"Edgecombe","given":"Gregory D.","non-dropping-particle":"","parse-names":false,"suffix":""},{"dropping-particle":"","family":"Legg","given":"David A.","non-dropping-particle":"","parse-names":false,"suffix":""},{"dropping-particle":"","family":"Hou","given":"Xianguang","non-dropping-particle":"","parse-names":false,"suffix":""}],"container-title":"Journal of Systematic Palaeontology","id":"ITEM-1","issued":{"date-parts":[["2014","5"]]},"page":"no-no","title":"The morphology and phylogenetic position of the Cambrian lobopodian &lt;i&gt;Diania cactiformis&lt;/i&gt;","type":"article-journal","volume":"12"},"label":"figure","prefix":"see","suffix":", trans. ser. 37","uris":["http://www.mendeley.com/documents/?uuid=3c679c17-c53e-4010-9d40-ba657eb414bb","http://www.mendeley.com/documents/?uuid=03359f6b-b417-47c2-a172-7e7bffbc1e3c"]}],"mendeley":{"formattedCitation":"(see Ma, Edgecombe, et al., 2014, trans. ser. 37)","plainTextFormattedCitation":"(see Ma, Edgecombe, et al., 2014, trans. ser. 37)","previouslyFormattedCitation":"(see Ma, Edgecombe, et al., 2014, trans. ser. 37)"},"properties":{"noteIndex":0},"schema":"https://github.com/citation-style-language/schema/raw/master/csl-citation.json"}</w:instrText>
      </w:r>
      <w:r w:rsidR="001762A1" w:rsidRPr="00A9637B">
        <w:rPr>
          <w:color w:val="000000" w:themeColor="text1"/>
          <w:lang w:val="en-US"/>
        </w:rPr>
        <w:fldChar w:fldCharType="separate"/>
      </w:r>
      <w:r w:rsidR="000C6FE0" w:rsidRPr="00A9637B">
        <w:rPr>
          <w:noProof/>
          <w:color w:val="000000" w:themeColor="text1"/>
          <w:lang w:val="en-US"/>
        </w:rPr>
        <w:t>(see</w:t>
      </w:r>
      <w:r w:rsidR="004463B8" w:rsidRPr="00A9637B">
        <w:rPr>
          <w:noProof/>
          <w:color w:val="000000" w:themeColor="text1"/>
          <w:lang w:val="en-US"/>
        </w:rPr>
        <w:t xml:space="preserve"> </w:t>
      </w:r>
      <w:sdt>
        <w:sdtPr>
          <w:rPr>
            <w:noProof/>
            <w:color w:val="000000"/>
            <w:lang w:val="en-US"/>
          </w:rPr>
          <w:tag w:val="MENDELEY_CITATION_v3_eyJjaXRhdGlvbklEIjoiTUVOREVMRVlfQ0lUQVRJT05fYThkOWY0ZGMtMGVhZS00NDg2LWJlZjUtODBlYWYxMzJhOGU5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397949514"/>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000C6FE0" w:rsidRPr="00A9637B">
        <w:rPr>
          <w:noProof/>
          <w:color w:val="000000" w:themeColor="text1"/>
          <w:lang w:val="en-US"/>
        </w:rPr>
        <w:t xml:space="preserve"> trans. ser. 37)</w:t>
      </w:r>
      <w:r w:rsidR="001762A1" w:rsidRPr="00A9637B">
        <w:rPr>
          <w:color w:val="000000" w:themeColor="text1"/>
          <w:lang w:val="en-US"/>
        </w:rPr>
        <w:fldChar w:fldCharType="end"/>
      </w:r>
      <w:r w:rsidR="00655EAB" w:rsidRPr="00A9637B">
        <w:rPr>
          <w:color w:val="000000" w:themeColor="text1"/>
          <w:lang w:val="en-US"/>
        </w:rPr>
        <w:t xml:space="preserve">, </w:t>
      </w:r>
      <w:r w:rsidRPr="00A9637B">
        <w:rPr>
          <w:color w:val="000000" w:themeColor="text1"/>
          <w:lang w:val="en-US"/>
        </w:rPr>
        <w:t>but in some cases this interpretation</w:t>
      </w:r>
      <w:r w:rsidR="0064070F" w:rsidRPr="00A9637B">
        <w:rPr>
          <w:color w:val="000000" w:themeColor="text1"/>
          <w:lang w:val="en-US"/>
        </w:rPr>
        <w:t xml:space="preserve"> </w:t>
      </w:r>
      <w:r w:rsidRPr="00A9637B">
        <w:rPr>
          <w:color w:val="000000" w:themeColor="text1"/>
          <w:lang w:val="en-US"/>
        </w:rPr>
        <w:t xml:space="preserve">requires </w:t>
      </w:r>
      <w:r w:rsidR="0064070F" w:rsidRPr="00A9637B">
        <w:rPr>
          <w:color w:val="000000" w:themeColor="text1"/>
          <w:lang w:val="en-US"/>
        </w:rPr>
        <w:t>revision</w:t>
      </w:r>
      <w:r w:rsidR="009216C4" w:rsidRPr="00A9637B">
        <w:rPr>
          <w:color w:val="000000" w:themeColor="text1"/>
          <w:lang w:val="en-US"/>
        </w:rPr>
        <w:t xml:space="preserve"> or </w:t>
      </w:r>
      <w:r w:rsidR="003A7D1A" w:rsidRPr="00A9637B">
        <w:rPr>
          <w:color w:val="000000" w:themeColor="text1"/>
          <w:lang w:val="en-US"/>
        </w:rPr>
        <w:t>conf</w:t>
      </w:r>
      <w:r w:rsidR="003C2CA9" w:rsidRPr="00A9637B">
        <w:rPr>
          <w:color w:val="000000" w:themeColor="text1"/>
          <w:lang w:val="en-US"/>
        </w:rPr>
        <w:t>i</w:t>
      </w:r>
      <w:r w:rsidR="003A7D1A" w:rsidRPr="00A9637B">
        <w:rPr>
          <w:color w:val="000000" w:themeColor="text1"/>
          <w:lang w:val="en-US"/>
        </w:rPr>
        <w:t>rmation</w:t>
      </w:r>
      <w:r w:rsidR="000E5462" w:rsidRPr="00A9637B">
        <w:rPr>
          <w:color w:val="000000" w:themeColor="text1"/>
          <w:lang w:val="en-US"/>
        </w:rPr>
        <w:t xml:space="preserve"> </w:t>
      </w:r>
      <w:r w:rsidR="0034182D" w:rsidRPr="00A9637B">
        <w:rPr>
          <w:color w:val="000000" w:themeColor="text1"/>
          <w:lang w:val="en-US"/>
        </w:rPr>
        <w:t>through new material</w:t>
      </w:r>
      <w:r w:rsidR="00655EAB" w:rsidRPr="00A9637B">
        <w:rPr>
          <w:color w:val="000000" w:themeColor="text1"/>
          <w:lang w:val="en-US"/>
        </w:rPr>
        <w:t xml:space="preserve">. </w:t>
      </w:r>
      <w:r w:rsidR="00E754BF" w:rsidRPr="00A9637B">
        <w:rPr>
          <w:color w:val="000000" w:themeColor="text1"/>
          <w:lang w:val="en-US"/>
        </w:rPr>
        <w:t>Following recent data presented by Liu and Dunlop</w:t>
      </w:r>
      <w:r w:rsidR="00AB2D3F" w:rsidRPr="00A9637B">
        <w:rPr>
          <w:color w:val="000000" w:themeColor="text1"/>
          <w:lang w:val="en-US"/>
        </w:rPr>
        <w:t xml:space="preserve"> (2014)</w:t>
      </w:r>
      <w:r w:rsidR="00341FBB" w:rsidRPr="00A9637B">
        <w:rPr>
          <w:color w:val="000000" w:themeColor="text1"/>
          <w:lang w:val="en-US"/>
        </w:rPr>
        <w:t xml:space="preserve"> </w:t>
      </w:r>
      <w:sdt>
        <w:sdtPr>
          <w:rPr>
            <w:color w:val="000000"/>
            <w:lang w:val="en-US"/>
          </w:rPr>
          <w:tag w:val="MENDELEY_CITATION_v3_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"/>
          <w:id w:val="2089266975"/>
          <w:placeholder>
            <w:docPart w:val="DefaultPlaceholder_-1854013440"/>
          </w:placeholder>
        </w:sdtPr>
        <w:sdtContent>
          <w:r w:rsidR="00651AF7" w:rsidRPr="00651AF7">
            <w:rPr>
              <w:color w:val="000000"/>
              <w:lang w:val="en-US"/>
            </w:rPr>
            <w:t>(Liu and Dunlop 2014)</w:t>
          </w:r>
        </w:sdtContent>
      </w:sdt>
      <w:r w:rsidR="00E754BF" w:rsidRPr="00A9637B">
        <w:rPr>
          <w:color w:val="000000" w:themeColor="text1"/>
          <w:lang w:val="en-US"/>
        </w:rPr>
        <w:t xml:space="preserve">, </w:t>
      </w:r>
      <w:r w:rsidR="00A04351" w:rsidRPr="00A9637B">
        <w:rPr>
          <w:color w:val="000000" w:themeColor="text1"/>
          <w:lang w:val="en-US"/>
        </w:rPr>
        <w:t xml:space="preserve">this </w:t>
      </w:r>
      <w:r w:rsidR="00EA7398" w:rsidRPr="00A9637B">
        <w:rPr>
          <w:color w:val="000000" w:themeColor="text1"/>
          <w:lang w:val="en-US"/>
        </w:rPr>
        <w:t>character is scored</w:t>
      </w:r>
      <w:r w:rsidR="00655EAB" w:rsidRPr="00A9637B">
        <w:rPr>
          <w:color w:val="000000" w:themeColor="text1"/>
          <w:lang w:val="en-US"/>
        </w:rPr>
        <w:t xml:space="preserve"> </w:t>
      </w:r>
      <w:r w:rsidR="00431EF2" w:rsidRPr="00A9637B">
        <w:rPr>
          <w:color w:val="000000" w:themeColor="text1"/>
          <w:lang w:val="en-US"/>
        </w:rPr>
        <w:t>absent</w:t>
      </w:r>
      <w:r w:rsidR="00655EAB" w:rsidRPr="00A9637B">
        <w:rPr>
          <w:color w:val="000000" w:themeColor="text1"/>
          <w:lang w:val="en-US"/>
        </w:rPr>
        <w:t xml:space="preserve"> in </w:t>
      </w:r>
      <w:proofErr w:type="spellStart"/>
      <w:r w:rsidR="00655EAB" w:rsidRPr="00A9637B">
        <w:rPr>
          <w:i/>
          <w:color w:val="000000" w:themeColor="text1"/>
          <w:lang w:val="en-US"/>
        </w:rPr>
        <w:t>Hallucigenia</w:t>
      </w:r>
      <w:proofErr w:type="spellEnd"/>
      <w:r w:rsidR="00655EAB" w:rsidRPr="00A9637B">
        <w:rPr>
          <w:i/>
          <w:color w:val="000000" w:themeColor="text1"/>
          <w:lang w:val="en-US"/>
        </w:rPr>
        <w:t xml:space="preserve"> fortis</w:t>
      </w:r>
      <w:r w:rsidR="002D26F5" w:rsidRPr="00A9637B">
        <w:rPr>
          <w:i/>
          <w:color w:val="000000" w:themeColor="text1"/>
          <w:lang w:val="en-US"/>
        </w:rPr>
        <w:t xml:space="preserve"> </w:t>
      </w:r>
      <w:r w:rsidR="00013622" w:rsidRPr="00A9637B">
        <w:rPr>
          <w:i/>
          <w:color w:val="000000" w:themeColor="text1"/>
          <w:lang w:val="en-US"/>
        </w:rPr>
        <w:fldChar w:fldCharType="begin" w:fldLock="1"/>
      </w:r>
      <w:r w:rsidR="00380FF5" w:rsidRPr="00A9637B">
        <w:rPr>
          <w:i/>
          <w:color w:val="000000" w:themeColor="text1"/>
          <w:lang w:val="en-US"/>
        </w:rPr>
        <w:instrText>ADDIN CSL_CITATION {"citationItems":[{"id":"ITEM-1","itemData":{"author":[{"dropping-particle":"","family":"Hou","given":"Xian-Guang","non-dropping-particle":"","parse-names":false,"suffix":""},{"dropping-particle":"","family":"Bergström","given":"Jan","non-dropping-particle":"","parse-names":false,"suffix":""}],"container-title":"Zoological Journal of the Linnean Society","id":"ITEM-1","issue":"1","issued":{"date-parts":[["1995"]]},"page":"3-19","publisher":"Blackwell Publishing Ltd","title":"Cambrian lobopodians–ancestors of extant onychophorans?","type":"article-journal","volume":"114"},"label":"figure","prefix":"&lt;i&gt;contra&lt;/i&gt; ","uris":["http://www.mendeley.com/documents/?uuid=c9bf62c3-7138-4d0d-b6a5-85c28f05d88d","http://www.mendeley.com/documents/?uuid=1cb2582e-8a1a-48f5-aa25-058cad4de6ba"]}],"mendeley":{"formattedCitation":"(&lt;i&gt;contra&lt;/i&gt; X.-G. Hou &amp; Bergström, 1995)","plainTextFormattedCitation":"(contra X.-G. Hou &amp; Bergström, 1995)","previouslyFormattedCitation":"(&lt;i&gt;contra&lt;/i&gt; X.-G. Hou &amp; Bergström, 1995)"},"properties":{"noteIndex":0},"schema":"https://github.com/citation-style-language/schema/raw/master/csl-citation.json"}</w:instrText>
      </w:r>
      <w:r w:rsidR="00013622" w:rsidRPr="00A9637B">
        <w:rPr>
          <w:i/>
          <w:color w:val="000000" w:themeColor="text1"/>
          <w:lang w:val="en-US"/>
        </w:rPr>
        <w:fldChar w:fldCharType="separate"/>
      </w:r>
      <w:r w:rsidR="000C6FE0" w:rsidRPr="00A9637B">
        <w:rPr>
          <w:noProof/>
          <w:color w:val="000000" w:themeColor="text1"/>
          <w:lang w:val="en-US"/>
        </w:rPr>
        <w:t>(</w:t>
      </w:r>
      <w:r w:rsidR="000C6FE0" w:rsidRPr="00A9637B">
        <w:rPr>
          <w:i/>
          <w:noProof/>
          <w:color w:val="000000" w:themeColor="text1"/>
          <w:lang w:val="en-US"/>
        </w:rPr>
        <w:t>contra</w:t>
      </w:r>
      <w:r w:rsidR="00341FBB" w:rsidRPr="00A9637B">
        <w:rPr>
          <w:i/>
          <w:noProof/>
          <w:color w:val="000000" w:themeColor="text1"/>
          <w:lang w:val="en-US"/>
        </w:rPr>
        <w:t xml:space="preserve"> </w:t>
      </w:r>
      <w:sdt>
        <w:sdtPr>
          <w:rPr>
            <w:iCs/>
            <w:noProof/>
            <w:color w:val="000000"/>
            <w:lang w:val="en-US"/>
          </w:rPr>
          <w:tag w:val="MENDELEY_CITATION_v3_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"/>
          <w:id w:val="-1818018497"/>
          <w:placeholder>
            <w:docPart w:val="DefaultPlaceholder_-1854013440"/>
          </w:placeholder>
        </w:sdtPr>
        <w:sdtContent>
          <w:r w:rsidR="00651AF7" w:rsidRPr="00651AF7">
            <w:rPr>
              <w:iCs/>
              <w:noProof/>
              <w:color w:val="000000"/>
              <w:lang w:val="en-US"/>
            </w:rPr>
            <w:t>(Hou and Bergström 1995)</w:t>
          </w:r>
        </w:sdtContent>
      </w:sdt>
      <w:r w:rsidR="000C6FE0" w:rsidRPr="00A9637B">
        <w:rPr>
          <w:noProof/>
          <w:color w:val="000000" w:themeColor="text1"/>
          <w:lang w:val="en-US"/>
        </w:rPr>
        <w:t xml:space="preserve"> </w:t>
      </w:r>
      <w:r w:rsidR="00013622" w:rsidRPr="00A9637B">
        <w:rPr>
          <w:i/>
          <w:color w:val="000000" w:themeColor="text1"/>
          <w:lang w:val="en-US"/>
        </w:rPr>
        <w:fldChar w:fldCharType="end"/>
      </w:r>
      <w:r w:rsidR="002447F8" w:rsidRPr="00A9637B">
        <w:rPr>
          <w:color w:val="000000" w:themeColor="text1"/>
          <w:lang w:val="en-US"/>
        </w:rPr>
        <w:t xml:space="preserve">, </w:t>
      </w:r>
      <w:proofErr w:type="spellStart"/>
      <w:r w:rsidR="00906CD8" w:rsidRPr="00A9637B">
        <w:rPr>
          <w:i/>
          <w:color w:val="000000" w:themeColor="text1"/>
          <w:lang w:val="en-US"/>
        </w:rPr>
        <w:t>Onychodictyon</w:t>
      </w:r>
      <w:proofErr w:type="spellEnd"/>
      <w:r w:rsidR="002447F8" w:rsidRPr="00A9637B">
        <w:rPr>
          <w:i/>
          <w:color w:val="000000" w:themeColor="text1"/>
          <w:lang w:val="en-US"/>
        </w:rPr>
        <w:t xml:space="preserve"> ferox</w:t>
      </w:r>
      <w:r w:rsidR="002D26F5" w:rsidRPr="00A9637B">
        <w:rPr>
          <w:i/>
          <w:color w:val="000000" w:themeColor="text1"/>
          <w:lang w:val="en-US"/>
        </w:rPr>
        <w:t xml:space="preserve"> </w:t>
      </w:r>
      <w:sdt>
        <w:sdtPr>
          <w:rPr>
            <w:iCs/>
            <w:color w:val="000000"/>
            <w:lang w:val="en-US"/>
          </w:rPr>
          <w:tag w:val="MENDELEY_CITATION_v3_eyJjaXRhdGlvbklEIjoiTUVOREVMRVlfQ0lUQVRJT05fYmU1ZTg0MGQtY2JlMC00NDFmLThlNmYtMDQ3ZjViMmMwNDZj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1237551621"/>
          <w:placeholder>
            <w:docPart w:val="DefaultPlaceholder_-1854013440"/>
          </w:placeholder>
        </w:sdtPr>
        <w:sdtContent>
          <w:r w:rsidR="00651AF7" w:rsidRPr="00651AF7">
            <w:rPr>
              <w:iCs/>
              <w:color w:val="000000"/>
              <w:lang w:val="en-US"/>
            </w:rPr>
            <w:t>(Ou, Shu and Mayer 2012)</w:t>
          </w:r>
        </w:sdtContent>
      </w:sdt>
      <w:r w:rsidR="00CC06DF" w:rsidRPr="00A9637B">
        <w:rPr>
          <w:i/>
          <w:color w:val="000000" w:themeColor="text1"/>
          <w:lang w:val="en-US"/>
        </w:rPr>
        <w:t xml:space="preserve"> </w:t>
      </w:r>
      <w:r w:rsidR="002447F8" w:rsidRPr="00A9637B">
        <w:rPr>
          <w:color w:val="000000" w:themeColor="text1"/>
          <w:lang w:val="en-US"/>
        </w:rPr>
        <w:t xml:space="preserve">and </w:t>
      </w:r>
      <w:proofErr w:type="spellStart"/>
      <w:r w:rsidR="002447F8" w:rsidRPr="00A9637B">
        <w:rPr>
          <w:i/>
          <w:color w:val="000000" w:themeColor="text1"/>
          <w:lang w:val="en-US"/>
        </w:rPr>
        <w:t>Cardio</w:t>
      </w:r>
      <w:r w:rsidR="00906CD8" w:rsidRPr="00A9637B">
        <w:rPr>
          <w:i/>
          <w:color w:val="000000" w:themeColor="text1"/>
          <w:lang w:val="en-US"/>
        </w:rPr>
        <w:t>dictyon</w:t>
      </w:r>
      <w:proofErr w:type="spellEnd"/>
      <w:r w:rsidR="00655EAB" w:rsidRPr="00A9637B">
        <w:rPr>
          <w:color w:val="000000" w:themeColor="text1"/>
          <w:lang w:val="en-US"/>
        </w:rPr>
        <w:t xml:space="preserve"> </w:t>
      </w:r>
      <w:sdt>
        <w:sdtPr>
          <w:rPr>
            <w:iCs/>
            <w:noProof/>
            <w:color w:val="000000"/>
            <w:lang w:val="en-US"/>
          </w:rPr>
          <w:tag w:val="MENDELEY_CITATION_v3_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"/>
          <w:id w:val="-674730468"/>
          <w:placeholder>
            <w:docPart w:val="EEF606342EDEC94BA933F4EC6036D73B"/>
          </w:placeholder>
        </w:sdtPr>
        <w:sdtContent>
          <w:r w:rsidR="00651AF7" w:rsidRPr="00651AF7">
            <w:rPr>
              <w:iCs/>
              <w:noProof/>
              <w:color w:val="000000"/>
              <w:lang w:val="en-US"/>
            </w:rPr>
            <w:t>(Hou and Bergström 1995)</w:t>
          </w:r>
        </w:sdtContent>
      </w:sdt>
      <w:r w:rsidR="00013622" w:rsidRPr="00A9637B">
        <w:rPr>
          <w:color w:val="000000" w:themeColor="text1"/>
          <w:lang w:val="en-US"/>
        </w:rPr>
        <w:t>.</w:t>
      </w:r>
      <w:r w:rsidR="00EA4698" w:rsidRPr="00A9637B">
        <w:rPr>
          <w:color w:val="000000" w:themeColor="text1"/>
          <w:lang w:val="en-US"/>
        </w:rPr>
        <w:t xml:space="preserve"> </w:t>
      </w:r>
      <w:r w:rsidR="00013622" w:rsidRPr="00A9637B">
        <w:rPr>
          <w:color w:val="000000" w:themeColor="text1"/>
          <w:lang w:val="en-US"/>
        </w:rPr>
        <w:t xml:space="preserve"> </w:t>
      </w:r>
      <w:r w:rsidR="002A0971" w:rsidRPr="00A9637B">
        <w:rPr>
          <w:color w:val="000000" w:themeColor="text1"/>
          <w:lang w:val="en-US"/>
        </w:rPr>
        <w:t xml:space="preserve">An uncertain scoring is used </w:t>
      </w:r>
      <w:r w:rsidR="00C91212" w:rsidRPr="00A9637B">
        <w:rPr>
          <w:color w:val="000000" w:themeColor="text1"/>
          <w:lang w:val="en-US"/>
        </w:rPr>
        <w:t xml:space="preserve">where </w:t>
      </w:r>
      <w:r w:rsidR="0090121D" w:rsidRPr="00A9637B">
        <w:rPr>
          <w:color w:val="000000" w:themeColor="text1"/>
          <w:lang w:val="en-US"/>
        </w:rPr>
        <w:t xml:space="preserve">the anterior region is </w:t>
      </w:r>
      <w:r w:rsidR="006B196F" w:rsidRPr="00A9637B">
        <w:rPr>
          <w:color w:val="000000" w:themeColor="text1"/>
          <w:lang w:val="en-US"/>
        </w:rPr>
        <w:t xml:space="preserve">ambiguously </w:t>
      </w:r>
      <w:r w:rsidR="0090121D" w:rsidRPr="00A9637B">
        <w:rPr>
          <w:color w:val="000000" w:themeColor="text1"/>
          <w:lang w:val="en-US"/>
        </w:rPr>
        <w:t>preserved</w:t>
      </w:r>
      <w:r w:rsidR="00E92B89" w:rsidRPr="00A9637B">
        <w:rPr>
          <w:color w:val="000000" w:themeColor="text1"/>
          <w:lang w:val="en-US"/>
        </w:rPr>
        <w:t xml:space="preserve">, </w:t>
      </w:r>
      <w:r w:rsidR="00017571" w:rsidRPr="00A9637B">
        <w:rPr>
          <w:color w:val="000000" w:themeColor="text1"/>
          <w:lang w:val="en-US"/>
        </w:rPr>
        <w:t xml:space="preserve">such as </w:t>
      </w:r>
      <w:r w:rsidR="002564E3" w:rsidRPr="00A9637B">
        <w:rPr>
          <w:color w:val="000000" w:themeColor="text1"/>
          <w:lang w:val="en-US"/>
        </w:rPr>
        <w:t>in</w:t>
      </w:r>
      <w:r w:rsidR="0014067E" w:rsidRPr="00A9637B">
        <w:rPr>
          <w:color w:val="000000" w:themeColor="text1"/>
          <w:lang w:val="en-US"/>
        </w:rPr>
        <w:t xml:space="preserve"> </w:t>
      </w:r>
      <w:r w:rsidR="0014067E" w:rsidRPr="00A9637B">
        <w:rPr>
          <w:i/>
          <w:color w:val="000000" w:themeColor="text1"/>
          <w:lang w:val="en-US"/>
        </w:rPr>
        <w:t>H</w:t>
      </w:r>
      <w:r w:rsidR="00181DE6" w:rsidRPr="00A9637B">
        <w:rPr>
          <w:i/>
          <w:color w:val="000000" w:themeColor="text1"/>
          <w:lang w:val="en-US"/>
        </w:rPr>
        <w:t>.</w:t>
      </w:r>
      <w:r w:rsidR="0014067E" w:rsidRPr="00A9637B">
        <w:rPr>
          <w:i/>
          <w:color w:val="000000" w:themeColor="text1"/>
          <w:lang w:val="en-US"/>
        </w:rPr>
        <w:t xml:space="preserve"> </w:t>
      </w:r>
      <w:proofErr w:type="spellStart"/>
      <w:r w:rsidR="0014067E" w:rsidRPr="00A9637B">
        <w:rPr>
          <w:i/>
          <w:color w:val="000000" w:themeColor="text1"/>
          <w:lang w:val="en-US"/>
        </w:rPr>
        <w:t>hongmeia</w:t>
      </w:r>
      <w:proofErr w:type="spellEnd"/>
      <w:r w:rsidR="00B050AB" w:rsidRPr="00A9637B">
        <w:rPr>
          <w:color w:val="000000" w:themeColor="text1"/>
          <w:lang w:val="en-US"/>
        </w:rPr>
        <w:t xml:space="preserve"> </w:t>
      </w:r>
      <w:sdt>
        <w:sdtPr>
          <w:rPr>
            <w:color w:val="000000"/>
            <w:lang w:val="en-US"/>
          </w:rPr>
          <w:tag w:val="MENDELEY_CITATION_v3_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"/>
          <w:id w:val="-1087074029"/>
          <w:placeholder>
            <w:docPart w:val="DefaultPlaceholder_-1854013440"/>
          </w:placeholder>
        </w:sdtPr>
        <w:sdtContent>
          <w:r w:rsidR="00651AF7" w:rsidRPr="00651AF7">
            <w:rPr>
              <w:rFonts w:eastAsia="Times New Roman"/>
              <w:color w:val="000000"/>
            </w:rPr>
            <w:t xml:space="preserve">(Steiner </w:t>
          </w:r>
          <w:r w:rsidR="00651AF7" w:rsidRPr="00651AF7">
            <w:rPr>
              <w:rFonts w:eastAsia="Times New Roman"/>
              <w:i/>
              <w:iCs/>
              <w:color w:val="000000"/>
            </w:rPr>
            <w:t>et al.</w:t>
          </w:r>
          <w:r w:rsidR="00651AF7" w:rsidRPr="00651AF7">
            <w:rPr>
              <w:rFonts w:eastAsia="Times New Roman"/>
              <w:color w:val="000000"/>
            </w:rPr>
            <w:t xml:space="preserve"> 2012)</w:t>
          </w:r>
        </w:sdtContent>
      </w:sdt>
      <w:r w:rsidR="00103336" w:rsidRPr="00A9637B">
        <w:rPr>
          <w:color w:val="000000" w:themeColor="text1"/>
          <w:lang w:val="en-US"/>
        </w:rPr>
        <w:t xml:space="preserve">. </w:t>
      </w:r>
      <w:r w:rsidR="00F05A31" w:rsidRPr="00A9637B">
        <w:rPr>
          <w:color w:val="000000" w:themeColor="text1"/>
          <w:lang w:val="en-US"/>
        </w:rPr>
        <w:t>This character is scored as present in</w:t>
      </w:r>
      <w:r w:rsidR="00A950C1" w:rsidRPr="00A9637B">
        <w:rPr>
          <w:color w:val="000000" w:themeColor="text1"/>
          <w:lang w:val="en-US"/>
        </w:rPr>
        <w:t xml:space="preserve"> for the sclerotized structures observed in the head region of</w:t>
      </w:r>
      <w:r w:rsidR="00F05A31" w:rsidRPr="00A9637B">
        <w:rPr>
          <w:color w:val="000000" w:themeColor="text1"/>
          <w:lang w:val="en-US"/>
        </w:rPr>
        <w:t xml:space="preserve"> </w:t>
      </w:r>
      <w:proofErr w:type="spellStart"/>
      <w:r w:rsidR="00482DC6" w:rsidRPr="00A9637B">
        <w:rPr>
          <w:i/>
          <w:color w:val="000000" w:themeColor="text1"/>
          <w:lang w:val="en-US"/>
        </w:rPr>
        <w:t>Luolishania</w:t>
      </w:r>
      <w:proofErr w:type="spellEnd"/>
      <w:r w:rsidR="00482DC6" w:rsidRPr="00A9637B">
        <w:rPr>
          <w:color w:val="000000" w:themeColor="text1"/>
          <w:lang w:val="en-US"/>
        </w:rPr>
        <w:t xml:space="preserve"> </w:t>
      </w:r>
      <w:sdt>
        <w:sdtPr>
          <w:rPr>
            <w:color w:val="000000"/>
            <w:lang w:val="en-US"/>
          </w:rPr>
          <w:tag w:val="MENDELEY_CITATION_v3_eyJjaXRhdGlvbklEIjoiTUVOREVMRVlfQ0lUQVRJT05fZTcxYjJjMzgtODBlNS00ZDY4LWFhNDQtYmFjOGUxNWVlZWI3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
          <w:id w:val="29536854"/>
          <w:placeholder>
            <w:docPart w:val="DefaultPlaceholder_-1854013440"/>
          </w:placeholder>
        </w:sdtPr>
        <w:sdtContent>
          <w:r w:rsidR="00651AF7" w:rsidRPr="00651AF7">
            <w:rPr>
              <w:color w:val="000000"/>
              <w:lang w:val="en-US"/>
            </w:rPr>
            <w:t>(Ma, Hou and Bergström 2009)</w:t>
          </w:r>
        </w:sdtContent>
      </w:sdt>
      <w:r w:rsidR="00B57AF1" w:rsidRPr="00A9637B">
        <w:rPr>
          <w:color w:val="000000" w:themeColor="text1"/>
          <w:lang w:val="en-US"/>
        </w:rPr>
        <w:t xml:space="preserve"> and the Emu Bay Shale Collins’ monster</w:t>
      </w:r>
      <w:r w:rsidR="007D535F" w:rsidRPr="00A9637B">
        <w:rPr>
          <w:color w:val="000000" w:themeColor="text1"/>
          <w:lang w:val="en-US"/>
        </w:rPr>
        <w:t xml:space="preserve"> (</w:t>
      </w:r>
      <w:sdt>
        <w:sdtPr>
          <w:rPr>
            <w:color w:val="000000"/>
            <w:lang w:val="en-US"/>
          </w:rPr>
          <w:tag w:val="MENDELEY_CITATION_v3_eyJjaXRhdGlvbklEIjoiTUVOREVMRVlfQ0lUQVRJT05fNGQ5OTM1NzItNmMyOS00YTdkLTg1ZDgtNDZmNjQ3Yzc2MDMy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
          <w:id w:val="-794749575"/>
          <w:placeholder>
            <w:docPart w:val="DefaultPlaceholder_-1854013440"/>
          </w:placeholder>
        </w:sdtPr>
        <w:sdtContent>
          <w:r w:rsidR="00651AF7" w:rsidRPr="00651AF7">
            <w:rPr>
              <w:rFonts w:eastAsia="Times New Roman"/>
              <w:color w:val="000000"/>
            </w:rPr>
            <w:t xml:space="preserve">(García-Bellido </w:t>
          </w:r>
          <w:r w:rsidR="00651AF7" w:rsidRPr="00651AF7">
            <w:rPr>
              <w:rFonts w:eastAsia="Times New Roman"/>
              <w:i/>
              <w:iCs/>
              <w:color w:val="000000"/>
            </w:rPr>
            <w:t>et al.</w:t>
          </w:r>
          <w:r w:rsidR="00651AF7" w:rsidRPr="00651AF7">
            <w:rPr>
              <w:rFonts w:eastAsia="Times New Roman"/>
              <w:color w:val="000000"/>
            </w:rPr>
            <w:t xml:space="preserve"> 2013)</w:t>
          </w:r>
        </w:sdtContent>
      </w:sdt>
      <w:r w:rsidR="007D535F" w:rsidRPr="00A9637B">
        <w:rPr>
          <w:color w:val="000000" w:themeColor="text1"/>
          <w:lang w:val="en-US"/>
        </w:rPr>
        <w:t>, fig 1c)</w:t>
      </w:r>
      <w:r w:rsidR="00A950C1" w:rsidRPr="00A9637B">
        <w:rPr>
          <w:color w:val="000000" w:themeColor="text1"/>
          <w:lang w:val="en-US"/>
        </w:rPr>
        <w:t xml:space="preserve">, </w:t>
      </w:r>
      <w:r w:rsidR="00F05A31" w:rsidRPr="00A9637B">
        <w:rPr>
          <w:color w:val="000000" w:themeColor="text1"/>
          <w:lang w:val="en-US"/>
        </w:rPr>
        <w:t xml:space="preserve">as the morphological similarity with </w:t>
      </w:r>
      <w:proofErr w:type="spellStart"/>
      <w:r w:rsidR="007F7789" w:rsidRPr="00A9637B">
        <w:rPr>
          <w:i/>
          <w:color w:val="000000" w:themeColor="text1"/>
          <w:lang w:val="en-US"/>
        </w:rPr>
        <w:t>Collinsium</w:t>
      </w:r>
      <w:proofErr w:type="spellEnd"/>
      <w:r w:rsidR="00F05A31" w:rsidRPr="00A9637B">
        <w:rPr>
          <w:color w:val="000000" w:themeColor="text1"/>
          <w:lang w:val="en-US"/>
        </w:rPr>
        <w:t xml:space="preserve"> </w:t>
      </w:r>
      <w:r w:rsidR="00501393" w:rsidRPr="00A9637B">
        <w:rPr>
          <w:color w:val="000000" w:themeColor="text1"/>
          <w:lang w:val="en-US"/>
        </w:rPr>
        <w:t>strengthens</w:t>
      </w:r>
      <w:r w:rsidR="00F05A31" w:rsidRPr="00A9637B">
        <w:rPr>
          <w:color w:val="000000" w:themeColor="text1"/>
          <w:lang w:val="en-US"/>
        </w:rPr>
        <w:t xml:space="preserve"> the </w:t>
      </w:r>
      <w:r w:rsidR="00501393" w:rsidRPr="00A9637B">
        <w:rPr>
          <w:color w:val="000000" w:themeColor="text1"/>
          <w:lang w:val="en-US"/>
        </w:rPr>
        <w:t>likelihood that the cephalic sclerites represent a legitimate feature</w:t>
      </w:r>
      <w:r w:rsidR="00F05A31" w:rsidRPr="00A9637B">
        <w:rPr>
          <w:color w:val="000000" w:themeColor="text1"/>
          <w:lang w:val="en-US"/>
        </w:rPr>
        <w:t xml:space="preserve"> </w:t>
      </w:r>
      <w:r w:rsidR="00501393" w:rsidRPr="00A9637B">
        <w:rPr>
          <w:color w:val="000000" w:themeColor="text1"/>
          <w:lang w:val="en-US"/>
        </w:rPr>
        <w:t xml:space="preserve">in the former taxon </w:t>
      </w:r>
      <w:r w:rsidR="001A57CE" w:rsidRPr="00A9637B">
        <w:rPr>
          <w:i/>
          <w:color w:val="000000" w:themeColor="text1"/>
          <w:lang w:val="en-US"/>
        </w:rPr>
        <w:fldChar w:fldCharType="begin" w:fldLock="1"/>
      </w:r>
      <w:r w:rsidR="00380FF5" w:rsidRPr="00A9637B">
        <w:rPr>
          <w:i/>
          <w:color w:val="000000" w:themeColor="text1"/>
          <w:lang w:val="en-US"/>
        </w:rPr>
        <w:instrText>ADDIN CSL_CITATION {"citationItems":[{"id":"ITEM-1","itemData":{"DOI":"10.1038/nature13576","ISSN":"14764687","abstract":"The Palaeozoic form-taxon Lobopodia encompasses a diverse range of soft-bodied 'leggedworms' knownfromexceptional fossil deposits1-9. Although lobopodians occupy a deep phylogenetic position within Panarthropoda, a shortage of derived characters obscures their evolutionary relationships with extant phyla (Onychophora, Tardigrada and Euarthropoda)2,3,5,10-15. Here we describe a complex feature in the terminal claws of the mid-Cambrian lobopodian Hallucigenia sparsa-their construction from a stack of constituent elements-anddemonstrate that equivalent elementsmake up the jaws and claws of extant Onychophora. A cladistic analysis, informed by developmental data on panarthropod head segmentation, indicates that the stacked sclerite components in these two taxa are homologous-resolving hallucigeniid lobopodians as stem-group onychophorans. The results indicate a sister-group relationship between Tardigrada and Euarthropoda, adding palaeontological support to the neurological16,17 and musculoskeletal18,19 evidence uniting these disparate clades. These findings elucidate the evolutionary transformations that gave rise to the panarthropod phyla, and expound the lobopodian-likemorphology of the ancestral panarthropod.","author":[{"dropping-particle":"","family":"Smith","given":"Martin R.","non-dropping-particle":"","parse-names":false,"suffix":""},{"dropping-particle":"","family":"Ortega-Hernández","given":"Javier","non-dropping-particle":"","parse-names":false,"suffix":""}],"container-title":"Nature","id":"ITEM-1","issue":"7522","issued":{"date-parts":[["2014"]]},"page":"363-366","title":"Hallucigenia's onychophoran-like claws and the case for Tactopoda","type":"article-journal","volume":"514"},"uris":["http://www.mendeley.com/documents/?uuid=7cddff84-7474-4f49-896e-dc8673d097b4"]}],"mendeley":{"formattedCitation":"(M. R. Smith &amp; Ortega-Hernández, 2014)","manualFormatting":"(contra Smith &amp; Ortega-Hernández, 2014)","plainTextFormattedCitation":"(M. R. Smith &amp; Ortega-Hernández, 2014)","previouslyFormattedCitation":"(M. R. Smith &amp; Ortega-Hernández, 2014)"},"properties":{"noteIndex":0},"schema":"https://github.com/citation-style-language/schema/raw/master/csl-citation.json"}</w:instrText>
      </w:r>
      <w:r w:rsidR="001A57CE" w:rsidRPr="00A9637B">
        <w:rPr>
          <w:i/>
          <w:color w:val="000000" w:themeColor="text1"/>
          <w:lang w:val="en-US"/>
        </w:rPr>
        <w:fldChar w:fldCharType="separate"/>
      </w:r>
      <w:r w:rsidR="001A57CE" w:rsidRPr="00A9637B">
        <w:rPr>
          <w:noProof/>
          <w:color w:val="000000" w:themeColor="text1"/>
          <w:lang w:val="en-US"/>
        </w:rPr>
        <w:t>(</w:t>
      </w:r>
      <w:r w:rsidR="001A57CE" w:rsidRPr="00A9637B">
        <w:rPr>
          <w:i/>
          <w:iCs/>
          <w:noProof/>
          <w:color w:val="000000" w:themeColor="text1"/>
          <w:lang w:val="en-US"/>
        </w:rPr>
        <w:t>contra</w:t>
      </w:r>
      <w:r w:rsidR="00AD5B20" w:rsidRPr="00A9637B">
        <w:rPr>
          <w:i/>
          <w:iCs/>
          <w:noProof/>
          <w:color w:val="000000" w:themeColor="text1"/>
          <w:lang w:val="en-US"/>
        </w:rPr>
        <w:t xml:space="preserve"> </w:t>
      </w:r>
      <w:sdt>
        <w:sdtPr>
          <w:rPr>
            <w:noProof/>
            <w:color w:val="000000"/>
            <w:lang w:val="en-US"/>
          </w:rPr>
          <w:tag w:val="MENDELEY_CITATION_v3_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"/>
          <w:id w:val="590734480"/>
          <w:placeholder>
            <w:docPart w:val="DefaultPlaceholder_-1854013440"/>
          </w:placeholder>
        </w:sdtPr>
        <w:sdtContent>
          <w:r w:rsidR="00651AF7" w:rsidRPr="00651AF7">
            <w:rPr>
              <w:noProof/>
              <w:color w:val="000000"/>
              <w:lang w:val="en-US"/>
            </w:rPr>
            <w:t>(Smith and Ortega-Hernández 2014)</w:t>
          </w:r>
        </w:sdtContent>
      </w:sdt>
      <w:r w:rsidR="001A57CE" w:rsidRPr="00A9637B">
        <w:rPr>
          <w:i/>
          <w:color w:val="000000" w:themeColor="text1"/>
          <w:lang w:val="en-US"/>
        </w:rPr>
        <w:fldChar w:fldCharType="end"/>
      </w:r>
      <w:r w:rsidR="001A57CE" w:rsidRPr="00A9637B">
        <w:rPr>
          <w:color w:val="000000" w:themeColor="text1"/>
          <w:lang w:val="en-US"/>
        </w:rPr>
        <w:t>.</w:t>
      </w:r>
      <w:r w:rsidR="004C6BAC" w:rsidRPr="00A9637B">
        <w:rPr>
          <w:color w:val="000000" w:themeColor="text1"/>
          <w:lang w:val="en-US"/>
        </w:rPr>
        <w:t xml:space="preserve"> </w:t>
      </w:r>
      <w:proofErr w:type="spellStart"/>
      <w:r w:rsidR="00205951" w:rsidRPr="00A9637B">
        <w:rPr>
          <w:i/>
          <w:color w:val="000000" w:themeColor="text1"/>
          <w:lang w:val="en-US"/>
        </w:rPr>
        <w:t>Collinsium</w:t>
      </w:r>
      <w:proofErr w:type="spellEnd"/>
      <w:r w:rsidR="0098107F" w:rsidRPr="00A9637B">
        <w:rPr>
          <w:i/>
          <w:color w:val="000000" w:themeColor="text1"/>
          <w:lang w:val="en-US"/>
        </w:rPr>
        <w:t xml:space="preserve"> </w:t>
      </w:r>
      <w:r w:rsidR="0098107F" w:rsidRPr="00A9637B">
        <w:rPr>
          <w:color w:val="000000" w:themeColor="text1"/>
          <w:lang w:val="en-US"/>
        </w:rPr>
        <w:t xml:space="preserve">bears a pair of </w:t>
      </w:r>
      <w:r w:rsidR="00EE53D4" w:rsidRPr="00A9637B">
        <w:rPr>
          <w:color w:val="000000" w:themeColor="text1"/>
          <w:lang w:val="en-US"/>
        </w:rPr>
        <w:t xml:space="preserve">discrete </w:t>
      </w:r>
      <w:proofErr w:type="spellStart"/>
      <w:r w:rsidR="0098107F" w:rsidRPr="00A9637B">
        <w:rPr>
          <w:color w:val="000000" w:themeColor="text1"/>
          <w:lang w:val="en-US"/>
        </w:rPr>
        <w:t>subrectangular</w:t>
      </w:r>
      <w:proofErr w:type="spellEnd"/>
      <w:r w:rsidR="0098107F" w:rsidRPr="00A9637B">
        <w:rPr>
          <w:color w:val="000000" w:themeColor="text1"/>
          <w:lang w:val="en-US"/>
        </w:rPr>
        <w:t xml:space="preserve"> sclerites on the anterior region.</w:t>
      </w:r>
      <w:r w:rsidR="004C6BAC" w:rsidRPr="00A9637B">
        <w:rPr>
          <w:color w:val="000000" w:themeColor="text1"/>
          <w:lang w:val="en-US"/>
        </w:rPr>
        <w:t xml:space="preserve"> Taxa with an incomplete anterio</w:t>
      </w:r>
      <w:r w:rsidR="00E34AD8" w:rsidRPr="00A9637B">
        <w:rPr>
          <w:color w:val="000000" w:themeColor="text1"/>
          <w:lang w:val="en-US"/>
        </w:rPr>
        <w:t xml:space="preserve">r region </w:t>
      </w:r>
      <w:r w:rsidR="003F72D1" w:rsidRPr="00A9637B">
        <w:rPr>
          <w:color w:val="000000" w:themeColor="text1"/>
          <w:lang w:val="en-US"/>
        </w:rPr>
        <w:t>(e.g.</w:t>
      </w:r>
      <w:r w:rsidR="000B7D4D" w:rsidRPr="00A9637B">
        <w:rPr>
          <w:color w:val="000000" w:themeColor="text1"/>
          <w:lang w:val="en-US"/>
        </w:rPr>
        <w:t>,</w:t>
      </w:r>
      <w:r w:rsidR="003F72D1" w:rsidRPr="00A9637B">
        <w:rPr>
          <w:color w:val="000000" w:themeColor="text1"/>
          <w:lang w:val="en-US"/>
        </w:rPr>
        <w:t xml:space="preserve"> </w:t>
      </w:r>
      <w:proofErr w:type="spellStart"/>
      <w:r w:rsidR="005A3016" w:rsidRPr="00A9637B">
        <w:rPr>
          <w:i/>
          <w:color w:val="000000" w:themeColor="text1"/>
          <w:lang w:val="en-US"/>
        </w:rPr>
        <w:t>Acinocricus</w:t>
      </w:r>
      <w:proofErr w:type="spellEnd"/>
      <w:r w:rsidR="00BE660F" w:rsidRPr="00A9637B">
        <w:rPr>
          <w:color w:val="000000" w:themeColor="text1"/>
          <w:lang w:val="en-US"/>
        </w:rPr>
        <w:t>,</w:t>
      </w:r>
      <w:r w:rsidR="005A3016" w:rsidRPr="00A9637B">
        <w:rPr>
          <w:i/>
          <w:color w:val="000000" w:themeColor="text1"/>
          <w:lang w:val="en-US"/>
        </w:rPr>
        <w:t xml:space="preserve"> </w:t>
      </w:r>
      <w:proofErr w:type="spellStart"/>
      <w:r w:rsidR="003F72D1" w:rsidRPr="00A9637B">
        <w:rPr>
          <w:i/>
          <w:color w:val="000000" w:themeColor="text1"/>
          <w:lang w:val="en-US"/>
        </w:rPr>
        <w:t>Hadranax</w:t>
      </w:r>
      <w:proofErr w:type="spellEnd"/>
      <w:r w:rsidR="003F72D1" w:rsidRPr="00A9637B">
        <w:rPr>
          <w:i/>
          <w:color w:val="000000" w:themeColor="text1"/>
          <w:lang w:val="en-US"/>
        </w:rPr>
        <w:t xml:space="preserve">, </w:t>
      </w:r>
      <w:proofErr w:type="spellStart"/>
      <w:r w:rsidR="003F72D1" w:rsidRPr="00A9637B">
        <w:rPr>
          <w:i/>
          <w:color w:val="000000" w:themeColor="text1"/>
          <w:lang w:val="en-US"/>
        </w:rPr>
        <w:t>Orstenotubulus</w:t>
      </w:r>
      <w:proofErr w:type="spellEnd"/>
      <w:r w:rsidR="003F72D1" w:rsidRPr="00A9637B">
        <w:rPr>
          <w:color w:val="000000" w:themeColor="text1"/>
          <w:lang w:val="en-US"/>
        </w:rPr>
        <w:t xml:space="preserve">) </w:t>
      </w:r>
      <w:r w:rsidR="00E34AD8" w:rsidRPr="00A9637B">
        <w:rPr>
          <w:color w:val="000000" w:themeColor="text1"/>
          <w:lang w:val="en-US"/>
        </w:rPr>
        <w:t>are coded as uncertain.</w:t>
      </w:r>
      <w:r w:rsidR="00C334D8" w:rsidRPr="00A9637B">
        <w:rPr>
          <w:color w:val="000000" w:themeColor="text1"/>
          <w:lang w:val="en-US"/>
        </w:rPr>
        <w:t xml:space="preserve"> This character is co</w:t>
      </w:r>
      <w:r w:rsidR="007510E9" w:rsidRPr="00A9637B">
        <w:rPr>
          <w:color w:val="000000" w:themeColor="text1"/>
          <w:lang w:val="en-US"/>
        </w:rPr>
        <w:t>d</w:t>
      </w:r>
      <w:r w:rsidR="00C334D8" w:rsidRPr="00A9637B">
        <w:rPr>
          <w:color w:val="000000" w:themeColor="text1"/>
          <w:lang w:val="en-US"/>
        </w:rPr>
        <w:t xml:space="preserve">ed as </w:t>
      </w:r>
      <w:r w:rsidR="004D12FD" w:rsidRPr="00A9637B">
        <w:rPr>
          <w:color w:val="000000" w:themeColor="text1"/>
          <w:lang w:val="en-US"/>
        </w:rPr>
        <w:t>present</w:t>
      </w:r>
      <w:r w:rsidR="00C334D8" w:rsidRPr="00A9637B">
        <w:rPr>
          <w:color w:val="000000" w:themeColor="text1"/>
          <w:lang w:val="en-US"/>
        </w:rPr>
        <w:t xml:space="preserve"> for the Burgess Shale Collins’ monster </w:t>
      </w:r>
      <w:r w:rsidR="004D12FD" w:rsidRPr="00A9637B">
        <w:rPr>
          <w:color w:val="000000" w:themeColor="text1"/>
          <w:lang w:val="en-US"/>
        </w:rPr>
        <w:t xml:space="preserve">after its formal description as </w:t>
      </w:r>
      <w:proofErr w:type="spellStart"/>
      <w:r w:rsidR="004D12FD" w:rsidRPr="00A9637B">
        <w:rPr>
          <w:i/>
          <w:iCs/>
          <w:color w:val="000000" w:themeColor="text1"/>
          <w:lang w:val="en-US"/>
        </w:rPr>
        <w:t>Collinsovermis</w:t>
      </w:r>
      <w:proofErr w:type="spellEnd"/>
      <w:r w:rsidR="004D12FD" w:rsidRPr="00A9637B">
        <w:rPr>
          <w:i/>
          <w:iCs/>
          <w:color w:val="000000" w:themeColor="text1"/>
          <w:lang w:val="en-US"/>
        </w:rPr>
        <w:t xml:space="preserve"> </w:t>
      </w:r>
      <w:proofErr w:type="spellStart"/>
      <w:r w:rsidR="004D12FD" w:rsidRPr="00A9637B">
        <w:rPr>
          <w:i/>
          <w:iCs/>
          <w:color w:val="000000" w:themeColor="text1"/>
          <w:lang w:val="en-US"/>
        </w:rPr>
        <w:t>monstruosus</w:t>
      </w:r>
      <w:proofErr w:type="spellEnd"/>
      <w:r w:rsidR="004D12FD" w:rsidRPr="00A9637B">
        <w:rPr>
          <w:i/>
          <w:iCs/>
          <w:color w:val="000000" w:themeColor="text1"/>
          <w:lang w:val="en-US"/>
        </w:rPr>
        <w:t xml:space="preserve"> </w:t>
      </w:r>
      <w:r w:rsidR="00613102" w:rsidRPr="00A9637B">
        <w:rPr>
          <w:color w:val="000000" w:themeColor="text1"/>
          <w:lang w:val="en-US"/>
        </w:rPr>
        <w:t xml:space="preserve">mentioned the presence of a teardrop-shaped sclerite on the head region </w:t>
      </w:r>
      <w:sdt>
        <w:sdtPr>
          <w:rPr>
            <w:color w:val="000000"/>
            <w:lang w:val="en-US"/>
          </w:rPr>
          <w:tag w:val="MENDELEY_CITATION_v3_eyJjaXRhdGlvbklEIjoiTUVOREVMRVlfQ0lUQVRJT05fZjc4Y2JjM2YtOTllYi00ZjQ1LWI0M2MtYzgzODhlOTVhOTAz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712118039"/>
          <w:placeholder>
            <w:docPart w:val="DefaultPlaceholder_-1854013440"/>
          </w:placeholder>
        </w:sdtPr>
        <w:sdtContent>
          <w:r w:rsidR="00651AF7" w:rsidRPr="00651AF7">
            <w:rPr>
              <w:color w:val="000000"/>
              <w:lang w:val="en-US"/>
            </w:rPr>
            <w:t>(Caron and Aria 2020)</w:t>
          </w:r>
        </w:sdtContent>
      </w:sdt>
      <w:r w:rsidR="004D12FD" w:rsidRPr="00A9637B">
        <w:rPr>
          <w:color w:val="000000" w:themeColor="text1"/>
          <w:lang w:val="en-US"/>
        </w:rPr>
        <w:t xml:space="preserve">. Several </w:t>
      </w:r>
      <w:proofErr w:type="spellStart"/>
      <w:r w:rsidR="004D12FD" w:rsidRPr="00A9637B">
        <w:rPr>
          <w:color w:val="000000" w:themeColor="text1"/>
          <w:lang w:val="en-US"/>
        </w:rPr>
        <w:t>heterotardigrades</w:t>
      </w:r>
      <w:proofErr w:type="spellEnd"/>
      <w:r w:rsidR="004D12FD" w:rsidRPr="00A9637B">
        <w:rPr>
          <w:color w:val="000000" w:themeColor="text1"/>
          <w:lang w:val="en-US"/>
        </w:rPr>
        <w:t xml:space="preserve"> </w:t>
      </w:r>
      <w:r w:rsidR="00B401EB" w:rsidRPr="00A9637B">
        <w:rPr>
          <w:color w:val="000000" w:themeColor="text1"/>
          <w:lang w:val="en-US"/>
        </w:rPr>
        <w:t xml:space="preserve">(e.g., </w:t>
      </w:r>
      <w:proofErr w:type="spellStart"/>
      <w:r w:rsidR="00B401EB" w:rsidRPr="00A9637B">
        <w:rPr>
          <w:i/>
          <w:iCs/>
          <w:color w:val="000000" w:themeColor="text1"/>
          <w:lang w:val="en-US"/>
        </w:rPr>
        <w:t>Stygarctus</w:t>
      </w:r>
      <w:proofErr w:type="spellEnd"/>
      <w:r w:rsidR="00B401EB" w:rsidRPr="00A9637B">
        <w:rPr>
          <w:i/>
          <w:iCs/>
          <w:color w:val="000000" w:themeColor="text1"/>
          <w:lang w:val="en-US"/>
        </w:rPr>
        <w:t xml:space="preserve">, </w:t>
      </w:r>
      <w:proofErr w:type="spellStart"/>
      <w:r w:rsidR="00B401EB" w:rsidRPr="00A9637B">
        <w:rPr>
          <w:i/>
          <w:iCs/>
          <w:color w:val="000000" w:themeColor="text1"/>
          <w:lang w:val="en-US"/>
        </w:rPr>
        <w:t>Renaudarctus</w:t>
      </w:r>
      <w:proofErr w:type="spellEnd"/>
      <w:r w:rsidR="00B401EB" w:rsidRPr="00A9637B">
        <w:rPr>
          <w:i/>
          <w:iCs/>
          <w:color w:val="000000" w:themeColor="text1"/>
          <w:lang w:val="en-US"/>
        </w:rPr>
        <w:t>,</w:t>
      </w:r>
      <w:r w:rsidR="00B401EB" w:rsidRPr="00A9637B">
        <w:rPr>
          <w:color w:val="000000" w:themeColor="text1"/>
          <w:lang w:val="en-US"/>
        </w:rPr>
        <w:t xml:space="preserve"> </w:t>
      </w:r>
      <w:proofErr w:type="spellStart"/>
      <w:r w:rsidR="00B401EB" w:rsidRPr="00A9637B">
        <w:rPr>
          <w:i/>
          <w:iCs/>
          <w:color w:val="000000" w:themeColor="text1"/>
          <w:lang w:val="en-US"/>
        </w:rPr>
        <w:t>Echiniscus</w:t>
      </w:r>
      <w:proofErr w:type="spellEnd"/>
      <w:r w:rsidR="00B401EB" w:rsidRPr="00A9637B">
        <w:rPr>
          <w:color w:val="000000" w:themeColor="text1"/>
          <w:lang w:val="en-US"/>
        </w:rPr>
        <w:t xml:space="preserve">) </w:t>
      </w:r>
      <w:r w:rsidR="004D12FD" w:rsidRPr="00A9637B">
        <w:rPr>
          <w:color w:val="000000" w:themeColor="text1"/>
          <w:lang w:val="en-US"/>
        </w:rPr>
        <w:t xml:space="preserve">are characterized of having thick dorsal plates </w:t>
      </w:r>
      <w:sdt>
        <w:sdtPr>
          <w:rPr>
            <w:color w:val="000000"/>
            <w:lang w:val="en-US"/>
          </w:rPr>
          <w:tag w:val="MENDELEY_CITATION_v3_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
          <w:id w:val="-42058814"/>
          <w:placeholder>
            <w:docPart w:val="DefaultPlaceholder_-1854013440"/>
          </w:placeholder>
        </w:sdtPr>
        <w:sdtContent>
          <w:r w:rsidR="00651AF7" w:rsidRPr="00651AF7">
            <w:rPr>
              <w:rFonts w:eastAsia="Times New Roman"/>
              <w:color w:val="000000"/>
            </w:rPr>
            <w:t>(</w:t>
          </w:r>
          <w:proofErr w:type="spellStart"/>
          <w:r w:rsidR="00651AF7" w:rsidRPr="00651AF7">
            <w:rPr>
              <w:rFonts w:eastAsia="Times New Roman"/>
              <w:color w:val="000000"/>
            </w:rPr>
            <w:t>Degma</w:t>
          </w:r>
          <w:proofErr w:type="spellEnd"/>
          <w:r w:rsidR="00651AF7" w:rsidRPr="00651AF7">
            <w:rPr>
              <w:rFonts w:eastAsia="Times New Roman"/>
              <w:color w:val="000000"/>
            </w:rPr>
            <w:t xml:space="preserve"> and Guidetti 2018; Møbjerg </w:t>
          </w:r>
          <w:r w:rsidR="00651AF7" w:rsidRPr="00651AF7">
            <w:rPr>
              <w:rFonts w:eastAsia="Times New Roman"/>
              <w:i/>
              <w:iCs/>
              <w:color w:val="000000"/>
            </w:rPr>
            <w:t>et al.</w:t>
          </w:r>
          <w:r w:rsidR="00651AF7" w:rsidRPr="00651AF7">
            <w:rPr>
              <w:rFonts w:eastAsia="Times New Roman"/>
              <w:color w:val="000000"/>
            </w:rPr>
            <w:t xml:space="preserve"> 2018)</w:t>
          </w:r>
        </w:sdtContent>
      </w:sdt>
      <w:r w:rsidR="00D76666" w:rsidRPr="00A9637B">
        <w:rPr>
          <w:color w:val="000000" w:themeColor="text1"/>
          <w:lang w:val="en-US"/>
        </w:rPr>
        <w:fldChar w:fldCharType="begin" w:fldLock="1"/>
      </w:r>
      <w:r w:rsidR="00380FF5" w:rsidRPr="00A9637B">
        <w:rPr>
          <w:color w:val="000000" w:themeColor="text1"/>
          <w:lang w:val="en-US"/>
        </w:rPr>
        <w:instrText>ADDIN CSL_CITATION {"citationItems":[{"id":"ITEM-1","itemData":{"DOI":"10.1007/978-3-319-95702-9_2","ISBN":"9783319957029","author":[{"dropping-particle":"","family":"Møbjerg","given":"Nadja","non-dropping-particle":"","parse-names":false,"suffix":""},{"dropping-particle":"","family":"Jørgensen","given":"Aslak","non-dropping-particle":"","parse-names":false,"suffix":""},{"dropping-particle":"","family":"Kristensen","given":"Reinhardt Møbjerg","non-dropping-particle":"","parse-names":false,"suffix":""},{"dropping-particle":"","family":"Neves","given":"Ricardo C.","non-dropping-particle":"","parse-names":false,"suffix":""}],"chapter-number":"2","container-title":"Water Bears: The Biology of Tardigrades","editor":[{"dropping-particle":"","family":"Schill","given":"Ralph O.","non-dropping-particle":"","parse-names":false,"suffix":""}],"id":"ITEM-1","issued":{"date-parts":[["2018"]]},"page":"57-94","publisher":"Springer Nature Switzerland","publisher-place":"Cham, Switzerland","title":"Morphology and functional anatomy","type":"chapter"},"uris":["http://www.mendeley.com/documents/?uuid=cd4a3b49-ebde-4554-9860-b84472c5cc40"]},{"id":"ITEM-2","itemData":{"DOI":"10.1007/978-3-319-95702-9_15","ISBN":"9783319957029","author":[{"dropping-particle":"","family":"Degma","given":"Peter","non-dropping-particle":"","parse-names":false,"suffix":""},{"dropping-particle":"","family":"Guidetti","given":"Roberto","non-dropping-particle":"","parse-names":false,"suffix":""}],"container-title":"Water Bears: The Biology of Tardigrades","editor":[{"dropping-particle":"","family":"Schill","given":"Ralph O.","non-dropping-particle":"","parse-names":false,"suffix":""}],"id":"ITEM-2","issued":{"date-parts":[["2018"]]},"page":"371-409","publisher":"Springer Nature Switzerland","publisher-place":"Cham, Switzerland","title":"Tardigrade taxa","type":"chapter"},"uris":["http://www.mendeley.com/documents/?uuid=5b31416c-ce47-4752-a9ca-eaa2e776f364"]}],"mendeley":{"formattedCitation":"(Degma &amp; Guidetti, 2018; Møbjerg et al., 2018)","plainTextFormattedCitation":"(Degma &amp; Guidetti, 2018; Møbjerg et al., 2018)","previouslyFormattedCitation":"(Degma &amp; Guidetti, 2018; Møbjerg et al., 2018)"},"properties":{"noteIndex":0},"schema":"https://github.com/citation-style-language/schema/raw/master/csl-citation.json"}</w:instrText>
      </w:r>
      <w:r w:rsidR="00D76666" w:rsidRPr="00A9637B">
        <w:rPr>
          <w:color w:val="000000" w:themeColor="text1"/>
          <w:lang w:val="en-US"/>
        </w:rPr>
        <w:fldChar w:fldCharType="separate"/>
      </w:r>
      <w:r w:rsidR="00D76666" w:rsidRPr="00A9637B">
        <w:rPr>
          <w:color w:val="000000" w:themeColor="text1"/>
          <w:lang w:val="en-US"/>
        </w:rPr>
        <w:fldChar w:fldCharType="end"/>
      </w:r>
      <w:r w:rsidR="00B401EB" w:rsidRPr="00A9637B">
        <w:rPr>
          <w:color w:val="000000" w:themeColor="text1"/>
          <w:lang w:val="en-US"/>
        </w:rPr>
        <w:t xml:space="preserve"> and are scored as having sclerotized plates</w:t>
      </w:r>
      <w:r w:rsidR="00D76666" w:rsidRPr="00A9637B">
        <w:rPr>
          <w:color w:val="000000" w:themeColor="text1"/>
          <w:lang w:val="en-US"/>
        </w:rPr>
        <w:t>.</w:t>
      </w:r>
    </w:p>
    <w:p w14:paraId="4F212114" w14:textId="77777777" w:rsidR="004924D4" w:rsidRPr="004924D4" w:rsidRDefault="004924D4" w:rsidP="00D47BD5">
      <w:pPr>
        <w:jc w:val="both"/>
        <w:rPr>
          <w:color w:val="0000FF"/>
          <w:lang w:val="en-US"/>
        </w:rPr>
      </w:pPr>
      <w:r>
        <w:rPr>
          <w:color w:val="0000FF"/>
          <w:lang w:val="en-US"/>
        </w:rPr>
        <w:t xml:space="preserve"> </w:t>
      </w:r>
    </w:p>
    <w:p w14:paraId="44FEDF52"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lastRenderedPageBreak/>
        <w:t xml:space="preserve">Head shield formed by fused cephalic segments </w:t>
      </w:r>
    </w:p>
    <w:p w14:paraId="00CA2B94" w14:textId="77777777" w:rsidR="00B060E9" w:rsidRPr="003E4A65" w:rsidRDefault="00B060E9" w:rsidP="00D47BD5">
      <w:pPr>
        <w:pStyle w:val="Tokendescription"/>
        <w:rPr>
          <w:lang w:val="en-US"/>
        </w:rPr>
      </w:pPr>
      <w:r w:rsidRPr="003E4A65">
        <w:rPr>
          <w:lang w:val="en-US"/>
        </w:rPr>
        <w:t>(0) absent</w:t>
      </w:r>
    </w:p>
    <w:p w14:paraId="66F6779F" w14:textId="77777777" w:rsidR="00B060E9" w:rsidRPr="003E4A65" w:rsidRDefault="007856C1" w:rsidP="00D47BD5">
      <w:pPr>
        <w:pStyle w:val="Tokendescription"/>
        <w:rPr>
          <w:lang w:val="en-US"/>
        </w:rPr>
      </w:pPr>
      <w:r w:rsidRPr="003E4A65">
        <w:rPr>
          <w:lang w:val="en-US"/>
        </w:rPr>
        <w:t>(1) present</w:t>
      </w:r>
    </w:p>
    <w:p w14:paraId="18580B12" w14:textId="77777777" w:rsidR="008326B4" w:rsidRPr="003E4A65" w:rsidRDefault="00CC5946" w:rsidP="00D47BD5">
      <w:pPr>
        <w:pStyle w:val="Tokendescription"/>
        <w:rPr>
          <w:lang w:val="en-US"/>
        </w:rPr>
      </w:pPr>
      <w:r w:rsidRPr="003E4A65">
        <w:rPr>
          <w:lang w:val="en-US"/>
        </w:rPr>
        <w:t>(–)</w:t>
      </w:r>
      <w:r w:rsidR="008326B4" w:rsidRPr="003E4A65">
        <w:rPr>
          <w:lang w:val="en-US"/>
        </w:rPr>
        <w:t xml:space="preserve"> </w:t>
      </w:r>
      <w:r w:rsidR="00F23568" w:rsidRPr="003E4A65">
        <w:rPr>
          <w:lang w:val="en-US"/>
        </w:rPr>
        <w:t xml:space="preserve">inapplicable: </w:t>
      </w:r>
      <w:r w:rsidR="008326B4" w:rsidRPr="003E4A65">
        <w:rPr>
          <w:lang w:val="en-US"/>
        </w:rPr>
        <w:t xml:space="preserve">head sclerites </w:t>
      </w:r>
      <w:r w:rsidR="007C347F" w:rsidRPr="003E4A65">
        <w:rPr>
          <w:lang w:val="en-US"/>
        </w:rPr>
        <w:t>(</w:t>
      </w:r>
      <w:r w:rsidR="007A6B3C" w:rsidRPr="003E4A65">
        <w:rPr>
          <w:lang w:val="en-US"/>
        </w:rPr>
        <w:t>Character</w:t>
      </w:r>
      <w:r w:rsidR="007C347F" w:rsidRPr="003E4A65">
        <w:rPr>
          <w:lang w:val="en-US"/>
        </w:rPr>
        <w:t xml:space="preserve"> 2)</w:t>
      </w:r>
      <w:r w:rsidR="00C970F9" w:rsidRPr="003E4A65">
        <w:rPr>
          <w:lang w:val="en-US"/>
        </w:rPr>
        <w:t xml:space="preserve"> absent</w:t>
      </w:r>
    </w:p>
    <w:p w14:paraId="04AD7D98" w14:textId="0A98820F" w:rsidR="00571C59" w:rsidRPr="00C6098A" w:rsidRDefault="0000597E" w:rsidP="00D47BD5">
      <w:pPr>
        <w:jc w:val="both"/>
        <w:rPr>
          <w:color w:val="000000" w:themeColor="text1"/>
          <w:lang w:val="en-US"/>
        </w:rPr>
      </w:pPr>
      <w:r w:rsidRPr="00C6098A">
        <w:rPr>
          <w:color w:val="000000" w:themeColor="text1"/>
          <w:lang w:val="en-US"/>
        </w:rPr>
        <w:t xml:space="preserve">This character is scored </w:t>
      </w:r>
      <w:r w:rsidR="001C7DFF" w:rsidRPr="00C6098A">
        <w:rPr>
          <w:color w:val="000000" w:themeColor="text1"/>
          <w:lang w:val="en-US"/>
        </w:rPr>
        <w:t xml:space="preserve">as absent for </w:t>
      </w:r>
      <w:proofErr w:type="spellStart"/>
      <w:r w:rsidR="00556689" w:rsidRPr="00C6098A">
        <w:rPr>
          <w:color w:val="000000" w:themeColor="text1"/>
          <w:lang w:val="en-US"/>
        </w:rPr>
        <w:t>fuxianhuiids</w:t>
      </w:r>
      <w:proofErr w:type="spellEnd"/>
      <w:r w:rsidR="0008128E" w:rsidRPr="00C6098A">
        <w:rPr>
          <w:color w:val="000000" w:themeColor="text1"/>
          <w:lang w:val="en-US"/>
        </w:rPr>
        <w:t>,</w:t>
      </w:r>
      <w:r w:rsidR="00556689" w:rsidRPr="00C6098A">
        <w:rPr>
          <w:color w:val="000000" w:themeColor="text1"/>
          <w:lang w:val="en-US"/>
        </w:rPr>
        <w:t xml:space="preserve"> because</w:t>
      </w:r>
      <w:r w:rsidR="001C7DFF" w:rsidRPr="00C6098A">
        <w:rPr>
          <w:color w:val="000000" w:themeColor="text1"/>
          <w:lang w:val="en-US"/>
        </w:rPr>
        <w:t xml:space="preserve"> </w:t>
      </w:r>
      <w:r w:rsidR="00F144F2" w:rsidRPr="00C6098A">
        <w:rPr>
          <w:color w:val="000000" w:themeColor="text1"/>
          <w:lang w:val="en-US"/>
        </w:rPr>
        <w:t xml:space="preserve">the cephalic shield is not </w:t>
      </w:r>
      <w:r w:rsidR="00CE3A6D" w:rsidRPr="00C6098A">
        <w:rPr>
          <w:color w:val="000000" w:themeColor="text1"/>
          <w:lang w:val="en-US"/>
        </w:rPr>
        <w:t xml:space="preserve">derived from </w:t>
      </w:r>
      <w:r w:rsidR="00F144F2" w:rsidRPr="00C6098A">
        <w:rPr>
          <w:color w:val="000000" w:themeColor="text1"/>
          <w:lang w:val="en-US"/>
        </w:rPr>
        <w:t>fused segments</w:t>
      </w:r>
      <w:r w:rsidR="00C6098A" w:rsidRPr="00C6098A">
        <w:rPr>
          <w:color w:val="000000" w:themeColor="text1"/>
          <w:lang w:val="en-US"/>
        </w:rPr>
        <w:t xml:space="preserve"> </w:t>
      </w:r>
      <w:sdt>
        <w:sdtPr>
          <w:rPr>
            <w:color w:val="000000"/>
            <w:lang w:val="en-US"/>
          </w:rPr>
          <w:tag w:val="MENDELEY_CITATION_v3_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
          <w:id w:val="131063461"/>
          <w:placeholder>
            <w:docPart w:val="DefaultPlaceholder_-1854013440"/>
          </w:placeholder>
        </w:sdtPr>
        <w:sdtContent>
          <w:r w:rsidR="00651AF7" w:rsidRPr="00651AF7">
            <w:rPr>
              <w:rFonts w:eastAsia="Times New Roman"/>
              <w:color w:val="000000"/>
            </w:rPr>
            <w:t xml:space="preserve">(Chen </w:t>
          </w:r>
          <w:r w:rsidR="00651AF7" w:rsidRPr="00651AF7">
            <w:rPr>
              <w:rFonts w:eastAsia="Times New Roman"/>
              <w:i/>
              <w:iCs/>
              <w:color w:val="000000"/>
            </w:rPr>
            <w:t>et al.</w:t>
          </w:r>
          <w:r w:rsidR="00651AF7" w:rsidRPr="00651AF7">
            <w:rPr>
              <w:rFonts w:eastAsia="Times New Roman"/>
              <w:color w:val="000000"/>
            </w:rPr>
            <w:t xml:space="preserve"> 1995; </w:t>
          </w:r>
          <w:proofErr w:type="spellStart"/>
          <w:r w:rsidR="00651AF7" w:rsidRPr="00651AF7">
            <w:rPr>
              <w:rFonts w:eastAsia="Times New Roman"/>
              <w:color w:val="000000"/>
            </w:rPr>
            <w:t>Waloszek</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05; Bergström </w:t>
          </w:r>
          <w:r w:rsidR="00651AF7" w:rsidRPr="00651AF7">
            <w:rPr>
              <w:rFonts w:eastAsia="Times New Roman"/>
              <w:i/>
              <w:iCs/>
              <w:color w:val="000000"/>
            </w:rPr>
            <w:t>et al.</w:t>
          </w:r>
          <w:r w:rsidR="00651AF7" w:rsidRPr="00651AF7">
            <w:rPr>
              <w:rFonts w:eastAsia="Times New Roman"/>
              <w:color w:val="000000"/>
            </w:rPr>
            <w:t xml:space="preserve"> 2008; Yang </w:t>
          </w:r>
          <w:r w:rsidR="00651AF7" w:rsidRPr="00651AF7">
            <w:rPr>
              <w:rFonts w:eastAsia="Times New Roman"/>
              <w:i/>
              <w:iCs/>
              <w:color w:val="000000"/>
            </w:rPr>
            <w:t>et al.</w:t>
          </w:r>
          <w:r w:rsidR="00651AF7" w:rsidRPr="00651AF7">
            <w:rPr>
              <w:rFonts w:eastAsia="Times New Roman"/>
              <w:color w:val="000000"/>
            </w:rPr>
            <w:t xml:space="preserve"> 2013)</w:t>
          </w:r>
        </w:sdtContent>
      </w:sdt>
      <w:r w:rsidR="00631EF4" w:rsidRPr="00C6098A">
        <w:rPr>
          <w:color w:val="000000" w:themeColor="text1"/>
          <w:lang w:val="en-US"/>
        </w:rPr>
        <w:t xml:space="preserve">, and in </w:t>
      </w:r>
      <w:proofErr w:type="spellStart"/>
      <w:r w:rsidR="00526B8B" w:rsidRPr="00C6098A">
        <w:rPr>
          <w:color w:val="000000" w:themeColor="text1"/>
          <w:lang w:val="en-US"/>
        </w:rPr>
        <w:t>radiodontans</w:t>
      </w:r>
      <w:proofErr w:type="spellEnd"/>
      <w:r w:rsidR="0008128E" w:rsidRPr="00C6098A">
        <w:rPr>
          <w:color w:val="000000" w:themeColor="text1"/>
          <w:lang w:val="en-US"/>
        </w:rPr>
        <w:t xml:space="preserve">, because </w:t>
      </w:r>
      <w:r w:rsidR="00631EF4" w:rsidRPr="00C6098A">
        <w:rPr>
          <w:color w:val="000000" w:themeColor="text1"/>
          <w:lang w:val="en-US"/>
        </w:rPr>
        <w:t>the carapace-like str</w:t>
      </w:r>
      <w:r w:rsidR="00F144F2" w:rsidRPr="00C6098A">
        <w:rPr>
          <w:color w:val="000000" w:themeColor="text1"/>
          <w:lang w:val="en-US"/>
        </w:rPr>
        <w:t xml:space="preserve">ucture on the head </w:t>
      </w:r>
      <w:r w:rsidR="00775520" w:rsidRPr="00C6098A">
        <w:rPr>
          <w:color w:val="000000" w:themeColor="text1"/>
          <w:lang w:val="en-US"/>
        </w:rPr>
        <w:t xml:space="preserve">seems </w:t>
      </w:r>
      <w:r w:rsidR="005B6239" w:rsidRPr="00C6098A">
        <w:rPr>
          <w:color w:val="000000" w:themeColor="text1"/>
          <w:lang w:val="en-US"/>
        </w:rPr>
        <w:t>not to cover</w:t>
      </w:r>
      <w:r w:rsidR="00F144F2" w:rsidRPr="00C6098A">
        <w:rPr>
          <w:color w:val="000000" w:themeColor="text1"/>
          <w:lang w:val="en-US"/>
        </w:rPr>
        <w:t xml:space="preserve"> multi</w:t>
      </w:r>
      <w:r w:rsidR="00631EF4" w:rsidRPr="00C6098A">
        <w:rPr>
          <w:color w:val="000000" w:themeColor="text1"/>
          <w:lang w:val="en-US"/>
        </w:rPr>
        <w:t xml:space="preserve">ple cephalic segments </w:t>
      </w:r>
      <w:r w:rsidR="00B32E8A" w:rsidRPr="00C6098A">
        <w:rPr>
          <w:color w:val="000000" w:themeColor="text1"/>
          <w:lang w:val="en-US"/>
        </w:rPr>
        <w:fldChar w:fldCharType="begin" w:fldLock="1"/>
      </w:r>
      <w:r w:rsidR="00380FF5" w:rsidRPr="00C6098A">
        <w:rPr>
          <w:color w:val="000000" w:themeColor="text1"/>
          <w:lang w:val="en-US"/>
        </w:rPr>
        <w:instrText>ADDIN CSL_CITATION {"citationItems":[{"id":"ITEM-1","itemData":{"DOI":"10.1126/science.1169514","ISSN":"1095-9203","PMID":"19299617","abstrac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author":[{"dropping-particle":"","family":"Daley","given":"Allison C.","non-dropping-particle":"","parse-names":false,"suffix":""},{"dropping-particle":"","family":"Budd","given":"Graham E.","non-dropping-particle":"","parse-names":false,"suffix":""},{"dropping-particle":"","family":"Caron","given":"Jean-Bernard","non-dropping-particle":"","parse-names":false,"suffix":""},{"dropping-particle":"","family":"Edgecombe","given":"Gregory D","non-dropping-particle":"","parse-names":false,"suffix":""},{"dropping-particle":"","family":"Collins","given":"Desmond H","non-dropping-particle":"","parse-names":false,"suffix":""}],"container-title":"Science","id":"ITEM-1","issue":"5921","issued":{"date-parts":[["2009","3"]]},"page":"1597-600","title":"The Burgess Shale anomalocaridid &lt;i&gt;Hurdia&lt;/i&gt; and its significance for early euarthropod evolution","type":"article-journal","volume":"323"},"label":"figure","prefix":"e.g. ","uris":["http://www.mendeley.com/documents/?uuid=bd4ec983-e728-40d1-b296-39849b40f799","http://www.mendeley.com/documents/?uuid=cd0bd0bc-04a2-47fd-8c43-953f158a5bec"]},{"id":"ITEM-2","itemData":{"DOI":"10.1666/13-067","ISSN":"0022-3360","author":[{"dropping-particle":"","family":"Daley","given":"Allison C.","non-dropping-particle":"","parse-names":false,"suffix":""},{"dropping-particle":"","family":"Edgecombe","given":"Gregory D.","non-dropping-particle":"","parse-names":false,"suffix":""}],"container-title":"Journal of Paleontology","id":"ITEM-2","issue":"1","issued":{"date-parts":[["2014","1"]]},"page":"68-91","title":"Morphology of &lt;i&gt;Anomalocaris canadensis&lt;/i&gt; from the Burgess Shale","type":"article-journal","volume":"88"},"uris":["http://www.mendeley.com/documents/?uuid=a921cb09-ef88-4f3b-9c33-44f2f515f8fc","http://www.mendeley.com/documents/?uuid=ff31df0a-e34a-4679-9dcf-eb882bd1b37c"]}],"mendeley":{"formattedCitation":"(e.g. Daley et al., 2009; Daley &amp; Edgecombe, 2014)","plainTextFormattedCitation":"(e.g. Daley et al., 2009; Daley &amp; Edgecombe, 2014)","previouslyFormattedCitation":"(e.g. Daley et al., 2009; Daley &amp; Edgecombe, 2014)"},"properties":{"noteIndex":0},"schema":"https://github.com/citation-style-language/schema/raw/master/csl-citation.json"}</w:instrText>
      </w:r>
      <w:r w:rsidR="00B32E8A" w:rsidRPr="00C6098A">
        <w:rPr>
          <w:color w:val="000000" w:themeColor="text1"/>
          <w:lang w:val="en-US"/>
        </w:rPr>
        <w:fldChar w:fldCharType="separate"/>
      </w:r>
      <w:r w:rsidR="000C6FE0" w:rsidRPr="00C6098A">
        <w:rPr>
          <w:noProof/>
          <w:color w:val="000000" w:themeColor="text1"/>
          <w:lang w:val="en-US"/>
        </w:rPr>
        <w:t xml:space="preserve">(e.g. </w:t>
      </w:r>
      <w:sdt>
        <w:sdtPr>
          <w:rPr>
            <w:noProof/>
            <w:color w:val="000000"/>
            <w:lang w:val="en-US"/>
          </w:rPr>
          <w:tag w:val="MENDELEY_CITATION_v3_eyJjaXRhdGlvbklEIjoiTUVOREVMRVlfQ0lUQVRJT05fYmZjNjBlYzMtOTY4ZS00YzMxLThkNTItN2VjNmY5ZmQ1NDI1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
          <w:id w:val="-1274779385"/>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 Daley and Edgecombe 2014)</w:t>
          </w:r>
        </w:sdtContent>
      </w:sdt>
      <w:r w:rsidR="000C6FE0" w:rsidRPr="00C6098A">
        <w:rPr>
          <w:noProof/>
          <w:color w:val="000000" w:themeColor="text1"/>
          <w:lang w:val="en-US"/>
        </w:rPr>
        <w:t>)</w:t>
      </w:r>
      <w:r w:rsidR="00B32E8A" w:rsidRPr="00C6098A">
        <w:rPr>
          <w:color w:val="000000" w:themeColor="text1"/>
          <w:lang w:val="en-US"/>
        </w:rPr>
        <w:fldChar w:fldCharType="end"/>
      </w:r>
      <w:r w:rsidR="006B0069" w:rsidRPr="00C6098A">
        <w:rPr>
          <w:color w:val="000000" w:themeColor="text1"/>
          <w:lang w:val="en-US"/>
        </w:rPr>
        <w:t>.</w:t>
      </w:r>
      <w:r w:rsidR="00E35A18" w:rsidRPr="00C6098A">
        <w:rPr>
          <w:color w:val="000000" w:themeColor="text1"/>
          <w:lang w:val="en-US"/>
        </w:rPr>
        <w:t xml:space="preserve"> This character is scored as absent in the Emu Bay Shale Collins’ monster based on the close morphological similarities with </w:t>
      </w:r>
      <w:r w:rsidR="00012D0D" w:rsidRPr="00C6098A">
        <w:rPr>
          <w:color w:val="000000" w:themeColor="text1"/>
          <w:lang w:val="en-US"/>
        </w:rPr>
        <w:t xml:space="preserve">the anterior organization in </w:t>
      </w:r>
      <w:proofErr w:type="spellStart"/>
      <w:r w:rsidR="00E35A18" w:rsidRPr="00C6098A">
        <w:rPr>
          <w:i/>
          <w:color w:val="000000" w:themeColor="text1"/>
          <w:lang w:val="en-US"/>
        </w:rPr>
        <w:t>Luolishania</w:t>
      </w:r>
      <w:proofErr w:type="spellEnd"/>
      <w:r w:rsidR="00E35A18" w:rsidRPr="00C6098A">
        <w:rPr>
          <w:i/>
          <w:color w:val="000000" w:themeColor="text1"/>
          <w:lang w:val="en-US"/>
        </w:rPr>
        <w:t xml:space="preserve"> </w:t>
      </w:r>
      <w:sdt>
        <w:sdtPr>
          <w:rPr>
            <w:iCs/>
            <w:color w:val="000000"/>
            <w:lang w:val="en-US"/>
          </w:rPr>
          <w:tag w:val="MENDELEY_CITATION_v3_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"/>
          <w:id w:val="1785375537"/>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2)</w:t>
          </w:r>
        </w:sdtContent>
      </w:sdt>
      <w:r w:rsidR="00D10199" w:rsidRPr="00C6098A">
        <w:rPr>
          <w:i/>
          <w:color w:val="000000" w:themeColor="text1"/>
          <w:lang w:val="en-US"/>
        </w:rPr>
        <w:t xml:space="preserve"> </w:t>
      </w:r>
      <w:r w:rsidR="00D10199" w:rsidRPr="00C6098A">
        <w:rPr>
          <w:i/>
          <w:color w:val="000000" w:themeColor="text1"/>
          <w:lang w:val="en-US"/>
        </w:rPr>
        <w:fldChar w:fldCharType="begin" w:fldLock="1"/>
      </w:r>
      <w:r w:rsidR="00380FF5" w:rsidRPr="00C6098A">
        <w:rPr>
          <w:i/>
          <w:color w:val="000000" w:themeColor="text1"/>
          <w:lang w:val="en-US"/>
        </w:rPr>
        <w:instrText>ADDIN CSL_CITATION {"citationItems":[{"id":"ITEM-1","itemData":{"DOI":"10.1016/j.asd.2012.03.002","ISSN":"14678039","PMID":"22484085","abstract":"Visual organs are widely distributed throughout the animal kingdom and exhibit a great diversity of morphologies. Compound eyes consisting of numerous visual units (ommatidia) are the oldest preserved visual systems of arthropods, but their origins are obscure and hypothetical models for their evolution have been difficult to test in the absence of unequivocal fossil evidence. Here we reveal the detailed eye structures of well-preserved Early Cambrian lobopodians Luolishania longicruris and Hallucigenia fortis from the Chengjiang Lagerstätte, China. These animals possess a pair of eyes composed of at least two visual units, interpreted as pigment cups. Contrary to previous suggestions that Cambrian lobopodians possessed ocellus-like eyes comparable to those of extant onychophorans, this multi-component structure is more similar to the lateral eyes of arthropods. Morphological comparison and phylogenetic analyses indicate that these lobopodian eyes may represent an early stage in the evolution of the ancestral visual system of euarthropods. © 2012 Elsevier Ltd.","author":[{"dropping-particle":"","family":"Ma","given":"Xiaoya","non-dropping-particle":"","parse-names":false,"suffix":""},{"dropping-particle":"","family":"Hou","given":"Xianguang","non-dropping-particle":"","parse-names":false,"suffix":""},{"dropping-particle":"","family":"Aldridge","given":"Richard J.","non-dropping-particle":"","parse-names":false,"suffix":""},{"dropping-particle":"","family":"Siveter","given":"David J.","non-dropping-particle":"","parse-names":false,"suffix":""},{"dropping-particle":"","family":"Siveter","given":"Derek J.","non-dropping-particle":"","parse-names":false,"suffix":""},{"dropping-particle":"","family":"Gabbott","given":"Sarah E.","non-dropping-particle":"","parse-names":false,"suffix":""},{"dropping-particle":"","family":"Purnell","given":"Mark A.","non-dropping-particle":"","parse-names":false,"suffix":""},{"dropping-particle":"","family":"Parker","given":"Andrew R.","non-dropping-particle":"","parse-names":false,"suffix":""},{"dropping-particle":"","family":"Edgecombe","given":"Gregory D.","non-dropping-particle":"","parse-names":false,"suffix":""}],"container-title":"Arthropod Structure and Development","id":"ITEM-1","issue":"5","issued":{"date-parts":[["2012"]]},"page":"495-504","title":"Morphology of Cambrian lobopodian eyes from the Chengjiang Lagerstätte and their evolutionary significance","type":"article-journal","volume":"41"},"uris":["http://www.mendeley.com/documents/?uuid=a12bfb41-8105-4896-820f-157ffa31fdff"]}],"mendeley":{"formattedCitation":"(Ma et al., 2012)","plainTextFormattedCitation":"(Ma et al., 2012)","previouslyFormattedCitation":"(Ma et al., 2012)"},"properties":{"noteIndex":0},"schema":"https://github.com/citation-style-language/schema/raw/master/csl-citation.json"}</w:instrText>
      </w:r>
      <w:r w:rsidR="00D10199" w:rsidRPr="00C6098A">
        <w:rPr>
          <w:i/>
          <w:color w:val="000000" w:themeColor="text1"/>
          <w:lang w:val="en-US"/>
        </w:rPr>
        <w:fldChar w:fldCharType="separate"/>
      </w:r>
      <w:r w:rsidR="00D10199" w:rsidRPr="00C6098A">
        <w:rPr>
          <w:i/>
          <w:color w:val="000000" w:themeColor="text1"/>
          <w:lang w:val="en-US"/>
        </w:rPr>
        <w:fldChar w:fldCharType="end"/>
      </w:r>
      <w:r w:rsidR="00E35A18" w:rsidRPr="00C6098A">
        <w:rPr>
          <w:color w:val="000000" w:themeColor="text1"/>
          <w:lang w:val="en-US"/>
        </w:rPr>
        <w:t xml:space="preserve">and </w:t>
      </w:r>
      <w:proofErr w:type="spellStart"/>
      <w:r w:rsidR="00E35A18" w:rsidRPr="00C6098A">
        <w:rPr>
          <w:i/>
          <w:color w:val="000000" w:themeColor="text1"/>
          <w:lang w:val="en-US"/>
        </w:rPr>
        <w:t>Collinsium</w:t>
      </w:r>
      <w:proofErr w:type="spellEnd"/>
      <w:r w:rsidR="00FD3499" w:rsidRPr="00C6098A">
        <w:rPr>
          <w:color w:val="000000" w:themeColor="text1"/>
          <w:lang w:val="en-US"/>
        </w:rPr>
        <w:t xml:space="preserve"> </w:t>
      </w:r>
      <w:sdt>
        <w:sdtPr>
          <w:rPr>
            <w:color w:val="000000"/>
            <w:lang w:val="en-US"/>
          </w:rPr>
          <w:tag w:val="MENDELEY_CITATION_v3_eyJjaXRhdGlvbklEIjoiTUVOREVMRVlfQ0lUQVRJT05fY2E0MGMxMjAtYWM1Zi00OThlLTgxZmEtNWRmOGRiZDFhYjQx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903035772"/>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E35A18" w:rsidRPr="00C6098A">
        <w:rPr>
          <w:color w:val="000000" w:themeColor="text1"/>
          <w:lang w:val="en-US"/>
        </w:rPr>
        <w:t xml:space="preserve">. </w:t>
      </w:r>
      <w:r w:rsidR="002E05A2" w:rsidRPr="00C6098A">
        <w:rPr>
          <w:color w:val="000000" w:themeColor="text1"/>
          <w:lang w:val="en-US"/>
        </w:rPr>
        <w:t xml:space="preserve">This character is scored as absent in tardigrades since </w:t>
      </w:r>
      <w:r w:rsidR="00BF59AC" w:rsidRPr="00C6098A">
        <w:rPr>
          <w:color w:val="000000" w:themeColor="text1"/>
          <w:lang w:val="en-US"/>
        </w:rPr>
        <w:t xml:space="preserve">Hox gene expression suggest that their head region is composed of only one segment </w:t>
      </w:r>
      <w:sdt>
        <w:sdtPr>
          <w:rPr>
            <w:color w:val="000000"/>
            <w:lang w:val="en-US"/>
          </w:rPr>
          <w:tag w:val="MENDELEY_CITATION_v3_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"/>
          <w:id w:val="1762341096"/>
          <w:placeholder>
            <w:docPart w:val="DefaultPlaceholder_-1854013440"/>
          </w:placeholder>
        </w:sdtPr>
        <w:sdtContent>
          <w:r w:rsidR="00651AF7" w:rsidRPr="00651AF7">
            <w:rPr>
              <w:rFonts w:eastAsia="Times New Roman"/>
              <w:color w:val="000000"/>
            </w:rPr>
            <w:t xml:space="preserve">(Smith </w:t>
          </w:r>
          <w:r w:rsidR="00651AF7" w:rsidRPr="00651AF7">
            <w:rPr>
              <w:rFonts w:eastAsia="Times New Roman"/>
              <w:i/>
              <w:iCs/>
              <w:color w:val="000000"/>
            </w:rPr>
            <w:t>et al.</w:t>
          </w:r>
          <w:r w:rsidR="00651AF7" w:rsidRPr="00651AF7">
            <w:rPr>
              <w:rFonts w:eastAsia="Times New Roman"/>
              <w:color w:val="000000"/>
            </w:rPr>
            <w:t xml:space="preserve"> 2016)</w:t>
          </w:r>
        </w:sdtContent>
      </w:sdt>
      <w:r w:rsidR="00BF59AC" w:rsidRPr="00C6098A">
        <w:rPr>
          <w:color w:val="000000" w:themeColor="text1"/>
          <w:lang w:val="en-US"/>
        </w:rPr>
        <w:t>.</w:t>
      </w:r>
    </w:p>
    <w:p w14:paraId="6FD4A4C8" w14:textId="3875FE69" w:rsidR="00835A68" w:rsidRPr="00835A68" w:rsidRDefault="003C77B8" w:rsidP="00835A68">
      <w:pPr>
        <w:pStyle w:val="Transformationseries"/>
        <w:spacing w:line="360" w:lineRule="auto"/>
        <w:jc w:val="both"/>
        <w:rPr>
          <w:rFonts w:ascii="Times New Roman" w:hAnsi="Times New Roman"/>
          <w:lang w:val="en-US"/>
        </w:rPr>
      </w:pPr>
      <w:r w:rsidRPr="003E4A65">
        <w:rPr>
          <w:rFonts w:ascii="Times New Roman" w:hAnsi="Times New Roman"/>
          <w:lang w:val="en-US"/>
        </w:rPr>
        <w:t>Isolated dorsal</w:t>
      </w:r>
      <w:r w:rsidR="00B060E9" w:rsidRPr="003E4A65">
        <w:rPr>
          <w:rFonts w:ascii="Times New Roman" w:hAnsi="Times New Roman"/>
          <w:lang w:val="en-US"/>
        </w:rPr>
        <w:t xml:space="preserve"> scle</w:t>
      </w:r>
      <w:r w:rsidR="00536C87" w:rsidRPr="003E4A65">
        <w:rPr>
          <w:rFonts w:ascii="Times New Roman" w:hAnsi="Times New Roman"/>
          <w:lang w:val="en-US"/>
        </w:rPr>
        <w:t xml:space="preserve">rite associated with </w:t>
      </w:r>
      <w:r w:rsidR="00093BF4" w:rsidRPr="003E4A65">
        <w:rPr>
          <w:rFonts w:ascii="Times New Roman" w:hAnsi="Times New Roman"/>
          <w:lang w:val="en-US"/>
        </w:rPr>
        <w:t>eyestalks</w:t>
      </w:r>
    </w:p>
    <w:p w14:paraId="41C07D27" w14:textId="77777777" w:rsidR="00B060E9" w:rsidRPr="003E4A65" w:rsidRDefault="00B060E9" w:rsidP="00D47BD5">
      <w:pPr>
        <w:pStyle w:val="Tokendescription"/>
        <w:rPr>
          <w:lang w:val="en-US"/>
        </w:rPr>
      </w:pPr>
      <w:r w:rsidRPr="003E4A65">
        <w:rPr>
          <w:lang w:val="en-US"/>
        </w:rPr>
        <w:t xml:space="preserve">(0) absent </w:t>
      </w:r>
    </w:p>
    <w:p w14:paraId="108E1730" w14:textId="77777777" w:rsidR="00CF722D" w:rsidRPr="003E4A65" w:rsidRDefault="00B060E9" w:rsidP="00D47BD5">
      <w:pPr>
        <w:pStyle w:val="Tokendescription"/>
        <w:rPr>
          <w:lang w:val="en-US"/>
        </w:rPr>
      </w:pPr>
      <w:r w:rsidRPr="003E4A65">
        <w:rPr>
          <w:lang w:val="en-US"/>
        </w:rPr>
        <w:t>(1) present</w:t>
      </w:r>
    </w:p>
    <w:p w14:paraId="37EC3340" w14:textId="68692720" w:rsidR="00835A68" w:rsidRPr="003E4A65" w:rsidRDefault="00CC5946" w:rsidP="0026571A">
      <w:pPr>
        <w:pStyle w:val="Tokendescription"/>
        <w:rPr>
          <w:lang w:val="en-US"/>
        </w:rPr>
      </w:pPr>
      <w:r w:rsidRPr="003E4A65">
        <w:rPr>
          <w:lang w:val="en-US"/>
        </w:rPr>
        <w:t>(–)</w:t>
      </w:r>
      <w:r w:rsidR="00CF722D" w:rsidRPr="003E4A65">
        <w:rPr>
          <w:lang w:val="en-US"/>
        </w:rPr>
        <w:t xml:space="preserve"> </w:t>
      </w:r>
      <w:r w:rsidR="00F23568" w:rsidRPr="003E4A65">
        <w:rPr>
          <w:lang w:val="en-US"/>
        </w:rPr>
        <w:t xml:space="preserve">inapplicable: </w:t>
      </w:r>
      <w:r w:rsidR="00CF722D" w:rsidRPr="003E4A65">
        <w:rPr>
          <w:lang w:val="en-US"/>
        </w:rPr>
        <w:t xml:space="preserve">head sclerites </w:t>
      </w:r>
      <w:r w:rsidR="00875F26" w:rsidRPr="003E4A65">
        <w:rPr>
          <w:lang w:val="en-US"/>
        </w:rPr>
        <w:t>(</w:t>
      </w:r>
      <w:r w:rsidR="007A6B3C" w:rsidRPr="003E4A65">
        <w:rPr>
          <w:lang w:val="en-US"/>
        </w:rPr>
        <w:t>Character</w:t>
      </w:r>
      <w:r w:rsidR="00875F26" w:rsidRPr="003E4A65">
        <w:rPr>
          <w:lang w:val="en-US"/>
        </w:rPr>
        <w:t xml:space="preserve"> </w:t>
      </w:r>
      <w:r w:rsidR="007C347F" w:rsidRPr="003E4A65">
        <w:rPr>
          <w:lang w:val="en-US"/>
        </w:rPr>
        <w:t>2)</w:t>
      </w:r>
      <w:r w:rsidR="00EC7F01" w:rsidRPr="003E4A65">
        <w:rPr>
          <w:lang w:val="en-US"/>
        </w:rPr>
        <w:t xml:space="preserve"> </w:t>
      </w:r>
    </w:p>
    <w:p w14:paraId="77CF2304" w14:textId="5B224648" w:rsidR="002F510C" w:rsidRDefault="0098107F" w:rsidP="00D47BD5">
      <w:pPr>
        <w:jc w:val="both"/>
        <w:rPr>
          <w:color w:val="000000" w:themeColor="text1"/>
          <w:lang w:val="en-US"/>
        </w:rPr>
      </w:pPr>
      <w:r w:rsidRPr="00D2411D">
        <w:rPr>
          <w:color w:val="000000" w:themeColor="text1"/>
          <w:lang w:val="en-US"/>
        </w:rPr>
        <w:t>This</w:t>
      </w:r>
      <w:r w:rsidR="00E1728F" w:rsidRPr="00D2411D">
        <w:rPr>
          <w:color w:val="000000" w:themeColor="text1"/>
          <w:lang w:val="en-US"/>
        </w:rPr>
        <w:t xml:space="preserve"> </w:t>
      </w:r>
      <w:r w:rsidR="007A6B3C" w:rsidRPr="00D2411D">
        <w:rPr>
          <w:color w:val="000000" w:themeColor="text1"/>
          <w:lang w:val="en-US"/>
        </w:rPr>
        <w:t>character</w:t>
      </w:r>
      <w:r w:rsidR="00D42911" w:rsidRPr="00D2411D">
        <w:rPr>
          <w:color w:val="000000" w:themeColor="text1"/>
          <w:lang w:val="en-US"/>
        </w:rPr>
        <w:t xml:space="preserve"> </w:t>
      </w:r>
      <w:r w:rsidRPr="00D2411D">
        <w:rPr>
          <w:color w:val="000000" w:themeColor="text1"/>
          <w:lang w:val="en-US"/>
        </w:rPr>
        <w:t xml:space="preserve">is scored </w:t>
      </w:r>
      <w:r w:rsidR="00E1728F" w:rsidRPr="00D2411D">
        <w:rPr>
          <w:color w:val="000000" w:themeColor="text1"/>
          <w:lang w:val="en-US"/>
        </w:rPr>
        <w:t>a</w:t>
      </w:r>
      <w:r w:rsidR="00D42911" w:rsidRPr="00D2411D">
        <w:rPr>
          <w:color w:val="000000" w:themeColor="text1"/>
          <w:lang w:val="en-US"/>
        </w:rPr>
        <w:t xml:space="preserve">s present in </w:t>
      </w:r>
      <w:proofErr w:type="spellStart"/>
      <w:r w:rsidR="00E54547" w:rsidRPr="00D2411D">
        <w:rPr>
          <w:color w:val="000000" w:themeColor="text1"/>
          <w:lang w:val="en-US"/>
        </w:rPr>
        <w:t>radiodontans</w:t>
      </w:r>
      <w:proofErr w:type="spellEnd"/>
      <w:r w:rsidR="00D42911" w:rsidRPr="00D2411D">
        <w:rPr>
          <w:color w:val="000000" w:themeColor="text1"/>
          <w:lang w:val="en-US"/>
        </w:rPr>
        <w:t xml:space="preserve"> </w:t>
      </w:r>
      <w:r w:rsidR="00E1728F" w:rsidRPr="00D2411D">
        <w:rPr>
          <w:color w:val="000000" w:themeColor="text1"/>
          <w:lang w:val="en-US"/>
        </w:rPr>
        <w:t>because</w:t>
      </w:r>
      <w:r w:rsidR="00D42911" w:rsidRPr="00D2411D">
        <w:rPr>
          <w:color w:val="000000" w:themeColor="text1"/>
          <w:lang w:val="en-US"/>
        </w:rPr>
        <w:t xml:space="preserve"> the dorsal carapace-like structure </w:t>
      </w:r>
      <w:r w:rsidR="00521EE4" w:rsidRPr="00D2411D">
        <w:rPr>
          <w:color w:val="000000" w:themeColor="text1"/>
          <w:lang w:val="en-US"/>
        </w:rPr>
        <w:t xml:space="preserve">covering </w:t>
      </w:r>
      <w:r w:rsidR="00D42911" w:rsidRPr="00D2411D">
        <w:rPr>
          <w:color w:val="000000" w:themeColor="text1"/>
          <w:lang w:val="en-US"/>
        </w:rPr>
        <w:t>the</w:t>
      </w:r>
      <w:r w:rsidR="00521EE4" w:rsidRPr="00D2411D">
        <w:rPr>
          <w:color w:val="000000" w:themeColor="text1"/>
          <w:lang w:val="en-US"/>
        </w:rPr>
        <w:t>ir</w:t>
      </w:r>
      <w:r w:rsidR="00D42911" w:rsidRPr="00D2411D">
        <w:rPr>
          <w:color w:val="000000" w:themeColor="text1"/>
          <w:lang w:val="en-US"/>
        </w:rPr>
        <w:t xml:space="preserve"> head</w:t>
      </w:r>
      <w:r w:rsidR="00521EE4" w:rsidRPr="00D2411D">
        <w:rPr>
          <w:color w:val="000000" w:themeColor="text1"/>
          <w:lang w:val="en-US"/>
        </w:rPr>
        <w:t>s</w:t>
      </w:r>
      <w:r w:rsidR="00D42911" w:rsidRPr="00D2411D">
        <w:rPr>
          <w:color w:val="000000" w:themeColor="text1"/>
          <w:lang w:val="en-US"/>
        </w:rPr>
        <w:t xml:space="preserve"> is associated with </w:t>
      </w:r>
      <w:r w:rsidR="00093BF4" w:rsidRPr="00D2411D">
        <w:rPr>
          <w:color w:val="000000" w:themeColor="text1"/>
          <w:lang w:val="en-US"/>
        </w:rPr>
        <w:t>eyestalks</w:t>
      </w:r>
      <w:r w:rsidR="001727B1" w:rsidRPr="00D2411D">
        <w:rPr>
          <w:color w:val="000000" w:themeColor="text1"/>
          <w:lang w:val="en-US"/>
        </w:rPr>
        <w:t>, regardless of its shape or size</w:t>
      </w:r>
      <w:r w:rsidR="00D2411D" w:rsidRPr="00D2411D">
        <w:rPr>
          <w:i/>
          <w:color w:val="000000" w:themeColor="text1"/>
          <w:lang w:val="en-US"/>
        </w:rPr>
        <w:t xml:space="preserve"> </w:t>
      </w:r>
      <w:sdt>
        <w:sdtPr>
          <w:rPr>
            <w:iCs/>
            <w:color w:val="000000"/>
            <w:lang w:val="en-US"/>
          </w:rPr>
          <w:tag w:val="MENDELEY_CITATION_v3_eyJjaXRhdGlvbklEIjoiTUVOREVMRVlfQ0lUQVRJT05fZGRjYmMzZWQtNjJmYi00MmYzLTkwNzctZGYyNzU4OGUyMDhk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
          <w:id w:val="242617381"/>
          <w:placeholder>
            <w:docPart w:val="5ED9ABDADD66CC42B9B3FC7A48511887"/>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 Daley and Edgecombe 2014)</w:t>
          </w:r>
        </w:sdtContent>
      </w:sdt>
      <w:r w:rsidR="00D42911" w:rsidRPr="00D2411D">
        <w:rPr>
          <w:color w:val="000000" w:themeColor="text1"/>
          <w:lang w:val="en-US"/>
        </w:rPr>
        <w:t>.</w:t>
      </w:r>
      <w:r w:rsidR="00C237EE" w:rsidRPr="00D2411D">
        <w:rPr>
          <w:color w:val="000000" w:themeColor="text1"/>
          <w:lang w:val="en-US"/>
        </w:rPr>
        <w:t xml:space="preserve"> </w:t>
      </w:r>
      <w:r w:rsidR="00DC0D5C" w:rsidRPr="00D2411D">
        <w:rPr>
          <w:color w:val="000000" w:themeColor="text1"/>
          <w:lang w:val="en-US"/>
        </w:rPr>
        <w:t>A</w:t>
      </w:r>
      <w:r w:rsidR="002712A7" w:rsidRPr="00D2411D">
        <w:rPr>
          <w:color w:val="000000" w:themeColor="text1"/>
          <w:lang w:val="en-US"/>
        </w:rPr>
        <w:t>nterior sclerite</w:t>
      </w:r>
      <w:r w:rsidR="00DC0D5C" w:rsidRPr="00D2411D">
        <w:rPr>
          <w:color w:val="000000" w:themeColor="text1"/>
          <w:lang w:val="en-US"/>
        </w:rPr>
        <w:t>s</w:t>
      </w:r>
      <w:r w:rsidR="002712A7" w:rsidRPr="00D2411D">
        <w:rPr>
          <w:color w:val="000000" w:themeColor="text1"/>
          <w:lang w:val="en-US"/>
        </w:rPr>
        <w:t xml:space="preserve"> </w:t>
      </w:r>
      <w:r w:rsidR="00DC0D5C" w:rsidRPr="00D2411D">
        <w:rPr>
          <w:color w:val="000000" w:themeColor="text1"/>
          <w:lang w:val="en-US"/>
        </w:rPr>
        <w:t xml:space="preserve">are </w:t>
      </w:r>
      <w:r w:rsidR="001B3EBD" w:rsidRPr="00D2411D">
        <w:rPr>
          <w:color w:val="000000" w:themeColor="text1"/>
          <w:lang w:val="en-US"/>
        </w:rPr>
        <w:t>widespread among Pal</w:t>
      </w:r>
      <w:r w:rsidR="002712A7" w:rsidRPr="00D2411D">
        <w:rPr>
          <w:color w:val="000000" w:themeColor="text1"/>
          <w:lang w:val="en-US"/>
        </w:rPr>
        <w:t xml:space="preserve">eozoic euarthropods including </w:t>
      </w:r>
      <w:proofErr w:type="spellStart"/>
      <w:r w:rsidR="002712A7" w:rsidRPr="00D2411D">
        <w:rPr>
          <w:color w:val="000000" w:themeColor="text1"/>
          <w:lang w:val="en-US"/>
        </w:rPr>
        <w:t>fuxianhuiids</w:t>
      </w:r>
      <w:proofErr w:type="spellEnd"/>
      <w:r w:rsidR="002712A7" w:rsidRPr="00D2411D">
        <w:rPr>
          <w:color w:val="000000" w:themeColor="text1"/>
          <w:lang w:val="en-US"/>
        </w:rPr>
        <w:t xml:space="preserve"> </w:t>
      </w:r>
      <w:sdt>
        <w:sdtPr>
          <w:rPr>
            <w:color w:val="000000"/>
            <w:lang w:val="en-US"/>
          </w:rPr>
          <w:tag w:val="MENDELEY_CITATION_v3_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
          <w:id w:val="-1218204305"/>
          <w:placeholder>
            <w:docPart w:val="DefaultPlaceholder_-1854013440"/>
          </w:placeholder>
        </w:sdtPr>
        <w:sdtContent>
          <w:r w:rsidR="00651AF7" w:rsidRPr="00651AF7">
            <w:rPr>
              <w:rFonts w:eastAsia="Times New Roman"/>
              <w:color w:val="000000"/>
            </w:rPr>
            <w:t xml:space="preserve">(Budd 2008; Yang </w:t>
          </w:r>
          <w:r w:rsidR="00651AF7" w:rsidRPr="00651AF7">
            <w:rPr>
              <w:rFonts w:eastAsia="Times New Roman"/>
              <w:i/>
              <w:iCs/>
              <w:color w:val="000000"/>
            </w:rPr>
            <w:t>et al.</w:t>
          </w:r>
          <w:r w:rsidR="00651AF7" w:rsidRPr="00651AF7">
            <w:rPr>
              <w:rFonts w:eastAsia="Times New Roman"/>
              <w:color w:val="000000"/>
            </w:rPr>
            <w:t xml:space="preserve"> 2013)</w:t>
          </w:r>
        </w:sdtContent>
      </w:sdt>
      <w:r w:rsidR="002712A7" w:rsidRPr="00D2411D">
        <w:rPr>
          <w:color w:val="000000" w:themeColor="text1"/>
          <w:lang w:val="en-US"/>
        </w:rPr>
        <w:t xml:space="preserve">, and </w:t>
      </w:r>
      <w:proofErr w:type="spellStart"/>
      <w:r w:rsidR="002712A7" w:rsidRPr="00D2411D">
        <w:rPr>
          <w:color w:val="000000" w:themeColor="text1"/>
          <w:lang w:val="en-US"/>
        </w:rPr>
        <w:t>artiopodans</w:t>
      </w:r>
      <w:proofErr w:type="spellEnd"/>
      <w:r w:rsidR="00D2411D" w:rsidRPr="00D2411D">
        <w:rPr>
          <w:color w:val="000000" w:themeColor="text1"/>
          <w:lang w:val="en-US"/>
        </w:rPr>
        <w:t xml:space="preserve"> </w:t>
      </w:r>
      <w:sdt>
        <w:sdtPr>
          <w:rPr>
            <w:color w:val="000000"/>
            <w:lang w:val="en-US"/>
          </w:rPr>
          <w:tag w:val="MENDELEY_CITATION_v3_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"/>
          <w:id w:val="1530063327"/>
          <w:placeholder>
            <w:docPart w:val="DefaultPlaceholder_-1854013440"/>
          </w:placeholder>
        </w:sdtPr>
        <w:sdtContent>
          <w:r w:rsidR="00651AF7" w:rsidRPr="00651AF7">
            <w:rPr>
              <w:color w:val="000000"/>
              <w:lang w:val="en-US"/>
            </w:rPr>
            <w:t xml:space="preserve">(Edgecombe and </w:t>
          </w:r>
          <w:proofErr w:type="spellStart"/>
          <w:r w:rsidR="00651AF7" w:rsidRPr="00651AF7">
            <w:rPr>
              <w:color w:val="000000"/>
              <w:lang w:val="en-US"/>
            </w:rPr>
            <w:t>Ramsköld</w:t>
          </w:r>
          <w:proofErr w:type="spellEnd"/>
          <w:r w:rsidR="00651AF7" w:rsidRPr="00651AF7">
            <w:rPr>
              <w:color w:val="000000"/>
              <w:lang w:val="en-US"/>
            </w:rPr>
            <w:t xml:space="preserve"> 1999; Ortega-Hernández, Legg and Braddy 2013)</w:t>
          </w:r>
        </w:sdtContent>
      </w:sdt>
      <w:r w:rsidR="00CB7E50" w:rsidRPr="00D2411D">
        <w:rPr>
          <w:color w:val="000000" w:themeColor="text1"/>
          <w:lang w:val="en-US"/>
        </w:rPr>
        <w:t>.</w:t>
      </w:r>
      <w:r w:rsidR="00C664B0" w:rsidRPr="00D2411D">
        <w:rPr>
          <w:color w:val="000000" w:themeColor="text1"/>
          <w:lang w:val="en-US"/>
        </w:rPr>
        <w:t xml:space="preserve"> </w:t>
      </w:r>
      <w:r w:rsidR="00FE5FE2" w:rsidRPr="00D2411D">
        <w:rPr>
          <w:color w:val="000000" w:themeColor="text1"/>
          <w:lang w:val="en-US"/>
        </w:rPr>
        <w:t>R</w:t>
      </w:r>
      <w:r w:rsidR="00C664B0" w:rsidRPr="00D2411D">
        <w:rPr>
          <w:color w:val="000000" w:themeColor="text1"/>
          <w:lang w:val="en-US"/>
        </w:rPr>
        <w:t xml:space="preserve">ecent </w:t>
      </w:r>
      <w:proofErr w:type="spellStart"/>
      <w:r w:rsidR="00C664B0" w:rsidRPr="00D2411D">
        <w:rPr>
          <w:color w:val="000000" w:themeColor="text1"/>
          <w:lang w:val="en-US"/>
        </w:rPr>
        <w:t>palaeoneurological</w:t>
      </w:r>
      <w:proofErr w:type="spellEnd"/>
      <w:r w:rsidR="00C664B0" w:rsidRPr="00D2411D">
        <w:rPr>
          <w:color w:val="000000" w:themeColor="text1"/>
          <w:lang w:val="en-US"/>
        </w:rPr>
        <w:t xml:space="preserve"> data support the homology of the dorsal carapace-like plate in </w:t>
      </w:r>
      <w:proofErr w:type="spellStart"/>
      <w:r w:rsidR="00C664B0" w:rsidRPr="00D2411D">
        <w:rPr>
          <w:color w:val="000000" w:themeColor="text1"/>
          <w:lang w:val="en-US"/>
        </w:rPr>
        <w:t>Radiodonta</w:t>
      </w:r>
      <w:proofErr w:type="spellEnd"/>
      <w:r w:rsidR="00C664B0" w:rsidRPr="00D2411D">
        <w:rPr>
          <w:color w:val="000000" w:themeColor="text1"/>
          <w:lang w:val="en-US"/>
        </w:rPr>
        <w:t xml:space="preserve"> with the anterior sclerite of upper-stem and crown-group </w:t>
      </w:r>
      <w:proofErr w:type="spellStart"/>
      <w:r w:rsidR="00C664B0" w:rsidRPr="00D2411D">
        <w:rPr>
          <w:color w:val="000000" w:themeColor="text1"/>
          <w:lang w:val="en-US"/>
        </w:rPr>
        <w:t>Euarthropoda</w:t>
      </w:r>
      <w:proofErr w:type="spellEnd"/>
      <w:r w:rsidR="00D2411D" w:rsidRPr="00D2411D">
        <w:rPr>
          <w:color w:val="000000" w:themeColor="text1"/>
          <w:lang w:val="en-US"/>
        </w:rPr>
        <w:t xml:space="preserve"> </w:t>
      </w:r>
      <w:sdt>
        <w:sdtPr>
          <w:rPr>
            <w:color w:val="000000"/>
            <w:lang w:val="en-US"/>
          </w:rPr>
          <w:tag w:val="MENDELEY_CITATION_v3_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"/>
          <w:id w:val="1908885165"/>
          <w:placeholder>
            <w:docPart w:val="DefaultPlaceholder_-1854013440"/>
          </w:placeholder>
        </w:sdtPr>
        <w:sdtContent>
          <w:r w:rsidR="00651AF7" w:rsidRPr="00651AF7">
            <w:rPr>
              <w:color w:val="000000"/>
              <w:lang w:val="en-US"/>
            </w:rPr>
            <w:t>(Ortega-Hernández 2015)</w:t>
          </w:r>
        </w:sdtContent>
      </w:sdt>
      <w:r w:rsidR="00C664B0" w:rsidRPr="00D2411D">
        <w:rPr>
          <w:color w:val="000000" w:themeColor="text1"/>
          <w:lang w:val="en-US"/>
        </w:rPr>
        <w:t>.</w:t>
      </w:r>
      <w:r w:rsidR="00687F39" w:rsidRPr="00D2411D">
        <w:rPr>
          <w:color w:val="000000" w:themeColor="text1"/>
          <w:lang w:val="en-US"/>
        </w:rPr>
        <w:t xml:space="preserve"> </w:t>
      </w:r>
      <w:r w:rsidR="007904F0" w:rsidRPr="00D2411D">
        <w:rPr>
          <w:color w:val="000000" w:themeColor="text1"/>
          <w:lang w:val="en-US"/>
        </w:rPr>
        <w:t xml:space="preserve">This character is scored as absent in </w:t>
      </w:r>
      <w:proofErr w:type="spellStart"/>
      <w:r w:rsidR="007904F0" w:rsidRPr="00D2411D">
        <w:rPr>
          <w:i/>
          <w:color w:val="000000" w:themeColor="text1"/>
          <w:lang w:val="en-US"/>
        </w:rPr>
        <w:t>Collinsium</w:t>
      </w:r>
      <w:proofErr w:type="spellEnd"/>
      <w:r w:rsidR="00B342B0" w:rsidRPr="00D2411D">
        <w:rPr>
          <w:i/>
          <w:color w:val="000000" w:themeColor="text1"/>
          <w:lang w:val="en-US"/>
        </w:rPr>
        <w:t xml:space="preserve"> </w:t>
      </w:r>
      <w:sdt>
        <w:sdtPr>
          <w:rPr>
            <w:iCs/>
            <w:color w:val="000000"/>
            <w:lang w:val="en-US"/>
          </w:rPr>
          <w:tag w:val="MENDELEY_CITATION_v3_eyJjaXRhdGlvbklEIjoiTUVOREVMRVlfQ0lUQVRJT05fMzBhNWU5YmUtZjc3OC00MjVhLThlZDctNGJhYTI3ODE4YzY3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1031308852"/>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B342B0" w:rsidRPr="00D2411D">
        <w:rPr>
          <w:i/>
          <w:color w:val="000000" w:themeColor="text1"/>
          <w:lang w:val="en-US"/>
        </w:rPr>
        <w:t>,</w:t>
      </w:r>
      <w:r w:rsidR="007904F0" w:rsidRPr="00D2411D">
        <w:rPr>
          <w:color w:val="000000" w:themeColor="text1"/>
          <w:lang w:val="en-US"/>
        </w:rPr>
        <w:t xml:space="preserve"> </w:t>
      </w:r>
      <w:proofErr w:type="spellStart"/>
      <w:r w:rsidR="00B342B0" w:rsidRPr="00D2411D">
        <w:rPr>
          <w:i/>
          <w:iCs/>
          <w:color w:val="000000" w:themeColor="text1"/>
          <w:lang w:val="en-US"/>
        </w:rPr>
        <w:t>Collinsovermis</w:t>
      </w:r>
      <w:proofErr w:type="spellEnd"/>
      <w:r w:rsidR="00B342B0" w:rsidRPr="00D2411D">
        <w:rPr>
          <w:i/>
          <w:iCs/>
          <w:color w:val="000000" w:themeColor="text1"/>
          <w:lang w:val="en-US"/>
        </w:rPr>
        <w:t xml:space="preserve"> </w:t>
      </w:r>
      <w:sdt>
        <w:sdtPr>
          <w:rPr>
            <w:color w:val="000000"/>
            <w:lang w:val="en-US"/>
          </w:rPr>
          <w:tag w:val="MENDELEY_CITATION_v3_eyJjaXRhdGlvbklEIjoiTUVOREVMRVlfQ0lUQVRJT05fNjEyNjBjNzYtNGQ2MS00ZGYyLThlMjgtNDM0ZGNkYzdiMTZk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1797064447"/>
          <w:placeholder>
            <w:docPart w:val="DefaultPlaceholder_-1854013440"/>
          </w:placeholder>
        </w:sdtPr>
        <w:sdtContent>
          <w:r w:rsidR="00651AF7" w:rsidRPr="00651AF7">
            <w:rPr>
              <w:color w:val="000000"/>
              <w:lang w:val="en-US"/>
            </w:rPr>
            <w:t>(Caron and Aria 2020)</w:t>
          </w:r>
        </w:sdtContent>
      </w:sdt>
      <w:r w:rsidR="00B342B0" w:rsidRPr="00D2411D">
        <w:rPr>
          <w:i/>
          <w:iCs/>
          <w:color w:val="000000" w:themeColor="text1"/>
          <w:lang w:val="en-US"/>
        </w:rPr>
        <w:t>,</w:t>
      </w:r>
      <w:r w:rsidR="00B342B0" w:rsidRPr="00D2411D">
        <w:rPr>
          <w:color w:val="000000" w:themeColor="text1"/>
          <w:lang w:val="en-US"/>
        </w:rPr>
        <w:t xml:space="preserve"> and </w:t>
      </w:r>
      <w:proofErr w:type="spellStart"/>
      <w:r w:rsidR="007904F0" w:rsidRPr="00D2411D">
        <w:rPr>
          <w:i/>
          <w:color w:val="000000" w:themeColor="text1"/>
          <w:lang w:val="en-US"/>
        </w:rPr>
        <w:t>Luolishania</w:t>
      </w:r>
      <w:proofErr w:type="spellEnd"/>
      <w:r w:rsidR="00D2411D" w:rsidRPr="00D2411D">
        <w:rPr>
          <w:i/>
          <w:color w:val="000000" w:themeColor="text1"/>
          <w:lang w:val="en-US"/>
        </w:rPr>
        <w:t xml:space="preserve"> </w:t>
      </w:r>
      <w:sdt>
        <w:sdtPr>
          <w:rPr>
            <w:iCs/>
            <w:color w:val="000000"/>
            <w:lang w:val="en-US"/>
          </w:rPr>
          <w:tag w:val="MENDELEY_CITATION_v3_eyJjaXRhdGlvbklEIjoiTUVOREVMRVlfQ0lUQVRJT05fNDg2NTMxZWQtZWZjNC00YTVhLWI5NDAtMjg3MWIyYzAyNmY1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
          <w:id w:val="-1410151101"/>
          <w:placeholder>
            <w:docPart w:val="DefaultPlaceholder_-1854013440"/>
          </w:placeholder>
        </w:sdtPr>
        <w:sdtContent>
          <w:r w:rsidR="00651AF7" w:rsidRPr="00651AF7">
            <w:rPr>
              <w:iCs/>
              <w:color w:val="000000"/>
              <w:lang w:val="en-US"/>
            </w:rPr>
            <w:t>(Ma, Hou and Bergström 2009)</w:t>
          </w:r>
        </w:sdtContent>
      </w:sdt>
      <w:r w:rsidR="007904F0" w:rsidRPr="00D2411D">
        <w:rPr>
          <w:i/>
          <w:color w:val="000000" w:themeColor="text1"/>
          <w:lang w:val="en-US"/>
        </w:rPr>
        <w:t xml:space="preserve"> </w:t>
      </w:r>
      <w:r w:rsidR="007904F0" w:rsidRPr="00D2411D">
        <w:rPr>
          <w:color w:val="000000" w:themeColor="text1"/>
          <w:lang w:val="en-US"/>
        </w:rPr>
        <w:t xml:space="preserve">given that the isolated sclerites on the head region are not associated with stalked lateral eyes; an uncertain score is coded for the Emu Bay Shale Collins’ monster as it is not possible to discern the anterior organization of the only available specimen, despite the presence of a well-defined isolated sclerite </w:t>
      </w:r>
      <w:sdt>
        <w:sdtPr>
          <w:rPr>
            <w:color w:val="000000"/>
            <w:lang w:val="en-US"/>
          </w:rPr>
          <w:tag w:val="MENDELEY_CITATION_v3_eyJjaXRhdGlvbklEIjoiTUVOREVMRVlfQ0lUQVRJT05fNzk0NDFmMDktNjY5Zi00YmZlLWIxYWMtNGJmNWNjYjRiZGU5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
          <w:id w:val="424234006"/>
          <w:placeholder>
            <w:docPart w:val="DefaultPlaceholder_-1854013440"/>
          </w:placeholder>
        </w:sdtPr>
        <w:sdtContent>
          <w:r w:rsidR="00651AF7" w:rsidRPr="00651AF7">
            <w:rPr>
              <w:rFonts w:eastAsia="Times New Roman"/>
              <w:color w:val="000000"/>
            </w:rPr>
            <w:t xml:space="preserve">(García-Bellido </w:t>
          </w:r>
          <w:r w:rsidR="00651AF7" w:rsidRPr="00651AF7">
            <w:rPr>
              <w:rFonts w:eastAsia="Times New Roman"/>
              <w:i/>
              <w:iCs/>
              <w:color w:val="000000"/>
            </w:rPr>
            <w:t>et al.</w:t>
          </w:r>
          <w:r w:rsidR="00651AF7" w:rsidRPr="00651AF7">
            <w:rPr>
              <w:rFonts w:eastAsia="Times New Roman"/>
              <w:color w:val="000000"/>
            </w:rPr>
            <w:t xml:space="preserve"> 2013)</w:t>
          </w:r>
        </w:sdtContent>
      </w:sdt>
      <w:r w:rsidR="007904F0" w:rsidRPr="00D2411D">
        <w:rPr>
          <w:color w:val="000000" w:themeColor="text1"/>
          <w:lang w:val="en-US"/>
        </w:rPr>
        <w:t xml:space="preserve">. </w:t>
      </w:r>
      <w:r w:rsidR="00F502A4" w:rsidRPr="00D2411D">
        <w:rPr>
          <w:color w:val="000000" w:themeColor="text1"/>
          <w:lang w:val="en-US"/>
        </w:rPr>
        <w:t xml:space="preserve">This character is scored as absent in tardigrades since they do not possess stalked eyes </w:t>
      </w:r>
      <w:sdt>
        <w:sdtPr>
          <w:rPr>
            <w:color w:val="000000"/>
            <w:lang w:val="en-US"/>
          </w:rPr>
          <w:tag w:val="MENDELEY_CITATION_v3_eyJjaXRhdGlvbklEIjoiTUVOREVMRVlfQ0lUQVRJT05fYWQ3ZDk0ZWYtNWE3MS00ZWE0LWE1ZmMtMzExOTQzN2RhMmE4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
          <w:id w:val="-510223622"/>
          <w:placeholder>
            <w:docPart w:val="DefaultPlaceholder_-1854013440"/>
          </w:placeholder>
        </w:sdtPr>
        <w:sdtContent>
          <w:r w:rsidR="00651AF7" w:rsidRPr="00651AF7">
            <w:rPr>
              <w:rFonts w:eastAsia="Times New Roman"/>
              <w:color w:val="000000"/>
            </w:rPr>
            <w:t xml:space="preserve">(Møbjerg </w:t>
          </w:r>
          <w:r w:rsidR="00651AF7" w:rsidRPr="00651AF7">
            <w:rPr>
              <w:rFonts w:eastAsia="Times New Roman"/>
              <w:i/>
              <w:iCs/>
              <w:color w:val="000000"/>
            </w:rPr>
            <w:t>et al.</w:t>
          </w:r>
          <w:r w:rsidR="00651AF7" w:rsidRPr="00651AF7">
            <w:rPr>
              <w:rFonts w:eastAsia="Times New Roman"/>
              <w:color w:val="000000"/>
            </w:rPr>
            <w:t xml:space="preserve"> 2018)</w:t>
          </w:r>
        </w:sdtContent>
      </w:sdt>
      <w:r w:rsidR="00F502A4" w:rsidRPr="00D2411D">
        <w:rPr>
          <w:color w:val="000000" w:themeColor="text1"/>
          <w:lang w:val="en-US"/>
        </w:rPr>
        <w:t>.</w:t>
      </w:r>
    </w:p>
    <w:p w14:paraId="75FEA780" w14:textId="29FFA4BD" w:rsidR="003463BA" w:rsidRDefault="003463BA" w:rsidP="00D47BD5">
      <w:pPr>
        <w:jc w:val="both"/>
        <w:rPr>
          <w:color w:val="000000" w:themeColor="text1"/>
          <w:lang w:val="en-US"/>
        </w:rPr>
      </w:pPr>
    </w:p>
    <w:p w14:paraId="3D23DBD9" w14:textId="6773D47E" w:rsidR="002A4970" w:rsidRDefault="002A4970" w:rsidP="002A4970">
      <w:pPr>
        <w:pStyle w:val="Transformationseries"/>
      </w:pPr>
      <w:r>
        <w:lastRenderedPageBreak/>
        <w:t>Shape of dorsal isolated sclerite</w:t>
      </w:r>
    </w:p>
    <w:p w14:paraId="159213D2" w14:textId="24402EFB" w:rsidR="002A4970" w:rsidRDefault="002A4970" w:rsidP="002A4970">
      <w:pPr>
        <w:rPr>
          <w:i/>
          <w:iCs/>
          <w:lang w:val="en-CA" w:eastAsia="en-US"/>
        </w:rPr>
      </w:pPr>
      <w:r>
        <w:rPr>
          <w:i/>
          <w:iCs/>
          <w:lang w:val="en-CA" w:eastAsia="en-US"/>
        </w:rPr>
        <w:t>(0) semicircular/rounded</w:t>
      </w:r>
    </w:p>
    <w:p w14:paraId="21959151" w14:textId="3986847F" w:rsidR="002A4970" w:rsidRDefault="002A4970" w:rsidP="002A4970">
      <w:pPr>
        <w:rPr>
          <w:i/>
          <w:iCs/>
          <w:lang w:val="en-CA" w:eastAsia="en-US"/>
        </w:rPr>
      </w:pPr>
      <w:r>
        <w:rPr>
          <w:i/>
          <w:iCs/>
          <w:lang w:val="en-CA" w:eastAsia="en-US"/>
        </w:rPr>
        <w:t>(1) well-developed and elongate</w:t>
      </w:r>
    </w:p>
    <w:p w14:paraId="2680F208" w14:textId="4864D024" w:rsidR="002A4970" w:rsidRDefault="002A4970" w:rsidP="002A4970">
      <w:pPr>
        <w:rPr>
          <w:i/>
          <w:iCs/>
          <w:lang w:val="en-US"/>
        </w:rPr>
      </w:pPr>
      <w:r w:rsidRPr="002A4970">
        <w:rPr>
          <w:i/>
          <w:iCs/>
          <w:lang w:val="en-US"/>
        </w:rPr>
        <w:t>(–) inapplicable</w:t>
      </w:r>
      <w:r>
        <w:rPr>
          <w:i/>
          <w:iCs/>
          <w:lang w:val="en-US"/>
        </w:rPr>
        <w:t>: isolated dorsal sclerite (Character 4) absent</w:t>
      </w:r>
    </w:p>
    <w:p w14:paraId="2316744C" w14:textId="77777777" w:rsidR="002A4970" w:rsidRPr="002A4970" w:rsidRDefault="002A4970" w:rsidP="002A4970">
      <w:pPr>
        <w:rPr>
          <w:lang w:val="en-US"/>
        </w:rPr>
      </w:pPr>
    </w:p>
    <w:p w14:paraId="3767B426" w14:textId="0DF92E20" w:rsidR="002A4970" w:rsidRDefault="002A4970" w:rsidP="002A4970">
      <w:pPr>
        <w:rPr>
          <w:color w:val="000000"/>
          <w:lang w:val="en-US"/>
        </w:rPr>
      </w:pPr>
      <w:r w:rsidRPr="002A4970">
        <w:rPr>
          <w:lang w:val="en-US"/>
        </w:rPr>
        <w:t>See</w:t>
      </w:r>
      <w:r>
        <w:rPr>
          <w:lang w:val="en-US"/>
        </w:rPr>
        <w:t xml:space="preserve"> </w:t>
      </w:r>
      <w:r w:rsidRPr="002A4970">
        <w:rPr>
          <w:lang w:val="en-US"/>
        </w:rPr>
        <w:t xml:space="preserve"> </w:t>
      </w:r>
      <w:sdt>
        <w:sdtPr>
          <w:rPr>
            <w:color w:val="000000"/>
            <w:lang w:val="en-US"/>
          </w:rPr>
          <w:tag w:val="MENDELEY_CITATION_v3_eyJjaXRhdGlvbklEIjoiTUVOREVMRVlfQ0lUQVRJT05fMjQxMDQ4NTAtN2VlNS00MDE0LWI3OTQtNDk5NDM1ZmUyYzlj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754743741"/>
          <w:placeholder>
            <w:docPart w:val="DefaultPlaceholder_-1854013440"/>
          </w:placeholder>
        </w:sdtPr>
        <w:sdtContent>
          <w:r w:rsidR="00651AF7" w:rsidRPr="00651AF7">
            <w:rPr>
              <w:color w:val="000000"/>
              <w:lang w:val="en-US"/>
            </w:rPr>
            <w:t>(Van Roy, Daley and Briggs 2015)</w:t>
          </w:r>
        </w:sdtContent>
      </w:sdt>
      <w:r>
        <w:rPr>
          <w:color w:val="000000"/>
          <w:lang w:val="en-US"/>
        </w:rPr>
        <w:t xml:space="preserve">, char 59. </w:t>
      </w:r>
    </w:p>
    <w:p w14:paraId="5FBCD815" w14:textId="7DD908FE" w:rsidR="00C64BE8" w:rsidRDefault="00C64BE8" w:rsidP="00C64BE8">
      <w:pPr>
        <w:pStyle w:val="Transformationseries"/>
      </w:pPr>
      <w:r>
        <w:t>Extent of coverage of dorsal isolated sclerite on head</w:t>
      </w:r>
    </w:p>
    <w:p w14:paraId="13D9AC61" w14:textId="6EBA9A67" w:rsidR="00C64BE8" w:rsidRDefault="00C64BE8" w:rsidP="00C64BE8">
      <w:pPr>
        <w:rPr>
          <w:i/>
          <w:iCs/>
          <w:lang w:val="en-CA" w:eastAsia="en-US"/>
        </w:rPr>
      </w:pPr>
      <w:r>
        <w:rPr>
          <w:i/>
          <w:iCs/>
          <w:lang w:val="en-CA" w:eastAsia="en-US"/>
        </w:rPr>
        <w:t>(0) broad attachment to cephalic region</w:t>
      </w:r>
    </w:p>
    <w:p w14:paraId="45A0F419" w14:textId="23FAED55" w:rsidR="00C64BE8" w:rsidRDefault="00C64BE8" w:rsidP="00C64BE8">
      <w:pPr>
        <w:rPr>
          <w:i/>
          <w:iCs/>
          <w:lang w:val="en-CA" w:eastAsia="en-US"/>
        </w:rPr>
      </w:pPr>
      <w:r>
        <w:rPr>
          <w:i/>
          <w:iCs/>
          <w:lang w:val="en-CA" w:eastAsia="en-US"/>
        </w:rPr>
        <w:t>(1) narrow attachment with anterior edge of cephalic region</w:t>
      </w:r>
    </w:p>
    <w:p w14:paraId="1358FBA8" w14:textId="4FC39A95" w:rsidR="00C64BE8" w:rsidRDefault="00C64BE8" w:rsidP="00C64BE8">
      <w:pPr>
        <w:rPr>
          <w:i/>
          <w:iCs/>
          <w:lang w:val="en-CA" w:eastAsia="en-US"/>
        </w:rPr>
      </w:pPr>
      <w:r>
        <w:rPr>
          <w:i/>
          <w:iCs/>
          <w:lang w:val="en-CA" w:eastAsia="en-US"/>
        </w:rPr>
        <w:t>(–) ina</w:t>
      </w:r>
      <w:r w:rsidR="009C0753">
        <w:rPr>
          <w:i/>
          <w:iCs/>
          <w:lang w:val="en-CA" w:eastAsia="en-US"/>
        </w:rPr>
        <w:t>p</w:t>
      </w:r>
      <w:r>
        <w:rPr>
          <w:i/>
          <w:iCs/>
          <w:lang w:val="en-CA" w:eastAsia="en-US"/>
        </w:rPr>
        <w:t>plicable: isolated dorsal sclerite (Character 4) absent</w:t>
      </w:r>
    </w:p>
    <w:p w14:paraId="11AE9A04" w14:textId="77777777" w:rsidR="00C64BE8" w:rsidRDefault="00C64BE8" w:rsidP="00C64BE8">
      <w:pPr>
        <w:rPr>
          <w:i/>
          <w:iCs/>
          <w:lang w:val="en-CA" w:eastAsia="en-US"/>
        </w:rPr>
      </w:pPr>
    </w:p>
    <w:p w14:paraId="262CA72F" w14:textId="4275604A" w:rsidR="009C0753" w:rsidRDefault="00C64BE8" w:rsidP="009C0753">
      <w:pPr>
        <w:jc w:val="both"/>
        <w:rPr>
          <w:color w:val="000000"/>
          <w:lang w:val="en-CA" w:eastAsia="en-US"/>
        </w:rPr>
      </w:pPr>
      <w:r>
        <w:rPr>
          <w:lang w:val="en-CA" w:eastAsia="en-US"/>
        </w:rPr>
        <w:t xml:space="preserve">The dorsal isolated sclerite is broadly attached in </w:t>
      </w:r>
      <w:proofErr w:type="spellStart"/>
      <w:r>
        <w:rPr>
          <w:lang w:val="en-CA" w:eastAsia="en-US"/>
        </w:rPr>
        <w:t>Radiodonta</w:t>
      </w:r>
      <w:proofErr w:type="spellEnd"/>
      <w:r>
        <w:rPr>
          <w:lang w:val="en-CA" w:eastAsia="en-US"/>
        </w:rPr>
        <w:t xml:space="preserve"> </w:t>
      </w:r>
      <w:sdt>
        <w:sdtPr>
          <w:rPr>
            <w:color w:val="000000"/>
            <w:lang w:val="en-CA" w:eastAsia="en-US"/>
          </w:rPr>
          <w:tag w:val="MENDELEY_CITATION_v3_eyJjaXRhdGlvbklEIjoiTUVOREVMRVlfQ0lUQVRJT05fODlkMWNhMTAtNWE0YS00NGI2LTllZWQtYTY4YjAyMWM2OWI1IiwicHJvcGVydGllcyI6eyJub3RlSW5kZXgiOjB9LCJpc0VkaXRlZCI6ZmFsc2UsIm1hbnVhbE92ZXJyaWRlIjp7ImlzTWFudWFsbHlPdmVycmlkZGVuIjpmYWxzZSwiY2l0ZXByb2NUZXh0IjoiKERhbGV5IDxpPmV0IGFsLjwvaT4gMjAwOTsgRGFsZXkgYW5kIEJlcmdzdHLDtm0gMjAxMjsgQ29uZyA8aT5ldCBhbC48L2k+IDIwMTQ7IERhbGV5IGFuZCBFZGdlY29tYmUgMjAxNDsgVmFuIFJveSwgRGFsZXkgYW5kIEJyaWdncyAyMDE1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"/>
          <w:id w:val="-205098263"/>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 Daley and Bergström 2012; Cong </w:t>
          </w:r>
          <w:r w:rsidR="00651AF7" w:rsidRPr="00651AF7">
            <w:rPr>
              <w:rFonts w:eastAsia="Times New Roman"/>
              <w:i/>
              <w:iCs/>
              <w:color w:val="000000"/>
            </w:rPr>
            <w:t>et al.</w:t>
          </w:r>
          <w:r w:rsidR="00651AF7" w:rsidRPr="00651AF7">
            <w:rPr>
              <w:rFonts w:eastAsia="Times New Roman"/>
              <w:color w:val="000000"/>
            </w:rPr>
            <w:t xml:space="preserve"> 2014; Daley and Edgecombe 2014; Van Roy, Daley and Briggs 2015)</w:t>
          </w:r>
        </w:sdtContent>
      </w:sdt>
      <w:r w:rsidR="009C0753">
        <w:rPr>
          <w:color w:val="000000"/>
          <w:lang w:val="en-CA" w:eastAsia="en-US"/>
        </w:rPr>
        <w:t xml:space="preserve">, whereas the euarthropod anterior sclerite is only narrowly attached to the anterior end of the body in upper-stem and crown group euarthropods </w:t>
      </w:r>
      <w:sdt>
        <w:sdtPr>
          <w:rPr>
            <w:color w:val="000000"/>
            <w:lang w:val="en-CA" w:eastAsia="en-US"/>
          </w:rPr>
          <w:tag w:val="MENDELEY_CITATION_v3_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"/>
          <w:id w:val="344290282"/>
          <w:placeholder>
            <w:docPart w:val="DefaultPlaceholder_-1854013440"/>
          </w:placeholder>
        </w:sdtPr>
        <w:sdtContent>
          <w:r w:rsidR="00651AF7" w:rsidRPr="00651AF7">
            <w:rPr>
              <w:rFonts w:eastAsia="Times New Roman"/>
              <w:color w:val="000000"/>
            </w:rPr>
            <w:t xml:space="preserve">(Edgecombe and </w:t>
          </w:r>
          <w:proofErr w:type="spellStart"/>
          <w:r w:rsidR="00651AF7" w:rsidRPr="00651AF7">
            <w:rPr>
              <w:rFonts w:eastAsia="Times New Roman"/>
              <w:color w:val="000000"/>
            </w:rPr>
            <w:t>Ramsköld</w:t>
          </w:r>
          <w:proofErr w:type="spellEnd"/>
          <w:r w:rsidR="00651AF7" w:rsidRPr="00651AF7">
            <w:rPr>
              <w:rFonts w:eastAsia="Times New Roman"/>
              <w:color w:val="000000"/>
            </w:rPr>
            <w:t xml:space="preserve"> 1999; Budd 2008; Yang </w:t>
          </w:r>
          <w:r w:rsidR="00651AF7" w:rsidRPr="00651AF7">
            <w:rPr>
              <w:rFonts w:eastAsia="Times New Roman"/>
              <w:i/>
              <w:iCs/>
              <w:color w:val="000000"/>
            </w:rPr>
            <w:t>et al.</w:t>
          </w:r>
          <w:r w:rsidR="00651AF7" w:rsidRPr="00651AF7">
            <w:rPr>
              <w:rFonts w:eastAsia="Times New Roman"/>
              <w:color w:val="000000"/>
            </w:rPr>
            <w:t xml:space="preserve"> 2013; Ortega-Hernández 2015)</w:t>
          </w:r>
        </w:sdtContent>
      </w:sdt>
      <w:r w:rsidR="009C0753">
        <w:rPr>
          <w:color w:val="000000"/>
          <w:lang w:val="en-CA" w:eastAsia="en-US"/>
        </w:rPr>
        <w:t xml:space="preserve">. </w:t>
      </w:r>
    </w:p>
    <w:p w14:paraId="66D26406" w14:textId="77777777" w:rsidR="009C0753" w:rsidRDefault="009C0753" w:rsidP="009C0753">
      <w:pPr>
        <w:pStyle w:val="Transformationseries"/>
      </w:pPr>
      <w:r>
        <w:t>Isolated lateral sclerites, forming tri-partite carapace</w:t>
      </w:r>
    </w:p>
    <w:p w14:paraId="21C30DF4" w14:textId="399A2D5B" w:rsidR="009C0753" w:rsidRPr="009C0753" w:rsidRDefault="009C0753" w:rsidP="009C0753">
      <w:pPr>
        <w:rPr>
          <w:i/>
          <w:iCs/>
          <w:lang w:val="en-CA" w:eastAsia="en-US"/>
        </w:rPr>
      </w:pPr>
      <w:r w:rsidRPr="009C0753">
        <w:rPr>
          <w:i/>
          <w:iCs/>
          <w:lang w:val="en-CA" w:eastAsia="en-US"/>
        </w:rPr>
        <w:t>(0) absent</w:t>
      </w:r>
    </w:p>
    <w:p w14:paraId="23F9AD63" w14:textId="4585D2C3" w:rsidR="009C0753" w:rsidRPr="009C0753" w:rsidRDefault="009C0753" w:rsidP="009C0753">
      <w:pPr>
        <w:rPr>
          <w:i/>
          <w:iCs/>
          <w:lang w:val="en-CA" w:eastAsia="en-US"/>
        </w:rPr>
      </w:pPr>
      <w:r w:rsidRPr="009C0753">
        <w:rPr>
          <w:i/>
          <w:iCs/>
          <w:lang w:val="en-CA" w:eastAsia="en-US"/>
        </w:rPr>
        <w:t>(1) present</w:t>
      </w:r>
    </w:p>
    <w:p w14:paraId="472BFCE9" w14:textId="1AC62925" w:rsidR="009C0753" w:rsidRDefault="009C0753" w:rsidP="009C0753">
      <w:pPr>
        <w:rPr>
          <w:lang w:val="en-CA" w:eastAsia="en-US"/>
        </w:rPr>
      </w:pPr>
      <w:r w:rsidRPr="009C0753">
        <w:rPr>
          <w:i/>
          <w:iCs/>
          <w:lang w:val="en-CA" w:eastAsia="en-US"/>
        </w:rPr>
        <w:t>(–) inapplicable: isolated dorsal sclerite (Character 4) absent; cephalic shield (Character 3) present</w:t>
      </w:r>
    </w:p>
    <w:p w14:paraId="0FC5B5B3" w14:textId="77777777" w:rsidR="009C0753" w:rsidRDefault="009C0753" w:rsidP="009C0753">
      <w:pPr>
        <w:rPr>
          <w:lang w:val="en-CA" w:eastAsia="en-US"/>
        </w:rPr>
      </w:pPr>
    </w:p>
    <w:p w14:paraId="4C423172" w14:textId="76E7B659" w:rsidR="00A87FBE" w:rsidRPr="009C0753" w:rsidRDefault="009C0753" w:rsidP="008C05B6">
      <w:pPr>
        <w:jc w:val="both"/>
        <w:rPr>
          <w:lang w:val="en-CA" w:eastAsia="en-US"/>
        </w:rPr>
      </w:pPr>
      <w:r>
        <w:rPr>
          <w:lang w:val="en-CA" w:eastAsia="en-US"/>
        </w:rPr>
        <w:t xml:space="preserve">This character refers to the lateral elements that typify the anterior </w:t>
      </w:r>
      <w:proofErr w:type="spellStart"/>
      <w:r>
        <w:rPr>
          <w:lang w:val="en-CA" w:eastAsia="en-US"/>
        </w:rPr>
        <w:t>scleritome</w:t>
      </w:r>
      <w:proofErr w:type="spellEnd"/>
      <w:r>
        <w:rPr>
          <w:lang w:val="en-CA" w:eastAsia="en-US"/>
        </w:rPr>
        <w:t xml:space="preserve"> of </w:t>
      </w:r>
      <w:proofErr w:type="spellStart"/>
      <w:r>
        <w:rPr>
          <w:lang w:val="en-CA" w:eastAsia="en-US"/>
        </w:rPr>
        <w:t>hurdiid</w:t>
      </w:r>
      <w:proofErr w:type="spellEnd"/>
      <w:r>
        <w:rPr>
          <w:lang w:val="en-CA" w:eastAsia="en-US"/>
        </w:rPr>
        <w:t xml:space="preserve"> </w:t>
      </w:r>
      <w:proofErr w:type="spellStart"/>
      <w:r>
        <w:rPr>
          <w:lang w:val="en-CA" w:eastAsia="en-US"/>
        </w:rPr>
        <w:t>radiodontans</w:t>
      </w:r>
      <w:proofErr w:type="spellEnd"/>
      <w:r>
        <w:rPr>
          <w:lang w:val="en-CA" w:eastAsia="en-US"/>
        </w:rPr>
        <w:t xml:space="preserve"> </w:t>
      </w:r>
      <w:sdt>
        <w:sdtPr>
          <w:rPr>
            <w:color w:val="000000"/>
            <w:lang w:val="en-CA" w:eastAsia="en-US"/>
          </w:rPr>
          <w:tag w:val="MENDELEY_CITATION_v3_eyJjaXRhdGlvbklEIjoiTUVOREVMRVlfQ0lUQVRJT05fMDI2ZWQ1ODMtYTYxMS00NTJhLWEzZjQtNTYzNjczODYwODBkIiwicHJvcGVydGllcyI6eyJub3RlSW5kZXgiOjB9LCJpc0VkaXRlZCI6ZmFsc2UsIm1hbnVhbE92ZXJyaWRlIjp7ImlzTWFudWFsbHlPdmVycmlkZGVuIjp0cnVlLCJjaXRlcHJvY1RleHQiOiIoRGFsZXkgPGk+ZXQgYWwuPC9pPiAyMDA5OyBEYWxleSBhbmQgQmVyZ3N0csO2bSAyMDEyOyBWYW4gUm95LCBEYWxleSBhbmQgQnJpZ2dzIDIwMTUpIiwibWFudWFsT3ZlcnJpZGVUZXh0IjoiKERhbGV5IGV0IGFsLiAyMDA5OyBEYWxleSBhbmQgQmVyZ3N0csO2bSAyMDEyOyBWYW4gUm95LCBEYWxleSBhbmQgQnJpZ2dzIDIwMTUpL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845136413"/>
          <w:placeholder>
            <w:docPart w:val="DefaultPlaceholder_-1854013440"/>
          </w:placeholder>
        </w:sdtPr>
        <w:sdtContent>
          <w:r w:rsidR="00651AF7" w:rsidRPr="00651AF7">
            <w:rPr>
              <w:rFonts w:eastAsia="Times New Roman"/>
              <w:color w:val="000000"/>
            </w:rPr>
            <w:t>(Daley et al. 2009; Daley and Bergström 2012; Van Roy, Daley and Briggs 2015).</w:t>
          </w:r>
        </w:sdtContent>
      </w:sdt>
    </w:p>
    <w:p w14:paraId="4EF58497" w14:textId="77777777" w:rsidR="00BE658A" w:rsidRPr="003E4A65" w:rsidRDefault="00BE658A" w:rsidP="00D47BD5">
      <w:pPr>
        <w:pStyle w:val="Heading2"/>
        <w:jc w:val="both"/>
        <w:rPr>
          <w:rFonts w:ascii="Times New Roman" w:hAnsi="Times New Roman"/>
          <w:lang w:val="en-US"/>
        </w:rPr>
      </w:pPr>
      <w:r w:rsidRPr="003E4A65">
        <w:rPr>
          <w:rFonts w:ascii="Times New Roman" w:hAnsi="Times New Roman"/>
          <w:lang w:val="en-US"/>
        </w:rPr>
        <w:lastRenderedPageBreak/>
        <w:t>Cephalic/anterior appendages</w:t>
      </w:r>
    </w:p>
    <w:p w14:paraId="3BEC7A16" w14:textId="77777777" w:rsidR="00BE658A" w:rsidRPr="003E4A65" w:rsidRDefault="00BE658A"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Nature of post-ocular (post-</w:t>
      </w:r>
      <w:proofErr w:type="spellStart"/>
      <w:r w:rsidRPr="003E4A65">
        <w:rPr>
          <w:rFonts w:ascii="Times New Roman" w:hAnsi="Times New Roman"/>
          <w:lang w:val="en-US"/>
        </w:rPr>
        <w:t>protocerebral</w:t>
      </w:r>
      <w:proofErr w:type="spellEnd"/>
      <w:r w:rsidRPr="003E4A65">
        <w:rPr>
          <w:rFonts w:ascii="Times New Roman" w:hAnsi="Times New Roman"/>
          <w:lang w:val="en-US"/>
        </w:rPr>
        <w:t xml:space="preserve">) body appendages </w:t>
      </w:r>
    </w:p>
    <w:p w14:paraId="7A1460AD" w14:textId="77777777" w:rsidR="00BE658A" w:rsidRPr="003E4A65" w:rsidRDefault="00BE658A" w:rsidP="00D47BD5">
      <w:pPr>
        <w:pStyle w:val="Tokendescription"/>
        <w:rPr>
          <w:lang w:val="en-US"/>
        </w:rPr>
      </w:pPr>
      <w:r w:rsidRPr="003E4A65">
        <w:rPr>
          <w:lang w:val="en-US"/>
        </w:rPr>
        <w:t xml:space="preserve">(0) </w:t>
      </w:r>
      <w:proofErr w:type="spellStart"/>
      <w:r w:rsidRPr="003E4A65">
        <w:rPr>
          <w:lang w:val="en-US"/>
        </w:rPr>
        <w:t>lobopodous</w:t>
      </w:r>
      <w:proofErr w:type="spellEnd"/>
    </w:p>
    <w:p w14:paraId="7ACDC002" w14:textId="77777777" w:rsidR="00BE658A" w:rsidRPr="003E4A65" w:rsidRDefault="00BE658A" w:rsidP="00D47BD5">
      <w:pPr>
        <w:pStyle w:val="Tokendescription"/>
        <w:rPr>
          <w:lang w:val="en-US"/>
        </w:rPr>
      </w:pPr>
      <w:r w:rsidRPr="003E4A65">
        <w:rPr>
          <w:lang w:val="en-US"/>
        </w:rPr>
        <w:t xml:space="preserve">(1) </w:t>
      </w:r>
      <w:proofErr w:type="spellStart"/>
      <w:r w:rsidRPr="003E4A65">
        <w:rPr>
          <w:lang w:val="en-US"/>
        </w:rPr>
        <w:t>arthropodized</w:t>
      </w:r>
      <w:proofErr w:type="spellEnd"/>
      <w:r w:rsidRPr="003E4A65">
        <w:rPr>
          <w:i w:val="0"/>
          <w:lang w:val="en-US"/>
        </w:rPr>
        <w:t xml:space="preserve"> (sclerotized; arthrodial membranes present)</w:t>
      </w:r>
      <w:r w:rsidRPr="003E4A65">
        <w:rPr>
          <w:lang w:val="en-US"/>
        </w:rPr>
        <w:t xml:space="preserve"> </w:t>
      </w:r>
    </w:p>
    <w:p w14:paraId="424C13F9" w14:textId="77777777" w:rsidR="00D32B82" w:rsidRPr="003E4A65" w:rsidRDefault="00BE658A" w:rsidP="00D47BD5">
      <w:pPr>
        <w:pStyle w:val="Tokendescription"/>
        <w:rPr>
          <w:lang w:val="en-US"/>
        </w:rPr>
      </w:pPr>
      <w:r w:rsidRPr="003E4A65">
        <w:rPr>
          <w:lang w:val="en-US"/>
        </w:rPr>
        <w:t>(–) inapplicable: paired appendages (Character 1) absent</w:t>
      </w:r>
    </w:p>
    <w:p w14:paraId="7BA70C0C" w14:textId="43BD7A66" w:rsidR="00AA5FD4" w:rsidRPr="007B2CE7" w:rsidRDefault="00BE658A" w:rsidP="00D47BD5">
      <w:pPr>
        <w:jc w:val="both"/>
        <w:rPr>
          <w:lang w:val="en-US"/>
        </w:rPr>
      </w:pPr>
      <w:proofErr w:type="spellStart"/>
      <w:r w:rsidRPr="007B2CE7">
        <w:rPr>
          <w:i/>
          <w:iCs/>
          <w:lang w:val="en-US"/>
        </w:rPr>
        <w:t>Schinderhannes</w:t>
      </w:r>
      <w:proofErr w:type="spellEnd"/>
      <w:r w:rsidRPr="007B2CE7">
        <w:rPr>
          <w:lang w:val="en-US"/>
        </w:rPr>
        <w:t xml:space="preserve"> </w:t>
      </w:r>
      <w:sdt>
        <w:sdtPr>
          <w:rPr>
            <w:color w:val="000000"/>
            <w:lang w:val="en-US"/>
          </w:rPr>
          <w:tag w:val="MENDELEY_CITATION_v3_eyJjaXRhdGlvbklEIjoiTUVOREVMRVlfQ0lUQVRJT05fYzNkMGEzMjItMzMyNC00NDI2LTllZjItMzMyNmVhMTY5YjNi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
          <w:id w:val="-76982591"/>
          <w:placeholder>
            <w:docPart w:val="DefaultPlaceholder_-1854013440"/>
          </w:placeholder>
        </w:sdtPr>
        <w:sdtContent>
          <w:r w:rsidR="00651AF7" w:rsidRPr="00651AF7">
            <w:rPr>
              <w:color w:val="000000"/>
              <w:lang w:val="en-US"/>
            </w:rPr>
            <w:t>(Kühl, Briggs and Rust 2009)</w:t>
          </w:r>
        </w:sdtContent>
      </w:sdt>
      <w:r w:rsidRPr="007B2CE7">
        <w:rPr>
          <w:lang w:val="en-US"/>
        </w:rPr>
        <w:t xml:space="preserve">is coded as having </w:t>
      </w:r>
      <w:proofErr w:type="spellStart"/>
      <w:r w:rsidRPr="007B2CE7">
        <w:rPr>
          <w:lang w:val="en-US"/>
        </w:rPr>
        <w:t>lobopodous</w:t>
      </w:r>
      <w:proofErr w:type="spellEnd"/>
      <w:r w:rsidRPr="007B2CE7">
        <w:rPr>
          <w:lang w:val="en-US"/>
        </w:rPr>
        <w:t xml:space="preserve"> post-</w:t>
      </w:r>
      <w:proofErr w:type="spellStart"/>
      <w:r w:rsidRPr="007B2CE7">
        <w:rPr>
          <w:lang w:val="en-US"/>
        </w:rPr>
        <w:t>protocerebral</w:t>
      </w:r>
      <w:proofErr w:type="spellEnd"/>
      <w:r w:rsidRPr="007B2CE7">
        <w:rPr>
          <w:lang w:val="en-US"/>
        </w:rPr>
        <w:t xml:space="preserve"> appendages based on the presence of a pair of enlarged lateral body flaps resembling those of the recently described </w:t>
      </w:r>
      <w:proofErr w:type="spellStart"/>
      <w:r w:rsidRPr="007B2CE7">
        <w:rPr>
          <w:lang w:val="en-US"/>
        </w:rPr>
        <w:t>radiodontan</w:t>
      </w:r>
      <w:proofErr w:type="spellEnd"/>
      <w:r w:rsidRPr="007B2CE7">
        <w:rPr>
          <w:lang w:val="en-US"/>
        </w:rPr>
        <w:t xml:space="preserve"> </w:t>
      </w:r>
      <w:proofErr w:type="spellStart"/>
      <w:r w:rsidRPr="00F9349A">
        <w:rPr>
          <w:i/>
          <w:iCs/>
          <w:lang w:val="en-US"/>
        </w:rPr>
        <w:t>Lyrarapax</w:t>
      </w:r>
      <w:proofErr w:type="spellEnd"/>
      <w:r w:rsidR="00A87FBE">
        <w:rPr>
          <w:lang w:val="en-US"/>
        </w:rPr>
        <w:t xml:space="preserve"> </w:t>
      </w:r>
      <w:sdt>
        <w:sdtPr>
          <w:rPr>
            <w:color w:val="000000"/>
            <w:lang w:val="en-US"/>
          </w:rPr>
          <w:tag w:val="MENDELEY_CITATION_v3_eyJjaXRhdGlvbklEIjoiTUVOREVMRVlfQ0lUQVRJT05fOGUzMjM3OTMtZDNjYi00YmRjLWJlNzgtNjYzNTA2ZTU5YmEy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
          <w:id w:val="356238748"/>
          <w:placeholder>
            <w:docPart w:val="DefaultPlaceholder_-1854013440"/>
          </w:placeholder>
        </w:sdtPr>
        <w:sdtContent>
          <w:r w:rsidR="00651AF7" w:rsidRPr="00651AF7">
            <w:rPr>
              <w:rFonts w:eastAsia="Times New Roman"/>
              <w:color w:val="000000"/>
            </w:rPr>
            <w:t xml:space="preserve">(Cong </w:t>
          </w:r>
          <w:r w:rsidR="00651AF7" w:rsidRPr="00651AF7">
            <w:rPr>
              <w:rFonts w:eastAsia="Times New Roman"/>
              <w:i/>
              <w:iCs/>
              <w:color w:val="000000"/>
            </w:rPr>
            <w:t>et al.</w:t>
          </w:r>
          <w:r w:rsidR="00651AF7" w:rsidRPr="00651AF7">
            <w:rPr>
              <w:rFonts w:eastAsia="Times New Roman"/>
              <w:color w:val="000000"/>
            </w:rPr>
            <w:t xml:space="preserve"> 2014)</w:t>
          </w:r>
        </w:sdtContent>
      </w:sdt>
      <w:r w:rsidRPr="007B2CE7">
        <w:rPr>
          <w:lang w:val="en-US"/>
        </w:rPr>
        <w:t xml:space="preserve">. Although </w:t>
      </w:r>
      <w:r w:rsidR="001350A6">
        <w:rPr>
          <w:lang w:val="en-US"/>
        </w:rPr>
        <w:t xml:space="preserve">Liu et al (2011) </w:t>
      </w:r>
      <w:sdt>
        <w:sdtPr>
          <w:rPr>
            <w:color w:val="000000"/>
            <w:lang w:val="en-US"/>
          </w:rPr>
          <w:tag w:val="MENDELEY_CITATION_v3_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"/>
          <w:id w:val="-340007881"/>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11)</w:t>
          </w:r>
        </w:sdtContent>
      </w:sdt>
      <w:r w:rsidR="008073E0">
        <w:rPr>
          <w:lang w:val="en-US"/>
        </w:rPr>
        <w:t xml:space="preserve"> </w:t>
      </w:r>
      <w:r w:rsidRPr="007B2CE7">
        <w:rPr>
          <w:lang w:val="en-US"/>
        </w:rPr>
        <w:t xml:space="preserve">described the appendages of the lobopodian </w:t>
      </w:r>
      <w:r w:rsidRPr="00BD633B">
        <w:rPr>
          <w:i/>
          <w:iCs/>
          <w:lang w:val="en-US"/>
        </w:rPr>
        <w:t>Diania</w:t>
      </w:r>
      <w:r w:rsidRPr="007B2CE7">
        <w:rPr>
          <w:lang w:val="en-US"/>
        </w:rPr>
        <w:t xml:space="preserve"> as having an </w:t>
      </w:r>
      <w:proofErr w:type="spellStart"/>
      <w:r w:rsidRPr="007B2CE7">
        <w:rPr>
          <w:lang w:val="en-US"/>
        </w:rPr>
        <w:t>arthropodized</w:t>
      </w:r>
      <w:proofErr w:type="spellEnd"/>
      <w:r w:rsidRPr="007B2CE7">
        <w:rPr>
          <w:lang w:val="en-US"/>
        </w:rPr>
        <w:t xml:space="preserve"> organization, a recent revision of this taxon by</w:t>
      </w:r>
      <w:r w:rsidR="008073E0">
        <w:rPr>
          <w:lang w:val="en-US"/>
        </w:rPr>
        <w:t xml:space="preserve"> </w:t>
      </w:r>
      <w:sdt>
        <w:sdtPr>
          <w:rPr>
            <w:color w:val="000000"/>
            <w:lang w:val="en-US"/>
          </w:rPr>
          <w:tag w:val="MENDELEY_CITATION_v3_eyJjaXRhdGlvbklEIjoiTUVOREVMRVlfQ0lUQVRJT05fYzk3ODQyOWUtNGY1NS00YTI5LTg3OWEtNmY2MDM2NjM1YWQ5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1457918502"/>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Pr="007B2CE7">
        <w:rPr>
          <w:lang w:val="en-US"/>
        </w:rPr>
        <w:t xml:space="preserve"> concluded that the podomere-like structures on the legs are the result of </w:t>
      </w:r>
      <w:proofErr w:type="spellStart"/>
      <w:r w:rsidRPr="007B2CE7">
        <w:rPr>
          <w:lang w:val="en-US"/>
        </w:rPr>
        <w:t>taphonomic</w:t>
      </w:r>
      <w:proofErr w:type="spellEnd"/>
      <w:r w:rsidRPr="007B2CE7">
        <w:rPr>
          <w:lang w:val="en-US"/>
        </w:rPr>
        <w:t xml:space="preserve"> artifacts during burial; </w:t>
      </w:r>
      <w:r w:rsidRPr="002E1F85">
        <w:rPr>
          <w:i/>
          <w:iCs/>
          <w:lang w:val="en-US"/>
        </w:rPr>
        <w:t>Diania</w:t>
      </w:r>
      <w:r w:rsidRPr="007B2CE7">
        <w:rPr>
          <w:lang w:val="en-US"/>
        </w:rPr>
        <w:t xml:space="preserve"> is thus scored as having </w:t>
      </w:r>
      <w:proofErr w:type="spellStart"/>
      <w:r w:rsidRPr="007B2CE7">
        <w:rPr>
          <w:lang w:val="en-US"/>
        </w:rPr>
        <w:t>lobopodous</w:t>
      </w:r>
      <w:proofErr w:type="spellEnd"/>
      <w:r w:rsidRPr="007B2CE7">
        <w:rPr>
          <w:lang w:val="en-US"/>
        </w:rPr>
        <w:t xml:space="preserve"> appendages. </w:t>
      </w:r>
    </w:p>
    <w:p w14:paraId="52862B55" w14:textId="77777777" w:rsidR="00B060E9" w:rsidRDefault="00B060E9" w:rsidP="00D47BD5">
      <w:pPr>
        <w:pStyle w:val="Transformationseries"/>
        <w:spacing w:line="360" w:lineRule="auto"/>
        <w:jc w:val="both"/>
        <w:rPr>
          <w:rFonts w:ascii="Times New Roman" w:hAnsi="Times New Roman"/>
          <w:color w:val="000000"/>
          <w:lang w:val="en-US"/>
        </w:rPr>
      </w:pPr>
      <w:r>
        <w:rPr>
          <w:rFonts w:ascii="Times New Roman" w:hAnsi="Times New Roman"/>
          <w:color w:val="000000"/>
          <w:lang w:val="en-US"/>
        </w:rPr>
        <w:t xml:space="preserve"> </w:t>
      </w:r>
      <w:proofErr w:type="spellStart"/>
      <w:r w:rsidR="00AC6A14">
        <w:rPr>
          <w:rFonts w:ascii="Times New Roman" w:hAnsi="Times New Roman"/>
          <w:color w:val="000000"/>
          <w:lang w:val="en-US"/>
        </w:rPr>
        <w:t>P</w:t>
      </w:r>
      <w:r>
        <w:rPr>
          <w:rFonts w:ascii="Times New Roman" w:hAnsi="Times New Roman"/>
          <w:color w:val="000000"/>
          <w:lang w:val="en-US"/>
        </w:rPr>
        <w:t>rotocerebral</w:t>
      </w:r>
      <w:proofErr w:type="spellEnd"/>
      <w:r>
        <w:rPr>
          <w:rFonts w:ascii="Times New Roman" w:hAnsi="Times New Roman"/>
          <w:color w:val="000000"/>
          <w:lang w:val="en-US"/>
        </w:rPr>
        <w:t xml:space="preserve"> limb pair with arthrodial membranes </w:t>
      </w:r>
    </w:p>
    <w:p w14:paraId="00394934" w14:textId="77777777" w:rsidR="00B060E9" w:rsidRDefault="00B060E9" w:rsidP="00D47BD5">
      <w:pPr>
        <w:pStyle w:val="Tokendescription"/>
        <w:rPr>
          <w:color w:val="000000"/>
          <w:lang w:val="en-US"/>
        </w:rPr>
      </w:pPr>
      <w:r>
        <w:rPr>
          <w:color w:val="000000"/>
          <w:lang w:val="en-US"/>
        </w:rPr>
        <w:t>(0) absent</w:t>
      </w:r>
    </w:p>
    <w:p w14:paraId="30BA03E4" w14:textId="77777777" w:rsidR="00B060E9" w:rsidRDefault="00B060E9" w:rsidP="00D47BD5">
      <w:pPr>
        <w:pStyle w:val="Tokendescription"/>
        <w:rPr>
          <w:color w:val="000000"/>
          <w:lang w:val="en-US"/>
        </w:rPr>
      </w:pPr>
      <w:r>
        <w:rPr>
          <w:color w:val="000000"/>
          <w:lang w:val="en-US"/>
        </w:rPr>
        <w:t>(1) present</w:t>
      </w:r>
    </w:p>
    <w:p w14:paraId="6B341DEA" w14:textId="77777777" w:rsidR="006975DE" w:rsidRDefault="00CC5946" w:rsidP="00D47BD5">
      <w:pPr>
        <w:pStyle w:val="Tokendescription"/>
        <w:rPr>
          <w:color w:val="000000"/>
          <w:lang w:val="en-US"/>
        </w:rPr>
      </w:pPr>
      <w:r>
        <w:rPr>
          <w:color w:val="000000"/>
          <w:lang w:val="en-US"/>
        </w:rPr>
        <w:t>(–)</w:t>
      </w:r>
      <w:r w:rsidR="006975DE">
        <w:rPr>
          <w:color w:val="000000"/>
          <w:lang w:val="en-US"/>
        </w:rPr>
        <w:t xml:space="preserve"> </w:t>
      </w:r>
      <w:r w:rsidR="00F23568">
        <w:rPr>
          <w:color w:val="000000"/>
          <w:lang w:val="en-US"/>
        </w:rPr>
        <w:t>inapplicable:</w:t>
      </w:r>
      <w:r w:rsidR="005A3000">
        <w:rPr>
          <w:color w:val="000000"/>
          <w:lang w:val="en-US"/>
        </w:rPr>
        <w:t xml:space="preserve"> </w:t>
      </w:r>
      <w:r w:rsidR="000C0939">
        <w:rPr>
          <w:color w:val="000000"/>
          <w:lang w:val="en-US"/>
        </w:rPr>
        <w:t xml:space="preserve"> paired appendages</w:t>
      </w:r>
      <w:r w:rsidR="006975DE">
        <w:rPr>
          <w:color w:val="000000"/>
          <w:lang w:val="en-US"/>
        </w:rPr>
        <w:t xml:space="preserve"> </w:t>
      </w:r>
      <w:r w:rsidR="00875F26">
        <w:rPr>
          <w:color w:val="000000"/>
          <w:lang w:val="en-US"/>
        </w:rPr>
        <w:t>(</w:t>
      </w:r>
      <w:r w:rsidR="00D70C51">
        <w:rPr>
          <w:color w:val="000000"/>
          <w:lang w:val="en-US"/>
        </w:rPr>
        <w:t>Character</w:t>
      </w:r>
      <w:r w:rsidR="00875F26">
        <w:rPr>
          <w:color w:val="000000"/>
          <w:lang w:val="en-US"/>
        </w:rPr>
        <w:t xml:space="preserve"> </w:t>
      </w:r>
      <w:r w:rsidR="000C0939">
        <w:rPr>
          <w:color w:val="000000"/>
          <w:lang w:val="en-US"/>
        </w:rPr>
        <w:t>1</w:t>
      </w:r>
      <w:r w:rsidR="007C347F">
        <w:rPr>
          <w:color w:val="000000"/>
          <w:lang w:val="en-US"/>
        </w:rPr>
        <w:t>)</w:t>
      </w:r>
      <w:r w:rsidR="005A3000">
        <w:rPr>
          <w:color w:val="000000"/>
          <w:lang w:val="en-US"/>
        </w:rPr>
        <w:t xml:space="preserve"> </w:t>
      </w:r>
      <w:r w:rsidR="003D6339">
        <w:rPr>
          <w:color w:val="000000"/>
          <w:lang w:val="en-US"/>
        </w:rPr>
        <w:t>absent</w:t>
      </w:r>
    </w:p>
    <w:p w14:paraId="496C8B4D" w14:textId="5966DF35" w:rsidR="00311D95" w:rsidRPr="001A65E4" w:rsidRDefault="00531A3E" w:rsidP="00D47BD5">
      <w:pPr>
        <w:jc w:val="both"/>
        <w:rPr>
          <w:color w:val="000000" w:themeColor="text1"/>
          <w:lang w:val="en-US"/>
        </w:rPr>
      </w:pPr>
      <w:r w:rsidRPr="001A65E4">
        <w:rPr>
          <w:color w:val="000000" w:themeColor="text1"/>
          <w:lang w:val="en-US"/>
        </w:rPr>
        <w:t xml:space="preserve">This </w:t>
      </w:r>
      <w:r w:rsidR="007A6B3C" w:rsidRPr="001A65E4">
        <w:rPr>
          <w:color w:val="000000" w:themeColor="text1"/>
          <w:lang w:val="en-US"/>
        </w:rPr>
        <w:t>character</w:t>
      </w:r>
      <w:r w:rsidR="00AF5FCA" w:rsidRPr="001A65E4">
        <w:rPr>
          <w:color w:val="000000" w:themeColor="text1"/>
          <w:lang w:val="en-US"/>
        </w:rPr>
        <w:t xml:space="preserve"> distinguishes the nature of the first pair of appendages as </w:t>
      </w:r>
      <w:proofErr w:type="spellStart"/>
      <w:r w:rsidR="00AF5FCA" w:rsidRPr="001A65E4">
        <w:rPr>
          <w:color w:val="000000" w:themeColor="text1"/>
          <w:lang w:val="en-US"/>
        </w:rPr>
        <w:t>arthropodized</w:t>
      </w:r>
      <w:proofErr w:type="spellEnd"/>
      <w:r w:rsidR="00AF5FCA" w:rsidRPr="001A65E4">
        <w:rPr>
          <w:color w:val="000000" w:themeColor="text1"/>
          <w:lang w:val="en-US"/>
        </w:rPr>
        <w:t xml:space="preserve"> or </w:t>
      </w:r>
      <w:r w:rsidR="00311D95" w:rsidRPr="001A65E4">
        <w:rPr>
          <w:color w:val="000000" w:themeColor="text1"/>
          <w:lang w:val="en-US"/>
        </w:rPr>
        <w:t>not</w:t>
      </w:r>
      <w:r w:rsidR="00AF5FCA" w:rsidRPr="001A65E4">
        <w:rPr>
          <w:color w:val="000000" w:themeColor="text1"/>
          <w:lang w:val="en-US"/>
        </w:rPr>
        <w:t xml:space="preserve">. </w:t>
      </w:r>
      <w:proofErr w:type="spellStart"/>
      <w:r w:rsidR="00AF5FCA" w:rsidRPr="001A65E4">
        <w:rPr>
          <w:color w:val="000000" w:themeColor="text1"/>
          <w:lang w:val="en-US"/>
        </w:rPr>
        <w:t>Radiodontans</w:t>
      </w:r>
      <w:proofErr w:type="spellEnd"/>
      <w:r w:rsidR="00AF5FCA" w:rsidRPr="001A65E4">
        <w:rPr>
          <w:color w:val="000000" w:themeColor="text1"/>
          <w:lang w:val="en-US"/>
        </w:rPr>
        <w:t xml:space="preserve"> </w:t>
      </w:r>
      <w:r w:rsidR="00311D95" w:rsidRPr="001A65E4">
        <w:rPr>
          <w:color w:val="000000" w:themeColor="text1"/>
          <w:lang w:val="en-US"/>
        </w:rPr>
        <w:t>are scored as present due to their</w:t>
      </w:r>
      <w:r w:rsidRPr="001A65E4">
        <w:rPr>
          <w:color w:val="000000" w:themeColor="text1"/>
          <w:lang w:val="en-US"/>
        </w:rPr>
        <w:t xml:space="preserve"> </w:t>
      </w:r>
      <w:proofErr w:type="spellStart"/>
      <w:r w:rsidRPr="001A65E4">
        <w:rPr>
          <w:color w:val="000000" w:themeColor="text1"/>
          <w:lang w:val="en-US"/>
        </w:rPr>
        <w:t>arthropodized</w:t>
      </w:r>
      <w:proofErr w:type="spellEnd"/>
      <w:r w:rsidRPr="001A65E4">
        <w:rPr>
          <w:color w:val="000000" w:themeColor="text1"/>
          <w:lang w:val="en-US"/>
        </w:rPr>
        <w:t xml:space="preserve"> ‘great appendages’ </w:t>
      </w:r>
      <w:sdt>
        <w:sdtPr>
          <w:rPr>
            <w:color w:val="000000"/>
            <w:lang w:val="en-US"/>
          </w:rPr>
          <w:tag w:val="MENDELEY_CITATION_v3_eyJjaXRhdGlvbklEIjoiTUVOREVMRVlfQ0lUQVRJT05fNzIzZGEyNTAtNTMzYS00ZWY3LWE3NWUtNDJlM2NlMmMxMDJmIiwicHJvcGVydGllcyI6eyJub3RlSW5kZXgiOjB9LCJpc0VkaXRlZCI6ZmFsc2UsIm1hbnVhbE92ZXJyaWRlIjp7ImlzTWFudWFsbHlPdmVycmlkZGVuIjpmYWxzZSwiY2l0ZXByb2NUZXh0IjoiKERhbGV5IGFuZCBFZGdlY29tYmUgMjAxNCkiLCJtYW51YWxPdmVycmlkZVRleHQiOiIifSwiY2l0YXRpb25JdGVtcyI6W3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
          <w:id w:val="933937525"/>
          <w:placeholder>
            <w:docPart w:val="DefaultPlaceholder_-1854013440"/>
          </w:placeholder>
        </w:sdtPr>
        <w:sdtContent>
          <w:r w:rsidR="00651AF7" w:rsidRPr="00651AF7">
            <w:rPr>
              <w:color w:val="000000"/>
              <w:lang w:val="en-US"/>
            </w:rPr>
            <w:t>(Daley and Edgecombe 2014)</w:t>
          </w:r>
        </w:sdtContent>
      </w:sdt>
      <w:r w:rsidR="001A65E4" w:rsidRPr="001A65E4">
        <w:rPr>
          <w:color w:val="000000" w:themeColor="text1"/>
          <w:lang w:val="en-US"/>
        </w:rPr>
        <w:t>.</w:t>
      </w:r>
      <w:r w:rsidRPr="001A65E4">
        <w:rPr>
          <w:color w:val="000000" w:themeColor="text1"/>
          <w:lang w:val="en-US"/>
        </w:rPr>
        <w:t xml:space="preserve"> </w:t>
      </w:r>
      <w:r w:rsidR="00311D95" w:rsidRPr="001A65E4">
        <w:rPr>
          <w:color w:val="000000" w:themeColor="text1"/>
          <w:lang w:val="en-US"/>
        </w:rPr>
        <w:t>Upper stem-group and crown-group e</w:t>
      </w:r>
      <w:r w:rsidRPr="001A65E4">
        <w:rPr>
          <w:color w:val="000000" w:themeColor="text1"/>
          <w:lang w:val="en-US"/>
        </w:rPr>
        <w:t>uarthropod</w:t>
      </w:r>
      <w:r w:rsidR="00311D95" w:rsidRPr="001A65E4">
        <w:rPr>
          <w:color w:val="000000" w:themeColor="text1"/>
          <w:lang w:val="en-US"/>
        </w:rPr>
        <w:t>s due to the presence of non-</w:t>
      </w:r>
      <w:proofErr w:type="spellStart"/>
      <w:r w:rsidR="00311D95" w:rsidRPr="001A65E4">
        <w:rPr>
          <w:color w:val="000000" w:themeColor="text1"/>
          <w:lang w:val="en-US"/>
        </w:rPr>
        <w:t>arthropodized</w:t>
      </w:r>
      <w:proofErr w:type="spellEnd"/>
      <w:r w:rsidR="00311D95" w:rsidRPr="001A65E4">
        <w:rPr>
          <w:color w:val="000000" w:themeColor="text1"/>
          <w:lang w:val="en-US"/>
        </w:rPr>
        <w:t xml:space="preserve"> hypostome</w:t>
      </w:r>
      <w:r w:rsidR="001A65E4" w:rsidRPr="001A65E4">
        <w:rPr>
          <w:color w:val="000000" w:themeColor="text1"/>
          <w:lang w:val="en-US"/>
        </w:rPr>
        <w:t xml:space="preserve">  </w:t>
      </w:r>
      <w:sdt>
        <w:sdtPr>
          <w:rPr>
            <w:color w:val="000000"/>
            <w:lang w:val="en-US"/>
          </w:rPr>
          <w:tag w:val="MENDELEY_CITATION_v3_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"/>
          <w:id w:val="1544567086"/>
          <w:placeholder>
            <w:docPart w:val="DefaultPlaceholder_-1854013440"/>
          </w:placeholder>
        </w:sdtPr>
        <w:sdtContent>
          <w:r w:rsidR="00651AF7" w:rsidRPr="00651AF7">
            <w:rPr>
              <w:rFonts w:eastAsia="Times New Roman"/>
              <w:color w:val="000000"/>
            </w:rPr>
            <w:t xml:space="preserve">(Edgecombe and </w:t>
          </w:r>
          <w:proofErr w:type="spellStart"/>
          <w:r w:rsidR="00651AF7" w:rsidRPr="00651AF7">
            <w:rPr>
              <w:rFonts w:eastAsia="Times New Roman"/>
              <w:color w:val="000000"/>
            </w:rPr>
            <w:t>Ramsköld</w:t>
          </w:r>
          <w:proofErr w:type="spellEnd"/>
          <w:r w:rsidR="00651AF7" w:rsidRPr="00651AF7">
            <w:rPr>
              <w:rFonts w:eastAsia="Times New Roman"/>
              <w:color w:val="000000"/>
            </w:rPr>
            <w:t xml:space="preserve"> 1999; Yang </w:t>
          </w:r>
          <w:r w:rsidR="00651AF7" w:rsidRPr="00651AF7">
            <w:rPr>
              <w:rFonts w:eastAsia="Times New Roman"/>
              <w:i/>
              <w:iCs/>
              <w:color w:val="000000"/>
            </w:rPr>
            <w:t>et al.</w:t>
          </w:r>
          <w:r w:rsidR="00651AF7" w:rsidRPr="00651AF7">
            <w:rPr>
              <w:rFonts w:eastAsia="Times New Roman"/>
              <w:color w:val="000000"/>
            </w:rPr>
            <w:t xml:space="preserve"> 2013)</w:t>
          </w:r>
        </w:sdtContent>
      </w:sdt>
      <w:r w:rsidR="001A65E4" w:rsidRPr="001A65E4">
        <w:rPr>
          <w:color w:val="000000" w:themeColor="text1"/>
          <w:lang w:val="en-US"/>
        </w:rPr>
        <w:t>.</w:t>
      </w:r>
      <w:r w:rsidR="00311D95" w:rsidRPr="001A65E4">
        <w:rPr>
          <w:color w:val="000000" w:themeColor="text1"/>
          <w:lang w:val="en-US"/>
        </w:rPr>
        <w:t xml:space="preserve"> </w:t>
      </w:r>
      <w:r w:rsidR="005030F8" w:rsidRPr="001A65E4">
        <w:rPr>
          <w:color w:val="000000" w:themeColor="text1"/>
          <w:lang w:val="en-US"/>
        </w:rPr>
        <w:t>For the “</w:t>
      </w:r>
      <w:r w:rsidR="00E42754" w:rsidRPr="001A65E4">
        <w:rPr>
          <w:color w:val="000000" w:themeColor="text1"/>
          <w:lang w:val="en-US"/>
        </w:rPr>
        <w:t>lost</w:t>
      </w:r>
      <w:r w:rsidR="005030F8" w:rsidRPr="001A65E4">
        <w:rPr>
          <w:color w:val="000000" w:themeColor="text1"/>
          <w:lang w:val="en-US"/>
        </w:rPr>
        <w:t xml:space="preserve"> hypothesis” character matrix, tardigrades are scored as </w:t>
      </w:r>
      <w:r w:rsidR="00E42754" w:rsidRPr="001A65E4">
        <w:rPr>
          <w:color w:val="000000" w:themeColor="text1"/>
          <w:lang w:val="en-US"/>
        </w:rPr>
        <w:t>inapplicable</w:t>
      </w:r>
      <w:r w:rsidR="005030F8" w:rsidRPr="001A65E4">
        <w:rPr>
          <w:color w:val="000000" w:themeColor="text1"/>
          <w:lang w:val="en-US"/>
        </w:rPr>
        <w:t xml:space="preserve"> sinc</w:t>
      </w:r>
      <w:r w:rsidR="005045EE" w:rsidRPr="001A65E4">
        <w:rPr>
          <w:color w:val="000000" w:themeColor="text1"/>
          <w:lang w:val="en-US"/>
        </w:rPr>
        <w:t xml:space="preserve">e </w:t>
      </w:r>
      <w:r w:rsidR="00E42754" w:rsidRPr="001A65E4">
        <w:rPr>
          <w:color w:val="000000" w:themeColor="text1"/>
          <w:lang w:val="en-US"/>
        </w:rPr>
        <w:t>this scenario</w:t>
      </w:r>
      <w:r w:rsidR="005045EE" w:rsidRPr="001A65E4">
        <w:rPr>
          <w:color w:val="000000" w:themeColor="text1"/>
          <w:lang w:val="en-US"/>
        </w:rPr>
        <w:t xml:space="preserve"> assumes that the </w:t>
      </w:r>
      <w:r w:rsidR="00073520" w:rsidRPr="004070FC">
        <w:rPr>
          <w:color w:val="000000" w:themeColor="text1"/>
          <w:lang w:val="en-CA" w:eastAsia="en-US"/>
        </w:rPr>
        <w:t xml:space="preserve">ancestral </w:t>
      </w:r>
      <w:proofErr w:type="spellStart"/>
      <w:r w:rsidR="00073520" w:rsidRPr="004070FC">
        <w:rPr>
          <w:color w:val="000000" w:themeColor="text1"/>
          <w:lang w:val="en-CA" w:eastAsia="en-US"/>
        </w:rPr>
        <w:t>protocerebral</w:t>
      </w:r>
      <w:proofErr w:type="spellEnd"/>
      <w:r w:rsidR="00073520" w:rsidRPr="004070FC">
        <w:rPr>
          <w:color w:val="000000" w:themeColor="text1"/>
          <w:lang w:val="en-CA" w:eastAsia="en-US"/>
        </w:rPr>
        <w:t xml:space="preserve"> appendage pair</w:t>
      </w:r>
      <w:r w:rsidR="005045EE" w:rsidRPr="001A65E4">
        <w:rPr>
          <w:color w:val="000000" w:themeColor="text1"/>
          <w:lang w:val="en-US"/>
        </w:rPr>
        <w:t xml:space="preserve"> of tardigrades</w:t>
      </w:r>
      <w:r w:rsidR="00E42754" w:rsidRPr="001A65E4">
        <w:rPr>
          <w:color w:val="000000" w:themeColor="text1"/>
          <w:lang w:val="en-US"/>
        </w:rPr>
        <w:t xml:space="preserve"> has been lost</w:t>
      </w:r>
      <w:r w:rsidR="005045EE" w:rsidRPr="001A65E4">
        <w:rPr>
          <w:color w:val="000000" w:themeColor="text1"/>
          <w:lang w:val="en-US"/>
        </w:rPr>
        <w:t>.</w:t>
      </w:r>
      <w:r w:rsidR="002248E6" w:rsidRPr="001A65E4">
        <w:rPr>
          <w:color w:val="000000" w:themeColor="text1"/>
          <w:lang w:val="en-US"/>
        </w:rPr>
        <w:t xml:space="preserve"> </w:t>
      </w:r>
    </w:p>
    <w:p w14:paraId="0D812F09" w14:textId="77777777" w:rsidR="00B060E9" w:rsidRDefault="00606AC1" w:rsidP="00D47BD5">
      <w:pPr>
        <w:pStyle w:val="Transformationseries"/>
        <w:spacing w:line="360" w:lineRule="auto"/>
        <w:jc w:val="both"/>
        <w:rPr>
          <w:rFonts w:ascii="Times New Roman" w:hAnsi="Times New Roman"/>
          <w:color w:val="000000"/>
          <w:lang w:val="en-US"/>
        </w:rPr>
      </w:pPr>
      <w:proofErr w:type="spellStart"/>
      <w:r>
        <w:rPr>
          <w:rFonts w:ascii="Times New Roman" w:hAnsi="Times New Roman"/>
          <w:color w:val="000000"/>
          <w:lang w:val="en-US"/>
        </w:rPr>
        <w:t>P</w:t>
      </w:r>
      <w:r w:rsidR="00B060E9">
        <w:rPr>
          <w:rFonts w:ascii="Times New Roman" w:hAnsi="Times New Roman"/>
          <w:color w:val="000000"/>
          <w:lang w:val="en-US"/>
        </w:rPr>
        <w:t>rotocerebral</w:t>
      </w:r>
      <w:proofErr w:type="spellEnd"/>
      <w:r w:rsidR="00B060E9">
        <w:rPr>
          <w:rFonts w:ascii="Times New Roman" w:hAnsi="Times New Roman"/>
          <w:color w:val="000000"/>
          <w:lang w:val="en-US"/>
        </w:rPr>
        <w:t xml:space="preserve"> appendage pair fused </w:t>
      </w:r>
    </w:p>
    <w:p w14:paraId="2FF6164E" w14:textId="77777777" w:rsidR="00B060E9" w:rsidRDefault="00EC5B78" w:rsidP="00D47BD5">
      <w:pPr>
        <w:pStyle w:val="Tokendescription"/>
        <w:rPr>
          <w:color w:val="000000"/>
          <w:lang w:val="en-US"/>
        </w:rPr>
      </w:pPr>
      <w:r>
        <w:rPr>
          <w:color w:val="000000"/>
          <w:lang w:val="en-US"/>
        </w:rPr>
        <w:t>(0) no</w:t>
      </w:r>
      <w:r w:rsidR="00096ECD">
        <w:rPr>
          <w:color w:val="000000"/>
          <w:lang w:val="en-US"/>
        </w:rPr>
        <w:t>t fused</w:t>
      </w:r>
    </w:p>
    <w:p w14:paraId="0EC2845B" w14:textId="77777777" w:rsidR="00B060E9" w:rsidRDefault="00096ECD" w:rsidP="00D47BD5">
      <w:pPr>
        <w:pStyle w:val="Tokendescription"/>
        <w:rPr>
          <w:color w:val="000000"/>
          <w:lang w:val="en-US"/>
        </w:rPr>
      </w:pPr>
      <w:r>
        <w:rPr>
          <w:color w:val="000000"/>
          <w:lang w:val="en-US"/>
        </w:rPr>
        <w:t>(1) fused</w:t>
      </w:r>
    </w:p>
    <w:p w14:paraId="575C5E9D" w14:textId="77777777" w:rsidR="00983C52" w:rsidRDefault="00CC5946" w:rsidP="00D47BD5">
      <w:pPr>
        <w:pStyle w:val="Tokendescription"/>
        <w:rPr>
          <w:color w:val="000000"/>
          <w:lang w:val="en-US"/>
        </w:rPr>
      </w:pPr>
      <w:r>
        <w:rPr>
          <w:color w:val="000000"/>
          <w:lang w:val="en-US"/>
        </w:rPr>
        <w:t>(–)</w:t>
      </w:r>
      <w:r w:rsidR="00983C52">
        <w:rPr>
          <w:color w:val="000000"/>
          <w:lang w:val="en-US"/>
        </w:rPr>
        <w:t xml:space="preserve"> </w:t>
      </w:r>
      <w:r w:rsidR="00F23568">
        <w:rPr>
          <w:color w:val="000000"/>
          <w:lang w:val="en-US"/>
        </w:rPr>
        <w:t xml:space="preserve">inapplicable: </w:t>
      </w:r>
      <w:r w:rsidR="00983C52">
        <w:rPr>
          <w:color w:val="000000"/>
          <w:lang w:val="en-US"/>
        </w:rPr>
        <w:t xml:space="preserve">paired appendages </w:t>
      </w:r>
      <w:r w:rsidR="00875F26">
        <w:rPr>
          <w:color w:val="000000"/>
          <w:lang w:val="en-US"/>
        </w:rPr>
        <w:t>(</w:t>
      </w:r>
      <w:r w:rsidR="007A6B3C">
        <w:rPr>
          <w:color w:val="000000"/>
          <w:lang w:val="en-US"/>
        </w:rPr>
        <w:t xml:space="preserve">Character </w:t>
      </w:r>
      <w:r w:rsidR="007C347F">
        <w:rPr>
          <w:color w:val="000000"/>
          <w:lang w:val="en-US"/>
        </w:rPr>
        <w:t>1)</w:t>
      </w:r>
      <w:r w:rsidR="00B8425B">
        <w:rPr>
          <w:color w:val="000000"/>
          <w:lang w:val="en-US"/>
        </w:rPr>
        <w:t xml:space="preserve"> absent</w:t>
      </w:r>
      <w:r w:rsidR="005B0039">
        <w:rPr>
          <w:color w:val="000000"/>
          <w:lang w:val="en-US"/>
        </w:rPr>
        <w:t xml:space="preserve">, </w:t>
      </w:r>
    </w:p>
    <w:p w14:paraId="0DA698C9" w14:textId="5BB4260B" w:rsidR="00B060E9" w:rsidRPr="00C85E29" w:rsidRDefault="006D4AFD" w:rsidP="00D47BD5">
      <w:pPr>
        <w:jc w:val="both"/>
        <w:rPr>
          <w:color w:val="000000" w:themeColor="text1"/>
          <w:lang w:val="en-US"/>
        </w:rPr>
      </w:pPr>
      <w:r w:rsidRPr="00C85E29">
        <w:rPr>
          <w:bCs/>
          <w:color w:val="000000" w:themeColor="text1"/>
          <w:lang w:val="en-US"/>
        </w:rPr>
        <w:t xml:space="preserve">Modified from </w:t>
      </w:r>
      <w:r w:rsidR="007A6B3C" w:rsidRPr="00C85E29">
        <w:rPr>
          <w:color w:val="000000" w:themeColor="text1"/>
          <w:lang w:val="en-US"/>
        </w:rPr>
        <w:t xml:space="preserve">character </w:t>
      </w:r>
      <w:r w:rsidRPr="00C85E29">
        <w:rPr>
          <w:bCs/>
          <w:color w:val="000000" w:themeColor="text1"/>
          <w:lang w:val="en-US"/>
        </w:rPr>
        <w:t xml:space="preserve">16 in </w:t>
      </w:r>
      <w:r w:rsidR="001762A1" w:rsidRPr="00C85E29">
        <w:rPr>
          <w:color w:val="000000" w:themeColor="text1"/>
          <w:lang w:val="en-US"/>
        </w:rPr>
        <w:t xml:space="preserve">Ma </w:t>
      </w:r>
      <w:r w:rsidR="001762A1" w:rsidRPr="00C85E29">
        <w:rPr>
          <w:i/>
          <w:color w:val="000000" w:themeColor="text1"/>
          <w:lang w:val="en-US" w:bidi="en-US"/>
        </w:rPr>
        <w:t>et al.</w:t>
      </w:r>
      <w:r w:rsidR="001762A1" w:rsidRPr="00C85E29">
        <w:rPr>
          <w:color w:val="000000" w:themeColor="text1"/>
          <w:lang w:val="en-US"/>
        </w:rPr>
        <w:t xml:space="preserve"> </w:t>
      </w:r>
      <w:sdt>
        <w:sdtPr>
          <w:rPr>
            <w:color w:val="000000"/>
            <w:lang w:val="en-US"/>
          </w:rPr>
          <w:tag w:val="MENDELEY_CITATION_v3_eyJjaXRhdGlvbklEIjoiTUVOREVMRVlfQ0lUQVRJT05fNjNkNjA3OTYtZDI3MC00NDQ0LWExYjMtZDc2OGEyNThkMWU1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1496252348"/>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Pr="00C85E29">
        <w:rPr>
          <w:color w:val="000000" w:themeColor="text1"/>
          <w:lang w:val="en-US"/>
        </w:rPr>
        <w:t xml:space="preserve"> </w:t>
      </w:r>
      <w:r w:rsidR="003432EA" w:rsidRPr="00C85E29">
        <w:rPr>
          <w:bCs/>
          <w:color w:val="000000" w:themeColor="text1"/>
          <w:lang w:val="en-US"/>
        </w:rPr>
        <w:t xml:space="preserve">to reflect </w:t>
      </w:r>
      <w:r w:rsidR="003F522A" w:rsidRPr="00C85E29">
        <w:rPr>
          <w:bCs/>
          <w:color w:val="000000" w:themeColor="text1"/>
          <w:lang w:val="en-US"/>
        </w:rPr>
        <w:t xml:space="preserve">the </w:t>
      </w:r>
      <w:r w:rsidR="00E657FD" w:rsidRPr="00C85E29">
        <w:rPr>
          <w:bCs/>
          <w:color w:val="000000" w:themeColor="text1"/>
          <w:lang w:val="en-US"/>
        </w:rPr>
        <w:t xml:space="preserve">posited </w:t>
      </w:r>
      <w:r w:rsidR="003432EA" w:rsidRPr="00C85E29">
        <w:rPr>
          <w:bCs/>
          <w:color w:val="000000" w:themeColor="text1"/>
          <w:lang w:val="en-US"/>
        </w:rPr>
        <w:t xml:space="preserve">homology between the anterior appendages of </w:t>
      </w:r>
      <w:proofErr w:type="spellStart"/>
      <w:r w:rsidR="003432EA" w:rsidRPr="00C85E29">
        <w:rPr>
          <w:bCs/>
          <w:color w:val="000000" w:themeColor="text1"/>
          <w:lang w:val="en-US"/>
        </w:rPr>
        <w:t>lobopodians</w:t>
      </w:r>
      <w:proofErr w:type="spellEnd"/>
      <w:r w:rsidR="003432EA" w:rsidRPr="00C85E29">
        <w:rPr>
          <w:bCs/>
          <w:color w:val="000000" w:themeColor="text1"/>
          <w:lang w:val="en-US"/>
        </w:rPr>
        <w:t xml:space="preserve"> and the euarthropod labrum</w:t>
      </w:r>
      <w:r w:rsidR="001762A1" w:rsidRPr="00C85E29">
        <w:rPr>
          <w:bCs/>
          <w:color w:val="000000" w:themeColor="text1"/>
          <w:lang w:val="en-US"/>
        </w:rPr>
        <w:t xml:space="preserve"> </w:t>
      </w:r>
      <w:sdt>
        <w:sdtPr>
          <w:rPr>
            <w:bCs/>
            <w:color w:val="000000"/>
            <w:lang w:val="en-US"/>
          </w:rPr>
          <w:tag w:val="MENDELEY_CITATION_v3_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"/>
          <w:id w:val="1022520792"/>
          <w:placeholder>
            <w:docPart w:val="DefaultPlaceholder_-1854013440"/>
          </w:placeholder>
        </w:sdtPr>
        <w:sdtContent>
          <w:r w:rsidR="00651AF7" w:rsidRPr="00651AF7">
            <w:rPr>
              <w:bCs/>
              <w:color w:val="000000"/>
              <w:lang w:val="en-US"/>
            </w:rPr>
            <w:t>(Eriksson and Budd 2000; Budd 2002)</w:t>
          </w:r>
        </w:sdtContent>
      </w:sdt>
      <w:r w:rsidR="001762A1" w:rsidRPr="00C85E29">
        <w:rPr>
          <w:bCs/>
          <w:color w:val="000000" w:themeColor="text1"/>
          <w:lang w:val="en-US"/>
        </w:rPr>
        <w:fldChar w:fldCharType="begin" w:fldLock="1"/>
      </w:r>
      <w:r w:rsidR="00380FF5" w:rsidRPr="00C85E29">
        <w:rPr>
          <w:bCs/>
          <w:color w:val="000000" w:themeColor="text1"/>
          <w:lang w:val="en-US"/>
        </w:rPr>
        <w:instrText>ADDIN CSL_CITATION {"citationItems":[{"id":"ITEM-1","itemData":{"DOI":"10.1016/s1467-8039(00)00027-x","author":[{"dropping-particle":"","family":"Eriksson","given":"B J","non-dropping-particle":"","parse-names":false,"suffix":""},{"dropping-particle":"","family":"Budd","given":"Graham E.","non-dropping-particle":"","parse-names":false,"suffix":""}],"container-title":"Arthropod Structure and Development","id":"ITEM-1","issue":"3","issued":{"date-parts":[["2000"]]},"page":"197-209","title":"Onychophoran cephalic nerves and their bearing on our understanding of head segmentation and stem-group evolution of Arthropoda","type":"article-journal","volume":"29"},"uris":["http://www.mendeley.com/documents/?uuid=ee1b1cd9-7172-4f1b-b30d-6f5b4a6125be","http://www.mendeley.com/documents/?uuid=84d21564-0c64-451f-b445-1097d9d72437"]},{"id":"ITEM-2","itemData":{"DOI":"10.1038/417271a","author":[{"dropping-particle":"","family":"Budd","given":"Graham E.","non-dropping-particle":"","parse-names":false,"suffix":""}],"container-title":"Nature","id":"ITEM-2","issue":"6886","issued":{"date-parts":[["2002"]]},"page":"271-275","title":"A palaeontological solution to the arthropod head problem","type":"article-journal","volume":"417"},"uris":["http://www.mendeley.com/documents/?uuid=3300c227-bdfa-4718-aa7b-1bdb786a0b27","http://www.mendeley.com/documents/?uuid=00bd04c5-637d-49c8-8957-f0a973965e74","http://www.mendeley.com/documents/?uuid=08e957e3-00ce-40c6-aa7e-40e3ce48c495"]}],"mendeley":{"formattedCitation":"(G. E. Budd, 2002; B J Eriksson &amp; Budd, 2000)","plainTextFormattedCitation":"(G. E. Budd, 2002; B J Eriksson &amp; Budd, 2000)","previouslyFormattedCitation":"(G. E. Budd, 2002; B J Eriksson &amp; Budd, 2000)"},"properties":{"noteIndex":0},"schema":"https://github.com/citation-style-language/schema/raw/master/csl-citation.json"}</w:instrText>
      </w:r>
      <w:r w:rsidR="001762A1" w:rsidRPr="00C85E29">
        <w:rPr>
          <w:bCs/>
          <w:color w:val="000000" w:themeColor="text1"/>
          <w:lang w:val="en-US"/>
        </w:rPr>
        <w:fldChar w:fldCharType="separate"/>
      </w:r>
      <w:r w:rsidR="001762A1" w:rsidRPr="00C85E29">
        <w:rPr>
          <w:bCs/>
          <w:color w:val="000000" w:themeColor="text1"/>
          <w:lang w:val="en-US"/>
        </w:rPr>
        <w:fldChar w:fldCharType="end"/>
      </w:r>
      <w:r w:rsidR="003819CB" w:rsidRPr="00C85E29">
        <w:rPr>
          <w:bCs/>
          <w:color w:val="000000" w:themeColor="text1"/>
          <w:lang w:val="en-US"/>
        </w:rPr>
        <w:t>:</w:t>
      </w:r>
      <w:r w:rsidR="003432EA" w:rsidRPr="00C85E29">
        <w:rPr>
          <w:bCs/>
          <w:color w:val="000000" w:themeColor="text1"/>
          <w:lang w:val="en-US"/>
        </w:rPr>
        <w:t xml:space="preserve"> </w:t>
      </w:r>
      <w:r w:rsidR="003819CB" w:rsidRPr="00C85E29">
        <w:rPr>
          <w:bCs/>
          <w:color w:val="000000" w:themeColor="text1"/>
          <w:lang w:val="en-US"/>
        </w:rPr>
        <w:lastRenderedPageBreak/>
        <w:t>specifically, t</w:t>
      </w:r>
      <w:r w:rsidR="0098464C" w:rsidRPr="00C85E29">
        <w:rPr>
          <w:bCs/>
          <w:color w:val="000000" w:themeColor="text1"/>
          <w:lang w:val="en-US"/>
        </w:rPr>
        <w:t xml:space="preserve">he euarthropod labrum is coded as </w:t>
      </w:r>
      <w:r w:rsidR="001762A1" w:rsidRPr="00C85E29">
        <w:rPr>
          <w:color w:val="000000" w:themeColor="text1"/>
          <w:lang w:val="en-US"/>
        </w:rPr>
        <w:t xml:space="preserve">a </w:t>
      </w:r>
      <w:r w:rsidR="0098464C" w:rsidRPr="00C85E29">
        <w:rPr>
          <w:color w:val="000000" w:themeColor="text1"/>
          <w:lang w:val="en-US"/>
        </w:rPr>
        <w:t>fused</w:t>
      </w:r>
      <w:r w:rsidR="0098464C" w:rsidRPr="00C85E29">
        <w:rPr>
          <w:bCs/>
          <w:color w:val="000000" w:themeColor="text1"/>
          <w:lang w:val="en-US"/>
        </w:rPr>
        <w:t xml:space="preserve"> pair of appendages </w:t>
      </w:r>
      <w:sdt>
        <w:sdtPr>
          <w:rPr>
            <w:bCs/>
            <w:color w:val="000000"/>
            <w:lang w:val="en-US"/>
          </w:rPr>
          <w:tag w:val="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"/>
          <w:id w:val="-1587526013"/>
          <w:placeholder>
            <w:docPart w:val="DefaultPlaceholder_-1854013440"/>
          </w:placeholder>
        </w:sdtPr>
        <w:sdtContent>
          <w:r w:rsidR="00651AF7" w:rsidRPr="00651AF7">
            <w:rPr>
              <w:bCs/>
              <w:color w:val="000000"/>
              <w:lang w:val="en-US"/>
            </w:rPr>
            <w:t xml:space="preserve">(Scholtz and Edgecombe 2006; Liu, Maas and </w:t>
          </w:r>
          <w:proofErr w:type="spellStart"/>
          <w:r w:rsidR="00651AF7" w:rsidRPr="00651AF7">
            <w:rPr>
              <w:bCs/>
              <w:color w:val="000000"/>
              <w:lang w:val="en-US"/>
            </w:rPr>
            <w:t>Waloszek</w:t>
          </w:r>
          <w:proofErr w:type="spellEnd"/>
          <w:r w:rsidR="00651AF7" w:rsidRPr="00651AF7">
            <w:rPr>
              <w:bCs/>
              <w:color w:val="000000"/>
              <w:lang w:val="en-US"/>
            </w:rPr>
            <w:t xml:space="preserve"> 2009, 2010; </w:t>
          </w:r>
          <w:proofErr w:type="spellStart"/>
          <w:r w:rsidR="00651AF7" w:rsidRPr="00651AF7">
            <w:rPr>
              <w:bCs/>
              <w:color w:val="000000"/>
              <w:lang w:val="en-US"/>
            </w:rPr>
            <w:t>Posnien</w:t>
          </w:r>
          <w:proofErr w:type="spellEnd"/>
          <w:r w:rsidR="00651AF7" w:rsidRPr="00651AF7">
            <w:rPr>
              <w:bCs/>
              <w:color w:val="000000"/>
              <w:lang w:val="en-US"/>
            </w:rPr>
            <w:t xml:space="preserve">, </w:t>
          </w:r>
          <w:proofErr w:type="spellStart"/>
          <w:r w:rsidR="00651AF7" w:rsidRPr="00651AF7">
            <w:rPr>
              <w:bCs/>
              <w:color w:val="000000"/>
              <w:lang w:val="en-US"/>
            </w:rPr>
            <w:t>Bashasab</w:t>
          </w:r>
          <w:proofErr w:type="spellEnd"/>
          <w:r w:rsidR="00651AF7" w:rsidRPr="00651AF7">
            <w:rPr>
              <w:bCs/>
              <w:color w:val="000000"/>
              <w:lang w:val="en-US"/>
            </w:rPr>
            <w:t xml:space="preserve"> and Bucher 2009)</w:t>
          </w:r>
        </w:sdtContent>
      </w:sdt>
      <w:r w:rsidR="008F2119" w:rsidRPr="00C85E29">
        <w:rPr>
          <w:color w:val="000000" w:themeColor="text1"/>
          <w:lang w:val="en-US"/>
        </w:rPr>
        <w:t xml:space="preserve">. </w:t>
      </w:r>
      <w:proofErr w:type="spellStart"/>
      <w:r w:rsidR="001C6D24" w:rsidRPr="00C85E29">
        <w:rPr>
          <w:i/>
          <w:color w:val="000000" w:themeColor="text1"/>
          <w:lang w:val="en-US"/>
        </w:rPr>
        <w:t>Megadictyon</w:t>
      </w:r>
      <w:proofErr w:type="spellEnd"/>
      <w:r w:rsidR="00C95B07" w:rsidRPr="00C85E29">
        <w:rPr>
          <w:i/>
          <w:color w:val="000000" w:themeColor="text1"/>
          <w:lang w:val="en-US"/>
        </w:rPr>
        <w:t xml:space="preserve"> </w:t>
      </w:r>
      <w:sdt>
        <w:sdtPr>
          <w:rPr>
            <w:iCs/>
            <w:color w:val="000000"/>
            <w:lang w:val="en-US"/>
          </w:rPr>
          <w:tag w:val="MENDELEY_CITATION_v3_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QWN0YSBab29sb2dpY2EiLCJET0kiOiIxMC4xMTExL2ouMTQ2My02Mzk1LjIwMDcuMDAyODEueCIsIklTU04iOiIxNDYzLTYzOTUiLCJpc3N1ZWQiOnsiZGF0ZS1wYXJ0cyI6W1syMDA3XV19LCJwYWdlIjoiMjc5LTI4OCIsInB1Ymxpc2hlciI6IkJsYWNrd2VsbCBQdWJsaXNoaW5nIEx0ZCIsImlzc3VlIjoiNCIsInZvbHVtZSI6Ijg4IiwiY29udGFpbmVyLXRpdGxlLXNob3J0IjoiIn0sImlzVGVtcG9yYXJ5IjpmYWxzZX1dfQ=="/>
          <w:id w:val="-1824115576"/>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7)</w:t>
          </w:r>
        </w:sdtContent>
      </w:sdt>
      <w:r w:rsidR="00C95B07" w:rsidRPr="00C85E29">
        <w:rPr>
          <w:i/>
          <w:color w:val="000000" w:themeColor="text1"/>
          <w:lang w:val="en-US"/>
        </w:rPr>
        <w:t>, Kerygmachela</w:t>
      </w:r>
      <w:r w:rsidR="00784BAF" w:rsidRPr="00C85E29">
        <w:rPr>
          <w:i/>
          <w:color w:val="000000" w:themeColor="text1"/>
          <w:lang w:val="en-US"/>
        </w:rPr>
        <w:t xml:space="preserve"> </w:t>
      </w:r>
      <w:sdt>
        <w:sdtPr>
          <w:rPr>
            <w:iCs/>
            <w:color w:val="000000"/>
            <w:lang w:val="en-US"/>
          </w:rPr>
          <w:tag w:val="MENDELEY_CITATION_v3_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"/>
          <w:id w:val="236371603"/>
          <w:placeholder>
            <w:docPart w:val="DefaultPlaceholder_-1854013440"/>
          </w:placeholder>
        </w:sdtPr>
        <w:sdtContent>
          <w:r w:rsidR="00651AF7" w:rsidRPr="00651AF7">
            <w:rPr>
              <w:rFonts w:eastAsia="Times New Roman"/>
              <w:color w:val="000000"/>
            </w:rPr>
            <w:t xml:space="preserve">(Park </w:t>
          </w:r>
          <w:r w:rsidR="00651AF7" w:rsidRPr="00651AF7">
            <w:rPr>
              <w:rFonts w:eastAsia="Times New Roman"/>
              <w:i/>
              <w:iCs/>
              <w:color w:val="000000"/>
            </w:rPr>
            <w:t>et al.</w:t>
          </w:r>
          <w:r w:rsidR="00651AF7" w:rsidRPr="00651AF7">
            <w:rPr>
              <w:rFonts w:eastAsia="Times New Roman"/>
              <w:color w:val="000000"/>
            </w:rPr>
            <w:t xml:space="preserve"> 2018)</w:t>
          </w:r>
        </w:sdtContent>
      </w:sdt>
      <w:r w:rsidR="00C95B07" w:rsidRPr="00C85E29">
        <w:rPr>
          <w:iCs/>
          <w:color w:val="000000" w:themeColor="text1"/>
          <w:lang w:val="en-US"/>
        </w:rPr>
        <w:t xml:space="preserve">, </w:t>
      </w:r>
      <w:proofErr w:type="spellStart"/>
      <w:r w:rsidR="00C95B07" w:rsidRPr="00C85E29">
        <w:rPr>
          <w:i/>
          <w:color w:val="000000" w:themeColor="text1"/>
          <w:lang w:val="en-US"/>
        </w:rPr>
        <w:t>Siberion</w:t>
      </w:r>
      <w:proofErr w:type="spellEnd"/>
      <w:r w:rsidR="00B01E85" w:rsidRPr="00C85E29">
        <w:rPr>
          <w:i/>
          <w:color w:val="000000" w:themeColor="text1"/>
          <w:lang w:val="en-US"/>
        </w:rPr>
        <w:t xml:space="preserve"> </w:t>
      </w:r>
      <w:sdt>
        <w:sdtPr>
          <w:rPr>
            <w:iCs/>
            <w:color w:val="000000"/>
            <w:lang w:val="en-US"/>
          </w:rPr>
          <w:tag w:val="MENDELEY_CITATION_v3_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"/>
          <w:id w:val="506876950"/>
          <w:placeholder>
            <w:docPart w:val="DefaultPlaceholder_-1854013440"/>
          </w:placeholder>
        </w:sdtPr>
        <w:sdtContent>
          <w:r w:rsidR="00651AF7" w:rsidRPr="00651AF7">
            <w:rPr>
              <w:iCs/>
              <w:color w:val="000000"/>
              <w:lang w:val="en-US"/>
            </w:rPr>
            <w:t>(Dzik 2011)</w:t>
          </w:r>
        </w:sdtContent>
      </w:sdt>
      <w:r w:rsidR="00C95B07" w:rsidRPr="00C85E29">
        <w:rPr>
          <w:iCs/>
          <w:color w:val="000000" w:themeColor="text1"/>
          <w:lang w:val="en-US"/>
        </w:rPr>
        <w:t>,</w:t>
      </w:r>
      <w:r w:rsidR="00C95B07" w:rsidRPr="00C85E29">
        <w:rPr>
          <w:i/>
          <w:color w:val="000000" w:themeColor="text1"/>
          <w:lang w:val="en-US"/>
        </w:rPr>
        <w:t xml:space="preserve"> </w:t>
      </w:r>
      <w:r w:rsidR="00C95B07" w:rsidRPr="00C85E29">
        <w:rPr>
          <w:iCs/>
          <w:color w:val="000000" w:themeColor="text1"/>
          <w:lang w:val="en-US"/>
        </w:rPr>
        <w:t xml:space="preserve">and </w:t>
      </w:r>
      <w:proofErr w:type="spellStart"/>
      <w:r w:rsidR="00C95B07" w:rsidRPr="00C85E29">
        <w:rPr>
          <w:i/>
          <w:color w:val="000000" w:themeColor="text1"/>
          <w:lang w:val="en-US"/>
        </w:rPr>
        <w:t>Pambdelurion</w:t>
      </w:r>
      <w:proofErr w:type="spellEnd"/>
      <w:r w:rsidR="007646CA" w:rsidRPr="00C85E29">
        <w:rPr>
          <w:color w:val="000000" w:themeColor="text1"/>
          <w:lang w:val="en-US"/>
        </w:rPr>
        <w:t xml:space="preserve"> </w:t>
      </w:r>
      <w:sdt>
        <w:sdtPr>
          <w:rPr>
            <w:color w:val="000000"/>
            <w:lang w:val="en-US"/>
          </w:rPr>
          <w:tag w:val="MENDELEY_CITATION_v3_eyJjaXRhdGlvbklEIjoiTUVOREVMRVlfQ0lUQVRJT05fNjFkYzYzZWQtYzk3OC00ZTJmLWEyNGUtZWNjYjhlZjIxODE4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
          <w:id w:val="931706847"/>
          <w:placeholder>
            <w:docPart w:val="DefaultPlaceholder_-1854013440"/>
          </w:placeholder>
        </w:sdtPr>
        <w:sdtContent>
          <w:r w:rsidR="00651AF7" w:rsidRPr="00651AF7">
            <w:rPr>
              <w:color w:val="000000"/>
              <w:lang w:val="en-US"/>
            </w:rPr>
            <w:t>(Budd 1997)</w:t>
          </w:r>
        </w:sdtContent>
      </w:sdt>
      <w:r w:rsidR="00784BAF" w:rsidRPr="00C85E29">
        <w:rPr>
          <w:color w:val="000000" w:themeColor="text1"/>
          <w:lang w:val="en-US"/>
        </w:rPr>
        <w:t xml:space="preserve"> </w:t>
      </w:r>
      <w:r w:rsidR="00C95B07" w:rsidRPr="00C85E29">
        <w:rPr>
          <w:color w:val="000000" w:themeColor="text1"/>
          <w:lang w:val="en-US"/>
        </w:rPr>
        <w:t>are</w:t>
      </w:r>
      <w:r w:rsidR="00A410BD" w:rsidRPr="00C85E29">
        <w:rPr>
          <w:color w:val="000000" w:themeColor="text1"/>
          <w:lang w:val="en-US"/>
        </w:rPr>
        <w:t xml:space="preserve"> </w:t>
      </w:r>
      <w:r w:rsidR="0049291D" w:rsidRPr="00C85E29">
        <w:rPr>
          <w:color w:val="000000" w:themeColor="text1"/>
          <w:lang w:val="en-US"/>
        </w:rPr>
        <w:t xml:space="preserve">coded as having unfused </w:t>
      </w:r>
      <w:proofErr w:type="spellStart"/>
      <w:r w:rsidR="0049291D" w:rsidRPr="00C85E29">
        <w:rPr>
          <w:color w:val="000000" w:themeColor="text1"/>
          <w:lang w:val="en-US"/>
        </w:rPr>
        <w:t>protocerebral</w:t>
      </w:r>
      <w:proofErr w:type="spellEnd"/>
      <w:r w:rsidR="0049291D" w:rsidRPr="00C85E29">
        <w:rPr>
          <w:color w:val="000000" w:themeColor="text1"/>
          <w:lang w:val="en-US"/>
        </w:rPr>
        <w:t xml:space="preserve"> appendages </w:t>
      </w:r>
      <w:r w:rsidR="00784BAF" w:rsidRPr="00C85E29">
        <w:rPr>
          <w:color w:val="000000" w:themeColor="text1"/>
          <w:lang w:val="en-US"/>
        </w:rPr>
        <w:t>as we do not see</w:t>
      </w:r>
      <w:r w:rsidR="0049291D" w:rsidRPr="00C85E29">
        <w:rPr>
          <w:color w:val="000000" w:themeColor="text1"/>
          <w:lang w:val="en-US"/>
        </w:rPr>
        <w:t xml:space="preserve"> indication that the bases of these limbs are in contact with each other</w:t>
      </w:r>
      <w:r w:rsidR="00E0401E" w:rsidRPr="00C85E29">
        <w:rPr>
          <w:color w:val="000000" w:themeColor="text1"/>
          <w:lang w:val="en-US"/>
        </w:rPr>
        <w:t xml:space="preserve"> </w:t>
      </w:r>
      <w:r w:rsidR="00784BAF" w:rsidRPr="00C85E29">
        <w:rPr>
          <w:color w:val="000000" w:themeColor="text1"/>
          <w:lang w:val="en-US"/>
        </w:rPr>
        <w:t>unlike in</w:t>
      </w:r>
      <w:r w:rsidR="00E0401E" w:rsidRPr="00C85E29">
        <w:rPr>
          <w:color w:val="000000" w:themeColor="text1"/>
          <w:lang w:val="en-US"/>
        </w:rPr>
        <w:t xml:space="preserve"> </w:t>
      </w:r>
      <w:proofErr w:type="spellStart"/>
      <w:r w:rsidR="00E0401E" w:rsidRPr="00C85E29">
        <w:rPr>
          <w:color w:val="000000" w:themeColor="text1"/>
          <w:lang w:val="en-US"/>
        </w:rPr>
        <w:t>Radiodonta</w:t>
      </w:r>
      <w:proofErr w:type="spellEnd"/>
      <w:r w:rsidR="00784BAF" w:rsidRPr="00C85E29">
        <w:rPr>
          <w:color w:val="000000" w:themeColor="text1"/>
          <w:lang w:val="en-US"/>
        </w:rPr>
        <w:t xml:space="preserve"> </w:t>
      </w:r>
      <w:sdt>
        <w:sdtPr>
          <w:rPr>
            <w:color w:val="000000"/>
            <w:lang w:val="en-US"/>
          </w:rPr>
          <w:tag w:val="MENDELEY_CITATION_v3_eyJjaXRhdGlvbklEIjoiTUVOREVMRVlfQ0lUQVRJT05fZTcyNTJjNWUtMDU2Yi00OTRmLWI0YjAtNWYyZDMzNmRiYTk2IiwicHJvcGVydGllcyI6eyJub3RlSW5kZXgiOjB9LCJpc0VkaXRlZCI6ZmFsc2UsIm1hbnVhbE92ZXJyaWRlIjp7ImlzTWFudWFsbHlPdmVycmlkZGVuIjpmYWxzZSwiY2l0ZXByb2NUZXh0IjoiKERhbGV5IGFuZCBFZGdlY29tYmUgMjAxNCkiLCJtYW51YWxPdmVycmlkZVRleHQiOiIifSwiY2l0YXRpb25JdGVtcyI6W3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
          <w:id w:val="-765923562"/>
          <w:placeholder>
            <w:docPart w:val="DefaultPlaceholder_-1854013440"/>
          </w:placeholder>
        </w:sdtPr>
        <w:sdtContent>
          <w:r w:rsidR="00651AF7" w:rsidRPr="00651AF7">
            <w:rPr>
              <w:color w:val="000000"/>
              <w:lang w:val="en-US"/>
            </w:rPr>
            <w:t>(Daley and Edgecombe 2014)</w:t>
          </w:r>
        </w:sdtContent>
      </w:sdt>
      <w:r w:rsidR="00784BAF" w:rsidRPr="00C85E29">
        <w:rPr>
          <w:color w:val="000000" w:themeColor="text1"/>
          <w:lang w:val="en-US"/>
        </w:rPr>
        <w:fldChar w:fldCharType="begin" w:fldLock="1"/>
      </w:r>
      <w:r w:rsidR="00380FF5" w:rsidRPr="00C85E29">
        <w:rPr>
          <w:color w:val="000000" w:themeColor="text1"/>
          <w:lang w:val="en-US"/>
        </w:rPr>
        <w:instrText>ADDIN CSL_CITATION {"citationItems":[{"id":"ITEM-1","itemData":{"DOI":"10.1666/13-067","ISSN":"0022-3360","author":[{"dropping-particle":"","family":"Daley","given":"Allison C.","non-dropping-particle":"","parse-names":false,"suffix":""},{"dropping-particle":"","family":"Edgecombe","given":"Gregory D.","non-dropping-particle":"","parse-names":false,"suffix":""}],"container-title":"Journal of Paleontology","id":"ITEM-1","issue":"1","issued":{"date-parts":[["2014","1"]]},"page":"68-91","title":"Morphology of &lt;i&gt;Anomalocaris canadensis&lt;/i&gt; from the Burgess Shale","type":"article-journal","volume":"88"},"uris":["http://www.mendeley.com/documents/?uuid=ff31df0a-e34a-4679-9dcf-eb882bd1b37c"]}],"mendeley":{"formattedCitation":"(Daley &amp; Edgecombe, 2014)","plainTextFormattedCitation":"(Daley &amp; Edgecombe, 2014)","previouslyFormattedCitation":"(Daley &amp; Edgecombe, 2014)"},"properties":{"noteIndex":0},"schema":"https://github.com/citation-style-language/schema/raw/master/csl-citation.json"}</w:instrText>
      </w:r>
      <w:r w:rsidR="00784BAF" w:rsidRPr="00C85E29">
        <w:rPr>
          <w:color w:val="000000" w:themeColor="text1"/>
          <w:lang w:val="en-US"/>
        </w:rPr>
        <w:fldChar w:fldCharType="separate"/>
      </w:r>
      <w:r w:rsidR="00784BAF" w:rsidRPr="00C85E29">
        <w:rPr>
          <w:color w:val="000000" w:themeColor="text1"/>
          <w:lang w:val="en-US"/>
        </w:rPr>
        <w:fldChar w:fldCharType="end"/>
      </w:r>
      <w:r w:rsidR="007646CA" w:rsidRPr="00C85E29">
        <w:rPr>
          <w:color w:val="000000" w:themeColor="text1"/>
          <w:lang w:val="en-US"/>
        </w:rPr>
        <w:t>.</w:t>
      </w:r>
      <w:r w:rsidR="00D1350C" w:rsidRPr="00C85E29">
        <w:rPr>
          <w:color w:val="000000" w:themeColor="text1"/>
          <w:lang w:val="en-US"/>
        </w:rPr>
        <w:t xml:space="preserve"> </w:t>
      </w:r>
      <w:proofErr w:type="spellStart"/>
      <w:r w:rsidR="001C6D24" w:rsidRPr="00C85E29">
        <w:rPr>
          <w:i/>
          <w:color w:val="000000" w:themeColor="text1"/>
          <w:lang w:val="en-US"/>
        </w:rPr>
        <w:t>Jianshanopodia</w:t>
      </w:r>
      <w:proofErr w:type="spellEnd"/>
      <w:r w:rsidR="001C6D24" w:rsidRPr="00C85E29">
        <w:rPr>
          <w:color w:val="000000" w:themeColor="text1"/>
          <w:lang w:val="en-US"/>
        </w:rPr>
        <w:t xml:space="preserve"> is scored as uncertain as the preservation does not allow resolving this aspect of the morphology</w:t>
      </w:r>
      <w:r w:rsidR="00865224" w:rsidRPr="00C85E29">
        <w:rPr>
          <w:color w:val="000000" w:themeColor="text1"/>
          <w:lang w:val="en-US"/>
        </w:rPr>
        <w:t xml:space="preserve"> </w:t>
      </w:r>
      <w:sdt>
        <w:sdtPr>
          <w:rPr>
            <w:color w:val="000000"/>
            <w:lang w:val="en-US"/>
          </w:rPr>
          <w:tag w:val="MENDELEY_CITATION_v3_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"/>
          <w:id w:val="1235278180"/>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6; Vannier </w:t>
          </w:r>
          <w:r w:rsidR="00651AF7" w:rsidRPr="00651AF7">
            <w:rPr>
              <w:rFonts w:eastAsia="Times New Roman"/>
              <w:i/>
              <w:iCs/>
              <w:color w:val="000000"/>
            </w:rPr>
            <w:t>et al.</w:t>
          </w:r>
          <w:r w:rsidR="00651AF7" w:rsidRPr="00651AF7">
            <w:rPr>
              <w:rFonts w:eastAsia="Times New Roman"/>
              <w:color w:val="000000"/>
            </w:rPr>
            <w:t xml:space="preserve"> 2014)</w:t>
          </w:r>
        </w:sdtContent>
      </w:sdt>
      <w:r w:rsidR="00865224" w:rsidRPr="00C85E29">
        <w:rPr>
          <w:color w:val="000000" w:themeColor="text1"/>
          <w:lang w:val="en-US"/>
        </w:rPr>
        <w:t xml:space="preserve">. </w:t>
      </w:r>
      <w:r w:rsidR="00E0401E" w:rsidRPr="00C85E29">
        <w:rPr>
          <w:color w:val="000000" w:themeColor="text1"/>
          <w:lang w:val="en-US"/>
        </w:rPr>
        <w:t xml:space="preserve">This character is scored as uncertain in </w:t>
      </w:r>
      <w:proofErr w:type="spellStart"/>
      <w:r w:rsidR="00E0401E" w:rsidRPr="00C85E29">
        <w:rPr>
          <w:i/>
          <w:color w:val="000000" w:themeColor="text1"/>
          <w:lang w:val="en-US"/>
        </w:rPr>
        <w:t>Hurdia</w:t>
      </w:r>
      <w:proofErr w:type="spellEnd"/>
      <w:r w:rsidR="00E0401E" w:rsidRPr="00C85E29">
        <w:rPr>
          <w:i/>
          <w:color w:val="000000" w:themeColor="text1"/>
          <w:lang w:val="en-US"/>
        </w:rPr>
        <w:t xml:space="preserve"> </w:t>
      </w:r>
      <w:sdt>
        <w:sdtPr>
          <w:rPr>
            <w:iCs/>
            <w:color w:val="000000"/>
            <w:lang w:val="en-US"/>
          </w:rPr>
          <w:tag w:val="MENDELEY_CITATION_v3_eyJjaXRhdGlvbklEIjoiTUVOREVMRVlfQ0lUQVRJT05fNTY3NmIzMmQtNWZiZi00YWQyLWFiMWYtOWQ3Y2MxYzZlZTM1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
          <w:id w:val="-251824582"/>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E0401E" w:rsidRPr="00C85E29">
        <w:rPr>
          <w:color w:val="000000" w:themeColor="text1"/>
          <w:lang w:val="en-US"/>
        </w:rPr>
        <w:t xml:space="preserve"> and </w:t>
      </w:r>
      <w:proofErr w:type="spellStart"/>
      <w:r w:rsidR="00E0401E" w:rsidRPr="00C85E29">
        <w:rPr>
          <w:i/>
          <w:color w:val="000000" w:themeColor="text1"/>
          <w:lang w:val="en-US"/>
        </w:rPr>
        <w:t>Aegirocassis</w:t>
      </w:r>
      <w:proofErr w:type="spellEnd"/>
      <w:r w:rsidR="00E0401E" w:rsidRPr="00C85E29">
        <w:rPr>
          <w:i/>
          <w:color w:val="000000" w:themeColor="text1"/>
          <w:lang w:val="en-US"/>
        </w:rPr>
        <w:t xml:space="preserve"> </w:t>
      </w:r>
      <w:sdt>
        <w:sdtPr>
          <w:rPr>
            <w:iCs/>
            <w:color w:val="000000"/>
            <w:lang w:val="en-US"/>
          </w:rPr>
          <w:tag w:val="MENDELEY_CITATION_v3_eyJjaXRhdGlvbklEIjoiTUVOREVMRVlfQ0lUQVRJT05fNzU2MGFiMTUtZGQwMy00ZmJhLTgwYmEtNzlmYjZjYTgyN2Ix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985822628"/>
          <w:placeholder>
            <w:docPart w:val="DefaultPlaceholder_-1854013440"/>
          </w:placeholder>
        </w:sdtPr>
        <w:sdtContent>
          <w:r w:rsidR="00651AF7" w:rsidRPr="00651AF7">
            <w:rPr>
              <w:iCs/>
              <w:color w:val="000000"/>
              <w:lang w:val="en-US"/>
            </w:rPr>
            <w:t>(Van Roy, Daley and Briggs 2015)</w:t>
          </w:r>
        </w:sdtContent>
      </w:sdt>
      <w:r w:rsidR="00E0401E" w:rsidRPr="00C85E29">
        <w:rPr>
          <w:color w:val="000000" w:themeColor="text1"/>
          <w:lang w:val="en-US"/>
        </w:rPr>
        <w:t xml:space="preserve"> as the well-developed dorsal cephalic plate does not allow to directly observe the proximal potions of the frontal appendages. </w:t>
      </w:r>
      <w:r w:rsidR="00E42754" w:rsidRPr="00C85E29">
        <w:rPr>
          <w:color w:val="000000" w:themeColor="text1"/>
          <w:lang w:val="en-US"/>
        </w:rPr>
        <w:t>For the “</w:t>
      </w:r>
      <w:r w:rsidR="00ED1A72" w:rsidRPr="00C85E29">
        <w:rPr>
          <w:color w:val="000000" w:themeColor="text1"/>
          <w:lang w:val="en-US"/>
        </w:rPr>
        <w:t xml:space="preserve">lost </w:t>
      </w:r>
      <w:r w:rsidR="00E42754" w:rsidRPr="00C85E29">
        <w:rPr>
          <w:color w:val="000000" w:themeColor="text1"/>
          <w:lang w:val="en-US"/>
        </w:rPr>
        <w:t xml:space="preserve">hypothesis” character matrix, tardigrades are scored as inapplicable since this scenario assumes that the </w:t>
      </w:r>
      <w:r w:rsidR="00073520" w:rsidRPr="004070FC">
        <w:rPr>
          <w:color w:val="000000" w:themeColor="text1"/>
          <w:lang w:val="en-CA" w:eastAsia="en-US"/>
        </w:rPr>
        <w:t xml:space="preserve">ancestral </w:t>
      </w:r>
      <w:proofErr w:type="spellStart"/>
      <w:r w:rsidR="00073520" w:rsidRPr="004070FC">
        <w:rPr>
          <w:color w:val="000000" w:themeColor="text1"/>
          <w:lang w:val="en-CA" w:eastAsia="en-US"/>
        </w:rPr>
        <w:t>protocerebral</w:t>
      </w:r>
      <w:proofErr w:type="spellEnd"/>
      <w:r w:rsidR="00073520" w:rsidRPr="004070FC">
        <w:rPr>
          <w:color w:val="000000" w:themeColor="text1"/>
          <w:lang w:val="en-CA" w:eastAsia="en-US"/>
        </w:rPr>
        <w:t xml:space="preserve"> appendage pair</w:t>
      </w:r>
      <w:r w:rsidR="00A92FBA">
        <w:rPr>
          <w:color w:val="000000" w:themeColor="text1"/>
          <w:lang w:val="en-CA" w:eastAsia="en-US"/>
        </w:rPr>
        <w:t xml:space="preserve"> of</w:t>
      </w:r>
      <w:r w:rsidR="00E42754" w:rsidRPr="00C85E29">
        <w:rPr>
          <w:color w:val="000000" w:themeColor="text1"/>
          <w:lang w:val="en-US"/>
        </w:rPr>
        <w:t xml:space="preserve"> tardigrades has been lost.</w:t>
      </w:r>
    </w:p>
    <w:p w14:paraId="7404AE9D" w14:textId="55E25067" w:rsidR="00884BE8" w:rsidRPr="003463BA" w:rsidRDefault="00B060E9" w:rsidP="003463BA">
      <w:pPr>
        <w:pStyle w:val="Transformationseries"/>
        <w:spacing w:line="360" w:lineRule="auto"/>
        <w:jc w:val="both"/>
        <w:rPr>
          <w:rFonts w:ascii="Times New Roman" w:hAnsi="Times New Roman"/>
          <w:color w:val="000000"/>
          <w:lang w:val="en-US"/>
        </w:rPr>
      </w:pPr>
      <w:r>
        <w:rPr>
          <w:rFonts w:ascii="Times New Roman" w:hAnsi="Times New Roman"/>
          <w:color w:val="000000"/>
          <w:lang w:val="en-US"/>
        </w:rPr>
        <w:t xml:space="preserve">Nature of </w:t>
      </w:r>
      <w:proofErr w:type="spellStart"/>
      <w:r>
        <w:rPr>
          <w:rFonts w:ascii="Times New Roman" w:hAnsi="Times New Roman"/>
          <w:color w:val="000000"/>
          <w:lang w:val="en-US"/>
        </w:rPr>
        <w:t>protocerebral</w:t>
      </w:r>
      <w:proofErr w:type="spellEnd"/>
      <w:r>
        <w:rPr>
          <w:rFonts w:ascii="Times New Roman" w:hAnsi="Times New Roman"/>
          <w:color w:val="000000"/>
          <w:lang w:val="en-US"/>
        </w:rPr>
        <w:t xml:space="preserve"> appendage fusion </w:t>
      </w:r>
    </w:p>
    <w:p w14:paraId="72ABBE6F" w14:textId="77777777" w:rsidR="00884BE8" w:rsidRDefault="00884BE8" w:rsidP="00D47BD5">
      <w:pPr>
        <w:pStyle w:val="Tokendescription"/>
        <w:rPr>
          <w:color w:val="000000"/>
          <w:lang w:val="en-US"/>
        </w:rPr>
      </w:pPr>
      <w:r>
        <w:rPr>
          <w:color w:val="000000"/>
          <w:lang w:val="en-US"/>
        </w:rPr>
        <w:t xml:space="preserve">(0) basal only, with separate distal elements </w:t>
      </w:r>
    </w:p>
    <w:p w14:paraId="41B59CD7" w14:textId="77777777" w:rsidR="00884BE8" w:rsidRDefault="00884BE8" w:rsidP="00D47BD5">
      <w:pPr>
        <w:pStyle w:val="Tokendescription"/>
        <w:rPr>
          <w:color w:val="000000"/>
          <w:lang w:val="en-US"/>
        </w:rPr>
      </w:pPr>
      <w:r>
        <w:rPr>
          <w:color w:val="000000"/>
          <w:lang w:val="en-US"/>
        </w:rPr>
        <w:t xml:space="preserve">(1) fused into a reduced labrum </w:t>
      </w:r>
    </w:p>
    <w:p w14:paraId="6F4EA8F6" w14:textId="77777777" w:rsidR="00884BE8" w:rsidRPr="00884BE8" w:rsidRDefault="00884BE8" w:rsidP="00D47BD5">
      <w:pPr>
        <w:pStyle w:val="Tokendescription"/>
        <w:rPr>
          <w:color w:val="000000"/>
          <w:lang w:val="en-US"/>
        </w:rPr>
      </w:pPr>
      <w:r>
        <w:rPr>
          <w:color w:val="000000"/>
          <w:lang w:val="en-US"/>
        </w:rPr>
        <w:t xml:space="preserve">(–) inapplicable: </w:t>
      </w:r>
      <w:proofErr w:type="spellStart"/>
      <w:r>
        <w:rPr>
          <w:color w:val="000000"/>
          <w:lang w:val="en-US"/>
        </w:rPr>
        <w:t>protocerebral</w:t>
      </w:r>
      <w:proofErr w:type="spellEnd"/>
      <w:r>
        <w:rPr>
          <w:color w:val="000000"/>
          <w:lang w:val="en-US"/>
        </w:rPr>
        <w:t xml:space="preserve"> appendages (Character 11) not fused </w:t>
      </w:r>
    </w:p>
    <w:p w14:paraId="4ABA5501" w14:textId="46C7E176" w:rsidR="0068424B" w:rsidRPr="0068424B" w:rsidRDefault="00884BE8" w:rsidP="0068424B">
      <w:pPr>
        <w:jc w:val="both"/>
        <w:rPr>
          <w:color w:val="000000" w:themeColor="text1"/>
          <w:lang w:val="en-US"/>
        </w:rPr>
      </w:pPr>
      <w:r w:rsidRPr="00C85E29">
        <w:rPr>
          <w:color w:val="000000" w:themeColor="text1"/>
          <w:lang w:val="en-US"/>
        </w:rPr>
        <w:t xml:space="preserve">In </w:t>
      </w:r>
      <w:proofErr w:type="spellStart"/>
      <w:r w:rsidRPr="00C85E29">
        <w:rPr>
          <w:color w:val="000000" w:themeColor="text1"/>
          <w:lang w:val="en-US"/>
        </w:rPr>
        <w:t>radiodontans</w:t>
      </w:r>
      <w:proofErr w:type="spellEnd"/>
      <w:r w:rsidRPr="00C85E29">
        <w:rPr>
          <w:color w:val="000000" w:themeColor="text1"/>
          <w:lang w:val="en-US"/>
        </w:rPr>
        <w:t xml:space="preserve">, appendage fusion is restricted to the proximal component of the frontal appendages </w:t>
      </w:r>
      <w:sdt>
        <w:sdtPr>
          <w:rPr>
            <w:color w:val="000000"/>
            <w:lang w:val="en-US"/>
          </w:rPr>
          <w:tag w:val="MENDELEY_CITATION_v3_eyJjaXRhdGlvbklEIjoiTUVOREVMRVlfQ0lUQVRJT05fODc1YjI5YjgtMTg2NS00MjJiLTllZGMtNGFlMmMwMDVlZTE0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
          <w:id w:val="-227071649"/>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 Daley and Edgecombe 2014)</w:t>
          </w:r>
        </w:sdtContent>
      </w:sdt>
      <w:r w:rsidRPr="00C85E29">
        <w:rPr>
          <w:color w:val="000000" w:themeColor="text1"/>
          <w:lang w:val="en-US"/>
        </w:rPr>
        <w:t>.  Per character 10 above, the euarthropod labrum is coded as a set of fully fused appendages.</w:t>
      </w:r>
      <w:r w:rsidR="00C85E29" w:rsidRPr="00C85E29">
        <w:rPr>
          <w:color w:val="000000" w:themeColor="text1"/>
          <w:lang w:val="en-US"/>
        </w:rPr>
        <w:t xml:space="preserve"> </w:t>
      </w:r>
      <w:r w:rsidR="00E42754" w:rsidRPr="00C85E29">
        <w:rPr>
          <w:color w:val="000000" w:themeColor="text1"/>
          <w:lang w:val="en-US"/>
        </w:rPr>
        <w:t xml:space="preserve">For the “lost hypothesis” character matrix, tardigrades are scored as inapplicable since this scenario assumes that </w:t>
      </w:r>
      <w:r w:rsidR="00684417" w:rsidRPr="00C85E29">
        <w:rPr>
          <w:color w:val="000000" w:themeColor="text1"/>
          <w:lang w:val="en-US"/>
        </w:rPr>
        <w:t xml:space="preserve">the </w:t>
      </w:r>
      <w:r w:rsidR="00684417" w:rsidRPr="004070FC">
        <w:rPr>
          <w:color w:val="000000" w:themeColor="text1"/>
          <w:lang w:val="en-CA" w:eastAsia="en-US"/>
        </w:rPr>
        <w:t xml:space="preserve">ancestral </w:t>
      </w:r>
      <w:proofErr w:type="spellStart"/>
      <w:r w:rsidR="00684417" w:rsidRPr="004070FC">
        <w:rPr>
          <w:color w:val="000000" w:themeColor="text1"/>
          <w:lang w:val="en-CA" w:eastAsia="en-US"/>
        </w:rPr>
        <w:t>protocerebral</w:t>
      </w:r>
      <w:proofErr w:type="spellEnd"/>
      <w:r w:rsidR="00684417" w:rsidRPr="004070FC">
        <w:rPr>
          <w:color w:val="000000" w:themeColor="text1"/>
          <w:lang w:val="en-CA" w:eastAsia="en-US"/>
        </w:rPr>
        <w:t xml:space="preserve"> appendage pair</w:t>
      </w:r>
      <w:r w:rsidR="00684417">
        <w:rPr>
          <w:color w:val="000000" w:themeColor="text1"/>
          <w:lang w:val="en-CA" w:eastAsia="en-US"/>
        </w:rPr>
        <w:t xml:space="preserve"> </w:t>
      </w:r>
      <w:r w:rsidR="00E42754" w:rsidRPr="00C85E29">
        <w:rPr>
          <w:color w:val="000000" w:themeColor="text1"/>
          <w:lang w:val="en-US"/>
        </w:rPr>
        <w:t>of tardigrades has been lost</w:t>
      </w:r>
      <w:r w:rsidR="0068424B">
        <w:rPr>
          <w:color w:val="000000" w:themeColor="text1"/>
          <w:lang w:val="en-US"/>
        </w:rPr>
        <w:t>.</w:t>
      </w:r>
    </w:p>
    <w:p w14:paraId="4FBEA460" w14:textId="0ABFFF43" w:rsidR="0068424B" w:rsidRDefault="0068424B" w:rsidP="0068424B">
      <w:pPr>
        <w:pStyle w:val="Transformationseries"/>
      </w:pPr>
      <w:r w:rsidRPr="009F355A">
        <w:t xml:space="preserve">Spines along the </w:t>
      </w:r>
      <w:proofErr w:type="spellStart"/>
      <w:r w:rsidRPr="009F355A">
        <w:t>protocerebral</w:t>
      </w:r>
      <w:proofErr w:type="spellEnd"/>
      <w:r w:rsidRPr="009F355A">
        <w:t xml:space="preserve"> appendage (i.e., not the terminal part)</w:t>
      </w:r>
    </w:p>
    <w:p w14:paraId="0BDA8489" w14:textId="77777777" w:rsidR="0068424B" w:rsidRDefault="0068424B" w:rsidP="0068424B">
      <w:pPr>
        <w:pStyle w:val="Tokendescription"/>
        <w:rPr>
          <w:color w:val="000000"/>
          <w:lang w:val="en-US"/>
        </w:rPr>
      </w:pPr>
      <w:r>
        <w:rPr>
          <w:color w:val="000000"/>
          <w:lang w:val="en-US"/>
        </w:rPr>
        <w:t xml:space="preserve">(0) absent </w:t>
      </w:r>
    </w:p>
    <w:p w14:paraId="591B3C6E" w14:textId="77777777" w:rsidR="0068424B" w:rsidRDefault="0068424B" w:rsidP="0068424B">
      <w:pPr>
        <w:pStyle w:val="Tokendescription"/>
        <w:rPr>
          <w:color w:val="000000"/>
          <w:lang w:val="en-US"/>
        </w:rPr>
      </w:pPr>
      <w:r>
        <w:rPr>
          <w:color w:val="000000"/>
          <w:lang w:val="en-US"/>
        </w:rPr>
        <w:t xml:space="preserve">(1) present </w:t>
      </w:r>
    </w:p>
    <w:p w14:paraId="04EA3ECD" w14:textId="77777777" w:rsidR="0068424B" w:rsidRDefault="0068424B" w:rsidP="0068424B">
      <w:pPr>
        <w:pStyle w:val="Tokendescription"/>
        <w:rPr>
          <w:color w:val="000000"/>
          <w:lang w:val="en-US"/>
        </w:rPr>
      </w:pPr>
      <w:r>
        <w:rPr>
          <w:color w:val="000000"/>
          <w:lang w:val="en-US"/>
        </w:rPr>
        <w:t>(–) inapplicable: paired appendages (Character 1) absent</w:t>
      </w:r>
    </w:p>
    <w:p w14:paraId="068492B1" w14:textId="377D7C08" w:rsidR="00884BE8" w:rsidRDefault="0068424B" w:rsidP="0068424B">
      <w:pPr>
        <w:jc w:val="both"/>
        <w:rPr>
          <w:iCs/>
          <w:color w:val="000000" w:themeColor="text1"/>
          <w:lang w:val="en-US"/>
        </w:rPr>
      </w:pPr>
      <w:r>
        <w:rPr>
          <w:i/>
          <w:iCs/>
          <w:color w:val="000000"/>
          <w:lang w:val="en-US"/>
        </w:rPr>
        <w:t xml:space="preserve">This character </w:t>
      </w:r>
      <w:r w:rsidRPr="00C85E29">
        <w:rPr>
          <w:iCs/>
          <w:color w:val="000000" w:themeColor="text1"/>
          <w:lang w:val="en-US"/>
        </w:rPr>
        <w:t>distinguishes the presence of spines along the appendage compared to being at the terminal end of the appendage</w:t>
      </w:r>
      <w:r>
        <w:rPr>
          <w:i/>
          <w:iCs/>
          <w:color w:val="000000" w:themeColor="text1"/>
          <w:lang w:val="en-US"/>
        </w:rPr>
        <w:t xml:space="preserve">. This distinction </w:t>
      </w:r>
      <w:r w:rsidRPr="00C85E29">
        <w:rPr>
          <w:iCs/>
          <w:color w:val="000000" w:themeColor="text1"/>
          <w:lang w:val="en-US"/>
        </w:rPr>
        <w:t xml:space="preserve">is important for the “sensorial hypothesis” which assumes that </w:t>
      </w:r>
      <w:proofErr w:type="spellStart"/>
      <w:r w:rsidRPr="00C85E29">
        <w:rPr>
          <w:iCs/>
          <w:color w:val="000000" w:themeColor="text1"/>
          <w:lang w:val="en-US"/>
        </w:rPr>
        <w:t>heterotardigrades</w:t>
      </w:r>
      <w:proofErr w:type="spellEnd"/>
      <w:r w:rsidRPr="00C85E29">
        <w:rPr>
          <w:iCs/>
          <w:color w:val="000000" w:themeColor="text1"/>
          <w:lang w:val="en-US"/>
        </w:rPr>
        <w:t xml:space="preserve"> have reduced </w:t>
      </w:r>
      <w:proofErr w:type="spellStart"/>
      <w:r w:rsidRPr="00C85E29">
        <w:rPr>
          <w:iCs/>
          <w:color w:val="000000" w:themeColor="text1"/>
          <w:lang w:val="en-US"/>
        </w:rPr>
        <w:t>protocerebral</w:t>
      </w:r>
      <w:proofErr w:type="spellEnd"/>
      <w:r w:rsidRPr="00C85E29">
        <w:rPr>
          <w:iCs/>
          <w:color w:val="000000" w:themeColor="text1"/>
          <w:lang w:val="en-US"/>
        </w:rPr>
        <w:t xml:space="preserve"> appendage and their cephalic sensory organs (i.e., primary </w:t>
      </w:r>
      <w:proofErr w:type="spellStart"/>
      <w:r w:rsidRPr="00C85E29">
        <w:rPr>
          <w:iCs/>
          <w:color w:val="000000" w:themeColor="text1"/>
          <w:lang w:val="en-US"/>
        </w:rPr>
        <w:t>clava</w:t>
      </w:r>
      <w:proofErr w:type="spellEnd"/>
      <w:r w:rsidRPr="00C85E29">
        <w:rPr>
          <w:iCs/>
          <w:color w:val="000000" w:themeColor="text1"/>
          <w:lang w:val="en-US"/>
        </w:rPr>
        <w:t xml:space="preserve"> and cirri A) correspond to the terminal spines (see introductory statements).</w:t>
      </w:r>
      <w:r>
        <w:rPr>
          <w:i/>
          <w:iCs/>
          <w:color w:val="000000" w:themeColor="text1"/>
          <w:lang w:val="en-US"/>
        </w:rPr>
        <w:t xml:space="preserve"> </w:t>
      </w:r>
      <w:proofErr w:type="spellStart"/>
      <w:r w:rsidRPr="0068424B">
        <w:rPr>
          <w:i/>
          <w:iCs/>
          <w:color w:val="000000" w:themeColor="text1"/>
          <w:lang w:val="en-US"/>
        </w:rPr>
        <w:t>Neostygarctus</w:t>
      </w:r>
      <w:proofErr w:type="spellEnd"/>
      <w:r w:rsidRPr="00C85E29">
        <w:rPr>
          <w:color w:val="000000" w:themeColor="text1"/>
          <w:lang w:val="en-US"/>
        </w:rPr>
        <w:t xml:space="preserve"> </w:t>
      </w:r>
      <w:proofErr w:type="spellStart"/>
      <w:r w:rsidRPr="0068424B">
        <w:rPr>
          <w:i/>
          <w:iCs/>
          <w:color w:val="000000" w:themeColor="text1"/>
          <w:lang w:val="en-US"/>
        </w:rPr>
        <w:t>oceanopolis</w:t>
      </w:r>
      <w:proofErr w:type="spellEnd"/>
      <w:r w:rsidRPr="00C85E29">
        <w:rPr>
          <w:iCs/>
          <w:color w:val="000000" w:themeColor="text1"/>
          <w:lang w:val="en-US"/>
        </w:rPr>
        <w:t xml:space="preserve"> is scored present only in the “sensorial hypothesis”</w:t>
      </w:r>
      <w:r>
        <w:rPr>
          <w:color w:val="000000" w:themeColor="text1"/>
          <w:lang w:val="en-US"/>
        </w:rPr>
        <w:t xml:space="preserve"> </w:t>
      </w:r>
      <w:sdt>
        <w:sdtPr>
          <w:rPr>
            <w:color w:val="000000"/>
            <w:lang w:val="en-US"/>
          </w:rPr>
          <w:tag w:val="MENDELEY_CITATION_v3_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"/>
          <w:id w:val="1621573428"/>
          <w:placeholder>
            <w:docPart w:val="DefaultPlaceholder_-1854013440"/>
          </w:placeholder>
        </w:sdtPr>
        <w:sdtContent>
          <w:r w:rsidR="00651AF7" w:rsidRPr="00651AF7">
            <w:rPr>
              <w:rFonts w:eastAsia="Times New Roman"/>
              <w:color w:val="000000"/>
            </w:rPr>
            <w:t xml:space="preserve">(Kristensen </w:t>
          </w:r>
          <w:r w:rsidR="00651AF7" w:rsidRPr="00651AF7">
            <w:rPr>
              <w:rFonts w:eastAsia="Times New Roman"/>
              <w:i/>
              <w:iCs/>
              <w:color w:val="000000"/>
            </w:rPr>
            <w:t>et al.</w:t>
          </w:r>
          <w:r w:rsidR="00651AF7" w:rsidRPr="00651AF7">
            <w:rPr>
              <w:rFonts w:eastAsia="Times New Roman"/>
              <w:color w:val="000000"/>
            </w:rPr>
            <w:t xml:space="preserve"> 2015)</w:t>
          </w:r>
        </w:sdtContent>
      </w:sdt>
      <w:r w:rsidR="00E42754" w:rsidRPr="00C85E29">
        <w:rPr>
          <w:color w:val="000000" w:themeColor="text1"/>
          <w:lang w:val="en-US"/>
        </w:rPr>
        <w:t>.</w:t>
      </w:r>
      <w:r>
        <w:rPr>
          <w:color w:val="000000" w:themeColor="text1"/>
          <w:lang w:val="en-US"/>
        </w:rPr>
        <w:t xml:space="preserve"> </w:t>
      </w:r>
      <w:r w:rsidRPr="00C85E29">
        <w:rPr>
          <w:iCs/>
          <w:color w:val="000000" w:themeColor="text1"/>
          <w:lang w:val="en-US"/>
        </w:rPr>
        <w:t xml:space="preserve">For the “lost </w:t>
      </w:r>
      <w:r w:rsidRPr="00C85E29">
        <w:rPr>
          <w:iCs/>
          <w:color w:val="000000" w:themeColor="text1"/>
          <w:lang w:val="en-US"/>
        </w:rPr>
        <w:lastRenderedPageBreak/>
        <w:t xml:space="preserve">hypothesis” character matrix, tardigrades are scored as inapplicable since this scenario assumes that the </w:t>
      </w:r>
      <w:r w:rsidR="00684417" w:rsidRPr="004070FC">
        <w:rPr>
          <w:color w:val="000000" w:themeColor="text1"/>
          <w:lang w:val="en-CA" w:eastAsia="en-US"/>
        </w:rPr>
        <w:t xml:space="preserve">ancestral </w:t>
      </w:r>
      <w:proofErr w:type="spellStart"/>
      <w:r w:rsidR="00684417" w:rsidRPr="004070FC">
        <w:rPr>
          <w:color w:val="000000" w:themeColor="text1"/>
          <w:lang w:val="en-CA" w:eastAsia="en-US"/>
        </w:rPr>
        <w:t>protocerebral</w:t>
      </w:r>
      <w:proofErr w:type="spellEnd"/>
      <w:r w:rsidR="00684417" w:rsidRPr="004070FC">
        <w:rPr>
          <w:color w:val="000000" w:themeColor="text1"/>
          <w:lang w:val="en-CA" w:eastAsia="en-US"/>
        </w:rPr>
        <w:t xml:space="preserve"> appendage pair</w:t>
      </w:r>
      <w:r w:rsidR="00684417">
        <w:rPr>
          <w:color w:val="000000" w:themeColor="text1"/>
          <w:lang w:val="en-CA" w:eastAsia="en-US"/>
        </w:rPr>
        <w:t xml:space="preserve"> </w:t>
      </w:r>
      <w:r w:rsidRPr="00C85E29">
        <w:rPr>
          <w:iCs/>
          <w:color w:val="000000" w:themeColor="text1"/>
          <w:lang w:val="en-US"/>
        </w:rPr>
        <w:t>of tardigrades has been lost.</w:t>
      </w:r>
    </w:p>
    <w:p w14:paraId="67863775" w14:textId="2A15780B" w:rsidR="00C9280C" w:rsidRDefault="00C9280C" w:rsidP="00C9280C">
      <w:pPr>
        <w:pStyle w:val="Transformationseries"/>
      </w:pPr>
      <w:r>
        <w:t xml:space="preserve">Number of spine/spinule series on </w:t>
      </w:r>
      <w:proofErr w:type="spellStart"/>
      <w:r>
        <w:t>protocerebral</w:t>
      </w:r>
      <w:proofErr w:type="spellEnd"/>
      <w:r>
        <w:t xml:space="preserve"> frontal appendage</w:t>
      </w:r>
    </w:p>
    <w:p w14:paraId="01DAD1DB" w14:textId="008D141B" w:rsidR="009A4A58" w:rsidRPr="00D3617C" w:rsidRDefault="009A4A58" w:rsidP="009A4A58">
      <w:pPr>
        <w:rPr>
          <w:i/>
          <w:iCs/>
          <w:lang w:val="en-CA" w:eastAsia="en-US"/>
        </w:rPr>
      </w:pPr>
      <w:r w:rsidRPr="00D3617C">
        <w:rPr>
          <w:i/>
          <w:iCs/>
          <w:lang w:val="en-CA" w:eastAsia="en-US"/>
        </w:rPr>
        <w:t xml:space="preserve">(0) one series (e.g. </w:t>
      </w:r>
      <w:proofErr w:type="spellStart"/>
      <w:r w:rsidRPr="00D3617C">
        <w:rPr>
          <w:i/>
          <w:iCs/>
          <w:lang w:val="en-CA" w:eastAsia="en-US"/>
        </w:rPr>
        <w:t>Aysheaia</w:t>
      </w:r>
      <w:proofErr w:type="spellEnd"/>
      <w:r w:rsidRPr="00D3617C">
        <w:rPr>
          <w:i/>
          <w:iCs/>
          <w:lang w:val="en-CA" w:eastAsia="en-US"/>
        </w:rPr>
        <w:t xml:space="preserve">, Kerygmachela, </w:t>
      </w:r>
      <w:proofErr w:type="spellStart"/>
      <w:r w:rsidRPr="00D3617C">
        <w:rPr>
          <w:i/>
          <w:iCs/>
          <w:lang w:val="en-CA" w:eastAsia="en-US"/>
        </w:rPr>
        <w:t>Opabinia</w:t>
      </w:r>
      <w:proofErr w:type="spellEnd"/>
      <w:r w:rsidRPr="00D3617C">
        <w:rPr>
          <w:i/>
          <w:iCs/>
          <w:lang w:val="en-CA" w:eastAsia="en-US"/>
        </w:rPr>
        <w:t xml:space="preserve">) </w:t>
      </w:r>
      <w:sdt>
        <w:sdtPr>
          <w:rPr>
            <w:i/>
            <w:iCs/>
            <w:color w:val="000000"/>
            <w:lang w:val="en-CA" w:eastAsia="en-US"/>
          </w:rPr>
          <w:tag w:val="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"/>
          <w:id w:val="907809902"/>
          <w:placeholder>
            <w:docPart w:val="DefaultPlaceholder_-1854013440"/>
          </w:placeholder>
        </w:sdtPr>
        <w:sdtContent>
          <w:r w:rsidR="00651AF7" w:rsidRPr="00651AF7">
            <w:rPr>
              <w:i/>
              <w:iCs/>
              <w:color w:val="000000"/>
              <w:lang w:val="en-CA" w:eastAsia="en-US"/>
            </w:rPr>
            <w:t>(Whittington 1978; Budd 1993, 1996, 1998)</w:t>
          </w:r>
        </w:sdtContent>
      </w:sdt>
      <w:r w:rsidRPr="00D3617C">
        <w:rPr>
          <w:i/>
          <w:iCs/>
          <w:lang w:val="en-CA" w:eastAsia="en-US"/>
        </w:rPr>
        <w:t xml:space="preserve"> </w:t>
      </w:r>
    </w:p>
    <w:p w14:paraId="09179186" w14:textId="3B1E6CFD" w:rsidR="009A4A58" w:rsidRPr="00D3617C" w:rsidRDefault="009A4A58" w:rsidP="00D3617C">
      <w:pPr>
        <w:ind w:left="360" w:hanging="360"/>
        <w:rPr>
          <w:i/>
          <w:iCs/>
          <w:color w:val="000000"/>
          <w:lang w:val="en-CA" w:eastAsia="en-US"/>
        </w:rPr>
      </w:pPr>
      <w:r w:rsidRPr="00D3617C">
        <w:rPr>
          <w:i/>
          <w:iCs/>
          <w:lang w:val="en-CA" w:eastAsia="en-US"/>
        </w:rPr>
        <w:t xml:space="preserve">(1) two series (e.g., Anomalocaris canadensis, </w:t>
      </w:r>
      <w:proofErr w:type="spellStart"/>
      <w:r w:rsidRPr="00D3617C">
        <w:rPr>
          <w:i/>
          <w:iCs/>
          <w:lang w:val="en-CA" w:eastAsia="en-US"/>
        </w:rPr>
        <w:t>Onychodictyon</w:t>
      </w:r>
      <w:proofErr w:type="spellEnd"/>
      <w:r w:rsidRPr="00D3617C">
        <w:rPr>
          <w:i/>
          <w:iCs/>
          <w:lang w:val="en-CA" w:eastAsia="en-US"/>
        </w:rPr>
        <w:t xml:space="preserve"> ferox, </w:t>
      </w:r>
      <w:proofErr w:type="spellStart"/>
      <w:r w:rsidRPr="00D3617C">
        <w:rPr>
          <w:i/>
          <w:iCs/>
          <w:lang w:val="en-CA" w:eastAsia="en-US"/>
        </w:rPr>
        <w:t>Schinderhannes</w:t>
      </w:r>
      <w:proofErr w:type="spellEnd"/>
      <w:r w:rsidRPr="00D3617C">
        <w:rPr>
          <w:i/>
          <w:iCs/>
          <w:lang w:val="en-CA" w:eastAsia="en-US"/>
        </w:rPr>
        <w:t xml:space="preserve"> </w:t>
      </w:r>
      <w:proofErr w:type="spellStart"/>
      <w:r w:rsidRPr="00D3617C">
        <w:rPr>
          <w:i/>
          <w:iCs/>
          <w:lang w:val="en-CA" w:eastAsia="en-US"/>
        </w:rPr>
        <w:t>bartelsi</w:t>
      </w:r>
      <w:proofErr w:type="spellEnd"/>
      <w:r w:rsidRPr="00D3617C">
        <w:rPr>
          <w:i/>
          <w:iCs/>
          <w:lang w:val="en-CA" w:eastAsia="en-US"/>
        </w:rPr>
        <w:t xml:space="preserve">, </w:t>
      </w:r>
      <w:proofErr w:type="spellStart"/>
      <w:r w:rsidRPr="00D3617C">
        <w:rPr>
          <w:i/>
          <w:iCs/>
          <w:lang w:val="en-CA" w:eastAsia="en-US"/>
        </w:rPr>
        <w:t>Neostygarctus</w:t>
      </w:r>
      <w:proofErr w:type="spellEnd"/>
      <w:r w:rsidRPr="00D3617C">
        <w:rPr>
          <w:i/>
          <w:iCs/>
          <w:lang w:val="en-CA" w:eastAsia="en-US"/>
        </w:rPr>
        <w:t xml:space="preserve"> </w:t>
      </w:r>
      <w:proofErr w:type="spellStart"/>
      <w:r w:rsidRPr="00D3617C">
        <w:rPr>
          <w:i/>
          <w:iCs/>
          <w:lang w:val="en-CA" w:eastAsia="en-US"/>
        </w:rPr>
        <w:t>oceanopolis</w:t>
      </w:r>
      <w:proofErr w:type="spellEnd"/>
      <w:r w:rsidRPr="00D3617C">
        <w:rPr>
          <w:i/>
          <w:iCs/>
          <w:lang w:val="en-CA" w:eastAsia="en-US"/>
        </w:rPr>
        <w:t xml:space="preserve">) </w:t>
      </w:r>
      <w:sdt>
        <w:sdtPr>
          <w:rPr>
            <w:i/>
            <w:iCs/>
            <w:color w:val="000000"/>
            <w:lang w:val="en-CA" w:eastAsia="en-US"/>
          </w:rPr>
          <w:tag w:val="MENDELEY_CITATION_v3_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"/>
          <w:id w:val="-415322734"/>
          <w:placeholder>
            <w:docPart w:val="DefaultPlaceholder_-1854013440"/>
          </w:placeholder>
        </w:sdtPr>
        <w:sdtContent>
          <w:r w:rsidR="00651AF7" w:rsidRPr="00651AF7">
            <w:rPr>
              <w:rFonts w:eastAsia="Times New Roman"/>
              <w:i/>
              <w:color w:val="000000"/>
            </w:rPr>
            <w:t xml:space="preserve">(Daley and Budd 2010; Ou, Shu and Mayer 2012; Daley and Edgecombe 2014; Kristensen </w:t>
          </w:r>
          <w:r w:rsidR="00651AF7" w:rsidRPr="00651AF7">
            <w:rPr>
              <w:rFonts w:eastAsia="Times New Roman"/>
              <w:i/>
              <w:iCs/>
              <w:color w:val="000000"/>
            </w:rPr>
            <w:t>et al.</w:t>
          </w:r>
          <w:r w:rsidR="00651AF7" w:rsidRPr="00651AF7">
            <w:rPr>
              <w:rFonts w:eastAsia="Times New Roman"/>
              <w:i/>
              <w:color w:val="000000"/>
            </w:rPr>
            <w:t xml:space="preserve"> 2015)</w:t>
          </w:r>
        </w:sdtContent>
      </w:sdt>
    </w:p>
    <w:p w14:paraId="24E827FE" w14:textId="6E43FA14" w:rsidR="009A4A58" w:rsidRPr="00D3617C" w:rsidRDefault="009A4A58" w:rsidP="009A4A58">
      <w:pPr>
        <w:rPr>
          <w:i/>
          <w:iCs/>
          <w:color w:val="000000"/>
          <w:lang w:val="en-CA" w:eastAsia="en-US"/>
        </w:rPr>
      </w:pPr>
      <w:r w:rsidRPr="00D3617C">
        <w:rPr>
          <w:i/>
          <w:iCs/>
          <w:color w:val="000000"/>
          <w:lang w:val="en-CA" w:eastAsia="en-US"/>
        </w:rPr>
        <w:t xml:space="preserve">(–) inapplicable: spines on the </w:t>
      </w:r>
      <w:proofErr w:type="spellStart"/>
      <w:r w:rsidRPr="00D3617C">
        <w:rPr>
          <w:i/>
          <w:iCs/>
          <w:color w:val="000000"/>
          <w:lang w:val="en-CA" w:eastAsia="en-US"/>
        </w:rPr>
        <w:t>protocerebral</w:t>
      </w:r>
      <w:proofErr w:type="spellEnd"/>
      <w:r w:rsidRPr="00D3617C">
        <w:rPr>
          <w:i/>
          <w:iCs/>
          <w:color w:val="000000"/>
          <w:lang w:val="en-CA" w:eastAsia="en-US"/>
        </w:rPr>
        <w:t xml:space="preserve"> appendages (Character 12) absent</w:t>
      </w:r>
    </w:p>
    <w:p w14:paraId="1486AAB6" w14:textId="77777777" w:rsidR="009A4A58" w:rsidRDefault="009A4A58" w:rsidP="009A4A58">
      <w:pPr>
        <w:rPr>
          <w:color w:val="000000"/>
          <w:lang w:val="en-CA" w:eastAsia="en-US"/>
        </w:rPr>
      </w:pPr>
    </w:p>
    <w:p w14:paraId="27983F34" w14:textId="432B79F2" w:rsidR="00FE3E10" w:rsidRPr="008E44AF" w:rsidRDefault="009A4A58" w:rsidP="00D3617C">
      <w:pPr>
        <w:jc w:val="both"/>
        <w:rPr>
          <w:i/>
          <w:iCs/>
          <w:color w:val="000000" w:themeColor="text1"/>
          <w:lang w:val="en-US"/>
        </w:rPr>
      </w:pPr>
      <w:proofErr w:type="spellStart"/>
      <w:r>
        <w:rPr>
          <w:color w:val="000000"/>
          <w:lang w:val="en-CA" w:eastAsia="en-US"/>
        </w:rPr>
        <w:t>Neostygarctus</w:t>
      </w:r>
      <w:proofErr w:type="spellEnd"/>
      <w:r>
        <w:rPr>
          <w:color w:val="000000"/>
          <w:lang w:val="en-CA" w:eastAsia="en-US"/>
        </w:rPr>
        <w:t xml:space="preserve"> </w:t>
      </w:r>
      <w:proofErr w:type="spellStart"/>
      <w:r>
        <w:rPr>
          <w:color w:val="000000"/>
          <w:lang w:val="en-CA" w:eastAsia="en-US"/>
        </w:rPr>
        <w:t>oceanopolis</w:t>
      </w:r>
      <w:proofErr w:type="spellEnd"/>
      <w:r>
        <w:rPr>
          <w:color w:val="000000"/>
          <w:lang w:val="en-CA" w:eastAsia="en-US"/>
        </w:rPr>
        <w:t xml:space="preserve"> is scored present only in the “sensorial hypothesis” </w:t>
      </w:r>
      <w:sdt>
        <w:sdtPr>
          <w:rPr>
            <w:color w:val="000000"/>
            <w:lang w:val="en-CA" w:eastAsia="en-US"/>
          </w:rPr>
          <w:tag w:val="MENDELEY_CITATION_v3_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"/>
          <w:id w:val="49359798"/>
          <w:placeholder>
            <w:docPart w:val="DefaultPlaceholder_-1854013440"/>
          </w:placeholder>
        </w:sdtPr>
        <w:sdtContent>
          <w:r w:rsidR="00651AF7" w:rsidRPr="00651AF7">
            <w:rPr>
              <w:rFonts w:eastAsia="Times New Roman"/>
              <w:color w:val="000000"/>
            </w:rPr>
            <w:t xml:space="preserve">(Kristensen </w:t>
          </w:r>
          <w:r w:rsidR="00651AF7" w:rsidRPr="00651AF7">
            <w:rPr>
              <w:rFonts w:eastAsia="Times New Roman"/>
              <w:i/>
              <w:iCs/>
              <w:color w:val="000000"/>
            </w:rPr>
            <w:t>et al.</w:t>
          </w:r>
          <w:r w:rsidR="00651AF7" w:rsidRPr="00651AF7">
            <w:rPr>
              <w:rFonts w:eastAsia="Times New Roman"/>
              <w:color w:val="000000"/>
            </w:rPr>
            <w:t xml:space="preserve"> 2015)</w:t>
          </w:r>
        </w:sdtContent>
      </w:sdt>
      <w:r>
        <w:rPr>
          <w:color w:val="000000"/>
          <w:lang w:val="en-CA" w:eastAsia="en-US"/>
        </w:rPr>
        <w:t xml:space="preserve">. For the “lost hypothesis” character matrix, tardigrades are scored as inapplicable since this scenario assumes that </w:t>
      </w:r>
      <w:r w:rsidR="00684417" w:rsidRPr="00C85E29">
        <w:rPr>
          <w:color w:val="000000" w:themeColor="text1"/>
          <w:lang w:val="en-US"/>
        </w:rPr>
        <w:t xml:space="preserve">the </w:t>
      </w:r>
      <w:r w:rsidR="00684417" w:rsidRPr="004070FC">
        <w:rPr>
          <w:color w:val="000000" w:themeColor="text1"/>
          <w:lang w:val="en-CA" w:eastAsia="en-US"/>
        </w:rPr>
        <w:t xml:space="preserve">ancestral </w:t>
      </w:r>
      <w:proofErr w:type="spellStart"/>
      <w:r w:rsidR="00684417" w:rsidRPr="004070FC">
        <w:rPr>
          <w:color w:val="000000" w:themeColor="text1"/>
          <w:lang w:val="en-CA" w:eastAsia="en-US"/>
        </w:rPr>
        <w:t>protocerebral</w:t>
      </w:r>
      <w:proofErr w:type="spellEnd"/>
      <w:r w:rsidR="00684417" w:rsidRPr="004070FC">
        <w:rPr>
          <w:color w:val="000000" w:themeColor="text1"/>
          <w:lang w:val="en-CA" w:eastAsia="en-US"/>
        </w:rPr>
        <w:t xml:space="preserve"> appendage pair</w:t>
      </w:r>
      <w:r w:rsidR="00684417">
        <w:rPr>
          <w:color w:val="000000" w:themeColor="text1"/>
          <w:lang w:val="en-CA" w:eastAsia="en-US"/>
        </w:rPr>
        <w:t xml:space="preserve"> </w:t>
      </w:r>
      <w:r w:rsidR="00684417">
        <w:rPr>
          <w:color w:val="000000" w:themeColor="text1"/>
          <w:lang w:val="en-CA" w:eastAsia="en-US"/>
        </w:rPr>
        <w:t xml:space="preserve">of tardigrades </w:t>
      </w:r>
      <w:r>
        <w:rPr>
          <w:color w:val="000000"/>
          <w:lang w:val="en-CA" w:eastAsia="en-US"/>
        </w:rPr>
        <w:t>has been lost.</w:t>
      </w:r>
    </w:p>
    <w:p w14:paraId="16BD796C" w14:textId="77777777" w:rsidR="00B060E9" w:rsidRDefault="00B060E9" w:rsidP="00D47BD5">
      <w:pPr>
        <w:pStyle w:val="Transformationseries"/>
        <w:spacing w:line="360" w:lineRule="auto"/>
        <w:jc w:val="both"/>
        <w:rPr>
          <w:rFonts w:ascii="Times New Roman" w:hAnsi="Times New Roman"/>
          <w:color w:val="000000"/>
          <w:lang w:val="en-US"/>
        </w:rPr>
      </w:pPr>
      <w:r>
        <w:rPr>
          <w:rFonts w:ascii="Times New Roman" w:hAnsi="Times New Roman"/>
          <w:color w:val="000000"/>
          <w:lang w:val="en-US"/>
        </w:rPr>
        <w:t>Coplanar</w:t>
      </w:r>
      <w:r w:rsidR="001C4CAB">
        <w:rPr>
          <w:rFonts w:ascii="Times New Roman" w:hAnsi="Times New Roman"/>
          <w:color w:val="000000"/>
          <w:lang w:val="en-US"/>
        </w:rPr>
        <w:t xml:space="preserve"> </w:t>
      </w:r>
      <w:r>
        <w:rPr>
          <w:rFonts w:ascii="Times New Roman" w:hAnsi="Times New Roman"/>
          <w:color w:val="000000"/>
          <w:lang w:val="en-US"/>
        </w:rPr>
        <w:t xml:space="preserve">spine/spinule series in </w:t>
      </w:r>
      <w:proofErr w:type="spellStart"/>
      <w:r>
        <w:rPr>
          <w:rFonts w:ascii="Times New Roman" w:hAnsi="Times New Roman"/>
          <w:color w:val="000000"/>
          <w:lang w:val="en-US"/>
        </w:rPr>
        <w:t>protocerebral</w:t>
      </w:r>
      <w:proofErr w:type="spellEnd"/>
      <w:r>
        <w:rPr>
          <w:rFonts w:ascii="Times New Roman" w:hAnsi="Times New Roman"/>
          <w:color w:val="000000"/>
          <w:lang w:val="en-US"/>
        </w:rPr>
        <w:t xml:space="preserve"> frontal appendages </w:t>
      </w:r>
    </w:p>
    <w:p w14:paraId="7DE7DB4E" w14:textId="77777777" w:rsidR="00B060E9" w:rsidRDefault="00B060E9" w:rsidP="00D47BD5">
      <w:pPr>
        <w:pStyle w:val="Tokendescription"/>
        <w:rPr>
          <w:color w:val="000000"/>
          <w:lang w:val="en-US"/>
        </w:rPr>
      </w:pPr>
      <w:r>
        <w:rPr>
          <w:color w:val="000000"/>
          <w:lang w:val="en-US"/>
        </w:rPr>
        <w:t xml:space="preserve">(0) no </w:t>
      </w:r>
    </w:p>
    <w:p w14:paraId="42D52C95" w14:textId="77777777" w:rsidR="00B060E9" w:rsidRDefault="00B060E9" w:rsidP="00D47BD5">
      <w:pPr>
        <w:pStyle w:val="Tokendescription"/>
        <w:rPr>
          <w:color w:val="000000"/>
          <w:lang w:val="en-US"/>
        </w:rPr>
      </w:pPr>
      <w:r>
        <w:rPr>
          <w:color w:val="000000"/>
          <w:lang w:val="en-US"/>
        </w:rPr>
        <w:t xml:space="preserve">(1) yes </w:t>
      </w:r>
    </w:p>
    <w:p w14:paraId="071C23AE" w14:textId="77777777" w:rsidR="006541F5" w:rsidRDefault="00CC5946" w:rsidP="00D47BD5">
      <w:pPr>
        <w:pStyle w:val="Tokendescription"/>
        <w:rPr>
          <w:color w:val="000000"/>
          <w:lang w:val="en-US"/>
        </w:rPr>
      </w:pPr>
      <w:r>
        <w:rPr>
          <w:color w:val="000000"/>
          <w:lang w:val="en-US"/>
        </w:rPr>
        <w:t>(–)</w:t>
      </w:r>
      <w:r w:rsidR="006541F5">
        <w:rPr>
          <w:color w:val="000000"/>
          <w:lang w:val="en-US"/>
        </w:rPr>
        <w:t xml:space="preserve"> inapplicable</w:t>
      </w:r>
      <w:r w:rsidR="00701650">
        <w:rPr>
          <w:color w:val="000000"/>
          <w:lang w:val="en-US"/>
        </w:rPr>
        <w:t>:</w:t>
      </w:r>
      <w:r w:rsidR="00A1572A">
        <w:rPr>
          <w:color w:val="000000"/>
          <w:lang w:val="en-US"/>
        </w:rPr>
        <w:t xml:space="preserve"> </w:t>
      </w:r>
      <w:r w:rsidR="00C0643D">
        <w:rPr>
          <w:color w:val="000000"/>
          <w:lang w:val="en-US"/>
        </w:rPr>
        <w:t xml:space="preserve"> </w:t>
      </w:r>
      <w:r w:rsidR="000C5C5D">
        <w:rPr>
          <w:color w:val="000000"/>
          <w:lang w:val="en-US"/>
        </w:rPr>
        <w:t>s</w:t>
      </w:r>
      <w:r w:rsidR="00C0643D">
        <w:rPr>
          <w:color w:val="000000"/>
          <w:lang w:val="en-US"/>
        </w:rPr>
        <w:t>pines</w:t>
      </w:r>
      <w:r w:rsidR="001B0AA9">
        <w:rPr>
          <w:color w:val="000000"/>
          <w:lang w:val="en-US"/>
        </w:rPr>
        <w:t>, if present</w:t>
      </w:r>
      <w:r w:rsidR="00701650">
        <w:rPr>
          <w:color w:val="000000"/>
          <w:lang w:val="en-US"/>
        </w:rPr>
        <w:t xml:space="preserve">, </w:t>
      </w:r>
      <w:r w:rsidR="00930E3B">
        <w:rPr>
          <w:color w:val="000000"/>
          <w:lang w:val="en-US"/>
        </w:rPr>
        <w:t xml:space="preserve">in </w:t>
      </w:r>
      <w:r w:rsidR="006541F5">
        <w:rPr>
          <w:color w:val="000000"/>
          <w:lang w:val="en-US"/>
        </w:rPr>
        <w:t xml:space="preserve">single series </w:t>
      </w:r>
      <w:r w:rsidR="00875F26">
        <w:rPr>
          <w:color w:val="000000"/>
          <w:lang w:val="en-US"/>
        </w:rPr>
        <w:t>(</w:t>
      </w:r>
      <w:r w:rsidR="00C81EFC">
        <w:rPr>
          <w:color w:val="000000"/>
          <w:lang w:val="en-US"/>
        </w:rPr>
        <w:t xml:space="preserve">Character </w:t>
      </w:r>
      <w:r w:rsidR="00C0643D">
        <w:rPr>
          <w:color w:val="000000"/>
          <w:lang w:val="en-US"/>
        </w:rPr>
        <w:t>1</w:t>
      </w:r>
      <w:r w:rsidR="000C5C5D">
        <w:rPr>
          <w:color w:val="000000"/>
          <w:lang w:val="en-US"/>
        </w:rPr>
        <w:t>3</w:t>
      </w:r>
      <w:r w:rsidR="007C347F">
        <w:rPr>
          <w:color w:val="000000"/>
          <w:lang w:val="en-US"/>
        </w:rPr>
        <w:t>)</w:t>
      </w:r>
    </w:p>
    <w:p w14:paraId="0ECC750F" w14:textId="4AF173F2" w:rsidR="00D00F67" w:rsidRDefault="006541F5" w:rsidP="00D47BD5">
      <w:pPr>
        <w:jc w:val="both"/>
        <w:rPr>
          <w:iCs/>
          <w:color w:val="000000" w:themeColor="text1"/>
          <w:lang w:val="en-US"/>
        </w:rPr>
      </w:pPr>
      <w:r w:rsidRPr="00B47CE5">
        <w:rPr>
          <w:color w:val="000000" w:themeColor="text1"/>
          <w:lang w:val="en-US"/>
        </w:rPr>
        <w:t xml:space="preserve">This </w:t>
      </w:r>
      <w:r w:rsidR="007A6B3C" w:rsidRPr="00B47CE5">
        <w:rPr>
          <w:color w:val="000000" w:themeColor="text1"/>
          <w:lang w:val="en-US"/>
        </w:rPr>
        <w:t xml:space="preserve">character </w:t>
      </w:r>
      <w:r w:rsidR="009A4728" w:rsidRPr="00B47CE5">
        <w:rPr>
          <w:color w:val="000000" w:themeColor="text1"/>
          <w:lang w:val="en-US"/>
        </w:rPr>
        <w:t>distinguishes</w:t>
      </w:r>
      <w:r w:rsidRPr="00B47CE5">
        <w:rPr>
          <w:color w:val="000000" w:themeColor="text1"/>
          <w:lang w:val="en-US"/>
        </w:rPr>
        <w:t xml:space="preserve"> the coplanar spinules found in </w:t>
      </w:r>
      <w:proofErr w:type="spellStart"/>
      <w:r w:rsidR="00906CD8" w:rsidRPr="00B47CE5">
        <w:rPr>
          <w:i/>
          <w:color w:val="000000" w:themeColor="text1"/>
          <w:lang w:val="en-US"/>
        </w:rPr>
        <w:t>Onychodictyon</w:t>
      </w:r>
      <w:proofErr w:type="spellEnd"/>
      <w:r w:rsidRPr="00B47CE5">
        <w:rPr>
          <w:i/>
          <w:color w:val="000000" w:themeColor="text1"/>
          <w:lang w:val="en-US"/>
        </w:rPr>
        <w:t xml:space="preserve"> ferox </w:t>
      </w:r>
      <w:sdt>
        <w:sdtPr>
          <w:rPr>
            <w:iCs/>
            <w:color w:val="000000"/>
            <w:lang w:val="en-US"/>
          </w:rPr>
          <w:tag w:val="MENDELEY_CITATION_v3_eyJjaXRhdGlvbklEIjoiTUVOREVMRVlfQ0lUQVRJT05fY2UwNWU3ZjQtYzc2MS00MWQ4LThjMWQtMWZkMDE5YWEyN2Q3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261263915"/>
          <w:placeholder>
            <w:docPart w:val="DefaultPlaceholder_-1854013440"/>
          </w:placeholder>
        </w:sdtPr>
        <w:sdtContent>
          <w:r w:rsidR="00651AF7" w:rsidRPr="00651AF7">
            <w:rPr>
              <w:iCs/>
              <w:color w:val="000000"/>
              <w:lang w:val="en-US"/>
            </w:rPr>
            <w:t>(Ou, Shu and Mayer 2012)</w:t>
          </w:r>
        </w:sdtContent>
      </w:sdt>
      <w:r w:rsidR="004C725F" w:rsidRPr="00B47CE5">
        <w:rPr>
          <w:color w:val="000000" w:themeColor="text1"/>
          <w:lang w:val="en-US"/>
        </w:rPr>
        <w:t xml:space="preserve">, in which the spines attach at opposite sides of the </w:t>
      </w:r>
      <w:proofErr w:type="spellStart"/>
      <w:r w:rsidR="004C725F" w:rsidRPr="00B47CE5">
        <w:rPr>
          <w:color w:val="000000" w:themeColor="text1"/>
          <w:lang w:val="en-US"/>
        </w:rPr>
        <w:t>protocerebral</w:t>
      </w:r>
      <w:proofErr w:type="spellEnd"/>
      <w:r w:rsidR="004C725F" w:rsidRPr="00B47CE5">
        <w:rPr>
          <w:color w:val="000000" w:themeColor="text1"/>
          <w:lang w:val="en-US"/>
        </w:rPr>
        <w:t xml:space="preserve"> first appendage,</w:t>
      </w:r>
      <w:r w:rsidRPr="00B47CE5">
        <w:rPr>
          <w:color w:val="000000" w:themeColor="text1"/>
          <w:lang w:val="en-US"/>
        </w:rPr>
        <w:t xml:space="preserve"> from those </w:t>
      </w:r>
      <w:r w:rsidR="007C701F" w:rsidRPr="00B47CE5">
        <w:rPr>
          <w:color w:val="000000" w:themeColor="text1"/>
          <w:lang w:val="en-US"/>
        </w:rPr>
        <w:t xml:space="preserve">of </w:t>
      </w:r>
      <w:r w:rsidR="007E4383" w:rsidRPr="00B47CE5">
        <w:rPr>
          <w:i/>
          <w:color w:val="000000" w:themeColor="text1"/>
          <w:lang w:val="en-US"/>
        </w:rPr>
        <w:t>Anomalocaris canadensis</w:t>
      </w:r>
      <w:r w:rsidR="00B47CE5" w:rsidRPr="00B47CE5">
        <w:rPr>
          <w:color w:val="000000" w:themeColor="text1"/>
          <w:lang w:val="en-US"/>
        </w:rPr>
        <w:t xml:space="preserve"> </w:t>
      </w:r>
      <w:sdt>
        <w:sdtPr>
          <w:rPr>
            <w:color w:val="000000"/>
            <w:lang w:val="en-US"/>
          </w:rPr>
          <w:tag w:val="MENDELEY_CITATION_v3_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"/>
          <w:id w:val="-1233155100"/>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 Daley and Budd 2010; Daley and Edgecombe 2014)</w:t>
          </w:r>
        </w:sdtContent>
      </w:sdt>
      <w:r w:rsidR="000C5C5D" w:rsidRPr="00B47CE5">
        <w:rPr>
          <w:color w:val="000000" w:themeColor="text1"/>
          <w:lang w:val="en-US"/>
        </w:rPr>
        <w:t xml:space="preserve"> and </w:t>
      </w:r>
      <w:proofErr w:type="spellStart"/>
      <w:r w:rsidR="004C725F" w:rsidRPr="00B47CE5">
        <w:rPr>
          <w:i/>
          <w:color w:val="000000" w:themeColor="text1"/>
          <w:lang w:val="en-US"/>
        </w:rPr>
        <w:t>Sc</w:t>
      </w:r>
      <w:r w:rsidR="00692DBD" w:rsidRPr="00B47CE5">
        <w:rPr>
          <w:i/>
          <w:color w:val="000000" w:themeColor="text1"/>
          <w:lang w:val="en-US"/>
        </w:rPr>
        <w:t>h</w:t>
      </w:r>
      <w:r w:rsidR="004C725F" w:rsidRPr="00B47CE5">
        <w:rPr>
          <w:i/>
          <w:color w:val="000000" w:themeColor="text1"/>
          <w:lang w:val="en-US"/>
        </w:rPr>
        <w:t>inderhannes</w:t>
      </w:r>
      <w:proofErr w:type="spellEnd"/>
      <w:r w:rsidR="004C725F" w:rsidRPr="00B47CE5">
        <w:rPr>
          <w:i/>
          <w:color w:val="000000" w:themeColor="text1"/>
          <w:lang w:val="en-US"/>
        </w:rPr>
        <w:t xml:space="preserve"> </w:t>
      </w:r>
      <w:proofErr w:type="spellStart"/>
      <w:r w:rsidR="004C725F" w:rsidRPr="00B47CE5">
        <w:rPr>
          <w:i/>
          <w:color w:val="000000" w:themeColor="text1"/>
          <w:lang w:val="en-US"/>
        </w:rPr>
        <w:t>bartelsi</w:t>
      </w:r>
      <w:proofErr w:type="spellEnd"/>
      <w:r w:rsidR="004C725F" w:rsidRPr="00B47CE5">
        <w:rPr>
          <w:i/>
          <w:color w:val="000000" w:themeColor="text1"/>
          <w:lang w:val="en-US"/>
        </w:rPr>
        <w:t xml:space="preserve"> </w:t>
      </w:r>
      <w:sdt>
        <w:sdtPr>
          <w:rPr>
            <w:rFonts w:eastAsia="Times New Roman"/>
            <w:color w:val="000000"/>
          </w:rPr>
          <w:tag w:val="MENDELEY_CITATION_v3_eyJjaXRhdGlvbklEIjoiTUVOREVMRVlfQ0lUQVRJT05fMTFhNTM3ZTctOGEwNy00MGJlLWI3MjItMTc2ZWE3ZmJkYzU1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
          <w:id w:val="-1446303928"/>
          <w:placeholder>
            <w:docPart w:val="DefaultPlaceholder_-1854013440"/>
          </w:placeholder>
        </w:sdtPr>
        <w:sdtContent>
          <w:r w:rsidR="00651AF7" w:rsidRPr="00651AF7">
            <w:rPr>
              <w:rFonts w:eastAsia="Times New Roman"/>
              <w:color w:val="000000"/>
            </w:rPr>
            <w:t>(Kühl, Briggs and Rust 2009)</w:t>
          </w:r>
        </w:sdtContent>
      </w:sdt>
      <w:r w:rsidR="000C5C5D" w:rsidRPr="00B47CE5">
        <w:rPr>
          <w:color w:val="000000" w:themeColor="text1"/>
          <w:lang w:val="en-US"/>
        </w:rPr>
        <w:t xml:space="preserve">. </w:t>
      </w:r>
      <w:proofErr w:type="spellStart"/>
      <w:r w:rsidR="000C5C5D" w:rsidRPr="00B47CE5">
        <w:rPr>
          <w:i/>
          <w:iCs/>
          <w:color w:val="000000" w:themeColor="text1"/>
          <w:lang w:val="en-US"/>
        </w:rPr>
        <w:t>Neostygarctus</w:t>
      </w:r>
      <w:proofErr w:type="spellEnd"/>
      <w:r w:rsidR="000C5C5D" w:rsidRPr="00B47CE5">
        <w:rPr>
          <w:i/>
          <w:iCs/>
          <w:color w:val="000000" w:themeColor="text1"/>
          <w:lang w:val="en-US"/>
        </w:rPr>
        <w:t xml:space="preserve"> </w:t>
      </w:r>
      <w:proofErr w:type="spellStart"/>
      <w:r w:rsidR="000C5C5D" w:rsidRPr="00B47CE5">
        <w:rPr>
          <w:i/>
          <w:iCs/>
          <w:color w:val="000000" w:themeColor="text1"/>
          <w:lang w:val="en-US"/>
        </w:rPr>
        <w:t>oceanopolis</w:t>
      </w:r>
      <w:proofErr w:type="spellEnd"/>
      <w:r w:rsidR="000C5C5D" w:rsidRPr="00B47CE5">
        <w:rPr>
          <w:i/>
          <w:iCs/>
          <w:color w:val="000000" w:themeColor="text1"/>
          <w:lang w:val="en-US"/>
        </w:rPr>
        <w:t xml:space="preserve"> </w:t>
      </w:r>
      <w:r w:rsidR="000C5C5D" w:rsidRPr="00B47CE5">
        <w:rPr>
          <w:color w:val="000000" w:themeColor="text1"/>
          <w:lang w:val="en-US"/>
        </w:rPr>
        <w:t>is scored present</w:t>
      </w:r>
      <w:r w:rsidR="00CA024B" w:rsidRPr="00B47CE5">
        <w:rPr>
          <w:color w:val="000000" w:themeColor="text1"/>
          <w:lang w:val="en-US"/>
        </w:rPr>
        <w:t xml:space="preserve"> only</w:t>
      </w:r>
      <w:r w:rsidR="000C5C5D" w:rsidRPr="00B47CE5">
        <w:rPr>
          <w:color w:val="000000" w:themeColor="text1"/>
          <w:lang w:val="en-US"/>
        </w:rPr>
        <w:t xml:space="preserve"> in the “</w:t>
      </w:r>
      <w:r w:rsidR="009C0A2C" w:rsidRPr="00B47CE5">
        <w:rPr>
          <w:color w:val="000000" w:themeColor="text1"/>
          <w:lang w:val="en-US"/>
        </w:rPr>
        <w:t>sensorial</w:t>
      </w:r>
      <w:r w:rsidR="000C5C5D" w:rsidRPr="00B47CE5">
        <w:rPr>
          <w:color w:val="000000" w:themeColor="text1"/>
          <w:lang w:val="en-US"/>
        </w:rPr>
        <w:t xml:space="preserve"> hypothesis” </w:t>
      </w:r>
      <w:sdt>
        <w:sdtPr>
          <w:rPr>
            <w:color w:val="000000"/>
            <w:lang w:val="en-US"/>
          </w:rPr>
          <w:tag w:val="MENDELEY_CITATION_v3_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"/>
          <w:id w:val="-36593111"/>
          <w:placeholder>
            <w:docPart w:val="DefaultPlaceholder_-1854013440"/>
          </w:placeholder>
        </w:sdtPr>
        <w:sdtContent>
          <w:r w:rsidR="00651AF7" w:rsidRPr="00651AF7">
            <w:rPr>
              <w:rFonts w:eastAsia="Times New Roman"/>
              <w:color w:val="000000"/>
            </w:rPr>
            <w:t xml:space="preserve">(Kristensen </w:t>
          </w:r>
          <w:r w:rsidR="00651AF7" w:rsidRPr="00651AF7">
            <w:rPr>
              <w:rFonts w:eastAsia="Times New Roman"/>
              <w:i/>
              <w:iCs/>
              <w:color w:val="000000"/>
            </w:rPr>
            <w:t>et al.</w:t>
          </w:r>
          <w:r w:rsidR="00651AF7" w:rsidRPr="00651AF7">
            <w:rPr>
              <w:rFonts w:eastAsia="Times New Roman"/>
              <w:color w:val="000000"/>
            </w:rPr>
            <w:t xml:space="preserve"> 2015)</w:t>
          </w:r>
        </w:sdtContent>
      </w:sdt>
      <w:r w:rsidR="007A0C9E" w:rsidRPr="00B47CE5">
        <w:rPr>
          <w:color w:val="000000" w:themeColor="text1"/>
          <w:lang w:val="en-US"/>
        </w:rPr>
        <w:t>.</w:t>
      </w:r>
      <w:r w:rsidR="000C5C5D" w:rsidRPr="00B47CE5">
        <w:rPr>
          <w:color w:val="000000" w:themeColor="text1"/>
          <w:lang w:val="en-US"/>
        </w:rPr>
        <w:t xml:space="preserve"> </w:t>
      </w:r>
      <w:r w:rsidR="009C0A2C" w:rsidRPr="00B47CE5">
        <w:rPr>
          <w:iCs/>
          <w:color w:val="000000" w:themeColor="text1"/>
          <w:lang w:val="en-US"/>
        </w:rPr>
        <w:t xml:space="preserve">For the “lost hypothesis” character matrix, tardigrades are scored as inapplicable since this scenario assumes that </w:t>
      </w:r>
      <w:r w:rsidR="00684417" w:rsidRPr="00C85E29">
        <w:rPr>
          <w:color w:val="000000" w:themeColor="text1"/>
          <w:lang w:val="en-US"/>
        </w:rPr>
        <w:t xml:space="preserve">the </w:t>
      </w:r>
      <w:r w:rsidR="00684417" w:rsidRPr="004070FC">
        <w:rPr>
          <w:color w:val="000000" w:themeColor="text1"/>
          <w:lang w:val="en-CA" w:eastAsia="en-US"/>
        </w:rPr>
        <w:t xml:space="preserve">ancestral </w:t>
      </w:r>
      <w:proofErr w:type="spellStart"/>
      <w:r w:rsidR="00684417" w:rsidRPr="004070FC">
        <w:rPr>
          <w:color w:val="000000" w:themeColor="text1"/>
          <w:lang w:val="en-CA" w:eastAsia="en-US"/>
        </w:rPr>
        <w:t>protocerebral</w:t>
      </w:r>
      <w:proofErr w:type="spellEnd"/>
      <w:r w:rsidR="00684417" w:rsidRPr="004070FC">
        <w:rPr>
          <w:color w:val="000000" w:themeColor="text1"/>
          <w:lang w:val="en-CA" w:eastAsia="en-US"/>
        </w:rPr>
        <w:t xml:space="preserve"> appendage pair</w:t>
      </w:r>
      <w:r w:rsidR="009C0A2C" w:rsidRPr="00B47CE5">
        <w:rPr>
          <w:iCs/>
          <w:color w:val="000000" w:themeColor="text1"/>
          <w:lang w:val="en-US"/>
        </w:rPr>
        <w:t xml:space="preserve"> of tardigrades has been lost.</w:t>
      </w:r>
    </w:p>
    <w:p w14:paraId="2619FE14" w14:textId="77777777" w:rsidR="00D00F67" w:rsidRPr="00D00F67" w:rsidRDefault="00D00F67" w:rsidP="00D47BD5">
      <w:pPr>
        <w:jc w:val="both"/>
        <w:rPr>
          <w:iCs/>
          <w:color w:val="000000" w:themeColor="text1"/>
          <w:lang w:val="en-US"/>
        </w:rPr>
      </w:pPr>
    </w:p>
    <w:p w14:paraId="2EDAD9C7" w14:textId="77777777" w:rsidR="001C4CAB" w:rsidRDefault="00C0643D" w:rsidP="00D47BD5">
      <w:pPr>
        <w:pStyle w:val="Transformationseries"/>
        <w:spacing w:line="360" w:lineRule="auto"/>
        <w:jc w:val="both"/>
        <w:rPr>
          <w:rFonts w:ascii="Times New Roman" w:hAnsi="Times New Roman"/>
          <w:color w:val="000000"/>
          <w:lang w:val="en-US"/>
        </w:rPr>
      </w:pPr>
      <w:r>
        <w:rPr>
          <w:rFonts w:ascii="Times New Roman" w:hAnsi="Times New Roman"/>
          <w:color w:val="000000"/>
          <w:lang w:val="en-US"/>
        </w:rPr>
        <w:lastRenderedPageBreak/>
        <w:t>M</w:t>
      </w:r>
      <w:r w:rsidR="009C2317">
        <w:rPr>
          <w:rFonts w:ascii="Times New Roman" w:hAnsi="Times New Roman"/>
          <w:color w:val="000000"/>
          <w:lang w:val="en-US"/>
        </w:rPr>
        <w:t xml:space="preserve">ultifurcate </w:t>
      </w:r>
      <w:r w:rsidR="001C4CAB">
        <w:rPr>
          <w:rFonts w:ascii="Times New Roman" w:hAnsi="Times New Roman"/>
          <w:color w:val="000000"/>
          <w:lang w:val="en-US"/>
        </w:rPr>
        <w:t xml:space="preserve">terminal spines in </w:t>
      </w:r>
      <w:proofErr w:type="spellStart"/>
      <w:r w:rsidR="001C4CAB">
        <w:rPr>
          <w:rFonts w:ascii="Times New Roman" w:hAnsi="Times New Roman"/>
          <w:color w:val="000000"/>
          <w:lang w:val="en-US"/>
        </w:rPr>
        <w:t>protocerebral</w:t>
      </w:r>
      <w:proofErr w:type="spellEnd"/>
      <w:r w:rsidR="001C4CAB">
        <w:rPr>
          <w:rFonts w:ascii="Times New Roman" w:hAnsi="Times New Roman"/>
          <w:color w:val="000000"/>
          <w:lang w:val="en-US"/>
        </w:rPr>
        <w:t xml:space="preserve"> appendage</w:t>
      </w:r>
    </w:p>
    <w:p w14:paraId="1CE17C6A" w14:textId="77777777" w:rsidR="001C4CAB" w:rsidRDefault="001C4CAB" w:rsidP="00D47BD5">
      <w:pPr>
        <w:pStyle w:val="Tokendescription"/>
        <w:rPr>
          <w:color w:val="000000"/>
          <w:lang w:val="en-US"/>
        </w:rPr>
      </w:pPr>
      <w:r>
        <w:rPr>
          <w:color w:val="000000"/>
          <w:lang w:val="en-US"/>
        </w:rPr>
        <w:t xml:space="preserve">(0) absent </w:t>
      </w:r>
    </w:p>
    <w:p w14:paraId="116EAF2D" w14:textId="77777777" w:rsidR="001C4CAB" w:rsidRDefault="001C4CAB" w:rsidP="00D47BD5">
      <w:pPr>
        <w:pStyle w:val="Tokendescription"/>
        <w:rPr>
          <w:color w:val="000000"/>
          <w:lang w:val="en-US"/>
        </w:rPr>
      </w:pPr>
      <w:r>
        <w:rPr>
          <w:color w:val="000000"/>
          <w:lang w:val="en-US"/>
        </w:rPr>
        <w:t xml:space="preserve">(1) present </w:t>
      </w:r>
    </w:p>
    <w:p w14:paraId="5E42FB75" w14:textId="77777777" w:rsidR="003C642E" w:rsidRDefault="001C4CAB" w:rsidP="00D47BD5">
      <w:pPr>
        <w:pStyle w:val="Tokendescription"/>
        <w:rPr>
          <w:color w:val="000000"/>
          <w:lang w:val="en-US"/>
        </w:rPr>
      </w:pPr>
      <w:r>
        <w:rPr>
          <w:color w:val="000000"/>
          <w:lang w:val="en-US"/>
        </w:rPr>
        <w:t xml:space="preserve">(–) inapplicable: paired appendages (Character 1) absent </w:t>
      </w:r>
    </w:p>
    <w:p w14:paraId="4AB5947D" w14:textId="7E8AA86E" w:rsidR="00531913" w:rsidRPr="001B229B" w:rsidRDefault="00531913" w:rsidP="00D47BD5">
      <w:pPr>
        <w:jc w:val="both"/>
        <w:rPr>
          <w:color w:val="000000" w:themeColor="text1"/>
          <w:lang w:val="en-US"/>
        </w:rPr>
      </w:pPr>
      <w:r w:rsidRPr="001B229B">
        <w:rPr>
          <w:color w:val="000000" w:themeColor="text1"/>
          <w:lang w:val="en-US"/>
        </w:rPr>
        <w:t xml:space="preserve">This character describes the multifurcate termination observed in the </w:t>
      </w:r>
      <w:proofErr w:type="spellStart"/>
      <w:r w:rsidRPr="001B229B">
        <w:rPr>
          <w:color w:val="000000" w:themeColor="text1"/>
          <w:lang w:val="en-US"/>
        </w:rPr>
        <w:t>protocerebral</w:t>
      </w:r>
      <w:proofErr w:type="spellEnd"/>
      <w:r w:rsidRPr="001B229B">
        <w:rPr>
          <w:color w:val="000000" w:themeColor="text1"/>
          <w:lang w:val="en-US"/>
        </w:rPr>
        <w:t xml:space="preserve"> appendages of </w:t>
      </w:r>
      <w:proofErr w:type="spellStart"/>
      <w:r w:rsidRPr="001B229B">
        <w:rPr>
          <w:color w:val="000000" w:themeColor="text1"/>
          <w:lang w:val="en-US"/>
        </w:rPr>
        <w:t>dinocaridids</w:t>
      </w:r>
      <w:proofErr w:type="spellEnd"/>
      <w:r w:rsidR="00CC5826" w:rsidRPr="001B229B">
        <w:rPr>
          <w:color w:val="000000" w:themeColor="text1"/>
          <w:lang w:val="en-US"/>
        </w:rPr>
        <w:t xml:space="preserve"> </w:t>
      </w:r>
      <w:sdt>
        <w:sdtPr>
          <w:rPr>
            <w:color w:val="000000"/>
            <w:lang w:val="en-US"/>
          </w:rPr>
          <w:tag w:val="MENDELEY_CITATION_v3_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"/>
          <w:id w:val="-875612383"/>
          <w:placeholder>
            <w:docPart w:val="C10ED159AA7A34469630912B7B4E3E38"/>
          </w:placeholder>
        </w:sdtPr>
        <w:sdtContent>
          <w:r w:rsidR="00651AF7" w:rsidRPr="00651AF7">
            <w:rPr>
              <w:rFonts w:eastAsia="Times New Roman"/>
              <w:color w:val="000000"/>
            </w:rPr>
            <w:t xml:space="preserve">(Budd 1996; Daley </w:t>
          </w:r>
          <w:r w:rsidR="00651AF7" w:rsidRPr="00651AF7">
            <w:rPr>
              <w:rFonts w:eastAsia="Times New Roman"/>
              <w:i/>
              <w:iCs/>
              <w:color w:val="000000"/>
            </w:rPr>
            <w:t>et al.</w:t>
          </w:r>
          <w:r w:rsidR="00651AF7" w:rsidRPr="00651AF7">
            <w:rPr>
              <w:rFonts w:eastAsia="Times New Roman"/>
              <w:color w:val="000000"/>
            </w:rPr>
            <w:t xml:space="preserve"> 2009; Daley and Budd 2010; Budd and Daley 2012; Daley and Edgecombe 2014)</w:t>
          </w:r>
        </w:sdtContent>
      </w:sdt>
      <w:r w:rsidRPr="001B229B">
        <w:rPr>
          <w:color w:val="000000" w:themeColor="text1"/>
          <w:lang w:val="en-US"/>
        </w:rPr>
        <w:t xml:space="preserve"> and certain </w:t>
      </w:r>
      <w:proofErr w:type="spellStart"/>
      <w:r w:rsidRPr="001B229B">
        <w:rPr>
          <w:color w:val="000000" w:themeColor="text1"/>
          <w:lang w:val="en-US"/>
        </w:rPr>
        <w:t>lobopodians</w:t>
      </w:r>
      <w:proofErr w:type="spellEnd"/>
      <w:r w:rsidRPr="001B229B">
        <w:rPr>
          <w:color w:val="000000" w:themeColor="text1"/>
          <w:lang w:val="en-US"/>
        </w:rPr>
        <w:t xml:space="preserve"> – such as </w:t>
      </w:r>
      <w:proofErr w:type="spellStart"/>
      <w:r w:rsidRPr="001B229B">
        <w:rPr>
          <w:i/>
          <w:color w:val="000000" w:themeColor="text1"/>
          <w:lang w:val="en-US"/>
        </w:rPr>
        <w:t>Aysheaia</w:t>
      </w:r>
      <w:proofErr w:type="spellEnd"/>
      <w:r w:rsidRPr="001B229B">
        <w:rPr>
          <w:i/>
          <w:color w:val="000000" w:themeColor="text1"/>
          <w:lang w:val="en-US"/>
        </w:rPr>
        <w:t xml:space="preserve"> </w:t>
      </w:r>
      <w:sdt>
        <w:sdtPr>
          <w:rPr>
            <w:iCs/>
            <w:color w:val="000000"/>
            <w:lang w:val="en-US"/>
          </w:rPr>
          <w:tag w:val="MENDELEY_CITATION_v3_eyJjaXRhdGlvbklEIjoiTUVOREVMRVlfQ0lUQVRJT05fMjY4YTcxMjgtOWQ4MS00Y2U4LWJmZGUtZGIyZTdhYzQxNWJi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
          <w:id w:val="-1865897514"/>
          <w:placeholder>
            <w:docPart w:val="DefaultPlaceholder_-1854013440"/>
          </w:placeholder>
        </w:sdtPr>
        <w:sdtContent>
          <w:r w:rsidR="00651AF7" w:rsidRPr="00651AF7">
            <w:rPr>
              <w:iCs/>
              <w:color w:val="000000"/>
              <w:lang w:val="en-US"/>
            </w:rPr>
            <w:t>(Whittington 1978)</w:t>
          </w:r>
        </w:sdtContent>
      </w:sdt>
      <w:r w:rsidRPr="001B229B">
        <w:rPr>
          <w:i/>
          <w:color w:val="000000" w:themeColor="text1"/>
          <w:lang w:val="en-US"/>
        </w:rPr>
        <w:t xml:space="preserve">, </w:t>
      </w:r>
      <w:proofErr w:type="spellStart"/>
      <w:r w:rsidRPr="001B229B">
        <w:rPr>
          <w:i/>
          <w:color w:val="000000" w:themeColor="text1"/>
          <w:lang w:val="en-US"/>
        </w:rPr>
        <w:t>Megadictyon</w:t>
      </w:r>
      <w:proofErr w:type="spellEnd"/>
      <w:r w:rsidRPr="001B229B">
        <w:rPr>
          <w:i/>
          <w:color w:val="000000" w:themeColor="text1"/>
          <w:lang w:val="en-US"/>
        </w:rPr>
        <w:t xml:space="preserve"> </w:t>
      </w:r>
      <w:sdt>
        <w:sdtPr>
          <w:rPr>
            <w:iCs/>
            <w:color w:val="000000"/>
            <w:lang w:val="en-US"/>
          </w:rPr>
          <w:tag w:val="MENDELEY_CITATION_v3_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QWN0YSBab29sb2dpY2EiLCJET0kiOiIxMC4xMTExL2ouMTQ2My02Mzk1LjIwMDcuMDAyODEueCIsIklTU04iOiIxNDYzLTYzOTUiLCJpc3N1ZWQiOnsiZGF0ZS1wYXJ0cyI6W1syMDA3XV19LCJwYWdlIjoiMjc5LTI4OCIsInB1Ymxpc2hlciI6IkJsYWNrd2VsbCBQdWJsaXNoaW5nIEx0ZCIsImlzc3VlIjoiNCIsInZvbHVtZSI6Ijg4IiwiY29udGFpbmVyLXRpdGxlLXNob3J0IjoiIn0sImlzVGVtcG9yYXJ5IjpmYWxzZX1dfQ=="/>
          <w:id w:val="191120222"/>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7)</w:t>
          </w:r>
        </w:sdtContent>
      </w:sdt>
      <w:r w:rsidRPr="001B229B">
        <w:rPr>
          <w:color w:val="000000" w:themeColor="text1"/>
          <w:lang w:val="en-US"/>
        </w:rPr>
        <w:t xml:space="preserve"> and </w:t>
      </w:r>
      <w:r w:rsidRPr="001B229B">
        <w:rPr>
          <w:i/>
          <w:color w:val="000000" w:themeColor="text1"/>
          <w:lang w:val="en-US"/>
        </w:rPr>
        <w:t xml:space="preserve">Kerygmachela </w:t>
      </w:r>
      <w:r w:rsidRPr="001B229B">
        <w:rPr>
          <w:color w:val="000000" w:themeColor="text1"/>
          <w:lang w:val="en-US"/>
        </w:rPr>
        <w:t xml:space="preserve"> </w:t>
      </w:r>
      <w:sdt>
        <w:sdtPr>
          <w:rPr>
            <w:color w:val="000000"/>
            <w:lang w:val="en-US"/>
          </w:rPr>
          <w:tag w:val="MENDELEY_CITATION_v3_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1dfQ=="/>
          <w:id w:val="1685332021"/>
          <w:placeholder>
            <w:docPart w:val="DefaultPlaceholder_-1854013440"/>
          </w:placeholder>
        </w:sdtPr>
        <w:sdtContent>
          <w:r w:rsidR="00651AF7" w:rsidRPr="00651AF7">
            <w:rPr>
              <w:color w:val="000000"/>
              <w:lang w:val="en-US"/>
            </w:rPr>
            <w:t>(Budd 1993, 1998)</w:t>
          </w:r>
        </w:sdtContent>
      </w:sdt>
      <w:r w:rsidRPr="001B229B">
        <w:rPr>
          <w:color w:val="000000" w:themeColor="text1"/>
          <w:lang w:val="en-US"/>
        </w:rPr>
        <w:t xml:space="preserve">– but absent in </w:t>
      </w:r>
      <w:proofErr w:type="spellStart"/>
      <w:r w:rsidRPr="001B229B">
        <w:rPr>
          <w:i/>
          <w:color w:val="000000" w:themeColor="text1"/>
          <w:lang w:val="en-US"/>
        </w:rPr>
        <w:t>Onychodictyon</w:t>
      </w:r>
      <w:proofErr w:type="spellEnd"/>
      <w:r w:rsidRPr="001B229B">
        <w:rPr>
          <w:color w:val="000000" w:themeColor="text1"/>
          <w:lang w:val="en-US"/>
        </w:rPr>
        <w:t xml:space="preserve"> </w:t>
      </w:r>
      <w:r w:rsidRPr="001B229B">
        <w:rPr>
          <w:i/>
          <w:color w:val="000000" w:themeColor="text1"/>
          <w:lang w:val="en-US"/>
        </w:rPr>
        <w:t>ferox</w:t>
      </w:r>
      <w:r w:rsidR="001B229B" w:rsidRPr="001B229B">
        <w:rPr>
          <w:i/>
          <w:color w:val="000000" w:themeColor="text1"/>
          <w:lang w:val="en-US"/>
        </w:rPr>
        <w:t xml:space="preserve"> </w:t>
      </w:r>
      <w:sdt>
        <w:sdtPr>
          <w:rPr>
            <w:iCs/>
            <w:color w:val="000000"/>
            <w:lang w:val="en-US"/>
          </w:rPr>
          <w:tag w:val="MENDELEY_CITATION_v3_eyJjaXRhdGlvbklEIjoiTUVOREVMRVlfQ0lUQVRJT05fOGJkZGI0N2UtYWY0ZS00OTkwLWE4OTQtM2VhN2I1ZWZiYjgy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1775246457"/>
          <w:placeholder>
            <w:docPart w:val="DefaultPlaceholder_-1854013440"/>
          </w:placeholder>
        </w:sdtPr>
        <w:sdtContent>
          <w:r w:rsidR="00651AF7" w:rsidRPr="00651AF7">
            <w:rPr>
              <w:iCs/>
              <w:color w:val="000000"/>
              <w:lang w:val="en-US"/>
            </w:rPr>
            <w:t>(Ou, Shu and Mayer 2012)</w:t>
          </w:r>
        </w:sdtContent>
      </w:sdt>
      <w:r w:rsidRPr="001B229B">
        <w:rPr>
          <w:color w:val="000000" w:themeColor="text1"/>
          <w:lang w:val="en-US"/>
        </w:rPr>
        <w:t>.</w:t>
      </w:r>
      <w:r w:rsidR="002970A7" w:rsidRPr="001B229B">
        <w:rPr>
          <w:color w:val="000000" w:themeColor="text1"/>
          <w:lang w:val="en-US"/>
        </w:rPr>
        <w:t xml:space="preserve"> In the “</w:t>
      </w:r>
      <w:r w:rsidR="009C0A2C" w:rsidRPr="001B229B">
        <w:rPr>
          <w:color w:val="000000" w:themeColor="text1"/>
          <w:lang w:val="en-US"/>
        </w:rPr>
        <w:t>sensorial</w:t>
      </w:r>
      <w:r w:rsidR="002970A7" w:rsidRPr="001B229B">
        <w:rPr>
          <w:color w:val="000000" w:themeColor="text1"/>
          <w:lang w:val="en-US"/>
        </w:rPr>
        <w:t xml:space="preserve"> hypothesis”, the primary </w:t>
      </w:r>
      <w:proofErr w:type="spellStart"/>
      <w:r w:rsidR="002970A7" w:rsidRPr="001B229B">
        <w:rPr>
          <w:color w:val="000000" w:themeColor="text1"/>
          <w:lang w:val="en-US"/>
        </w:rPr>
        <w:t>clava</w:t>
      </w:r>
      <w:proofErr w:type="spellEnd"/>
      <w:r w:rsidR="002970A7" w:rsidRPr="001B229B">
        <w:rPr>
          <w:color w:val="000000" w:themeColor="text1"/>
          <w:lang w:val="en-US"/>
        </w:rPr>
        <w:t xml:space="preserve"> and cirri A found in </w:t>
      </w:r>
      <w:proofErr w:type="spellStart"/>
      <w:r w:rsidR="002970A7" w:rsidRPr="001B229B">
        <w:rPr>
          <w:color w:val="000000" w:themeColor="text1"/>
          <w:lang w:val="en-US"/>
        </w:rPr>
        <w:t>heterotardigrades</w:t>
      </w:r>
      <w:proofErr w:type="spellEnd"/>
      <w:r w:rsidR="002970A7" w:rsidRPr="001B229B">
        <w:rPr>
          <w:color w:val="000000" w:themeColor="text1"/>
          <w:lang w:val="en-US"/>
        </w:rPr>
        <w:t xml:space="preserve"> are assumed to correspond to the terminal spines found in certain </w:t>
      </w:r>
      <w:proofErr w:type="spellStart"/>
      <w:r w:rsidR="002970A7" w:rsidRPr="001B229B">
        <w:rPr>
          <w:color w:val="000000" w:themeColor="text1"/>
          <w:lang w:val="en-US"/>
        </w:rPr>
        <w:t>lobopodians</w:t>
      </w:r>
      <w:proofErr w:type="spellEnd"/>
      <w:r w:rsidR="002970A7" w:rsidRPr="001B229B">
        <w:rPr>
          <w:color w:val="000000" w:themeColor="text1"/>
          <w:lang w:val="en-US"/>
        </w:rPr>
        <w:t xml:space="preserve"> (see introductory statements)</w:t>
      </w:r>
      <w:r w:rsidR="009C0A2C" w:rsidRPr="001B229B">
        <w:rPr>
          <w:color w:val="000000" w:themeColor="text1"/>
          <w:lang w:val="en-US"/>
        </w:rPr>
        <w:t xml:space="preserve">. </w:t>
      </w:r>
      <w:r w:rsidR="009C0A2C" w:rsidRPr="001B229B">
        <w:rPr>
          <w:iCs/>
          <w:color w:val="000000" w:themeColor="text1"/>
          <w:lang w:val="en-US"/>
        </w:rPr>
        <w:t xml:space="preserve">For the “lost hypothesis” character matrix, tardigrades are scored as inapplicable since this scenario assumes that </w:t>
      </w:r>
      <w:r w:rsidR="00704515" w:rsidRPr="00C85E29">
        <w:rPr>
          <w:color w:val="000000" w:themeColor="text1"/>
          <w:lang w:val="en-US"/>
        </w:rPr>
        <w:t xml:space="preserve">the </w:t>
      </w:r>
      <w:r w:rsidR="00704515" w:rsidRPr="004070FC">
        <w:rPr>
          <w:color w:val="000000" w:themeColor="text1"/>
          <w:lang w:val="en-CA" w:eastAsia="en-US"/>
        </w:rPr>
        <w:t xml:space="preserve">ancestral </w:t>
      </w:r>
      <w:proofErr w:type="spellStart"/>
      <w:r w:rsidR="00704515" w:rsidRPr="004070FC">
        <w:rPr>
          <w:color w:val="000000" w:themeColor="text1"/>
          <w:lang w:val="en-CA" w:eastAsia="en-US"/>
        </w:rPr>
        <w:t>protocerebral</w:t>
      </w:r>
      <w:proofErr w:type="spellEnd"/>
      <w:r w:rsidR="00704515" w:rsidRPr="004070FC">
        <w:rPr>
          <w:color w:val="000000" w:themeColor="text1"/>
          <w:lang w:val="en-CA" w:eastAsia="en-US"/>
        </w:rPr>
        <w:t xml:space="preserve"> appendage pair</w:t>
      </w:r>
      <w:r w:rsidR="009C0A2C" w:rsidRPr="001B229B">
        <w:rPr>
          <w:iCs/>
          <w:color w:val="000000" w:themeColor="text1"/>
          <w:lang w:val="en-US"/>
        </w:rPr>
        <w:t xml:space="preserve"> of tardigrades has been lost.</w:t>
      </w:r>
      <w:r w:rsidR="002970A7" w:rsidRPr="001B229B">
        <w:rPr>
          <w:color w:val="000000" w:themeColor="text1"/>
          <w:lang w:val="en-US"/>
        </w:rPr>
        <w:t xml:space="preserve"> </w:t>
      </w:r>
    </w:p>
    <w:p w14:paraId="330E6936" w14:textId="77777777" w:rsidR="003C642E" w:rsidRDefault="003C642E" w:rsidP="00D47BD5">
      <w:pPr>
        <w:pStyle w:val="Transformationseries"/>
        <w:spacing w:line="360" w:lineRule="auto"/>
        <w:jc w:val="both"/>
        <w:rPr>
          <w:rFonts w:ascii="Times New Roman" w:hAnsi="Times New Roman"/>
          <w:color w:val="000000"/>
          <w:lang w:val="en-US"/>
        </w:rPr>
      </w:pPr>
      <w:r>
        <w:rPr>
          <w:rFonts w:ascii="Times New Roman" w:hAnsi="Times New Roman"/>
          <w:color w:val="000000"/>
          <w:lang w:val="en-US"/>
        </w:rPr>
        <w:t xml:space="preserve">Nature of post-ocular </w:t>
      </w:r>
      <w:proofErr w:type="spellStart"/>
      <w:r>
        <w:rPr>
          <w:rFonts w:ascii="Times New Roman" w:hAnsi="Times New Roman"/>
          <w:color w:val="000000"/>
          <w:lang w:val="en-US"/>
        </w:rPr>
        <w:t>lobopodous</w:t>
      </w:r>
      <w:proofErr w:type="spellEnd"/>
      <w:r>
        <w:rPr>
          <w:rFonts w:ascii="Times New Roman" w:hAnsi="Times New Roman"/>
          <w:color w:val="000000"/>
          <w:lang w:val="en-US"/>
        </w:rPr>
        <w:t xml:space="preserve"> inner branch </w:t>
      </w:r>
    </w:p>
    <w:p w14:paraId="4AE70260" w14:textId="77777777" w:rsidR="003C642E" w:rsidRDefault="003C642E" w:rsidP="00D47BD5">
      <w:pPr>
        <w:pStyle w:val="Tokendescription"/>
        <w:rPr>
          <w:color w:val="000000"/>
          <w:lang w:val="en-US"/>
        </w:rPr>
      </w:pPr>
      <w:r>
        <w:rPr>
          <w:color w:val="000000"/>
          <w:lang w:val="en-US"/>
        </w:rPr>
        <w:t>(0) cylindrical/subconical appendage</w:t>
      </w:r>
    </w:p>
    <w:p w14:paraId="1B52FAD6" w14:textId="77777777" w:rsidR="003C642E" w:rsidRDefault="003C642E" w:rsidP="00D47BD5">
      <w:pPr>
        <w:pStyle w:val="Tokendescription"/>
        <w:rPr>
          <w:color w:val="000000"/>
          <w:lang w:val="en-US"/>
        </w:rPr>
      </w:pPr>
      <w:r>
        <w:rPr>
          <w:color w:val="000000"/>
          <w:lang w:val="en-US"/>
        </w:rPr>
        <w:t>(1) laterally expanded swimming flap</w:t>
      </w:r>
    </w:p>
    <w:p w14:paraId="596DB50A" w14:textId="77777777" w:rsidR="003C642E" w:rsidRDefault="003C642E" w:rsidP="00D47BD5">
      <w:pPr>
        <w:pStyle w:val="Tokendescription"/>
        <w:rPr>
          <w:color w:val="000000"/>
          <w:lang w:val="en-US"/>
        </w:rPr>
      </w:pPr>
      <w:r>
        <w:rPr>
          <w:color w:val="000000"/>
          <w:lang w:val="en-US"/>
        </w:rPr>
        <w:t xml:space="preserve">(–) inapplicable: post-ocular limbs, if present, are </w:t>
      </w:r>
      <w:proofErr w:type="spellStart"/>
      <w:r>
        <w:rPr>
          <w:color w:val="000000"/>
          <w:lang w:val="en-US"/>
        </w:rPr>
        <w:t>arthropodized</w:t>
      </w:r>
      <w:proofErr w:type="spellEnd"/>
      <w:r>
        <w:rPr>
          <w:color w:val="000000"/>
          <w:lang w:val="en-US"/>
        </w:rPr>
        <w:t xml:space="preserve"> (Character 8)</w:t>
      </w:r>
    </w:p>
    <w:p w14:paraId="60C71D8B" w14:textId="4C5BE9D4" w:rsidR="003C642E" w:rsidRPr="00531552" w:rsidRDefault="001B229B" w:rsidP="001B229B">
      <w:pPr>
        <w:jc w:val="both"/>
      </w:pPr>
      <w:r w:rsidRPr="001B229B">
        <w:rPr>
          <w:lang w:val="en-US"/>
        </w:rPr>
        <w:t xml:space="preserve">See </w:t>
      </w:r>
      <w:sdt>
        <w:sdtPr>
          <w:rPr>
            <w:color w:val="000000"/>
            <w:lang w:val="en-US"/>
          </w:rPr>
          <w:tag w:val="MENDELEY_CITATION_v3_eyJjaXRhdGlvbklEIjoiTUVOREVMRVlfQ0lUQVRJT05fOWYwYjI5ZTctZGRlYy00OWNjLTg2ZTEtN2NmOWJiNjViOGNh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247665019"/>
          <w:placeholder>
            <w:docPart w:val="BAED09CADC11934F817F35CB557F74BC"/>
          </w:placeholder>
        </w:sdtPr>
        <w:sdtContent>
          <w:r w:rsidR="00651AF7" w:rsidRPr="00651AF7">
            <w:rPr>
              <w:color w:val="000000"/>
              <w:lang w:val="en-US"/>
            </w:rPr>
            <w:t>(Van Roy, Daley and Briggs 2015)</w:t>
          </w:r>
        </w:sdtContent>
      </w:sdt>
      <w:r w:rsidRPr="001B229B">
        <w:rPr>
          <w:i/>
          <w:iCs/>
          <w:lang w:val="en-US"/>
        </w:rPr>
        <w:t>,</w:t>
      </w:r>
      <w:r w:rsidR="00531552" w:rsidRPr="001B229B">
        <w:rPr>
          <w:lang w:val="en-US"/>
        </w:rPr>
        <w:t xml:space="preserve"> char 49.</w:t>
      </w:r>
      <w:r w:rsidR="00531552" w:rsidRPr="001B229B">
        <w:t xml:space="preserve"> </w:t>
      </w:r>
      <w:r w:rsidR="003C642E" w:rsidRPr="001B229B">
        <w:rPr>
          <w:lang w:val="en-US"/>
        </w:rPr>
        <w:t xml:space="preserve">The cylindrical ambulacral </w:t>
      </w:r>
      <w:proofErr w:type="spellStart"/>
      <w:r w:rsidR="003C642E" w:rsidRPr="001B229B">
        <w:rPr>
          <w:lang w:val="en-US"/>
        </w:rPr>
        <w:t>lobopodous</w:t>
      </w:r>
      <w:proofErr w:type="spellEnd"/>
      <w:r w:rsidR="003C642E" w:rsidRPr="001B229B">
        <w:rPr>
          <w:lang w:val="en-US"/>
        </w:rPr>
        <w:t xml:space="preserve"> leg characteristic of </w:t>
      </w:r>
      <w:proofErr w:type="spellStart"/>
      <w:r w:rsidR="003C642E" w:rsidRPr="001B229B">
        <w:rPr>
          <w:lang w:val="en-US"/>
        </w:rPr>
        <w:t>lobopodians</w:t>
      </w:r>
      <w:proofErr w:type="spellEnd"/>
      <w:r w:rsidR="003C642E" w:rsidRPr="001B229B">
        <w:rPr>
          <w:lang w:val="en-US"/>
        </w:rPr>
        <w:t xml:space="preserve"> is also found in </w:t>
      </w:r>
      <w:proofErr w:type="spellStart"/>
      <w:r w:rsidR="003C642E" w:rsidRPr="001B229B">
        <w:rPr>
          <w:i/>
          <w:lang w:val="en-US"/>
        </w:rPr>
        <w:t>Opabinia</w:t>
      </w:r>
      <w:proofErr w:type="spellEnd"/>
      <w:r w:rsidRPr="001B229B">
        <w:rPr>
          <w:i/>
          <w:lang w:val="en-US"/>
        </w:rPr>
        <w:t xml:space="preserve"> </w:t>
      </w:r>
      <w:sdt>
        <w:sdtPr>
          <w:rPr>
            <w:color w:val="000000"/>
            <w:lang w:val="en-US"/>
          </w:rPr>
          <w:tag w:val="MENDELEY_CITATION_v3_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"/>
          <w:id w:val="-386270713"/>
          <w:placeholder>
            <w:docPart w:val="11BE1256077FE64680B42D5A120C2A86"/>
          </w:placeholder>
        </w:sdtPr>
        <w:sdtContent>
          <w:r w:rsidR="00651AF7" w:rsidRPr="00651AF7">
            <w:rPr>
              <w:rFonts w:eastAsia="Times New Roman"/>
              <w:color w:val="000000"/>
            </w:rPr>
            <w:t>(Budd 1996; Budd and Daley 2012)</w:t>
          </w:r>
        </w:sdtContent>
      </w:sdt>
      <w:r w:rsidR="003C642E" w:rsidRPr="001B229B">
        <w:rPr>
          <w:i/>
          <w:lang w:val="en-US"/>
        </w:rPr>
        <w:t>, Kerygmachela</w:t>
      </w:r>
      <w:r w:rsidR="003C642E" w:rsidRPr="001B229B">
        <w:rPr>
          <w:lang w:val="en-US"/>
        </w:rPr>
        <w:t xml:space="preserve"> </w:t>
      </w:r>
      <w:sdt>
        <w:sdtPr>
          <w:rPr>
            <w:color w:val="000000"/>
            <w:lang w:val="en-US"/>
          </w:rPr>
          <w:tag w:val="MENDELEY_CITATION_v3_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1dfQ=="/>
          <w:id w:val="-216583298"/>
          <w:placeholder>
            <w:docPart w:val="B71318A7BB9B3945A4BFBCCABB665515"/>
          </w:placeholder>
        </w:sdtPr>
        <w:sdtContent>
          <w:r w:rsidR="00651AF7" w:rsidRPr="00651AF7">
            <w:rPr>
              <w:color w:val="000000"/>
              <w:lang w:val="en-US"/>
            </w:rPr>
            <w:t>(Budd 1993, 1998)</w:t>
          </w:r>
        </w:sdtContent>
      </w:sdt>
      <w:r w:rsidRPr="001B229B">
        <w:rPr>
          <w:lang w:val="en-US"/>
        </w:rPr>
        <w:t xml:space="preserve"> </w:t>
      </w:r>
      <w:r w:rsidR="003C642E" w:rsidRPr="001B229B">
        <w:rPr>
          <w:lang w:val="en-US"/>
        </w:rPr>
        <w:t xml:space="preserve">and </w:t>
      </w:r>
      <w:proofErr w:type="spellStart"/>
      <w:r w:rsidR="003C642E" w:rsidRPr="001B229B">
        <w:rPr>
          <w:i/>
          <w:lang w:val="en-US"/>
        </w:rPr>
        <w:t>Pambdelurion</w:t>
      </w:r>
      <w:proofErr w:type="spellEnd"/>
      <w:r w:rsidRPr="001B229B">
        <w:rPr>
          <w:i/>
          <w:lang w:val="en-US"/>
        </w:rPr>
        <w:t xml:space="preserve"> </w:t>
      </w:r>
      <w:sdt>
        <w:sdtPr>
          <w:rPr>
            <w:iCs/>
            <w:color w:val="000000"/>
            <w:lang w:val="en-US"/>
          </w:rPr>
          <w:tag w:val="MENDELEY_CITATION_v3_eyJjaXRhdGlvbklEIjoiTUVOREVMRVlfQ0lUQVRJT05fNDBhN2ZhMjItOWRkOS00NmMxLTkwMTQtMWY5NmI0OTczODA5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
          <w:id w:val="78188188"/>
          <w:placeholder>
            <w:docPart w:val="DefaultPlaceholder_-1854013440"/>
          </w:placeholder>
        </w:sdtPr>
        <w:sdtContent>
          <w:r w:rsidR="00651AF7" w:rsidRPr="00651AF7">
            <w:rPr>
              <w:iCs/>
              <w:color w:val="000000"/>
              <w:lang w:val="en-US"/>
            </w:rPr>
            <w:t>(Budd 1997)</w:t>
          </w:r>
        </w:sdtContent>
      </w:sdt>
      <w:r w:rsidR="003C642E" w:rsidRPr="001B229B">
        <w:rPr>
          <w:lang w:val="en-US"/>
        </w:rPr>
        <w:t xml:space="preserve">.  Van Roy </w:t>
      </w:r>
      <w:r w:rsidR="003C642E" w:rsidRPr="001B229B">
        <w:rPr>
          <w:i/>
          <w:lang w:val="en-US" w:bidi="en-US"/>
        </w:rPr>
        <w:t>et al.</w:t>
      </w:r>
      <w:r w:rsidRPr="001B229B">
        <w:rPr>
          <w:lang w:val="en-US"/>
        </w:rPr>
        <w:t xml:space="preserve"> </w:t>
      </w:r>
      <w:sdt>
        <w:sdtPr>
          <w:rPr>
            <w:color w:val="000000"/>
            <w:lang w:val="en-US"/>
          </w:rPr>
          <w:tag w:val="MENDELEY_CITATION_v3_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"/>
          <w:id w:val="-1284968753"/>
          <w:placeholder>
            <w:docPart w:val="DefaultPlaceholder_-1854013440"/>
          </w:placeholder>
        </w:sdtPr>
        <w:sdtContent>
          <w:r w:rsidR="00651AF7" w:rsidRPr="00651AF7">
            <w:rPr>
              <w:color w:val="000000"/>
              <w:lang w:val="en-US"/>
            </w:rPr>
            <w:t>(Van Roy, Daley and Briggs 2013)</w:t>
          </w:r>
        </w:sdtContent>
      </w:sdt>
      <w:r w:rsidR="003C642E" w:rsidRPr="001B229B">
        <w:rPr>
          <w:lang w:val="en-US"/>
        </w:rPr>
        <w:t xml:space="preserve">described the </w:t>
      </w:r>
      <w:proofErr w:type="spellStart"/>
      <w:r w:rsidR="003C642E" w:rsidRPr="001B229B">
        <w:rPr>
          <w:lang w:val="en-US"/>
        </w:rPr>
        <w:t>radiodontan</w:t>
      </w:r>
      <w:proofErr w:type="spellEnd"/>
      <w:r w:rsidR="003C642E" w:rsidRPr="001B229B">
        <w:rPr>
          <w:lang w:val="en-US"/>
        </w:rPr>
        <w:t xml:space="preserve"> </w:t>
      </w:r>
      <w:proofErr w:type="spellStart"/>
      <w:r w:rsidR="003C642E" w:rsidRPr="001B229B">
        <w:rPr>
          <w:i/>
          <w:lang w:val="en-US"/>
        </w:rPr>
        <w:t>Aegirocassis</w:t>
      </w:r>
      <w:proofErr w:type="spellEnd"/>
      <w:r w:rsidR="003C642E" w:rsidRPr="001B229B">
        <w:rPr>
          <w:i/>
          <w:lang w:val="en-US"/>
        </w:rPr>
        <w:t xml:space="preserve"> </w:t>
      </w:r>
      <w:proofErr w:type="spellStart"/>
      <w:r w:rsidR="003C642E" w:rsidRPr="001B229B">
        <w:rPr>
          <w:i/>
          <w:lang w:val="en-US"/>
        </w:rPr>
        <w:t>benmoulae</w:t>
      </w:r>
      <w:proofErr w:type="spellEnd"/>
      <w:r w:rsidR="003C642E" w:rsidRPr="001B229B">
        <w:rPr>
          <w:lang w:val="en-US"/>
        </w:rPr>
        <w:t xml:space="preserve">, which indicates that some representatives of this group possess two sets of lateral flaps that are homologous to the outer and inner branches of the appendages in euarthropods, and thus represent a derived state relative to the presence of cylindrical ambulatory legs. This character is scored for most </w:t>
      </w:r>
      <w:proofErr w:type="spellStart"/>
      <w:r w:rsidR="003C642E" w:rsidRPr="001B229B">
        <w:rPr>
          <w:lang w:val="en-US"/>
        </w:rPr>
        <w:t>radiodontans</w:t>
      </w:r>
      <w:proofErr w:type="spellEnd"/>
      <w:r w:rsidR="003C642E" w:rsidRPr="001B229B">
        <w:rPr>
          <w:i/>
          <w:lang w:val="en-US"/>
        </w:rPr>
        <w:t xml:space="preserve"> </w:t>
      </w:r>
      <w:r w:rsidR="003C642E" w:rsidRPr="001B229B">
        <w:rPr>
          <w:lang w:val="en-US"/>
        </w:rPr>
        <w:t xml:space="preserve">following the data presented by Van Roy </w:t>
      </w:r>
      <w:r w:rsidR="003C642E" w:rsidRPr="001B229B">
        <w:rPr>
          <w:i/>
          <w:lang w:val="en-US" w:bidi="en-US"/>
        </w:rPr>
        <w:t>et al.</w:t>
      </w:r>
      <w:r w:rsidRPr="001B229B">
        <w:rPr>
          <w:i/>
          <w:lang w:val="en-US" w:bidi="en-US"/>
        </w:rPr>
        <w:t xml:space="preserve"> </w:t>
      </w:r>
      <w:sdt>
        <w:sdtPr>
          <w:rPr>
            <w:color w:val="000000"/>
            <w:lang w:val="en-US"/>
          </w:rPr>
          <w:tag w:val="MENDELEY_CITATION_v3_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"/>
          <w:id w:val="1742373217"/>
          <w:placeholder>
            <w:docPart w:val="1F6761CCD10EF14EBEAE292BDC291FEA"/>
          </w:placeholder>
        </w:sdtPr>
        <w:sdtContent>
          <w:r w:rsidR="00651AF7" w:rsidRPr="00651AF7">
            <w:rPr>
              <w:color w:val="000000"/>
              <w:lang w:val="en-US"/>
            </w:rPr>
            <w:t>(Van Roy, Daley and Briggs 2013)</w:t>
          </w:r>
        </w:sdtContent>
      </w:sdt>
      <w:r w:rsidR="003C642E" w:rsidRPr="001B229B">
        <w:rPr>
          <w:lang w:val="en-US"/>
        </w:rPr>
        <w:t xml:space="preserve">; an uncertain score is coded only for </w:t>
      </w:r>
      <w:proofErr w:type="spellStart"/>
      <w:r w:rsidR="003C642E" w:rsidRPr="001B229B">
        <w:rPr>
          <w:i/>
          <w:lang w:val="en-US"/>
        </w:rPr>
        <w:t>Schinderhannes</w:t>
      </w:r>
      <w:proofErr w:type="spellEnd"/>
      <w:r w:rsidR="003C642E" w:rsidRPr="001B229B">
        <w:rPr>
          <w:lang w:val="en-US"/>
        </w:rPr>
        <w:t xml:space="preserve"> given the uncertainty regarding the morphological interpretation of this taxon </w:t>
      </w:r>
      <w:sdt>
        <w:sdtPr>
          <w:rPr>
            <w:color w:val="000000"/>
            <w:lang w:val="en-US"/>
          </w:rPr>
          <w:tag w:val="MENDELEY_CITATION_v3_eyJjaXRhdGlvbklEIjoiTUVOREVMRVlfQ0lUQVRJT05fZmY2MWI1MmItZmJmOC00OThlLWFhMGMtNzMwNjYxNjgwNzBhIiwicHJvcGVydGllcyI6eyJub3RlSW5kZXgiOjB9LCJpc0VkaXRlZCI6ZmFsc2UsIm1hbnVhbE92ZXJyaWRlIjp7ImlzTWFudWFsbHlPdmVycmlkZGVuIjpmYWxzZSwiY2l0ZXByb2NUZXh0IjoiKEvDvGhsLCBCcmlnZ3MgYW5kIFJ1c3QgMjAwOTsgT3J0ZWdhLUhlcm7DoW5kZXogMjAxNi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"/>
          <w:id w:val="1780378053"/>
          <w:placeholder>
            <w:docPart w:val="DefaultPlaceholder_-1854013440"/>
          </w:placeholder>
        </w:sdtPr>
        <w:sdtContent>
          <w:r w:rsidR="00651AF7" w:rsidRPr="00651AF7">
            <w:rPr>
              <w:color w:val="000000"/>
              <w:lang w:val="en-US"/>
            </w:rPr>
            <w:t>(Kühl, Briggs and Rust 2009; Ortega-Hernández 2016)</w:t>
          </w:r>
        </w:sdtContent>
      </w:sdt>
      <w:r w:rsidRPr="001B229B">
        <w:rPr>
          <w:lang w:val="en-US"/>
        </w:rPr>
        <w:t>.</w:t>
      </w:r>
    </w:p>
    <w:p w14:paraId="51C54053" w14:textId="77777777" w:rsidR="00B060E9" w:rsidRPr="003E4A65" w:rsidRDefault="00C93772" w:rsidP="00D47BD5">
      <w:pPr>
        <w:pStyle w:val="Heading2"/>
        <w:jc w:val="both"/>
        <w:rPr>
          <w:rFonts w:ascii="Times New Roman" w:hAnsi="Times New Roman"/>
          <w:lang w:val="en-US"/>
        </w:rPr>
      </w:pPr>
      <w:r w:rsidRPr="003E4A65">
        <w:rPr>
          <w:rFonts w:ascii="Times New Roman" w:hAnsi="Times New Roman"/>
          <w:lang w:val="en-US"/>
        </w:rPr>
        <w:lastRenderedPageBreak/>
        <w:t>Oral structures</w:t>
      </w:r>
    </w:p>
    <w:p w14:paraId="1741A066"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Mouth opening orientation </w:t>
      </w:r>
    </w:p>
    <w:p w14:paraId="4BB32047" w14:textId="77777777" w:rsidR="00B060E9" w:rsidRPr="003E4A65" w:rsidRDefault="00B060E9" w:rsidP="00D47BD5">
      <w:pPr>
        <w:pStyle w:val="Tokendescription"/>
        <w:rPr>
          <w:lang w:val="en-US"/>
        </w:rPr>
      </w:pPr>
      <w:r w:rsidRPr="003E4A65">
        <w:rPr>
          <w:lang w:val="en-US"/>
        </w:rPr>
        <w:t xml:space="preserve">(0) anterior </w:t>
      </w:r>
    </w:p>
    <w:p w14:paraId="31EA189D" w14:textId="77777777" w:rsidR="00B060E9" w:rsidRPr="003E4A65" w:rsidRDefault="00B060E9" w:rsidP="00D47BD5">
      <w:pPr>
        <w:pStyle w:val="Tokendescription"/>
        <w:rPr>
          <w:lang w:val="en-US"/>
        </w:rPr>
      </w:pPr>
      <w:r w:rsidRPr="003E4A65">
        <w:rPr>
          <w:lang w:val="en-US"/>
        </w:rPr>
        <w:t xml:space="preserve">(1) ventral </w:t>
      </w:r>
    </w:p>
    <w:p w14:paraId="7CBF0A2F" w14:textId="77777777" w:rsidR="00B060E9" w:rsidRPr="003E4A65" w:rsidRDefault="00B060E9" w:rsidP="00D47BD5">
      <w:pPr>
        <w:pStyle w:val="Tokendescription"/>
        <w:rPr>
          <w:lang w:val="en-US"/>
        </w:rPr>
      </w:pPr>
      <w:r w:rsidRPr="003E4A65">
        <w:rPr>
          <w:lang w:val="en-US"/>
        </w:rPr>
        <w:t xml:space="preserve">(2) posterior </w:t>
      </w:r>
    </w:p>
    <w:p w14:paraId="47F6B465" w14:textId="18C63F5A" w:rsidR="00482D4A" w:rsidRPr="003E4A65" w:rsidRDefault="00A6386C" w:rsidP="00D47BD5">
      <w:pPr>
        <w:jc w:val="both"/>
        <w:rPr>
          <w:lang w:val="en-US"/>
        </w:rPr>
      </w:pPr>
      <w:r w:rsidRPr="002F32DF">
        <w:rPr>
          <w:color w:val="000000" w:themeColor="text1"/>
          <w:lang w:val="en-US"/>
        </w:rPr>
        <w:t xml:space="preserve">Most lobopodian taxa </w:t>
      </w:r>
      <w:r w:rsidR="007808CF" w:rsidRPr="002F32DF">
        <w:rPr>
          <w:color w:val="000000" w:themeColor="text1"/>
          <w:lang w:val="en-US"/>
        </w:rPr>
        <w:t>possess</w:t>
      </w:r>
      <w:r w:rsidRPr="002F32DF">
        <w:rPr>
          <w:color w:val="000000" w:themeColor="text1"/>
          <w:lang w:val="en-US"/>
        </w:rPr>
        <w:t xml:space="preserve"> a</w:t>
      </w:r>
      <w:r w:rsidR="003443F1" w:rsidRPr="002F32DF">
        <w:rPr>
          <w:color w:val="000000" w:themeColor="text1"/>
          <w:lang w:val="en-US"/>
        </w:rPr>
        <w:t>n anterior</w:t>
      </w:r>
      <w:r w:rsidRPr="002F32DF">
        <w:rPr>
          <w:color w:val="000000" w:themeColor="text1"/>
          <w:lang w:val="en-US"/>
        </w:rPr>
        <w:t xml:space="preserve"> mouth </w:t>
      </w:r>
      <w:r w:rsidR="00631A79" w:rsidRPr="002F32DF">
        <w:rPr>
          <w:color w:val="000000" w:themeColor="text1"/>
          <w:lang w:val="en-US"/>
        </w:rPr>
        <w:t>– for example</w:t>
      </w:r>
      <w:r w:rsidRPr="002F32DF">
        <w:rPr>
          <w:color w:val="000000" w:themeColor="text1"/>
          <w:lang w:val="en-US"/>
        </w:rPr>
        <w:t xml:space="preserve"> </w:t>
      </w:r>
      <w:proofErr w:type="spellStart"/>
      <w:r w:rsidR="00631A79" w:rsidRPr="002F32DF">
        <w:rPr>
          <w:i/>
          <w:color w:val="000000" w:themeColor="text1"/>
          <w:lang w:val="en-US"/>
        </w:rPr>
        <w:t>Aysheaia</w:t>
      </w:r>
      <w:proofErr w:type="spellEnd"/>
      <w:r w:rsidR="00631A79" w:rsidRPr="002F32DF">
        <w:rPr>
          <w:color w:val="000000" w:themeColor="text1"/>
          <w:lang w:val="en-US"/>
        </w:rPr>
        <w:t xml:space="preserve"> </w:t>
      </w:r>
      <w:sdt>
        <w:sdtPr>
          <w:rPr>
            <w:color w:val="000000"/>
            <w:lang w:val="en-US"/>
          </w:rPr>
          <w:tag w:val="MENDELEY_CITATION_v3_eyJjaXRhdGlvbklEIjoiTUVOREVMRVlfQ0lUQVRJT05fMDIxOTk0MzgtMTViOC00MGU3LWEyOWMtNDE3MDI1NDg0NjBk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
          <w:id w:val="1446193890"/>
          <w:placeholder>
            <w:docPart w:val="DefaultPlaceholder_-1854013440"/>
          </w:placeholder>
        </w:sdtPr>
        <w:sdtContent>
          <w:r w:rsidR="00651AF7" w:rsidRPr="00651AF7">
            <w:rPr>
              <w:color w:val="000000"/>
              <w:lang w:val="en-US"/>
            </w:rPr>
            <w:t>(Whittington 1978)</w:t>
          </w:r>
        </w:sdtContent>
      </w:sdt>
      <w:r w:rsidR="00631A79" w:rsidRPr="002F32DF">
        <w:rPr>
          <w:color w:val="000000" w:themeColor="text1"/>
          <w:lang w:val="en-US"/>
        </w:rPr>
        <w:t>,</w:t>
      </w:r>
      <w:r w:rsidRPr="002F32DF">
        <w:rPr>
          <w:color w:val="000000" w:themeColor="text1"/>
          <w:lang w:val="en-US"/>
        </w:rPr>
        <w:t xml:space="preserve"> </w:t>
      </w:r>
      <w:proofErr w:type="spellStart"/>
      <w:r w:rsidR="00906CD8" w:rsidRPr="002F32DF">
        <w:rPr>
          <w:i/>
          <w:color w:val="000000" w:themeColor="text1"/>
          <w:lang w:val="en-US"/>
        </w:rPr>
        <w:t>Onychodictyon</w:t>
      </w:r>
      <w:proofErr w:type="spellEnd"/>
      <w:r w:rsidRPr="002F32DF">
        <w:rPr>
          <w:i/>
          <w:color w:val="000000" w:themeColor="text1"/>
          <w:lang w:val="en-US"/>
        </w:rPr>
        <w:t xml:space="preserve"> </w:t>
      </w:r>
      <w:r w:rsidR="00631A79" w:rsidRPr="002F32DF">
        <w:rPr>
          <w:i/>
          <w:color w:val="000000" w:themeColor="text1"/>
          <w:lang w:val="en-US"/>
        </w:rPr>
        <w:t xml:space="preserve">ferox </w:t>
      </w:r>
      <w:sdt>
        <w:sdtPr>
          <w:rPr>
            <w:iCs/>
            <w:color w:val="000000"/>
            <w:lang w:val="en-US"/>
          </w:rPr>
          <w:tag w:val="MENDELEY_CITATION_v3_eyJjaXRhdGlvbklEIjoiTUVOREVMRVlfQ0lUQVRJT05fZDY3Nzk2MmQtYzUyMi00MmFjLTlhNjgtM2EzYjRmNzkwYmI4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1237594647"/>
          <w:placeholder>
            <w:docPart w:val="DefaultPlaceholder_-1854013440"/>
          </w:placeholder>
        </w:sdtPr>
        <w:sdtContent>
          <w:r w:rsidR="00651AF7" w:rsidRPr="00651AF7">
            <w:rPr>
              <w:iCs/>
              <w:color w:val="000000"/>
              <w:lang w:val="en-US"/>
            </w:rPr>
            <w:t>(Ou, Shu and Mayer 2012)</w:t>
          </w:r>
        </w:sdtContent>
      </w:sdt>
      <w:r w:rsidR="00631A79" w:rsidRPr="002F32DF">
        <w:rPr>
          <w:i/>
          <w:color w:val="000000" w:themeColor="text1"/>
          <w:lang w:val="en-US"/>
        </w:rPr>
        <w:t xml:space="preserve"> </w:t>
      </w:r>
      <w:r w:rsidR="00631A79" w:rsidRPr="002F32DF">
        <w:rPr>
          <w:color w:val="000000" w:themeColor="text1"/>
          <w:lang w:val="en-US"/>
        </w:rPr>
        <w:t xml:space="preserve">and </w:t>
      </w:r>
      <w:r w:rsidR="00631A79" w:rsidRPr="002F32DF">
        <w:rPr>
          <w:i/>
          <w:color w:val="000000" w:themeColor="text1"/>
          <w:lang w:val="en-US"/>
        </w:rPr>
        <w:t xml:space="preserve">Kerygmachela </w:t>
      </w:r>
      <w:sdt>
        <w:sdtPr>
          <w:rPr>
            <w:color w:val="000000"/>
            <w:lang w:val="en-US"/>
          </w:rPr>
          <w:tag w:val="MENDELEY_CITATION_v3_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1dfQ=="/>
          <w:id w:val="-1187215078"/>
          <w:placeholder>
            <w:docPart w:val="5670649831E57E4F91EEDA7166D67618"/>
          </w:placeholder>
        </w:sdtPr>
        <w:sdtContent>
          <w:r w:rsidR="00651AF7" w:rsidRPr="00651AF7">
            <w:rPr>
              <w:color w:val="000000"/>
              <w:lang w:val="en-US"/>
            </w:rPr>
            <w:t>(Budd 1993, 1998)</w:t>
          </w:r>
        </w:sdtContent>
      </w:sdt>
      <w:r w:rsidR="00631A79" w:rsidRPr="002F32DF">
        <w:rPr>
          <w:i/>
          <w:color w:val="000000" w:themeColor="text1"/>
          <w:lang w:val="en-US"/>
        </w:rPr>
        <w:t xml:space="preserve"> –</w:t>
      </w:r>
      <w:r w:rsidR="00D26D3E" w:rsidRPr="002F32DF">
        <w:rPr>
          <w:color w:val="000000" w:themeColor="text1"/>
          <w:lang w:val="en-US"/>
        </w:rPr>
        <w:t xml:space="preserve"> </w:t>
      </w:r>
      <w:r w:rsidR="003443F1" w:rsidRPr="002F32DF">
        <w:rPr>
          <w:color w:val="000000" w:themeColor="text1"/>
          <w:lang w:val="en-US"/>
        </w:rPr>
        <w:t>a</w:t>
      </w:r>
      <w:r w:rsidR="00D26D3E" w:rsidRPr="002F32DF">
        <w:rPr>
          <w:color w:val="000000" w:themeColor="text1"/>
          <w:lang w:val="en-US"/>
        </w:rPr>
        <w:t>s</w:t>
      </w:r>
      <w:r w:rsidR="007808CF" w:rsidRPr="002F32DF">
        <w:rPr>
          <w:color w:val="000000" w:themeColor="text1"/>
          <w:lang w:val="en-US"/>
        </w:rPr>
        <w:t xml:space="preserve"> do </w:t>
      </w:r>
      <w:proofErr w:type="spellStart"/>
      <w:r w:rsidR="00485CE3" w:rsidRPr="002F32DF">
        <w:rPr>
          <w:color w:val="000000" w:themeColor="text1"/>
          <w:lang w:val="en-US"/>
        </w:rPr>
        <w:t>Eutardigrada</w:t>
      </w:r>
      <w:proofErr w:type="spellEnd"/>
      <w:r w:rsidR="00485CE3" w:rsidRPr="002F32DF">
        <w:rPr>
          <w:color w:val="000000" w:themeColor="text1"/>
          <w:lang w:val="en-US"/>
        </w:rPr>
        <w:t xml:space="preserve"> </w:t>
      </w:r>
      <w:sdt>
        <w:sdtPr>
          <w:rPr>
            <w:color w:val="000000"/>
            <w:lang w:val="en-US"/>
          </w:rPr>
          <w:tag w:val="MENDELEY_CITATION_v3_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"/>
          <w:id w:val="307211211"/>
          <w:placeholder>
            <w:docPart w:val="DefaultPlaceholder_-1854013440"/>
          </w:placeholder>
        </w:sdtPr>
        <w:sdtContent>
          <w:r w:rsidR="00651AF7" w:rsidRPr="00651AF7">
            <w:rPr>
              <w:rFonts w:eastAsia="Times New Roman"/>
              <w:color w:val="000000"/>
            </w:rPr>
            <w:t xml:space="preserve">(Halberg </w:t>
          </w:r>
          <w:r w:rsidR="00651AF7" w:rsidRPr="00651AF7">
            <w:rPr>
              <w:rFonts w:eastAsia="Times New Roman"/>
              <w:i/>
              <w:iCs/>
              <w:color w:val="000000"/>
            </w:rPr>
            <w:t>et al.</w:t>
          </w:r>
          <w:r w:rsidR="00651AF7" w:rsidRPr="00651AF7">
            <w:rPr>
              <w:rFonts w:eastAsia="Times New Roman"/>
              <w:color w:val="000000"/>
            </w:rPr>
            <w:t xml:space="preserve"> 2009; Persson </w:t>
          </w:r>
          <w:r w:rsidR="00651AF7" w:rsidRPr="00651AF7">
            <w:rPr>
              <w:rFonts w:eastAsia="Times New Roman"/>
              <w:i/>
              <w:iCs/>
              <w:color w:val="000000"/>
            </w:rPr>
            <w:t>et al.</w:t>
          </w:r>
          <w:r w:rsidR="00651AF7" w:rsidRPr="00651AF7">
            <w:rPr>
              <w:rFonts w:eastAsia="Times New Roman"/>
              <w:color w:val="000000"/>
            </w:rPr>
            <w:t xml:space="preserve"> 2012)</w:t>
          </w:r>
        </w:sdtContent>
      </w:sdt>
      <w:r w:rsidR="00EF3EFA" w:rsidRPr="002F32DF">
        <w:rPr>
          <w:color w:val="000000" w:themeColor="text1"/>
          <w:lang w:val="en-US"/>
        </w:rPr>
        <w:t>.</w:t>
      </w:r>
      <w:r w:rsidR="000C5827" w:rsidRPr="002F32DF">
        <w:rPr>
          <w:color w:val="000000" w:themeColor="text1"/>
          <w:lang w:val="en-US"/>
        </w:rPr>
        <w:t xml:space="preserve"> </w:t>
      </w:r>
      <w:r w:rsidR="0045255B" w:rsidRPr="002F32DF">
        <w:rPr>
          <w:color w:val="000000" w:themeColor="text1"/>
          <w:lang w:val="en-US"/>
        </w:rPr>
        <w:t>The mouth opening i</w:t>
      </w:r>
      <w:r w:rsidR="00EE1502" w:rsidRPr="002F32DF">
        <w:rPr>
          <w:color w:val="000000" w:themeColor="text1"/>
          <w:lang w:val="en-US"/>
        </w:rPr>
        <w:t>s</w:t>
      </w:r>
      <w:r w:rsidR="0045255B" w:rsidRPr="002F32DF">
        <w:rPr>
          <w:color w:val="000000" w:themeColor="text1"/>
          <w:lang w:val="en-US"/>
        </w:rPr>
        <w:t xml:space="preserve"> ventral</w:t>
      </w:r>
      <w:r w:rsidR="009C4DBE" w:rsidRPr="002F32DF">
        <w:rPr>
          <w:color w:val="000000" w:themeColor="text1"/>
          <w:lang w:val="en-US"/>
        </w:rPr>
        <w:t>ly oriented</w:t>
      </w:r>
      <w:r w:rsidR="00EE1502" w:rsidRPr="002F32DF">
        <w:rPr>
          <w:color w:val="000000" w:themeColor="text1"/>
          <w:lang w:val="en-US"/>
        </w:rPr>
        <w:t xml:space="preserve"> </w:t>
      </w:r>
      <w:r w:rsidR="0045255B" w:rsidRPr="002F32DF">
        <w:rPr>
          <w:color w:val="000000" w:themeColor="text1"/>
          <w:lang w:val="en-US"/>
        </w:rPr>
        <w:t xml:space="preserve">in </w:t>
      </w:r>
      <w:proofErr w:type="spellStart"/>
      <w:r w:rsidR="0045255B" w:rsidRPr="002F32DF">
        <w:rPr>
          <w:bCs/>
          <w:i/>
          <w:color w:val="000000" w:themeColor="text1"/>
          <w:lang w:val="en-US"/>
        </w:rPr>
        <w:t>Pambdelurion</w:t>
      </w:r>
      <w:proofErr w:type="spellEnd"/>
      <w:r w:rsidR="00F37741" w:rsidRPr="002F32DF">
        <w:rPr>
          <w:color w:val="000000" w:themeColor="text1"/>
          <w:lang w:val="en-US"/>
        </w:rPr>
        <w:t xml:space="preserve"> </w:t>
      </w:r>
      <w:sdt>
        <w:sdtPr>
          <w:rPr>
            <w:color w:val="000000"/>
            <w:lang w:val="en-US"/>
          </w:rPr>
          <w:tag w:val="MENDELEY_CITATION_v3_eyJjaXRhdGlvbklEIjoiTUVOREVMRVlfQ0lUQVRJT05fNDg0MDk2OGMtNDMxZS00ZWIzLTgwMmItZTFjZjU3MzdlNWYy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
          <w:id w:val="1664051863"/>
          <w:placeholder>
            <w:docPart w:val="DefaultPlaceholder_-1854013440"/>
          </w:placeholder>
        </w:sdtPr>
        <w:sdtContent>
          <w:r w:rsidR="00651AF7" w:rsidRPr="00651AF7">
            <w:rPr>
              <w:color w:val="000000"/>
              <w:lang w:val="en-US"/>
            </w:rPr>
            <w:t>(Budd 1997)</w:t>
          </w:r>
        </w:sdtContent>
      </w:sdt>
      <w:r w:rsidR="00A554CA" w:rsidRPr="002F32DF">
        <w:rPr>
          <w:color w:val="000000" w:themeColor="text1"/>
          <w:lang w:val="en-US"/>
        </w:rPr>
        <w:t>,</w:t>
      </w:r>
      <w:r w:rsidR="0045255B" w:rsidRPr="002F32DF">
        <w:rPr>
          <w:color w:val="000000" w:themeColor="text1"/>
          <w:lang w:val="en-US"/>
        </w:rPr>
        <w:t xml:space="preserve"> </w:t>
      </w:r>
      <w:proofErr w:type="spellStart"/>
      <w:r w:rsidR="004D303C" w:rsidRPr="002F32DF">
        <w:rPr>
          <w:color w:val="000000" w:themeColor="text1"/>
          <w:lang w:val="en-US"/>
        </w:rPr>
        <w:t>radiodontans</w:t>
      </w:r>
      <w:proofErr w:type="spellEnd"/>
      <w:r w:rsidR="0045255B" w:rsidRPr="002F32DF">
        <w:rPr>
          <w:color w:val="000000" w:themeColor="text1"/>
          <w:lang w:val="en-US"/>
        </w:rPr>
        <w:t xml:space="preserve"> </w:t>
      </w:r>
      <w:sdt>
        <w:sdtPr>
          <w:rPr>
            <w:color w:val="000000"/>
            <w:lang w:val="en-US"/>
          </w:rPr>
          <w:tag w:val="MENDELEY_CITATION_v3_eyJjaXRhdGlvbklEIjoiTUVOREVMRVlfQ0lUQVRJT05fODA3MmNkYjItYTI1MC00NjZjLTg2Y2ItNGZkMWIyM2YyZDVm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
          <w:id w:val="1350683059"/>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 Daley and Edgecombe 2014)</w:t>
          </w:r>
        </w:sdtContent>
      </w:sdt>
      <w:r w:rsidR="009C4DBE" w:rsidRPr="002F32DF">
        <w:rPr>
          <w:color w:val="000000" w:themeColor="text1"/>
          <w:lang w:val="en-US"/>
        </w:rPr>
        <w:t xml:space="preserve">, </w:t>
      </w:r>
      <w:r w:rsidR="000E61FB" w:rsidRPr="002F32DF">
        <w:rPr>
          <w:color w:val="000000" w:themeColor="text1"/>
          <w:lang w:val="en-US"/>
        </w:rPr>
        <w:t xml:space="preserve">and </w:t>
      </w:r>
      <w:proofErr w:type="spellStart"/>
      <w:r w:rsidR="009C4DBE" w:rsidRPr="002F32DF">
        <w:rPr>
          <w:color w:val="000000" w:themeColor="text1"/>
          <w:lang w:val="en-US"/>
        </w:rPr>
        <w:t>Onychophora</w:t>
      </w:r>
      <w:proofErr w:type="spellEnd"/>
      <w:r w:rsidR="00EF3EFA" w:rsidRPr="002F32DF">
        <w:rPr>
          <w:color w:val="000000" w:themeColor="text1"/>
          <w:lang w:val="en-US"/>
        </w:rPr>
        <w:t xml:space="preserve"> </w:t>
      </w:r>
      <w:sdt>
        <w:sdtPr>
          <w:rPr>
            <w:color w:val="000000"/>
            <w:lang w:val="en-US"/>
          </w:rPr>
          <w:tag w:val="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1895968077"/>
          <w:placeholder>
            <w:docPart w:val="DefaultPlaceholder_-1854013440"/>
          </w:placeholder>
        </w:sdtPr>
        <w:sdtContent>
          <w:r w:rsidR="00651AF7" w:rsidRPr="00651AF7">
            <w:rPr>
              <w:rFonts w:eastAsia="Times New Roman"/>
              <w:color w:val="000000"/>
            </w:rPr>
            <w:t xml:space="preserve">(Eriksson and Budd 2000; Ou, Shu and Mayer 2012; de Sena Oliveira and Mayer 2013; Mayer </w:t>
          </w:r>
          <w:r w:rsidR="00651AF7" w:rsidRPr="00651AF7">
            <w:rPr>
              <w:rFonts w:eastAsia="Times New Roman"/>
              <w:i/>
              <w:iCs/>
              <w:color w:val="000000"/>
            </w:rPr>
            <w:t>et al.</w:t>
          </w:r>
          <w:r w:rsidR="00651AF7" w:rsidRPr="00651AF7">
            <w:rPr>
              <w:rFonts w:eastAsia="Times New Roman"/>
              <w:color w:val="000000"/>
            </w:rPr>
            <w:t xml:space="preserve"> 2013a)</w:t>
          </w:r>
        </w:sdtContent>
      </w:sdt>
      <w:r w:rsidR="009C4DBE" w:rsidRPr="002F32DF">
        <w:rPr>
          <w:color w:val="000000" w:themeColor="text1"/>
          <w:lang w:val="en-US"/>
        </w:rPr>
        <w:t xml:space="preserve">; </w:t>
      </w:r>
      <w:r w:rsidR="00105B68" w:rsidRPr="002F32DF">
        <w:rPr>
          <w:color w:val="000000" w:themeColor="text1"/>
          <w:lang w:val="en-US"/>
        </w:rPr>
        <w:t xml:space="preserve">it faces </w:t>
      </w:r>
      <w:proofErr w:type="spellStart"/>
      <w:r w:rsidR="00105B68" w:rsidRPr="002F32DF">
        <w:rPr>
          <w:color w:val="000000" w:themeColor="text1"/>
          <w:lang w:val="en-US"/>
        </w:rPr>
        <w:t>posteriad</w:t>
      </w:r>
      <w:proofErr w:type="spellEnd"/>
      <w:r w:rsidR="00105B68" w:rsidRPr="002F32DF">
        <w:rPr>
          <w:color w:val="000000" w:themeColor="text1"/>
          <w:lang w:val="en-US"/>
        </w:rPr>
        <w:t xml:space="preserve"> in</w:t>
      </w:r>
      <w:r w:rsidR="0045255B" w:rsidRPr="002F32DF">
        <w:rPr>
          <w:color w:val="000000" w:themeColor="text1"/>
          <w:lang w:val="en-US"/>
        </w:rPr>
        <w:t xml:space="preserve"> </w:t>
      </w:r>
      <w:proofErr w:type="spellStart"/>
      <w:r w:rsidR="00E06872" w:rsidRPr="002F32DF">
        <w:rPr>
          <w:bCs/>
          <w:i/>
          <w:color w:val="000000" w:themeColor="text1"/>
          <w:lang w:val="en-US"/>
        </w:rPr>
        <w:t>Opabinia</w:t>
      </w:r>
      <w:proofErr w:type="spellEnd"/>
      <w:r w:rsidR="00EF3EFA" w:rsidRPr="002F32DF">
        <w:rPr>
          <w:bCs/>
          <w:color w:val="000000" w:themeColor="text1"/>
          <w:lang w:val="en-US"/>
        </w:rPr>
        <w:t xml:space="preserve"> </w:t>
      </w:r>
      <w:sdt>
        <w:sdtPr>
          <w:rPr>
            <w:bCs/>
            <w:color w:val="000000"/>
            <w:lang w:val="en-US"/>
          </w:rPr>
          <w:tag w:val="MENDELEY_CITATION_v3_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"/>
          <w:id w:val="-1956009533"/>
          <w:placeholder>
            <w:docPart w:val="DefaultPlaceholder_-1854013440"/>
          </w:placeholder>
        </w:sdtPr>
        <w:sdtContent>
          <w:r w:rsidR="00651AF7" w:rsidRPr="00651AF7">
            <w:rPr>
              <w:bCs/>
              <w:color w:val="000000"/>
              <w:lang w:val="en-US"/>
            </w:rPr>
            <w:t>(Budd 1996)</w:t>
          </w:r>
        </w:sdtContent>
      </w:sdt>
      <w:r w:rsidR="00E06872" w:rsidRPr="002F32DF">
        <w:rPr>
          <w:bCs/>
          <w:color w:val="000000" w:themeColor="text1"/>
          <w:lang w:val="en-US"/>
        </w:rPr>
        <w:t>and</w:t>
      </w:r>
      <w:r w:rsidR="00E06872" w:rsidRPr="002F32DF">
        <w:rPr>
          <w:bCs/>
          <w:i/>
          <w:color w:val="000000" w:themeColor="text1"/>
          <w:lang w:val="en-US"/>
        </w:rPr>
        <w:t xml:space="preserve"> </w:t>
      </w:r>
      <w:r w:rsidR="003B7494" w:rsidRPr="002F32DF">
        <w:rPr>
          <w:bCs/>
          <w:color w:val="000000" w:themeColor="text1"/>
          <w:lang w:val="en-US"/>
        </w:rPr>
        <w:t xml:space="preserve">upper stem-group </w:t>
      </w:r>
      <w:r w:rsidR="0045255B" w:rsidRPr="002F32DF">
        <w:rPr>
          <w:color w:val="000000" w:themeColor="text1"/>
          <w:lang w:val="en-US"/>
        </w:rPr>
        <w:t>euarthropods</w:t>
      </w:r>
      <w:r w:rsidR="00A00254" w:rsidRPr="002F32DF">
        <w:rPr>
          <w:color w:val="000000" w:themeColor="text1"/>
          <w:lang w:val="en-US"/>
        </w:rPr>
        <w:t xml:space="preserve"> </w:t>
      </w:r>
      <w:sdt>
        <w:sdtPr>
          <w:rPr>
            <w:color w:val="000000"/>
            <w:lang w:val="en-US"/>
          </w:rPr>
          <w:tag w:val="MENDELEY_CITATION_v3_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
          <w:id w:val="1938472337"/>
          <w:placeholder>
            <w:docPart w:val="DefaultPlaceholder_-1854013440"/>
          </w:placeholder>
        </w:sdtPr>
        <w:sdtContent>
          <w:r w:rsidR="00651AF7" w:rsidRPr="00651AF7">
            <w:rPr>
              <w:rFonts w:eastAsia="Times New Roman"/>
              <w:color w:val="000000"/>
            </w:rPr>
            <w:t xml:space="preserve">(Edgecombe and </w:t>
          </w:r>
          <w:proofErr w:type="spellStart"/>
          <w:r w:rsidR="00651AF7" w:rsidRPr="00651AF7">
            <w:rPr>
              <w:rFonts w:eastAsia="Times New Roman"/>
              <w:color w:val="000000"/>
            </w:rPr>
            <w:t>Ramsköld</w:t>
          </w:r>
          <w:proofErr w:type="spellEnd"/>
          <w:r w:rsidR="00651AF7" w:rsidRPr="00651AF7">
            <w:rPr>
              <w:rFonts w:eastAsia="Times New Roman"/>
              <w:color w:val="000000"/>
            </w:rPr>
            <w:t xml:space="preserve"> 1999; Haug </w:t>
          </w:r>
          <w:r w:rsidR="00651AF7" w:rsidRPr="00651AF7">
            <w:rPr>
              <w:rFonts w:eastAsia="Times New Roman"/>
              <w:i/>
              <w:iCs/>
              <w:color w:val="000000"/>
            </w:rPr>
            <w:t>et al.</w:t>
          </w:r>
          <w:r w:rsidR="00651AF7" w:rsidRPr="00651AF7">
            <w:rPr>
              <w:rFonts w:eastAsia="Times New Roman"/>
              <w:color w:val="000000"/>
            </w:rPr>
            <w:t xml:space="preserve"> 2012; Yang </w:t>
          </w:r>
          <w:r w:rsidR="00651AF7" w:rsidRPr="00651AF7">
            <w:rPr>
              <w:rFonts w:eastAsia="Times New Roman"/>
              <w:i/>
              <w:iCs/>
              <w:color w:val="000000"/>
            </w:rPr>
            <w:t>et al.</w:t>
          </w:r>
          <w:r w:rsidR="00651AF7" w:rsidRPr="00651AF7">
            <w:rPr>
              <w:rFonts w:eastAsia="Times New Roman"/>
              <w:color w:val="000000"/>
            </w:rPr>
            <w:t xml:space="preserve"> 2013)</w:t>
          </w:r>
        </w:sdtContent>
      </w:sdt>
      <w:r w:rsidR="00A00254" w:rsidRPr="002F32DF">
        <w:rPr>
          <w:color w:val="000000" w:themeColor="text1"/>
          <w:lang w:val="en-US"/>
        </w:rPr>
        <w:t>.</w:t>
      </w:r>
      <w:r w:rsidR="00703C02" w:rsidRPr="002F32DF">
        <w:rPr>
          <w:color w:val="000000" w:themeColor="text1"/>
          <w:lang w:val="en-US"/>
        </w:rPr>
        <w:t xml:space="preserve"> </w:t>
      </w:r>
      <w:proofErr w:type="spellStart"/>
      <w:r w:rsidR="000E61FB" w:rsidRPr="002F32DF">
        <w:rPr>
          <w:color w:val="000000" w:themeColor="text1"/>
          <w:lang w:val="en-US"/>
        </w:rPr>
        <w:t>Heterotardigrada</w:t>
      </w:r>
      <w:proofErr w:type="spellEnd"/>
      <w:r w:rsidR="000E61FB" w:rsidRPr="002F32DF">
        <w:rPr>
          <w:color w:val="000000" w:themeColor="text1"/>
          <w:lang w:val="en-US"/>
        </w:rPr>
        <w:t xml:space="preserve"> have different orientations depending on the species</w:t>
      </w:r>
      <w:r w:rsidR="00173446" w:rsidRPr="002F32DF">
        <w:rPr>
          <w:color w:val="000000" w:themeColor="text1"/>
          <w:lang w:val="en-US"/>
        </w:rPr>
        <w:t xml:space="preserve"> </w:t>
      </w:r>
      <w:sdt>
        <w:sdtPr>
          <w:rPr>
            <w:color w:val="000000"/>
            <w:lang w:val="en-US"/>
          </w:rPr>
          <w:tag w:val="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"/>
          <w:id w:val="1947883644"/>
          <w:placeholder>
            <w:docPart w:val="DefaultPlaceholder_-1854013440"/>
          </w:placeholder>
        </w:sdtPr>
        <w:sdtContent>
          <w:r w:rsidR="00651AF7" w:rsidRPr="00651AF7">
            <w:rPr>
              <w:rFonts w:eastAsia="Times New Roman"/>
              <w:color w:val="000000"/>
            </w:rPr>
            <w:t xml:space="preserve">(Schulz 1935; Marcus 1946; Petersen 1951; Pollock 1975; Binda 1978; </w:t>
          </w:r>
          <w:proofErr w:type="spellStart"/>
          <w:r w:rsidR="00651AF7" w:rsidRPr="00651AF7">
            <w:rPr>
              <w:rFonts w:eastAsia="Times New Roman"/>
              <w:color w:val="000000"/>
            </w:rPr>
            <w:t>Ramazzotti</w:t>
          </w:r>
          <w:proofErr w:type="spellEnd"/>
          <w:r w:rsidR="00651AF7" w:rsidRPr="00651AF7">
            <w:rPr>
              <w:rFonts w:eastAsia="Times New Roman"/>
              <w:color w:val="000000"/>
            </w:rPr>
            <w:t xml:space="preserve"> and </w:t>
          </w:r>
          <w:proofErr w:type="spellStart"/>
          <w:r w:rsidR="00651AF7" w:rsidRPr="00651AF7">
            <w:rPr>
              <w:rFonts w:eastAsia="Times New Roman"/>
              <w:color w:val="000000"/>
            </w:rPr>
            <w:t>Maucci</w:t>
          </w:r>
          <w:proofErr w:type="spellEnd"/>
          <w:r w:rsidR="00651AF7" w:rsidRPr="00651AF7">
            <w:rPr>
              <w:rFonts w:eastAsia="Times New Roman"/>
              <w:color w:val="000000"/>
            </w:rPr>
            <w:t xml:space="preserve"> 1983; De Zio Grimaldi, Gallo and Lucia 1992; </w:t>
          </w:r>
          <w:proofErr w:type="spellStart"/>
          <w:r w:rsidR="00651AF7" w:rsidRPr="00651AF7">
            <w:rPr>
              <w:rFonts w:eastAsia="Times New Roman"/>
              <w:color w:val="000000"/>
            </w:rPr>
            <w:t>Dastych</w:t>
          </w:r>
          <w:proofErr w:type="spellEnd"/>
          <w:r w:rsidR="00651AF7" w:rsidRPr="00651AF7">
            <w:rPr>
              <w:rFonts w:eastAsia="Times New Roman"/>
              <w:color w:val="000000"/>
            </w:rPr>
            <w:t xml:space="preserve">, McInnes and Claxton 1998; Hansen </w:t>
          </w:r>
          <w:r w:rsidR="00651AF7" w:rsidRPr="00651AF7">
            <w:rPr>
              <w:rFonts w:eastAsia="Times New Roman"/>
              <w:i/>
              <w:iCs/>
              <w:color w:val="000000"/>
            </w:rPr>
            <w:t>et al.</w:t>
          </w:r>
          <w:r w:rsidR="00651AF7" w:rsidRPr="00651AF7">
            <w:rPr>
              <w:rFonts w:eastAsia="Times New Roman"/>
              <w:color w:val="000000"/>
            </w:rPr>
            <w:t xml:space="preserve"> 2012; Fujimoto 2014; Kristensen </w:t>
          </w:r>
          <w:r w:rsidR="00651AF7" w:rsidRPr="00651AF7">
            <w:rPr>
              <w:rFonts w:eastAsia="Times New Roman"/>
              <w:i/>
              <w:iCs/>
              <w:color w:val="000000"/>
            </w:rPr>
            <w:t>et al.</w:t>
          </w:r>
          <w:r w:rsidR="00651AF7" w:rsidRPr="00651AF7">
            <w:rPr>
              <w:rFonts w:eastAsia="Times New Roman"/>
              <w:color w:val="000000"/>
            </w:rPr>
            <w:t xml:space="preserve"> 2015; Møbjerg, Kristensen and Jørgensen 2016; </w:t>
          </w:r>
          <w:proofErr w:type="spellStart"/>
          <w:r w:rsidR="00651AF7" w:rsidRPr="00651AF7">
            <w:rPr>
              <w:rFonts w:eastAsia="Times New Roman"/>
              <w:color w:val="000000"/>
            </w:rPr>
            <w:t>Gąsiorek</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17a; Bartels, Fontoura and Nelson 2018; Fujimoto </w:t>
          </w:r>
          <w:r w:rsidR="00651AF7" w:rsidRPr="00651AF7">
            <w:rPr>
              <w:rFonts w:eastAsia="Times New Roman"/>
              <w:i/>
              <w:iCs/>
              <w:color w:val="000000"/>
            </w:rPr>
            <w:t>et al.</w:t>
          </w:r>
          <w:r w:rsidR="00651AF7" w:rsidRPr="00651AF7">
            <w:rPr>
              <w:rFonts w:eastAsia="Times New Roman"/>
              <w:color w:val="000000"/>
            </w:rPr>
            <w:t xml:space="preserve"> 2020; </w:t>
          </w:r>
          <w:proofErr w:type="spellStart"/>
          <w:r w:rsidR="00651AF7" w:rsidRPr="00651AF7">
            <w:rPr>
              <w:rFonts w:eastAsia="Times New Roman"/>
              <w:color w:val="000000"/>
            </w:rPr>
            <w:t>Gąsiorek</w:t>
          </w:r>
          <w:proofErr w:type="spellEnd"/>
          <w:r w:rsidR="00651AF7" w:rsidRPr="00651AF7">
            <w:rPr>
              <w:rFonts w:eastAsia="Times New Roman"/>
              <w:color w:val="000000"/>
            </w:rPr>
            <w:t xml:space="preserve">, Kristensen and Kristensen 2021; Kayastha </w:t>
          </w:r>
          <w:r w:rsidR="00651AF7" w:rsidRPr="00651AF7">
            <w:rPr>
              <w:rFonts w:eastAsia="Times New Roman"/>
              <w:i/>
              <w:iCs/>
              <w:color w:val="000000"/>
            </w:rPr>
            <w:t>et al.</w:t>
          </w:r>
          <w:r w:rsidR="00651AF7" w:rsidRPr="00651AF7">
            <w:rPr>
              <w:rFonts w:eastAsia="Times New Roman"/>
              <w:color w:val="000000"/>
            </w:rPr>
            <w:t xml:space="preserve"> 2021; </w:t>
          </w:r>
          <w:proofErr w:type="spellStart"/>
          <w:r w:rsidR="00651AF7" w:rsidRPr="00651AF7">
            <w:rPr>
              <w:rFonts w:eastAsia="Times New Roman"/>
              <w:color w:val="000000"/>
            </w:rPr>
            <w:t>Saulenko</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22)</w:t>
          </w:r>
        </w:sdtContent>
      </w:sdt>
      <w:r w:rsidR="000E61FB" w:rsidRPr="002F32DF">
        <w:rPr>
          <w:color w:val="000000" w:themeColor="text1"/>
          <w:lang w:val="en-US"/>
        </w:rPr>
        <w:t xml:space="preserve">. </w:t>
      </w:r>
      <w:r w:rsidR="00402CF4" w:rsidRPr="002F32DF">
        <w:rPr>
          <w:color w:val="000000" w:themeColor="text1"/>
          <w:lang w:val="en-US"/>
        </w:rPr>
        <w:t xml:space="preserve">The mouth is orientated ventrally in </w:t>
      </w:r>
      <w:proofErr w:type="spellStart"/>
      <w:r w:rsidR="00205951" w:rsidRPr="002F32DF">
        <w:rPr>
          <w:i/>
          <w:color w:val="000000" w:themeColor="text1"/>
          <w:lang w:val="en-US"/>
        </w:rPr>
        <w:t>Collinsium</w:t>
      </w:r>
      <w:proofErr w:type="spellEnd"/>
      <w:r w:rsidR="00402CF4" w:rsidRPr="002F32DF">
        <w:rPr>
          <w:color w:val="000000" w:themeColor="text1"/>
          <w:lang w:val="en-US"/>
        </w:rPr>
        <w:t>, as evinced by the distinctive curvature of the head region and the trace of the anterior parts of the gut</w:t>
      </w:r>
      <w:r w:rsidR="00C13183" w:rsidRPr="002F32DF">
        <w:rPr>
          <w:color w:val="000000" w:themeColor="text1"/>
          <w:lang w:val="en-US"/>
        </w:rPr>
        <w:t xml:space="preserve"> </w:t>
      </w:r>
      <w:sdt>
        <w:sdtPr>
          <w:rPr>
            <w:color w:val="000000"/>
            <w:lang w:val="en-US"/>
          </w:rPr>
          <w:tag w:val="MENDELEY_CITATION_v3_eyJjaXRhdGlvbklEIjoiTUVOREVMRVlfQ0lUQVRJT05fNzc1ZWM5MTMtYTRiOC00MDNhLWJlZmQtYWJkNzg4ZWM3Nzky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893628317"/>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402CF4" w:rsidRPr="002F32DF">
        <w:rPr>
          <w:color w:val="000000" w:themeColor="text1"/>
          <w:lang w:val="en-US"/>
        </w:rPr>
        <w:t xml:space="preserve">. A similar organization is observed in other </w:t>
      </w:r>
      <w:proofErr w:type="spellStart"/>
      <w:r w:rsidR="00402CF4" w:rsidRPr="002F32DF">
        <w:rPr>
          <w:color w:val="000000" w:themeColor="text1"/>
          <w:lang w:val="en-US"/>
        </w:rPr>
        <w:t>lobopodians</w:t>
      </w:r>
      <w:proofErr w:type="spellEnd"/>
      <w:r w:rsidR="00402CF4" w:rsidRPr="002F32DF">
        <w:rPr>
          <w:color w:val="000000" w:themeColor="text1"/>
          <w:lang w:val="en-US"/>
        </w:rPr>
        <w:t xml:space="preserve">, including </w:t>
      </w:r>
      <w:proofErr w:type="spellStart"/>
      <w:r w:rsidR="00402CF4" w:rsidRPr="002F32DF">
        <w:rPr>
          <w:i/>
          <w:color w:val="000000" w:themeColor="text1"/>
          <w:lang w:val="en-US"/>
        </w:rPr>
        <w:t>Halluci</w:t>
      </w:r>
      <w:r w:rsidR="009C2CD2" w:rsidRPr="002F32DF">
        <w:rPr>
          <w:i/>
          <w:color w:val="000000" w:themeColor="text1"/>
          <w:lang w:val="en-US"/>
        </w:rPr>
        <w:t>genia</w:t>
      </w:r>
      <w:proofErr w:type="spellEnd"/>
      <w:r w:rsidR="009C2CD2" w:rsidRPr="002F32DF">
        <w:rPr>
          <w:i/>
          <w:color w:val="000000" w:themeColor="text1"/>
          <w:lang w:val="en-US"/>
        </w:rPr>
        <w:t xml:space="preserve"> sparsa</w:t>
      </w:r>
      <w:r w:rsidR="009C2CD2" w:rsidRPr="002F32DF">
        <w:rPr>
          <w:color w:val="000000" w:themeColor="text1"/>
          <w:lang w:val="en-US"/>
        </w:rPr>
        <w:t>,</w:t>
      </w:r>
      <w:r w:rsidR="00F44F76" w:rsidRPr="002F32DF">
        <w:rPr>
          <w:color w:val="000000" w:themeColor="text1"/>
          <w:lang w:val="en-US"/>
        </w:rPr>
        <w:t xml:space="preserve"> </w:t>
      </w:r>
      <w:r w:rsidR="00F44F76" w:rsidRPr="002F32DF">
        <w:rPr>
          <w:i/>
          <w:color w:val="000000" w:themeColor="text1"/>
          <w:lang w:val="en-US"/>
        </w:rPr>
        <w:t>H. fortis</w:t>
      </w:r>
      <w:r w:rsidR="000020A1" w:rsidRPr="002F32DF">
        <w:rPr>
          <w:i/>
          <w:color w:val="000000" w:themeColor="text1"/>
          <w:lang w:val="en-US"/>
        </w:rPr>
        <w:t xml:space="preserve"> </w:t>
      </w:r>
      <w:sdt>
        <w:sdtPr>
          <w:rPr>
            <w:color w:val="000000"/>
            <w:lang w:val="en-US"/>
          </w:rPr>
          <w:tag w:val="MENDELEY_CITATION_v3_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"/>
          <w:id w:val="556125432"/>
          <w:placeholder>
            <w:docPart w:val="DefaultPlaceholder_-1854013440"/>
          </w:placeholder>
        </w:sdtPr>
        <w:sdtContent>
          <w:r w:rsidR="00651AF7" w:rsidRPr="00651AF7">
            <w:rPr>
              <w:color w:val="000000"/>
              <w:lang w:val="en-US"/>
            </w:rPr>
            <w:t xml:space="preserve">(Hou and Bergström 1995; </w:t>
          </w:r>
          <w:proofErr w:type="spellStart"/>
          <w:r w:rsidR="00651AF7" w:rsidRPr="00651AF7">
            <w:rPr>
              <w:color w:val="000000"/>
              <w:lang w:val="en-US"/>
            </w:rPr>
            <w:t>Ramsköld</w:t>
          </w:r>
          <w:proofErr w:type="spellEnd"/>
          <w:r w:rsidR="00651AF7" w:rsidRPr="00651AF7">
            <w:rPr>
              <w:color w:val="000000"/>
              <w:lang w:val="en-US"/>
            </w:rPr>
            <w:t xml:space="preserve"> and Chen 1998)</w:t>
          </w:r>
        </w:sdtContent>
      </w:sdt>
      <w:r w:rsidR="00F44F76" w:rsidRPr="002F32DF">
        <w:rPr>
          <w:color w:val="000000" w:themeColor="text1"/>
          <w:lang w:val="en-US"/>
        </w:rPr>
        <w:t>,</w:t>
      </w:r>
      <w:r w:rsidR="009C2CD2" w:rsidRPr="002F32DF">
        <w:rPr>
          <w:color w:val="000000" w:themeColor="text1"/>
          <w:lang w:val="en-US"/>
        </w:rPr>
        <w:t xml:space="preserve"> </w:t>
      </w:r>
      <w:proofErr w:type="spellStart"/>
      <w:r w:rsidR="009C2CD2" w:rsidRPr="002F32DF">
        <w:rPr>
          <w:i/>
          <w:color w:val="000000" w:themeColor="text1"/>
          <w:lang w:val="en-US"/>
        </w:rPr>
        <w:t>Microdictyon</w:t>
      </w:r>
      <w:proofErr w:type="spellEnd"/>
      <w:r w:rsidR="00C13183" w:rsidRPr="002F32DF">
        <w:rPr>
          <w:iCs/>
          <w:color w:val="000000" w:themeColor="text1"/>
          <w:lang w:val="en-US"/>
        </w:rPr>
        <w:t xml:space="preserve"> </w:t>
      </w:r>
      <w:sdt>
        <w:sdtPr>
          <w:rPr>
            <w:iCs/>
            <w:color w:val="000000"/>
            <w:lang w:val="en-US"/>
          </w:rPr>
          <w:tag w:val="MENDELEY_CITATION_v3_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"/>
          <w:id w:val="721484414"/>
          <w:placeholder>
            <w:docPart w:val="DefaultPlaceholder_-1854013440"/>
          </w:placeholder>
        </w:sdtPr>
        <w:sdtContent>
          <w:r w:rsidR="00651AF7" w:rsidRPr="00651AF7">
            <w:rPr>
              <w:iCs/>
              <w:color w:val="000000"/>
              <w:lang w:val="en-US"/>
            </w:rPr>
            <w:t xml:space="preserve">(Chen, Zhou and </w:t>
          </w:r>
          <w:proofErr w:type="spellStart"/>
          <w:r w:rsidR="00651AF7" w:rsidRPr="00651AF7">
            <w:rPr>
              <w:iCs/>
              <w:color w:val="000000"/>
              <w:lang w:val="en-US"/>
            </w:rPr>
            <w:t>Ramsköld</w:t>
          </w:r>
          <w:proofErr w:type="spellEnd"/>
          <w:r w:rsidR="00651AF7" w:rsidRPr="00651AF7">
            <w:rPr>
              <w:iCs/>
              <w:color w:val="000000"/>
              <w:lang w:val="en-US"/>
            </w:rPr>
            <w:t xml:space="preserve"> 1995)</w:t>
          </w:r>
        </w:sdtContent>
      </w:sdt>
      <w:r w:rsidR="00380FF5" w:rsidRPr="002F32DF">
        <w:rPr>
          <w:iCs/>
          <w:color w:val="000000" w:themeColor="text1"/>
          <w:lang w:val="en-US"/>
        </w:rPr>
        <w:t xml:space="preserve">, </w:t>
      </w:r>
      <w:r w:rsidR="000106B3" w:rsidRPr="002F32DF">
        <w:rPr>
          <w:iCs/>
          <w:color w:val="000000" w:themeColor="text1"/>
          <w:lang w:val="en-US"/>
        </w:rPr>
        <w:t>and</w:t>
      </w:r>
      <w:r w:rsidR="000106B3" w:rsidRPr="002F32DF">
        <w:rPr>
          <w:color w:val="000000" w:themeColor="text1"/>
          <w:lang w:val="en-US"/>
        </w:rPr>
        <w:t xml:space="preserve"> </w:t>
      </w:r>
      <w:proofErr w:type="spellStart"/>
      <w:r w:rsidR="000106B3" w:rsidRPr="002F32DF">
        <w:rPr>
          <w:i/>
          <w:color w:val="000000" w:themeColor="text1"/>
          <w:lang w:val="en-US"/>
        </w:rPr>
        <w:t>Luolishania</w:t>
      </w:r>
      <w:proofErr w:type="spellEnd"/>
      <w:r w:rsidR="000106B3" w:rsidRPr="002F32DF">
        <w:rPr>
          <w:color w:val="000000" w:themeColor="text1"/>
          <w:lang w:val="en-US"/>
        </w:rPr>
        <w:t xml:space="preserve"> </w:t>
      </w:r>
      <w:sdt>
        <w:sdtPr>
          <w:rPr>
            <w:color w:val="000000"/>
            <w:lang w:val="en-US"/>
          </w:rPr>
          <w:tag w:val="MENDELEY_CITATION_v3_eyJjaXRhdGlvbklEIjoiTUVOREVMRVlfQ0lUQVRJT05fZDNjMGNiYjUtOWM3MC00NzhhLWEwMWItOTQxMmUzMDkyN2E3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
          <w:id w:val="-591385834"/>
          <w:placeholder>
            <w:docPart w:val="DefaultPlaceholder_-1854013440"/>
          </w:placeholder>
        </w:sdtPr>
        <w:sdtContent>
          <w:r w:rsidR="00651AF7" w:rsidRPr="00651AF7">
            <w:rPr>
              <w:color w:val="000000"/>
              <w:lang w:val="en-US"/>
            </w:rPr>
            <w:t>(Ma, Hou and Bergström 2009)</w:t>
          </w:r>
        </w:sdtContent>
      </w:sdt>
      <w:r w:rsidR="0062380B" w:rsidRPr="002F32DF">
        <w:rPr>
          <w:color w:val="000000" w:themeColor="text1"/>
          <w:lang w:val="en-US"/>
        </w:rPr>
        <w:t xml:space="preserve"> </w:t>
      </w:r>
      <w:r w:rsidR="00736087" w:rsidRPr="002F32DF">
        <w:rPr>
          <w:color w:val="000000" w:themeColor="text1"/>
          <w:lang w:val="en-US"/>
        </w:rPr>
        <w:t xml:space="preserve">Murdock </w:t>
      </w:r>
      <w:r w:rsidR="00736087" w:rsidRPr="002F32DF">
        <w:rPr>
          <w:i/>
          <w:color w:val="000000" w:themeColor="text1"/>
          <w:lang w:val="en-US"/>
        </w:rPr>
        <w:t xml:space="preserve">et al. </w:t>
      </w:r>
      <w:r w:rsidR="00736087" w:rsidRPr="002F32DF">
        <w:rPr>
          <w:color w:val="000000" w:themeColor="text1"/>
          <w:lang w:val="en-US"/>
        </w:rPr>
        <w:t xml:space="preserve">(2014) </w:t>
      </w:r>
      <w:sdt>
        <w:sdtPr>
          <w:rPr>
            <w:color w:val="000000"/>
            <w:lang w:val="en-US"/>
          </w:rPr>
          <w:tag w:val="MENDELEY_CITATION_v3_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"/>
          <w:id w:val="-430205025"/>
          <w:placeholder>
            <w:docPart w:val="DefaultPlaceholder_-1854013440"/>
          </w:placeholder>
        </w:sdtPr>
        <w:sdtContent>
          <w:r w:rsidR="00651AF7" w:rsidRPr="00651AF7">
            <w:rPr>
              <w:rFonts w:eastAsia="Times New Roman"/>
              <w:color w:val="000000"/>
            </w:rPr>
            <w:t xml:space="preserve">(Murdock </w:t>
          </w:r>
          <w:r w:rsidR="00651AF7" w:rsidRPr="00651AF7">
            <w:rPr>
              <w:rFonts w:eastAsia="Times New Roman"/>
              <w:i/>
              <w:iCs/>
              <w:color w:val="000000"/>
            </w:rPr>
            <w:t>et al.</w:t>
          </w:r>
          <w:r w:rsidR="00651AF7" w:rsidRPr="00651AF7">
            <w:rPr>
              <w:rFonts w:eastAsia="Times New Roman"/>
              <w:color w:val="000000"/>
            </w:rPr>
            <w:t xml:space="preserve"> 2014)</w:t>
          </w:r>
        </w:sdtContent>
      </w:sdt>
      <w:r w:rsidR="00380FF5" w:rsidRPr="002F32DF">
        <w:rPr>
          <w:color w:val="000000" w:themeColor="text1"/>
          <w:lang w:val="en-US"/>
        </w:rPr>
        <w:t xml:space="preserve"> </w:t>
      </w:r>
      <w:r w:rsidR="00736087" w:rsidRPr="002F32DF">
        <w:rPr>
          <w:color w:val="000000" w:themeColor="text1"/>
          <w:lang w:val="en-US"/>
        </w:rPr>
        <w:t xml:space="preserve">have recently </w:t>
      </w:r>
      <w:r w:rsidR="00E46ADC" w:rsidRPr="002F32DF">
        <w:rPr>
          <w:color w:val="000000" w:themeColor="text1"/>
          <w:lang w:val="en-US"/>
        </w:rPr>
        <w:t>recommended</w:t>
      </w:r>
      <w:r w:rsidR="00736087" w:rsidRPr="002F32DF">
        <w:rPr>
          <w:color w:val="000000" w:themeColor="text1"/>
          <w:lang w:val="en-US"/>
        </w:rPr>
        <w:t xml:space="preserve"> that the orientation of the mouth should be interpreted with caution in fossil </w:t>
      </w:r>
      <w:proofErr w:type="spellStart"/>
      <w:r w:rsidR="00736087" w:rsidRPr="002F32DF">
        <w:rPr>
          <w:color w:val="000000" w:themeColor="text1"/>
          <w:lang w:val="en-US"/>
        </w:rPr>
        <w:t>lobopodians</w:t>
      </w:r>
      <w:proofErr w:type="spellEnd"/>
      <w:r w:rsidR="00736087" w:rsidRPr="002F32DF">
        <w:rPr>
          <w:color w:val="000000" w:themeColor="text1"/>
          <w:lang w:val="en-US"/>
        </w:rPr>
        <w:t xml:space="preserve"> based on decay experiments of extant onychophorans. </w:t>
      </w:r>
      <w:r w:rsidR="00B018CE" w:rsidRPr="002F32DF">
        <w:rPr>
          <w:color w:val="000000" w:themeColor="text1"/>
          <w:lang w:val="en-US"/>
        </w:rPr>
        <w:t xml:space="preserve">With this consideration, the mouth orientation has been </w:t>
      </w:r>
      <w:r w:rsidR="007547E3" w:rsidRPr="002F32DF">
        <w:rPr>
          <w:color w:val="000000" w:themeColor="text1"/>
          <w:lang w:val="en-US"/>
        </w:rPr>
        <w:t>scored</w:t>
      </w:r>
      <w:r w:rsidR="00B018CE" w:rsidRPr="002F32DF">
        <w:rPr>
          <w:color w:val="000000" w:themeColor="text1"/>
          <w:lang w:val="en-US"/>
        </w:rPr>
        <w:t xml:space="preserve"> as ventral (state 1) </w:t>
      </w:r>
      <w:r w:rsidR="005E369C" w:rsidRPr="002F32DF">
        <w:rPr>
          <w:color w:val="000000" w:themeColor="text1"/>
          <w:lang w:val="en-US"/>
        </w:rPr>
        <w:t xml:space="preserve">in those taxa in which there is direct evidence </w:t>
      </w:r>
      <w:r w:rsidR="004D3EA0" w:rsidRPr="002F32DF">
        <w:rPr>
          <w:color w:val="000000" w:themeColor="text1"/>
          <w:lang w:val="en-US"/>
        </w:rPr>
        <w:t>of</w:t>
      </w:r>
      <w:r w:rsidR="005E369C" w:rsidRPr="002F32DF">
        <w:rPr>
          <w:color w:val="000000" w:themeColor="text1"/>
          <w:lang w:val="en-US"/>
        </w:rPr>
        <w:t xml:space="preserve"> mouth orientation in combination with a well-preserved gut, as Murdock </w:t>
      </w:r>
      <w:r w:rsidR="005E369C" w:rsidRPr="002F32DF">
        <w:rPr>
          <w:i/>
          <w:color w:val="000000" w:themeColor="text1"/>
          <w:lang w:val="en-US"/>
        </w:rPr>
        <w:t>et al.</w:t>
      </w:r>
      <w:r w:rsidR="005E369C" w:rsidRPr="002F32DF">
        <w:rPr>
          <w:color w:val="000000" w:themeColor="text1"/>
          <w:lang w:val="en-US"/>
        </w:rPr>
        <w:t xml:space="preserve"> (2014, p. 6)</w:t>
      </w:r>
      <w:r w:rsidR="00C13183" w:rsidRPr="002F32DF">
        <w:rPr>
          <w:color w:val="000000" w:themeColor="text1"/>
          <w:lang w:val="en-US"/>
        </w:rPr>
        <w:t xml:space="preserve"> </w:t>
      </w:r>
      <w:r w:rsidR="0064456E" w:rsidRPr="002F32DF">
        <w:rPr>
          <w:color w:val="000000" w:themeColor="text1"/>
          <w:lang w:val="en-US"/>
        </w:rPr>
        <w:t xml:space="preserve"> </w:t>
      </w:r>
      <w:sdt>
        <w:sdtPr>
          <w:rPr>
            <w:color w:val="000000"/>
            <w:lang w:val="en-US"/>
          </w:rPr>
          <w:tag w:val="MENDELEY_CITATION_v3_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"/>
          <w:id w:val="1734745802"/>
          <w:placeholder>
            <w:docPart w:val="02BC6FD8E2E7F84783BD39DA50AAA03D"/>
          </w:placeholder>
        </w:sdtPr>
        <w:sdtContent>
          <w:r w:rsidR="00651AF7" w:rsidRPr="00651AF7">
            <w:rPr>
              <w:rFonts w:eastAsia="Times New Roman"/>
              <w:color w:val="000000"/>
            </w:rPr>
            <w:t xml:space="preserve">(Murdock </w:t>
          </w:r>
          <w:r w:rsidR="00651AF7" w:rsidRPr="00651AF7">
            <w:rPr>
              <w:rFonts w:eastAsia="Times New Roman"/>
              <w:i/>
              <w:iCs/>
              <w:color w:val="000000"/>
            </w:rPr>
            <w:t>et al.</w:t>
          </w:r>
          <w:r w:rsidR="00651AF7" w:rsidRPr="00651AF7">
            <w:rPr>
              <w:rFonts w:eastAsia="Times New Roman"/>
              <w:color w:val="000000"/>
            </w:rPr>
            <w:t xml:space="preserve"> 2014)</w:t>
          </w:r>
        </w:sdtContent>
      </w:sdt>
      <w:r w:rsidR="00C13183" w:rsidRPr="002F32DF">
        <w:rPr>
          <w:color w:val="000000" w:themeColor="text1"/>
          <w:lang w:val="en-US"/>
        </w:rPr>
        <w:t xml:space="preserve"> </w:t>
      </w:r>
      <w:r w:rsidR="005E369C" w:rsidRPr="002F32DF">
        <w:rPr>
          <w:color w:val="000000" w:themeColor="text1"/>
          <w:lang w:val="en-US"/>
        </w:rPr>
        <w:t xml:space="preserve">concede </w:t>
      </w:r>
      <w:r w:rsidR="004D3EA0" w:rsidRPr="002F32DF">
        <w:rPr>
          <w:color w:val="000000" w:themeColor="text1"/>
          <w:lang w:val="en-US"/>
        </w:rPr>
        <w:t xml:space="preserve">that the preservation of more labile structures is a good indicator of limited decay and thus </w:t>
      </w:r>
      <w:r w:rsidR="002B5B75" w:rsidRPr="002F32DF">
        <w:rPr>
          <w:color w:val="000000" w:themeColor="text1"/>
          <w:lang w:val="en-US"/>
        </w:rPr>
        <w:t>authentic</w:t>
      </w:r>
      <w:r w:rsidR="004D3EA0" w:rsidRPr="002F32DF">
        <w:rPr>
          <w:color w:val="000000" w:themeColor="text1"/>
          <w:lang w:val="en-US"/>
        </w:rPr>
        <w:t xml:space="preserve"> biological signal</w:t>
      </w:r>
      <w:r w:rsidR="008C06F9" w:rsidRPr="002F32DF">
        <w:rPr>
          <w:color w:val="000000" w:themeColor="text1"/>
          <w:lang w:val="en-US"/>
        </w:rPr>
        <w:t xml:space="preserve">. </w:t>
      </w:r>
      <w:r w:rsidR="0062380B" w:rsidRPr="002F32DF">
        <w:rPr>
          <w:color w:val="000000" w:themeColor="text1"/>
          <w:lang w:val="en-US"/>
        </w:rPr>
        <w:t xml:space="preserve">This character is scored as uncertain in </w:t>
      </w:r>
      <w:proofErr w:type="spellStart"/>
      <w:r w:rsidR="0062380B" w:rsidRPr="002F32DF">
        <w:rPr>
          <w:i/>
          <w:color w:val="000000" w:themeColor="text1"/>
          <w:lang w:val="en-US"/>
        </w:rPr>
        <w:t>Card</w:t>
      </w:r>
      <w:r w:rsidR="00E42636" w:rsidRPr="002F32DF">
        <w:rPr>
          <w:i/>
          <w:color w:val="000000" w:themeColor="text1"/>
          <w:lang w:val="en-US"/>
        </w:rPr>
        <w:t>i</w:t>
      </w:r>
      <w:r w:rsidR="0062380B" w:rsidRPr="002F32DF">
        <w:rPr>
          <w:i/>
          <w:color w:val="000000" w:themeColor="text1"/>
          <w:lang w:val="en-US"/>
        </w:rPr>
        <w:t>odictyon</w:t>
      </w:r>
      <w:proofErr w:type="spellEnd"/>
      <w:r w:rsidR="0062380B" w:rsidRPr="002F32DF">
        <w:rPr>
          <w:i/>
          <w:color w:val="000000" w:themeColor="text1"/>
          <w:lang w:val="en-US"/>
        </w:rPr>
        <w:t xml:space="preserve"> </w:t>
      </w:r>
      <w:r w:rsidR="0062380B" w:rsidRPr="002F32DF">
        <w:rPr>
          <w:color w:val="000000" w:themeColor="text1"/>
          <w:lang w:val="en-US"/>
        </w:rPr>
        <w:t>as the preservation does not allow the position of the mouth</w:t>
      </w:r>
      <w:r w:rsidR="003733D5" w:rsidRPr="002F32DF">
        <w:rPr>
          <w:color w:val="000000" w:themeColor="text1"/>
          <w:lang w:val="en-US"/>
        </w:rPr>
        <w:t xml:space="preserve"> to be resolved</w:t>
      </w:r>
      <w:r w:rsidR="0062380B" w:rsidRPr="002F32DF">
        <w:rPr>
          <w:color w:val="000000" w:themeColor="text1"/>
          <w:lang w:val="en-US"/>
        </w:rPr>
        <w:t>.</w:t>
      </w:r>
      <w:r w:rsidR="0062380B" w:rsidRPr="00C13183">
        <w:rPr>
          <w:color w:val="000000" w:themeColor="text1"/>
          <w:lang w:val="en-US"/>
        </w:rPr>
        <w:t xml:space="preserve"> </w:t>
      </w:r>
    </w:p>
    <w:p w14:paraId="5E736254" w14:textId="77777777" w:rsidR="002B4FBC" w:rsidRPr="003E4A65" w:rsidRDefault="002B4FBC" w:rsidP="00D47BD5">
      <w:pPr>
        <w:pStyle w:val="Transformationseries"/>
        <w:spacing w:line="360" w:lineRule="auto"/>
        <w:jc w:val="both"/>
        <w:rPr>
          <w:rFonts w:ascii="Times New Roman" w:hAnsi="Times New Roman"/>
          <w:lang w:val="en-US"/>
        </w:rPr>
      </w:pPr>
      <w:r w:rsidRPr="003E4A65">
        <w:rPr>
          <w:rFonts w:ascii="Times New Roman" w:hAnsi="Times New Roman"/>
          <w:lang w:val="en-US"/>
        </w:rPr>
        <w:lastRenderedPageBreak/>
        <w:t xml:space="preserve">One or more pairs of appendages </w:t>
      </w:r>
      <w:r w:rsidR="002A72CC" w:rsidRPr="003E4A65">
        <w:rPr>
          <w:rFonts w:ascii="Times New Roman" w:hAnsi="Times New Roman"/>
          <w:lang w:val="en-US"/>
        </w:rPr>
        <w:t xml:space="preserve">located </w:t>
      </w:r>
      <w:r w:rsidRPr="003E4A65">
        <w:rPr>
          <w:rFonts w:ascii="Times New Roman" w:hAnsi="Times New Roman"/>
          <w:lang w:val="en-US"/>
        </w:rPr>
        <w:t>anterior</w:t>
      </w:r>
      <w:r w:rsidR="002A72CC" w:rsidRPr="003E4A65">
        <w:rPr>
          <w:rFonts w:ascii="Times New Roman" w:hAnsi="Times New Roman"/>
          <w:lang w:val="en-US"/>
        </w:rPr>
        <w:t>ly relative</w:t>
      </w:r>
      <w:r w:rsidRPr="003E4A65">
        <w:rPr>
          <w:rFonts w:ascii="Times New Roman" w:hAnsi="Times New Roman"/>
          <w:lang w:val="en-US"/>
        </w:rPr>
        <w:t xml:space="preserve"> to the mouth opening</w:t>
      </w:r>
    </w:p>
    <w:p w14:paraId="0B900FFA" w14:textId="77777777" w:rsidR="002B4FBC" w:rsidRPr="003E4A65" w:rsidRDefault="002B4FBC" w:rsidP="00D47BD5">
      <w:pPr>
        <w:jc w:val="both"/>
        <w:rPr>
          <w:i/>
          <w:lang w:val="en-US"/>
        </w:rPr>
      </w:pPr>
      <w:r w:rsidRPr="003E4A65">
        <w:rPr>
          <w:i/>
          <w:lang w:val="en-US"/>
        </w:rPr>
        <w:t>(0) absent</w:t>
      </w:r>
    </w:p>
    <w:p w14:paraId="30C1AD08" w14:textId="77777777" w:rsidR="002B4FBC" w:rsidRPr="003E4A65" w:rsidRDefault="002B4FBC" w:rsidP="00D47BD5">
      <w:pPr>
        <w:jc w:val="both"/>
        <w:rPr>
          <w:i/>
          <w:lang w:val="en-US"/>
        </w:rPr>
      </w:pPr>
      <w:r w:rsidRPr="003E4A65">
        <w:rPr>
          <w:i/>
          <w:lang w:val="en-US"/>
        </w:rPr>
        <w:t>(1) present</w:t>
      </w:r>
    </w:p>
    <w:p w14:paraId="1117E320" w14:textId="77777777" w:rsidR="002B4FBC" w:rsidRDefault="002B4FBC" w:rsidP="00D47BD5">
      <w:pPr>
        <w:jc w:val="both"/>
        <w:rPr>
          <w:i/>
          <w:lang w:val="en-US"/>
        </w:rPr>
      </w:pPr>
      <w:r w:rsidRPr="003E4A65">
        <w:rPr>
          <w:i/>
          <w:lang w:val="en-US"/>
        </w:rPr>
        <w:t xml:space="preserve">(-) </w:t>
      </w:r>
      <w:proofErr w:type="spellStart"/>
      <w:r w:rsidRPr="003E4A65">
        <w:rPr>
          <w:i/>
          <w:lang w:val="en-US"/>
        </w:rPr>
        <w:t>innaplicable</w:t>
      </w:r>
      <w:proofErr w:type="spellEnd"/>
      <w:r w:rsidRPr="003E4A65">
        <w:rPr>
          <w:i/>
          <w:lang w:val="en-US"/>
        </w:rPr>
        <w:t>; paired appendages (Character 1) absent</w:t>
      </w:r>
    </w:p>
    <w:p w14:paraId="5C710695" w14:textId="77777777" w:rsidR="00C0643D" w:rsidRPr="003E4A65" w:rsidRDefault="00C0643D" w:rsidP="00D47BD5">
      <w:pPr>
        <w:jc w:val="both"/>
        <w:rPr>
          <w:i/>
          <w:lang w:val="en-US"/>
        </w:rPr>
      </w:pPr>
    </w:p>
    <w:p w14:paraId="771678AA" w14:textId="2477692C" w:rsidR="00AB62C3" w:rsidRPr="003E4A65" w:rsidRDefault="002B4FBC" w:rsidP="00D47BD5">
      <w:pPr>
        <w:jc w:val="both"/>
        <w:rPr>
          <w:lang w:val="en-US"/>
        </w:rPr>
      </w:pPr>
      <w:r w:rsidRPr="008E44AF">
        <w:rPr>
          <w:lang w:val="en-US"/>
        </w:rPr>
        <w:t xml:space="preserve">This character refers to the condition observed in </w:t>
      </w:r>
      <w:proofErr w:type="spellStart"/>
      <w:r w:rsidRPr="008E44AF">
        <w:rPr>
          <w:lang w:val="en-US"/>
        </w:rPr>
        <w:t>Onychophora</w:t>
      </w:r>
      <w:proofErr w:type="spellEnd"/>
      <w:r w:rsidR="002B460A" w:rsidRPr="008E44AF">
        <w:rPr>
          <w:lang w:val="en-US"/>
        </w:rPr>
        <w:t>,</w:t>
      </w:r>
      <w:r w:rsidRPr="008E44AF">
        <w:rPr>
          <w:lang w:val="en-US"/>
        </w:rPr>
        <w:t xml:space="preserve"> upper stem-</w:t>
      </w:r>
      <w:proofErr w:type="spellStart"/>
      <w:r w:rsidRPr="008E44AF">
        <w:rPr>
          <w:lang w:val="en-US"/>
        </w:rPr>
        <w:t>Euarthropoda</w:t>
      </w:r>
      <w:proofErr w:type="spellEnd"/>
      <w:r w:rsidRPr="008E44AF">
        <w:rPr>
          <w:lang w:val="en-US"/>
        </w:rPr>
        <w:t xml:space="preserve"> </w:t>
      </w:r>
      <w:r w:rsidR="002B460A" w:rsidRPr="008E44AF">
        <w:rPr>
          <w:lang w:val="en-US"/>
        </w:rPr>
        <w:t xml:space="preserve">and </w:t>
      </w:r>
      <w:proofErr w:type="spellStart"/>
      <w:r w:rsidR="002B460A" w:rsidRPr="008E44AF">
        <w:rPr>
          <w:lang w:val="en-US"/>
        </w:rPr>
        <w:t>Euarthropoda</w:t>
      </w:r>
      <w:proofErr w:type="spellEnd"/>
      <w:r w:rsidR="002B460A" w:rsidRPr="008E44AF">
        <w:rPr>
          <w:lang w:val="en-US"/>
        </w:rPr>
        <w:t>,</w:t>
      </w:r>
      <w:r w:rsidR="00200CEE" w:rsidRPr="008E44AF">
        <w:rPr>
          <w:lang w:val="en-US"/>
        </w:rPr>
        <w:t xml:space="preserve"> </w:t>
      </w:r>
      <w:r w:rsidRPr="008E44AF">
        <w:rPr>
          <w:lang w:val="en-US"/>
        </w:rPr>
        <w:t xml:space="preserve">in which </w:t>
      </w:r>
      <w:r w:rsidR="00281471" w:rsidRPr="008E44AF">
        <w:rPr>
          <w:lang w:val="en-US"/>
        </w:rPr>
        <w:t>either</w:t>
      </w:r>
      <w:r w:rsidRPr="008E44AF">
        <w:rPr>
          <w:lang w:val="en-US"/>
        </w:rPr>
        <w:t xml:space="preserve"> </w:t>
      </w:r>
      <w:proofErr w:type="spellStart"/>
      <w:r w:rsidRPr="008E44AF">
        <w:rPr>
          <w:lang w:val="en-US"/>
        </w:rPr>
        <w:t>protocerebral</w:t>
      </w:r>
      <w:proofErr w:type="spellEnd"/>
      <w:r w:rsidRPr="008E44AF">
        <w:rPr>
          <w:lang w:val="en-US"/>
        </w:rPr>
        <w:t xml:space="preserve"> </w:t>
      </w:r>
      <w:r w:rsidR="00281471" w:rsidRPr="008E44AF">
        <w:rPr>
          <w:lang w:val="en-US"/>
        </w:rPr>
        <w:t xml:space="preserve">or </w:t>
      </w:r>
      <w:proofErr w:type="spellStart"/>
      <w:r w:rsidR="00281471" w:rsidRPr="008E44AF">
        <w:rPr>
          <w:lang w:val="en-US"/>
        </w:rPr>
        <w:t>deutocerebral</w:t>
      </w:r>
      <w:proofErr w:type="spellEnd"/>
      <w:r w:rsidR="00281471" w:rsidRPr="008E44AF">
        <w:rPr>
          <w:lang w:val="en-US"/>
        </w:rPr>
        <w:t xml:space="preserve"> </w:t>
      </w:r>
      <w:r w:rsidRPr="008E44AF">
        <w:rPr>
          <w:lang w:val="en-US"/>
        </w:rPr>
        <w:t xml:space="preserve">appendages are actually displaced forward relative to the mouth opening such that they occupy a pre-oral position. This character is absent in various </w:t>
      </w:r>
      <w:proofErr w:type="spellStart"/>
      <w:r w:rsidRPr="008E44AF">
        <w:rPr>
          <w:lang w:val="en-US"/>
        </w:rPr>
        <w:t>lobopodians</w:t>
      </w:r>
      <w:proofErr w:type="spellEnd"/>
      <w:r w:rsidR="008961F8" w:rsidRPr="008E44AF">
        <w:rPr>
          <w:lang w:val="en-US"/>
        </w:rPr>
        <w:t xml:space="preserve"> in which the mouth opening is located anterior to the fi</w:t>
      </w:r>
      <w:r w:rsidR="00346583" w:rsidRPr="008E44AF">
        <w:rPr>
          <w:lang w:val="en-US"/>
        </w:rPr>
        <w:t>r</w:t>
      </w:r>
      <w:r w:rsidR="008961F8" w:rsidRPr="008E44AF">
        <w:rPr>
          <w:lang w:val="en-US"/>
        </w:rPr>
        <w:t>st appendage pair</w:t>
      </w:r>
      <w:r w:rsidRPr="008E44AF">
        <w:rPr>
          <w:lang w:val="en-US"/>
        </w:rPr>
        <w:t xml:space="preserve">, </w:t>
      </w:r>
      <w:r w:rsidR="006C00E0" w:rsidRPr="008E44AF">
        <w:rPr>
          <w:lang w:val="en-US"/>
        </w:rPr>
        <w:t xml:space="preserve">including </w:t>
      </w:r>
      <w:proofErr w:type="spellStart"/>
      <w:r w:rsidR="006C00E0" w:rsidRPr="008E44AF">
        <w:rPr>
          <w:i/>
          <w:lang w:val="en-US"/>
        </w:rPr>
        <w:t>Aysheaia</w:t>
      </w:r>
      <w:proofErr w:type="spellEnd"/>
      <w:r w:rsidR="006C00E0" w:rsidRPr="008E44AF">
        <w:rPr>
          <w:i/>
          <w:lang w:val="en-US"/>
        </w:rPr>
        <w:t xml:space="preserve"> </w:t>
      </w:r>
      <w:sdt>
        <w:sdtPr>
          <w:rPr>
            <w:iCs/>
            <w:color w:val="000000"/>
            <w:lang w:val="en-US"/>
          </w:rPr>
          <w:tag w:val="MENDELEY_CITATION_v3_eyJjaXRhdGlvbklEIjoiTUVOREVMRVlfQ0lUQVRJT05fN2RiOGI3OWItOThhNC00MDJlLTg4YWYtYTg5ZDk4YzYxNzg1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
          <w:id w:val="-662465331"/>
          <w:placeholder>
            <w:docPart w:val="DefaultPlaceholder_-1854013440"/>
          </w:placeholder>
        </w:sdtPr>
        <w:sdtContent>
          <w:r w:rsidR="00651AF7" w:rsidRPr="00651AF7">
            <w:rPr>
              <w:iCs/>
              <w:color w:val="000000"/>
              <w:lang w:val="en-US"/>
            </w:rPr>
            <w:t>(Whittington 1978)</w:t>
          </w:r>
        </w:sdtContent>
      </w:sdt>
      <w:r w:rsidR="00F527F1" w:rsidRPr="008E44AF">
        <w:rPr>
          <w:lang w:val="en-US"/>
        </w:rPr>
        <w:t>,</w:t>
      </w:r>
      <w:r w:rsidR="006C00E0" w:rsidRPr="008E44AF">
        <w:rPr>
          <w:lang w:val="en-US"/>
        </w:rPr>
        <w:t xml:space="preserve"> </w:t>
      </w:r>
      <w:proofErr w:type="spellStart"/>
      <w:r w:rsidR="005A1B10" w:rsidRPr="008E44AF">
        <w:rPr>
          <w:i/>
          <w:lang w:val="en-US"/>
        </w:rPr>
        <w:t>Cardiodictyon</w:t>
      </w:r>
      <w:proofErr w:type="spellEnd"/>
      <w:r w:rsidR="005A1B10" w:rsidRPr="008E44AF">
        <w:rPr>
          <w:i/>
          <w:lang w:val="en-US"/>
        </w:rPr>
        <w:t xml:space="preserve"> </w:t>
      </w:r>
      <w:sdt>
        <w:sdtPr>
          <w:rPr>
            <w:iCs/>
            <w:color w:val="000000"/>
            <w:lang w:val="en-US"/>
          </w:rPr>
          <w:tag w:val="MENDELEY_CITATION_v3_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"/>
          <w:id w:val="-1302062550"/>
          <w:placeholder>
            <w:docPart w:val="DefaultPlaceholder_-1854013440"/>
          </w:placeholder>
        </w:sdtPr>
        <w:sdtContent>
          <w:r w:rsidR="00651AF7" w:rsidRPr="00651AF7">
            <w:rPr>
              <w:iCs/>
              <w:color w:val="000000"/>
              <w:lang w:val="en-US"/>
            </w:rPr>
            <w:t>(Liu and Dunlop 2014)</w:t>
          </w:r>
        </w:sdtContent>
      </w:sdt>
      <w:r w:rsidR="008E44AF" w:rsidRPr="008E44AF">
        <w:rPr>
          <w:iCs/>
          <w:lang w:val="en-US"/>
        </w:rPr>
        <w:t xml:space="preserve"> </w:t>
      </w:r>
      <w:r w:rsidR="00F527F1" w:rsidRPr="008E44AF">
        <w:rPr>
          <w:lang w:val="en-US"/>
        </w:rPr>
        <w:t>,</w:t>
      </w:r>
      <w:r w:rsidR="005A1B10" w:rsidRPr="008E44AF">
        <w:rPr>
          <w:i/>
          <w:lang w:val="en-US"/>
        </w:rPr>
        <w:t xml:space="preserve"> </w:t>
      </w:r>
      <w:proofErr w:type="spellStart"/>
      <w:r w:rsidR="006C00E0" w:rsidRPr="008E44AF">
        <w:rPr>
          <w:i/>
          <w:lang w:val="en-US"/>
        </w:rPr>
        <w:t>Hallucigenia</w:t>
      </w:r>
      <w:proofErr w:type="spellEnd"/>
      <w:r w:rsidR="006C00E0" w:rsidRPr="008E44AF">
        <w:rPr>
          <w:iCs/>
          <w:lang w:val="en-US"/>
        </w:rPr>
        <w:t xml:space="preserve"> </w:t>
      </w:r>
      <w:r w:rsidR="008E44AF" w:rsidRPr="008E44AF">
        <w:rPr>
          <w:lang w:val="en-US"/>
        </w:rPr>
        <w:t xml:space="preserve"> </w:t>
      </w:r>
      <w:sdt>
        <w:sdtPr>
          <w:rPr>
            <w:color w:val="000000"/>
            <w:lang w:val="en-US"/>
          </w:rPr>
          <w:tag w:val="MENDELEY_CITATION_v3_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"/>
          <w:id w:val="1208137213"/>
          <w:placeholder>
            <w:docPart w:val="DefaultPlaceholder_-1854013440"/>
          </w:placeholder>
        </w:sdtPr>
        <w:sdtContent>
          <w:r w:rsidR="00651AF7" w:rsidRPr="00651AF7">
            <w:rPr>
              <w:color w:val="000000"/>
              <w:lang w:val="en-US"/>
            </w:rPr>
            <w:t xml:space="preserve">(Hou and Bergström 1995; </w:t>
          </w:r>
          <w:proofErr w:type="spellStart"/>
          <w:r w:rsidR="00651AF7" w:rsidRPr="00651AF7">
            <w:rPr>
              <w:color w:val="000000"/>
              <w:lang w:val="en-US"/>
            </w:rPr>
            <w:t>Ramsköld</w:t>
          </w:r>
          <w:proofErr w:type="spellEnd"/>
          <w:r w:rsidR="00651AF7" w:rsidRPr="00651AF7">
            <w:rPr>
              <w:color w:val="000000"/>
              <w:lang w:val="en-US"/>
            </w:rPr>
            <w:t xml:space="preserve"> and Chen 1998)</w:t>
          </w:r>
        </w:sdtContent>
      </w:sdt>
      <w:r w:rsidR="00F527F1" w:rsidRPr="008E44AF">
        <w:rPr>
          <w:lang w:val="en-US"/>
        </w:rPr>
        <w:t>,</w:t>
      </w:r>
      <w:r w:rsidR="006C00E0" w:rsidRPr="008E44AF">
        <w:rPr>
          <w:lang w:val="en-US"/>
        </w:rPr>
        <w:t xml:space="preserve"> </w:t>
      </w:r>
      <w:proofErr w:type="spellStart"/>
      <w:r w:rsidR="006C00E0" w:rsidRPr="008E44AF">
        <w:rPr>
          <w:i/>
          <w:lang w:val="en-US"/>
        </w:rPr>
        <w:t>Onychodictyon</w:t>
      </w:r>
      <w:proofErr w:type="spellEnd"/>
      <w:r w:rsidR="002903EE" w:rsidRPr="008E44AF">
        <w:rPr>
          <w:i/>
          <w:lang w:val="en-US"/>
        </w:rPr>
        <w:t xml:space="preserve"> ferox</w:t>
      </w:r>
      <w:r w:rsidR="005A1B10" w:rsidRPr="008E44AF">
        <w:rPr>
          <w:iCs/>
          <w:lang w:val="en-US"/>
        </w:rPr>
        <w:t xml:space="preserve"> </w:t>
      </w:r>
      <w:sdt>
        <w:sdtPr>
          <w:rPr>
            <w:iCs/>
            <w:color w:val="000000"/>
            <w:lang w:val="en-US"/>
          </w:rPr>
          <w:tag w:val="MENDELEY_CITATION_v3_eyJjaXRhdGlvbklEIjoiTUVOREVMRVlfQ0lUQVRJT05fZDA0ZTZmYTEtZDBkYS00YmY4LTkzYzAtNmM0NmNjZDRjOTdi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1939868150"/>
          <w:placeholder>
            <w:docPart w:val="DefaultPlaceholder_-1854013440"/>
          </w:placeholder>
        </w:sdtPr>
        <w:sdtContent>
          <w:r w:rsidR="00651AF7" w:rsidRPr="00651AF7">
            <w:rPr>
              <w:iCs/>
              <w:color w:val="000000"/>
              <w:lang w:val="en-US"/>
            </w:rPr>
            <w:t>(Ou, Shu and Mayer 2012)</w:t>
          </w:r>
        </w:sdtContent>
      </w:sdt>
      <w:r w:rsidR="00F527F1" w:rsidRPr="008E44AF">
        <w:rPr>
          <w:i/>
          <w:lang w:val="en-US"/>
        </w:rPr>
        <w:fldChar w:fldCharType="begin" w:fldLock="1"/>
      </w:r>
      <w:r w:rsidR="00380FF5" w:rsidRPr="008E44AF">
        <w:rPr>
          <w:i/>
          <w:lang w:val="en-US"/>
        </w:rPr>
        <w:instrText>ADDIN CSL_CITATION {"citationItems":[{"id":"ITEM-1","itemData":{"DOI":"10.1038/ncomms2272","ISSN":"2041-1723","author":[{"dropping-particle":"","family":"Ou","given":"Qiang","non-dropping-particle":"","parse-names":false,"suffix":""},{"dropping-particle":"","family":"Shu","given":"Degan","non-dropping-particle":"","parse-names":false,"suffix":""},{"dropping-particle":"","family":"Mayer","given":"Georg","non-dropping-particle":"","parse-names":false,"suffix":""}],"container-title":"Nature Communications","id":"ITEM-1","issued":{"date-parts":[["2012","12"]]},"page":"1261","publisher":"Nature Publishing Group, a division of Macmillan Publishers Limited. All Rights Reserved.","title":"Cambrian lobopodians and extant onychophorans provide new insights into early cephalization in Panarthropoda","type":"article-journal","volume":"3"},"uris":["http://www.mendeley.com/documents/?uuid=cd4a12c0-a622-4f5d-9f23-2129fdfc7127"]}],"mendeley":{"formattedCitation":"(Ou et al., 2012)","plainTextFormattedCitation":"(Ou et al., 2012)","previouslyFormattedCitation":"(Ou et al., 2012)"},"properties":{"noteIndex":0},"schema":"https://github.com/citation-style-language/schema/raw/master/csl-citation.json"}</w:instrText>
      </w:r>
      <w:r w:rsidR="00F527F1" w:rsidRPr="008E44AF">
        <w:rPr>
          <w:i/>
          <w:lang w:val="en-US"/>
        </w:rPr>
        <w:fldChar w:fldCharType="separate"/>
      </w:r>
      <w:r w:rsidR="000C6FE0" w:rsidRPr="008E44AF">
        <w:rPr>
          <w:noProof/>
          <w:lang w:val="en-US"/>
        </w:rPr>
        <w:t>(Ou et al., 2012)</w:t>
      </w:r>
      <w:r w:rsidR="00F527F1" w:rsidRPr="008E44AF">
        <w:rPr>
          <w:i/>
          <w:lang w:val="en-US"/>
        </w:rPr>
        <w:fldChar w:fldCharType="end"/>
      </w:r>
      <w:r w:rsidR="00256761" w:rsidRPr="008E44AF">
        <w:rPr>
          <w:lang w:val="en-US"/>
        </w:rPr>
        <w:t xml:space="preserve">, </w:t>
      </w:r>
      <w:proofErr w:type="spellStart"/>
      <w:r w:rsidR="00256761" w:rsidRPr="008E44AF">
        <w:rPr>
          <w:i/>
          <w:lang w:val="en-US"/>
        </w:rPr>
        <w:t>Paucipodia</w:t>
      </w:r>
      <w:proofErr w:type="spellEnd"/>
      <w:r w:rsidR="00256761" w:rsidRPr="008E44AF">
        <w:rPr>
          <w:i/>
          <w:lang w:val="en-US"/>
        </w:rPr>
        <w:t xml:space="preserve"> </w:t>
      </w:r>
      <w:sdt>
        <w:sdtPr>
          <w:rPr>
            <w:iCs/>
            <w:color w:val="000000"/>
            <w:lang w:val="en-US"/>
          </w:rPr>
          <w:tag w:val="MENDELEY_CITATION_v3_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"/>
          <w:id w:val="-1153363477"/>
          <w:placeholder>
            <w:docPart w:val="DefaultPlaceholder_-1854013440"/>
          </w:placeholder>
        </w:sdtPr>
        <w:sdtContent>
          <w:r w:rsidR="00651AF7" w:rsidRPr="00651AF7">
            <w:rPr>
              <w:rFonts w:eastAsia="Times New Roman"/>
              <w:color w:val="000000"/>
            </w:rPr>
            <w:t xml:space="preserve">(Hou </w:t>
          </w:r>
          <w:r w:rsidR="00651AF7" w:rsidRPr="00651AF7">
            <w:rPr>
              <w:rFonts w:eastAsia="Times New Roman"/>
              <w:i/>
              <w:iCs/>
              <w:color w:val="000000"/>
            </w:rPr>
            <w:t>et al.</w:t>
          </w:r>
          <w:r w:rsidR="00651AF7" w:rsidRPr="00651AF7">
            <w:rPr>
              <w:rFonts w:eastAsia="Times New Roman"/>
              <w:color w:val="000000"/>
            </w:rPr>
            <w:t xml:space="preserve"> 2004)</w:t>
          </w:r>
        </w:sdtContent>
      </w:sdt>
      <w:r w:rsidR="00FE2A6C" w:rsidRPr="008E44AF">
        <w:rPr>
          <w:lang w:val="en-US"/>
        </w:rPr>
        <w:t xml:space="preserve"> and </w:t>
      </w:r>
      <w:proofErr w:type="spellStart"/>
      <w:r w:rsidR="00FE2A6C" w:rsidRPr="008E44AF">
        <w:rPr>
          <w:i/>
          <w:lang w:val="en-US"/>
        </w:rPr>
        <w:t>Antennacanthopodia</w:t>
      </w:r>
      <w:proofErr w:type="spellEnd"/>
      <w:r w:rsidR="00FE2A6C" w:rsidRPr="008E44AF">
        <w:rPr>
          <w:i/>
          <w:lang w:val="en-US"/>
        </w:rPr>
        <w:t xml:space="preserve"> </w:t>
      </w:r>
      <w:sdt>
        <w:sdtPr>
          <w:rPr>
            <w:iCs/>
            <w:color w:val="000000"/>
            <w:lang w:val="en-US"/>
          </w:rPr>
          <w:tag w:val="MENDELEY_CITATION_v3_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"/>
          <w:id w:val="700675432"/>
          <w:placeholder>
            <w:docPart w:val="DefaultPlaceholder_-1854013440"/>
          </w:placeholder>
        </w:sdtPr>
        <w:sdtContent>
          <w:r w:rsidR="00651AF7" w:rsidRPr="00651AF7">
            <w:rPr>
              <w:rFonts w:eastAsia="Times New Roman"/>
              <w:color w:val="000000"/>
            </w:rPr>
            <w:t xml:space="preserve">(Ou </w:t>
          </w:r>
          <w:r w:rsidR="00651AF7" w:rsidRPr="00651AF7">
            <w:rPr>
              <w:rFonts w:eastAsia="Times New Roman"/>
              <w:i/>
              <w:iCs/>
              <w:color w:val="000000"/>
            </w:rPr>
            <w:t>et al.</w:t>
          </w:r>
          <w:r w:rsidR="00651AF7" w:rsidRPr="00651AF7">
            <w:rPr>
              <w:rFonts w:eastAsia="Times New Roman"/>
              <w:color w:val="000000"/>
            </w:rPr>
            <w:t xml:space="preserve"> 2011)</w:t>
          </w:r>
        </w:sdtContent>
      </w:sdt>
      <w:r w:rsidR="00511DC2" w:rsidRPr="008E44AF">
        <w:rPr>
          <w:lang w:val="en-US"/>
        </w:rPr>
        <w:t>;</w:t>
      </w:r>
      <w:r w:rsidR="00F3407E" w:rsidRPr="008E44AF">
        <w:rPr>
          <w:lang w:val="en-US"/>
        </w:rPr>
        <w:t xml:space="preserve"> </w:t>
      </w:r>
      <w:proofErr w:type="spellStart"/>
      <w:r w:rsidR="00205951" w:rsidRPr="008E44AF">
        <w:rPr>
          <w:i/>
          <w:lang w:val="en-US"/>
        </w:rPr>
        <w:t>Collinsium</w:t>
      </w:r>
      <w:proofErr w:type="spellEnd"/>
      <w:r w:rsidR="00205951" w:rsidRPr="008E44AF">
        <w:rPr>
          <w:lang w:val="en-US"/>
        </w:rPr>
        <w:t xml:space="preserve"> </w:t>
      </w:r>
      <w:r w:rsidR="007157DC" w:rsidRPr="008E44AF">
        <w:rPr>
          <w:lang w:val="en-US"/>
        </w:rPr>
        <w:t>also displays this anterior organization</w:t>
      </w:r>
      <w:r w:rsidR="008E44AF" w:rsidRPr="008E44AF">
        <w:rPr>
          <w:lang w:val="en-US"/>
        </w:rPr>
        <w:t xml:space="preserve"> </w:t>
      </w:r>
      <w:sdt>
        <w:sdtPr>
          <w:rPr>
            <w:color w:val="000000"/>
            <w:lang w:val="en-US"/>
          </w:rPr>
          <w:tag w:val="MENDELEY_CITATION_v3_eyJjaXRhdGlvbklEIjoiTUVOREVMRVlfQ0lUQVRJT05fYWM0NGRiNmItODRjNi00NGE3LThhMmUtYWUyZTE1ZDM4NmUy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1843585140"/>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7157DC" w:rsidRPr="008E44AF">
        <w:rPr>
          <w:lang w:val="en-US"/>
        </w:rPr>
        <w:t>.</w:t>
      </w:r>
      <w:r w:rsidR="00B46EC2" w:rsidRPr="008E44AF">
        <w:rPr>
          <w:lang w:val="en-US"/>
        </w:rPr>
        <w:t xml:space="preserve"> Although the preservation of </w:t>
      </w:r>
      <w:proofErr w:type="spellStart"/>
      <w:r w:rsidR="00B46EC2" w:rsidRPr="008E44AF">
        <w:rPr>
          <w:i/>
          <w:lang w:val="en-US"/>
        </w:rPr>
        <w:t>Jianshanopodia</w:t>
      </w:r>
      <w:proofErr w:type="spellEnd"/>
      <w:r w:rsidR="00B46EC2" w:rsidRPr="008E44AF">
        <w:rPr>
          <w:lang w:val="en-US"/>
        </w:rPr>
        <w:t xml:space="preserve"> </w:t>
      </w:r>
      <w:sdt>
        <w:sdtPr>
          <w:rPr>
            <w:color w:val="000000"/>
            <w:lang w:val="en-US"/>
          </w:rPr>
          <w:tag w:val="MENDELEY_CITATION_v3_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"/>
          <w:id w:val="1394234893"/>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6; Vannier </w:t>
          </w:r>
          <w:r w:rsidR="00651AF7" w:rsidRPr="00651AF7">
            <w:rPr>
              <w:rFonts w:eastAsia="Times New Roman"/>
              <w:i/>
              <w:iCs/>
              <w:color w:val="000000"/>
            </w:rPr>
            <w:t>et al.</w:t>
          </w:r>
          <w:r w:rsidR="00651AF7" w:rsidRPr="00651AF7">
            <w:rPr>
              <w:rFonts w:eastAsia="Times New Roman"/>
              <w:color w:val="000000"/>
            </w:rPr>
            <w:t xml:space="preserve"> 2014)</w:t>
          </w:r>
        </w:sdtContent>
      </w:sdt>
      <w:r w:rsidR="00B46EC2" w:rsidRPr="008E44AF">
        <w:rPr>
          <w:lang w:val="en-US"/>
        </w:rPr>
        <w:t xml:space="preserve">and </w:t>
      </w:r>
      <w:proofErr w:type="spellStart"/>
      <w:r w:rsidR="00B46EC2" w:rsidRPr="008E44AF">
        <w:rPr>
          <w:i/>
          <w:lang w:val="en-US"/>
        </w:rPr>
        <w:t>Megadictyon</w:t>
      </w:r>
      <w:proofErr w:type="spellEnd"/>
      <w:r w:rsidR="005C17F3" w:rsidRPr="008E44AF">
        <w:rPr>
          <w:lang w:val="en-US"/>
        </w:rPr>
        <w:t xml:space="preserve"> </w:t>
      </w:r>
      <w:sdt>
        <w:sdtPr>
          <w:rPr>
            <w:color w:val="000000"/>
            <w:lang w:val="en-US"/>
          </w:rPr>
          <w:tag w:val="MENDELEY_CITATION_v3_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QWN0YSBab29sb2dpY2EiLCJET0kiOiIxMC4xMTExL2ouMTQ2My02Mzk1LjIwMDcuMDAyODEueCIsIklTU04iOiIxNDYzLTYzOTUiLCJpc3N1ZWQiOnsiZGF0ZS1wYXJ0cyI6W1syMDA3XV19LCJwYWdlIjoiMjc5LTI4OCIsInB1Ymxpc2hlciI6IkJsYWNrd2VsbCBQdWJsaXNoaW5nIEx0ZCIsImlzc3VlIjoiNCIsInZvbHVtZSI6Ijg4IiwiY29udGFpbmVyLXRpdGxlLXNob3J0IjoiIn0sImlzVGVtcG9yYXJ5IjpmYWxzZX1dfQ=="/>
          <w:id w:val="395239939"/>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7)</w:t>
          </w:r>
        </w:sdtContent>
      </w:sdt>
      <w:r w:rsidR="00B46EC2" w:rsidRPr="008E44AF">
        <w:rPr>
          <w:lang w:val="en-US"/>
        </w:rPr>
        <w:t xml:space="preserve">obscures the most proximal morphology of the frontal appendages, </w:t>
      </w:r>
      <w:r w:rsidR="008B66C7" w:rsidRPr="008E44AF">
        <w:rPr>
          <w:lang w:val="en-US"/>
        </w:rPr>
        <w:t>there is no indication that the body wall extends beyond the bases of these limbs</w:t>
      </w:r>
      <w:r w:rsidR="004241BE" w:rsidRPr="008E44AF">
        <w:rPr>
          <w:lang w:val="en-US"/>
        </w:rPr>
        <w:t xml:space="preserve"> and the mouth</w:t>
      </w:r>
      <w:r w:rsidR="00AF4811" w:rsidRPr="008E44AF">
        <w:rPr>
          <w:lang w:val="en-US"/>
        </w:rPr>
        <w:t>;</w:t>
      </w:r>
      <w:r w:rsidR="008B66C7" w:rsidRPr="008E44AF">
        <w:rPr>
          <w:lang w:val="en-US"/>
        </w:rPr>
        <w:t xml:space="preserve"> </w:t>
      </w:r>
      <w:r w:rsidR="00C86C5F" w:rsidRPr="008E44AF">
        <w:rPr>
          <w:lang w:val="en-US"/>
        </w:rPr>
        <w:t>thus,</w:t>
      </w:r>
      <w:r w:rsidR="008B66C7" w:rsidRPr="008E44AF">
        <w:rPr>
          <w:lang w:val="en-US"/>
        </w:rPr>
        <w:t xml:space="preserve"> the presence of additional</w:t>
      </w:r>
      <w:r w:rsidR="005E3BC3" w:rsidRPr="008E44AF">
        <w:rPr>
          <w:lang w:val="en-US"/>
        </w:rPr>
        <w:t xml:space="preserve"> anterior</w:t>
      </w:r>
      <w:r w:rsidR="008B66C7" w:rsidRPr="008E44AF">
        <w:rPr>
          <w:lang w:val="en-US"/>
        </w:rPr>
        <w:t xml:space="preserve"> </w:t>
      </w:r>
      <w:r w:rsidR="00566B84" w:rsidRPr="008E44AF">
        <w:rPr>
          <w:lang w:val="en-US"/>
        </w:rPr>
        <w:t>l</w:t>
      </w:r>
      <w:r w:rsidR="008B66C7" w:rsidRPr="008E44AF">
        <w:rPr>
          <w:lang w:val="en-US"/>
        </w:rPr>
        <w:t>imb pairs is highly unlikely.</w:t>
      </w:r>
      <w:r w:rsidR="008B66C7" w:rsidRPr="003E4A65">
        <w:rPr>
          <w:lang w:val="en-US"/>
        </w:rPr>
        <w:t xml:space="preserve"> </w:t>
      </w:r>
    </w:p>
    <w:p w14:paraId="341FF93C" w14:textId="10656928" w:rsidR="00B060E9" w:rsidRPr="00C86C5F" w:rsidRDefault="00B060E9" w:rsidP="00D47BD5">
      <w:pPr>
        <w:pStyle w:val="Transformationseries"/>
        <w:spacing w:line="360" w:lineRule="auto"/>
        <w:jc w:val="both"/>
        <w:rPr>
          <w:rFonts w:ascii="Times New Roman" w:hAnsi="Times New Roman"/>
          <w:color w:val="000000" w:themeColor="text1"/>
          <w:lang w:val="en-US"/>
        </w:rPr>
      </w:pPr>
      <w:r w:rsidRPr="00C86C5F">
        <w:rPr>
          <w:rFonts w:ascii="Times New Roman" w:hAnsi="Times New Roman"/>
          <w:color w:val="000000" w:themeColor="text1"/>
          <w:lang w:val="en-US"/>
        </w:rPr>
        <w:t xml:space="preserve">Radially </w:t>
      </w:r>
      <w:r w:rsidR="00584908" w:rsidRPr="00C86C5F">
        <w:rPr>
          <w:rFonts w:ascii="Times New Roman" w:hAnsi="Times New Roman"/>
          <w:color w:val="000000" w:themeColor="text1"/>
          <w:lang w:val="en-US"/>
        </w:rPr>
        <w:t>symmetrical</w:t>
      </w:r>
      <w:r w:rsidRPr="00C86C5F">
        <w:rPr>
          <w:rFonts w:ascii="Times New Roman" w:hAnsi="Times New Roman"/>
          <w:color w:val="000000" w:themeColor="text1"/>
          <w:lang w:val="en-US"/>
        </w:rPr>
        <w:t xml:space="preserve"> </w:t>
      </w:r>
      <w:r w:rsidR="00261AFA" w:rsidRPr="00C86C5F">
        <w:rPr>
          <w:rFonts w:ascii="Times New Roman" w:hAnsi="Times New Roman"/>
          <w:color w:val="000000" w:themeColor="text1"/>
          <w:lang w:val="en-US"/>
        </w:rPr>
        <w:t>structures at the mouth opening</w:t>
      </w:r>
    </w:p>
    <w:p w14:paraId="49A946CB" w14:textId="77777777" w:rsidR="00B060E9" w:rsidRPr="00C86C5F" w:rsidRDefault="00B060E9" w:rsidP="00D47BD5">
      <w:pPr>
        <w:pStyle w:val="Tokendescription"/>
        <w:rPr>
          <w:color w:val="000000" w:themeColor="text1"/>
          <w:lang w:val="en-US"/>
        </w:rPr>
      </w:pPr>
      <w:r w:rsidRPr="00C86C5F">
        <w:rPr>
          <w:color w:val="000000" w:themeColor="text1"/>
          <w:lang w:val="en-US"/>
        </w:rPr>
        <w:t>(0) absent</w:t>
      </w:r>
    </w:p>
    <w:p w14:paraId="7E0DA4F8" w14:textId="77777777" w:rsidR="00C770BB" w:rsidRPr="00C86C5F" w:rsidRDefault="00B060E9" w:rsidP="00D47BD5">
      <w:pPr>
        <w:pStyle w:val="Tokendescription"/>
        <w:rPr>
          <w:color w:val="000000" w:themeColor="text1"/>
          <w:lang w:val="en-US"/>
        </w:rPr>
      </w:pPr>
      <w:r w:rsidRPr="00C86C5F">
        <w:rPr>
          <w:color w:val="000000" w:themeColor="text1"/>
          <w:lang w:val="en-US"/>
        </w:rPr>
        <w:t>(1) present</w:t>
      </w:r>
    </w:p>
    <w:p w14:paraId="6C7ECC61" w14:textId="1E2BD5D5" w:rsidR="00901FF2" w:rsidRPr="00C86C5F" w:rsidRDefault="00847A4F" w:rsidP="00D47BD5">
      <w:pPr>
        <w:jc w:val="both"/>
        <w:rPr>
          <w:color w:val="000000" w:themeColor="text1"/>
          <w:lang w:val="en-US"/>
        </w:rPr>
      </w:pPr>
      <w:r w:rsidRPr="00C86C5F">
        <w:rPr>
          <w:color w:val="000000" w:themeColor="text1"/>
          <w:lang w:val="en-US"/>
        </w:rPr>
        <w:t>Previous</w:t>
      </w:r>
      <w:r w:rsidR="00922759" w:rsidRPr="00C86C5F">
        <w:rPr>
          <w:color w:val="000000" w:themeColor="text1"/>
          <w:lang w:val="en-US"/>
        </w:rPr>
        <w:t xml:space="preserve"> studies</w:t>
      </w:r>
      <w:r w:rsidR="006F15C9" w:rsidRPr="00C86C5F">
        <w:rPr>
          <w:color w:val="000000" w:themeColor="text1"/>
          <w:lang w:val="en-US"/>
        </w:rPr>
        <w:t xml:space="preserve"> have </w:t>
      </w:r>
      <w:r w:rsidR="00086D98" w:rsidRPr="00C86C5F">
        <w:rPr>
          <w:color w:val="000000" w:themeColor="text1"/>
          <w:lang w:val="en-US"/>
        </w:rPr>
        <w:t>considered</w:t>
      </w:r>
      <w:r w:rsidR="006F15C9" w:rsidRPr="00C86C5F">
        <w:rPr>
          <w:color w:val="000000" w:themeColor="text1"/>
          <w:lang w:val="en-US"/>
        </w:rPr>
        <w:t xml:space="preserve"> the lip papillae of </w:t>
      </w:r>
      <w:proofErr w:type="spellStart"/>
      <w:r w:rsidR="006F15C9" w:rsidRPr="00C86C5F">
        <w:rPr>
          <w:color w:val="000000" w:themeColor="text1"/>
          <w:lang w:val="en-US"/>
        </w:rPr>
        <w:t>Onychoph</w:t>
      </w:r>
      <w:r w:rsidR="0041234C" w:rsidRPr="00C86C5F">
        <w:rPr>
          <w:color w:val="000000" w:themeColor="text1"/>
          <w:lang w:val="en-US"/>
        </w:rPr>
        <w:t>ora</w:t>
      </w:r>
      <w:proofErr w:type="spellEnd"/>
      <w:r w:rsidR="0041234C" w:rsidRPr="00C86C5F">
        <w:rPr>
          <w:color w:val="000000" w:themeColor="text1"/>
          <w:lang w:val="en-US"/>
        </w:rPr>
        <w:t xml:space="preserve"> as homologous to the circum</w:t>
      </w:r>
      <w:r w:rsidR="006F15C9" w:rsidRPr="00C86C5F">
        <w:rPr>
          <w:color w:val="000000" w:themeColor="text1"/>
          <w:lang w:val="en-US"/>
        </w:rPr>
        <w:t xml:space="preserve">oral structures observed in </w:t>
      </w:r>
      <w:proofErr w:type="spellStart"/>
      <w:r w:rsidR="0089374E" w:rsidRPr="00C86C5F">
        <w:rPr>
          <w:color w:val="000000" w:themeColor="text1"/>
          <w:lang w:val="en-US"/>
        </w:rPr>
        <w:t>Priapulida</w:t>
      </w:r>
      <w:proofErr w:type="spellEnd"/>
      <w:r w:rsidR="0089374E" w:rsidRPr="00C86C5F">
        <w:rPr>
          <w:color w:val="000000" w:themeColor="text1"/>
          <w:lang w:val="en-US"/>
        </w:rPr>
        <w:t xml:space="preserve">, </w:t>
      </w:r>
      <w:r w:rsidR="006F15C9" w:rsidRPr="00C86C5F">
        <w:rPr>
          <w:color w:val="000000" w:themeColor="text1"/>
          <w:lang w:val="en-US"/>
        </w:rPr>
        <w:t>Tardig</w:t>
      </w:r>
      <w:r w:rsidR="00007F79" w:rsidRPr="00C86C5F">
        <w:rPr>
          <w:color w:val="000000" w:themeColor="text1"/>
          <w:lang w:val="en-US"/>
        </w:rPr>
        <w:t xml:space="preserve">rada, various </w:t>
      </w:r>
      <w:proofErr w:type="spellStart"/>
      <w:r w:rsidR="00007F79" w:rsidRPr="00C86C5F">
        <w:rPr>
          <w:color w:val="000000" w:themeColor="text1"/>
          <w:lang w:val="en-US"/>
        </w:rPr>
        <w:t>lobopodians</w:t>
      </w:r>
      <w:proofErr w:type="spellEnd"/>
      <w:r w:rsidR="00007F79" w:rsidRPr="00C86C5F">
        <w:rPr>
          <w:color w:val="000000" w:themeColor="text1"/>
          <w:lang w:val="en-US"/>
        </w:rPr>
        <w:t xml:space="preserve"> (e.g.</w:t>
      </w:r>
      <w:r w:rsidR="00CC318A" w:rsidRPr="00C86C5F">
        <w:rPr>
          <w:i/>
          <w:color w:val="000000" w:themeColor="text1"/>
          <w:lang w:val="en-US"/>
        </w:rPr>
        <w:t xml:space="preserve"> </w:t>
      </w:r>
      <w:proofErr w:type="spellStart"/>
      <w:r w:rsidR="006F15C9" w:rsidRPr="00C86C5F">
        <w:rPr>
          <w:i/>
          <w:color w:val="000000" w:themeColor="text1"/>
          <w:lang w:val="en-US"/>
        </w:rPr>
        <w:t>Megad</w:t>
      </w:r>
      <w:r w:rsidR="00624A02" w:rsidRPr="00C86C5F">
        <w:rPr>
          <w:i/>
          <w:color w:val="000000" w:themeColor="text1"/>
          <w:lang w:val="en-US"/>
        </w:rPr>
        <w:t>i</w:t>
      </w:r>
      <w:r w:rsidR="006F15C9" w:rsidRPr="00C86C5F">
        <w:rPr>
          <w:i/>
          <w:color w:val="000000" w:themeColor="text1"/>
          <w:lang w:val="en-US"/>
        </w:rPr>
        <w:t>ct</w:t>
      </w:r>
      <w:r w:rsidR="00624A02" w:rsidRPr="00C86C5F">
        <w:rPr>
          <w:i/>
          <w:color w:val="000000" w:themeColor="text1"/>
          <w:lang w:val="en-US"/>
        </w:rPr>
        <w:t>y</w:t>
      </w:r>
      <w:r w:rsidR="006F15C9" w:rsidRPr="00C86C5F">
        <w:rPr>
          <w:i/>
          <w:color w:val="000000" w:themeColor="text1"/>
          <w:lang w:val="en-US"/>
        </w:rPr>
        <w:t>on</w:t>
      </w:r>
      <w:proofErr w:type="spellEnd"/>
      <w:r w:rsidR="006F15C9" w:rsidRPr="00C86C5F">
        <w:rPr>
          <w:color w:val="000000" w:themeColor="text1"/>
          <w:lang w:val="en-US"/>
        </w:rPr>
        <w:t>,</w:t>
      </w:r>
      <w:r w:rsidR="006F15C9" w:rsidRPr="00C86C5F">
        <w:rPr>
          <w:i/>
          <w:color w:val="000000" w:themeColor="text1"/>
          <w:lang w:val="en-US"/>
        </w:rPr>
        <w:t xml:space="preserve"> </w:t>
      </w:r>
      <w:r w:rsidR="00A6679A" w:rsidRPr="00C86C5F">
        <w:rPr>
          <w:i/>
          <w:color w:val="000000" w:themeColor="text1"/>
          <w:lang w:val="en-US"/>
        </w:rPr>
        <w:t>Kerygmachela</w:t>
      </w:r>
      <w:r w:rsidR="00A6679A" w:rsidRPr="00C86C5F">
        <w:rPr>
          <w:color w:val="000000" w:themeColor="text1"/>
          <w:lang w:val="en-US"/>
        </w:rPr>
        <w:t xml:space="preserve">, </w:t>
      </w:r>
      <w:proofErr w:type="spellStart"/>
      <w:r w:rsidR="006F15C9" w:rsidRPr="00C86C5F">
        <w:rPr>
          <w:i/>
          <w:color w:val="000000" w:themeColor="text1"/>
          <w:lang w:val="en-US"/>
        </w:rPr>
        <w:t>Pambdelurion</w:t>
      </w:r>
      <w:proofErr w:type="spellEnd"/>
      <w:r w:rsidR="006F15C9" w:rsidRPr="00C86C5F">
        <w:rPr>
          <w:color w:val="000000" w:themeColor="text1"/>
          <w:lang w:val="en-US"/>
        </w:rPr>
        <w:t>)</w:t>
      </w:r>
      <w:r w:rsidR="006F15C9" w:rsidRPr="00C86C5F">
        <w:rPr>
          <w:i/>
          <w:color w:val="000000" w:themeColor="text1"/>
          <w:lang w:val="en-US"/>
        </w:rPr>
        <w:t xml:space="preserve"> </w:t>
      </w:r>
      <w:r w:rsidR="006F15C9" w:rsidRPr="00C86C5F">
        <w:rPr>
          <w:color w:val="000000" w:themeColor="text1"/>
          <w:lang w:val="en-US"/>
        </w:rPr>
        <w:t xml:space="preserve">and </w:t>
      </w:r>
      <w:proofErr w:type="spellStart"/>
      <w:r w:rsidR="00D87ACC" w:rsidRPr="00C86C5F">
        <w:rPr>
          <w:color w:val="000000" w:themeColor="text1"/>
          <w:lang w:val="en-US"/>
        </w:rPr>
        <w:t>radiodontans</w:t>
      </w:r>
      <w:proofErr w:type="spellEnd"/>
      <w:r w:rsidR="006F15C9" w:rsidRPr="00C86C5F">
        <w:rPr>
          <w:color w:val="000000" w:themeColor="text1"/>
          <w:lang w:val="en-US"/>
        </w:rPr>
        <w:t xml:space="preserve"> by virtue of their similar position around the mouth</w:t>
      </w:r>
      <w:r w:rsidR="008E44AF" w:rsidRPr="00C86C5F">
        <w:rPr>
          <w:color w:val="000000" w:themeColor="text1"/>
          <w:lang w:val="en-US"/>
        </w:rPr>
        <w:t xml:space="preserve"> </w:t>
      </w:r>
      <w:sdt>
        <w:sdtPr>
          <w:rPr>
            <w:color w:val="000000"/>
            <w:lang w:val="en-US"/>
          </w:rPr>
          <w:tag w:val="MENDELEY_CITATION_v3_eyJjaXRhdGlvbklEIjoiTUVOREVMRVlfQ0lUQVRJT05fMWFkYjBmOTktMThiYy00Yjc1LWFhNzItZmI5MjI3NDM4YWE5IiwicHJvcGVydGllcyI6eyJub3RlSW5kZXgiOjB9LCJpc0VkaXRlZCI6ZmFsc2UsIm1hbnVhbE92ZXJyaWRlIjp7ImlzTWFudWFsbHlPdmVycmlkZGVuIjpmYWxzZSwiY2l0ZXByb2NUZXh0IjoiKERhbGV5IDxpPmV0IGFsLjwvaT4gMjAwOTsgTGl1IDxpPmV0IGFsLjwvaT4gMjAxMTsgTGVnZywgU3V0dG9uIGFuZCBFZGdlY29tYmUgMjAxMzsgTWEgPGk+ZXQgYWwuPC9pPiAyMDE0Y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"/>
          <w:id w:val="1900941718"/>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 Liu </w:t>
          </w:r>
          <w:r w:rsidR="00651AF7" w:rsidRPr="00651AF7">
            <w:rPr>
              <w:rFonts w:eastAsia="Times New Roman"/>
              <w:i/>
              <w:iCs/>
              <w:color w:val="000000"/>
            </w:rPr>
            <w:t>et al.</w:t>
          </w:r>
          <w:r w:rsidR="00651AF7" w:rsidRPr="00651AF7">
            <w:rPr>
              <w:rFonts w:eastAsia="Times New Roman"/>
              <w:color w:val="000000"/>
            </w:rPr>
            <w:t xml:space="preserve"> 2011; Legg, Sutton and Edgecombe 2013; Ma </w:t>
          </w:r>
          <w:r w:rsidR="00651AF7" w:rsidRPr="00651AF7">
            <w:rPr>
              <w:rFonts w:eastAsia="Times New Roman"/>
              <w:i/>
              <w:iCs/>
              <w:color w:val="000000"/>
            </w:rPr>
            <w:t>et al.</w:t>
          </w:r>
          <w:r w:rsidR="00651AF7" w:rsidRPr="00651AF7">
            <w:rPr>
              <w:rFonts w:eastAsia="Times New Roman"/>
              <w:color w:val="000000"/>
            </w:rPr>
            <w:t xml:space="preserve"> 2014a)</w:t>
          </w:r>
        </w:sdtContent>
      </w:sdt>
      <w:r w:rsidR="00E6630D" w:rsidRPr="00C86C5F">
        <w:rPr>
          <w:color w:val="000000" w:themeColor="text1"/>
          <w:lang w:val="en-US"/>
        </w:rPr>
        <w:t xml:space="preserve">. </w:t>
      </w:r>
      <w:r w:rsidR="00BE4372" w:rsidRPr="00C86C5F">
        <w:rPr>
          <w:color w:val="000000" w:themeColor="text1"/>
          <w:lang w:val="en-US"/>
        </w:rPr>
        <w:t>R</w:t>
      </w:r>
      <w:r w:rsidR="005D571E" w:rsidRPr="00C86C5F">
        <w:rPr>
          <w:color w:val="000000" w:themeColor="text1"/>
          <w:lang w:val="en-US"/>
        </w:rPr>
        <w:t>ecent data on the morphogenesis o</w:t>
      </w:r>
      <w:r w:rsidR="00BE4372" w:rsidRPr="00C86C5F">
        <w:rPr>
          <w:color w:val="000000" w:themeColor="text1"/>
          <w:lang w:val="en-US"/>
        </w:rPr>
        <w:t xml:space="preserve">f the onychophoran lip papillae, however, </w:t>
      </w:r>
      <w:r w:rsidR="005D571E" w:rsidRPr="00C86C5F">
        <w:rPr>
          <w:color w:val="000000" w:themeColor="text1"/>
          <w:lang w:val="en-US"/>
        </w:rPr>
        <w:t xml:space="preserve">indicate that </w:t>
      </w:r>
      <w:r w:rsidRPr="00C86C5F">
        <w:rPr>
          <w:color w:val="000000" w:themeColor="text1"/>
          <w:lang w:val="en-US"/>
        </w:rPr>
        <w:t>the latter</w:t>
      </w:r>
      <w:r w:rsidR="005D571E" w:rsidRPr="00C86C5F">
        <w:rPr>
          <w:color w:val="000000" w:themeColor="text1"/>
          <w:lang w:val="en-US"/>
        </w:rPr>
        <w:t xml:space="preserve"> structures have a complex developmental patterning, </w:t>
      </w:r>
      <w:r w:rsidR="000C2253" w:rsidRPr="00C86C5F">
        <w:rPr>
          <w:color w:val="000000" w:themeColor="text1"/>
          <w:lang w:val="en-US"/>
        </w:rPr>
        <w:t>and receive nervous terminals</w:t>
      </w:r>
      <w:r w:rsidR="005D571E" w:rsidRPr="00C86C5F">
        <w:rPr>
          <w:color w:val="000000" w:themeColor="text1"/>
          <w:lang w:val="en-US"/>
        </w:rPr>
        <w:t xml:space="preserve"> from</w:t>
      </w:r>
      <w:r w:rsidR="004B6FF1" w:rsidRPr="00C86C5F">
        <w:rPr>
          <w:color w:val="000000" w:themeColor="text1"/>
          <w:lang w:val="en-US"/>
        </w:rPr>
        <w:t xml:space="preserve"> the dorsal part of the brain associated with the </w:t>
      </w:r>
      <w:proofErr w:type="spellStart"/>
      <w:r w:rsidR="005D571E" w:rsidRPr="00C86C5F">
        <w:rPr>
          <w:color w:val="000000" w:themeColor="text1"/>
          <w:lang w:val="en-US"/>
        </w:rPr>
        <w:t>anteriormost</w:t>
      </w:r>
      <w:proofErr w:type="spellEnd"/>
      <w:r w:rsidR="005D571E" w:rsidRPr="00C86C5F">
        <w:rPr>
          <w:color w:val="000000" w:themeColor="text1"/>
          <w:lang w:val="en-US"/>
        </w:rPr>
        <w:t xml:space="preserve"> three-segments of the body</w:t>
      </w:r>
      <w:r w:rsidR="00DE355B" w:rsidRPr="00C86C5F">
        <w:rPr>
          <w:color w:val="000000" w:themeColor="text1"/>
          <w:lang w:val="en-US"/>
        </w:rPr>
        <w:t xml:space="preserve"> </w:t>
      </w:r>
      <w:sdt>
        <w:sdtPr>
          <w:rPr>
            <w:color w:val="000000"/>
            <w:lang w:val="en-US"/>
          </w:rPr>
          <w:tag w:val="MENDELEY_CITATION_v3_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"/>
          <w:id w:val="-1668389657"/>
          <w:placeholder>
            <w:docPart w:val="DefaultPlaceholder_-1854013440"/>
          </w:placeholder>
        </w:sdtPr>
        <w:sdtContent>
          <w:r w:rsidR="00651AF7" w:rsidRPr="00651AF7">
            <w:rPr>
              <w:color w:val="000000"/>
              <w:lang w:val="en-US"/>
            </w:rPr>
            <w:t>(Eriksson and Budd 2000; Martin and Mayer 2014)</w:t>
          </w:r>
        </w:sdtContent>
      </w:sdt>
      <w:r w:rsidR="00CE6576" w:rsidRPr="00C86C5F">
        <w:rPr>
          <w:color w:val="000000" w:themeColor="text1"/>
          <w:lang w:val="en-US"/>
        </w:rPr>
        <w:t>;</w:t>
      </w:r>
      <w:r w:rsidR="00607C5A" w:rsidRPr="00C86C5F">
        <w:rPr>
          <w:color w:val="000000" w:themeColor="text1"/>
          <w:lang w:val="en-US"/>
        </w:rPr>
        <w:t xml:space="preserve"> </w:t>
      </w:r>
      <w:r w:rsidR="00CE6576" w:rsidRPr="00C86C5F">
        <w:rPr>
          <w:color w:val="000000" w:themeColor="text1"/>
          <w:lang w:val="en-US"/>
        </w:rPr>
        <w:t xml:space="preserve">thus, the onychophoran papillae do </w:t>
      </w:r>
      <w:r w:rsidR="00607C5A" w:rsidRPr="00C86C5F">
        <w:rPr>
          <w:color w:val="000000" w:themeColor="text1"/>
          <w:lang w:val="en-US"/>
        </w:rPr>
        <w:t xml:space="preserve">not reflect the </w:t>
      </w:r>
      <w:proofErr w:type="spellStart"/>
      <w:r w:rsidR="00607C5A" w:rsidRPr="00C86C5F">
        <w:rPr>
          <w:color w:val="000000" w:themeColor="text1"/>
          <w:lang w:val="en-US"/>
        </w:rPr>
        <w:t>symplesiomorphic</w:t>
      </w:r>
      <w:proofErr w:type="spellEnd"/>
      <w:r w:rsidR="00607C5A" w:rsidRPr="00C86C5F">
        <w:rPr>
          <w:color w:val="000000" w:themeColor="text1"/>
          <w:lang w:val="en-US"/>
        </w:rPr>
        <w:t xml:space="preserve"> organization of th</w:t>
      </w:r>
      <w:r w:rsidR="0064569B" w:rsidRPr="00C86C5F">
        <w:rPr>
          <w:color w:val="000000" w:themeColor="text1"/>
          <w:lang w:val="en-US"/>
        </w:rPr>
        <w:t>e anterior region as observed in cycloneuralians</w:t>
      </w:r>
      <w:r w:rsidR="00013909" w:rsidRPr="00C86C5F">
        <w:rPr>
          <w:color w:val="000000" w:themeColor="text1"/>
          <w:lang w:val="en-US"/>
        </w:rPr>
        <w:t xml:space="preserve"> (e.g.</w:t>
      </w:r>
      <w:r w:rsidR="008E44AF" w:rsidRPr="00C86C5F">
        <w:rPr>
          <w:color w:val="000000" w:themeColor="text1"/>
          <w:lang w:val="en-US"/>
        </w:rPr>
        <w:t xml:space="preserve"> </w:t>
      </w:r>
      <w:sdt>
        <w:sdtPr>
          <w:rPr>
            <w:color w:val="000000"/>
            <w:lang w:val="en-US"/>
          </w:rPr>
          <w:tag w:val="MENDELEY_CITATION_v3_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"/>
          <w:id w:val="1798795624"/>
          <w:placeholder>
            <w:docPart w:val="DefaultPlaceholder_-1854013440"/>
          </w:placeholder>
        </w:sdtPr>
        <w:sdtContent>
          <w:r w:rsidR="00651AF7" w:rsidRPr="00651AF7">
            <w:rPr>
              <w:color w:val="000000"/>
              <w:lang w:val="en-US"/>
            </w:rPr>
            <w:t>(Storch 1991; Rothe and Schmidt-</w:t>
          </w:r>
          <w:proofErr w:type="spellStart"/>
          <w:r w:rsidR="00651AF7" w:rsidRPr="00651AF7">
            <w:rPr>
              <w:color w:val="000000"/>
              <w:lang w:val="en-US"/>
            </w:rPr>
            <w:t>Rhaesa</w:t>
          </w:r>
          <w:proofErr w:type="spellEnd"/>
          <w:r w:rsidR="00651AF7" w:rsidRPr="00651AF7">
            <w:rPr>
              <w:color w:val="000000"/>
              <w:lang w:val="en-US"/>
            </w:rPr>
            <w:t xml:space="preserve"> 2010)</w:t>
          </w:r>
        </w:sdtContent>
      </w:sdt>
      <w:r w:rsidR="00145247" w:rsidRPr="00C86C5F">
        <w:rPr>
          <w:color w:val="000000" w:themeColor="text1"/>
          <w:lang w:val="en-US"/>
        </w:rPr>
        <w:t>.</w:t>
      </w:r>
      <w:r w:rsidR="00E12E5D" w:rsidRPr="00C86C5F">
        <w:rPr>
          <w:color w:val="000000" w:themeColor="text1"/>
          <w:lang w:val="en-US"/>
        </w:rPr>
        <w:t xml:space="preserve"> Given that there is no evidence that </w:t>
      </w:r>
      <w:r w:rsidR="00211913" w:rsidRPr="00C86C5F">
        <w:rPr>
          <w:color w:val="000000" w:themeColor="text1"/>
          <w:lang w:val="en-US"/>
        </w:rPr>
        <w:t xml:space="preserve">the </w:t>
      </w:r>
      <w:proofErr w:type="spellStart"/>
      <w:r w:rsidR="001208C9" w:rsidRPr="00C86C5F">
        <w:rPr>
          <w:color w:val="000000" w:themeColor="text1"/>
          <w:lang w:val="en-US"/>
        </w:rPr>
        <w:t>scalids</w:t>
      </w:r>
      <w:proofErr w:type="spellEnd"/>
      <w:r w:rsidR="001208C9" w:rsidRPr="00C86C5F">
        <w:rPr>
          <w:color w:val="000000" w:themeColor="text1"/>
          <w:lang w:val="en-US"/>
        </w:rPr>
        <w:t xml:space="preserve"> of </w:t>
      </w:r>
      <w:proofErr w:type="spellStart"/>
      <w:r w:rsidR="001208C9" w:rsidRPr="00C86C5F">
        <w:rPr>
          <w:color w:val="000000" w:themeColor="text1"/>
          <w:lang w:val="en-US"/>
        </w:rPr>
        <w:t>Priapulida</w:t>
      </w:r>
      <w:proofErr w:type="spellEnd"/>
      <w:r w:rsidR="001208C9" w:rsidRPr="00C86C5F">
        <w:rPr>
          <w:color w:val="000000" w:themeColor="text1"/>
          <w:lang w:val="en-US"/>
        </w:rPr>
        <w:t xml:space="preserve"> and the </w:t>
      </w:r>
      <w:r w:rsidR="0088283A" w:rsidRPr="00C86C5F">
        <w:rPr>
          <w:color w:val="000000" w:themeColor="text1"/>
          <w:lang w:val="en-US"/>
        </w:rPr>
        <w:t>oral</w:t>
      </w:r>
      <w:r w:rsidR="00211913" w:rsidRPr="00C86C5F">
        <w:rPr>
          <w:color w:val="000000" w:themeColor="text1"/>
          <w:lang w:val="en-US"/>
        </w:rPr>
        <w:t xml:space="preserve"> lamellae of </w:t>
      </w:r>
      <w:r w:rsidR="001546C0" w:rsidRPr="00C86C5F">
        <w:rPr>
          <w:color w:val="000000" w:themeColor="text1"/>
          <w:lang w:val="en-US"/>
        </w:rPr>
        <w:t>Tardigrada</w:t>
      </w:r>
      <w:r w:rsidR="00211913" w:rsidRPr="00C86C5F">
        <w:rPr>
          <w:color w:val="000000" w:themeColor="text1"/>
          <w:lang w:val="en-US"/>
        </w:rPr>
        <w:t xml:space="preserve"> have a similarly complex morphogenetic origin, and that it is</w:t>
      </w:r>
      <w:r w:rsidR="007B5357" w:rsidRPr="00C86C5F">
        <w:rPr>
          <w:color w:val="000000" w:themeColor="text1"/>
          <w:lang w:val="en-US"/>
        </w:rPr>
        <w:t xml:space="preserve"> impossible to </w:t>
      </w:r>
      <w:r w:rsidR="00005329" w:rsidRPr="00C86C5F">
        <w:rPr>
          <w:color w:val="000000" w:themeColor="text1"/>
          <w:lang w:val="en-US"/>
        </w:rPr>
        <w:t>discern</w:t>
      </w:r>
      <w:r w:rsidR="007B5357" w:rsidRPr="00C86C5F">
        <w:rPr>
          <w:color w:val="000000" w:themeColor="text1"/>
          <w:lang w:val="en-US"/>
        </w:rPr>
        <w:t xml:space="preserve"> whe</w:t>
      </w:r>
      <w:r w:rsidR="00E367B1" w:rsidRPr="00C86C5F">
        <w:rPr>
          <w:color w:val="000000" w:themeColor="text1"/>
          <w:lang w:val="en-US"/>
        </w:rPr>
        <w:t>ther the circumoral structures of</w:t>
      </w:r>
      <w:r w:rsidR="00F467A1" w:rsidRPr="00C86C5F">
        <w:rPr>
          <w:color w:val="000000" w:themeColor="text1"/>
          <w:lang w:val="en-US"/>
        </w:rPr>
        <w:t xml:space="preserve"> P</w:t>
      </w:r>
      <w:r w:rsidR="001B3EBD" w:rsidRPr="00C86C5F">
        <w:rPr>
          <w:color w:val="000000" w:themeColor="text1"/>
          <w:lang w:val="en-US"/>
        </w:rPr>
        <w:t>al</w:t>
      </w:r>
      <w:r w:rsidR="00F467A1" w:rsidRPr="00C86C5F">
        <w:rPr>
          <w:color w:val="000000" w:themeColor="text1"/>
          <w:lang w:val="en-US"/>
        </w:rPr>
        <w:t>eozoic</w:t>
      </w:r>
      <w:r w:rsidR="00E367B1" w:rsidRPr="00C86C5F">
        <w:rPr>
          <w:color w:val="000000" w:themeColor="text1"/>
          <w:lang w:val="en-US"/>
        </w:rPr>
        <w:t xml:space="preserve"> </w:t>
      </w:r>
      <w:proofErr w:type="spellStart"/>
      <w:r w:rsidR="00E367B1" w:rsidRPr="00C86C5F">
        <w:rPr>
          <w:color w:val="000000" w:themeColor="text1"/>
          <w:lang w:val="en-US"/>
        </w:rPr>
        <w:t>lobopodians</w:t>
      </w:r>
      <w:proofErr w:type="spellEnd"/>
      <w:r w:rsidR="00211913" w:rsidRPr="00C86C5F">
        <w:rPr>
          <w:color w:val="000000" w:themeColor="text1"/>
          <w:lang w:val="en-US"/>
        </w:rPr>
        <w:t xml:space="preserve"> and </w:t>
      </w:r>
      <w:proofErr w:type="spellStart"/>
      <w:r w:rsidR="008651F0" w:rsidRPr="00C86C5F">
        <w:rPr>
          <w:color w:val="000000" w:themeColor="text1"/>
          <w:lang w:val="en-US"/>
        </w:rPr>
        <w:t>radiodontans</w:t>
      </w:r>
      <w:proofErr w:type="spellEnd"/>
      <w:r w:rsidR="008651F0" w:rsidRPr="00C86C5F">
        <w:rPr>
          <w:color w:val="000000" w:themeColor="text1"/>
          <w:lang w:val="en-US"/>
        </w:rPr>
        <w:t xml:space="preserve"> </w:t>
      </w:r>
      <w:r w:rsidR="00CD3C56" w:rsidRPr="00C86C5F">
        <w:rPr>
          <w:color w:val="000000" w:themeColor="text1"/>
          <w:lang w:val="en-US"/>
        </w:rPr>
        <w:t xml:space="preserve">are analogous to the onychophoran papillae, </w:t>
      </w:r>
      <w:r w:rsidR="00211913" w:rsidRPr="00C86C5F">
        <w:rPr>
          <w:color w:val="000000" w:themeColor="text1"/>
          <w:lang w:val="en-US"/>
        </w:rPr>
        <w:t xml:space="preserve">these structures are scored as </w:t>
      </w:r>
      <w:r w:rsidR="00211913" w:rsidRPr="00C86C5F">
        <w:rPr>
          <w:color w:val="000000" w:themeColor="text1"/>
          <w:lang w:val="en-US"/>
        </w:rPr>
        <w:lastRenderedPageBreak/>
        <w:t>potentially homologous</w:t>
      </w:r>
      <w:r w:rsidR="00A73319" w:rsidRPr="00C86C5F">
        <w:rPr>
          <w:color w:val="000000" w:themeColor="text1"/>
          <w:lang w:val="en-US"/>
        </w:rPr>
        <w:t xml:space="preserve"> based on their </w:t>
      </w:r>
      <w:r w:rsidR="001E7AB0" w:rsidRPr="00C86C5F">
        <w:rPr>
          <w:color w:val="000000" w:themeColor="text1"/>
          <w:lang w:val="en-US"/>
        </w:rPr>
        <w:t xml:space="preserve">distinctly </w:t>
      </w:r>
      <w:r w:rsidR="00A97D65" w:rsidRPr="00C86C5F">
        <w:rPr>
          <w:color w:val="000000" w:themeColor="text1"/>
          <w:lang w:val="en-US"/>
        </w:rPr>
        <w:t xml:space="preserve">radially </w:t>
      </w:r>
      <w:r w:rsidR="009B2FD0" w:rsidRPr="00C86C5F">
        <w:rPr>
          <w:color w:val="000000" w:themeColor="text1"/>
          <w:lang w:val="en-US"/>
        </w:rPr>
        <w:t>symmetric arrangement around the mouth</w:t>
      </w:r>
      <w:r w:rsidR="00B9591B" w:rsidRPr="00C86C5F">
        <w:rPr>
          <w:color w:val="000000" w:themeColor="text1"/>
          <w:lang w:val="en-US"/>
        </w:rPr>
        <w:t xml:space="preserve"> opening</w:t>
      </w:r>
      <w:r w:rsidR="007F2FD3" w:rsidRPr="00C86C5F">
        <w:rPr>
          <w:color w:val="000000" w:themeColor="text1"/>
          <w:lang w:val="en-US"/>
        </w:rPr>
        <w:t>.</w:t>
      </w:r>
      <w:r w:rsidR="000566FF" w:rsidRPr="00C86C5F">
        <w:rPr>
          <w:color w:val="000000" w:themeColor="text1"/>
          <w:lang w:val="en-US"/>
        </w:rPr>
        <w:t xml:space="preserve"> </w:t>
      </w:r>
      <w:r w:rsidR="007F2FD3" w:rsidRPr="00C86C5F">
        <w:rPr>
          <w:color w:val="000000" w:themeColor="text1"/>
          <w:lang w:val="en-US"/>
        </w:rPr>
        <w:t>O</w:t>
      </w:r>
      <w:r w:rsidR="000566FF" w:rsidRPr="00C86C5F">
        <w:rPr>
          <w:color w:val="000000" w:themeColor="text1"/>
          <w:lang w:val="en-US"/>
        </w:rPr>
        <w:t>nychophorans differ</w:t>
      </w:r>
      <w:r w:rsidR="0085237A" w:rsidRPr="00C86C5F">
        <w:rPr>
          <w:color w:val="000000" w:themeColor="text1"/>
          <w:lang w:val="en-US"/>
        </w:rPr>
        <w:t xml:space="preserve"> considerably</w:t>
      </w:r>
      <w:r w:rsidR="000566FF" w:rsidRPr="00C86C5F">
        <w:rPr>
          <w:color w:val="000000" w:themeColor="text1"/>
          <w:lang w:val="en-US"/>
        </w:rPr>
        <w:t xml:space="preserve"> on this </w:t>
      </w:r>
      <w:r w:rsidR="00F92A82" w:rsidRPr="00C86C5F">
        <w:rPr>
          <w:color w:val="000000" w:themeColor="text1"/>
          <w:lang w:val="en-US"/>
        </w:rPr>
        <w:t>regard,</w:t>
      </w:r>
      <w:r w:rsidR="000566FF" w:rsidRPr="00C86C5F">
        <w:rPr>
          <w:color w:val="000000" w:themeColor="text1"/>
          <w:lang w:val="en-US"/>
        </w:rPr>
        <w:t xml:space="preserve"> as </w:t>
      </w:r>
      <w:r w:rsidR="00E02B64" w:rsidRPr="00C86C5F">
        <w:rPr>
          <w:color w:val="000000" w:themeColor="text1"/>
          <w:lang w:val="en-US"/>
        </w:rPr>
        <w:t>the lip papillae are circumoral</w:t>
      </w:r>
      <w:r w:rsidR="000566FF" w:rsidRPr="00C86C5F">
        <w:rPr>
          <w:color w:val="000000" w:themeColor="text1"/>
          <w:lang w:val="en-US"/>
        </w:rPr>
        <w:t xml:space="preserve"> but </w:t>
      </w:r>
      <w:r w:rsidR="00945CB5" w:rsidRPr="00C86C5F">
        <w:rPr>
          <w:color w:val="000000" w:themeColor="text1"/>
          <w:lang w:val="en-US"/>
        </w:rPr>
        <w:t xml:space="preserve">have a </w:t>
      </w:r>
      <w:r w:rsidR="00F93727" w:rsidRPr="00C86C5F">
        <w:rPr>
          <w:color w:val="000000" w:themeColor="text1"/>
          <w:lang w:val="en-US"/>
        </w:rPr>
        <w:t>fundamentally</w:t>
      </w:r>
      <w:r w:rsidR="00B545C2" w:rsidRPr="00C86C5F">
        <w:rPr>
          <w:color w:val="000000" w:themeColor="text1"/>
          <w:lang w:val="en-US"/>
        </w:rPr>
        <w:t xml:space="preserve"> </w:t>
      </w:r>
      <w:r w:rsidR="000566FF" w:rsidRPr="00C86C5F">
        <w:rPr>
          <w:color w:val="000000" w:themeColor="text1"/>
          <w:lang w:val="en-US"/>
        </w:rPr>
        <w:t>bilaterally symmetrical</w:t>
      </w:r>
      <w:r w:rsidR="00945CB5" w:rsidRPr="00C86C5F">
        <w:rPr>
          <w:color w:val="000000" w:themeColor="text1"/>
          <w:lang w:val="en-US"/>
        </w:rPr>
        <w:t xml:space="preserve"> </w:t>
      </w:r>
      <w:r w:rsidR="00EE470D" w:rsidRPr="00C86C5F">
        <w:rPr>
          <w:color w:val="000000" w:themeColor="text1"/>
          <w:lang w:val="en-US"/>
        </w:rPr>
        <w:t>organization</w:t>
      </w:r>
      <w:r w:rsidR="00C36A8E" w:rsidRPr="00C86C5F">
        <w:rPr>
          <w:color w:val="000000" w:themeColor="text1"/>
          <w:lang w:val="en-US"/>
        </w:rPr>
        <w:t xml:space="preserve"> </w:t>
      </w:r>
      <w:sdt>
        <w:sdtPr>
          <w:rPr>
            <w:color w:val="000000"/>
            <w:lang w:val="en-US"/>
          </w:rPr>
          <w:tag w:val="MENDELEY_CITATION_v3_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"/>
          <w:id w:val="-774398693"/>
          <w:placeholder>
            <w:docPart w:val="DefaultPlaceholder_-1854013440"/>
          </w:placeholder>
        </w:sdtPr>
        <w:sdtContent>
          <w:r w:rsidR="00651AF7" w:rsidRPr="00651AF7">
            <w:rPr>
              <w:color w:val="000000"/>
              <w:lang w:val="en-US"/>
            </w:rPr>
            <w:t>(Eriksson and Budd 2000; Martin and Mayer 2014)</w:t>
          </w:r>
        </w:sdtContent>
      </w:sdt>
      <w:r w:rsidR="00C36A8E" w:rsidRPr="00C86C5F">
        <w:rPr>
          <w:color w:val="000000" w:themeColor="text1"/>
          <w:lang w:val="en-US"/>
        </w:rPr>
        <w:t>;</w:t>
      </w:r>
      <w:r w:rsidR="00314BCA" w:rsidRPr="00C86C5F">
        <w:rPr>
          <w:color w:val="000000" w:themeColor="text1"/>
          <w:lang w:val="en-US"/>
        </w:rPr>
        <w:t xml:space="preserve"> </w:t>
      </w:r>
      <w:r w:rsidR="003D61A2" w:rsidRPr="00C86C5F">
        <w:rPr>
          <w:color w:val="000000" w:themeColor="text1"/>
          <w:lang w:val="en-US"/>
        </w:rPr>
        <w:t>thus,</w:t>
      </w:r>
      <w:r w:rsidR="00314BCA" w:rsidRPr="00C86C5F">
        <w:rPr>
          <w:color w:val="000000" w:themeColor="text1"/>
          <w:lang w:val="en-US"/>
        </w:rPr>
        <w:t xml:space="preserve"> this character is scored as absent</w:t>
      </w:r>
      <w:r w:rsidR="000566FF" w:rsidRPr="00C86C5F">
        <w:rPr>
          <w:color w:val="000000" w:themeColor="text1"/>
          <w:lang w:val="en-US"/>
        </w:rPr>
        <w:t xml:space="preserve">. </w:t>
      </w:r>
      <w:r w:rsidR="00211913" w:rsidRPr="00C86C5F">
        <w:rPr>
          <w:color w:val="000000" w:themeColor="text1"/>
          <w:lang w:val="en-US"/>
        </w:rPr>
        <w:t xml:space="preserve"> </w:t>
      </w:r>
      <w:r w:rsidR="00B556AD" w:rsidRPr="00C86C5F">
        <w:rPr>
          <w:color w:val="000000" w:themeColor="text1"/>
          <w:lang w:val="en-US"/>
        </w:rPr>
        <w:t>This character is s</w:t>
      </w:r>
      <w:r w:rsidR="00A64944" w:rsidRPr="00C86C5F">
        <w:rPr>
          <w:color w:val="000000" w:themeColor="text1"/>
          <w:lang w:val="en-US"/>
        </w:rPr>
        <w:t xml:space="preserve">cored as present in </w:t>
      </w:r>
      <w:proofErr w:type="spellStart"/>
      <w:r w:rsidR="00A64944" w:rsidRPr="00C86C5F">
        <w:rPr>
          <w:i/>
          <w:color w:val="000000" w:themeColor="text1"/>
          <w:lang w:val="en-US"/>
        </w:rPr>
        <w:t>Jianshanopodia</w:t>
      </w:r>
      <w:proofErr w:type="spellEnd"/>
      <w:r w:rsidR="00A64944" w:rsidRPr="00C86C5F">
        <w:rPr>
          <w:color w:val="000000" w:themeColor="text1"/>
          <w:lang w:val="en-US"/>
        </w:rPr>
        <w:t xml:space="preserve"> </w:t>
      </w:r>
      <w:sdt>
        <w:sdtPr>
          <w:rPr>
            <w:color w:val="000000"/>
            <w:lang w:val="en-US"/>
          </w:rPr>
          <w:tag w:val="MENDELEY_CITATION_v3_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"/>
          <w:id w:val="-1931111524"/>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6)</w:t>
          </w:r>
        </w:sdtContent>
      </w:sdt>
      <w:r w:rsidR="00623FE6" w:rsidRPr="00C86C5F">
        <w:rPr>
          <w:color w:val="000000" w:themeColor="text1"/>
          <w:lang w:val="en-US"/>
        </w:rPr>
        <w:t xml:space="preserve"> </w:t>
      </w:r>
      <w:r w:rsidR="00A64944" w:rsidRPr="00C86C5F">
        <w:rPr>
          <w:color w:val="000000" w:themeColor="text1"/>
          <w:lang w:val="en-US"/>
        </w:rPr>
        <w:t>following a recent revision of the anterior morphology of this taxon by</w:t>
      </w:r>
      <w:r w:rsidR="008E44AF" w:rsidRPr="00C86C5F">
        <w:rPr>
          <w:color w:val="000000" w:themeColor="text1"/>
          <w:lang w:val="en-US"/>
        </w:rPr>
        <w:t xml:space="preserve"> </w:t>
      </w:r>
      <w:sdt>
        <w:sdtPr>
          <w:rPr>
            <w:color w:val="000000"/>
            <w:lang w:val="en-US"/>
          </w:rPr>
          <w:tag w:val="MENDELEY_CITATION_v3_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"/>
          <w:id w:val="-33821300"/>
          <w:placeholder>
            <w:docPart w:val="DefaultPlaceholder_-1854013440"/>
          </w:placeholder>
        </w:sdtPr>
        <w:sdtContent>
          <w:r w:rsidR="00651AF7" w:rsidRPr="00651AF7">
            <w:rPr>
              <w:rFonts w:eastAsia="Times New Roman"/>
              <w:color w:val="000000"/>
            </w:rPr>
            <w:t xml:space="preserve">(Vannier </w:t>
          </w:r>
          <w:r w:rsidR="00651AF7" w:rsidRPr="00651AF7">
            <w:rPr>
              <w:rFonts w:eastAsia="Times New Roman"/>
              <w:i/>
              <w:iCs/>
              <w:color w:val="000000"/>
            </w:rPr>
            <w:t>et al.</w:t>
          </w:r>
          <w:r w:rsidR="00651AF7" w:rsidRPr="00651AF7">
            <w:rPr>
              <w:rFonts w:eastAsia="Times New Roman"/>
              <w:color w:val="000000"/>
            </w:rPr>
            <w:t xml:space="preserve"> 2014)</w:t>
          </w:r>
        </w:sdtContent>
      </w:sdt>
      <w:r w:rsidR="00A64944" w:rsidRPr="00C86C5F">
        <w:rPr>
          <w:color w:val="000000" w:themeColor="text1"/>
          <w:lang w:val="en-US"/>
        </w:rPr>
        <w:t xml:space="preserve">. </w:t>
      </w:r>
      <w:r w:rsidR="00A361D6" w:rsidRPr="00C86C5F">
        <w:rPr>
          <w:color w:val="000000" w:themeColor="text1"/>
          <w:lang w:val="en-US"/>
        </w:rPr>
        <w:t xml:space="preserve">Mouthparts are unknown in </w:t>
      </w:r>
      <w:proofErr w:type="spellStart"/>
      <w:r w:rsidR="00A361D6" w:rsidRPr="00C86C5F">
        <w:rPr>
          <w:i/>
          <w:color w:val="000000" w:themeColor="text1"/>
          <w:lang w:val="en-US"/>
        </w:rPr>
        <w:t>Aegirocassis</w:t>
      </w:r>
      <w:proofErr w:type="spellEnd"/>
      <w:r w:rsidR="00A361D6" w:rsidRPr="00C86C5F">
        <w:rPr>
          <w:color w:val="000000" w:themeColor="text1"/>
          <w:lang w:val="en-US"/>
        </w:rPr>
        <w:t xml:space="preserve"> </w:t>
      </w:r>
      <w:sdt>
        <w:sdtPr>
          <w:rPr>
            <w:color w:val="000000"/>
            <w:lang w:val="en-US"/>
          </w:rPr>
          <w:tag w:val="MENDELEY_CITATION_v3_eyJjaXRhdGlvbklEIjoiTUVOREVMRVlfQ0lUQVRJT05fY2JmOGUxYjgtYWMxNC00YWI1LTlmNGMtMzJlZjljNTIyM2E4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2085789763"/>
          <w:placeholder>
            <w:docPart w:val="DefaultPlaceholder_-1854013440"/>
          </w:placeholder>
        </w:sdtPr>
        <w:sdtContent>
          <w:r w:rsidR="00651AF7" w:rsidRPr="00651AF7">
            <w:rPr>
              <w:color w:val="000000"/>
              <w:lang w:val="en-US"/>
            </w:rPr>
            <w:t>(Van Roy, Daley and Briggs 2015)</w:t>
          </w:r>
        </w:sdtContent>
      </w:sdt>
      <w:r w:rsidR="00BB36C3" w:rsidRPr="00C86C5F">
        <w:rPr>
          <w:color w:val="000000" w:themeColor="text1"/>
          <w:lang w:val="en-US"/>
        </w:rPr>
        <w:t>.</w:t>
      </w:r>
      <w:r w:rsidR="00AD4747" w:rsidRPr="00C86C5F">
        <w:rPr>
          <w:color w:val="000000" w:themeColor="text1"/>
          <w:lang w:val="en-US"/>
        </w:rPr>
        <w:t xml:space="preserve"> Additionally, this character pertains to the structures that are part of the foregut (i.e., part of the mouth structures). Thus, </w:t>
      </w:r>
      <w:proofErr w:type="spellStart"/>
      <w:r w:rsidR="00AD4747" w:rsidRPr="00C86C5F">
        <w:rPr>
          <w:i/>
          <w:iCs/>
          <w:color w:val="000000" w:themeColor="text1"/>
          <w:lang w:val="en-US"/>
        </w:rPr>
        <w:t>Aysheaia</w:t>
      </w:r>
      <w:proofErr w:type="spellEnd"/>
      <w:r w:rsidR="00AD4747" w:rsidRPr="00C86C5F">
        <w:rPr>
          <w:i/>
          <w:iCs/>
          <w:color w:val="000000" w:themeColor="text1"/>
          <w:lang w:val="en-US"/>
        </w:rPr>
        <w:t xml:space="preserve"> </w:t>
      </w:r>
      <w:r w:rsidR="00AD4747" w:rsidRPr="00C86C5F">
        <w:rPr>
          <w:color w:val="000000" w:themeColor="text1"/>
          <w:lang w:val="en-US"/>
        </w:rPr>
        <w:t xml:space="preserve">is scored as absent since the papillate structure around its mouth are interpreted to be part of the cuticle around the mouth and not part of the mouth </w:t>
      </w:r>
      <w:r w:rsidR="00AD4747" w:rsidRPr="00C86C5F">
        <w:rPr>
          <w:i/>
          <w:iCs/>
          <w:color w:val="000000" w:themeColor="text1"/>
          <w:lang w:val="en-US"/>
        </w:rPr>
        <w:t>per se</w:t>
      </w:r>
      <w:r w:rsidR="00AD4747" w:rsidRPr="00C86C5F">
        <w:rPr>
          <w:color w:val="000000" w:themeColor="text1"/>
          <w:lang w:val="en-US"/>
        </w:rPr>
        <w:t xml:space="preserve">. This is similar to </w:t>
      </w:r>
      <w:proofErr w:type="spellStart"/>
      <w:r w:rsidR="00AD4747" w:rsidRPr="00C86C5F">
        <w:rPr>
          <w:i/>
          <w:iCs/>
          <w:color w:val="000000" w:themeColor="text1"/>
          <w:lang w:val="en-US"/>
        </w:rPr>
        <w:t>Milnesium</w:t>
      </w:r>
      <w:proofErr w:type="spellEnd"/>
      <w:r w:rsidR="00AD4747" w:rsidRPr="00C86C5F">
        <w:rPr>
          <w:i/>
          <w:iCs/>
          <w:color w:val="000000" w:themeColor="text1"/>
          <w:lang w:val="en-US"/>
        </w:rPr>
        <w:t xml:space="preserve"> </w:t>
      </w:r>
      <w:r w:rsidR="00AD4747" w:rsidRPr="00C86C5F">
        <w:rPr>
          <w:color w:val="000000" w:themeColor="text1"/>
          <w:lang w:val="en-US"/>
        </w:rPr>
        <w:t xml:space="preserve">that has both cephalic papillae and </w:t>
      </w:r>
      <w:proofErr w:type="spellStart"/>
      <w:r w:rsidR="00AD4747" w:rsidRPr="00C86C5F">
        <w:rPr>
          <w:color w:val="000000" w:themeColor="text1"/>
          <w:lang w:val="en-US"/>
        </w:rPr>
        <w:t>peribuccal</w:t>
      </w:r>
      <w:proofErr w:type="spellEnd"/>
      <w:r w:rsidR="00AD4747" w:rsidRPr="00C86C5F">
        <w:rPr>
          <w:color w:val="000000" w:themeColor="text1"/>
          <w:lang w:val="en-US"/>
        </w:rPr>
        <w:t xml:space="preserve"> lamellae </w:t>
      </w:r>
      <w:sdt>
        <w:sdtPr>
          <w:rPr>
            <w:color w:val="000000"/>
            <w:lang w:val="en-US"/>
          </w:rPr>
          <w:tag w:val="MENDELEY_CITATION_v3_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"/>
          <w:id w:val="-1775163332"/>
          <w:placeholder>
            <w:docPart w:val="DefaultPlaceholder_-1854013440"/>
          </w:placeholder>
        </w:sdtPr>
        <w:sdtContent>
          <w:r w:rsidR="00651AF7" w:rsidRPr="00651AF7">
            <w:rPr>
              <w:rFonts w:eastAsia="Times New Roman"/>
              <w:color w:val="000000"/>
            </w:rPr>
            <w:t xml:space="preserve">(Michalczyk </w:t>
          </w:r>
          <w:r w:rsidR="00651AF7" w:rsidRPr="00651AF7">
            <w:rPr>
              <w:rFonts w:eastAsia="Times New Roman"/>
              <w:i/>
              <w:iCs/>
              <w:color w:val="000000"/>
            </w:rPr>
            <w:t>et al.</w:t>
          </w:r>
          <w:r w:rsidR="00651AF7" w:rsidRPr="00651AF7">
            <w:rPr>
              <w:rFonts w:eastAsia="Times New Roman"/>
              <w:color w:val="000000"/>
            </w:rPr>
            <w:t xml:space="preserve"> 2012)</w:t>
          </w:r>
        </w:sdtContent>
      </w:sdt>
      <w:r w:rsidR="00AD4747" w:rsidRPr="00C86C5F">
        <w:rPr>
          <w:color w:val="000000" w:themeColor="text1"/>
          <w:lang w:val="en-US"/>
        </w:rPr>
        <w:t>. The latter structure</w:t>
      </w:r>
      <w:r w:rsidR="004A17F1" w:rsidRPr="00C86C5F">
        <w:rPr>
          <w:color w:val="000000" w:themeColor="text1"/>
          <w:lang w:val="en-US"/>
        </w:rPr>
        <w:t>s are the ones being coded for this character since they are the ones that are part of the foregut.</w:t>
      </w:r>
    </w:p>
    <w:p w14:paraId="5773A30B" w14:textId="77777777" w:rsidR="00B060E9" w:rsidRPr="00B475B4" w:rsidRDefault="00B060E9" w:rsidP="00D47BD5">
      <w:pPr>
        <w:pStyle w:val="Transformationseries"/>
        <w:spacing w:line="360" w:lineRule="auto"/>
        <w:jc w:val="both"/>
        <w:rPr>
          <w:rFonts w:ascii="Times New Roman" w:hAnsi="Times New Roman"/>
          <w:color w:val="000000" w:themeColor="text1"/>
          <w:lang w:val="en-US"/>
        </w:rPr>
      </w:pPr>
      <w:r w:rsidRPr="00B475B4">
        <w:rPr>
          <w:rFonts w:ascii="Times New Roman" w:hAnsi="Times New Roman"/>
          <w:color w:val="000000" w:themeColor="text1"/>
          <w:lang w:val="en-US"/>
        </w:rPr>
        <w:t xml:space="preserve">Nature of </w:t>
      </w:r>
      <w:r w:rsidR="00E367B1" w:rsidRPr="00B475B4">
        <w:rPr>
          <w:rFonts w:ascii="Times New Roman" w:hAnsi="Times New Roman"/>
          <w:color w:val="000000" w:themeColor="text1"/>
          <w:lang w:val="en-US"/>
        </w:rPr>
        <w:t xml:space="preserve">radial </w:t>
      </w:r>
      <w:r w:rsidRPr="00B475B4">
        <w:rPr>
          <w:rFonts w:ascii="Times New Roman" w:hAnsi="Times New Roman"/>
          <w:color w:val="000000" w:themeColor="text1"/>
          <w:lang w:val="en-US"/>
        </w:rPr>
        <w:t xml:space="preserve">structures </w:t>
      </w:r>
      <w:r w:rsidR="0002466A" w:rsidRPr="00B475B4">
        <w:rPr>
          <w:rFonts w:ascii="Times New Roman" w:hAnsi="Times New Roman"/>
          <w:color w:val="000000" w:themeColor="text1"/>
          <w:lang w:val="en-US"/>
        </w:rPr>
        <w:t>at the mouth opening</w:t>
      </w:r>
    </w:p>
    <w:p w14:paraId="0A42B5F1" w14:textId="77777777" w:rsidR="00B060E9" w:rsidRPr="00B475B4" w:rsidRDefault="009C4DBE" w:rsidP="00D47BD5">
      <w:pPr>
        <w:pStyle w:val="Tokendescription"/>
        <w:rPr>
          <w:color w:val="000000" w:themeColor="text1"/>
          <w:lang w:val="en-US"/>
        </w:rPr>
      </w:pPr>
      <w:r w:rsidRPr="00B475B4">
        <w:rPr>
          <w:color w:val="000000" w:themeColor="text1"/>
          <w:lang w:val="en-US"/>
        </w:rPr>
        <w:t xml:space="preserve">(0) </w:t>
      </w:r>
      <w:proofErr w:type="spellStart"/>
      <w:r w:rsidRPr="00B475B4">
        <w:rPr>
          <w:color w:val="000000" w:themeColor="text1"/>
          <w:lang w:val="en-US"/>
        </w:rPr>
        <w:t>scalids</w:t>
      </w:r>
      <w:proofErr w:type="spellEnd"/>
    </w:p>
    <w:p w14:paraId="3C4A82F7" w14:textId="77777777" w:rsidR="00B060E9" w:rsidRPr="00B475B4" w:rsidRDefault="009C4DBE" w:rsidP="00D47BD5">
      <w:pPr>
        <w:pStyle w:val="Tokendescription"/>
        <w:rPr>
          <w:color w:val="000000" w:themeColor="text1"/>
          <w:lang w:val="en-US"/>
        </w:rPr>
      </w:pPr>
      <w:r w:rsidRPr="00B475B4">
        <w:rPr>
          <w:color w:val="000000" w:themeColor="text1"/>
          <w:lang w:val="en-US"/>
        </w:rPr>
        <w:t xml:space="preserve">(1) oral </w:t>
      </w:r>
      <w:proofErr w:type="spellStart"/>
      <w:r w:rsidR="006D706C" w:rsidRPr="00B475B4">
        <w:rPr>
          <w:color w:val="000000" w:themeColor="text1"/>
          <w:lang w:val="en-US"/>
        </w:rPr>
        <w:t>peribuccal</w:t>
      </w:r>
      <w:proofErr w:type="spellEnd"/>
      <w:r w:rsidR="006D706C" w:rsidRPr="00B475B4">
        <w:rPr>
          <w:color w:val="000000" w:themeColor="text1"/>
          <w:lang w:val="en-US"/>
        </w:rPr>
        <w:t xml:space="preserve"> </w:t>
      </w:r>
      <w:r w:rsidRPr="00B475B4">
        <w:rPr>
          <w:color w:val="000000" w:themeColor="text1"/>
          <w:lang w:val="en-US"/>
        </w:rPr>
        <w:t>lamellae</w:t>
      </w:r>
    </w:p>
    <w:p w14:paraId="118F2236" w14:textId="77777777" w:rsidR="00B060E9" w:rsidRPr="00B475B4" w:rsidRDefault="00B060E9" w:rsidP="00D47BD5">
      <w:pPr>
        <w:pStyle w:val="Tokendescription"/>
        <w:rPr>
          <w:color w:val="000000" w:themeColor="text1"/>
          <w:lang w:val="en-US"/>
        </w:rPr>
      </w:pPr>
      <w:r w:rsidRPr="00B475B4">
        <w:rPr>
          <w:color w:val="000000" w:themeColor="text1"/>
          <w:lang w:val="en-US"/>
        </w:rPr>
        <w:t xml:space="preserve">(2) radial plates organized as a mouth apparatus </w:t>
      </w:r>
    </w:p>
    <w:p w14:paraId="3B203B59" w14:textId="77777777" w:rsidR="00E50298" w:rsidRPr="00B475B4" w:rsidRDefault="00E50298" w:rsidP="00D47BD5">
      <w:pPr>
        <w:pStyle w:val="Tokendescription"/>
        <w:rPr>
          <w:color w:val="000000" w:themeColor="text1"/>
          <w:lang w:val="en-US"/>
        </w:rPr>
      </w:pPr>
      <w:r w:rsidRPr="00B475B4">
        <w:rPr>
          <w:color w:val="000000" w:themeColor="text1"/>
          <w:lang w:val="en-US"/>
        </w:rPr>
        <w:t xml:space="preserve">(3) oral </w:t>
      </w:r>
      <w:proofErr w:type="spellStart"/>
      <w:r w:rsidR="006D706C" w:rsidRPr="00B475B4">
        <w:rPr>
          <w:color w:val="000000" w:themeColor="text1"/>
          <w:lang w:val="en-US"/>
        </w:rPr>
        <w:t>peribuccal</w:t>
      </w:r>
      <w:proofErr w:type="spellEnd"/>
      <w:r w:rsidR="006D706C" w:rsidRPr="00B475B4">
        <w:rPr>
          <w:color w:val="000000" w:themeColor="text1"/>
          <w:lang w:val="en-US"/>
        </w:rPr>
        <w:t xml:space="preserve"> </w:t>
      </w:r>
      <w:r w:rsidR="00876D37" w:rsidRPr="00B475B4">
        <w:rPr>
          <w:color w:val="000000" w:themeColor="text1"/>
          <w:lang w:val="en-US"/>
        </w:rPr>
        <w:t>lamina</w:t>
      </w:r>
    </w:p>
    <w:p w14:paraId="5E9194FB" w14:textId="77777777" w:rsidR="00062005" w:rsidRPr="00B475B4" w:rsidRDefault="00CC5946" w:rsidP="00D47BD5">
      <w:pPr>
        <w:pStyle w:val="Tokendescription"/>
        <w:rPr>
          <w:color w:val="000000" w:themeColor="text1"/>
          <w:lang w:val="en-US"/>
        </w:rPr>
      </w:pPr>
      <w:r w:rsidRPr="00B475B4">
        <w:rPr>
          <w:color w:val="000000" w:themeColor="text1"/>
          <w:lang w:val="en-US"/>
        </w:rPr>
        <w:t>(–)</w:t>
      </w:r>
      <w:r w:rsidR="00062005" w:rsidRPr="00B475B4">
        <w:rPr>
          <w:color w:val="000000" w:themeColor="text1"/>
          <w:lang w:val="en-US"/>
        </w:rPr>
        <w:t xml:space="preserve"> </w:t>
      </w:r>
      <w:r w:rsidR="00F23568" w:rsidRPr="00B475B4">
        <w:rPr>
          <w:color w:val="000000" w:themeColor="text1"/>
          <w:lang w:val="en-US"/>
        </w:rPr>
        <w:t xml:space="preserve">inapplicable: </w:t>
      </w:r>
      <w:r w:rsidR="00062005" w:rsidRPr="00B475B4">
        <w:rPr>
          <w:color w:val="000000" w:themeColor="text1"/>
          <w:lang w:val="en-US"/>
        </w:rPr>
        <w:t xml:space="preserve">radial </w:t>
      </w:r>
      <w:r w:rsidR="006D3F36" w:rsidRPr="00B475B4">
        <w:rPr>
          <w:color w:val="000000" w:themeColor="text1"/>
          <w:lang w:val="en-US"/>
        </w:rPr>
        <w:t>circumoral</w:t>
      </w:r>
      <w:r w:rsidR="00062005" w:rsidRPr="00B475B4">
        <w:rPr>
          <w:color w:val="000000" w:themeColor="text1"/>
          <w:lang w:val="en-US"/>
        </w:rPr>
        <w:t xml:space="preserve"> structures </w:t>
      </w:r>
      <w:r w:rsidR="00875F26" w:rsidRPr="00B475B4">
        <w:rPr>
          <w:color w:val="000000" w:themeColor="text1"/>
          <w:lang w:val="en-US"/>
        </w:rPr>
        <w:t>(</w:t>
      </w:r>
      <w:r w:rsidR="00310AC1" w:rsidRPr="00B475B4">
        <w:rPr>
          <w:color w:val="000000" w:themeColor="text1"/>
          <w:lang w:val="en-US"/>
        </w:rPr>
        <w:t>Character</w:t>
      </w:r>
      <w:r w:rsidR="00875F26" w:rsidRPr="00B475B4">
        <w:rPr>
          <w:color w:val="000000" w:themeColor="text1"/>
          <w:lang w:val="en-US"/>
        </w:rPr>
        <w:t xml:space="preserve"> </w:t>
      </w:r>
      <w:r w:rsidR="005D3E1A" w:rsidRPr="00B475B4">
        <w:rPr>
          <w:color w:val="000000" w:themeColor="text1"/>
          <w:lang w:val="en-US"/>
        </w:rPr>
        <w:t>19</w:t>
      </w:r>
      <w:r w:rsidR="007C347F" w:rsidRPr="00B475B4">
        <w:rPr>
          <w:color w:val="000000" w:themeColor="text1"/>
          <w:lang w:val="en-US"/>
        </w:rPr>
        <w:t>)</w:t>
      </w:r>
      <w:r w:rsidR="00701650" w:rsidRPr="00B475B4">
        <w:rPr>
          <w:color w:val="000000" w:themeColor="text1"/>
          <w:lang w:val="en-US"/>
        </w:rPr>
        <w:t xml:space="preserve"> absent</w:t>
      </w:r>
    </w:p>
    <w:p w14:paraId="120D3E3F" w14:textId="7E800F9D" w:rsidR="008B315F" w:rsidRPr="00B475B4" w:rsidRDefault="009C4DBE" w:rsidP="00D47BD5">
      <w:pPr>
        <w:jc w:val="both"/>
        <w:rPr>
          <w:color w:val="000000" w:themeColor="text1"/>
          <w:lang w:val="en-US"/>
        </w:rPr>
      </w:pPr>
      <w:r w:rsidRPr="00B475B4">
        <w:rPr>
          <w:color w:val="000000" w:themeColor="text1"/>
          <w:lang w:val="en-US"/>
        </w:rPr>
        <w:t xml:space="preserve">Panarthropods express a considerable diversity of </w:t>
      </w:r>
      <w:r w:rsidR="006D3F36" w:rsidRPr="00B475B4">
        <w:rPr>
          <w:color w:val="000000" w:themeColor="text1"/>
          <w:lang w:val="en-US"/>
        </w:rPr>
        <w:t>circumoral</w:t>
      </w:r>
      <w:r w:rsidR="00A455A7" w:rsidRPr="00B475B4">
        <w:rPr>
          <w:color w:val="000000" w:themeColor="text1"/>
          <w:lang w:val="en-US"/>
        </w:rPr>
        <w:t xml:space="preserve"> structures</w:t>
      </w:r>
      <w:r w:rsidRPr="00B475B4">
        <w:rPr>
          <w:color w:val="000000" w:themeColor="text1"/>
          <w:lang w:val="en-US"/>
        </w:rPr>
        <w:t xml:space="preserve">, which </w:t>
      </w:r>
      <w:r w:rsidR="00A455A7" w:rsidRPr="00B475B4">
        <w:rPr>
          <w:color w:val="000000" w:themeColor="text1"/>
          <w:lang w:val="en-US"/>
        </w:rPr>
        <w:t xml:space="preserve">represent a </w:t>
      </w:r>
      <w:proofErr w:type="spellStart"/>
      <w:r w:rsidR="00A455A7" w:rsidRPr="00B475B4">
        <w:rPr>
          <w:color w:val="000000" w:themeColor="text1"/>
          <w:lang w:val="en-US"/>
        </w:rPr>
        <w:t>symplesiomorphic</w:t>
      </w:r>
      <w:proofErr w:type="spellEnd"/>
      <w:r w:rsidR="00A455A7" w:rsidRPr="00B475B4">
        <w:rPr>
          <w:color w:val="000000" w:themeColor="text1"/>
          <w:lang w:val="en-US"/>
        </w:rPr>
        <w:t xml:space="preserve"> feature of </w:t>
      </w:r>
      <w:proofErr w:type="spellStart"/>
      <w:r w:rsidR="00A455A7" w:rsidRPr="00B475B4">
        <w:rPr>
          <w:color w:val="000000" w:themeColor="text1"/>
          <w:lang w:val="en-US"/>
        </w:rPr>
        <w:t>Ecdysozoa</w:t>
      </w:r>
      <w:proofErr w:type="spellEnd"/>
      <w:r w:rsidR="00A455A7" w:rsidRPr="00B475B4">
        <w:rPr>
          <w:color w:val="000000" w:themeColor="text1"/>
          <w:lang w:val="en-US"/>
        </w:rPr>
        <w:t xml:space="preserve"> as a whole </w:t>
      </w:r>
      <w:r w:rsidR="00A532E8" w:rsidRPr="00B475B4">
        <w:rPr>
          <w:color w:val="000000" w:themeColor="text1"/>
          <w:lang w:val="en-US"/>
        </w:rPr>
        <w:t xml:space="preserve">(e.g., </w:t>
      </w:r>
      <w:sdt>
        <w:sdtPr>
          <w:rPr>
            <w:color w:val="000000"/>
            <w:lang w:val="en-US"/>
          </w:rPr>
          <w:tag w:val="MENDELEY_CITATION_v3_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"/>
          <w:id w:val="1045574646"/>
          <w:placeholder>
            <w:docPart w:val="DefaultPlaceholder_-1854013440"/>
          </w:placeholder>
        </w:sdtPr>
        <w:sdtContent>
          <w:r w:rsidR="00651AF7" w:rsidRPr="00651AF7">
            <w:rPr>
              <w:color w:val="000000"/>
              <w:lang w:val="en-US"/>
            </w:rPr>
            <w:t>(Edgecombe 2009)</w:t>
          </w:r>
        </w:sdtContent>
      </w:sdt>
      <w:r w:rsidR="00A532E8" w:rsidRPr="00B475B4">
        <w:rPr>
          <w:color w:val="000000" w:themeColor="text1"/>
          <w:lang w:val="en-US"/>
        </w:rPr>
        <w:t>)</w:t>
      </w:r>
      <w:r w:rsidR="00A455A7" w:rsidRPr="00B475B4">
        <w:rPr>
          <w:color w:val="000000" w:themeColor="text1"/>
          <w:lang w:val="en-US"/>
        </w:rPr>
        <w:t xml:space="preserve">. </w:t>
      </w:r>
      <w:r w:rsidR="00CC3634" w:rsidRPr="00B475B4">
        <w:rPr>
          <w:i/>
          <w:color w:val="000000" w:themeColor="text1"/>
          <w:lang w:val="en-US"/>
        </w:rPr>
        <w:t>Kerygmachela</w:t>
      </w:r>
      <w:r w:rsidR="00CD7772" w:rsidRPr="00B475B4">
        <w:rPr>
          <w:i/>
          <w:color w:val="000000" w:themeColor="text1"/>
          <w:lang w:val="en-US"/>
        </w:rPr>
        <w:t xml:space="preserve"> </w:t>
      </w:r>
      <w:r w:rsidR="00CD7772" w:rsidRPr="00B475B4">
        <w:rPr>
          <w:color w:val="000000" w:themeColor="text1"/>
          <w:lang w:val="en-US"/>
        </w:rPr>
        <w:t>bear oral lamellae</w:t>
      </w:r>
      <w:r w:rsidR="00A532E8" w:rsidRPr="00B475B4">
        <w:rPr>
          <w:color w:val="000000" w:themeColor="text1"/>
          <w:lang w:val="en-US"/>
        </w:rPr>
        <w:t xml:space="preserve"> </w:t>
      </w:r>
      <w:sdt>
        <w:sdtPr>
          <w:rPr>
            <w:color w:val="000000"/>
            <w:lang w:val="en-US"/>
          </w:rPr>
          <w:tag w:val="MENDELEY_CITATION_v3_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1dfQ=="/>
          <w:id w:val="684102782"/>
          <w:placeholder>
            <w:docPart w:val="DefaultPlaceholder_-1854013440"/>
          </w:placeholder>
        </w:sdtPr>
        <w:sdtContent>
          <w:r w:rsidR="00651AF7" w:rsidRPr="00651AF7">
            <w:rPr>
              <w:color w:val="000000"/>
              <w:lang w:val="en-US"/>
            </w:rPr>
            <w:t>(Budd 1993, 1998)</w:t>
          </w:r>
        </w:sdtContent>
      </w:sdt>
      <w:r w:rsidR="00AE4F2E" w:rsidRPr="00B475B4">
        <w:rPr>
          <w:color w:val="000000" w:themeColor="text1"/>
          <w:lang w:val="en-US"/>
        </w:rPr>
        <w:t xml:space="preserve">; </w:t>
      </w:r>
      <w:r w:rsidR="00575954" w:rsidRPr="00B475B4">
        <w:rPr>
          <w:color w:val="000000" w:themeColor="text1"/>
          <w:lang w:val="en-US"/>
        </w:rPr>
        <w:t xml:space="preserve">a similar </w:t>
      </w:r>
      <w:r w:rsidR="00AE4135" w:rsidRPr="00B475B4">
        <w:rPr>
          <w:color w:val="000000" w:themeColor="text1"/>
          <w:lang w:val="en-US"/>
        </w:rPr>
        <w:t xml:space="preserve">feature </w:t>
      </w:r>
      <w:r w:rsidR="00575954" w:rsidRPr="00B475B4">
        <w:rPr>
          <w:color w:val="000000" w:themeColor="text1"/>
          <w:lang w:val="en-US"/>
        </w:rPr>
        <w:t>occurs in</w:t>
      </w:r>
      <w:r w:rsidR="00011B79" w:rsidRPr="00B475B4">
        <w:rPr>
          <w:color w:val="000000" w:themeColor="text1"/>
          <w:lang w:val="en-US"/>
        </w:rPr>
        <w:t xml:space="preserve"> the oral cone of</w:t>
      </w:r>
      <w:r w:rsidR="00575954" w:rsidRPr="00B475B4">
        <w:rPr>
          <w:color w:val="000000" w:themeColor="text1"/>
          <w:lang w:val="en-US"/>
        </w:rPr>
        <w:t xml:space="preserve"> </w:t>
      </w:r>
      <w:r w:rsidR="00CD7772" w:rsidRPr="00B475B4">
        <w:rPr>
          <w:color w:val="000000" w:themeColor="text1"/>
          <w:lang w:val="en-US"/>
        </w:rPr>
        <w:t xml:space="preserve">some </w:t>
      </w:r>
      <w:proofErr w:type="spellStart"/>
      <w:r w:rsidR="00CD7772" w:rsidRPr="00B475B4">
        <w:rPr>
          <w:color w:val="000000" w:themeColor="text1"/>
          <w:lang w:val="en-US"/>
        </w:rPr>
        <w:t>eut</w:t>
      </w:r>
      <w:r w:rsidR="00575954" w:rsidRPr="00B475B4">
        <w:rPr>
          <w:color w:val="000000" w:themeColor="text1"/>
          <w:lang w:val="en-US"/>
        </w:rPr>
        <w:t>ardigrad</w:t>
      </w:r>
      <w:r w:rsidR="00CD7772" w:rsidRPr="00B475B4">
        <w:rPr>
          <w:color w:val="000000" w:themeColor="text1"/>
          <w:lang w:val="en-US"/>
        </w:rPr>
        <w:t>es</w:t>
      </w:r>
      <w:proofErr w:type="spellEnd"/>
      <w:r w:rsidR="00CD7772" w:rsidRPr="00B475B4">
        <w:rPr>
          <w:color w:val="000000" w:themeColor="text1"/>
          <w:lang w:val="en-US"/>
        </w:rPr>
        <w:t xml:space="preserve"> </w:t>
      </w:r>
      <w:sdt>
        <w:sdtPr>
          <w:rPr>
            <w:color w:val="000000"/>
            <w:lang w:val="en-US"/>
          </w:rPr>
          <w:tag w:val="MENDELEY_CITATION_v3_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"/>
          <w:id w:val="447281858"/>
          <w:placeholder>
            <w:docPart w:val="DefaultPlaceholder_-1854013440"/>
          </w:placeholder>
        </w:sdtPr>
        <w:sdtContent>
          <w:r w:rsidR="00651AF7" w:rsidRPr="00651AF7">
            <w:rPr>
              <w:rFonts w:eastAsia="Times New Roman"/>
              <w:color w:val="000000"/>
            </w:rPr>
            <w:t xml:space="preserve">(Kristensen 1982; Bertolani </w:t>
          </w:r>
          <w:r w:rsidR="00651AF7" w:rsidRPr="00651AF7">
            <w:rPr>
              <w:rFonts w:eastAsia="Times New Roman"/>
              <w:i/>
              <w:iCs/>
              <w:color w:val="000000"/>
            </w:rPr>
            <w:t>et al.</w:t>
          </w:r>
          <w:r w:rsidR="00651AF7" w:rsidRPr="00651AF7">
            <w:rPr>
              <w:rFonts w:eastAsia="Times New Roman"/>
              <w:color w:val="000000"/>
            </w:rPr>
            <w:t xml:space="preserve"> 2011; Michalczyk </w:t>
          </w:r>
          <w:r w:rsidR="00651AF7" w:rsidRPr="00651AF7">
            <w:rPr>
              <w:rFonts w:eastAsia="Times New Roman"/>
              <w:i/>
              <w:iCs/>
              <w:color w:val="000000"/>
            </w:rPr>
            <w:t>et al.</w:t>
          </w:r>
          <w:r w:rsidR="00651AF7" w:rsidRPr="00651AF7">
            <w:rPr>
              <w:rFonts w:eastAsia="Times New Roman"/>
              <w:color w:val="000000"/>
            </w:rPr>
            <w:t xml:space="preserve"> 2012)</w:t>
          </w:r>
        </w:sdtContent>
      </w:sdt>
      <w:r w:rsidR="00CD7772" w:rsidRPr="00B475B4">
        <w:rPr>
          <w:color w:val="000000" w:themeColor="text1"/>
          <w:lang w:val="en-US"/>
        </w:rPr>
        <w:t>.</w:t>
      </w:r>
      <w:r w:rsidR="002C14A0" w:rsidRPr="00B475B4">
        <w:rPr>
          <w:color w:val="000000" w:themeColor="text1"/>
          <w:lang w:val="en-US"/>
        </w:rPr>
        <w:t xml:space="preserve"> </w:t>
      </w:r>
      <w:proofErr w:type="spellStart"/>
      <w:r w:rsidR="002C14A0" w:rsidRPr="00B475B4">
        <w:rPr>
          <w:i/>
          <w:iCs/>
          <w:color w:val="000000" w:themeColor="text1"/>
          <w:lang w:val="en-US"/>
        </w:rPr>
        <w:t>Isohypsibius</w:t>
      </w:r>
      <w:proofErr w:type="spellEnd"/>
      <w:r w:rsidR="002C14A0" w:rsidRPr="00B475B4">
        <w:rPr>
          <w:i/>
          <w:iCs/>
          <w:color w:val="000000" w:themeColor="text1"/>
          <w:lang w:val="en-US"/>
        </w:rPr>
        <w:t xml:space="preserve"> </w:t>
      </w:r>
      <w:proofErr w:type="spellStart"/>
      <w:r w:rsidR="002C14A0" w:rsidRPr="00B475B4">
        <w:rPr>
          <w:i/>
          <w:iCs/>
          <w:color w:val="000000" w:themeColor="text1"/>
          <w:lang w:val="en-US"/>
        </w:rPr>
        <w:t>prosostomus</w:t>
      </w:r>
      <w:proofErr w:type="spellEnd"/>
      <w:r w:rsidR="002C14A0" w:rsidRPr="00B475B4">
        <w:rPr>
          <w:i/>
          <w:iCs/>
          <w:color w:val="000000" w:themeColor="text1"/>
          <w:lang w:val="en-US"/>
        </w:rPr>
        <w:t xml:space="preserve"> </w:t>
      </w:r>
      <w:r w:rsidR="002C14A0" w:rsidRPr="00B475B4">
        <w:rPr>
          <w:color w:val="000000" w:themeColor="text1"/>
          <w:lang w:val="en-US"/>
        </w:rPr>
        <w:t xml:space="preserve">has a continuous lamina unlike the separated lamellae found in some </w:t>
      </w:r>
      <w:proofErr w:type="spellStart"/>
      <w:r w:rsidR="002C14A0" w:rsidRPr="00B475B4">
        <w:rPr>
          <w:color w:val="000000" w:themeColor="text1"/>
          <w:lang w:val="en-US"/>
        </w:rPr>
        <w:t>eutardigrades</w:t>
      </w:r>
      <w:proofErr w:type="spellEnd"/>
      <w:r w:rsidR="002C14A0" w:rsidRPr="00B475B4">
        <w:rPr>
          <w:color w:val="000000" w:themeColor="text1"/>
          <w:lang w:val="en-US"/>
        </w:rPr>
        <w:t xml:space="preserve"> </w:t>
      </w:r>
      <w:sdt>
        <w:sdtPr>
          <w:rPr>
            <w:color w:val="000000"/>
            <w:lang w:val="en-US"/>
          </w:rPr>
          <w:tag w:val="MENDELEY_CITATION_v3_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"/>
          <w:id w:val="-1427728322"/>
          <w:placeholder>
            <w:docPart w:val="DefaultPlaceholder_-1854013440"/>
          </w:placeholder>
        </w:sdtPr>
        <w:sdtContent>
          <w:r w:rsidR="00651AF7" w:rsidRPr="00651AF7">
            <w:rPr>
              <w:rFonts w:eastAsia="Times New Roman"/>
              <w:color w:val="000000"/>
            </w:rPr>
            <w:t>(</w:t>
          </w:r>
          <w:proofErr w:type="spellStart"/>
          <w:r w:rsidR="00651AF7" w:rsidRPr="00651AF7">
            <w:rPr>
              <w:rFonts w:eastAsia="Times New Roman"/>
              <w:color w:val="000000"/>
            </w:rPr>
            <w:t>Gąsiorek</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19)</w:t>
          </w:r>
        </w:sdtContent>
      </w:sdt>
      <w:r w:rsidR="002C14A0" w:rsidRPr="00B475B4">
        <w:rPr>
          <w:color w:val="000000" w:themeColor="text1"/>
          <w:lang w:val="en-US"/>
        </w:rPr>
        <w:t>.</w:t>
      </w:r>
      <w:r w:rsidR="00AE4F2E" w:rsidRPr="00B475B4">
        <w:rPr>
          <w:color w:val="000000" w:themeColor="text1"/>
          <w:lang w:val="en-US"/>
        </w:rPr>
        <w:t xml:space="preserve"> </w:t>
      </w:r>
      <w:r w:rsidR="0041666E" w:rsidRPr="00B475B4">
        <w:rPr>
          <w:color w:val="000000" w:themeColor="text1"/>
          <w:lang w:val="en-US"/>
        </w:rPr>
        <w:t xml:space="preserve"> </w:t>
      </w:r>
      <w:proofErr w:type="spellStart"/>
      <w:r w:rsidR="00975B64" w:rsidRPr="00B475B4">
        <w:rPr>
          <w:i/>
          <w:color w:val="000000" w:themeColor="text1"/>
          <w:lang w:val="en-US"/>
        </w:rPr>
        <w:t>Pambdelurion</w:t>
      </w:r>
      <w:proofErr w:type="spellEnd"/>
      <w:r w:rsidR="00975B64" w:rsidRPr="00B475B4">
        <w:rPr>
          <w:color w:val="000000" w:themeColor="text1"/>
          <w:lang w:val="en-US"/>
        </w:rPr>
        <w:t xml:space="preserve"> </w:t>
      </w:r>
      <w:sdt>
        <w:sdtPr>
          <w:rPr>
            <w:color w:val="000000"/>
            <w:lang w:val="en-US"/>
          </w:rPr>
          <w:tag w:val="MENDELEY_CITATION_v3_eyJjaXRhdGlvbklEIjoiTUVOREVMRVlfQ0lUQVRJT05fNmZlZGM5ZjktZTM2My00MTEyLTk2YTUtNjhjMjJmMmE1ZDU1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
          <w:id w:val="564155010"/>
          <w:placeholder>
            <w:docPart w:val="DefaultPlaceholder_-1854013440"/>
          </w:placeholder>
        </w:sdtPr>
        <w:sdtContent>
          <w:r w:rsidR="00651AF7" w:rsidRPr="00651AF7">
            <w:rPr>
              <w:color w:val="000000"/>
              <w:lang w:val="en-US"/>
            </w:rPr>
            <w:t>(Budd 1997)</w:t>
          </w:r>
        </w:sdtContent>
      </w:sdt>
      <w:r w:rsidR="00975B64" w:rsidRPr="00B475B4">
        <w:rPr>
          <w:color w:val="000000" w:themeColor="text1"/>
          <w:lang w:val="en-US"/>
        </w:rPr>
        <w:t xml:space="preserve"> and </w:t>
      </w:r>
      <w:proofErr w:type="spellStart"/>
      <w:r w:rsidR="008A16F8" w:rsidRPr="00B475B4">
        <w:rPr>
          <w:color w:val="000000" w:themeColor="text1"/>
          <w:lang w:val="en-US"/>
        </w:rPr>
        <w:t>radiodontans</w:t>
      </w:r>
      <w:proofErr w:type="spellEnd"/>
      <w:r w:rsidR="00575954" w:rsidRPr="00B475B4">
        <w:rPr>
          <w:color w:val="000000" w:themeColor="text1"/>
          <w:lang w:val="en-US"/>
        </w:rPr>
        <w:t xml:space="preserve"> </w:t>
      </w:r>
      <w:sdt>
        <w:sdtPr>
          <w:rPr>
            <w:color w:val="000000"/>
            <w:lang w:val="en-US"/>
          </w:rPr>
          <w:tag w:val="MENDELEY_CITATION_v3_eyJjaXRhdGlvbklEIjoiTUVOREVMRVlfQ0lUQVRJT05fYjVhZmE5ZDYtZGY0Yy00NTIzLTgzMDgtZTczMmJmOWFmZjYw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
          <w:id w:val="875824774"/>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 Daley and Edgecombe 2014)</w:t>
          </w:r>
        </w:sdtContent>
      </w:sdt>
      <w:r w:rsidR="00510AAA" w:rsidRPr="00B475B4">
        <w:rPr>
          <w:color w:val="000000" w:themeColor="text1"/>
          <w:lang w:val="en-US"/>
        </w:rPr>
        <w:t xml:space="preserve"> </w:t>
      </w:r>
      <w:r w:rsidR="00677223" w:rsidRPr="00B475B4">
        <w:rPr>
          <w:color w:val="000000" w:themeColor="text1"/>
          <w:lang w:val="en-US"/>
        </w:rPr>
        <w:t xml:space="preserve">exhibit </w:t>
      </w:r>
      <w:r w:rsidR="00575954" w:rsidRPr="00B475B4">
        <w:rPr>
          <w:color w:val="000000" w:themeColor="text1"/>
          <w:lang w:val="en-US"/>
        </w:rPr>
        <w:t xml:space="preserve">radially arranged </w:t>
      </w:r>
      <w:r w:rsidR="00F02FC3" w:rsidRPr="00B475B4">
        <w:rPr>
          <w:color w:val="000000" w:themeColor="text1"/>
          <w:lang w:val="en-US"/>
        </w:rPr>
        <w:t>plates that together form a mouth apparatus</w:t>
      </w:r>
      <w:r w:rsidR="008B315F" w:rsidRPr="00B475B4">
        <w:rPr>
          <w:color w:val="000000" w:themeColor="text1"/>
          <w:lang w:val="en-US"/>
        </w:rPr>
        <w:t xml:space="preserve"> </w:t>
      </w:r>
      <w:sdt>
        <w:sdtPr>
          <w:rPr>
            <w:color w:val="000000"/>
            <w:lang w:val="en-US"/>
          </w:rPr>
          <w:tag w:val="MENDELEY_CITATION_v3_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"/>
          <w:id w:val="1861777031"/>
          <w:placeholder>
            <w:docPart w:val="DefaultPlaceholder_-1854013440"/>
          </w:placeholder>
        </w:sdtPr>
        <w:sdtContent>
          <w:r w:rsidR="00651AF7" w:rsidRPr="00651AF7">
            <w:rPr>
              <w:color w:val="000000"/>
              <w:lang w:val="en-US"/>
            </w:rPr>
            <w:t>(Daley and Bergström 2012)</w:t>
          </w:r>
        </w:sdtContent>
      </w:sdt>
      <w:r w:rsidR="00575954" w:rsidRPr="00B475B4">
        <w:rPr>
          <w:color w:val="000000" w:themeColor="text1"/>
          <w:lang w:val="en-US"/>
        </w:rPr>
        <w:t xml:space="preserve">. </w:t>
      </w:r>
      <w:r w:rsidR="00A717D5" w:rsidRPr="00B475B4">
        <w:rPr>
          <w:color w:val="000000" w:themeColor="text1"/>
          <w:lang w:val="en-US"/>
        </w:rPr>
        <w:t xml:space="preserve"> </w:t>
      </w:r>
      <w:r w:rsidR="005E36C8" w:rsidRPr="00B475B4">
        <w:rPr>
          <w:color w:val="000000" w:themeColor="text1"/>
          <w:lang w:val="en-US"/>
        </w:rPr>
        <w:t>The</w:t>
      </w:r>
      <w:r w:rsidR="000164CD" w:rsidRPr="00B475B4">
        <w:rPr>
          <w:color w:val="000000" w:themeColor="text1"/>
          <w:lang w:val="en-US"/>
        </w:rPr>
        <w:t xml:space="preserve"> nature of the circumoral structures in </w:t>
      </w:r>
      <w:proofErr w:type="spellStart"/>
      <w:r w:rsidR="000164CD" w:rsidRPr="00B475B4">
        <w:rPr>
          <w:i/>
          <w:color w:val="000000" w:themeColor="text1"/>
          <w:lang w:val="en-US"/>
        </w:rPr>
        <w:t>Megadictyon</w:t>
      </w:r>
      <w:proofErr w:type="spellEnd"/>
      <w:r w:rsidR="0060091F" w:rsidRPr="00B475B4">
        <w:rPr>
          <w:color w:val="000000" w:themeColor="text1"/>
          <w:lang w:val="en-US"/>
        </w:rPr>
        <w:t xml:space="preserve"> </w:t>
      </w:r>
      <w:r w:rsidR="004906FE" w:rsidRPr="00B475B4">
        <w:rPr>
          <w:color w:val="000000" w:themeColor="text1"/>
          <w:lang w:val="en-US"/>
        </w:rPr>
        <w:t xml:space="preserve">and </w:t>
      </w:r>
      <w:proofErr w:type="spellStart"/>
      <w:r w:rsidR="004906FE" w:rsidRPr="00B475B4">
        <w:rPr>
          <w:i/>
          <w:color w:val="000000" w:themeColor="text1"/>
          <w:lang w:val="en-US"/>
        </w:rPr>
        <w:t>Jianshanopodia</w:t>
      </w:r>
      <w:proofErr w:type="spellEnd"/>
      <w:r w:rsidR="004906FE" w:rsidRPr="00B475B4">
        <w:rPr>
          <w:color w:val="000000" w:themeColor="text1"/>
          <w:lang w:val="en-US"/>
        </w:rPr>
        <w:t xml:space="preserve"> </w:t>
      </w:r>
      <w:sdt>
        <w:sdtPr>
          <w:rPr>
            <w:color w:val="000000"/>
            <w:lang w:val="en-US"/>
          </w:rPr>
          <w:tag w:val="MENDELEY_CITATION_v3_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"/>
          <w:id w:val="1852674755"/>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6; Vannier </w:t>
          </w:r>
          <w:r w:rsidR="00651AF7" w:rsidRPr="00651AF7">
            <w:rPr>
              <w:rFonts w:eastAsia="Times New Roman"/>
              <w:i/>
              <w:iCs/>
              <w:color w:val="000000"/>
            </w:rPr>
            <w:t>et al.</w:t>
          </w:r>
          <w:r w:rsidR="00651AF7" w:rsidRPr="00651AF7">
            <w:rPr>
              <w:rFonts w:eastAsia="Times New Roman"/>
              <w:color w:val="000000"/>
            </w:rPr>
            <w:t xml:space="preserve"> 2014)</w:t>
          </w:r>
        </w:sdtContent>
      </w:sdt>
      <w:r w:rsidR="004906FE" w:rsidRPr="00B475B4">
        <w:rPr>
          <w:color w:val="000000" w:themeColor="text1"/>
          <w:lang w:val="en-US"/>
        </w:rPr>
        <w:t xml:space="preserve"> </w:t>
      </w:r>
      <w:r w:rsidR="00F2073F" w:rsidRPr="00B475B4">
        <w:rPr>
          <w:color w:val="000000" w:themeColor="text1"/>
          <w:lang w:val="en-US"/>
        </w:rPr>
        <w:t xml:space="preserve">are scored </w:t>
      </w:r>
      <w:r w:rsidR="0060091F" w:rsidRPr="00B475B4">
        <w:rPr>
          <w:color w:val="000000" w:themeColor="text1"/>
          <w:lang w:val="en-US"/>
        </w:rPr>
        <w:t>as uncertain</w:t>
      </w:r>
      <w:r w:rsidR="004906FE" w:rsidRPr="00B475B4">
        <w:rPr>
          <w:color w:val="000000" w:themeColor="text1"/>
          <w:lang w:val="en-US"/>
        </w:rPr>
        <w:t xml:space="preserve">; in the former case, </w:t>
      </w:r>
      <w:r w:rsidR="0060091F" w:rsidRPr="00B475B4">
        <w:rPr>
          <w:color w:val="000000" w:themeColor="text1"/>
          <w:lang w:val="en-US"/>
        </w:rPr>
        <w:t>t</w:t>
      </w:r>
      <w:r w:rsidR="00575954" w:rsidRPr="00B475B4">
        <w:rPr>
          <w:color w:val="000000" w:themeColor="text1"/>
          <w:lang w:val="en-US"/>
        </w:rPr>
        <w:t xml:space="preserve">he </w:t>
      </w:r>
      <w:proofErr w:type="gramStart"/>
      <w:r w:rsidR="00575954" w:rsidRPr="00B475B4">
        <w:rPr>
          <w:color w:val="000000" w:themeColor="text1"/>
          <w:lang w:val="en-US"/>
        </w:rPr>
        <w:t>type</w:t>
      </w:r>
      <w:proofErr w:type="gramEnd"/>
      <w:r w:rsidR="00575954" w:rsidRPr="00B475B4">
        <w:rPr>
          <w:color w:val="000000" w:themeColor="text1"/>
          <w:lang w:val="en-US"/>
        </w:rPr>
        <w:t xml:space="preserve"> material does not unequivocally </w:t>
      </w:r>
      <w:r w:rsidR="004906FE" w:rsidRPr="00B475B4">
        <w:rPr>
          <w:color w:val="000000" w:themeColor="text1"/>
          <w:lang w:val="en-US"/>
        </w:rPr>
        <w:t xml:space="preserve">exhibit </w:t>
      </w:r>
      <w:r w:rsidR="0060091F" w:rsidRPr="00B475B4">
        <w:rPr>
          <w:color w:val="000000" w:themeColor="text1"/>
          <w:lang w:val="en-US"/>
        </w:rPr>
        <w:t xml:space="preserve">a </w:t>
      </w:r>
      <w:r w:rsidR="00575954" w:rsidRPr="00B475B4">
        <w:rPr>
          <w:color w:val="000000" w:themeColor="text1"/>
          <w:lang w:val="en-US"/>
        </w:rPr>
        <w:t>plate-like nature</w:t>
      </w:r>
      <w:r w:rsidR="004906FE" w:rsidRPr="00B475B4">
        <w:rPr>
          <w:color w:val="000000" w:themeColor="text1"/>
          <w:lang w:val="en-US"/>
        </w:rPr>
        <w:t xml:space="preserve">; in the latter, </w:t>
      </w:r>
      <w:r w:rsidR="0060091F" w:rsidRPr="00B475B4">
        <w:rPr>
          <w:color w:val="000000" w:themeColor="text1"/>
          <w:lang w:val="en-US"/>
        </w:rPr>
        <w:t xml:space="preserve">the </w:t>
      </w:r>
      <w:r w:rsidR="001C7293" w:rsidRPr="00B475B4">
        <w:rPr>
          <w:color w:val="000000" w:themeColor="text1"/>
          <w:lang w:val="en-US"/>
        </w:rPr>
        <w:t xml:space="preserve">documentation </w:t>
      </w:r>
      <w:r w:rsidR="009464BF" w:rsidRPr="00B475B4">
        <w:rPr>
          <w:color w:val="000000" w:themeColor="text1"/>
          <w:lang w:val="en-US"/>
        </w:rPr>
        <w:t xml:space="preserve">of </w:t>
      </w:r>
      <w:r w:rsidR="001C7293" w:rsidRPr="00B475B4">
        <w:rPr>
          <w:color w:val="000000" w:themeColor="text1"/>
          <w:lang w:val="en-US"/>
        </w:rPr>
        <w:t xml:space="preserve">the plates is </w:t>
      </w:r>
      <w:r w:rsidR="009464BF" w:rsidRPr="00B475B4">
        <w:rPr>
          <w:color w:val="000000" w:themeColor="text1"/>
          <w:lang w:val="en-US"/>
        </w:rPr>
        <w:t>inconclusive.</w:t>
      </w:r>
      <w:r w:rsidR="00F051E9" w:rsidRPr="00B475B4">
        <w:rPr>
          <w:color w:val="000000" w:themeColor="text1"/>
          <w:lang w:val="en-US"/>
        </w:rPr>
        <w:t xml:space="preserve"> </w:t>
      </w:r>
      <w:r w:rsidR="00A05267" w:rsidRPr="00B475B4">
        <w:rPr>
          <w:color w:val="000000" w:themeColor="text1"/>
          <w:lang w:val="en-US"/>
        </w:rPr>
        <w:t xml:space="preserve">This character is scored as </w:t>
      </w:r>
      <w:r w:rsidR="003F7BEC" w:rsidRPr="00B475B4">
        <w:rPr>
          <w:color w:val="000000" w:themeColor="text1"/>
          <w:lang w:val="en-US"/>
        </w:rPr>
        <w:t>inapplicable</w:t>
      </w:r>
      <w:r w:rsidR="00A05267" w:rsidRPr="00B475B4">
        <w:rPr>
          <w:color w:val="000000" w:themeColor="text1"/>
          <w:lang w:val="en-US"/>
        </w:rPr>
        <w:t xml:space="preserve"> in </w:t>
      </w:r>
      <w:proofErr w:type="spellStart"/>
      <w:r w:rsidR="00A05267" w:rsidRPr="00B475B4">
        <w:rPr>
          <w:color w:val="000000" w:themeColor="text1"/>
          <w:lang w:val="en-US"/>
        </w:rPr>
        <w:t>Onychophora</w:t>
      </w:r>
      <w:proofErr w:type="spellEnd"/>
      <w:r w:rsidR="00A05267" w:rsidRPr="00B475B4">
        <w:rPr>
          <w:color w:val="000000" w:themeColor="text1"/>
          <w:lang w:val="en-US"/>
        </w:rPr>
        <w:t xml:space="preserve"> g</w:t>
      </w:r>
      <w:r w:rsidR="00F051E9" w:rsidRPr="00B475B4">
        <w:rPr>
          <w:color w:val="000000" w:themeColor="text1"/>
          <w:lang w:val="en-US"/>
        </w:rPr>
        <w:t xml:space="preserve">iven that the </w:t>
      </w:r>
      <w:r w:rsidR="00A05267" w:rsidRPr="00B475B4">
        <w:rPr>
          <w:color w:val="000000" w:themeColor="text1"/>
          <w:lang w:val="en-US"/>
        </w:rPr>
        <w:t xml:space="preserve">bilaterally symmetrical </w:t>
      </w:r>
      <w:r w:rsidR="00F051E9" w:rsidRPr="00B475B4">
        <w:rPr>
          <w:color w:val="000000" w:themeColor="text1"/>
          <w:lang w:val="en-US"/>
        </w:rPr>
        <w:t xml:space="preserve">lip papillae are </w:t>
      </w:r>
      <w:r w:rsidR="008D0FA9" w:rsidRPr="00B475B4">
        <w:rPr>
          <w:color w:val="000000" w:themeColor="text1"/>
          <w:lang w:val="en-US"/>
        </w:rPr>
        <w:t>demonstrably not</w:t>
      </w:r>
      <w:r w:rsidR="00F051E9" w:rsidRPr="00B475B4">
        <w:rPr>
          <w:color w:val="000000" w:themeColor="text1"/>
          <w:lang w:val="en-US"/>
        </w:rPr>
        <w:t xml:space="preserve"> homologous with the </w:t>
      </w:r>
      <w:r w:rsidR="00A05267" w:rsidRPr="00B475B4">
        <w:rPr>
          <w:color w:val="000000" w:themeColor="text1"/>
          <w:lang w:val="en-US"/>
        </w:rPr>
        <w:t xml:space="preserve">radially symmetrical </w:t>
      </w:r>
      <w:r w:rsidR="00F051E9" w:rsidRPr="00B475B4">
        <w:rPr>
          <w:color w:val="000000" w:themeColor="text1"/>
          <w:lang w:val="en-US"/>
        </w:rPr>
        <w:t>circu</w:t>
      </w:r>
      <w:r w:rsidR="000150CC" w:rsidRPr="00B475B4">
        <w:rPr>
          <w:color w:val="000000" w:themeColor="text1"/>
          <w:lang w:val="en-US"/>
        </w:rPr>
        <w:t>moral structures of other taxa</w:t>
      </w:r>
      <w:r w:rsidR="00735E1B" w:rsidRPr="00B475B4">
        <w:rPr>
          <w:color w:val="000000" w:themeColor="text1"/>
          <w:lang w:val="en-US"/>
        </w:rPr>
        <w:t xml:space="preserve"> based on their developmental origin and neurological organization</w:t>
      </w:r>
      <w:r w:rsidR="00C02D03" w:rsidRPr="00B475B4">
        <w:rPr>
          <w:color w:val="000000" w:themeColor="text1"/>
          <w:lang w:val="en-US"/>
        </w:rPr>
        <w:t xml:space="preserve"> </w:t>
      </w:r>
      <w:sdt>
        <w:sdtPr>
          <w:rPr>
            <w:color w:val="000000"/>
            <w:lang w:val="en-US"/>
          </w:rPr>
          <w:tag w:val="MENDELEY_CITATION_v3_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"/>
          <w:id w:val="-326285240"/>
          <w:placeholder>
            <w:docPart w:val="DefaultPlaceholder_-1854013440"/>
          </w:placeholder>
        </w:sdtPr>
        <w:sdtContent>
          <w:r w:rsidR="00651AF7" w:rsidRPr="00651AF7">
            <w:rPr>
              <w:color w:val="000000"/>
              <w:lang w:val="en-US"/>
            </w:rPr>
            <w:t>(Eriksson and Budd 2000; Martin and Mayer 2014)</w:t>
          </w:r>
        </w:sdtContent>
      </w:sdt>
      <w:r w:rsidR="00F051E9" w:rsidRPr="00B475B4">
        <w:rPr>
          <w:color w:val="000000" w:themeColor="text1"/>
          <w:lang w:val="en-US"/>
        </w:rPr>
        <w:t xml:space="preserve">. </w:t>
      </w:r>
    </w:p>
    <w:p w14:paraId="2119C14B" w14:textId="77777777" w:rsidR="00B060E9" w:rsidRPr="00B475B4" w:rsidRDefault="00176BFF" w:rsidP="00D47BD5">
      <w:pPr>
        <w:pStyle w:val="Transformationseries"/>
        <w:spacing w:line="360" w:lineRule="auto"/>
        <w:jc w:val="both"/>
        <w:rPr>
          <w:rFonts w:ascii="Times New Roman" w:hAnsi="Times New Roman"/>
          <w:color w:val="000000" w:themeColor="text1"/>
          <w:lang w:val="en-US"/>
        </w:rPr>
      </w:pPr>
      <w:r w:rsidRPr="00B475B4">
        <w:rPr>
          <w:rFonts w:ascii="Times New Roman" w:hAnsi="Times New Roman"/>
          <w:color w:val="000000" w:themeColor="text1"/>
          <w:lang w:val="en-US"/>
        </w:rPr>
        <w:lastRenderedPageBreak/>
        <w:t xml:space="preserve">Structure of </w:t>
      </w:r>
      <w:r w:rsidR="00261AFA" w:rsidRPr="00B475B4">
        <w:rPr>
          <w:rFonts w:ascii="Times New Roman" w:hAnsi="Times New Roman"/>
          <w:color w:val="000000" w:themeColor="text1"/>
          <w:lang w:val="en-US"/>
        </w:rPr>
        <w:t>radial plates</w:t>
      </w:r>
    </w:p>
    <w:p w14:paraId="74191BE1" w14:textId="77777777" w:rsidR="00B060E9" w:rsidRPr="00B475B4" w:rsidRDefault="00B060E9" w:rsidP="00D47BD5">
      <w:pPr>
        <w:pStyle w:val="Tokendescription"/>
        <w:rPr>
          <w:color w:val="000000" w:themeColor="text1"/>
          <w:lang w:val="en-US"/>
        </w:rPr>
      </w:pPr>
      <w:r w:rsidRPr="00B475B4">
        <w:rPr>
          <w:color w:val="000000" w:themeColor="text1"/>
          <w:lang w:val="en-US"/>
        </w:rPr>
        <w:t xml:space="preserve">(0) variable number of undifferentiated plates (e.g. </w:t>
      </w:r>
      <w:proofErr w:type="spellStart"/>
      <w:r w:rsidRPr="00B475B4">
        <w:rPr>
          <w:i w:val="0"/>
          <w:color w:val="000000" w:themeColor="text1"/>
          <w:lang w:val="en-US"/>
        </w:rPr>
        <w:t>Pambdelurion</w:t>
      </w:r>
      <w:proofErr w:type="spellEnd"/>
      <w:r w:rsidRPr="00B475B4">
        <w:rPr>
          <w:color w:val="000000" w:themeColor="text1"/>
          <w:lang w:val="en-US"/>
        </w:rPr>
        <w:t>)</w:t>
      </w:r>
    </w:p>
    <w:p w14:paraId="024F8B71" w14:textId="77777777" w:rsidR="00B060E9" w:rsidRPr="00B475B4" w:rsidRDefault="00B060E9" w:rsidP="00D47BD5">
      <w:pPr>
        <w:pStyle w:val="Tokendescription"/>
        <w:rPr>
          <w:color w:val="000000" w:themeColor="text1"/>
          <w:lang w:val="en-US"/>
        </w:rPr>
      </w:pPr>
      <w:r w:rsidRPr="00B475B4">
        <w:rPr>
          <w:color w:val="000000" w:themeColor="text1"/>
          <w:lang w:val="en-US"/>
        </w:rPr>
        <w:t xml:space="preserve">(1) plates with differentiation of </w:t>
      </w:r>
      <w:r w:rsidR="00C27DAE" w:rsidRPr="00B475B4">
        <w:rPr>
          <w:color w:val="000000" w:themeColor="text1"/>
          <w:lang w:val="en-US"/>
        </w:rPr>
        <w:t>three or four</w:t>
      </w:r>
      <w:r w:rsidRPr="00B475B4">
        <w:rPr>
          <w:color w:val="000000" w:themeColor="text1"/>
          <w:lang w:val="en-US"/>
        </w:rPr>
        <w:t xml:space="preserve"> enlarged plates (i.e. </w:t>
      </w:r>
      <w:proofErr w:type="spellStart"/>
      <w:r w:rsidR="001363B7" w:rsidRPr="00B475B4">
        <w:rPr>
          <w:color w:val="000000" w:themeColor="text1"/>
          <w:lang w:val="en-US"/>
        </w:rPr>
        <w:t>Radiodonta</w:t>
      </w:r>
      <w:proofErr w:type="spellEnd"/>
      <w:r w:rsidRPr="00B475B4">
        <w:rPr>
          <w:color w:val="000000" w:themeColor="text1"/>
          <w:lang w:val="en-US"/>
        </w:rPr>
        <w:t>)</w:t>
      </w:r>
    </w:p>
    <w:p w14:paraId="40A5158A" w14:textId="77777777" w:rsidR="00BB4830" w:rsidRPr="00B475B4" w:rsidRDefault="00CC5946" w:rsidP="00D47BD5">
      <w:pPr>
        <w:pStyle w:val="Tokendescription"/>
        <w:rPr>
          <w:color w:val="000000" w:themeColor="text1"/>
          <w:lang w:val="en-US"/>
        </w:rPr>
      </w:pPr>
      <w:r w:rsidRPr="00B475B4">
        <w:rPr>
          <w:color w:val="000000" w:themeColor="text1"/>
          <w:lang w:val="en-US"/>
        </w:rPr>
        <w:t>(–)</w:t>
      </w:r>
      <w:r w:rsidR="00BB4830" w:rsidRPr="00B475B4">
        <w:rPr>
          <w:color w:val="000000" w:themeColor="text1"/>
          <w:lang w:val="en-US"/>
        </w:rPr>
        <w:t xml:space="preserve"> </w:t>
      </w:r>
      <w:r w:rsidR="00F23568" w:rsidRPr="00B475B4">
        <w:rPr>
          <w:color w:val="000000" w:themeColor="text1"/>
          <w:lang w:val="en-US"/>
        </w:rPr>
        <w:t xml:space="preserve">inapplicable: </w:t>
      </w:r>
      <w:r w:rsidR="00A64E9E" w:rsidRPr="00B475B4">
        <w:rPr>
          <w:color w:val="000000" w:themeColor="text1"/>
          <w:lang w:val="en-US"/>
        </w:rPr>
        <w:t>radial plates</w:t>
      </w:r>
      <w:r w:rsidR="00BB4830" w:rsidRPr="00B475B4">
        <w:rPr>
          <w:color w:val="000000" w:themeColor="text1"/>
          <w:lang w:val="en-US"/>
        </w:rPr>
        <w:t xml:space="preserve"> </w:t>
      </w:r>
      <w:r w:rsidR="00875F26" w:rsidRPr="00B475B4">
        <w:rPr>
          <w:color w:val="000000" w:themeColor="text1"/>
          <w:lang w:val="en-US"/>
        </w:rPr>
        <w:t>(</w:t>
      </w:r>
      <w:r w:rsidR="00A279D1" w:rsidRPr="00B475B4">
        <w:rPr>
          <w:color w:val="000000" w:themeColor="text1"/>
          <w:lang w:val="en-US"/>
        </w:rPr>
        <w:t>Character</w:t>
      </w:r>
      <w:r w:rsidR="00875F26" w:rsidRPr="00B475B4">
        <w:rPr>
          <w:color w:val="000000" w:themeColor="text1"/>
          <w:lang w:val="en-US"/>
        </w:rPr>
        <w:t xml:space="preserve"> </w:t>
      </w:r>
      <w:r w:rsidR="007C347F" w:rsidRPr="00B475B4">
        <w:rPr>
          <w:color w:val="000000" w:themeColor="text1"/>
          <w:lang w:val="en-US"/>
        </w:rPr>
        <w:t>2</w:t>
      </w:r>
      <w:r w:rsidR="0002466A" w:rsidRPr="00B475B4">
        <w:rPr>
          <w:color w:val="000000" w:themeColor="text1"/>
          <w:lang w:val="en-US"/>
        </w:rPr>
        <w:t>0</w:t>
      </w:r>
      <w:r w:rsidR="007C347F" w:rsidRPr="00B475B4">
        <w:rPr>
          <w:color w:val="000000" w:themeColor="text1"/>
          <w:lang w:val="en-US"/>
        </w:rPr>
        <w:t>)</w:t>
      </w:r>
      <w:r w:rsidR="001E787C" w:rsidRPr="00B475B4">
        <w:rPr>
          <w:color w:val="000000" w:themeColor="text1"/>
          <w:lang w:val="en-US"/>
        </w:rPr>
        <w:t xml:space="preserve"> absent</w:t>
      </w:r>
    </w:p>
    <w:p w14:paraId="18381E69" w14:textId="36954A3B" w:rsidR="00862379" w:rsidRPr="00B475B4" w:rsidRDefault="00C27DAE" w:rsidP="00D47BD5">
      <w:pPr>
        <w:jc w:val="both"/>
        <w:rPr>
          <w:color w:val="000000" w:themeColor="text1"/>
          <w:lang w:val="en-US"/>
        </w:rPr>
      </w:pPr>
      <w:r w:rsidRPr="00B475B4">
        <w:rPr>
          <w:color w:val="000000" w:themeColor="text1"/>
          <w:lang w:val="en-US"/>
        </w:rPr>
        <w:t xml:space="preserve">This </w:t>
      </w:r>
      <w:r w:rsidR="007A6B3C" w:rsidRPr="00B475B4">
        <w:rPr>
          <w:color w:val="000000" w:themeColor="text1"/>
          <w:lang w:val="en-US"/>
        </w:rPr>
        <w:t xml:space="preserve">character </w:t>
      </w:r>
      <w:r w:rsidR="006D3F36" w:rsidRPr="00B475B4">
        <w:rPr>
          <w:color w:val="000000" w:themeColor="text1"/>
          <w:lang w:val="en-US"/>
        </w:rPr>
        <w:t xml:space="preserve">distinguishes </w:t>
      </w:r>
      <w:r w:rsidRPr="00B475B4">
        <w:rPr>
          <w:color w:val="000000" w:themeColor="text1"/>
          <w:lang w:val="en-US"/>
        </w:rPr>
        <w:t xml:space="preserve">the somewhat indistinct organization of the mouth apparatus in </w:t>
      </w:r>
      <w:proofErr w:type="spellStart"/>
      <w:r w:rsidR="006D3F36" w:rsidRPr="00B475B4">
        <w:rPr>
          <w:i/>
          <w:color w:val="000000" w:themeColor="text1"/>
          <w:lang w:val="en-US"/>
        </w:rPr>
        <w:t>Pambdelurion</w:t>
      </w:r>
      <w:proofErr w:type="spellEnd"/>
      <w:r w:rsidR="00B475B4" w:rsidRPr="00B475B4">
        <w:rPr>
          <w:color w:val="000000" w:themeColor="text1"/>
          <w:lang w:val="en-US"/>
        </w:rPr>
        <w:t xml:space="preserve"> </w:t>
      </w:r>
      <w:sdt>
        <w:sdtPr>
          <w:rPr>
            <w:color w:val="000000"/>
            <w:lang w:val="en-US"/>
          </w:rPr>
          <w:tag w:val="MENDELEY_CITATION_v3_eyJjaXRhdGlvbklEIjoiTUVOREVMRVlfQ0lUQVRJT05fZjBiZjc2OTgtZmY4Mi00NWFjLTlmN2EtZDg3ODYwZjg5MWQw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
          <w:id w:val="-350725633"/>
          <w:placeholder>
            <w:docPart w:val="ECED65EDE535F9459DD6A317DF85447F"/>
          </w:placeholder>
        </w:sdtPr>
        <w:sdtContent>
          <w:r w:rsidR="00651AF7" w:rsidRPr="00651AF7">
            <w:rPr>
              <w:color w:val="000000"/>
              <w:lang w:val="en-US"/>
            </w:rPr>
            <w:t>(Budd 1997)</w:t>
          </w:r>
        </w:sdtContent>
      </w:sdt>
      <w:r w:rsidRPr="00B475B4">
        <w:rPr>
          <w:color w:val="000000" w:themeColor="text1"/>
          <w:lang w:val="en-US"/>
        </w:rPr>
        <w:t xml:space="preserve"> </w:t>
      </w:r>
      <w:r w:rsidR="006D3F36" w:rsidRPr="00B475B4">
        <w:rPr>
          <w:color w:val="000000" w:themeColor="text1"/>
          <w:lang w:val="en-US"/>
        </w:rPr>
        <w:t xml:space="preserve">from </w:t>
      </w:r>
      <w:r w:rsidRPr="00B475B4">
        <w:rPr>
          <w:color w:val="000000" w:themeColor="text1"/>
          <w:lang w:val="en-US"/>
        </w:rPr>
        <w:t>the radially arranged mouthpart</w:t>
      </w:r>
      <w:r w:rsidR="00A64E9E" w:rsidRPr="00B475B4">
        <w:rPr>
          <w:color w:val="000000" w:themeColor="text1"/>
          <w:lang w:val="en-US"/>
        </w:rPr>
        <w:t>s</w:t>
      </w:r>
      <w:r w:rsidRPr="00B475B4">
        <w:rPr>
          <w:color w:val="000000" w:themeColor="text1"/>
          <w:lang w:val="en-US"/>
        </w:rPr>
        <w:t xml:space="preserve"> of </w:t>
      </w:r>
      <w:proofErr w:type="spellStart"/>
      <w:r w:rsidR="008A381B" w:rsidRPr="00B475B4">
        <w:rPr>
          <w:color w:val="000000" w:themeColor="text1"/>
          <w:lang w:val="en-US"/>
        </w:rPr>
        <w:t>radiodontans</w:t>
      </w:r>
      <w:proofErr w:type="spellEnd"/>
      <w:r w:rsidRPr="00B475B4">
        <w:rPr>
          <w:color w:val="000000" w:themeColor="text1"/>
          <w:lang w:val="en-US"/>
        </w:rPr>
        <w:t xml:space="preserve"> </w:t>
      </w:r>
      <w:sdt>
        <w:sdtPr>
          <w:rPr>
            <w:color w:val="000000"/>
            <w:lang w:val="en-US"/>
          </w:rPr>
          <w:tag w:val="MENDELEY_CITATION_v3_eyJjaXRhdGlvbklEIjoiTUVOREVMRVlfQ0lUQVRJT05fNjYxZWVlMjgtNmVkYS00ZGE2LWIxMzAtOTkzZThiZTU0ZWU2IiwicHJvcGVydGllcyI6eyJub3RlSW5kZXgiOjB9LCJpc0VkaXRlZCI6ZmFsc2UsIm1hbnVhbE92ZXJyaWRlIjp7ImlzTWFudWFsbHlPdmVycmlkZGVuIjpmYWxzZSwiY2l0ZXByb2NUZXh0IjoiKERhbGV5IDxpPmV0IGFsLjwvaT4gMjAwOTsgRGFsZXkgYW5kIEJlcmdzdHLDtm0gMjAxMj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"/>
          <w:id w:val="-788665312"/>
          <w:placeholder>
            <w:docPart w:val="C131C7E87F87FD4DBDCEDB4369BCCF5B"/>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 Daley and Bergström 2012; Daley and Edgecombe 2014)</w:t>
          </w:r>
        </w:sdtContent>
      </w:sdt>
      <w:r w:rsidRPr="00B475B4">
        <w:rPr>
          <w:color w:val="000000" w:themeColor="text1"/>
          <w:lang w:val="en-US"/>
        </w:rPr>
        <w:t xml:space="preserve">. </w:t>
      </w:r>
      <w:proofErr w:type="spellStart"/>
      <w:r w:rsidR="00A64E9E" w:rsidRPr="00B475B4">
        <w:rPr>
          <w:i/>
          <w:color w:val="000000" w:themeColor="text1"/>
          <w:lang w:val="en-US"/>
        </w:rPr>
        <w:t>Megadictyon</w:t>
      </w:r>
      <w:proofErr w:type="spellEnd"/>
      <w:r w:rsidR="00A64E9E" w:rsidRPr="00B475B4">
        <w:rPr>
          <w:color w:val="000000" w:themeColor="text1"/>
          <w:lang w:val="en-US"/>
        </w:rPr>
        <w:t xml:space="preserve"> </w:t>
      </w:r>
      <w:r w:rsidR="009A15DF" w:rsidRPr="00B475B4">
        <w:rPr>
          <w:color w:val="000000" w:themeColor="text1"/>
          <w:lang w:val="en-US"/>
        </w:rPr>
        <w:t xml:space="preserve">and </w:t>
      </w:r>
      <w:proofErr w:type="spellStart"/>
      <w:r w:rsidR="00A64E9E" w:rsidRPr="00B475B4">
        <w:rPr>
          <w:i/>
          <w:color w:val="000000" w:themeColor="text1"/>
          <w:lang w:val="en-US"/>
        </w:rPr>
        <w:t>Jianshanopodia</w:t>
      </w:r>
      <w:proofErr w:type="spellEnd"/>
      <w:r w:rsidR="00A64E9E" w:rsidRPr="00B475B4">
        <w:rPr>
          <w:color w:val="000000" w:themeColor="text1"/>
          <w:lang w:val="en-US"/>
        </w:rPr>
        <w:t xml:space="preserve"> </w:t>
      </w:r>
      <w:r w:rsidR="00B32E8A" w:rsidRPr="00B475B4">
        <w:rPr>
          <w:color w:val="000000" w:themeColor="text1"/>
          <w:lang w:val="en-US"/>
        </w:rPr>
        <w:t>a</w:t>
      </w:r>
      <w:r w:rsidR="00F23014" w:rsidRPr="00B475B4">
        <w:rPr>
          <w:color w:val="000000" w:themeColor="text1"/>
          <w:lang w:val="en-US"/>
        </w:rPr>
        <w:t>re scored as</w:t>
      </w:r>
      <w:r w:rsidR="00B32E8A" w:rsidRPr="00B475B4">
        <w:rPr>
          <w:color w:val="000000" w:themeColor="text1"/>
          <w:lang w:val="en-US"/>
        </w:rPr>
        <w:t xml:space="preserve"> uncertain </w:t>
      </w:r>
      <w:r w:rsidR="00A64E9E" w:rsidRPr="00B475B4">
        <w:rPr>
          <w:color w:val="000000" w:themeColor="text1"/>
          <w:lang w:val="en-US"/>
        </w:rPr>
        <w:t>to reflect</w:t>
      </w:r>
      <w:r w:rsidR="009A15DF" w:rsidRPr="00B475B4">
        <w:rPr>
          <w:color w:val="000000" w:themeColor="text1"/>
          <w:lang w:val="en-US"/>
        </w:rPr>
        <w:t xml:space="preserve"> the</w:t>
      </w:r>
      <w:r w:rsidR="000C2F43" w:rsidRPr="00B475B4">
        <w:rPr>
          <w:color w:val="000000" w:themeColor="text1"/>
          <w:lang w:val="en-US"/>
        </w:rPr>
        <w:t>ir</w:t>
      </w:r>
      <w:r w:rsidR="009A15DF" w:rsidRPr="00B475B4">
        <w:rPr>
          <w:color w:val="000000" w:themeColor="text1"/>
          <w:lang w:val="en-US"/>
        </w:rPr>
        <w:t xml:space="preserve"> </w:t>
      </w:r>
      <w:r w:rsidR="00530940" w:rsidRPr="00B475B4">
        <w:rPr>
          <w:color w:val="000000" w:themeColor="text1"/>
          <w:lang w:val="en-US"/>
        </w:rPr>
        <w:t xml:space="preserve">mouthparts’ </w:t>
      </w:r>
      <w:r w:rsidR="009A15DF" w:rsidRPr="00B475B4">
        <w:rPr>
          <w:color w:val="000000" w:themeColor="text1"/>
          <w:lang w:val="en-US"/>
        </w:rPr>
        <w:t>poor preservation</w:t>
      </w:r>
      <w:r w:rsidR="00B475B4" w:rsidRPr="00B475B4">
        <w:rPr>
          <w:color w:val="000000" w:themeColor="text1"/>
          <w:lang w:val="en-US"/>
        </w:rPr>
        <w:t xml:space="preserve"> </w:t>
      </w:r>
      <w:sdt>
        <w:sdtPr>
          <w:rPr>
            <w:color w:val="000000"/>
            <w:lang w:val="en-US"/>
          </w:rPr>
          <w:tag w:val="MENDELEY_CITATION_v3_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"/>
          <w:id w:val="-1815936941"/>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6, 2007)</w:t>
          </w:r>
        </w:sdtContent>
      </w:sdt>
      <w:r w:rsidR="00E5730E" w:rsidRPr="00B475B4">
        <w:rPr>
          <w:color w:val="000000" w:themeColor="text1"/>
          <w:lang w:val="en-US"/>
        </w:rPr>
        <w:t>.</w:t>
      </w:r>
    </w:p>
    <w:p w14:paraId="3BF3735E" w14:textId="77777777" w:rsidR="00414471" w:rsidRPr="0099688B" w:rsidRDefault="005E28FE" w:rsidP="00D47BD5">
      <w:pPr>
        <w:pStyle w:val="Transformationseries"/>
        <w:spacing w:line="360" w:lineRule="auto"/>
        <w:jc w:val="both"/>
        <w:rPr>
          <w:rFonts w:ascii="Times New Roman" w:hAnsi="Times New Roman"/>
          <w:color w:val="000000"/>
          <w:lang w:val="en-US"/>
        </w:rPr>
      </w:pPr>
      <w:r w:rsidRPr="0099688B">
        <w:rPr>
          <w:rFonts w:ascii="Times New Roman" w:hAnsi="Times New Roman"/>
          <w:color w:val="000000"/>
          <w:lang w:val="en-US"/>
        </w:rPr>
        <w:t>Papillate</w:t>
      </w:r>
      <w:r w:rsidR="00414471" w:rsidRPr="0099688B">
        <w:rPr>
          <w:rFonts w:ascii="Times New Roman" w:hAnsi="Times New Roman"/>
          <w:color w:val="000000"/>
          <w:lang w:val="en-US"/>
        </w:rPr>
        <w:t xml:space="preserve"> circumoral structure</w:t>
      </w:r>
    </w:p>
    <w:p w14:paraId="059DB318" w14:textId="77777777" w:rsidR="00414471" w:rsidRPr="00705836" w:rsidRDefault="00414471" w:rsidP="00D47BD5">
      <w:pPr>
        <w:pStyle w:val="Tokendescription"/>
        <w:rPr>
          <w:color w:val="000000" w:themeColor="text1"/>
          <w:lang w:val="en-US"/>
        </w:rPr>
      </w:pPr>
      <w:r w:rsidRPr="00705836">
        <w:rPr>
          <w:color w:val="000000" w:themeColor="text1"/>
          <w:lang w:val="en-US"/>
        </w:rPr>
        <w:t xml:space="preserve">(0) absent </w:t>
      </w:r>
    </w:p>
    <w:p w14:paraId="0DEC604F" w14:textId="77777777" w:rsidR="00414471" w:rsidRPr="00705836" w:rsidRDefault="00414471" w:rsidP="00D47BD5">
      <w:pPr>
        <w:pStyle w:val="Tokendescription"/>
        <w:rPr>
          <w:color w:val="000000" w:themeColor="text1"/>
          <w:lang w:val="en-US"/>
        </w:rPr>
      </w:pPr>
      <w:r w:rsidRPr="00705836">
        <w:rPr>
          <w:color w:val="000000" w:themeColor="text1"/>
          <w:lang w:val="en-US"/>
        </w:rPr>
        <w:t xml:space="preserve">(1) present </w:t>
      </w:r>
    </w:p>
    <w:p w14:paraId="40378034" w14:textId="77777777" w:rsidR="00862379" w:rsidRPr="00705836" w:rsidRDefault="00862379" w:rsidP="00D47BD5">
      <w:pPr>
        <w:pStyle w:val="Tokendescription"/>
        <w:rPr>
          <w:color w:val="000000" w:themeColor="text1"/>
          <w:lang w:val="en-US"/>
        </w:rPr>
      </w:pPr>
    </w:p>
    <w:p w14:paraId="2C3E2C00" w14:textId="0E54D968" w:rsidR="00414471" w:rsidRPr="00705836" w:rsidRDefault="00862379" w:rsidP="00D47BD5">
      <w:pPr>
        <w:pStyle w:val="Tokendescription"/>
        <w:ind w:left="0" w:firstLine="0"/>
        <w:rPr>
          <w:i w:val="0"/>
          <w:iCs/>
          <w:color w:val="000000" w:themeColor="text1"/>
          <w:lang w:val="en-US"/>
        </w:rPr>
      </w:pPr>
      <w:r w:rsidRPr="00705836">
        <w:rPr>
          <w:i w:val="0"/>
          <w:iCs/>
          <w:color w:val="000000" w:themeColor="text1"/>
          <w:lang w:val="en-US"/>
        </w:rPr>
        <w:t xml:space="preserve">This character refers to the papillate structures around that mouth opening which is not part of the anterior portion of the foregut. This is evident in the tardigrade </w:t>
      </w:r>
      <w:proofErr w:type="spellStart"/>
      <w:r w:rsidRPr="00705836">
        <w:rPr>
          <w:color w:val="000000" w:themeColor="text1"/>
          <w:lang w:val="en-US"/>
        </w:rPr>
        <w:t>Milnesium</w:t>
      </w:r>
      <w:proofErr w:type="spellEnd"/>
      <w:r w:rsidRPr="00705836">
        <w:rPr>
          <w:i w:val="0"/>
          <w:iCs/>
          <w:color w:val="000000" w:themeColor="text1"/>
          <w:lang w:val="en-US"/>
        </w:rPr>
        <w:t xml:space="preserve"> </w:t>
      </w:r>
      <w:sdt>
        <w:sdtPr>
          <w:rPr>
            <w:i w:val="0"/>
            <w:iCs/>
            <w:color w:val="000000"/>
            <w:lang w:val="en-US"/>
          </w:rPr>
          <w:tag w:val="MENDELEY_CITATION_v3_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"/>
          <w:id w:val="-1922709698"/>
          <w:placeholder>
            <w:docPart w:val="DefaultPlaceholder_-1854013440"/>
          </w:placeholder>
        </w:sdtPr>
        <w:sdtContent>
          <w:r w:rsidR="00651AF7" w:rsidRPr="00651AF7">
            <w:rPr>
              <w:rFonts w:eastAsia="Times New Roman"/>
              <w:color w:val="000000"/>
            </w:rPr>
            <w:t xml:space="preserve">(Michalczyk </w:t>
          </w:r>
          <w:r w:rsidR="00651AF7" w:rsidRPr="00651AF7">
            <w:rPr>
              <w:rFonts w:eastAsia="Times New Roman"/>
              <w:i w:val="0"/>
              <w:iCs/>
              <w:color w:val="000000"/>
            </w:rPr>
            <w:t>et al.</w:t>
          </w:r>
          <w:r w:rsidR="00651AF7" w:rsidRPr="00651AF7">
            <w:rPr>
              <w:rFonts w:eastAsia="Times New Roman"/>
              <w:color w:val="000000"/>
            </w:rPr>
            <w:t xml:space="preserve"> 2012)</w:t>
          </w:r>
        </w:sdtContent>
      </w:sdt>
      <w:r w:rsidRPr="00705836">
        <w:rPr>
          <w:i w:val="0"/>
          <w:iCs/>
          <w:color w:val="000000" w:themeColor="text1"/>
          <w:lang w:val="en-US"/>
        </w:rPr>
        <w:t xml:space="preserve">and </w:t>
      </w:r>
      <w:proofErr w:type="spellStart"/>
      <w:r w:rsidRPr="00705836">
        <w:rPr>
          <w:color w:val="000000" w:themeColor="text1"/>
          <w:lang w:val="en-US"/>
        </w:rPr>
        <w:t>Aysheaia</w:t>
      </w:r>
      <w:proofErr w:type="spellEnd"/>
      <w:r w:rsidR="009B4F0B" w:rsidRPr="00705836">
        <w:rPr>
          <w:color w:val="000000" w:themeColor="text1"/>
          <w:lang w:val="en-US"/>
        </w:rPr>
        <w:t xml:space="preserve"> </w:t>
      </w:r>
      <w:r w:rsidR="009B4F0B" w:rsidRPr="00705836">
        <w:rPr>
          <w:i w:val="0"/>
          <w:iCs/>
          <w:color w:val="000000" w:themeColor="text1"/>
          <w:lang w:val="en-US"/>
        </w:rPr>
        <w:t>(more elongated in the latter taxon)</w:t>
      </w:r>
      <w:r w:rsidR="0073723C" w:rsidRPr="00705836">
        <w:rPr>
          <w:i w:val="0"/>
          <w:iCs/>
          <w:color w:val="000000" w:themeColor="text1"/>
          <w:lang w:val="en-US"/>
        </w:rPr>
        <w:t>.</w:t>
      </w:r>
    </w:p>
    <w:p w14:paraId="682ABF0F" w14:textId="77777777" w:rsidR="00CB55EC" w:rsidRPr="003E4A65" w:rsidRDefault="00192C0E" w:rsidP="00D47BD5">
      <w:pPr>
        <w:pStyle w:val="Heading2"/>
        <w:pBdr>
          <w:top w:val="single" w:sz="48" w:space="0" w:color="D9D9D9"/>
        </w:pBdr>
        <w:spacing w:before="0" w:after="0"/>
        <w:jc w:val="both"/>
        <w:rPr>
          <w:rFonts w:ascii="Times New Roman" w:hAnsi="Times New Roman"/>
          <w:lang w:val="en-US"/>
        </w:rPr>
      </w:pPr>
      <w:r w:rsidRPr="003E4A65">
        <w:rPr>
          <w:rFonts w:ascii="Times New Roman" w:hAnsi="Times New Roman"/>
          <w:lang w:val="en-US"/>
        </w:rPr>
        <w:t>Ocular structures</w:t>
      </w:r>
    </w:p>
    <w:p w14:paraId="4AF09218"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Eyes </w:t>
      </w:r>
    </w:p>
    <w:p w14:paraId="0A216EED" w14:textId="77777777" w:rsidR="00B060E9" w:rsidRPr="003E4A65" w:rsidRDefault="00B060E9" w:rsidP="00D47BD5">
      <w:pPr>
        <w:pStyle w:val="Tokendescription"/>
        <w:rPr>
          <w:lang w:val="en-US"/>
        </w:rPr>
      </w:pPr>
      <w:r w:rsidRPr="003E4A65">
        <w:rPr>
          <w:lang w:val="en-US"/>
        </w:rPr>
        <w:t>(0) absent</w:t>
      </w:r>
    </w:p>
    <w:p w14:paraId="3FA92329" w14:textId="77777777" w:rsidR="00B060E9" w:rsidRPr="003E4A65" w:rsidRDefault="00B060E9" w:rsidP="00D47BD5">
      <w:pPr>
        <w:pStyle w:val="Tokendescription"/>
        <w:rPr>
          <w:lang w:val="en-US"/>
        </w:rPr>
      </w:pPr>
      <w:r w:rsidRPr="003E4A65">
        <w:rPr>
          <w:lang w:val="en-US"/>
        </w:rPr>
        <w:t>(1) present</w:t>
      </w:r>
    </w:p>
    <w:p w14:paraId="56B6A40D" w14:textId="15E30345" w:rsidR="00B060E9" w:rsidRDefault="00CB40B4" w:rsidP="00D47BD5">
      <w:pPr>
        <w:jc w:val="both"/>
        <w:rPr>
          <w:lang w:val="en-US"/>
        </w:rPr>
      </w:pPr>
      <w:r w:rsidRPr="00705836">
        <w:rPr>
          <w:lang w:val="en-US"/>
        </w:rPr>
        <w:t xml:space="preserve">Character </w:t>
      </w:r>
      <w:r w:rsidR="00F37741" w:rsidRPr="00705836">
        <w:rPr>
          <w:lang w:val="en-US"/>
        </w:rPr>
        <w:t xml:space="preserve">10 in Daley </w:t>
      </w:r>
      <w:r w:rsidR="00F37741" w:rsidRPr="00705836">
        <w:rPr>
          <w:i/>
          <w:lang w:val="en-US" w:bidi="en-US"/>
        </w:rPr>
        <w:t>et al.</w:t>
      </w:r>
      <w:r w:rsidR="00F37741" w:rsidRPr="00705836">
        <w:rPr>
          <w:lang w:val="en-US"/>
        </w:rPr>
        <w:t xml:space="preserve"> </w:t>
      </w:r>
      <w:sdt>
        <w:sdtPr>
          <w:rPr>
            <w:color w:val="000000"/>
            <w:lang w:val="en-US"/>
          </w:rPr>
          <w:tag w:val="MENDELEY_CITATION_v3_eyJjaXRhdGlvbklEIjoiTUVOREVMRVlfQ0lUQVRJT05fZjQ3NTE4ZDMtNjRhYi00ZTQ0LTg2MmEtYTI4NzExNGRiZGE1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
          <w:id w:val="1589887844"/>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F37741" w:rsidRPr="00705836">
        <w:rPr>
          <w:lang w:val="en-US"/>
        </w:rPr>
        <w:t xml:space="preserve"> and 25 in Ma </w:t>
      </w:r>
      <w:r w:rsidR="00F37741" w:rsidRPr="00705836">
        <w:rPr>
          <w:i/>
          <w:lang w:val="en-US" w:bidi="en-US"/>
        </w:rPr>
        <w:t>et al.</w:t>
      </w:r>
      <w:r w:rsidR="00AB062F" w:rsidRPr="00705836">
        <w:rPr>
          <w:i/>
          <w:lang w:val="en-US" w:bidi="en-US"/>
        </w:rPr>
        <w:t xml:space="preserve"> </w:t>
      </w:r>
      <w:sdt>
        <w:sdtPr>
          <w:rPr>
            <w:color w:val="000000"/>
            <w:lang w:val="en-US" w:bidi="en-US"/>
          </w:rPr>
          <w:tag w:val="MENDELEY_CITATION_v3_eyJjaXRhdGlvbklEIjoiTUVOREVMRVlfQ0lUQVRJT05fYTk0MGNmYjUtYWFiMC00ODdmLTgzZWUtYTc1YTgxZjdhYjcy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520593664"/>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00A25D5B" w:rsidRPr="00705836">
        <w:rPr>
          <w:lang w:val="en-US" w:bidi="en-US"/>
        </w:rPr>
        <w:t>(see also</w:t>
      </w:r>
      <w:r w:rsidR="00705836" w:rsidRPr="00705836">
        <w:rPr>
          <w:lang w:val="en-US" w:bidi="en-US"/>
        </w:rPr>
        <w:t xml:space="preserve"> </w:t>
      </w:r>
      <w:sdt>
        <w:sdtPr>
          <w:rPr>
            <w:color w:val="000000"/>
            <w:lang w:val="en-US" w:bidi="en-US"/>
          </w:rPr>
          <w:tag w:val="MENDELEY_CITATION_v3_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"/>
          <w:id w:val="1262037848"/>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2)</w:t>
          </w:r>
        </w:sdtContent>
      </w:sdt>
      <w:r w:rsidR="00375052" w:rsidRPr="00705836">
        <w:rPr>
          <w:lang w:val="en-US"/>
        </w:rPr>
        <w:t xml:space="preserve">. </w:t>
      </w:r>
      <w:r w:rsidR="006C2C79" w:rsidRPr="00705836">
        <w:rPr>
          <w:lang w:val="en-US"/>
        </w:rPr>
        <w:t>E</w:t>
      </w:r>
      <w:r w:rsidR="00192C0E" w:rsidRPr="00705836">
        <w:rPr>
          <w:lang w:val="en-US"/>
        </w:rPr>
        <w:t>yes as</w:t>
      </w:r>
      <w:r w:rsidR="00375052" w:rsidRPr="00705836">
        <w:rPr>
          <w:lang w:val="en-US"/>
        </w:rPr>
        <w:t xml:space="preserve"> </w:t>
      </w:r>
      <w:r w:rsidR="00901B3E" w:rsidRPr="00705836">
        <w:rPr>
          <w:lang w:val="en-US"/>
        </w:rPr>
        <w:t xml:space="preserve">treated as </w:t>
      </w:r>
      <w:r w:rsidR="00375052" w:rsidRPr="00705836">
        <w:rPr>
          <w:lang w:val="en-US"/>
        </w:rPr>
        <w:t xml:space="preserve">present in </w:t>
      </w:r>
      <w:proofErr w:type="spellStart"/>
      <w:r w:rsidR="00192C0E" w:rsidRPr="00705836">
        <w:rPr>
          <w:i/>
          <w:lang w:val="en-US"/>
        </w:rPr>
        <w:t>Onychodictyon</w:t>
      </w:r>
      <w:proofErr w:type="spellEnd"/>
      <w:r w:rsidR="00192C0E" w:rsidRPr="00705836">
        <w:rPr>
          <w:lang w:val="en-US"/>
        </w:rPr>
        <w:t xml:space="preserve"> </w:t>
      </w:r>
      <w:r w:rsidR="00192C0E" w:rsidRPr="00705836">
        <w:rPr>
          <w:i/>
          <w:lang w:val="en-US"/>
        </w:rPr>
        <w:t>ferox</w:t>
      </w:r>
      <w:r w:rsidR="00192C0E" w:rsidRPr="00705836">
        <w:rPr>
          <w:lang w:val="en-US"/>
        </w:rPr>
        <w:t xml:space="preserve"> </w:t>
      </w:r>
      <w:sdt>
        <w:sdtPr>
          <w:rPr>
            <w:color w:val="000000"/>
            <w:lang w:val="en-US"/>
          </w:rPr>
          <w:tag w:val="MENDELEY_CITATION_v3_eyJjaXRhdGlvbklEIjoiTUVOREVMRVlfQ0lUQVRJT05fNjFhNTc1M2EtY2E1NS00YzliLWE1ZDItZTZkOGVhNjkxZWM2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1667777008"/>
          <w:placeholder>
            <w:docPart w:val="DefaultPlaceholder_-1854013440"/>
          </w:placeholder>
        </w:sdtPr>
        <w:sdtContent>
          <w:r w:rsidR="00651AF7" w:rsidRPr="00651AF7">
            <w:rPr>
              <w:color w:val="000000"/>
              <w:lang w:val="en-US"/>
            </w:rPr>
            <w:t>(Ou, Shu and Mayer 2012)</w:t>
          </w:r>
        </w:sdtContent>
      </w:sdt>
      <w:r w:rsidR="00375052" w:rsidRPr="00705836">
        <w:rPr>
          <w:lang w:val="en-US"/>
        </w:rPr>
        <w:t xml:space="preserve"> and </w:t>
      </w:r>
      <w:proofErr w:type="spellStart"/>
      <w:r w:rsidR="00192C0E" w:rsidRPr="00705836">
        <w:rPr>
          <w:i/>
          <w:lang w:val="en-US"/>
        </w:rPr>
        <w:t>Hallucigenia</w:t>
      </w:r>
      <w:proofErr w:type="spellEnd"/>
      <w:r w:rsidR="00192C0E" w:rsidRPr="00705836">
        <w:rPr>
          <w:lang w:val="en-US"/>
        </w:rPr>
        <w:t xml:space="preserve"> </w:t>
      </w:r>
      <w:r w:rsidR="00375052" w:rsidRPr="00705836">
        <w:rPr>
          <w:i/>
          <w:lang w:val="en-US"/>
        </w:rPr>
        <w:t>fortis</w:t>
      </w:r>
      <w:r w:rsidR="00375052" w:rsidRPr="00705836">
        <w:rPr>
          <w:lang w:val="en-US"/>
        </w:rPr>
        <w:t xml:space="preserve"> </w:t>
      </w:r>
      <w:sdt>
        <w:sdtPr>
          <w:rPr>
            <w:color w:val="000000"/>
            <w:lang w:val="en-US"/>
          </w:rPr>
          <w:tag w:val="MENDELEY_CITATION_v3_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"/>
          <w:id w:val="-833289470"/>
          <w:placeholder>
            <w:docPart w:val="DefaultPlaceholder_-1854013440"/>
          </w:placeholder>
        </w:sdtPr>
        <w:sdtContent>
          <w:r w:rsidR="00651AF7" w:rsidRPr="00651AF7">
            <w:rPr>
              <w:color w:val="000000"/>
              <w:lang w:val="en-US"/>
            </w:rPr>
            <w:t>(Liu and Dunlop 2014)</w:t>
          </w:r>
        </w:sdtContent>
      </w:sdt>
      <w:r w:rsidR="00C75E3B" w:rsidRPr="00705836">
        <w:rPr>
          <w:lang w:val="en-US"/>
        </w:rPr>
        <w:t>.</w:t>
      </w:r>
      <w:r w:rsidR="004D589D" w:rsidRPr="00705836">
        <w:rPr>
          <w:lang w:val="en-US"/>
        </w:rPr>
        <w:t xml:space="preserve"> Eyes are scored as absent in </w:t>
      </w:r>
      <w:proofErr w:type="spellStart"/>
      <w:r w:rsidR="004D589D" w:rsidRPr="00705836">
        <w:rPr>
          <w:i/>
          <w:lang w:val="en-US"/>
        </w:rPr>
        <w:t>Aysheaia</w:t>
      </w:r>
      <w:proofErr w:type="spellEnd"/>
      <w:r w:rsidR="004D589D" w:rsidRPr="00705836">
        <w:rPr>
          <w:i/>
          <w:lang w:val="en-US"/>
        </w:rPr>
        <w:t xml:space="preserve"> </w:t>
      </w:r>
      <w:r w:rsidR="004D589D" w:rsidRPr="00705836">
        <w:rPr>
          <w:lang w:val="en-US"/>
        </w:rPr>
        <w:t>(</w:t>
      </w:r>
      <w:r w:rsidR="004D589D" w:rsidRPr="00705836">
        <w:rPr>
          <w:i/>
          <w:lang w:val="en-US"/>
        </w:rPr>
        <w:t>contra</w:t>
      </w:r>
      <w:r w:rsidR="004D589D" w:rsidRPr="00705836">
        <w:rPr>
          <w:lang w:val="en-US"/>
        </w:rPr>
        <w:t xml:space="preserve"> </w:t>
      </w:r>
      <w:sdt>
        <w:sdtPr>
          <w:rPr>
            <w:color w:val="000000"/>
            <w:lang w:val="en-US"/>
          </w:rPr>
          <w:tag w:val="MENDELEY_CITATION_v3_eyJjaXRhdGlvbklEIjoiTUVOREVMRVlfQ0lUQVRJT05fNDA2NTA1NjEtYjBlMS00Y2VhLWI5NGEtZTI2NDA1ZTA3ZDY1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755715911"/>
          <w:placeholder>
            <w:docPart w:val="DefaultPlaceholder_-1854013440"/>
          </w:placeholder>
        </w:sdtPr>
        <w:sdtContent>
          <w:r w:rsidR="00651AF7" w:rsidRPr="00651AF7">
            <w:rPr>
              <w:color w:val="000000"/>
              <w:lang w:val="en-US"/>
            </w:rPr>
            <w:t>(Ou, Shu and Mayer 2012)</w:t>
          </w:r>
        </w:sdtContent>
      </w:sdt>
      <w:r w:rsidR="004D589D" w:rsidRPr="00705836">
        <w:rPr>
          <w:lang w:val="en-US"/>
        </w:rPr>
        <w:t xml:space="preserve">following the original description by Whittington </w:t>
      </w:r>
      <w:sdt>
        <w:sdtPr>
          <w:rPr>
            <w:color w:val="000000"/>
            <w:lang w:val="en-US"/>
          </w:rPr>
          <w:tag w:val="MENDELEY_CITATION_v3_eyJjaXRhdGlvbklEIjoiTUVOREVMRVlfQ0lUQVRJT05fZTMyMmY4YWQtN2Y2Ny00MWViLWI5NWQtODllZDdlZTIzMjJh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
          <w:id w:val="-758065972"/>
          <w:placeholder>
            <w:docPart w:val="DefaultPlaceholder_-1854013440"/>
          </w:placeholder>
        </w:sdtPr>
        <w:sdtContent>
          <w:r w:rsidR="00651AF7" w:rsidRPr="00651AF7">
            <w:rPr>
              <w:color w:val="000000"/>
              <w:lang w:val="en-US"/>
            </w:rPr>
            <w:t>(Whittington 1978)</w:t>
          </w:r>
        </w:sdtContent>
      </w:sdt>
      <w:r w:rsidR="004D589D" w:rsidRPr="00705836">
        <w:rPr>
          <w:lang w:val="en-US"/>
        </w:rPr>
        <w:t>.</w:t>
      </w:r>
      <w:r w:rsidR="001C6D24" w:rsidRPr="00705836">
        <w:rPr>
          <w:lang w:val="en-US"/>
        </w:rPr>
        <w:t xml:space="preserve"> There is no evidence that </w:t>
      </w:r>
      <w:proofErr w:type="spellStart"/>
      <w:r w:rsidR="00205951" w:rsidRPr="00705836">
        <w:rPr>
          <w:i/>
          <w:lang w:val="en-US"/>
        </w:rPr>
        <w:t>Collinsium</w:t>
      </w:r>
      <w:proofErr w:type="spellEnd"/>
      <w:r w:rsidR="00205951" w:rsidRPr="00705836">
        <w:rPr>
          <w:lang w:val="en-US"/>
        </w:rPr>
        <w:t xml:space="preserve"> </w:t>
      </w:r>
      <w:r w:rsidR="001C6D24" w:rsidRPr="00705836">
        <w:rPr>
          <w:lang w:val="en-US"/>
        </w:rPr>
        <w:t>possess eyes</w:t>
      </w:r>
      <w:r w:rsidR="00566821" w:rsidRPr="00705836">
        <w:rPr>
          <w:lang w:val="en-US"/>
        </w:rPr>
        <w:t xml:space="preserve"> </w:t>
      </w:r>
      <w:sdt>
        <w:sdtPr>
          <w:rPr>
            <w:color w:val="000000"/>
            <w:lang w:val="en-US"/>
          </w:rPr>
          <w:tag w:val="MENDELEY_CITATION_v3_eyJjaXRhdGlvbklEIjoiTUVOREVMRVlfQ0lUQVRJT05fMjMwNmJiNDMtOTY3MC00YTU4LThjZGYtMmRlZGNmZWU5MGQ4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355546761"/>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1C6D24" w:rsidRPr="00705836">
        <w:rPr>
          <w:lang w:val="en-US"/>
        </w:rPr>
        <w:t>. Although the paired sclerites on the head region superficially resemble ocular structures, the lack of individual lens</w:t>
      </w:r>
      <w:r w:rsidR="00EF7445" w:rsidRPr="00705836">
        <w:rPr>
          <w:lang w:val="en-US"/>
        </w:rPr>
        <w:t>es</w:t>
      </w:r>
      <w:r w:rsidR="001C6D24" w:rsidRPr="00705836">
        <w:rPr>
          <w:lang w:val="en-US"/>
        </w:rPr>
        <w:t xml:space="preserve"> or other </w:t>
      </w:r>
      <w:r w:rsidR="00EF7445" w:rsidRPr="00705836">
        <w:rPr>
          <w:lang w:val="en-US"/>
        </w:rPr>
        <w:t>structural organization suggestive of visual units provide no indication that these sclerites were involved in photoreception</w:t>
      </w:r>
      <w:r w:rsidR="006721EF" w:rsidRPr="00705836">
        <w:rPr>
          <w:lang w:val="en-US"/>
        </w:rPr>
        <w:t>;</w:t>
      </w:r>
      <w:r w:rsidR="00EF7445" w:rsidRPr="00705836">
        <w:rPr>
          <w:lang w:val="en-US"/>
        </w:rPr>
        <w:t xml:space="preserve"> </w:t>
      </w:r>
      <w:r w:rsidR="002C3DB3" w:rsidRPr="00705836">
        <w:rPr>
          <w:lang w:val="en-US"/>
        </w:rPr>
        <w:t xml:space="preserve">the evidence for overlap of these structures in laterally preserved </w:t>
      </w:r>
      <w:r w:rsidR="0032480D" w:rsidRPr="00705836">
        <w:rPr>
          <w:lang w:val="en-US"/>
        </w:rPr>
        <w:t xml:space="preserve">complete specimens </w:t>
      </w:r>
      <w:r w:rsidR="002C3DB3" w:rsidRPr="00705836">
        <w:rPr>
          <w:lang w:val="en-US"/>
        </w:rPr>
        <w:t xml:space="preserve">indicates that these structures </w:t>
      </w:r>
      <w:r w:rsidR="007856E2" w:rsidRPr="00705836">
        <w:rPr>
          <w:lang w:val="en-US"/>
        </w:rPr>
        <w:t>are more comparable</w:t>
      </w:r>
      <w:r w:rsidR="0013586D" w:rsidRPr="00705836">
        <w:rPr>
          <w:lang w:val="en-US"/>
        </w:rPr>
        <w:t xml:space="preserve"> </w:t>
      </w:r>
      <w:r w:rsidR="007856E2" w:rsidRPr="00705836">
        <w:rPr>
          <w:lang w:val="en-US"/>
        </w:rPr>
        <w:t xml:space="preserve">with the </w:t>
      </w:r>
      <w:proofErr w:type="spellStart"/>
      <w:r w:rsidR="007856E2" w:rsidRPr="00705836">
        <w:rPr>
          <w:lang w:val="en-US"/>
        </w:rPr>
        <w:t>laterodorsal</w:t>
      </w:r>
      <w:proofErr w:type="spellEnd"/>
      <w:r w:rsidR="007856E2" w:rsidRPr="00705836">
        <w:rPr>
          <w:lang w:val="en-US"/>
        </w:rPr>
        <w:t xml:space="preserve"> sclerites in the trunk region</w:t>
      </w:r>
      <w:r w:rsidR="007772EC" w:rsidRPr="00705836">
        <w:rPr>
          <w:lang w:val="en-US"/>
        </w:rPr>
        <w:t xml:space="preserve"> of </w:t>
      </w:r>
      <w:proofErr w:type="spellStart"/>
      <w:r w:rsidR="00205951" w:rsidRPr="00705836">
        <w:rPr>
          <w:i/>
          <w:lang w:val="en-US"/>
        </w:rPr>
        <w:t>Collinsium</w:t>
      </w:r>
      <w:proofErr w:type="spellEnd"/>
      <w:r w:rsidR="007856E2" w:rsidRPr="00705836">
        <w:rPr>
          <w:lang w:val="en-US"/>
        </w:rPr>
        <w:t>.</w:t>
      </w:r>
      <w:r w:rsidR="007856E2" w:rsidRPr="003E4A65">
        <w:rPr>
          <w:lang w:val="en-US"/>
        </w:rPr>
        <w:t xml:space="preserve"> </w:t>
      </w:r>
    </w:p>
    <w:p w14:paraId="37C05D7E"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lastRenderedPageBreak/>
        <w:t xml:space="preserve">Eye attachment </w:t>
      </w:r>
    </w:p>
    <w:p w14:paraId="69CF6B49" w14:textId="77777777" w:rsidR="00B060E9" w:rsidRPr="003E4A65" w:rsidRDefault="00B060E9" w:rsidP="00D47BD5">
      <w:pPr>
        <w:pStyle w:val="Tokendescription"/>
        <w:rPr>
          <w:lang w:val="en-US"/>
        </w:rPr>
      </w:pPr>
      <w:r w:rsidRPr="003E4A65">
        <w:rPr>
          <w:lang w:val="en-US"/>
        </w:rPr>
        <w:t>(0) eye sessile</w:t>
      </w:r>
    </w:p>
    <w:p w14:paraId="5553B86B" w14:textId="77777777" w:rsidR="00B060E9" w:rsidRPr="003E4A65" w:rsidRDefault="00B060E9" w:rsidP="00D47BD5">
      <w:pPr>
        <w:pStyle w:val="Tokendescription"/>
        <w:rPr>
          <w:lang w:val="en-US"/>
        </w:rPr>
      </w:pPr>
      <w:r w:rsidRPr="003E4A65">
        <w:rPr>
          <w:lang w:val="en-US"/>
        </w:rPr>
        <w:t>(1) eye stalked</w:t>
      </w:r>
    </w:p>
    <w:p w14:paraId="07D6C61A" w14:textId="77777777" w:rsidR="00E14C01" w:rsidRPr="003E4A65" w:rsidRDefault="00CC5946" w:rsidP="00D47BD5">
      <w:pPr>
        <w:pStyle w:val="Tokendescription"/>
        <w:rPr>
          <w:lang w:val="en-US"/>
        </w:rPr>
      </w:pPr>
      <w:r w:rsidRPr="003E4A65">
        <w:rPr>
          <w:lang w:val="en-US"/>
        </w:rPr>
        <w:t>(–)</w:t>
      </w:r>
      <w:r w:rsidR="00E14C01" w:rsidRPr="003E4A65">
        <w:rPr>
          <w:lang w:val="en-US"/>
        </w:rPr>
        <w:t xml:space="preserve"> </w:t>
      </w:r>
      <w:r w:rsidR="009B3F35" w:rsidRPr="003E4A65">
        <w:rPr>
          <w:lang w:val="en-US"/>
        </w:rPr>
        <w:t xml:space="preserve">inapplicable: </w:t>
      </w:r>
      <w:r w:rsidR="00E14C01" w:rsidRPr="003E4A65">
        <w:rPr>
          <w:lang w:val="en-US"/>
        </w:rPr>
        <w:t xml:space="preserve">eyes </w:t>
      </w:r>
      <w:r w:rsidR="00875F26" w:rsidRPr="003E4A65">
        <w:rPr>
          <w:lang w:val="en-US"/>
        </w:rPr>
        <w:t>(</w:t>
      </w:r>
      <w:r w:rsidR="00751697" w:rsidRPr="003E4A65">
        <w:rPr>
          <w:lang w:val="en-US"/>
        </w:rPr>
        <w:t>C</w:t>
      </w:r>
      <w:r w:rsidR="00CB40B4" w:rsidRPr="003E4A65">
        <w:rPr>
          <w:lang w:val="en-US"/>
        </w:rPr>
        <w:t xml:space="preserve">haracter </w:t>
      </w:r>
      <w:r w:rsidR="00010E8F">
        <w:rPr>
          <w:lang w:val="en-US"/>
        </w:rPr>
        <w:t>23</w:t>
      </w:r>
      <w:r w:rsidR="007C347F" w:rsidRPr="003E4A65">
        <w:rPr>
          <w:lang w:val="en-US"/>
        </w:rPr>
        <w:t>)</w:t>
      </w:r>
      <w:r w:rsidR="009B3F35" w:rsidRPr="003E4A65">
        <w:rPr>
          <w:lang w:val="en-US"/>
        </w:rPr>
        <w:t xml:space="preserve"> absent</w:t>
      </w:r>
    </w:p>
    <w:p w14:paraId="557A9621" w14:textId="00BB4F57" w:rsidR="00B22712" w:rsidRPr="003E4A65" w:rsidRDefault="00CB40B4" w:rsidP="00D47BD5">
      <w:pPr>
        <w:autoSpaceDE w:val="0"/>
        <w:autoSpaceDN w:val="0"/>
        <w:adjustRightInd w:val="0"/>
        <w:jc w:val="both"/>
        <w:rPr>
          <w:lang w:val="en-US"/>
        </w:rPr>
      </w:pPr>
      <w:r w:rsidRPr="003E4A65">
        <w:rPr>
          <w:lang w:val="en-US"/>
        </w:rPr>
        <w:t xml:space="preserve">Character </w:t>
      </w:r>
      <w:r w:rsidR="001762A1" w:rsidRPr="003E4A65">
        <w:rPr>
          <w:lang w:val="en-US"/>
        </w:rPr>
        <w:t xml:space="preserve">26 in Ma </w:t>
      </w:r>
      <w:r w:rsidR="001762A1" w:rsidRPr="003E4A65">
        <w:rPr>
          <w:i/>
          <w:lang w:val="en-US" w:bidi="en-US"/>
        </w:rPr>
        <w:t>et al.</w:t>
      </w:r>
      <w:r w:rsidR="001762A1" w:rsidRPr="003E4A65">
        <w:rPr>
          <w:lang w:val="en-US"/>
        </w:rPr>
        <w:t xml:space="preserve"> </w:t>
      </w:r>
      <w:sdt>
        <w:sdtPr>
          <w:rPr>
            <w:color w:val="000000"/>
            <w:lang w:val="en-US"/>
          </w:rPr>
          <w:tag w:val="MENDELEY_CITATION_v3_eyJjaXRhdGlvbklEIjoiTUVOREVMRVlfQ0lUQVRJT05fZmRlYmZhZjgtM2MwMy00NWZlLTlhNmQtZmZlM2FiMmFlOTFl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872688005"/>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00705836">
        <w:rPr>
          <w:lang w:val="en-US"/>
        </w:rPr>
        <w:t>.</w:t>
      </w:r>
    </w:p>
    <w:p w14:paraId="5ADE6327"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Type of eyes </w:t>
      </w:r>
    </w:p>
    <w:p w14:paraId="208EAFFA" w14:textId="77777777" w:rsidR="00B060E9" w:rsidRPr="003E4A65" w:rsidRDefault="00B060E9" w:rsidP="00D47BD5">
      <w:pPr>
        <w:pStyle w:val="Default"/>
        <w:spacing w:line="360" w:lineRule="auto"/>
        <w:jc w:val="both"/>
        <w:rPr>
          <w:i/>
          <w:color w:val="auto"/>
          <w:lang w:val="en-US"/>
        </w:rPr>
      </w:pPr>
      <w:r w:rsidRPr="003E4A65">
        <w:rPr>
          <w:i/>
          <w:color w:val="auto"/>
          <w:lang w:val="en-US"/>
        </w:rPr>
        <w:t xml:space="preserve">(0) </w:t>
      </w:r>
      <w:r w:rsidR="00A361D6" w:rsidRPr="003E4A65">
        <w:rPr>
          <w:i/>
          <w:color w:val="auto"/>
          <w:lang w:val="en-US"/>
        </w:rPr>
        <w:t>single lens eye</w:t>
      </w:r>
      <w:r w:rsidRPr="003E4A65">
        <w:rPr>
          <w:i/>
          <w:color w:val="auto"/>
          <w:lang w:val="en-US"/>
        </w:rPr>
        <w:t xml:space="preserve"> or pigment spots </w:t>
      </w:r>
    </w:p>
    <w:p w14:paraId="1D01D760" w14:textId="77777777" w:rsidR="00B060E9" w:rsidRPr="003E4A65" w:rsidRDefault="00B060E9" w:rsidP="00D47BD5">
      <w:pPr>
        <w:pStyle w:val="Default"/>
        <w:spacing w:line="360" w:lineRule="auto"/>
        <w:jc w:val="both"/>
        <w:rPr>
          <w:i/>
          <w:color w:val="auto"/>
          <w:lang w:val="en-US"/>
        </w:rPr>
      </w:pPr>
      <w:r w:rsidRPr="003E4A65">
        <w:rPr>
          <w:i/>
          <w:color w:val="auto"/>
          <w:lang w:val="en-US"/>
        </w:rPr>
        <w:t xml:space="preserve">(1) multiple visual units (including compound eyes) </w:t>
      </w:r>
    </w:p>
    <w:p w14:paraId="6AB03146" w14:textId="77777777" w:rsidR="00E14C01" w:rsidRDefault="00CC5946" w:rsidP="00D47BD5">
      <w:pPr>
        <w:jc w:val="both"/>
        <w:rPr>
          <w:i/>
          <w:lang w:val="en-US"/>
        </w:rPr>
      </w:pPr>
      <w:r w:rsidRPr="003E4A65">
        <w:rPr>
          <w:i/>
          <w:lang w:val="en-US"/>
        </w:rPr>
        <w:t>(–)</w:t>
      </w:r>
      <w:r w:rsidR="00E14C01" w:rsidRPr="003E4A65">
        <w:rPr>
          <w:i/>
          <w:lang w:val="en-US"/>
        </w:rPr>
        <w:t xml:space="preserve"> </w:t>
      </w:r>
      <w:r w:rsidR="00F23568" w:rsidRPr="003E4A65">
        <w:rPr>
          <w:i/>
          <w:lang w:val="en-US"/>
        </w:rPr>
        <w:t xml:space="preserve">inapplicable: </w:t>
      </w:r>
      <w:r w:rsidR="00E14C01" w:rsidRPr="003E4A65">
        <w:rPr>
          <w:i/>
          <w:lang w:val="en-US"/>
        </w:rPr>
        <w:t xml:space="preserve">eyes </w:t>
      </w:r>
      <w:r w:rsidR="00875F26" w:rsidRPr="003E4A65">
        <w:rPr>
          <w:i/>
          <w:lang w:val="en-US"/>
        </w:rPr>
        <w:t>(</w:t>
      </w:r>
      <w:r w:rsidR="00004EE0" w:rsidRPr="003E4A65">
        <w:rPr>
          <w:i/>
          <w:lang w:val="en-US"/>
        </w:rPr>
        <w:t>Character 2</w:t>
      </w:r>
      <w:r w:rsidR="000F3F0A">
        <w:rPr>
          <w:i/>
          <w:lang w:val="en-US"/>
        </w:rPr>
        <w:t>3</w:t>
      </w:r>
      <w:r w:rsidR="007C347F" w:rsidRPr="003E4A65">
        <w:rPr>
          <w:i/>
          <w:lang w:val="en-US"/>
        </w:rPr>
        <w:t>)</w:t>
      </w:r>
      <w:r w:rsidR="009C0B14" w:rsidRPr="003E4A65">
        <w:rPr>
          <w:i/>
          <w:lang w:val="en-US"/>
        </w:rPr>
        <w:t xml:space="preserve"> absent</w:t>
      </w:r>
    </w:p>
    <w:p w14:paraId="045F3B80" w14:textId="77777777" w:rsidR="00CE6974" w:rsidRPr="003E4A65" w:rsidRDefault="00CE6974" w:rsidP="00D47BD5">
      <w:pPr>
        <w:jc w:val="both"/>
        <w:rPr>
          <w:lang w:val="en-US"/>
        </w:rPr>
      </w:pPr>
    </w:p>
    <w:p w14:paraId="547A54A5" w14:textId="3F275D5D" w:rsidR="00B060E9" w:rsidRPr="003E4A65" w:rsidRDefault="00CB40B4" w:rsidP="00D47BD5">
      <w:pPr>
        <w:jc w:val="both"/>
        <w:rPr>
          <w:lang w:val="en-US"/>
        </w:rPr>
      </w:pPr>
      <w:r w:rsidRPr="003E4A65">
        <w:rPr>
          <w:lang w:val="en-US"/>
        </w:rPr>
        <w:t xml:space="preserve">Character </w:t>
      </w:r>
      <w:r w:rsidR="001762A1" w:rsidRPr="003E4A65">
        <w:rPr>
          <w:lang w:val="en-US"/>
        </w:rPr>
        <w:t xml:space="preserve">27 in Ma </w:t>
      </w:r>
      <w:r w:rsidR="001762A1" w:rsidRPr="003E4A65">
        <w:rPr>
          <w:i/>
          <w:lang w:val="en-US" w:bidi="en-US"/>
        </w:rPr>
        <w:t>et al.</w:t>
      </w:r>
      <w:r w:rsidR="001762A1" w:rsidRPr="003E4A65">
        <w:rPr>
          <w:lang w:val="en-US"/>
        </w:rPr>
        <w:t xml:space="preserve"> </w:t>
      </w:r>
      <w:sdt>
        <w:sdtPr>
          <w:rPr>
            <w:color w:val="000000"/>
            <w:lang w:val="en-US"/>
          </w:rPr>
          <w:tag w:val="MENDELEY_CITATION_v3_eyJjaXRhdGlvbklEIjoiTUVOREVMRVlfQ0lUQVRJT05fZjM5M2E2ZTItNzdiZC00MDYwLTgzMzQtOGU1M2YwMjgyNzYy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1606848965"/>
          <w:placeholder>
            <w:docPart w:val="2E4D71BFFB8E464CAE83E67727573A02"/>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00705836">
        <w:rPr>
          <w:lang w:val="en-US"/>
        </w:rPr>
        <w:t>.</w:t>
      </w:r>
      <w:r w:rsidR="004E6632" w:rsidRPr="003E4A65">
        <w:rPr>
          <w:lang w:val="en-US"/>
        </w:rPr>
        <w:t xml:space="preserve"> This character is scored as uncertain in </w:t>
      </w:r>
      <w:proofErr w:type="spellStart"/>
      <w:r w:rsidR="004E6632" w:rsidRPr="003E4A65">
        <w:rPr>
          <w:i/>
          <w:lang w:val="en-US"/>
        </w:rPr>
        <w:t>Luolishania</w:t>
      </w:r>
      <w:proofErr w:type="spellEnd"/>
      <w:r w:rsidR="004E6632" w:rsidRPr="003E4A65">
        <w:rPr>
          <w:i/>
          <w:lang w:val="en-US"/>
        </w:rPr>
        <w:t xml:space="preserve"> </w:t>
      </w:r>
      <w:r w:rsidR="00DF1E13" w:rsidRPr="003E4A65">
        <w:rPr>
          <w:lang w:val="en-US"/>
        </w:rPr>
        <w:t xml:space="preserve">and </w:t>
      </w:r>
      <w:proofErr w:type="spellStart"/>
      <w:r w:rsidR="00DF1E13" w:rsidRPr="003E4A65">
        <w:rPr>
          <w:i/>
          <w:lang w:val="en-US"/>
        </w:rPr>
        <w:t>Hallucigenia</w:t>
      </w:r>
      <w:proofErr w:type="spellEnd"/>
      <w:r w:rsidR="00DF1E13" w:rsidRPr="003E4A65">
        <w:rPr>
          <w:i/>
          <w:lang w:val="en-US"/>
        </w:rPr>
        <w:t xml:space="preserve"> fortis </w:t>
      </w:r>
      <w:r w:rsidR="00163209" w:rsidRPr="003E4A65">
        <w:rPr>
          <w:lang w:val="en-US"/>
        </w:rPr>
        <w:t>given that it is not possible</w:t>
      </w:r>
      <w:r w:rsidR="004E6632" w:rsidRPr="003E4A65">
        <w:rPr>
          <w:lang w:val="en-US"/>
        </w:rPr>
        <w:t xml:space="preserve"> to fully resolve the</w:t>
      </w:r>
      <w:r w:rsidR="00F32B08" w:rsidRPr="003E4A65">
        <w:rPr>
          <w:lang w:val="en-US"/>
        </w:rPr>
        <w:t xml:space="preserve"> level of</w:t>
      </w:r>
      <w:r w:rsidR="004E6632" w:rsidRPr="003E4A65">
        <w:rPr>
          <w:lang w:val="en-US"/>
        </w:rPr>
        <w:t xml:space="preserve"> structural organization of the visual units due to their fragmentary preservation </w:t>
      </w:r>
      <w:sdt>
        <w:sdtPr>
          <w:rPr>
            <w:color w:val="000000"/>
            <w:lang w:val="en-US"/>
          </w:rPr>
          <w:tag w:val="MENDELEY_CITATION_v3_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"/>
          <w:id w:val="-1140730901"/>
          <w:placeholder>
            <w:docPart w:val="DefaultPlaceholder_-1854013440"/>
          </w:placeholder>
        </w:sdtPr>
        <w:sdtContent>
          <w:r w:rsidR="00651AF7" w:rsidRPr="00651AF7">
            <w:rPr>
              <w:rFonts w:eastAsia="Times New Roman"/>
              <w:color w:val="000000"/>
            </w:rPr>
            <w:t xml:space="preserve">(Ma, Hou and Bergström 2009; Ma </w:t>
          </w:r>
          <w:r w:rsidR="00651AF7" w:rsidRPr="00651AF7">
            <w:rPr>
              <w:rFonts w:eastAsia="Times New Roman"/>
              <w:i/>
              <w:iCs/>
              <w:color w:val="000000"/>
            </w:rPr>
            <w:t>et al.</w:t>
          </w:r>
          <w:r w:rsidR="00651AF7" w:rsidRPr="00651AF7">
            <w:rPr>
              <w:rFonts w:eastAsia="Times New Roman"/>
              <w:color w:val="000000"/>
            </w:rPr>
            <w:t xml:space="preserve"> 2012)</w:t>
          </w:r>
        </w:sdtContent>
      </w:sdt>
      <w:r w:rsidR="00705836">
        <w:rPr>
          <w:lang w:val="en-US"/>
        </w:rPr>
        <w:t>.</w:t>
      </w:r>
    </w:p>
    <w:p w14:paraId="740E3227" w14:textId="77777777" w:rsidR="00B060E9" w:rsidRPr="003E4A65" w:rsidRDefault="002E7FF2" w:rsidP="00D47BD5">
      <w:pPr>
        <w:pStyle w:val="Heading2"/>
        <w:jc w:val="both"/>
        <w:rPr>
          <w:rFonts w:ascii="Times New Roman" w:hAnsi="Times New Roman"/>
          <w:lang w:val="en-US"/>
        </w:rPr>
      </w:pPr>
      <w:r w:rsidRPr="003E4A65">
        <w:rPr>
          <w:rFonts w:ascii="Times New Roman" w:hAnsi="Times New Roman"/>
          <w:lang w:val="en-US"/>
        </w:rPr>
        <w:t>Trunk region</w:t>
      </w:r>
    </w:p>
    <w:p w14:paraId="5FA6F7CE" w14:textId="77777777" w:rsidR="00B060E9" w:rsidRDefault="00B060E9" w:rsidP="00D47BD5">
      <w:pPr>
        <w:pStyle w:val="Transformationseries"/>
        <w:spacing w:line="360" w:lineRule="auto"/>
        <w:jc w:val="both"/>
        <w:rPr>
          <w:rFonts w:ascii="Times New Roman" w:hAnsi="Times New Roman"/>
          <w:color w:val="000000"/>
          <w:lang w:val="en-US"/>
        </w:rPr>
      </w:pPr>
      <w:r>
        <w:rPr>
          <w:rFonts w:ascii="Times New Roman" w:hAnsi="Times New Roman"/>
          <w:color w:val="000000"/>
          <w:lang w:val="en-US"/>
        </w:rPr>
        <w:t xml:space="preserve">Epidermal segmentation </w:t>
      </w:r>
    </w:p>
    <w:p w14:paraId="237D7A92" w14:textId="77777777" w:rsidR="00B060E9" w:rsidRPr="003E4A65" w:rsidRDefault="00B060E9" w:rsidP="00D47BD5">
      <w:pPr>
        <w:pStyle w:val="Tokendescription"/>
        <w:rPr>
          <w:lang w:val="en-US"/>
        </w:rPr>
      </w:pPr>
      <w:r w:rsidRPr="003E4A65">
        <w:rPr>
          <w:lang w:val="en-US"/>
        </w:rPr>
        <w:t>(0) absent</w:t>
      </w:r>
    </w:p>
    <w:p w14:paraId="1FD3F9A0" w14:textId="77777777" w:rsidR="00B060E9" w:rsidRPr="003E4A65" w:rsidRDefault="00B060E9" w:rsidP="00D47BD5">
      <w:pPr>
        <w:pStyle w:val="Tokendescription"/>
        <w:rPr>
          <w:lang w:val="en-US"/>
        </w:rPr>
      </w:pPr>
      <w:r w:rsidRPr="003E4A65">
        <w:rPr>
          <w:lang w:val="en-US"/>
        </w:rPr>
        <w:t>(1) present</w:t>
      </w:r>
    </w:p>
    <w:p w14:paraId="221C26A6" w14:textId="22E1218E" w:rsidR="00B060E9" w:rsidRPr="003E4A65" w:rsidRDefault="00CB40B4" w:rsidP="00D47BD5">
      <w:pPr>
        <w:jc w:val="both"/>
        <w:rPr>
          <w:lang w:val="en-US"/>
        </w:rPr>
      </w:pPr>
      <w:r w:rsidRPr="006B35CD">
        <w:rPr>
          <w:lang w:val="en-US"/>
        </w:rPr>
        <w:t xml:space="preserve">Character </w:t>
      </w:r>
      <w:r w:rsidR="00037357" w:rsidRPr="006B35CD">
        <w:rPr>
          <w:lang w:val="en-US"/>
        </w:rPr>
        <w:t xml:space="preserve">25 in Daley </w:t>
      </w:r>
      <w:r w:rsidR="00037357" w:rsidRPr="006B35CD">
        <w:rPr>
          <w:i/>
          <w:lang w:val="en-US" w:bidi="en-US"/>
        </w:rPr>
        <w:t>et al.</w:t>
      </w:r>
      <w:r w:rsidR="00037357" w:rsidRPr="006B35CD">
        <w:rPr>
          <w:lang w:val="en-US"/>
        </w:rPr>
        <w:t xml:space="preserve"> </w:t>
      </w:r>
      <w:sdt>
        <w:sdtPr>
          <w:rPr>
            <w:color w:val="000000"/>
            <w:lang w:val="en-US"/>
          </w:rPr>
          <w:tag w:val="MENDELEY_CITATION_v3_eyJjaXRhdGlvbklEIjoiTUVOREVMRVlfQ0lUQVRJT05fMDIxMGI4N2QtMjA1Ni00MTY4LTgwYWItMDcwZGI4MzMyNDc1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
          <w:id w:val="760958846"/>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6A4850" w:rsidRPr="006B35CD">
        <w:rPr>
          <w:lang w:val="en-US"/>
        </w:rPr>
        <w:t>.</w:t>
      </w:r>
      <w:r w:rsidR="00037357" w:rsidRPr="006B35CD">
        <w:rPr>
          <w:lang w:val="en-US"/>
        </w:rPr>
        <w:t xml:space="preserve"> </w:t>
      </w:r>
      <w:r w:rsidR="00CC7A28" w:rsidRPr="006B35CD">
        <w:rPr>
          <w:lang w:val="en-US"/>
        </w:rPr>
        <w:t>E</w:t>
      </w:r>
      <w:r w:rsidR="008C3763" w:rsidRPr="006B35CD">
        <w:rPr>
          <w:lang w:val="en-US"/>
        </w:rPr>
        <w:t xml:space="preserve">pidermal segmentation is a distinguishing feature of </w:t>
      </w:r>
      <w:proofErr w:type="spellStart"/>
      <w:r w:rsidR="008C3763" w:rsidRPr="006B35CD">
        <w:rPr>
          <w:lang w:val="en-US"/>
        </w:rPr>
        <w:t>Euarthropoda</w:t>
      </w:r>
      <w:proofErr w:type="spellEnd"/>
      <w:r w:rsidR="002A3567" w:rsidRPr="006B35CD">
        <w:rPr>
          <w:lang w:val="en-US"/>
        </w:rPr>
        <w:t xml:space="preserve"> </w:t>
      </w:r>
      <w:r w:rsidR="006B35CD" w:rsidRPr="006B35CD">
        <w:rPr>
          <w:lang w:val="en-US"/>
        </w:rPr>
        <w:t xml:space="preserve">(e.g. </w:t>
      </w:r>
      <w:sdt>
        <w:sdtPr>
          <w:rPr>
            <w:color w:val="000000"/>
            <w:lang w:val="en-US"/>
          </w:rPr>
          <w:tag w:val="MENDELEY_CITATION_v3_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"/>
          <w:id w:val="-330365263"/>
          <w:placeholder>
            <w:docPart w:val="DefaultPlaceholder_-1854013440"/>
          </w:placeholder>
        </w:sdtPr>
        <w:sdtContent>
          <w:r w:rsidR="00651AF7" w:rsidRPr="00651AF7">
            <w:rPr>
              <w:color w:val="000000"/>
              <w:lang w:val="en-US"/>
            </w:rPr>
            <w:t>(Budd 2001; Edgecombe 2009)</w:t>
          </w:r>
        </w:sdtContent>
      </w:sdt>
      <w:r w:rsidR="006B35CD" w:rsidRPr="006B35CD">
        <w:rPr>
          <w:color w:val="000000"/>
          <w:lang w:val="en-US"/>
        </w:rPr>
        <w:t>)</w:t>
      </w:r>
      <w:r w:rsidR="008C3763" w:rsidRPr="006B35CD">
        <w:rPr>
          <w:lang w:val="en-US"/>
        </w:rPr>
        <w:t xml:space="preserve">. </w:t>
      </w:r>
      <w:r w:rsidR="00685B06" w:rsidRPr="006B35CD">
        <w:rPr>
          <w:lang w:val="en-US"/>
        </w:rPr>
        <w:t xml:space="preserve">Although the body of </w:t>
      </w:r>
      <w:proofErr w:type="spellStart"/>
      <w:r w:rsidR="00685B06" w:rsidRPr="006B35CD">
        <w:rPr>
          <w:lang w:val="en-US"/>
        </w:rPr>
        <w:t>Onychophora</w:t>
      </w:r>
      <w:proofErr w:type="spellEnd"/>
      <w:r w:rsidR="00685B06" w:rsidRPr="006B35CD">
        <w:rPr>
          <w:lang w:val="en-US"/>
        </w:rPr>
        <w:t xml:space="preserve"> and Tardigrada is </w:t>
      </w:r>
      <w:proofErr w:type="spellStart"/>
      <w:r w:rsidR="00B70BBE" w:rsidRPr="006B35CD">
        <w:rPr>
          <w:lang w:val="en-US"/>
        </w:rPr>
        <w:t>metamerically</w:t>
      </w:r>
      <w:proofErr w:type="spellEnd"/>
      <w:r w:rsidR="00685B06" w:rsidRPr="006B35CD">
        <w:rPr>
          <w:lang w:val="en-US"/>
        </w:rPr>
        <w:t xml:space="preserve"> </w:t>
      </w:r>
      <w:r w:rsidR="006E6FFF" w:rsidRPr="006B35CD">
        <w:rPr>
          <w:lang w:val="en-US"/>
        </w:rPr>
        <w:t>organized</w:t>
      </w:r>
      <w:r w:rsidR="00685B06" w:rsidRPr="006B35CD">
        <w:rPr>
          <w:lang w:val="en-US"/>
        </w:rPr>
        <w:t xml:space="preserve">, both at the level of segment polarity gene expression </w:t>
      </w:r>
      <w:sdt>
        <w:sdtPr>
          <w:rPr>
            <w:color w:val="000000"/>
            <w:lang w:val="en-US"/>
          </w:rPr>
          <w:tag w:val="MENDELEY_CITATION_v3_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"/>
          <w:id w:val="-1501339872"/>
          <w:placeholder>
            <w:docPart w:val="DefaultPlaceholder_-1854013440"/>
          </w:placeholder>
        </w:sdtPr>
        <w:sdtContent>
          <w:r w:rsidR="00651AF7" w:rsidRPr="00651AF7">
            <w:rPr>
              <w:rFonts w:eastAsia="Times New Roman"/>
              <w:color w:val="000000"/>
            </w:rPr>
            <w:t xml:space="preserve">(Gabriel and Goldstein 2007; Eriksson </w:t>
          </w:r>
          <w:r w:rsidR="00651AF7" w:rsidRPr="00651AF7">
            <w:rPr>
              <w:rFonts w:eastAsia="Times New Roman"/>
              <w:i/>
              <w:iCs/>
              <w:color w:val="000000"/>
            </w:rPr>
            <w:t>et al.</w:t>
          </w:r>
          <w:r w:rsidR="00651AF7" w:rsidRPr="00651AF7">
            <w:rPr>
              <w:rFonts w:eastAsia="Times New Roman"/>
              <w:color w:val="000000"/>
            </w:rPr>
            <w:t xml:space="preserve"> 2009)</w:t>
          </w:r>
        </w:sdtContent>
      </w:sdt>
      <w:r w:rsidR="00685B06" w:rsidRPr="006B35CD">
        <w:rPr>
          <w:lang w:val="en-US"/>
        </w:rPr>
        <w:t xml:space="preserve"> and musculature</w:t>
      </w:r>
      <w:r w:rsidR="006B35CD" w:rsidRPr="006B35CD">
        <w:rPr>
          <w:lang w:val="en-US"/>
        </w:rPr>
        <w:t xml:space="preserve"> </w:t>
      </w:r>
      <w:sdt>
        <w:sdtPr>
          <w:rPr>
            <w:color w:val="000000"/>
            <w:lang w:val="en-US"/>
          </w:rPr>
          <w:tag w:val="MENDELEY_CITATION_v3_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"/>
          <w:id w:val="1951354377"/>
          <w:placeholder>
            <w:docPart w:val="DefaultPlaceholder_-1854013440"/>
          </w:placeholder>
        </w:sdtPr>
        <w:sdtContent>
          <w:r w:rsidR="00651AF7" w:rsidRPr="00651AF7">
            <w:rPr>
              <w:rFonts w:eastAsia="Times New Roman"/>
              <w:color w:val="000000"/>
            </w:rPr>
            <w:t xml:space="preserve">(Halberg </w:t>
          </w:r>
          <w:r w:rsidR="00651AF7" w:rsidRPr="00651AF7">
            <w:rPr>
              <w:rFonts w:eastAsia="Times New Roman"/>
              <w:i/>
              <w:iCs/>
              <w:color w:val="000000"/>
            </w:rPr>
            <w:t>et al.</w:t>
          </w:r>
          <w:r w:rsidR="00651AF7" w:rsidRPr="00651AF7">
            <w:rPr>
              <w:rFonts w:eastAsia="Times New Roman"/>
              <w:color w:val="000000"/>
            </w:rPr>
            <w:t xml:space="preserve"> 2009; Marchioro </w:t>
          </w:r>
          <w:r w:rsidR="00651AF7" w:rsidRPr="00651AF7">
            <w:rPr>
              <w:rFonts w:eastAsia="Times New Roman"/>
              <w:i/>
              <w:iCs/>
              <w:color w:val="000000"/>
            </w:rPr>
            <w:t>et al.</w:t>
          </w:r>
          <w:r w:rsidR="00651AF7" w:rsidRPr="00651AF7">
            <w:rPr>
              <w:rFonts w:eastAsia="Times New Roman"/>
              <w:color w:val="000000"/>
            </w:rPr>
            <w:t xml:space="preserve"> 2013)</w:t>
          </w:r>
        </w:sdtContent>
      </w:sdt>
      <w:r w:rsidR="006B35CD" w:rsidRPr="006B35CD">
        <w:rPr>
          <w:lang w:val="en-US"/>
        </w:rPr>
        <w:t>,</w:t>
      </w:r>
      <w:r w:rsidR="00685B06" w:rsidRPr="006B35CD">
        <w:rPr>
          <w:lang w:val="en-US"/>
        </w:rPr>
        <w:t xml:space="preserve"> this pattern is </w:t>
      </w:r>
      <w:r w:rsidR="00901B3E" w:rsidRPr="006B35CD">
        <w:rPr>
          <w:lang w:val="en-US"/>
        </w:rPr>
        <w:t>not expressed on the epi</w:t>
      </w:r>
      <w:r w:rsidR="00B64473" w:rsidRPr="006B35CD">
        <w:rPr>
          <w:lang w:val="en-US"/>
        </w:rPr>
        <w:t>dermis</w:t>
      </w:r>
      <w:r w:rsidR="00901B3E" w:rsidRPr="006B35CD">
        <w:rPr>
          <w:lang w:val="en-US"/>
        </w:rPr>
        <w:t xml:space="preserve">: </w:t>
      </w:r>
      <w:r w:rsidR="00F35EFE" w:rsidRPr="006B35CD">
        <w:rPr>
          <w:lang w:val="en-US"/>
        </w:rPr>
        <w:t>this character is thus</w:t>
      </w:r>
      <w:r w:rsidR="00901B3E" w:rsidRPr="006B35CD">
        <w:rPr>
          <w:lang w:val="en-US"/>
        </w:rPr>
        <w:t xml:space="preserve"> score as</w:t>
      </w:r>
      <w:r w:rsidR="00685B06" w:rsidRPr="006B35CD">
        <w:rPr>
          <w:lang w:val="en-US"/>
        </w:rPr>
        <w:t xml:space="preserve"> absent</w:t>
      </w:r>
      <w:r w:rsidR="00C9786B" w:rsidRPr="006B35CD">
        <w:rPr>
          <w:lang w:val="en-US"/>
        </w:rPr>
        <w:t xml:space="preserve"> in these phyla</w:t>
      </w:r>
      <w:r w:rsidR="00721C0C" w:rsidRPr="006B35CD">
        <w:rPr>
          <w:lang w:val="en-US"/>
        </w:rPr>
        <w:t>.</w:t>
      </w:r>
      <w:r w:rsidR="00037357" w:rsidRPr="006B35CD">
        <w:rPr>
          <w:lang w:val="en-US"/>
        </w:rPr>
        <w:t xml:space="preserve"> </w:t>
      </w:r>
      <w:proofErr w:type="spellStart"/>
      <w:r w:rsidR="00F5683B" w:rsidRPr="006B35CD">
        <w:rPr>
          <w:i/>
          <w:lang w:val="en-US"/>
        </w:rPr>
        <w:t>Opabinia</w:t>
      </w:r>
      <w:proofErr w:type="spellEnd"/>
      <w:r w:rsidR="00F35EFE" w:rsidRPr="006B35CD">
        <w:rPr>
          <w:i/>
          <w:lang w:val="en-US"/>
        </w:rPr>
        <w:t xml:space="preserve"> </w:t>
      </w:r>
      <w:r w:rsidR="00F35EFE" w:rsidRPr="006B35CD">
        <w:rPr>
          <w:lang w:val="en-US"/>
        </w:rPr>
        <w:t>is scored</w:t>
      </w:r>
      <w:r w:rsidR="00F5683B" w:rsidRPr="006B35CD">
        <w:rPr>
          <w:i/>
          <w:lang w:val="en-US"/>
        </w:rPr>
        <w:t xml:space="preserve"> </w:t>
      </w:r>
      <w:r w:rsidR="00721C0C" w:rsidRPr="006B35CD">
        <w:rPr>
          <w:lang w:val="en-US"/>
        </w:rPr>
        <w:t xml:space="preserve">as present since has </w:t>
      </w:r>
      <w:r w:rsidR="00F5683B" w:rsidRPr="006B35CD">
        <w:rPr>
          <w:lang w:val="en-US"/>
        </w:rPr>
        <w:t xml:space="preserve">discrete body </w:t>
      </w:r>
      <w:r w:rsidR="008254E3" w:rsidRPr="006B35CD">
        <w:rPr>
          <w:lang w:val="en-US"/>
        </w:rPr>
        <w:t>segments</w:t>
      </w:r>
      <w:r w:rsidR="00F5683B" w:rsidRPr="006B35CD">
        <w:rPr>
          <w:lang w:val="en-US"/>
        </w:rPr>
        <w:t xml:space="preserve"> separated by furrows</w:t>
      </w:r>
      <w:r w:rsidR="006B35CD" w:rsidRPr="006B35CD">
        <w:rPr>
          <w:lang w:val="en-US"/>
        </w:rPr>
        <w:t xml:space="preserve"> </w:t>
      </w:r>
      <w:sdt>
        <w:sdtPr>
          <w:rPr>
            <w:color w:val="000000"/>
            <w:lang w:val="en-US"/>
          </w:rPr>
          <w:tag w:val="MENDELEY_CITATION_v3_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"/>
          <w:id w:val="-2089223355"/>
          <w:placeholder>
            <w:docPart w:val="DefaultPlaceholder_-1854013440"/>
          </w:placeholder>
        </w:sdtPr>
        <w:sdtContent>
          <w:r w:rsidR="00651AF7" w:rsidRPr="00651AF7">
            <w:rPr>
              <w:color w:val="000000"/>
              <w:lang w:val="en-US"/>
            </w:rPr>
            <w:t>(Budd 1996; Zhang and Briggs 2007; Budd and Daley 2012)</w:t>
          </w:r>
        </w:sdtContent>
      </w:sdt>
      <w:r w:rsidR="00294D31" w:rsidRPr="006B35CD">
        <w:rPr>
          <w:lang w:val="en-US"/>
        </w:rPr>
        <w:t xml:space="preserve">. Epidermal segmentation is not evident in </w:t>
      </w:r>
      <w:proofErr w:type="spellStart"/>
      <w:r w:rsidR="0028099E" w:rsidRPr="006B35CD">
        <w:rPr>
          <w:lang w:val="en-US"/>
        </w:rPr>
        <w:t>radiodontans</w:t>
      </w:r>
      <w:proofErr w:type="spellEnd"/>
      <w:r w:rsidR="006B35CD" w:rsidRPr="006B35CD">
        <w:rPr>
          <w:lang w:val="en-US"/>
        </w:rPr>
        <w:t xml:space="preserve"> </w:t>
      </w:r>
      <w:sdt>
        <w:sdtPr>
          <w:rPr>
            <w:color w:val="000000"/>
            <w:lang w:val="en-US"/>
          </w:rPr>
          <w:tag w:val="MENDELEY_CITATION_v3_eyJjaXRhdGlvbklEIjoiTUVOREVMRVlfQ0lUQVRJT05fMDIxMTM3OGItNDRmZS00MDUzLTlhNzgtMjk4ZTdjZDFkMWFhIiwicHJvcGVydGllcyI6eyJub3RlSW5kZXgiOjB9LCJpc0VkaXRlZCI6ZmFsc2UsIm1hbnVhbE92ZXJyaWRlIjp7ImlzTWFudWFsbHlPdmVycmlkZGVuIjpmYWxzZSwiY2l0ZXByb2NUZXh0IjoiKERhbGV5IGFuZCBFZGdlY29tYmUgMjAxNCkiLCJtYW51YWxPdmVycmlkZVRleHQiOiIifSwiY2l0YXRpb25JdGVtcyI6W3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
          <w:id w:val="219180153"/>
          <w:placeholder>
            <w:docPart w:val="DefaultPlaceholder_-1854013440"/>
          </w:placeholder>
        </w:sdtPr>
        <w:sdtContent>
          <w:r w:rsidR="00651AF7" w:rsidRPr="00651AF7">
            <w:rPr>
              <w:color w:val="000000"/>
              <w:lang w:val="en-US"/>
            </w:rPr>
            <w:t>(Daley and Edgecombe 2014)</w:t>
          </w:r>
        </w:sdtContent>
      </w:sdt>
      <w:r w:rsidR="00721C0C" w:rsidRPr="006B35CD">
        <w:rPr>
          <w:lang w:val="en-US"/>
        </w:rPr>
        <w:t xml:space="preserve">, </w:t>
      </w:r>
      <w:r w:rsidR="008D519E" w:rsidRPr="006B35CD">
        <w:rPr>
          <w:lang w:val="en-US"/>
        </w:rPr>
        <w:t>and thus</w:t>
      </w:r>
      <w:r w:rsidR="00721C0C" w:rsidRPr="006B35CD">
        <w:rPr>
          <w:lang w:val="en-US"/>
        </w:rPr>
        <w:t xml:space="preserve"> </w:t>
      </w:r>
      <w:r w:rsidR="00767136" w:rsidRPr="006B35CD">
        <w:rPr>
          <w:lang w:val="en-US"/>
        </w:rPr>
        <w:t>is scored as</w:t>
      </w:r>
      <w:r w:rsidR="00721C0C" w:rsidRPr="006B35CD">
        <w:rPr>
          <w:lang w:val="en-US"/>
        </w:rPr>
        <w:t xml:space="preserve"> absent</w:t>
      </w:r>
      <w:r w:rsidR="007348D7" w:rsidRPr="006B35CD">
        <w:rPr>
          <w:lang w:val="en-US"/>
        </w:rPr>
        <w:t>.</w:t>
      </w:r>
      <w:r w:rsidR="004143D3" w:rsidRPr="006B35CD">
        <w:rPr>
          <w:lang w:val="en-US"/>
        </w:rPr>
        <w:t xml:space="preserve"> </w:t>
      </w:r>
      <w:proofErr w:type="spellStart"/>
      <w:r w:rsidR="00721C0C" w:rsidRPr="006B35CD">
        <w:rPr>
          <w:i/>
          <w:lang w:val="en-US"/>
        </w:rPr>
        <w:t>Hurdia</w:t>
      </w:r>
      <w:proofErr w:type="spellEnd"/>
      <w:r w:rsidR="004143D3" w:rsidRPr="006B35CD">
        <w:rPr>
          <w:i/>
          <w:lang w:val="en-US"/>
        </w:rPr>
        <w:t xml:space="preserve"> </w:t>
      </w:r>
      <w:r w:rsidR="004143D3" w:rsidRPr="006B35CD">
        <w:rPr>
          <w:lang w:val="en-US"/>
        </w:rPr>
        <w:t>is the exception:</w:t>
      </w:r>
      <w:r w:rsidR="00721C0C" w:rsidRPr="006B35CD">
        <w:rPr>
          <w:lang w:val="en-US"/>
        </w:rPr>
        <w:t xml:space="preserve"> </w:t>
      </w:r>
      <w:r w:rsidR="00732EA0" w:rsidRPr="006B35CD">
        <w:rPr>
          <w:lang w:val="en-US"/>
        </w:rPr>
        <w:t>because the only complete specimen is partly disarticulated</w:t>
      </w:r>
      <w:r w:rsidR="003B5F05" w:rsidRPr="006B35CD">
        <w:rPr>
          <w:lang w:val="en-US"/>
        </w:rPr>
        <w:t xml:space="preserve"> </w:t>
      </w:r>
      <w:sdt>
        <w:sdtPr>
          <w:rPr>
            <w:color w:val="000000"/>
            <w:lang w:val="en-US"/>
          </w:rPr>
          <w:tag w:val="MENDELEY_CITATION_v3_eyJjaXRhdGlvbklEIjoiTUVOREVMRVlfQ0lUQVRJT05fZDhiNDhiMTYtNzAyNi00ZTFhLTgzYzgtZWFmMDA4MzY0YmEw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
          <w:id w:val="416673218"/>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732EA0" w:rsidRPr="006B35CD">
        <w:rPr>
          <w:lang w:val="en-US"/>
        </w:rPr>
        <w:t xml:space="preserve">, </w:t>
      </w:r>
      <w:r w:rsidR="001E1BA9" w:rsidRPr="006B35CD">
        <w:rPr>
          <w:lang w:val="en-US"/>
        </w:rPr>
        <w:t>the</w:t>
      </w:r>
      <w:r w:rsidR="00732EA0" w:rsidRPr="006B35CD">
        <w:rPr>
          <w:lang w:val="en-US"/>
        </w:rPr>
        <w:t xml:space="preserve"> </w:t>
      </w:r>
      <w:r w:rsidR="004143D3" w:rsidRPr="006B35CD">
        <w:rPr>
          <w:lang w:val="en-US"/>
        </w:rPr>
        <w:t>presence of epidermal segmentation</w:t>
      </w:r>
      <w:r w:rsidR="001E1BA9" w:rsidRPr="006B35CD">
        <w:rPr>
          <w:lang w:val="en-US"/>
        </w:rPr>
        <w:t xml:space="preserve"> is scored as</w:t>
      </w:r>
      <w:r w:rsidR="004143D3" w:rsidRPr="006B35CD">
        <w:rPr>
          <w:lang w:val="en-US"/>
        </w:rPr>
        <w:t xml:space="preserve"> </w:t>
      </w:r>
      <w:r w:rsidR="00732EA0" w:rsidRPr="006B35CD">
        <w:rPr>
          <w:lang w:val="en-US"/>
        </w:rPr>
        <w:t>ambiguous</w:t>
      </w:r>
      <w:r w:rsidR="002654A5" w:rsidRPr="006B35CD">
        <w:rPr>
          <w:lang w:val="en-US"/>
        </w:rPr>
        <w:t>.</w:t>
      </w:r>
      <w:r w:rsidR="00B61C92" w:rsidRPr="006B35CD">
        <w:rPr>
          <w:lang w:val="en-US"/>
        </w:rPr>
        <w:t xml:space="preserve"> </w:t>
      </w:r>
      <w:proofErr w:type="spellStart"/>
      <w:r w:rsidR="00B61C92" w:rsidRPr="006B35CD">
        <w:rPr>
          <w:i/>
          <w:lang w:val="en-US"/>
        </w:rPr>
        <w:lastRenderedPageBreak/>
        <w:t>Schinderhannes</w:t>
      </w:r>
      <w:proofErr w:type="spellEnd"/>
      <w:r w:rsidR="00B61C92" w:rsidRPr="006B35CD">
        <w:rPr>
          <w:i/>
          <w:lang w:val="en-US"/>
        </w:rPr>
        <w:t xml:space="preserve"> </w:t>
      </w:r>
      <w:r w:rsidR="00B61C92" w:rsidRPr="006B35CD">
        <w:rPr>
          <w:lang w:val="en-US"/>
        </w:rPr>
        <w:t xml:space="preserve">is scored as uncertain as the ventral perspective of the only available specimen does not allow </w:t>
      </w:r>
      <w:r w:rsidR="00E31CDB" w:rsidRPr="006B35CD">
        <w:rPr>
          <w:lang w:val="en-US"/>
        </w:rPr>
        <w:t>resolving</w:t>
      </w:r>
      <w:r w:rsidR="00B61C92" w:rsidRPr="006B35CD">
        <w:rPr>
          <w:lang w:val="en-US"/>
        </w:rPr>
        <w:t xml:space="preserve"> this character</w:t>
      </w:r>
      <w:r w:rsidR="006B35CD" w:rsidRPr="006B35CD">
        <w:rPr>
          <w:lang w:val="en-US"/>
        </w:rPr>
        <w:t xml:space="preserve"> </w:t>
      </w:r>
      <w:sdt>
        <w:sdtPr>
          <w:rPr>
            <w:color w:val="000000"/>
            <w:lang w:val="en-US"/>
          </w:rPr>
          <w:tag w:val="MENDELEY_CITATION_v3_eyJjaXRhdGlvbklEIjoiTUVOREVMRVlfQ0lUQVRJT05fZTllODYxMTYtOTM0Yy00ZGM1LWJiYjUtYjdkZDVlMjA3ZGZl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
          <w:id w:val="-421956096"/>
          <w:placeholder>
            <w:docPart w:val="DefaultPlaceholder_-1854013440"/>
          </w:placeholder>
        </w:sdtPr>
        <w:sdtContent>
          <w:r w:rsidR="00651AF7" w:rsidRPr="00651AF7">
            <w:rPr>
              <w:color w:val="000000"/>
              <w:lang w:val="en-US"/>
            </w:rPr>
            <w:t>(Kühl, Briggs and Rust 2009)</w:t>
          </w:r>
        </w:sdtContent>
      </w:sdt>
      <w:r w:rsidR="00085CC8" w:rsidRPr="006B35CD">
        <w:rPr>
          <w:lang w:val="en-US"/>
        </w:rPr>
        <w:t>.</w:t>
      </w:r>
    </w:p>
    <w:p w14:paraId="2D0378A3"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Dorsal integument sclerotized and connected by arthrodial membranes </w:t>
      </w:r>
    </w:p>
    <w:p w14:paraId="7937BFE1" w14:textId="77777777" w:rsidR="00B060E9" w:rsidRPr="003E4A65" w:rsidRDefault="00B060E9" w:rsidP="00D47BD5">
      <w:pPr>
        <w:pStyle w:val="Tokendescription"/>
        <w:rPr>
          <w:lang w:val="en-US"/>
        </w:rPr>
      </w:pPr>
      <w:r w:rsidRPr="003E4A65">
        <w:rPr>
          <w:lang w:val="en-US"/>
        </w:rPr>
        <w:t>(0) absent</w:t>
      </w:r>
    </w:p>
    <w:p w14:paraId="6AC9238E" w14:textId="77777777" w:rsidR="00B060E9" w:rsidRPr="00F016E0" w:rsidRDefault="00B060E9" w:rsidP="00D47BD5">
      <w:pPr>
        <w:pStyle w:val="Tokendescription"/>
        <w:rPr>
          <w:lang w:val="en-US"/>
        </w:rPr>
      </w:pPr>
      <w:r w:rsidRPr="00F016E0">
        <w:rPr>
          <w:lang w:val="en-US"/>
        </w:rPr>
        <w:t>(1) present</w:t>
      </w:r>
    </w:p>
    <w:p w14:paraId="4165F280" w14:textId="21756F40" w:rsidR="00B060E9" w:rsidRPr="003E4A65" w:rsidRDefault="00235519" w:rsidP="00D47BD5">
      <w:pPr>
        <w:jc w:val="both"/>
        <w:rPr>
          <w:lang w:val="en-US"/>
        </w:rPr>
      </w:pPr>
      <w:r w:rsidRPr="00F016E0">
        <w:rPr>
          <w:lang w:val="en-US"/>
        </w:rPr>
        <w:t xml:space="preserve">The development of sclerotized tergal plates connected by arthrodial membranes is distinctive of body </w:t>
      </w:r>
      <w:proofErr w:type="spellStart"/>
      <w:r w:rsidRPr="00F016E0">
        <w:rPr>
          <w:lang w:val="en-US"/>
        </w:rPr>
        <w:t>arthrodization</w:t>
      </w:r>
      <w:proofErr w:type="spellEnd"/>
      <w:r w:rsidR="000C3584" w:rsidRPr="00F016E0">
        <w:rPr>
          <w:lang w:val="en-US"/>
        </w:rPr>
        <w:t xml:space="preserve">, and thus exclusive to </w:t>
      </w:r>
      <w:proofErr w:type="spellStart"/>
      <w:r w:rsidR="000C3584" w:rsidRPr="00F016E0">
        <w:rPr>
          <w:lang w:val="en-US"/>
        </w:rPr>
        <w:t>Euarthropoda</w:t>
      </w:r>
      <w:proofErr w:type="spellEnd"/>
      <w:r w:rsidR="006B35CD" w:rsidRPr="00F016E0">
        <w:rPr>
          <w:lang w:val="en-US"/>
        </w:rPr>
        <w:t xml:space="preserve"> </w:t>
      </w:r>
      <w:sdt>
        <w:sdtPr>
          <w:rPr>
            <w:color w:val="000000"/>
            <w:lang w:val="en-US"/>
          </w:rPr>
          <w:tag w:val="MENDELEY_CITATION_v3_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
          <w:id w:val="-1522627933"/>
          <w:placeholder>
            <w:docPart w:val="DefaultPlaceholder_-1854013440"/>
          </w:placeholder>
        </w:sdtPr>
        <w:sdtContent>
          <w:r w:rsidR="00651AF7" w:rsidRPr="00651AF7">
            <w:rPr>
              <w:rFonts w:eastAsia="Times New Roman"/>
              <w:color w:val="000000"/>
            </w:rPr>
            <w:t xml:space="preserve">(Edgecombe and </w:t>
          </w:r>
          <w:proofErr w:type="spellStart"/>
          <w:r w:rsidR="00651AF7" w:rsidRPr="00651AF7">
            <w:rPr>
              <w:rFonts w:eastAsia="Times New Roman"/>
              <w:color w:val="000000"/>
            </w:rPr>
            <w:t>Ramsköld</w:t>
          </w:r>
          <w:proofErr w:type="spellEnd"/>
          <w:r w:rsidR="00651AF7" w:rsidRPr="00651AF7">
            <w:rPr>
              <w:rFonts w:eastAsia="Times New Roman"/>
              <w:color w:val="000000"/>
            </w:rPr>
            <w:t xml:space="preserve"> 1999; Haug </w:t>
          </w:r>
          <w:r w:rsidR="00651AF7" w:rsidRPr="00651AF7">
            <w:rPr>
              <w:rFonts w:eastAsia="Times New Roman"/>
              <w:i/>
              <w:iCs/>
              <w:color w:val="000000"/>
            </w:rPr>
            <w:t>et al.</w:t>
          </w:r>
          <w:r w:rsidR="00651AF7" w:rsidRPr="00651AF7">
            <w:rPr>
              <w:rFonts w:eastAsia="Times New Roman"/>
              <w:color w:val="000000"/>
            </w:rPr>
            <w:t xml:space="preserve"> 2012; Yang </w:t>
          </w:r>
          <w:r w:rsidR="00651AF7" w:rsidRPr="00651AF7">
            <w:rPr>
              <w:rFonts w:eastAsia="Times New Roman"/>
              <w:i/>
              <w:iCs/>
              <w:color w:val="000000"/>
            </w:rPr>
            <w:t>et al.</w:t>
          </w:r>
          <w:r w:rsidR="00651AF7" w:rsidRPr="00651AF7">
            <w:rPr>
              <w:rFonts w:eastAsia="Times New Roman"/>
              <w:color w:val="000000"/>
            </w:rPr>
            <w:t xml:space="preserve"> 2013)</w:t>
          </w:r>
        </w:sdtContent>
      </w:sdt>
      <w:r w:rsidR="003A7F12" w:rsidRPr="00F016E0">
        <w:rPr>
          <w:lang w:val="en-US"/>
        </w:rPr>
        <w:t>.</w:t>
      </w:r>
      <w:r w:rsidRPr="00F016E0">
        <w:rPr>
          <w:lang w:val="en-US"/>
        </w:rPr>
        <w:t xml:space="preserve"> </w:t>
      </w:r>
      <w:r w:rsidR="003D280F" w:rsidRPr="00F016E0">
        <w:rPr>
          <w:lang w:val="en-US"/>
        </w:rPr>
        <w:t xml:space="preserve">Although some </w:t>
      </w:r>
      <w:proofErr w:type="spellStart"/>
      <w:r w:rsidR="00F33EEF" w:rsidRPr="00F016E0">
        <w:rPr>
          <w:lang w:val="en-US"/>
        </w:rPr>
        <w:t>heterotardigrades</w:t>
      </w:r>
      <w:proofErr w:type="spellEnd"/>
      <w:r w:rsidR="00F33EEF" w:rsidRPr="00F016E0">
        <w:rPr>
          <w:lang w:val="en-US"/>
        </w:rPr>
        <w:t xml:space="preserve"> possess </w:t>
      </w:r>
      <w:r w:rsidR="003D280F" w:rsidRPr="00F016E0">
        <w:rPr>
          <w:lang w:val="en-US"/>
        </w:rPr>
        <w:t>dorsal plates</w:t>
      </w:r>
      <w:r w:rsidR="00F016E0" w:rsidRPr="00F016E0">
        <w:rPr>
          <w:lang w:val="en-US"/>
        </w:rPr>
        <w:t xml:space="preserve"> </w:t>
      </w:r>
      <w:sdt>
        <w:sdtPr>
          <w:rPr>
            <w:color w:val="000000"/>
            <w:lang w:val="en-US"/>
          </w:rPr>
          <w:tag w:val="MENDELEY_CITATION_v3_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"/>
          <w:id w:val="-812487239"/>
          <w:placeholder>
            <w:docPart w:val="DefaultPlaceholder_-1854013440"/>
          </w:placeholder>
        </w:sdtPr>
        <w:sdtContent>
          <w:r w:rsidR="00651AF7" w:rsidRPr="00651AF7">
            <w:rPr>
              <w:rFonts w:eastAsia="Times New Roman"/>
              <w:color w:val="000000"/>
            </w:rPr>
            <w:t xml:space="preserve">(Nelson 2002; Marchioro </w:t>
          </w:r>
          <w:r w:rsidR="00651AF7" w:rsidRPr="00651AF7">
            <w:rPr>
              <w:rFonts w:eastAsia="Times New Roman"/>
              <w:i/>
              <w:iCs/>
              <w:color w:val="000000"/>
            </w:rPr>
            <w:t>et al.</w:t>
          </w:r>
          <w:r w:rsidR="00651AF7" w:rsidRPr="00651AF7">
            <w:rPr>
              <w:rFonts w:eastAsia="Times New Roman"/>
              <w:color w:val="000000"/>
            </w:rPr>
            <w:t xml:space="preserve"> 2013; Persson </w:t>
          </w:r>
          <w:r w:rsidR="00651AF7" w:rsidRPr="00651AF7">
            <w:rPr>
              <w:rFonts w:eastAsia="Times New Roman"/>
              <w:i/>
              <w:iCs/>
              <w:color w:val="000000"/>
            </w:rPr>
            <w:t>et al.</w:t>
          </w:r>
          <w:r w:rsidR="00651AF7" w:rsidRPr="00651AF7">
            <w:rPr>
              <w:rFonts w:eastAsia="Times New Roman"/>
              <w:color w:val="000000"/>
            </w:rPr>
            <w:t xml:space="preserve"> 2014)</w:t>
          </w:r>
        </w:sdtContent>
      </w:sdt>
      <w:r w:rsidR="003D280F" w:rsidRPr="00F016E0">
        <w:rPr>
          <w:lang w:val="en-US"/>
        </w:rPr>
        <w:t xml:space="preserve">, these are not connected by arthrodial membranes and thus </w:t>
      </w:r>
      <w:r w:rsidR="00192C0E" w:rsidRPr="00F016E0">
        <w:rPr>
          <w:lang w:val="en-US"/>
        </w:rPr>
        <w:t xml:space="preserve">score </w:t>
      </w:r>
      <w:r w:rsidR="003D280F" w:rsidRPr="00F016E0">
        <w:rPr>
          <w:lang w:val="en-US"/>
        </w:rPr>
        <w:t>as absent</w:t>
      </w:r>
      <w:r w:rsidR="0094789C" w:rsidRPr="00F016E0">
        <w:rPr>
          <w:lang w:val="en-US"/>
        </w:rPr>
        <w:t xml:space="preserve"> for this </w:t>
      </w:r>
      <w:r w:rsidR="00DA6037" w:rsidRPr="00F016E0">
        <w:rPr>
          <w:lang w:val="en-US"/>
        </w:rPr>
        <w:t>character</w:t>
      </w:r>
      <w:r w:rsidR="003D280F" w:rsidRPr="00F016E0">
        <w:rPr>
          <w:lang w:val="en-US"/>
        </w:rPr>
        <w:t>.</w:t>
      </w:r>
      <w:r w:rsidR="0093282C" w:rsidRPr="00F016E0">
        <w:rPr>
          <w:lang w:val="en-US"/>
        </w:rPr>
        <w:t xml:space="preserve"> </w:t>
      </w:r>
      <w:proofErr w:type="spellStart"/>
      <w:r w:rsidR="0093282C" w:rsidRPr="00F016E0">
        <w:rPr>
          <w:i/>
          <w:lang w:val="en-US"/>
        </w:rPr>
        <w:t>Schinderhannes</w:t>
      </w:r>
      <w:proofErr w:type="spellEnd"/>
      <w:r w:rsidR="0093282C" w:rsidRPr="00F016E0">
        <w:rPr>
          <w:i/>
          <w:lang w:val="en-US"/>
        </w:rPr>
        <w:t xml:space="preserve"> </w:t>
      </w:r>
      <w:r w:rsidR="0093282C" w:rsidRPr="00F016E0">
        <w:rPr>
          <w:lang w:val="en-US"/>
        </w:rPr>
        <w:t>is scored as uncertain as the ventral perspective of the only available specimen does not allow resolving this character</w:t>
      </w:r>
      <w:r w:rsidR="00F016E0" w:rsidRPr="00F016E0">
        <w:rPr>
          <w:lang w:val="en-US"/>
        </w:rPr>
        <w:t xml:space="preserve"> </w:t>
      </w:r>
      <w:sdt>
        <w:sdtPr>
          <w:rPr>
            <w:color w:val="000000"/>
            <w:lang w:val="en-US"/>
          </w:rPr>
          <w:tag w:val="MENDELEY_CITATION_v3_eyJjaXRhdGlvbklEIjoiTUVOREVMRVlfQ0lUQVRJT05fZTQyZTY5OTgtYTBjNy00ODk5LWIyYWUtZGJkY2FjOTY4Y2Jh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
          <w:id w:val="912278885"/>
          <w:placeholder>
            <w:docPart w:val="DefaultPlaceholder_-1854013440"/>
          </w:placeholder>
        </w:sdtPr>
        <w:sdtContent>
          <w:r w:rsidR="00651AF7" w:rsidRPr="00651AF7">
            <w:rPr>
              <w:color w:val="000000"/>
              <w:lang w:val="en-US"/>
            </w:rPr>
            <w:t>(Kühl, Briggs and Rust 2009)</w:t>
          </w:r>
        </w:sdtContent>
      </w:sdt>
      <w:r w:rsidR="00B82E52" w:rsidRPr="00F016E0">
        <w:rPr>
          <w:lang w:val="en-US"/>
        </w:rPr>
        <w:t>.</w:t>
      </w:r>
    </w:p>
    <w:p w14:paraId="7F14F256" w14:textId="77777777" w:rsidR="00B060E9" w:rsidRPr="003E4A65" w:rsidRDefault="00B060E9" w:rsidP="00D47BD5">
      <w:pPr>
        <w:pStyle w:val="Transformationseries"/>
        <w:spacing w:line="360" w:lineRule="auto"/>
        <w:jc w:val="both"/>
        <w:rPr>
          <w:rFonts w:ascii="Times New Roman" w:hAnsi="Times New Roman"/>
          <w:i/>
          <w:lang w:val="en-US"/>
        </w:rPr>
      </w:pPr>
      <w:r w:rsidRPr="003E4A65">
        <w:rPr>
          <w:rFonts w:ascii="Times New Roman" w:hAnsi="Times New Roman"/>
          <w:lang w:val="en-US"/>
        </w:rPr>
        <w:t xml:space="preserve">Sternites connected by arthrodial membranes </w:t>
      </w:r>
    </w:p>
    <w:p w14:paraId="61A1C547" w14:textId="77777777" w:rsidR="00B060E9" w:rsidRPr="003E4A65" w:rsidRDefault="00B060E9" w:rsidP="00D47BD5">
      <w:pPr>
        <w:pStyle w:val="Tokendescription"/>
        <w:rPr>
          <w:lang w:val="en-US"/>
        </w:rPr>
      </w:pPr>
      <w:r w:rsidRPr="003E4A65">
        <w:rPr>
          <w:lang w:val="en-US"/>
        </w:rPr>
        <w:t xml:space="preserve">(0) absent </w:t>
      </w:r>
    </w:p>
    <w:p w14:paraId="161A0E56" w14:textId="77777777" w:rsidR="00B060E9" w:rsidRPr="003E4A65" w:rsidRDefault="00B060E9" w:rsidP="00D47BD5">
      <w:pPr>
        <w:pStyle w:val="Tokendescription"/>
        <w:rPr>
          <w:lang w:val="en-US"/>
        </w:rPr>
      </w:pPr>
      <w:r w:rsidRPr="003E4A65">
        <w:rPr>
          <w:lang w:val="en-US"/>
        </w:rPr>
        <w:t>(1) present</w:t>
      </w:r>
    </w:p>
    <w:p w14:paraId="00A4AF0B" w14:textId="77777777" w:rsidR="008449C9" w:rsidRPr="003E4A65" w:rsidRDefault="00CC5946" w:rsidP="00D47BD5">
      <w:pPr>
        <w:pStyle w:val="Tokendescription"/>
        <w:rPr>
          <w:lang w:val="en-US"/>
        </w:rPr>
      </w:pPr>
      <w:r w:rsidRPr="003E4A65">
        <w:rPr>
          <w:lang w:val="en-US"/>
        </w:rPr>
        <w:t>(–)</w:t>
      </w:r>
      <w:r w:rsidR="00F91261" w:rsidRPr="003E4A65">
        <w:rPr>
          <w:lang w:val="en-US"/>
        </w:rPr>
        <w:t xml:space="preserve"> </w:t>
      </w:r>
      <w:r w:rsidR="00F23568" w:rsidRPr="003E4A65">
        <w:rPr>
          <w:lang w:val="en-US"/>
        </w:rPr>
        <w:t xml:space="preserve">inapplicable: </w:t>
      </w:r>
      <w:r w:rsidR="00F91261" w:rsidRPr="003E4A65">
        <w:rPr>
          <w:lang w:val="en-US"/>
        </w:rPr>
        <w:t xml:space="preserve">dorsal sclerotized integument </w:t>
      </w:r>
      <w:r w:rsidR="00875F26" w:rsidRPr="003E4A65">
        <w:rPr>
          <w:lang w:val="en-US"/>
        </w:rPr>
        <w:t>(</w:t>
      </w:r>
      <w:r w:rsidR="003A5A6D" w:rsidRPr="003E4A65">
        <w:rPr>
          <w:lang w:val="en-US"/>
        </w:rPr>
        <w:t>Character</w:t>
      </w:r>
      <w:r w:rsidR="00875F26" w:rsidRPr="003E4A65">
        <w:rPr>
          <w:lang w:val="en-US"/>
        </w:rPr>
        <w:t xml:space="preserve"> </w:t>
      </w:r>
      <w:r w:rsidR="00F91261" w:rsidRPr="003E4A65">
        <w:rPr>
          <w:lang w:val="en-US"/>
        </w:rPr>
        <w:t>2</w:t>
      </w:r>
      <w:r w:rsidR="00A04BB8">
        <w:rPr>
          <w:lang w:val="en-US"/>
        </w:rPr>
        <w:t>7</w:t>
      </w:r>
      <w:r w:rsidR="00F91261" w:rsidRPr="003E4A65">
        <w:rPr>
          <w:lang w:val="en-US"/>
        </w:rPr>
        <w:t>)</w:t>
      </w:r>
      <w:r w:rsidR="009C0B14" w:rsidRPr="003E4A65">
        <w:rPr>
          <w:lang w:val="en-US"/>
        </w:rPr>
        <w:t xml:space="preserve"> absent</w:t>
      </w:r>
    </w:p>
    <w:p w14:paraId="48DBFC82" w14:textId="159FA78F" w:rsidR="00823B51" w:rsidRPr="003E4A65" w:rsidRDefault="00E9797F" w:rsidP="00D47BD5">
      <w:pPr>
        <w:jc w:val="both"/>
        <w:rPr>
          <w:lang w:val="en-US"/>
        </w:rPr>
      </w:pPr>
      <w:r w:rsidRPr="00F016E0">
        <w:rPr>
          <w:bCs/>
          <w:lang w:val="en-US"/>
        </w:rPr>
        <w:t>S</w:t>
      </w:r>
      <w:r w:rsidR="00673949" w:rsidRPr="00F016E0">
        <w:rPr>
          <w:bCs/>
          <w:lang w:val="en-US"/>
        </w:rPr>
        <w:t xml:space="preserve">ternites </w:t>
      </w:r>
      <w:r w:rsidRPr="00F016E0">
        <w:rPr>
          <w:bCs/>
          <w:lang w:val="en-US"/>
        </w:rPr>
        <w:t xml:space="preserve">– </w:t>
      </w:r>
      <w:r w:rsidR="00673949" w:rsidRPr="00F016E0">
        <w:rPr>
          <w:bCs/>
          <w:lang w:val="en-US"/>
        </w:rPr>
        <w:t>ventral sclerotized plates</w:t>
      </w:r>
      <w:r w:rsidRPr="00F016E0">
        <w:rPr>
          <w:bCs/>
          <w:lang w:val="en-US"/>
        </w:rPr>
        <w:t xml:space="preserve"> – are</w:t>
      </w:r>
      <w:r w:rsidR="00B060E9" w:rsidRPr="00F016E0">
        <w:rPr>
          <w:bCs/>
          <w:lang w:val="en-US"/>
        </w:rPr>
        <w:t xml:space="preserve"> a key </w:t>
      </w:r>
      <w:r w:rsidR="00FB004E" w:rsidRPr="00F016E0">
        <w:rPr>
          <w:bCs/>
          <w:lang w:val="en-US"/>
        </w:rPr>
        <w:t>feature</w:t>
      </w:r>
      <w:r w:rsidR="00B060E9" w:rsidRPr="00F016E0">
        <w:rPr>
          <w:bCs/>
          <w:lang w:val="en-US"/>
        </w:rPr>
        <w:t xml:space="preserve"> of </w:t>
      </w:r>
      <w:r w:rsidR="009660E5" w:rsidRPr="00F016E0">
        <w:rPr>
          <w:bCs/>
          <w:lang w:val="en-US"/>
        </w:rPr>
        <w:t>most</w:t>
      </w:r>
      <w:r w:rsidR="00B060E9" w:rsidRPr="00F016E0">
        <w:rPr>
          <w:bCs/>
          <w:lang w:val="en-US"/>
        </w:rPr>
        <w:t xml:space="preserve"> </w:t>
      </w:r>
      <w:proofErr w:type="spellStart"/>
      <w:r w:rsidR="00B060E9" w:rsidRPr="00F016E0">
        <w:rPr>
          <w:bCs/>
          <w:lang w:val="en-US"/>
        </w:rPr>
        <w:t>Euarthropoda</w:t>
      </w:r>
      <w:proofErr w:type="spellEnd"/>
      <w:r w:rsidR="00673949" w:rsidRPr="00F016E0">
        <w:rPr>
          <w:bCs/>
          <w:lang w:val="en-US"/>
        </w:rPr>
        <w:t xml:space="preserve"> and </w:t>
      </w:r>
      <w:r w:rsidRPr="00F016E0">
        <w:rPr>
          <w:bCs/>
          <w:lang w:val="en-US"/>
        </w:rPr>
        <w:t xml:space="preserve">are well documented in </w:t>
      </w:r>
      <w:proofErr w:type="spellStart"/>
      <w:r w:rsidR="00673949" w:rsidRPr="00F016E0">
        <w:rPr>
          <w:bCs/>
          <w:lang w:val="en-US"/>
        </w:rPr>
        <w:t>Artiopoda</w:t>
      </w:r>
      <w:proofErr w:type="spellEnd"/>
      <w:r w:rsidR="00F016E0" w:rsidRPr="00F016E0">
        <w:rPr>
          <w:bCs/>
          <w:lang w:val="en-US"/>
        </w:rPr>
        <w:t xml:space="preserve"> </w:t>
      </w:r>
      <w:sdt>
        <w:sdtPr>
          <w:rPr>
            <w:bCs/>
            <w:color w:val="000000"/>
            <w:lang w:val="en-US"/>
          </w:rPr>
          <w:tag w:val="MENDELEY_CITATION_v3_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"/>
          <w:id w:val="-1563951949"/>
          <w:placeholder>
            <w:docPart w:val="DefaultPlaceholder_-1854013440"/>
          </w:placeholder>
        </w:sdtPr>
        <w:sdtContent>
          <w:r w:rsidR="00651AF7" w:rsidRPr="00651AF7">
            <w:rPr>
              <w:bCs/>
              <w:color w:val="000000"/>
              <w:lang w:val="en-US"/>
            </w:rPr>
            <w:t xml:space="preserve">(Whittington 1993; Edgecombe and </w:t>
          </w:r>
          <w:proofErr w:type="spellStart"/>
          <w:r w:rsidR="00651AF7" w:rsidRPr="00651AF7">
            <w:rPr>
              <w:bCs/>
              <w:color w:val="000000"/>
              <w:lang w:val="en-US"/>
            </w:rPr>
            <w:t>Ramsköld</w:t>
          </w:r>
          <w:proofErr w:type="spellEnd"/>
          <w:r w:rsidR="00651AF7" w:rsidRPr="00651AF7">
            <w:rPr>
              <w:bCs/>
              <w:color w:val="000000"/>
              <w:lang w:val="en-US"/>
            </w:rPr>
            <w:t xml:space="preserve"> 1999; Ortega-Hernández and Brena 2012)</w:t>
          </w:r>
        </w:sdtContent>
      </w:sdt>
      <w:r w:rsidR="00B060E9" w:rsidRPr="00F016E0">
        <w:rPr>
          <w:lang w:val="en-US"/>
        </w:rPr>
        <w:t xml:space="preserve">. </w:t>
      </w:r>
      <w:r w:rsidRPr="00F016E0">
        <w:rPr>
          <w:lang w:val="en-US"/>
        </w:rPr>
        <w:t xml:space="preserve"> Sternites are notably </w:t>
      </w:r>
      <w:r w:rsidR="003D018D" w:rsidRPr="00F016E0">
        <w:rPr>
          <w:lang w:val="en-US"/>
        </w:rPr>
        <w:t xml:space="preserve">absent in </w:t>
      </w:r>
      <w:proofErr w:type="spellStart"/>
      <w:r w:rsidR="00473CDB" w:rsidRPr="00F016E0">
        <w:rPr>
          <w:lang w:val="en-US"/>
        </w:rPr>
        <w:t>fuxianhuiids</w:t>
      </w:r>
      <w:proofErr w:type="spellEnd"/>
      <w:r w:rsidR="003D018D" w:rsidRPr="00F016E0">
        <w:rPr>
          <w:lang w:val="en-US"/>
        </w:rPr>
        <w:t xml:space="preserve"> </w:t>
      </w:r>
      <w:sdt>
        <w:sdtPr>
          <w:rPr>
            <w:color w:val="000000"/>
            <w:lang w:val="en-US"/>
          </w:rPr>
          <w:tag w:val="MENDELEY_CITATION_v3_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
          <w:id w:val="-2139636789"/>
          <w:placeholder>
            <w:docPart w:val="DefaultPlaceholder_-1854013440"/>
          </w:placeholder>
        </w:sdtPr>
        <w:sdtContent>
          <w:r w:rsidR="00651AF7" w:rsidRPr="00651AF7">
            <w:rPr>
              <w:rFonts w:eastAsia="Times New Roman"/>
              <w:color w:val="000000"/>
            </w:rPr>
            <w:t xml:space="preserve">(Chen </w:t>
          </w:r>
          <w:r w:rsidR="00651AF7" w:rsidRPr="00651AF7">
            <w:rPr>
              <w:rFonts w:eastAsia="Times New Roman"/>
              <w:i/>
              <w:iCs/>
              <w:color w:val="000000"/>
            </w:rPr>
            <w:t>et al.</w:t>
          </w:r>
          <w:r w:rsidR="00651AF7" w:rsidRPr="00651AF7">
            <w:rPr>
              <w:rFonts w:eastAsia="Times New Roman"/>
              <w:color w:val="000000"/>
            </w:rPr>
            <w:t xml:space="preserve"> 1995; </w:t>
          </w:r>
          <w:proofErr w:type="spellStart"/>
          <w:r w:rsidR="00651AF7" w:rsidRPr="00651AF7">
            <w:rPr>
              <w:rFonts w:eastAsia="Times New Roman"/>
              <w:color w:val="000000"/>
            </w:rPr>
            <w:t>Waloszek</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05; Bergström </w:t>
          </w:r>
          <w:r w:rsidR="00651AF7" w:rsidRPr="00651AF7">
            <w:rPr>
              <w:rFonts w:eastAsia="Times New Roman"/>
              <w:i/>
              <w:iCs/>
              <w:color w:val="000000"/>
            </w:rPr>
            <w:t>et al.</w:t>
          </w:r>
          <w:r w:rsidR="00651AF7" w:rsidRPr="00651AF7">
            <w:rPr>
              <w:rFonts w:eastAsia="Times New Roman"/>
              <w:color w:val="000000"/>
            </w:rPr>
            <w:t xml:space="preserve"> 2008; Yang </w:t>
          </w:r>
          <w:r w:rsidR="00651AF7" w:rsidRPr="00651AF7">
            <w:rPr>
              <w:rFonts w:eastAsia="Times New Roman"/>
              <w:i/>
              <w:iCs/>
              <w:color w:val="000000"/>
            </w:rPr>
            <w:t>et al.</w:t>
          </w:r>
          <w:r w:rsidR="00651AF7" w:rsidRPr="00651AF7">
            <w:rPr>
              <w:rFonts w:eastAsia="Times New Roman"/>
              <w:color w:val="000000"/>
            </w:rPr>
            <w:t xml:space="preserve"> 2013)</w:t>
          </w:r>
        </w:sdtContent>
      </w:sdt>
      <w:r w:rsidR="00B060E9" w:rsidRPr="00F016E0">
        <w:rPr>
          <w:lang w:val="en-US"/>
        </w:rPr>
        <w:t xml:space="preserve">, </w:t>
      </w:r>
      <w:r w:rsidR="00B24A7E" w:rsidRPr="00F016E0">
        <w:rPr>
          <w:lang w:val="en-US"/>
        </w:rPr>
        <w:t xml:space="preserve">even though these taxa have a </w:t>
      </w:r>
      <w:r w:rsidR="007B013E" w:rsidRPr="00F016E0">
        <w:rPr>
          <w:lang w:val="en-US"/>
        </w:rPr>
        <w:t xml:space="preserve">sclerotized </w:t>
      </w:r>
      <w:r w:rsidR="00B060E9" w:rsidRPr="00F016E0">
        <w:rPr>
          <w:lang w:val="en-US"/>
        </w:rPr>
        <w:t xml:space="preserve">dorsal exoskeleton. </w:t>
      </w:r>
      <w:r w:rsidR="005272A8" w:rsidRPr="00F016E0">
        <w:rPr>
          <w:lang w:val="en-US"/>
        </w:rPr>
        <w:t>S</w:t>
      </w:r>
      <w:r w:rsidR="007869EA" w:rsidRPr="00F016E0">
        <w:rPr>
          <w:lang w:val="en-US"/>
        </w:rPr>
        <w:t xml:space="preserve">ternites </w:t>
      </w:r>
      <w:r w:rsidR="005272A8" w:rsidRPr="00F016E0">
        <w:rPr>
          <w:lang w:val="en-US"/>
        </w:rPr>
        <w:t xml:space="preserve">are scored </w:t>
      </w:r>
      <w:r w:rsidR="000B1375" w:rsidRPr="00F016E0">
        <w:rPr>
          <w:lang w:val="en-US"/>
        </w:rPr>
        <w:t xml:space="preserve">as uncertain </w:t>
      </w:r>
      <w:r w:rsidR="00EC2737" w:rsidRPr="00F016E0">
        <w:rPr>
          <w:lang w:val="en-US"/>
        </w:rPr>
        <w:t xml:space="preserve">in </w:t>
      </w:r>
      <w:proofErr w:type="spellStart"/>
      <w:r w:rsidR="00AB3B37" w:rsidRPr="00F016E0">
        <w:rPr>
          <w:lang w:val="en-US"/>
        </w:rPr>
        <w:t>l</w:t>
      </w:r>
      <w:r w:rsidR="006B0388" w:rsidRPr="00F016E0">
        <w:rPr>
          <w:lang w:val="en-US"/>
        </w:rPr>
        <w:t>eanchoil</w:t>
      </w:r>
      <w:r w:rsidR="00583F39" w:rsidRPr="00F016E0">
        <w:rPr>
          <w:lang w:val="en-US"/>
        </w:rPr>
        <w:t>i</w:t>
      </w:r>
      <w:r w:rsidR="00AB3B37" w:rsidRPr="00F016E0">
        <w:rPr>
          <w:lang w:val="en-US"/>
        </w:rPr>
        <w:t>ids</w:t>
      </w:r>
      <w:proofErr w:type="spellEnd"/>
      <w:r w:rsidR="006B0388" w:rsidRPr="00F016E0">
        <w:rPr>
          <w:lang w:val="en-US"/>
        </w:rPr>
        <w:t>.</w:t>
      </w:r>
      <w:r w:rsidR="00FE4A47" w:rsidRPr="00F016E0">
        <w:rPr>
          <w:lang w:val="en-US"/>
        </w:rPr>
        <w:t xml:space="preserve"> Given that it is unknown whether </w:t>
      </w:r>
      <w:proofErr w:type="spellStart"/>
      <w:r w:rsidR="00FE4A47" w:rsidRPr="00F016E0">
        <w:rPr>
          <w:i/>
          <w:lang w:val="en-US"/>
        </w:rPr>
        <w:t>Schinderhannes</w:t>
      </w:r>
      <w:proofErr w:type="spellEnd"/>
      <w:r w:rsidR="00FE4A47" w:rsidRPr="00F016E0">
        <w:rPr>
          <w:i/>
          <w:lang w:val="en-US"/>
        </w:rPr>
        <w:t xml:space="preserve"> </w:t>
      </w:r>
      <w:r w:rsidR="00FE4A47" w:rsidRPr="00F016E0">
        <w:rPr>
          <w:lang w:val="en-US"/>
        </w:rPr>
        <w:t xml:space="preserve">displays </w:t>
      </w:r>
      <w:r w:rsidR="002F0BFA" w:rsidRPr="00F016E0">
        <w:rPr>
          <w:lang w:val="en-US"/>
        </w:rPr>
        <w:t>epidermal</w:t>
      </w:r>
      <w:r w:rsidR="00FE4A47" w:rsidRPr="00F016E0">
        <w:rPr>
          <w:lang w:val="en-US"/>
        </w:rPr>
        <w:t xml:space="preserve"> segmentation due to its preservation,</w:t>
      </w:r>
      <w:r w:rsidR="00C76BFD" w:rsidRPr="00F016E0">
        <w:rPr>
          <w:lang w:val="en-US"/>
        </w:rPr>
        <w:t xml:space="preserve"> and the fact that sternites are not observable on the ventral side </w:t>
      </w:r>
      <w:sdt>
        <w:sdtPr>
          <w:rPr>
            <w:color w:val="000000"/>
            <w:lang w:val="en-US"/>
          </w:rPr>
          <w:tag w:val="MENDELEY_CITATION_v3_eyJjaXRhdGlvbklEIjoiTUVOREVMRVlfQ0lUQVRJT05fNDM4MzMzZmMtNTNiNi00MWJjLWEzOWYtNWI3Y2VlMDM3YzFj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
          <w:id w:val="1489666821"/>
          <w:placeholder>
            <w:docPart w:val="B7E76B603A546648B68D40D93950E8BB"/>
          </w:placeholder>
        </w:sdtPr>
        <w:sdtContent>
          <w:r w:rsidR="00651AF7" w:rsidRPr="00651AF7">
            <w:rPr>
              <w:color w:val="000000"/>
              <w:lang w:val="en-US"/>
            </w:rPr>
            <w:t>(Kühl, Briggs and Rust 2009)</w:t>
          </w:r>
        </w:sdtContent>
      </w:sdt>
      <w:r w:rsidR="00C76BFD" w:rsidRPr="00F016E0">
        <w:rPr>
          <w:lang w:val="en-US"/>
        </w:rPr>
        <w:t>,</w:t>
      </w:r>
      <w:r w:rsidR="00FE4A47" w:rsidRPr="00F016E0">
        <w:rPr>
          <w:lang w:val="en-US"/>
        </w:rPr>
        <w:t xml:space="preserve"> this character is scored as </w:t>
      </w:r>
      <w:r w:rsidR="007470B3" w:rsidRPr="00F016E0">
        <w:rPr>
          <w:lang w:val="en-US"/>
        </w:rPr>
        <w:t>uncertain</w:t>
      </w:r>
      <w:r w:rsidR="00FE4A47" w:rsidRPr="00F016E0">
        <w:rPr>
          <w:lang w:val="en-US"/>
        </w:rPr>
        <w:t>.</w:t>
      </w:r>
    </w:p>
    <w:p w14:paraId="3A72D3F4" w14:textId="77777777" w:rsidR="00823B51" w:rsidRPr="003E4A65" w:rsidRDefault="00823B51"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Neck-like constriction on </w:t>
      </w:r>
      <w:proofErr w:type="spellStart"/>
      <w:r w:rsidRPr="003E4A65">
        <w:rPr>
          <w:rFonts w:ascii="Times New Roman" w:hAnsi="Times New Roman"/>
          <w:lang w:val="en-US"/>
        </w:rPr>
        <w:t>lobopodous</w:t>
      </w:r>
      <w:proofErr w:type="spellEnd"/>
      <w:r w:rsidRPr="003E4A65">
        <w:rPr>
          <w:rFonts w:ascii="Times New Roman" w:hAnsi="Times New Roman"/>
          <w:lang w:val="en-US"/>
        </w:rPr>
        <w:t xml:space="preserve"> trunk</w:t>
      </w:r>
    </w:p>
    <w:p w14:paraId="623A1CF1" w14:textId="77777777" w:rsidR="00823B51" w:rsidRPr="003E4A65" w:rsidRDefault="00823B51" w:rsidP="00D47BD5">
      <w:pPr>
        <w:pStyle w:val="Tokendescription"/>
        <w:rPr>
          <w:lang w:val="en-US"/>
        </w:rPr>
      </w:pPr>
      <w:r w:rsidRPr="003E4A65">
        <w:rPr>
          <w:lang w:val="en-US"/>
        </w:rPr>
        <w:t>(0) absent</w:t>
      </w:r>
    </w:p>
    <w:p w14:paraId="6A753991" w14:textId="77777777" w:rsidR="00823B51" w:rsidRPr="003E4A65" w:rsidRDefault="00823B51" w:rsidP="00D47BD5">
      <w:pPr>
        <w:pStyle w:val="Tokendescription"/>
        <w:rPr>
          <w:lang w:val="en-US"/>
        </w:rPr>
      </w:pPr>
      <w:r w:rsidRPr="003E4A65">
        <w:rPr>
          <w:lang w:val="en-US"/>
        </w:rPr>
        <w:t>(1) present</w:t>
      </w:r>
    </w:p>
    <w:p w14:paraId="2E2E5EB9" w14:textId="77777777" w:rsidR="00823B51" w:rsidRPr="00F14B4E" w:rsidRDefault="00823B51" w:rsidP="00D47BD5">
      <w:pPr>
        <w:pStyle w:val="Tokendescription"/>
        <w:rPr>
          <w:lang w:val="en-US"/>
        </w:rPr>
      </w:pPr>
      <w:r w:rsidRPr="00F14B4E">
        <w:rPr>
          <w:lang w:val="en-US"/>
        </w:rPr>
        <w:t xml:space="preserve">(–) inapplicable: sclerotized dorsal integument with arthrodial membranes (Character </w:t>
      </w:r>
      <w:r w:rsidR="00CE6974" w:rsidRPr="00F14B4E">
        <w:rPr>
          <w:lang w:val="en-US"/>
        </w:rPr>
        <w:t>2</w:t>
      </w:r>
      <w:r w:rsidR="002E4619" w:rsidRPr="00F14B4E">
        <w:rPr>
          <w:lang w:val="en-US"/>
        </w:rPr>
        <w:t>7</w:t>
      </w:r>
      <w:r w:rsidRPr="00F14B4E">
        <w:rPr>
          <w:lang w:val="en-US"/>
        </w:rPr>
        <w:t>) present</w:t>
      </w:r>
    </w:p>
    <w:p w14:paraId="43F49A07" w14:textId="5C8D355B" w:rsidR="000E7DA0" w:rsidRPr="003E4A65" w:rsidRDefault="00823B51" w:rsidP="00D47BD5">
      <w:pPr>
        <w:jc w:val="both"/>
        <w:rPr>
          <w:lang w:val="en-US"/>
        </w:rPr>
      </w:pPr>
      <w:r w:rsidRPr="00F14B4E">
        <w:rPr>
          <w:lang w:val="en-US"/>
        </w:rPr>
        <w:t xml:space="preserve">This character is distinctive of the </w:t>
      </w:r>
      <w:proofErr w:type="spellStart"/>
      <w:r w:rsidRPr="00F14B4E">
        <w:rPr>
          <w:lang w:val="en-US"/>
        </w:rPr>
        <w:t>radiodontans</w:t>
      </w:r>
      <w:proofErr w:type="spellEnd"/>
      <w:r w:rsidRPr="00F14B4E">
        <w:rPr>
          <w:lang w:val="en-US"/>
        </w:rPr>
        <w:t xml:space="preserve"> </w:t>
      </w:r>
      <w:r w:rsidRPr="00F14B4E">
        <w:rPr>
          <w:i/>
          <w:lang w:val="en-US"/>
        </w:rPr>
        <w:t>Anomalocaris</w:t>
      </w:r>
      <w:r w:rsidR="00C93F55" w:rsidRPr="00F14B4E">
        <w:rPr>
          <w:i/>
          <w:lang w:val="en-US"/>
        </w:rPr>
        <w:t xml:space="preserve"> </w:t>
      </w:r>
      <w:r w:rsidR="00F14B4E" w:rsidRPr="00F14B4E">
        <w:rPr>
          <w:iCs/>
          <w:lang w:val="en-US"/>
        </w:rPr>
        <w:t xml:space="preserve"> </w:t>
      </w:r>
      <w:sdt>
        <w:sdtPr>
          <w:rPr>
            <w:iCs/>
            <w:color w:val="000000"/>
            <w:lang w:val="en-US"/>
          </w:rPr>
          <w:tag w:val="MENDELEY_CITATION_v3_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"/>
          <w:id w:val="-1017388680"/>
          <w:placeholder>
            <w:docPart w:val="DefaultPlaceholder_-1854013440"/>
          </w:placeholder>
        </w:sdtPr>
        <w:sdtContent>
          <w:r w:rsidR="00651AF7" w:rsidRPr="00651AF7">
            <w:rPr>
              <w:iCs/>
              <w:color w:val="000000"/>
              <w:lang w:val="en-US"/>
            </w:rPr>
            <w:t>(Whittington and Briggs 1985; Daley and Edgecombe 2014)</w:t>
          </w:r>
        </w:sdtContent>
      </w:sdt>
      <w:r w:rsidRPr="00F14B4E">
        <w:rPr>
          <w:iCs/>
          <w:lang w:val="en-US"/>
        </w:rPr>
        <w:t xml:space="preserve"> </w:t>
      </w:r>
      <w:r w:rsidR="00F802C8" w:rsidRPr="00F14B4E">
        <w:rPr>
          <w:iCs/>
          <w:lang w:val="en-US"/>
        </w:rPr>
        <w:t>and</w:t>
      </w:r>
      <w:r w:rsidRPr="00F14B4E">
        <w:rPr>
          <w:lang w:val="en-US"/>
        </w:rPr>
        <w:t xml:space="preserve"> </w:t>
      </w:r>
      <w:proofErr w:type="spellStart"/>
      <w:r w:rsidRPr="00F14B4E">
        <w:rPr>
          <w:i/>
          <w:lang w:val="en-US"/>
        </w:rPr>
        <w:t>Lyrarapax</w:t>
      </w:r>
      <w:proofErr w:type="spellEnd"/>
      <w:r w:rsidR="00F14B4E" w:rsidRPr="00F14B4E">
        <w:rPr>
          <w:iCs/>
          <w:lang w:val="en-US"/>
        </w:rPr>
        <w:t xml:space="preserve"> </w:t>
      </w:r>
      <w:sdt>
        <w:sdtPr>
          <w:rPr>
            <w:iCs/>
            <w:color w:val="000000"/>
            <w:lang w:val="en-US"/>
          </w:rPr>
          <w:tag w:val="MENDELEY_CITATION_v3_eyJjaXRhdGlvbklEIjoiTUVOREVMRVlfQ0lUQVRJT05fMGM2MWM2OGQtOGUxOS00NGQxLWE2ZjEtNzNiNzFhY2VlNzM0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
          <w:id w:val="1202366964"/>
          <w:placeholder>
            <w:docPart w:val="DefaultPlaceholder_-1854013440"/>
          </w:placeholder>
        </w:sdtPr>
        <w:sdtContent>
          <w:r w:rsidR="00651AF7" w:rsidRPr="00651AF7">
            <w:rPr>
              <w:rFonts w:eastAsia="Times New Roman"/>
              <w:color w:val="000000"/>
            </w:rPr>
            <w:t xml:space="preserve">(Cong </w:t>
          </w:r>
          <w:r w:rsidR="00651AF7" w:rsidRPr="00651AF7">
            <w:rPr>
              <w:rFonts w:eastAsia="Times New Roman"/>
              <w:i/>
              <w:iCs/>
              <w:color w:val="000000"/>
            </w:rPr>
            <w:t>et al.</w:t>
          </w:r>
          <w:r w:rsidR="00651AF7" w:rsidRPr="00651AF7">
            <w:rPr>
              <w:rFonts w:eastAsia="Times New Roman"/>
              <w:color w:val="000000"/>
            </w:rPr>
            <w:t xml:space="preserve"> 2014)</w:t>
          </w:r>
        </w:sdtContent>
      </w:sdt>
      <w:r w:rsidRPr="00F14B4E">
        <w:rPr>
          <w:iCs/>
          <w:lang w:val="en-US"/>
        </w:rPr>
        <w:t>.</w:t>
      </w:r>
      <w:r w:rsidRPr="00F14B4E">
        <w:rPr>
          <w:lang w:val="en-US"/>
        </w:rPr>
        <w:t xml:space="preserve"> </w:t>
      </w:r>
      <w:r w:rsidR="00DE0249" w:rsidRPr="00F14B4E">
        <w:rPr>
          <w:lang w:val="en-US"/>
        </w:rPr>
        <w:t xml:space="preserve">This feature is scored as absent in </w:t>
      </w:r>
      <w:proofErr w:type="spellStart"/>
      <w:r w:rsidR="00DE0249" w:rsidRPr="00F14B4E">
        <w:rPr>
          <w:i/>
          <w:lang w:val="en-US"/>
        </w:rPr>
        <w:t>Hurdia</w:t>
      </w:r>
      <w:proofErr w:type="spellEnd"/>
      <w:r w:rsidR="00DE0249" w:rsidRPr="00F14B4E">
        <w:rPr>
          <w:lang w:val="en-US"/>
        </w:rPr>
        <w:t xml:space="preserve">, </w:t>
      </w:r>
      <w:proofErr w:type="spellStart"/>
      <w:r w:rsidR="00DE0249" w:rsidRPr="00F14B4E">
        <w:rPr>
          <w:i/>
          <w:lang w:val="en-US"/>
        </w:rPr>
        <w:t>Peytoia</w:t>
      </w:r>
      <w:proofErr w:type="spellEnd"/>
      <w:r w:rsidR="00DE0249" w:rsidRPr="00F14B4E">
        <w:rPr>
          <w:lang w:val="en-US"/>
        </w:rPr>
        <w:t xml:space="preserve"> </w:t>
      </w:r>
      <w:sdt>
        <w:sdtPr>
          <w:rPr>
            <w:color w:val="000000"/>
            <w:lang w:val="en-US"/>
          </w:rPr>
          <w:tag w:val="MENDELEY_CITATION_v3_eyJjaXRhdGlvbklEIjoiTUVOREVMRVlfQ0lUQVRJT05fNTdkMThlNDMtMDBiMS00MWJlLWEwMTAtZWNmN2QwYzNlNGM5IiwicHJvcGVydGllcyI6eyJub3RlSW5kZXgiOjB9LCJpc0VkaXRlZCI6ZmFsc2UsIm1hbnVhbE92ZXJyaWRlIjp7ImlzTWFudWFsbHlPdmVycmlkZGVuIjpmYWxzZSwiY2l0ZXByb2NUZXh0IjoiKFdoaXR0aW5ndG9uIGFuZCBCcmlnZ3MgMTk4NTsgRGFsZXkgPGk+ZXQgYWwuPC9pPiAyMDA5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"/>
          <w:id w:val="153891670"/>
          <w:placeholder>
            <w:docPart w:val="DefaultPlaceholder_-1854013440"/>
          </w:placeholder>
        </w:sdtPr>
        <w:sdtContent>
          <w:r w:rsidR="00651AF7" w:rsidRPr="00651AF7">
            <w:rPr>
              <w:rFonts w:eastAsia="Times New Roman"/>
              <w:color w:val="000000"/>
            </w:rPr>
            <w:t xml:space="preserve">(Whittington and Briggs 1985; 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354EC7" w:rsidRPr="00F14B4E">
        <w:rPr>
          <w:lang w:val="en-US"/>
        </w:rPr>
        <w:t>,</w:t>
      </w:r>
      <w:r w:rsidR="00DE0249" w:rsidRPr="00F14B4E">
        <w:rPr>
          <w:lang w:val="en-US"/>
        </w:rPr>
        <w:t xml:space="preserve"> </w:t>
      </w:r>
      <w:proofErr w:type="spellStart"/>
      <w:r w:rsidR="00DE0249" w:rsidRPr="00F14B4E">
        <w:rPr>
          <w:i/>
          <w:lang w:val="en-US"/>
        </w:rPr>
        <w:t>Schinderhannes</w:t>
      </w:r>
      <w:proofErr w:type="spellEnd"/>
      <w:r w:rsidR="00DE0249" w:rsidRPr="00F14B4E">
        <w:rPr>
          <w:lang w:val="en-US"/>
        </w:rPr>
        <w:t xml:space="preserve"> </w:t>
      </w:r>
      <w:sdt>
        <w:sdtPr>
          <w:rPr>
            <w:color w:val="000000"/>
            <w:lang w:val="en-US"/>
          </w:rPr>
          <w:tag w:val="MENDELEY_CITATION_v3_eyJjaXRhdGlvbklEIjoiTUVOREVMRVlfQ0lUQVRJT05fZmI0Yjk4ZWUtYTExOS00NGYyLWEyZjUtMGUxY2IxY2M3ZmU0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
          <w:id w:val="1101689754"/>
          <w:placeholder>
            <w:docPart w:val="DefaultPlaceholder_-1854013440"/>
          </w:placeholder>
        </w:sdtPr>
        <w:sdtContent>
          <w:r w:rsidR="00651AF7" w:rsidRPr="00651AF7">
            <w:rPr>
              <w:color w:val="000000"/>
              <w:lang w:val="en-US"/>
            </w:rPr>
            <w:t>(Kühl, Briggs and Rust 2009)</w:t>
          </w:r>
        </w:sdtContent>
      </w:sdt>
      <w:r w:rsidR="00354EC7" w:rsidRPr="00F14B4E">
        <w:rPr>
          <w:lang w:val="en-US"/>
        </w:rPr>
        <w:t xml:space="preserve"> and </w:t>
      </w:r>
      <w:proofErr w:type="spellStart"/>
      <w:r w:rsidR="00354EC7" w:rsidRPr="00F14B4E">
        <w:rPr>
          <w:i/>
          <w:lang w:val="en-US"/>
        </w:rPr>
        <w:t>Aegirocassis</w:t>
      </w:r>
      <w:proofErr w:type="spellEnd"/>
      <w:r w:rsidR="00F14B4E" w:rsidRPr="00F14B4E">
        <w:rPr>
          <w:lang w:val="en-US"/>
        </w:rPr>
        <w:t xml:space="preserve"> </w:t>
      </w:r>
      <w:sdt>
        <w:sdtPr>
          <w:rPr>
            <w:color w:val="000000"/>
            <w:lang w:val="en-US"/>
          </w:rPr>
          <w:tag w:val="MENDELEY_CITATION_v3_eyJjaXRhdGlvbklEIjoiTUVOREVMRVlfQ0lUQVRJT05fZDdlNTQ1NDktY2NkMC00MWEzLWExZDctMjRjYWU2OTk0ODdj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1464008725"/>
          <w:placeholder>
            <w:docPart w:val="DefaultPlaceholder_-1854013440"/>
          </w:placeholder>
        </w:sdtPr>
        <w:sdtContent>
          <w:r w:rsidR="00651AF7" w:rsidRPr="00651AF7">
            <w:rPr>
              <w:color w:val="000000"/>
              <w:lang w:val="en-US"/>
            </w:rPr>
            <w:t>(Van Roy, Daley and Briggs 2015)</w:t>
          </w:r>
        </w:sdtContent>
      </w:sdt>
      <w:r w:rsidR="00354EC7" w:rsidRPr="00F14B4E">
        <w:rPr>
          <w:lang w:val="en-US"/>
        </w:rPr>
        <w:t>.</w:t>
      </w:r>
    </w:p>
    <w:p w14:paraId="19C5C893" w14:textId="77777777" w:rsidR="00B060E9" w:rsidRPr="003E4A65" w:rsidRDefault="002F77C6"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Annulations</w:t>
      </w:r>
    </w:p>
    <w:p w14:paraId="53AC748F" w14:textId="77777777" w:rsidR="00B060E9" w:rsidRPr="003E4A65" w:rsidRDefault="00B060E9" w:rsidP="00D47BD5">
      <w:pPr>
        <w:pStyle w:val="Tokendescription"/>
        <w:rPr>
          <w:lang w:val="en-US"/>
        </w:rPr>
      </w:pPr>
      <w:r w:rsidRPr="003E4A65">
        <w:rPr>
          <w:lang w:val="en-US"/>
        </w:rPr>
        <w:t>(0) absent</w:t>
      </w:r>
    </w:p>
    <w:p w14:paraId="1A0084E4" w14:textId="77777777" w:rsidR="00B060E9" w:rsidRPr="003E4A65" w:rsidRDefault="00B060E9" w:rsidP="00D47BD5">
      <w:pPr>
        <w:pStyle w:val="Tokendescription"/>
        <w:rPr>
          <w:lang w:val="en-US"/>
        </w:rPr>
      </w:pPr>
      <w:r w:rsidRPr="003E4A65">
        <w:rPr>
          <w:lang w:val="en-US"/>
        </w:rPr>
        <w:t>(1) present</w:t>
      </w:r>
    </w:p>
    <w:p w14:paraId="20F6EABC" w14:textId="3D4E5C70" w:rsidR="00B060E9" w:rsidRPr="003E4A65" w:rsidRDefault="00DA6037" w:rsidP="00D47BD5">
      <w:pPr>
        <w:jc w:val="both"/>
        <w:rPr>
          <w:lang w:val="en-US"/>
        </w:rPr>
      </w:pPr>
      <w:r w:rsidRPr="003E4A65">
        <w:rPr>
          <w:lang w:val="en-US"/>
        </w:rPr>
        <w:t xml:space="preserve">Character </w:t>
      </w:r>
      <w:r w:rsidR="003B5F05" w:rsidRPr="003E4A65">
        <w:rPr>
          <w:lang w:val="en-US"/>
        </w:rPr>
        <w:t xml:space="preserve">26 in Daley </w:t>
      </w:r>
      <w:r w:rsidR="003B5F05" w:rsidRPr="003E4A65">
        <w:rPr>
          <w:i/>
          <w:lang w:val="en-US" w:bidi="en-US"/>
        </w:rPr>
        <w:t>et al.</w:t>
      </w:r>
      <w:r w:rsidR="003B5F05" w:rsidRPr="003E4A65">
        <w:rPr>
          <w:lang w:val="en-US"/>
        </w:rPr>
        <w:t xml:space="preserve"> </w:t>
      </w:r>
      <w:sdt>
        <w:sdtPr>
          <w:rPr>
            <w:color w:val="000000"/>
            <w:lang w:val="en-US"/>
          </w:rPr>
          <w:tag w:val="MENDELEY_CITATION_v3_eyJjaXRhdGlvbklEIjoiTUVOREVMRVlfQ0lUQVRJT05fNWNkOWRkZmEtZGI2MC00NWQ4LWI3YTYtYWJhODk0OGUyM2Zi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
          <w:id w:val="1093975184"/>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3B5F05" w:rsidRPr="003E4A65">
        <w:rPr>
          <w:lang w:val="en-US"/>
        </w:rPr>
        <w:t xml:space="preserve">. </w:t>
      </w:r>
      <w:r w:rsidR="006C3D96" w:rsidRPr="003E4A65">
        <w:rPr>
          <w:lang w:val="en-US"/>
        </w:rPr>
        <w:t xml:space="preserve">Annulations are repeated superficial </w:t>
      </w:r>
      <w:r w:rsidR="00BC5ACC" w:rsidRPr="003E4A65">
        <w:rPr>
          <w:lang w:val="en-US"/>
        </w:rPr>
        <w:t xml:space="preserve">integument </w:t>
      </w:r>
      <w:r w:rsidR="001708CC" w:rsidRPr="003E4A65">
        <w:rPr>
          <w:lang w:val="en-US"/>
        </w:rPr>
        <w:t>rings</w:t>
      </w:r>
      <w:r w:rsidR="00353B07" w:rsidRPr="003E4A65">
        <w:rPr>
          <w:lang w:val="en-US"/>
        </w:rPr>
        <w:t xml:space="preserve"> that do not reflect any pattern of body segmentation. </w:t>
      </w:r>
    </w:p>
    <w:p w14:paraId="3B97E1D9"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Organization of trunk annulation </w:t>
      </w:r>
    </w:p>
    <w:p w14:paraId="4CC01A79" w14:textId="77777777" w:rsidR="00B060E9" w:rsidRPr="003E4A65" w:rsidRDefault="00B060E9" w:rsidP="00D47BD5">
      <w:pPr>
        <w:pStyle w:val="Tokendescription"/>
        <w:rPr>
          <w:lang w:val="en-US"/>
        </w:rPr>
      </w:pPr>
      <w:r w:rsidRPr="003E4A65">
        <w:rPr>
          <w:lang w:val="en-US"/>
        </w:rPr>
        <w:t xml:space="preserve"> (0) </w:t>
      </w:r>
      <w:proofErr w:type="spellStart"/>
      <w:r w:rsidRPr="003E4A65">
        <w:rPr>
          <w:lang w:val="en-US"/>
        </w:rPr>
        <w:t>homonomous</w:t>
      </w:r>
      <w:proofErr w:type="spellEnd"/>
    </w:p>
    <w:p w14:paraId="00C4693B" w14:textId="77777777" w:rsidR="00B060E9" w:rsidRPr="003E4A65" w:rsidRDefault="00B060E9" w:rsidP="00D47BD5">
      <w:pPr>
        <w:pStyle w:val="Tokendescription"/>
        <w:rPr>
          <w:lang w:val="en-US"/>
        </w:rPr>
      </w:pPr>
      <w:r w:rsidRPr="003E4A65">
        <w:rPr>
          <w:lang w:val="en-US"/>
        </w:rPr>
        <w:t>(1) heteronomous</w:t>
      </w:r>
    </w:p>
    <w:p w14:paraId="0A05A4AC" w14:textId="77777777" w:rsidR="004A5696" w:rsidRPr="003E4A65" w:rsidRDefault="00CC5946" w:rsidP="00D47BD5">
      <w:pPr>
        <w:pStyle w:val="Tokendescription"/>
        <w:rPr>
          <w:lang w:val="en-US"/>
        </w:rPr>
      </w:pPr>
      <w:r w:rsidRPr="003E4A65">
        <w:rPr>
          <w:lang w:val="en-US"/>
        </w:rPr>
        <w:t>(–)</w:t>
      </w:r>
      <w:r w:rsidR="006B2E71" w:rsidRPr="003E4A65">
        <w:rPr>
          <w:lang w:val="en-US"/>
        </w:rPr>
        <w:t xml:space="preserve"> </w:t>
      </w:r>
      <w:r w:rsidR="00F23568" w:rsidRPr="003E4A65">
        <w:rPr>
          <w:lang w:val="en-US"/>
        </w:rPr>
        <w:t xml:space="preserve">inapplicable: </w:t>
      </w:r>
      <w:r w:rsidR="006B2E71" w:rsidRPr="003E4A65">
        <w:rPr>
          <w:lang w:val="en-US"/>
        </w:rPr>
        <w:t xml:space="preserve">annulations </w:t>
      </w:r>
      <w:r w:rsidR="00875F26" w:rsidRPr="003E4A65">
        <w:rPr>
          <w:lang w:val="en-US"/>
        </w:rPr>
        <w:t>(</w:t>
      </w:r>
      <w:r w:rsidR="007567EA" w:rsidRPr="003E4A65">
        <w:rPr>
          <w:lang w:val="en-US"/>
        </w:rPr>
        <w:t>Character</w:t>
      </w:r>
      <w:r w:rsidR="00875F26" w:rsidRPr="003E4A65">
        <w:rPr>
          <w:lang w:val="en-US"/>
        </w:rPr>
        <w:t xml:space="preserve"> </w:t>
      </w:r>
      <w:r w:rsidR="00915AB3">
        <w:rPr>
          <w:lang w:val="en-US"/>
        </w:rPr>
        <w:t>3</w:t>
      </w:r>
      <w:r w:rsidR="005A0FEC">
        <w:rPr>
          <w:lang w:val="en-US"/>
        </w:rPr>
        <w:t>0</w:t>
      </w:r>
      <w:r w:rsidR="006B2E71" w:rsidRPr="003E4A65">
        <w:rPr>
          <w:lang w:val="en-US"/>
        </w:rPr>
        <w:t xml:space="preserve">) </w:t>
      </w:r>
      <w:r w:rsidR="0084314A" w:rsidRPr="003E4A65">
        <w:rPr>
          <w:lang w:val="en-US"/>
        </w:rPr>
        <w:t>absent</w:t>
      </w:r>
    </w:p>
    <w:p w14:paraId="158B22B8" w14:textId="10DF5ADA" w:rsidR="00BF52DC" w:rsidRPr="007F0133" w:rsidRDefault="00DA6037" w:rsidP="00D47BD5">
      <w:pPr>
        <w:jc w:val="both"/>
        <w:rPr>
          <w:b/>
          <w:lang w:val="en-US"/>
        </w:rPr>
      </w:pPr>
      <w:r w:rsidRPr="005715A2">
        <w:rPr>
          <w:lang w:val="en-US"/>
        </w:rPr>
        <w:t xml:space="preserve">Character </w:t>
      </w:r>
      <w:r w:rsidR="003B5F05" w:rsidRPr="005715A2">
        <w:rPr>
          <w:lang w:val="en-US"/>
        </w:rPr>
        <w:t xml:space="preserve">29 in Liu </w:t>
      </w:r>
      <w:r w:rsidR="003B5F05" w:rsidRPr="005715A2">
        <w:rPr>
          <w:i/>
          <w:lang w:val="en-US" w:bidi="en-US"/>
        </w:rPr>
        <w:t>et al.</w:t>
      </w:r>
      <w:r w:rsidR="003B5F05" w:rsidRPr="005715A2">
        <w:rPr>
          <w:lang w:val="en-US"/>
        </w:rPr>
        <w:t xml:space="preserve"> </w:t>
      </w:r>
      <w:sdt>
        <w:sdtPr>
          <w:rPr>
            <w:color w:val="000000"/>
            <w:lang w:val="en-US"/>
          </w:rPr>
          <w:tag w:val="MENDELEY_CITATION_v3_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"/>
          <w:id w:val="318860299"/>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11)</w:t>
          </w:r>
        </w:sdtContent>
      </w:sdt>
      <w:r w:rsidR="00391ACA" w:rsidRPr="005715A2">
        <w:rPr>
          <w:lang w:val="en-US"/>
        </w:rPr>
        <w:t>, and</w:t>
      </w:r>
      <w:r w:rsidR="00371C0B" w:rsidRPr="005715A2">
        <w:rPr>
          <w:lang w:val="en-US"/>
        </w:rPr>
        <w:t xml:space="preserve"> </w:t>
      </w:r>
      <w:r w:rsidR="00D85377" w:rsidRPr="005715A2">
        <w:rPr>
          <w:lang w:val="en-US"/>
        </w:rPr>
        <w:t>characte</w:t>
      </w:r>
      <w:r w:rsidR="0070002C" w:rsidRPr="005715A2">
        <w:rPr>
          <w:lang w:val="en-US"/>
        </w:rPr>
        <w:t>r</w:t>
      </w:r>
      <w:r w:rsidR="008B0818" w:rsidRPr="005715A2">
        <w:rPr>
          <w:lang w:val="en-US"/>
        </w:rPr>
        <w:t xml:space="preserve"> </w:t>
      </w:r>
      <w:r w:rsidR="00371C0B" w:rsidRPr="005715A2">
        <w:rPr>
          <w:lang w:val="en-US"/>
        </w:rPr>
        <w:t xml:space="preserve">27 in </w:t>
      </w:r>
      <w:r w:rsidR="00B73B24" w:rsidRPr="005715A2">
        <w:rPr>
          <w:lang w:val="en-US"/>
        </w:rPr>
        <w:t xml:space="preserve">Daley </w:t>
      </w:r>
      <w:r w:rsidR="00B73B24" w:rsidRPr="005715A2">
        <w:rPr>
          <w:i/>
          <w:lang w:val="en-US" w:bidi="en-US"/>
        </w:rPr>
        <w:t>et al.</w:t>
      </w:r>
      <w:r w:rsidR="00B73B24" w:rsidRPr="005715A2">
        <w:rPr>
          <w:lang w:val="en-US"/>
        </w:rPr>
        <w:t xml:space="preserve"> </w:t>
      </w:r>
      <w:sdt>
        <w:sdtPr>
          <w:rPr>
            <w:color w:val="000000"/>
            <w:lang w:val="en-US"/>
          </w:rPr>
          <w:tag w:val="MENDELEY_CITATION_v3_eyJjaXRhdGlvbklEIjoiTUVOREVMRVlfQ0lUQVRJT05fNTlmNTkzY2QtMmRkMC00ZTRjLTgwYTktNDQ2Y2M0ZDA5MmIw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
          <w:id w:val="311608459"/>
          <w:placeholder>
            <w:docPart w:val="ECE7CE8EEB41EB4E9BAB8436EC32AE88"/>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371C0B" w:rsidRPr="005715A2">
        <w:rPr>
          <w:lang w:val="en-US"/>
        </w:rPr>
        <w:t xml:space="preserve">.  This </w:t>
      </w:r>
      <w:r w:rsidRPr="005715A2">
        <w:rPr>
          <w:lang w:val="en-US"/>
        </w:rPr>
        <w:t xml:space="preserve">character </w:t>
      </w:r>
      <w:r w:rsidR="008B0818" w:rsidRPr="005715A2">
        <w:rPr>
          <w:lang w:val="en-US"/>
        </w:rPr>
        <w:t>distinguishes between annulation patterns that are uniform along the length of the trunk (</w:t>
      </w:r>
      <w:proofErr w:type="spellStart"/>
      <w:r w:rsidR="008B0818" w:rsidRPr="005715A2">
        <w:rPr>
          <w:lang w:val="en-US"/>
        </w:rPr>
        <w:t>homonomous</w:t>
      </w:r>
      <w:proofErr w:type="spellEnd"/>
      <w:r w:rsidR="008B0818" w:rsidRPr="005715A2">
        <w:rPr>
          <w:lang w:val="en-US"/>
        </w:rPr>
        <w:t xml:space="preserve">) from those which display </w:t>
      </w:r>
      <w:r w:rsidR="00B73B24" w:rsidRPr="005715A2">
        <w:rPr>
          <w:lang w:val="en-US"/>
        </w:rPr>
        <w:t>serially repeated</w:t>
      </w:r>
      <w:r w:rsidR="008B0818" w:rsidRPr="005715A2">
        <w:rPr>
          <w:lang w:val="en-US"/>
        </w:rPr>
        <w:t xml:space="preserve"> differentiated fields (heteronomous), usually associated with the location of limbs. </w:t>
      </w:r>
      <w:proofErr w:type="spellStart"/>
      <w:r w:rsidR="008B0818" w:rsidRPr="005715A2">
        <w:rPr>
          <w:i/>
          <w:lang w:val="en-US"/>
        </w:rPr>
        <w:t>Pambdelurion</w:t>
      </w:r>
      <w:proofErr w:type="spellEnd"/>
      <w:r w:rsidR="003222F6" w:rsidRPr="005715A2">
        <w:rPr>
          <w:i/>
          <w:lang w:val="en-US"/>
        </w:rPr>
        <w:t xml:space="preserve"> </w:t>
      </w:r>
      <w:r w:rsidR="003222F6" w:rsidRPr="005715A2">
        <w:rPr>
          <w:lang w:val="en-US"/>
        </w:rPr>
        <w:t>is scored</w:t>
      </w:r>
      <w:r w:rsidR="008B0818" w:rsidRPr="005715A2">
        <w:rPr>
          <w:lang w:val="en-US"/>
        </w:rPr>
        <w:t xml:space="preserve"> as uncertain, reflecting the poor preservation of the trunk</w:t>
      </w:r>
      <w:r w:rsidR="00A23D42" w:rsidRPr="005715A2">
        <w:rPr>
          <w:lang w:val="en-US"/>
        </w:rPr>
        <w:t xml:space="preserve"> </w:t>
      </w:r>
      <w:sdt>
        <w:sdtPr>
          <w:rPr>
            <w:color w:val="000000"/>
            <w:lang w:val="en-US"/>
          </w:rPr>
          <w:tag w:val="MENDELEY_CITATION_v3_eyJjaXRhdGlvbklEIjoiTUVOREVMRVlfQ0lUQVRJT05fNzc0YTAyZTctZTc1NS00YjNlLWEzMDEtOTNlNjA0YThiNmIy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
          <w:id w:val="-780254604"/>
          <w:placeholder>
            <w:docPart w:val="DefaultPlaceholder_-1854013440"/>
          </w:placeholder>
        </w:sdtPr>
        <w:sdtContent>
          <w:r w:rsidR="00651AF7" w:rsidRPr="00651AF7">
            <w:rPr>
              <w:color w:val="000000"/>
              <w:lang w:val="en-US"/>
            </w:rPr>
            <w:t>(Budd 1997)</w:t>
          </w:r>
        </w:sdtContent>
      </w:sdt>
      <w:r w:rsidR="004A4BDD" w:rsidRPr="005715A2">
        <w:rPr>
          <w:lang w:val="en-US"/>
        </w:rPr>
        <w:t>.</w:t>
      </w:r>
    </w:p>
    <w:p w14:paraId="15BFAFB8" w14:textId="77777777" w:rsidR="008A7481" w:rsidRPr="0099688B" w:rsidRDefault="002E2D9A" w:rsidP="00D47BD5">
      <w:pPr>
        <w:pStyle w:val="Transformationseries"/>
        <w:spacing w:line="360" w:lineRule="auto"/>
        <w:jc w:val="both"/>
        <w:rPr>
          <w:rFonts w:ascii="Times New Roman" w:hAnsi="Times New Roman"/>
          <w:color w:val="000000"/>
          <w:lang w:val="en-US"/>
        </w:rPr>
      </w:pPr>
      <w:r w:rsidRPr="0099688B">
        <w:rPr>
          <w:rFonts w:ascii="Times New Roman" w:hAnsi="Times New Roman"/>
          <w:color w:val="000000"/>
          <w:lang w:val="en-US"/>
        </w:rPr>
        <w:t>E</w:t>
      </w:r>
      <w:r w:rsidR="008A7481" w:rsidRPr="0099688B">
        <w:rPr>
          <w:rFonts w:ascii="Times New Roman" w:hAnsi="Times New Roman"/>
          <w:color w:val="000000"/>
          <w:lang w:val="en-US"/>
        </w:rPr>
        <w:t>pidermal evaginations</w:t>
      </w:r>
    </w:p>
    <w:p w14:paraId="75C4F0E2" w14:textId="77777777" w:rsidR="008A7481" w:rsidRPr="0099688B" w:rsidRDefault="008A7481" w:rsidP="00D47BD5">
      <w:pPr>
        <w:pStyle w:val="Tokendescription"/>
        <w:rPr>
          <w:color w:val="000000"/>
          <w:lang w:val="en-US"/>
        </w:rPr>
      </w:pPr>
      <w:r w:rsidRPr="0099688B">
        <w:rPr>
          <w:color w:val="000000"/>
          <w:lang w:val="en-US"/>
        </w:rPr>
        <w:t xml:space="preserve">(0) absent </w:t>
      </w:r>
    </w:p>
    <w:p w14:paraId="1F59F7CA" w14:textId="77777777" w:rsidR="005A0FEC" w:rsidRPr="00CD4918" w:rsidRDefault="00606AC1" w:rsidP="00D47BD5">
      <w:pPr>
        <w:pStyle w:val="Tokendescription"/>
        <w:rPr>
          <w:color w:val="000000" w:themeColor="text1"/>
          <w:lang w:val="en-US"/>
        </w:rPr>
      </w:pPr>
      <w:r w:rsidRPr="00CD4918">
        <w:rPr>
          <w:color w:val="000000" w:themeColor="text1"/>
          <w:lang w:val="en-US"/>
        </w:rPr>
        <w:t>(1) present</w:t>
      </w:r>
    </w:p>
    <w:p w14:paraId="5983CEFB" w14:textId="434F5A97" w:rsidR="005A0FEC" w:rsidRPr="00CD4918" w:rsidRDefault="005A0FEC" w:rsidP="00D47BD5">
      <w:pPr>
        <w:jc w:val="both"/>
        <w:rPr>
          <w:color w:val="000000" w:themeColor="text1"/>
          <w:lang w:val="en-US"/>
        </w:rPr>
      </w:pPr>
      <w:r w:rsidRPr="00CD4918">
        <w:rPr>
          <w:color w:val="000000" w:themeColor="text1"/>
          <w:lang w:val="en-US"/>
        </w:rPr>
        <w:t xml:space="preserve">This character refers to the differentiated epidermal </w:t>
      </w:r>
      <w:r w:rsidR="00B01ED7" w:rsidRPr="00CD4918">
        <w:rPr>
          <w:color w:val="000000" w:themeColor="text1"/>
          <w:lang w:val="en-US"/>
        </w:rPr>
        <w:t>evaginations</w:t>
      </w:r>
      <w:r w:rsidRPr="00CD4918">
        <w:rPr>
          <w:color w:val="000000" w:themeColor="text1"/>
          <w:lang w:val="en-US"/>
        </w:rPr>
        <w:t xml:space="preserve"> found on the dorsal side of most </w:t>
      </w:r>
      <w:proofErr w:type="spellStart"/>
      <w:r w:rsidRPr="00CD4918">
        <w:rPr>
          <w:color w:val="000000" w:themeColor="text1"/>
          <w:lang w:val="en-US"/>
        </w:rPr>
        <w:t>lobopodians</w:t>
      </w:r>
      <w:proofErr w:type="spellEnd"/>
      <w:r w:rsidRPr="00CD4918">
        <w:rPr>
          <w:color w:val="000000" w:themeColor="text1"/>
          <w:lang w:val="en-US"/>
        </w:rPr>
        <w:t>. This character has been modified from the definition used by Smith and Ortega-Hernández (2014)</w:t>
      </w:r>
      <w:r w:rsidR="00CD4918" w:rsidRPr="00CD4918">
        <w:rPr>
          <w:color w:val="000000" w:themeColor="text1"/>
          <w:lang w:val="en-US"/>
        </w:rPr>
        <w:t xml:space="preserve"> </w:t>
      </w:r>
      <w:sdt>
        <w:sdtPr>
          <w:rPr>
            <w:color w:val="000000"/>
            <w:lang w:val="en-US"/>
          </w:rPr>
          <w:tag w:val="MENDELEY_CITATION_v3_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"/>
          <w:id w:val="-1844782192"/>
          <w:placeholder>
            <w:docPart w:val="DefaultPlaceholder_-1854013440"/>
          </w:placeholder>
        </w:sdtPr>
        <w:sdtContent>
          <w:r w:rsidR="00651AF7" w:rsidRPr="00651AF7">
            <w:rPr>
              <w:color w:val="000000"/>
              <w:lang w:val="en-US"/>
            </w:rPr>
            <w:t>(Smith and Ortega-Hernández 2014)</w:t>
          </w:r>
        </w:sdtContent>
      </w:sdt>
      <w:r w:rsidRPr="00CD4918">
        <w:rPr>
          <w:color w:val="000000" w:themeColor="text1"/>
          <w:lang w:val="en-US"/>
        </w:rPr>
        <w:t xml:space="preserve"> to reflect the hypothesis that the epidermal specializations of </w:t>
      </w:r>
      <w:proofErr w:type="spellStart"/>
      <w:r w:rsidRPr="00CD4918">
        <w:rPr>
          <w:color w:val="000000" w:themeColor="text1"/>
          <w:lang w:val="en-US"/>
        </w:rPr>
        <w:t>lobopodians</w:t>
      </w:r>
      <w:proofErr w:type="spellEnd"/>
      <w:r w:rsidRPr="00CD4918">
        <w:rPr>
          <w:color w:val="000000" w:themeColor="text1"/>
          <w:lang w:val="en-US"/>
        </w:rPr>
        <w:t xml:space="preserve"> may be homologous to those observed in numerous </w:t>
      </w:r>
      <w:proofErr w:type="spellStart"/>
      <w:r w:rsidRPr="00CD4918">
        <w:rPr>
          <w:color w:val="000000" w:themeColor="text1"/>
          <w:lang w:val="en-US"/>
        </w:rPr>
        <w:t>paleoscolecid</w:t>
      </w:r>
      <w:proofErr w:type="spellEnd"/>
      <w:r w:rsidRPr="00CD4918">
        <w:rPr>
          <w:color w:val="000000" w:themeColor="text1"/>
          <w:lang w:val="en-US"/>
        </w:rPr>
        <w:t xml:space="preserve"> taxa known from Cambrian deposits, such as </w:t>
      </w:r>
      <w:proofErr w:type="spellStart"/>
      <w:r w:rsidRPr="00CD4918">
        <w:rPr>
          <w:i/>
          <w:color w:val="000000" w:themeColor="text1"/>
          <w:lang w:val="en-US"/>
        </w:rPr>
        <w:t>Cricocosmia</w:t>
      </w:r>
      <w:proofErr w:type="spellEnd"/>
      <w:r w:rsidRPr="00CD4918">
        <w:rPr>
          <w:color w:val="000000" w:themeColor="text1"/>
          <w:lang w:val="en-US"/>
        </w:rPr>
        <w:t xml:space="preserve">. </w:t>
      </w:r>
      <w:sdt>
        <w:sdtPr>
          <w:rPr>
            <w:color w:val="000000"/>
            <w:lang w:val="en-US"/>
          </w:rPr>
          <w:tag w:val="MENDELEY_CITATION_v3_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"/>
          <w:id w:val="-695154055"/>
          <w:placeholder>
            <w:docPart w:val="DefaultPlaceholder_-1854013440"/>
          </w:placeholder>
        </w:sdtPr>
        <w:sdtContent>
          <w:r w:rsidR="00651AF7" w:rsidRPr="00651AF7">
            <w:rPr>
              <w:rFonts w:eastAsia="Times New Roman"/>
              <w:color w:val="000000"/>
            </w:rPr>
            <w:t xml:space="preserve">(Dzik and </w:t>
          </w:r>
          <w:proofErr w:type="spellStart"/>
          <w:r w:rsidR="00651AF7" w:rsidRPr="00651AF7">
            <w:rPr>
              <w:rFonts w:eastAsia="Times New Roman"/>
              <w:color w:val="000000"/>
            </w:rPr>
            <w:t>Krumbiegel</w:t>
          </w:r>
          <w:proofErr w:type="spellEnd"/>
          <w:r w:rsidR="00651AF7" w:rsidRPr="00651AF7">
            <w:rPr>
              <w:rFonts w:eastAsia="Times New Roman"/>
              <w:color w:val="000000"/>
            </w:rPr>
            <w:t xml:space="preserve"> 1989; Han </w:t>
          </w:r>
          <w:r w:rsidR="00651AF7" w:rsidRPr="00651AF7">
            <w:rPr>
              <w:rFonts w:eastAsia="Times New Roman"/>
              <w:i/>
              <w:iCs/>
              <w:color w:val="000000"/>
            </w:rPr>
            <w:t>et al.</w:t>
          </w:r>
          <w:r w:rsidR="00651AF7" w:rsidRPr="00651AF7">
            <w:rPr>
              <w:rFonts w:eastAsia="Times New Roman"/>
              <w:color w:val="000000"/>
            </w:rPr>
            <w:t xml:space="preserve"> 2007)</w:t>
          </w:r>
        </w:sdtContent>
      </w:sdt>
      <w:r w:rsidR="00CD4918" w:rsidRPr="00CD4918">
        <w:rPr>
          <w:color w:val="000000" w:themeColor="text1"/>
          <w:lang w:val="en-US"/>
        </w:rPr>
        <w:t xml:space="preserve">. </w:t>
      </w:r>
      <w:r w:rsidRPr="00CD4918">
        <w:rPr>
          <w:color w:val="000000" w:themeColor="text1"/>
          <w:lang w:val="en-US"/>
        </w:rPr>
        <w:t xml:space="preserve">Consequently, this character is scored as absent, rather than inapplicable, for </w:t>
      </w:r>
      <w:proofErr w:type="spellStart"/>
      <w:r w:rsidRPr="00CD4918">
        <w:rPr>
          <w:i/>
          <w:color w:val="000000" w:themeColor="text1"/>
          <w:lang w:val="en-US"/>
        </w:rPr>
        <w:t>Tubiluchus</w:t>
      </w:r>
      <w:proofErr w:type="spellEnd"/>
      <w:r w:rsidRPr="00CD4918">
        <w:rPr>
          <w:color w:val="000000" w:themeColor="text1"/>
          <w:lang w:val="en-US"/>
        </w:rPr>
        <w:t xml:space="preserve">. The epidermal specialization is usually conspicuous, as in the paired nodes of </w:t>
      </w:r>
      <w:proofErr w:type="spellStart"/>
      <w:r w:rsidRPr="00CD4918">
        <w:rPr>
          <w:i/>
          <w:color w:val="000000" w:themeColor="text1"/>
          <w:lang w:val="en-US"/>
        </w:rPr>
        <w:t>Xenusion</w:t>
      </w:r>
      <w:proofErr w:type="spellEnd"/>
      <w:r w:rsidR="00CD4918" w:rsidRPr="00CD4918">
        <w:rPr>
          <w:color w:val="000000" w:themeColor="text1"/>
          <w:lang w:val="en-US"/>
        </w:rPr>
        <w:t xml:space="preserve"> </w:t>
      </w:r>
      <w:sdt>
        <w:sdtPr>
          <w:rPr>
            <w:color w:val="000000"/>
            <w:lang w:val="en-US"/>
          </w:rPr>
          <w:tag w:val="MENDELEY_CITATION_v3_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"/>
          <w:id w:val="1234204967"/>
          <w:placeholder>
            <w:docPart w:val="DefaultPlaceholder_-1854013440"/>
          </w:placeholder>
        </w:sdtPr>
        <w:sdtContent>
          <w:r w:rsidR="00651AF7" w:rsidRPr="00651AF7">
            <w:rPr>
              <w:color w:val="000000"/>
              <w:lang w:val="en-US"/>
            </w:rPr>
            <w:t xml:space="preserve">(Dzik and </w:t>
          </w:r>
          <w:proofErr w:type="spellStart"/>
          <w:r w:rsidR="00651AF7" w:rsidRPr="00651AF7">
            <w:rPr>
              <w:color w:val="000000"/>
              <w:lang w:val="en-US"/>
            </w:rPr>
            <w:t>Krumbiegel</w:t>
          </w:r>
          <w:proofErr w:type="spellEnd"/>
          <w:r w:rsidR="00651AF7" w:rsidRPr="00651AF7">
            <w:rPr>
              <w:color w:val="000000"/>
              <w:lang w:val="en-US"/>
            </w:rPr>
            <w:t xml:space="preserve"> 1989)</w:t>
          </w:r>
        </w:sdtContent>
      </w:sdt>
      <w:r w:rsidRPr="00CD4918">
        <w:rPr>
          <w:color w:val="000000" w:themeColor="text1"/>
          <w:lang w:val="en-US"/>
        </w:rPr>
        <w:t xml:space="preserve">, </w:t>
      </w:r>
      <w:proofErr w:type="spellStart"/>
      <w:r w:rsidRPr="00CD4918">
        <w:rPr>
          <w:i/>
          <w:color w:val="000000" w:themeColor="text1"/>
          <w:lang w:val="en-US"/>
        </w:rPr>
        <w:t>Hadranax</w:t>
      </w:r>
      <w:proofErr w:type="spellEnd"/>
      <w:r w:rsidRPr="00CD4918">
        <w:rPr>
          <w:color w:val="000000" w:themeColor="text1"/>
          <w:lang w:val="en-US"/>
        </w:rPr>
        <w:t xml:space="preserve"> </w:t>
      </w:r>
      <w:sdt>
        <w:sdtPr>
          <w:rPr>
            <w:color w:val="000000"/>
            <w:lang w:val="en-US"/>
          </w:rPr>
          <w:tag w:val="MENDELEY_CITATION_v3_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"/>
          <w:id w:val="1750616693"/>
          <w:placeholder>
            <w:docPart w:val="DefaultPlaceholder_-1854013440"/>
          </w:placeholder>
        </w:sdtPr>
        <w:sdtContent>
          <w:r w:rsidR="00651AF7" w:rsidRPr="00651AF7">
            <w:rPr>
              <w:color w:val="000000"/>
              <w:lang w:val="en-US"/>
            </w:rPr>
            <w:t>(Budd and Peel 1998)</w:t>
          </w:r>
        </w:sdtContent>
      </w:sdt>
      <w:r w:rsidR="00FD0A6B" w:rsidRPr="00CD4918">
        <w:rPr>
          <w:color w:val="000000" w:themeColor="text1"/>
          <w:lang w:val="en-US"/>
        </w:rPr>
        <w:t>,</w:t>
      </w:r>
      <w:r w:rsidRPr="00CD4918">
        <w:rPr>
          <w:color w:val="000000" w:themeColor="text1"/>
          <w:lang w:val="en-US"/>
        </w:rPr>
        <w:t xml:space="preserve"> and </w:t>
      </w:r>
      <w:r w:rsidRPr="00CD4918">
        <w:rPr>
          <w:i/>
          <w:color w:val="000000" w:themeColor="text1"/>
          <w:lang w:val="en-US"/>
        </w:rPr>
        <w:t>Kerygmachela</w:t>
      </w:r>
      <w:r w:rsidR="00CD4918" w:rsidRPr="00CD4918">
        <w:rPr>
          <w:color w:val="000000" w:themeColor="text1"/>
          <w:lang w:val="en-US"/>
        </w:rPr>
        <w:t xml:space="preserve"> </w:t>
      </w:r>
      <w:sdt>
        <w:sdtPr>
          <w:rPr>
            <w:color w:val="000000"/>
            <w:lang w:val="en-US"/>
          </w:rPr>
          <w:tag w:val="MENDELEY_CITATION_v3_eyJjaXRhdGlvbklEIjoiTUVOREVMRVlfQ0lUQVRJT05fMmI5MTE2MDgtNDliZi00N2VmLTg1OTQtYjRlMDU4ZDY2MTFkIiwicHJvcGVydGllcyI6eyJub3RlSW5kZXgiOjB9LCJpc0VkaXRlZCI6ZmFsc2UsIm1hbnVhbE92ZXJyaWRlIjp7ImlzTWFudWFsbHlPdmVycmlkZGVuIjpmYWxzZSwiY2l0ZXByb2NUZXh0IjoiKEJ1ZGQgMTk5MywgMTk5OCkiLCJtYW51YWxPdmVycmlkZVRleHQiOiIifSwiY2l0YXRpb25JdGVtcyI6W3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"/>
          <w:id w:val="-1415782809"/>
          <w:placeholder>
            <w:docPart w:val="DefaultPlaceholder_-1854013440"/>
          </w:placeholder>
        </w:sdtPr>
        <w:sdtContent>
          <w:r w:rsidR="00651AF7" w:rsidRPr="00651AF7">
            <w:rPr>
              <w:color w:val="000000"/>
              <w:lang w:val="en-US"/>
            </w:rPr>
            <w:t>(Budd 1993, 1998)</w:t>
          </w:r>
        </w:sdtContent>
      </w:sdt>
      <w:r w:rsidRPr="00CD4918">
        <w:rPr>
          <w:color w:val="000000" w:themeColor="text1"/>
          <w:lang w:val="en-US"/>
        </w:rPr>
        <w:t xml:space="preserve">; the sclerotized plates of </w:t>
      </w:r>
      <w:proofErr w:type="spellStart"/>
      <w:r w:rsidRPr="00CD4918">
        <w:rPr>
          <w:i/>
          <w:color w:val="000000" w:themeColor="text1"/>
          <w:lang w:val="en-US"/>
        </w:rPr>
        <w:t>Onychodictyon</w:t>
      </w:r>
      <w:proofErr w:type="spellEnd"/>
      <w:r w:rsidR="00CD4918" w:rsidRPr="00CD4918">
        <w:rPr>
          <w:color w:val="000000" w:themeColor="text1"/>
          <w:lang w:val="en-US"/>
        </w:rPr>
        <w:t xml:space="preserve"> </w:t>
      </w:r>
      <w:sdt>
        <w:sdtPr>
          <w:rPr>
            <w:color w:val="000000"/>
            <w:lang w:val="en-US"/>
          </w:rPr>
          <w:tag w:val="MENDELEY_CITATION_v3_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"/>
          <w:id w:val="1555893776"/>
          <w:placeholder>
            <w:docPart w:val="DefaultPlaceholder_-1854013440"/>
          </w:placeholder>
        </w:sdtPr>
        <w:sdtContent>
          <w:r w:rsidR="00651AF7" w:rsidRPr="00651AF7">
            <w:rPr>
              <w:color w:val="000000"/>
              <w:lang w:val="en-US"/>
            </w:rPr>
            <w:t>(Zhang and Aldridge 2007; Ou, Shu and Mayer 2012)</w:t>
          </w:r>
        </w:sdtContent>
      </w:sdt>
      <w:r w:rsidRPr="00CD4918">
        <w:rPr>
          <w:color w:val="000000" w:themeColor="text1"/>
          <w:lang w:val="en-US"/>
        </w:rPr>
        <w:t xml:space="preserve">; the spines of </w:t>
      </w:r>
      <w:proofErr w:type="spellStart"/>
      <w:r w:rsidRPr="00CD4918">
        <w:rPr>
          <w:i/>
          <w:color w:val="000000" w:themeColor="text1"/>
          <w:lang w:val="en-US"/>
        </w:rPr>
        <w:t>Hallucigenia</w:t>
      </w:r>
      <w:proofErr w:type="spellEnd"/>
      <w:r w:rsidRPr="00CD4918">
        <w:rPr>
          <w:rFonts w:eastAsia="Times New Roman"/>
          <w:color w:val="000000" w:themeColor="text1"/>
          <w:lang w:val="en-US"/>
        </w:rPr>
        <w:t xml:space="preserve"> </w:t>
      </w:r>
      <w:sdt>
        <w:sdtPr>
          <w:rPr>
            <w:rFonts w:eastAsia="Times New Roman"/>
            <w:color w:val="000000"/>
            <w:lang w:val="en-US"/>
          </w:rPr>
          <w:tag w:val="MENDELEY_CITATION_v3_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"/>
          <w:id w:val="-351180830"/>
          <w:placeholder>
            <w:docPart w:val="DefaultPlaceholder_-1854013440"/>
          </w:placeholder>
        </w:sdtPr>
        <w:sdtContent>
          <w:r w:rsidR="00651AF7" w:rsidRPr="00651AF7">
            <w:rPr>
              <w:rFonts w:eastAsia="Times New Roman"/>
              <w:color w:val="000000"/>
            </w:rPr>
            <w:t>(</w:t>
          </w:r>
          <w:proofErr w:type="spellStart"/>
          <w:r w:rsidR="00651AF7" w:rsidRPr="00651AF7">
            <w:rPr>
              <w:rFonts w:eastAsia="Times New Roman"/>
              <w:color w:val="000000"/>
            </w:rPr>
            <w:t>Ramsköld</w:t>
          </w:r>
          <w:proofErr w:type="spellEnd"/>
          <w:r w:rsidR="00651AF7" w:rsidRPr="00651AF7">
            <w:rPr>
              <w:rFonts w:eastAsia="Times New Roman"/>
              <w:color w:val="000000"/>
            </w:rPr>
            <w:t xml:space="preserve"> 1992; Hou and </w:t>
          </w:r>
          <w:r w:rsidR="00651AF7" w:rsidRPr="00651AF7">
            <w:rPr>
              <w:rFonts w:eastAsia="Times New Roman"/>
              <w:color w:val="000000"/>
            </w:rPr>
            <w:lastRenderedPageBreak/>
            <w:t xml:space="preserve">Bergström 1995; Steiner </w:t>
          </w:r>
          <w:r w:rsidR="00651AF7" w:rsidRPr="00651AF7">
            <w:rPr>
              <w:rFonts w:eastAsia="Times New Roman"/>
              <w:i/>
              <w:iCs/>
              <w:color w:val="000000"/>
            </w:rPr>
            <w:t>et al.</w:t>
          </w:r>
          <w:r w:rsidR="00651AF7" w:rsidRPr="00651AF7">
            <w:rPr>
              <w:rFonts w:eastAsia="Times New Roman"/>
              <w:color w:val="000000"/>
            </w:rPr>
            <w:t xml:space="preserve"> 2012)</w:t>
          </w:r>
        </w:sdtContent>
      </w:sdt>
      <w:r w:rsidR="00CD4918" w:rsidRPr="00CD4918">
        <w:rPr>
          <w:rFonts w:eastAsia="Times New Roman"/>
          <w:color w:val="000000" w:themeColor="text1"/>
          <w:lang w:val="en-US"/>
        </w:rPr>
        <w:t xml:space="preserve"> </w:t>
      </w:r>
      <w:r w:rsidRPr="00CD4918">
        <w:rPr>
          <w:rFonts w:eastAsia="Times New Roman"/>
          <w:color w:val="000000" w:themeColor="text1"/>
          <w:lang w:val="en-US"/>
        </w:rPr>
        <w:t xml:space="preserve">and </w:t>
      </w:r>
      <w:proofErr w:type="spellStart"/>
      <w:r w:rsidRPr="00CD4918">
        <w:rPr>
          <w:rFonts w:eastAsia="Times New Roman"/>
          <w:i/>
          <w:color w:val="000000" w:themeColor="text1"/>
          <w:lang w:val="en-US"/>
        </w:rPr>
        <w:t>Orstenotubulus</w:t>
      </w:r>
      <w:proofErr w:type="spellEnd"/>
      <w:r w:rsidRPr="00CD4918">
        <w:rPr>
          <w:rFonts w:eastAsia="Times New Roman"/>
          <w:color w:val="000000" w:themeColor="text1"/>
          <w:lang w:val="en-US"/>
        </w:rPr>
        <w:t xml:space="preserve"> </w:t>
      </w:r>
      <w:sdt>
        <w:sdtPr>
          <w:rPr>
            <w:rFonts w:eastAsia="Times New Roman"/>
            <w:color w:val="000000"/>
            <w:lang w:val="en-US"/>
          </w:rPr>
          <w:tag w:val="MENDELEY_CITATION_v3_eyJjaXRhdGlvbklEIjoiTUVOREVMRVlfQ0lUQVRJT05fZGVkMmU5MGUtMmYyMi00MmI5LWE4ZWEtMGYxYTE4NjVmMmQx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
          <w:id w:val="-445007929"/>
          <w:placeholder>
            <w:docPart w:val="DefaultPlaceholder_-1854013440"/>
          </w:placeholder>
        </w:sdtPr>
        <w:sdtContent>
          <w:r w:rsidR="00651AF7" w:rsidRPr="00651AF7">
            <w:rPr>
              <w:rFonts w:eastAsia="Times New Roman"/>
              <w:color w:val="000000"/>
            </w:rPr>
            <w:t xml:space="preserve">(Maas </w:t>
          </w:r>
          <w:r w:rsidR="00651AF7" w:rsidRPr="00651AF7">
            <w:rPr>
              <w:rFonts w:eastAsia="Times New Roman"/>
              <w:i/>
              <w:iCs/>
              <w:color w:val="000000"/>
            </w:rPr>
            <w:t>et al.</w:t>
          </w:r>
          <w:r w:rsidR="00651AF7" w:rsidRPr="00651AF7">
            <w:rPr>
              <w:rFonts w:eastAsia="Times New Roman"/>
              <w:color w:val="000000"/>
            </w:rPr>
            <w:t xml:space="preserve"> 2007)</w:t>
          </w:r>
        </w:sdtContent>
      </w:sdt>
      <w:r w:rsidRPr="00CD4918">
        <w:rPr>
          <w:rFonts w:eastAsia="Times New Roman"/>
          <w:color w:val="000000" w:themeColor="text1"/>
          <w:lang w:val="en-US"/>
        </w:rPr>
        <w:t xml:space="preserve">; as well as the elaborate armature of </w:t>
      </w:r>
      <w:r w:rsidR="00B01ED7" w:rsidRPr="00CD4918">
        <w:rPr>
          <w:rFonts w:eastAsia="Times New Roman"/>
          <w:color w:val="000000" w:themeColor="text1"/>
          <w:lang w:val="en-US"/>
        </w:rPr>
        <w:t xml:space="preserve">some </w:t>
      </w:r>
      <w:proofErr w:type="spellStart"/>
      <w:r w:rsidRPr="00CD4918">
        <w:rPr>
          <w:rFonts w:eastAsia="Times New Roman"/>
          <w:color w:val="000000" w:themeColor="text1"/>
          <w:lang w:val="en-US"/>
        </w:rPr>
        <w:t>Luolishaniidae</w:t>
      </w:r>
      <w:proofErr w:type="spellEnd"/>
      <w:r w:rsidRPr="00CD4918">
        <w:rPr>
          <w:rFonts w:eastAsia="Times New Roman"/>
          <w:color w:val="000000" w:themeColor="text1"/>
          <w:lang w:val="en-US"/>
        </w:rPr>
        <w:t xml:space="preserve"> </w:t>
      </w:r>
      <w:sdt>
        <w:sdtPr>
          <w:rPr>
            <w:rFonts w:eastAsia="Times New Roman"/>
            <w:color w:val="000000"/>
            <w:lang w:val="en-US"/>
          </w:rPr>
          <w:tag w:val="MENDELEY_CITATION_v3_eyJjaXRhdGlvbklEIjoiTUVOREVMRVlfQ0lUQVRJT05fZWYzNWRlY2YtYjdjZC00N2QxLWFkMjctN2JlYTI1ZjZlNDc3IiwicHJvcGVydGllcyI6eyJub3RlSW5kZXgiOjB9LCJpc0VkaXRlZCI6ZmFsc2UsIm1hbnVhbE92ZXJyaWRlIjp7ImlzTWFudWFsbHlPdmVycmlkZGVuIjpmYWxzZSwiY2l0ZXByb2NUZXh0IjoiKE1hLCBIb3UgYW5kIEJlcmdzdHLDtm0gMjAwOTsgR2FyY8OtYS1CZWxsaWRvIDxpPmV0IGFsLjwvaT4gMjAxMzsgWWFuZyA8aT5ldCBhbC48L2k+IDIwMTU7I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IsInB1Ymxpc2hlciI6IlRheWxvciAmIEZyYW5jaXMiLCJpc3N1ZSI6IjQiLCJ2b2x1bWUiOiIzNyIsImNvbnRhaW5lci10aXRsZS1zaG9ydCI6IiJ9LCJpc1RlbXBvcmFyeSI6ZmFsc2V9LH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LHsiaWQiOiJmODQ2YmUzOC1hMmFmLTMyZGUtODVjYy05YTgwM2EwZjY0Y2UiLCJpdGVtRGF0YSI6eyJ0eXBlIjoiYXJ0aWNsZS1qb3VybmFsIiwiaWQiOiJmODQ2YmUzOC1hMmFmLTMyZGUtODVjYy05YTgwM2EwZjY0Y2UiLCJ0aXRsZSI6IkEgc3VwZXJhcm1vcmVkIGxvYm9wb2RpYW4gZnJvbSB0aGUgQ2FtYnJpYW4gb2YgQ2hpbmEgYW5kIGVhcmx5IGRpc3Bhcml0eSBpbiB0aGUgZXZvbHV0aW9uIG9mIE9ueWNob3Bob3Jh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R2VyYmVyIiwiZ2l2ZW4iOiJTeWx2YWluIiwicGFyc2UtbmFtZXMiOmZhbHNlLCJkcm9wcGluZy1wYXJ0aWNsZSI6IiIsIm5vbi1kcm9wcGluZy1wYXJ0aWNsZSI6IiJ9LHsiZmFtaWx5IjoiQnV0dGVyZmllbGQiLCJnaXZlbiI6Ik5pY2hvbGFzIEo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"/>
          <w:id w:val="707840684"/>
          <w:placeholder>
            <w:docPart w:val="DefaultPlaceholder_-1854013440"/>
          </w:placeholder>
        </w:sdtPr>
        <w:sdtContent>
          <w:r w:rsidR="00651AF7" w:rsidRPr="00651AF7">
            <w:rPr>
              <w:rFonts w:eastAsia="Times New Roman"/>
              <w:color w:val="000000"/>
            </w:rPr>
            <w:t xml:space="preserve">(Ma, Hou and Bergström 2009; García-Bellido </w:t>
          </w:r>
          <w:r w:rsidR="00651AF7" w:rsidRPr="00651AF7">
            <w:rPr>
              <w:rFonts w:eastAsia="Times New Roman"/>
              <w:i/>
              <w:iCs/>
              <w:color w:val="000000"/>
            </w:rPr>
            <w:t>et al.</w:t>
          </w:r>
          <w:r w:rsidR="00651AF7" w:rsidRPr="00651AF7">
            <w:rPr>
              <w:rFonts w:eastAsia="Times New Roman"/>
              <w:color w:val="000000"/>
            </w:rPr>
            <w:t xml:space="preserve"> 2013; Yang </w:t>
          </w:r>
          <w:r w:rsidR="00651AF7" w:rsidRPr="00651AF7">
            <w:rPr>
              <w:rFonts w:eastAsia="Times New Roman"/>
              <w:i/>
              <w:iCs/>
              <w:color w:val="000000"/>
            </w:rPr>
            <w:t>et al.</w:t>
          </w:r>
          <w:r w:rsidR="00651AF7" w:rsidRPr="00651AF7">
            <w:rPr>
              <w:rFonts w:eastAsia="Times New Roman"/>
              <w:color w:val="000000"/>
            </w:rPr>
            <w:t xml:space="preserve"> 2015; Caron and Aria 2020)</w:t>
          </w:r>
        </w:sdtContent>
      </w:sdt>
      <w:r w:rsidRPr="00CD4918">
        <w:rPr>
          <w:rFonts w:eastAsia="Times New Roman"/>
          <w:color w:val="000000" w:themeColor="text1"/>
          <w:lang w:val="en-US"/>
        </w:rPr>
        <w:t>.</w:t>
      </w:r>
      <w:r w:rsidRPr="00CD4918">
        <w:rPr>
          <w:rFonts w:eastAsia="Times New Roman"/>
          <w:i/>
          <w:color w:val="000000" w:themeColor="text1"/>
          <w:lang w:val="en-US"/>
        </w:rPr>
        <w:t xml:space="preserve"> </w:t>
      </w:r>
      <w:proofErr w:type="spellStart"/>
      <w:r w:rsidRPr="00CD4918">
        <w:rPr>
          <w:i/>
          <w:color w:val="000000" w:themeColor="text1"/>
          <w:lang w:val="en-US"/>
        </w:rPr>
        <w:t>Schinderhannes</w:t>
      </w:r>
      <w:proofErr w:type="spellEnd"/>
      <w:r w:rsidRPr="00CD4918">
        <w:rPr>
          <w:color w:val="000000" w:themeColor="text1"/>
          <w:lang w:val="en-US"/>
        </w:rPr>
        <w:t xml:space="preserve"> </w:t>
      </w:r>
      <w:sdt>
        <w:sdtPr>
          <w:rPr>
            <w:color w:val="000000"/>
            <w:lang w:val="en-US"/>
          </w:rPr>
          <w:tag w:val="MENDELEY_CITATION_v3_eyJjaXRhdGlvbklEIjoiTUVOREVMRVlfQ0lUQVRJT05fOTllZDVjNzYtZjdhZS00ZThhLTk3ZTMtNzFjNWZhMGY3ZjA1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
          <w:id w:val="1587033269"/>
          <w:placeholder>
            <w:docPart w:val="DefaultPlaceholder_-1854013440"/>
          </w:placeholder>
        </w:sdtPr>
        <w:sdtContent>
          <w:r w:rsidR="00651AF7" w:rsidRPr="00651AF7">
            <w:rPr>
              <w:color w:val="000000"/>
              <w:lang w:val="en-US"/>
            </w:rPr>
            <w:t>(Kühl, Briggs and Rust 2009)</w:t>
          </w:r>
        </w:sdtContent>
      </w:sdt>
      <w:r w:rsidRPr="00CD4918">
        <w:rPr>
          <w:color w:val="000000" w:themeColor="text1"/>
          <w:lang w:val="en-US"/>
        </w:rPr>
        <w:t xml:space="preserve"> is scored as uncertain as the only available specimens are preserved from a ventral perspective. The coding for </w:t>
      </w:r>
      <w:proofErr w:type="spellStart"/>
      <w:r w:rsidRPr="00CD4918">
        <w:rPr>
          <w:i/>
          <w:color w:val="000000" w:themeColor="text1"/>
          <w:lang w:val="en-US"/>
        </w:rPr>
        <w:t>Aysheaia</w:t>
      </w:r>
      <w:proofErr w:type="spellEnd"/>
      <w:r w:rsidRPr="00CD4918">
        <w:rPr>
          <w:color w:val="000000" w:themeColor="text1"/>
          <w:lang w:val="en-US"/>
        </w:rPr>
        <w:t xml:space="preserve"> has also been modified </w:t>
      </w:r>
      <w:r w:rsidR="001D2792" w:rsidRPr="00CD4918">
        <w:rPr>
          <w:color w:val="000000" w:themeColor="text1"/>
          <w:lang w:val="en-US"/>
        </w:rPr>
        <w:t xml:space="preserve">(i.e., to absent) </w:t>
      </w:r>
      <w:r w:rsidRPr="00CD4918">
        <w:rPr>
          <w:color w:val="000000" w:themeColor="text1"/>
          <w:lang w:val="en-US"/>
        </w:rPr>
        <w:t xml:space="preserve">from that used in Smith and Ortega-Hernández </w:t>
      </w:r>
      <w:r w:rsidR="00FD0A6B" w:rsidRPr="00CD4918">
        <w:rPr>
          <w:color w:val="000000" w:themeColor="text1"/>
          <w:lang w:val="en-US"/>
        </w:rPr>
        <w:t xml:space="preserve">(2014, char. 32) </w:t>
      </w:r>
      <w:sdt>
        <w:sdtPr>
          <w:rPr>
            <w:color w:val="000000"/>
            <w:lang w:val="en-US"/>
          </w:rPr>
          <w:tag w:val="MENDELEY_CITATION_v3_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"/>
          <w:id w:val="-2024002840"/>
          <w:placeholder>
            <w:docPart w:val="072E5B716BD8174D85E559600D6AE00F"/>
          </w:placeholder>
        </w:sdtPr>
        <w:sdtContent>
          <w:r w:rsidR="00651AF7" w:rsidRPr="00651AF7">
            <w:rPr>
              <w:color w:val="000000"/>
              <w:lang w:val="en-US"/>
            </w:rPr>
            <w:t>(Smith and Ortega-Hernández 2014)</w:t>
          </w:r>
        </w:sdtContent>
      </w:sdt>
      <w:r w:rsidRPr="00CD4918">
        <w:rPr>
          <w:color w:val="000000" w:themeColor="text1"/>
          <w:lang w:val="en-US"/>
        </w:rPr>
        <w:t xml:space="preserve"> based on direct observations of type fossil material </w:t>
      </w:r>
      <w:r w:rsidR="007033FB" w:rsidRPr="00CD4918">
        <w:rPr>
          <w:color w:val="000000" w:themeColor="text1"/>
          <w:lang w:val="en-US"/>
        </w:rPr>
        <w:t>on this paper</w:t>
      </w:r>
      <w:r w:rsidR="001D2792" w:rsidRPr="00CD4918">
        <w:rPr>
          <w:color w:val="000000" w:themeColor="text1"/>
          <w:lang w:val="en-US"/>
        </w:rPr>
        <w:t xml:space="preserve"> since</w:t>
      </w:r>
      <w:r w:rsidRPr="00CD4918">
        <w:rPr>
          <w:color w:val="000000" w:themeColor="text1"/>
          <w:lang w:val="en-US"/>
        </w:rPr>
        <w:t xml:space="preserve"> the putative subcircular specializations of </w:t>
      </w:r>
      <w:proofErr w:type="spellStart"/>
      <w:r w:rsidRPr="00CD4918">
        <w:rPr>
          <w:i/>
          <w:color w:val="000000" w:themeColor="text1"/>
          <w:lang w:val="en-US"/>
        </w:rPr>
        <w:t>Aysheaia</w:t>
      </w:r>
      <w:proofErr w:type="spellEnd"/>
      <w:r w:rsidRPr="00CD4918">
        <w:rPr>
          <w:i/>
          <w:color w:val="000000" w:themeColor="text1"/>
          <w:lang w:val="en-US"/>
        </w:rPr>
        <w:t xml:space="preserve"> </w:t>
      </w:r>
      <w:r w:rsidRPr="00CD4918">
        <w:rPr>
          <w:color w:val="000000" w:themeColor="text1"/>
          <w:lang w:val="en-US"/>
        </w:rPr>
        <w:t xml:space="preserve">actually represent the insertion of the </w:t>
      </w:r>
      <w:proofErr w:type="spellStart"/>
      <w:r w:rsidRPr="00CD4918">
        <w:rPr>
          <w:color w:val="000000" w:themeColor="text1"/>
          <w:lang w:val="en-US"/>
        </w:rPr>
        <w:t>lobopodous</w:t>
      </w:r>
      <w:proofErr w:type="spellEnd"/>
      <w:r w:rsidRPr="00CD4918">
        <w:rPr>
          <w:color w:val="000000" w:themeColor="text1"/>
          <w:lang w:val="en-US"/>
        </w:rPr>
        <w:t xml:space="preserve"> limbs on the opposite side of the body wall</w:t>
      </w:r>
      <w:r w:rsidR="00FB0861" w:rsidRPr="00CD4918">
        <w:rPr>
          <w:color w:val="000000" w:themeColor="text1"/>
          <w:lang w:val="en-US"/>
        </w:rPr>
        <w:t xml:space="preserve"> </w:t>
      </w:r>
      <w:sdt>
        <w:sdtPr>
          <w:rPr>
            <w:color w:val="000000"/>
            <w:lang w:val="en-US"/>
          </w:rPr>
          <w:tag w:val="MENDELEY_CITATION_v3_eyJjaXRhdGlvbklEIjoiTUVOREVMRVlfQ0lUQVRJT05fNmZmMmRmYmYtNGVlYi00NDZmLTlkYTEtNTkzNGNlN2ZiNDc2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
          <w:id w:val="1901702880"/>
          <w:placeholder>
            <w:docPart w:val="DefaultPlaceholder_-1854013440"/>
          </w:placeholder>
        </w:sdtPr>
        <w:sdtContent>
          <w:r w:rsidR="00651AF7" w:rsidRPr="00651AF7">
            <w:rPr>
              <w:color w:val="000000"/>
              <w:lang w:val="en-US"/>
            </w:rPr>
            <w:t>(Whittington 1978)</w:t>
          </w:r>
        </w:sdtContent>
      </w:sdt>
      <w:r w:rsidRPr="00CD4918">
        <w:rPr>
          <w:color w:val="000000" w:themeColor="text1"/>
          <w:lang w:val="en-US"/>
        </w:rPr>
        <w:t xml:space="preserve">. This character has also been scored as absent for </w:t>
      </w:r>
      <w:proofErr w:type="spellStart"/>
      <w:r w:rsidRPr="00CD4918">
        <w:rPr>
          <w:i/>
          <w:color w:val="000000" w:themeColor="text1"/>
          <w:lang w:val="en-US"/>
        </w:rPr>
        <w:t>Paucipodia</w:t>
      </w:r>
      <w:proofErr w:type="spellEnd"/>
      <w:r w:rsidRPr="00CD4918">
        <w:rPr>
          <w:color w:val="000000" w:themeColor="text1"/>
          <w:lang w:val="en-US"/>
        </w:rPr>
        <w:t>, as the structures previously identified as possible epidermal specializations also correspond to the insertion site of the appendages on the body wall</w:t>
      </w:r>
      <w:r w:rsidR="00FB0861" w:rsidRPr="00CD4918">
        <w:rPr>
          <w:color w:val="000000" w:themeColor="text1"/>
          <w:lang w:val="en-US"/>
        </w:rPr>
        <w:t xml:space="preserve"> </w:t>
      </w:r>
      <w:sdt>
        <w:sdtPr>
          <w:rPr>
            <w:color w:val="000000"/>
            <w:lang w:val="en-US"/>
          </w:rPr>
          <w:tag w:val="MENDELEY_CITATION_v3_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"/>
          <w:id w:val="997456047"/>
          <w:placeholder>
            <w:docPart w:val="DefaultPlaceholder_-1854013440"/>
          </w:placeholder>
        </w:sdtPr>
        <w:sdtContent>
          <w:r w:rsidR="00651AF7" w:rsidRPr="00651AF7">
            <w:rPr>
              <w:rFonts w:eastAsia="Times New Roman"/>
              <w:color w:val="000000"/>
            </w:rPr>
            <w:t xml:space="preserve">(Hou </w:t>
          </w:r>
          <w:r w:rsidR="00651AF7" w:rsidRPr="00651AF7">
            <w:rPr>
              <w:rFonts w:eastAsia="Times New Roman"/>
              <w:i/>
              <w:iCs/>
              <w:color w:val="000000"/>
            </w:rPr>
            <w:t>et al.</w:t>
          </w:r>
          <w:r w:rsidR="00651AF7" w:rsidRPr="00651AF7">
            <w:rPr>
              <w:rFonts w:eastAsia="Times New Roman"/>
              <w:color w:val="000000"/>
            </w:rPr>
            <w:t xml:space="preserve"> 2004)</w:t>
          </w:r>
        </w:sdtContent>
      </w:sdt>
      <w:r w:rsidR="00FB0861" w:rsidRPr="00CD4918">
        <w:rPr>
          <w:color w:val="000000" w:themeColor="text1"/>
          <w:lang w:val="en-US"/>
        </w:rPr>
        <w:t xml:space="preserve">. </w:t>
      </w:r>
      <w:proofErr w:type="spellStart"/>
      <w:r w:rsidR="00FB0861" w:rsidRPr="00CD4918">
        <w:rPr>
          <w:color w:val="000000" w:themeColor="text1"/>
          <w:lang w:val="en-US"/>
        </w:rPr>
        <w:t>Heterotardigrades</w:t>
      </w:r>
      <w:proofErr w:type="spellEnd"/>
      <w:r w:rsidR="00FB0861" w:rsidRPr="00CD4918">
        <w:rPr>
          <w:color w:val="000000" w:themeColor="text1"/>
          <w:lang w:val="en-US"/>
        </w:rPr>
        <w:t xml:space="preserve"> that are known to have thick dorsal cuticular plates</w:t>
      </w:r>
      <w:r w:rsidR="00CD4918" w:rsidRPr="00CD4918">
        <w:rPr>
          <w:color w:val="000000" w:themeColor="text1"/>
          <w:lang w:val="en-US"/>
        </w:rPr>
        <w:t xml:space="preserve"> </w:t>
      </w:r>
      <w:sdt>
        <w:sdtPr>
          <w:rPr>
            <w:color w:val="000000"/>
            <w:lang w:val="en-US"/>
          </w:rPr>
          <w:tag w:val="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"/>
          <w:id w:val="1156730882"/>
          <w:placeholder>
            <w:docPart w:val="DefaultPlaceholder_-1854013440"/>
          </w:placeholder>
        </w:sdtPr>
        <w:sdtContent>
          <w:r w:rsidR="00651AF7" w:rsidRPr="00651AF7">
            <w:rPr>
              <w:rFonts w:eastAsia="Times New Roman"/>
              <w:color w:val="000000"/>
            </w:rPr>
            <w:t xml:space="preserve">(Petersen 1951; De Zio Grimaldi, Gallo and Lucia 1992; Hansen </w:t>
          </w:r>
          <w:r w:rsidR="00651AF7" w:rsidRPr="00651AF7">
            <w:rPr>
              <w:rFonts w:eastAsia="Times New Roman"/>
              <w:i/>
              <w:iCs/>
              <w:color w:val="000000"/>
            </w:rPr>
            <w:t>et al.</w:t>
          </w:r>
          <w:r w:rsidR="00651AF7" w:rsidRPr="00651AF7">
            <w:rPr>
              <w:rFonts w:eastAsia="Times New Roman"/>
              <w:color w:val="000000"/>
            </w:rPr>
            <w:t xml:space="preserve"> 2012; Fujimoto 2014; Kristensen </w:t>
          </w:r>
          <w:r w:rsidR="00651AF7" w:rsidRPr="00651AF7">
            <w:rPr>
              <w:rFonts w:eastAsia="Times New Roman"/>
              <w:i/>
              <w:iCs/>
              <w:color w:val="000000"/>
            </w:rPr>
            <w:t>et al.</w:t>
          </w:r>
          <w:r w:rsidR="00651AF7" w:rsidRPr="00651AF7">
            <w:rPr>
              <w:rFonts w:eastAsia="Times New Roman"/>
              <w:color w:val="000000"/>
            </w:rPr>
            <w:t xml:space="preserve"> 2015; </w:t>
          </w:r>
          <w:proofErr w:type="spellStart"/>
          <w:r w:rsidR="00651AF7" w:rsidRPr="00651AF7">
            <w:rPr>
              <w:rFonts w:eastAsia="Times New Roman"/>
              <w:color w:val="000000"/>
            </w:rPr>
            <w:t>Gąsiorek</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17a; Kayastha </w:t>
          </w:r>
          <w:r w:rsidR="00651AF7" w:rsidRPr="00651AF7">
            <w:rPr>
              <w:rFonts w:eastAsia="Times New Roman"/>
              <w:i/>
              <w:iCs/>
              <w:color w:val="000000"/>
            </w:rPr>
            <w:t>et al.</w:t>
          </w:r>
          <w:r w:rsidR="00651AF7" w:rsidRPr="00651AF7">
            <w:rPr>
              <w:rFonts w:eastAsia="Times New Roman"/>
              <w:color w:val="000000"/>
            </w:rPr>
            <w:t xml:space="preserve"> 2021)</w:t>
          </w:r>
        </w:sdtContent>
      </w:sdt>
      <w:r w:rsidR="00FD0A6B" w:rsidRPr="00CD4918">
        <w:rPr>
          <w:color w:val="000000" w:themeColor="text1"/>
          <w:lang w:val="en-US"/>
        </w:rPr>
        <w:t xml:space="preserve"> </w:t>
      </w:r>
      <w:r w:rsidR="00FB0861" w:rsidRPr="00CD4918">
        <w:rPr>
          <w:color w:val="000000" w:themeColor="text1"/>
          <w:lang w:val="en-US"/>
        </w:rPr>
        <w:t>are scored as present.</w:t>
      </w:r>
    </w:p>
    <w:p w14:paraId="30A861C7" w14:textId="77777777" w:rsidR="00B060E9" w:rsidRDefault="00B060E9" w:rsidP="00D47BD5">
      <w:pPr>
        <w:pStyle w:val="Transformationseries"/>
        <w:spacing w:line="360" w:lineRule="auto"/>
        <w:jc w:val="both"/>
        <w:rPr>
          <w:rFonts w:ascii="Times New Roman" w:hAnsi="Times New Roman"/>
          <w:color w:val="000000"/>
          <w:lang w:val="en-US"/>
        </w:rPr>
      </w:pPr>
      <w:r>
        <w:rPr>
          <w:rFonts w:ascii="Times New Roman" w:hAnsi="Times New Roman"/>
          <w:color w:val="000000"/>
          <w:lang w:val="en-US"/>
        </w:rPr>
        <w:t xml:space="preserve">Proportions of epidermal trunk evaginations </w:t>
      </w:r>
    </w:p>
    <w:p w14:paraId="46BBED07" w14:textId="77777777" w:rsidR="00B060E9" w:rsidRDefault="00B060E9" w:rsidP="00D47BD5">
      <w:pPr>
        <w:pStyle w:val="Tokendescription"/>
        <w:rPr>
          <w:color w:val="000000"/>
          <w:lang w:val="en-US"/>
        </w:rPr>
      </w:pPr>
      <w:r>
        <w:rPr>
          <w:color w:val="000000"/>
          <w:lang w:val="en-US"/>
        </w:rPr>
        <w:t>(0) wider than tall (e.g.</w:t>
      </w:r>
      <w:r w:rsidR="009D53D7">
        <w:rPr>
          <w:color w:val="000000"/>
          <w:lang w:val="en-US"/>
        </w:rPr>
        <w:t>,</w:t>
      </w:r>
      <w:r>
        <w:rPr>
          <w:color w:val="000000"/>
          <w:lang w:val="en-US"/>
        </w:rPr>
        <w:t xml:space="preserve"> nodes or plates) </w:t>
      </w:r>
    </w:p>
    <w:p w14:paraId="3281084D" w14:textId="77777777" w:rsidR="00B060E9" w:rsidRDefault="00B060E9" w:rsidP="00D47BD5">
      <w:pPr>
        <w:pStyle w:val="Tokendescription"/>
        <w:rPr>
          <w:color w:val="000000"/>
          <w:lang w:val="en-US"/>
        </w:rPr>
      </w:pPr>
      <w:r>
        <w:rPr>
          <w:color w:val="000000"/>
          <w:lang w:val="en-US"/>
        </w:rPr>
        <w:t>(1) taller than wide (e.g.</w:t>
      </w:r>
      <w:r w:rsidR="009D53D7">
        <w:rPr>
          <w:color w:val="000000"/>
          <w:lang w:val="en-US"/>
        </w:rPr>
        <w:t>,</w:t>
      </w:r>
      <w:r>
        <w:rPr>
          <w:color w:val="000000"/>
          <w:lang w:val="en-US"/>
        </w:rPr>
        <w:t xml:space="preserve"> spines) </w:t>
      </w:r>
    </w:p>
    <w:p w14:paraId="1B2834E3" w14:textId="77777777" w:rsidR="005266E9" w:rsidRDefault="00CC5946" w:rsidP="00D47BD5">
      <w:pPr>
        <w:pStyle w:val="Tokendescription"/>
        <w:rPr>
          <w:color w:val="000000"/>
          <w:lang w:val="en-US"/>
        </w:rPr>
      </w:pPr>
      <w:r>
        <w:rPr>
          <w:color w:val="000000"/>
          <w:lang w:val="en-US"/>
        </w:rPr>
        <w:t>(–)</w:t>
      </w:r>
      <w:r w:rsidR="005266E9">
        <w:rPr>
          <w:color w:val="000000"/>
          <w:lang w:val="en-US"/>
        </w:rPr>
        <w:t xml:space="preserve"> </w:t>
      </w:r>
      <w:r w:rsidR="00F23568">
        <w:rPr>
          <w:color w:val="000000"/>
          <w:lang w:val="en-US"/>
        </w:rPr>
        <w:t xml:space="preserve">inapplicable: </w:t>
      </w:r>
      <w:r w:rsidR="005266E9">
        <w:rPr>
          <w:color w:val="000000"/>
          <w:lang w:val="en-US"/>
        </w:rPr>
        <w:t xml:space="preserve">epidermal evaginations </w:t>
      </w:r>
      <w:r w:rsidR="00875F26">
        <w:rPr>
          <w:color w:val="000000"/>
          <w:lang w:val="en-US"/>
        </w:rPr>
        <w:t>(</w:t>
      </w:r>
      <w:r w:rsidR="004A3A26">
        <w:rPr>
          <w:color w:val="000000"/>
          <w:lang w:val="en-US"/>
        </w:rPr>
        <w:t>Character</w:t>
      </w:r>
      <w:r w:rsidR="00875F26">
        <w:rPr>
          <w:color w:val="000000"/>
          <w:lang w:val="en-US"/>
        </w:rPr>
        <w:t xml:space="preserve"> </w:t>
      </w:r>
      <w:r w:rsidR="00915AB3">
        <w:rPr>
          <w:color w:val="000000"/>
          <w:lang w:val="en-US"/>
        </w:rPr>
        <w:t>3</w:t>
      </w:r>
      <w:r w:rsidR="00225D46">
        <w:rPr>
          <w:color w:val="000000"/>
          <w:lang w:val="en-US"/>
        </w:rPr>
        <w:t>2</w:t>
      </w:r>
      <w:r w:rsidR="007C347F">
        <w:rPr>
          <w:color w:val="000000"/>
          <w:lang w:val="en-US"/>
        </w:rPr>
        <w:t>)</w:t>
      </w:r>
      <w:r w:rsidR="00543F65">
        <w:rPr>
          <w:color w:val="000000"/>
          <w:lang w:val="en-US"/>
        </w:rPr>
        <w:t xml:space="preserve"> absent</w:t>
      </w:r>
    </w:p>
    <w:p w14:paraId="7081A3CE" w14:textId="3335DAB9" w:rsidR="00635673" w:rsidRPr="003E4A65" w:rsidRDefault="004165D4" w:rsidP="00D47BD5">
      <w:pPr>
        <w:jc w:val="both"/>
        <w:rPr>
          <w:lang w:val="en-US"/>
        </w:rPr>
      </w:pPr>
      <w:r w:rsidRPr="003E4A65">
        <w:rPr>
          <w:lang w:val="en-US"/>
        </w:rPr>
        <w:t>E</w:t>
      </w:r>
      <w:r w:rsidR="00660230" w:rsidRPr="003E4A65">
        <w:rPr>
          <w:lang w:val="en-US"/>
        </w:rPr>
        <w:t xml:space="preserve">pidermal evaginations </w:t>
      </w:r>
      <w:r w:rsidR="002830E3" w:rsidRPr="003E4A65">
        <w:rPr>
          <w:lang w:val="en-US"/>
        </w:rPr>
        <w:t xml:space="preserve">fall into two geometric categories: flat </w:t>
      </w:r>
      <w:r w:rsidR="00660230" w:rsidRPr="003E4A65">
        <w:rPr>
          <w:lang w:val="en-US"/>
        </w:rPr>
        <w:t>nodes or plates (</w:t>
      </w:r>
      <w:r w:rsidR="00285F36" w:rsidRPr="003E4A65">
        <w:rPr>
          <w:lang w:val="en-US"/>
        </w:rPr>
        <w:t>s</w:t>
      </w:r>
      <w:r w:rsidR="002571A8" w:rsidRPr="003E4A65">
        <w:rPr>
          <w:lang w:val="en-US"/>
        </w:rPr>
        <w:t>tate</w:t>
      </w:r>
      <w:r w:rsidR="00522AD4" w:rsidRPr="003E4A65">
        <w:rPr>
          <w:lang w:val="en-US"/>
        </w:rPr>
        <w:t xml:space="preserve"> 0</w:t>
      </w:r>
      <w:r w:rsidR="00660230" w:rsidRPr="003E4A65">
        <w:rPr>
          <w:lang w:val="en-US"/>
        </w:rPr>
        <w:t xml:space="preserve">) </w:t>
      </w:r>
      <w:r w:rsidR="00C43596" w:rsidRPr="003E4A65">
        <w:rPr>
          <w:lang w:val="en-US"/>
        </w:rPr>
        <w:t>and</w:t>
      </w:r>
      <w:r w:rsidR="00660230" w:rsidRPr="003E4A65">
        <w:rPr>
          <w:lang w:val="en-US"/>
        </w:rPr>
        <w:t xml:space="preserve"> </w:t>
      </w:r>
      <w:r w:rsidR="002830E3" w:rsidRPr="003E4A65">
        <w:rPr>
          <w:lang w:val="en-US"/>
        </w:rPr>
        <w:t xml:space="preserve">tall </w:t>
      </w:r>
      <w:r w:rsidR="00660230" w:rsidRPr="003E4A65">
        <w:rPr>
          <w:lang w:val="en-US"/>
        </w:rPr>
        <w:t>spines (</w:t>
      </w:r>
      <w:r w:rsidR="00B861D4" w:rsidRPr="003E4A65">
        <w:rPr>
          <w:lang w:val="en-US"/>
        </w:rPr>
        <w:t>s</w:t>
      </w:r>
      <w:r w:rsidR="002571A8" w:rsidRPr="003E4A65">
        <w:rPr>
          <w:lang w:val="en-US"/>
        </w:rPr>
        <w:t>tate</w:t>
      </w:r>
      <w:r w:rsidR="00522AD4" w:rsidRPr="003E4A65">
        <w:rPr>
          <w:lang w:val="en-US"/>
        </w:rPr>
        <w:t xml:space="preserve"> 1</w:t>
      </w:r>
      <w:r w:rsidR="00660230" w:rsidRPr="003E4A65">
        <w:rPr>
          <w:lang w:val="en-US"/>
        </w:rPr>
        <w:t xml:space="preserve">). </w:t>
      </w:r>
      <w:r w:rsidR="00301EE3" w:rsidRPr="003E4A65">
        <w:rPr>
          <w:lang w:val="en-US"/>
        </w:rPr>
        <w:t xml:space="preserve">Although the distal </w:t>
      </w:r>
      <w:r w:rsidR="003A2E97" w:rsidRPr="003E4A65">
        <w:rPr>
          <w:lang w:val="en-US"/>
        </w:rPr>
        <w:t xml:space="preserve">portions of the evaginations of </w:t>
      </w:r>
      <w:proofErr w:type="spellStart"/>
      <w:r w:rsidR="002830E3" w:rsidRPr="003E4A65">
        <w:rPr>
          <w:i/>
          <w:lang w:val="en-US"/>
        </w:rPr>
        <w:t>Orstenotubulus</w:t>
      </w:r>
      <w:proofErr w:type="spellEnd"/>
      <w:r w:rsidR="003A2E97" w:rsidRPr="003E4A65">
        <w:rPr>
          <w:lang w:val="en-US"/>
        </w:rPr>
        <w:t xml:space="preserve"> are</w:t>
      </w:r>
      <w:r w:rsidR="00D0045D" w:rsidRPr="003E4A65">
        <w:rPr>
          <w:lang w:val="en-US"/>
        </w:rPr>
        <w:t xml:space="preserve"> not preserved</w:t>
      </w:r>
      <w:r w:rsidR="001233CD">
        <w:rPr>
          <w:lang w:val="en-US"/>
        </w:rPr>
        <w:t xml:space="preserve"> </w:t>
      </w:r>
      <w:sdt>
        <w:sdtPr>
          <w:rPr>
            <w:color w:val="000000"/>
            <w:lang w:val="en-US"/>
          </w:rPr>
          <w:tag w:val="MENDELEY_CITATION_v3_eyJjaXRhdGlvbklEIjoiTUVOREVMRVlfQ0lUQVRJT05fYmU2YTE5N2YtOTk5OC00NTIwLTg1MzctOWFkYTAwZTQzMGQ1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
          <w:id w:val="-2066103450"/>
          <w:placeholder>
            <w:docPart w:val="DefaultPlaceholder_-1854013440"/>
          </w:placeholder>
        </w:sdtPr>
        <w:sdtContent>
          <w:r w:rsidR="00651AF7" w:rsidRPr="00651AF7">
            <w:rPr>
              <w:rFonts w:eastAsia="Times New Roman"/>
              <w:color w:val="000000"/>
            </w:rPr>
            <w:t xml:space="preserve">(Maas </w:t>
          </w:r>
          <w:r w:rsidR="00651AF7" w:rsidRPr="00651AF7">
            <w:rPr>
              <w:rFonts w:eastAsia="Times New Roman"/>
              <w:i/>
              <w:iCs/>
              <w:color w:val="000000"/>
            </w:rPr>
            <w:t>et al.</w:t>
          </w:r>
          <w:r w:rsidR="00651AF7" w:rsidRPr="00651AF7">
            <w:rPr>
              <w:rFonts w:eastAsia="Times New Roman"/>
              <w:color w:val="000000"/>
            </w:rPr>
            <w:t xml:space="preserve"> 2007)</w:t>
          </w:r>
        </w:sdtContent>
      </w:sdt>
      <w:r w:rsidR="00301EE3" w:rsidRPr="003E4A65">
        <w:rPr>
          <w:lang w:val="en-US"/>
        </w:rPr>
        <w:t xml:space="preserve">, </w:t>
      </w:r>
      <w:r w:rsidR="00CC7C81" w:rsidRPr="003E4A65">
        <w:rPr>
          <w:lang w:val="en-US"/>
        </w:rPr>
        <w:t>a</w:t>
      </w:r>
      <w:r w:rsidR="00522AD4" w:rsidRPr="003E4A65">
        <w:rPr>
          <w:lang w:val="en-US"/>
        </w:rPr>
        <w:t xml:space="preserve"> spine-like habit </w:t>
      </w:r>
      <w:r w:rsidR="00CC7C81" w:rsidRPr="003E4A65">
        <w:rPr>
          <w:lang w:val="en-US"/>
        </w:rPr>
        <w:t xml:space="preserve">is inferred </w:t>
      </w:r>
      <w:r w:rsidR="00522AD4" w:rsidRPr="003E4A65">
        <w:rPr>
          <w:lang w:val="en-US"/>
        </w:rPr>
        <w:t xml:space="preserve">from </w:t>
      </w:r>
      <w:r w:rsidR="004851CD" w:rsidRPr="003E4A65">
        <w:rPr>
          <w:lang w:val="en-US"/>
        </w:rPr>
        <w:t xml:space="preserve">the proportions of the </w:t>
      </w:r>
      <w:r w:rsidR="00813134" w:rsidRPr="003E4A65">
        <w:rPr>
          <w:lang w:val="en-US"/>
        </w:rPr>
        <w:t xml:space="preserve">dorsal </w:t>
      </w:r>
      <w:r w:rsidR="004851CD" w:rsidRPr="003E4A65">
        <w:rPr>
          <w:lang w:val="en-US"/>
        </w:rPr>
        <w:t xml:space="preserve">stubs. </w:t>
      </w:r>
      <w:r w:rsidR="006E4F02" w:rsidRPr="003E4A65">
        <w:rPr>
          <w:lang w:val="en-US"/>
        </w:rPr>
        <w:t xml:space="preserve">Although the epidermal evaginations in </w:t>
      </w:r>
      <w:proofErr w:type="spellStart"/>
      <w:r w:rsidR="006E4F02" w:rsidRPr="003E4A65">
        <w:rPr>
          <w:i/>
          <w:lang w:val="en-US"/>
        </w:rPr>
        <w:t>Hallucigenia</w:t>
      </w:r>
      <w:proofErr w:type="spellEnd"/>
      <w:r w:rsidR="006E4F02" w:rsidRPr="003E4A65">
        <w:rPr>
          <w:i/>
          <w:lang w:val="en-US"/>
        </w:rPr>
        <w:t xml:space="preserve"> </w:t>
      </w:r>
      <w:proofErr w:type="spellStart"/>
      <w:r w:rsidR="006E4F02" w:rsidRPr="003E4A65">
        <w:rPr>
          <w:i/>
          <w:lang w:val="en-US"/>
        </w:rPr>
        <w:t>hongmeia</w:t>
      </w:r>
      <w:proofErr w:type="spellEnd"/>
      <w:r w:rsidR="006E4F02" w:rsidRPr="003E4A65">
        <w:rPr>
          <w:i/>
          <w:lang w:val="en-US"/>
        </w:rPr>
        <w:t xml:space="preserve"> </w:t>
      </w:r>
      <w:r w:rsidR="006E4F02" w:rsidRPr="003E4A65">
        <w:rPr>
          <w:lang w:val="en-US"/>
        </w:rPr>
        <w:t>change slightly in their proportions throughout the trunk region</w:t>
      </w:r>
      <w:r w:rsidR="001233CD">
        <w:rPr>
          <w:lang w:val="en-US"/>
        </w:rPr>
        <w:t xml:space="preserve"> </w:t>
      </w:r>
      <w:sdt>
        <w:sdtPr>
          <w:rPr>
            <w:color w:val="000000"/>
            <w:lang w:val="en-US"/>
          </w:rPr>
          <w:tag w:val="MENDELEY_CITATION_v3_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"/>
          <w:id w:val="-1707007827"/>
          <w:placeholder>
            <w:docPart w:val="DefaultPlaceholder_-1854013440"/>
          </w:placeholder>
        </w:sdtPr>
        <w:sdtContent>
          <w:r w:rsidR="00651AF7" w:rsidRPr="00651AF7">
            <w:rPr>
              <w:rFonts w:eastAsia="Times New Roman"/>
              <w:color w:val="000000"/>
            </w:rPr>
            <w:t xml:space="preserve">(Steiner </w:t>
          </w:r>
          <w:r w:rsidR="00651AF7" w:rsidRPr="00651AF7">
            <w:rPr>
              <w:rFonts w:eastAsia="Times New Roman"/>
              <w:i/>
              <w:iCs/>
              <w:color w:val="000000"/>
            </w:rPr>
            <w:t>et al.</w:t>
          </w:r>
          <w:r w:rsidR="00651AF7" w:rsidRPr="00651AF7">
            <w:rPr>
              <w:rFonts w:eastAsia="Times New Roman"/>
              <w:color w:val="000000"/>
            </w:rPr>
            <w:t xml:space="preserve"> 2012)</w:t>
          </w:r>
        </w:sdtContent>
      </w:sdt>
      <w:r w:rsidR="00A328C4" w:rsidRPr="003E4A65">
        <w:rPr>
          <w:lang w:val="en-US"/>
        </w:rPr>
        <w:t>, this character is scored as s</w:t>
      </w:r>
      <w:r w:rsidR="006E4F02" w:rsidRPr="003E4A65">
        <w:rPr>
          <w:lang w:val="en-US"/>
        </w:rPr>
        <w:t xml:space="preserve">tate 1 based on the prevalence of spine-like dorsal sclerites. </w:t>
      </w:r>
    </w:p>
    <w:p w14:paraId="387610A5"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Trunk epidermal evagination</w:t>
      </w:r>
      <w:r w:rsidR="002F2815" w:rsidRPr="003E4A65">
        <w:rPr>
          <w:rFonts w:ascii="Times New Roman" w:hAnsi="Times New Roman"/>
          <w:lang w:val="en-US"/>
        </w:rPr>
        <w:t>s with acute distal termin</w:t>
      </w:r>
      <w:r w:rsidR="00CD73B8" w:rsidRPr="003E4A65">
        <w:rPr>
          <w:rFonts w:ascii="Times New Roman" w:hAnsi="Times New Roman"/>
          <w:lang w:val="en-US"/>
        </w:rPr>
        <w:t>ation</w:t>
      </w:r>
    </w:p>
    <w:p w14:paraId="246958B1" w14:textId="77777777" w:rsidR="00B060E9" w:rsidRPr="003E4A65" w:rsidRDefault="00B060E9" w:rsidP="00D47BD5">
      <w:pPr>
        <w:pStyle w:val="Tokendescription"/>
        <w:rPr>
          <w:lang w:val="en-US"/>
        </w:rPr>
      </w:pPr>
      <w:r w:rsidRPr="003E4A65">
        <w:rPr>
          <w:lang w:val="en-US"/>
        </w:rPr>
        <w:t xml:space="preserve">(0) </w:t>
      </w:r>
      <w:r w:rsidR="002E459F" w:rsidRPr="003E4A65">
        <w:rPr>
          <w:lang w:val="en-US"/>
        </w:rPr>
        <w:t>absent</w:t>
      </w:r>
    </w:p>
    <w:p w14:paraId="787C5477" w14:textId="77777777" w:rsidR="00B060E9" w:rsidRPr="003E4A65" w:rsidRDefault="00B060E9" w:rsidP="00D47BD5">
      <w:pPr>
        <w:pStyle w:val="Tokendescription"/>
        <w:rPr>
          <w:lang w:val="en-US"/>
        </w:rPr>
      </w:pPr>
      <w:r w:rsidRPr="003E4A65">
        <w:rPr>
          <w:lang w:val="en-US"/>
        </w:rPr>
        <w:t>(1) present</w:t>
      </w:r>
    </w:p>
    <w:p w14:paraId="54C15516" w14:textId="77777777" w:rsidR="00542CB9" w:rsidRPr="00E4728C" w:rsidRDefault="00CC5946" w:rsidP="00D47BD5">
      <w:pPr>
        <w:pStyle w:val="Tokendescription"/>
        <w:rPr>
          <w:lang w:val="en-US"/>
        </w:rPr>
      </w:pPr>
      <w:r w:rsidRPr="00E4728C">
        <w:rPr>
          <w:lang w:val="en-US"/>
        </w:rPr>
        <w:t>(–)</w:t>
      </w:r>
      <w:r w:rsidR="00542CB9" w:rsidRPr="00E4728C">
        <w:rPr>
          <w:lang w:val="en-US"/>
        </w:rPr>
        <w:t xml:space="preserve"> </w:t>
      </w:r>
      <w:r w:rsidR="00F23568" w:rsidRPr="00E4728C">
        <w:rPr>
          <w:lang w:val="en-US"/>
        </w:rPr>
        <w:t>inapplicable:</w:t>
      </w:r>
      <w:r w:rsidR="00770BCF" w:rsidRPr="00E4728C">
        <w:rPr>
          <w:lang w:val="en-US"/>
        </w:rPr>
        <w:t xml:space="preserve"> </w:t>
      </w:r>
      <w:r w:rsidR="00542CB9" w:rsidRPr="00E4728C">
        <w:rPr>
          <w:lang w:val="en-US"/>
        </w:rPr>
        <w:t xml:space="preserve">epidermal evaginations </w:t>
      </w:r>
      <w:r w:rsidR="00875F26" w:rsidRPr="00E4728C">
        <w:rPr>
          <w:lang w:val="en-US"/>
        </w:rPr>
        <w:t>(</w:t>
      </w:r>
      <w:r w:rsidR="000D3AB8" w:rsidRPr="00E4728C">
        <w:rPr>
          <w:lang w:val="en-US"/>
        </w:rPr>
        <w:t>Character</w:t>
      </w:r>
      <w:r w:rsidR="00875F26" w:rsidRPr="00E4728C">
        <w:rPr>
          <w:lang w:val="en-US"/>
        </w:rPr>
        <w:t xml:space="preserve"> </w:t>
      </w:r>
      <w:r w:rsidR="00915AB3" w:rsidRPr="00E4728C">
        <w:rPr>
          <w:lang w:val="en-US"/>
        </w:rPr>
        <w:t>3</w:t>
      </w:r>
      <w:r w:rsidR="00225D46" w:rsidRPr="00E4728C">
        <w:rPr>
          <w:lang w:val="en-US"/>
        </w:rPr>
        <w:t>2</w:t>
      </w:r>
      <w:r w:rsidR="007C347F" w:rsidRPr="00E4728C">
        <w:rPr>
          <w:lang w:val="en-US"/>
        </w:rPr>
        <w:t>)</w:t>
      </w:r>
      <w:r w:rsidR="00543F65" w:rsidRPr="00E4728C">
        <w:rPr>
          <w:lang w:val="en-US"/>
        </w:rPr>
        <w:t xml:space="preserve"> absent</w:t>
      </w:r>
    </w:p>
    <w:p w14:paraId="17EA1093" w14:textId="58BE9F24" w:rsidR="00B060E9" w:rsidRPr="003E4A65" w:rsidRDefault="00542CB9" w:rsidP="00D47BD5">
      <w:pPr>
        <w:jc w:val="both"/>
        <w:rPr>
          <w:b/>
          <w:lang w:val="en-US"/>
        </w:rPr>
      </w:pPr>
      <w:r w:rsidRPr="00E4728C">
        <w:rPr>
          <w:lang w:val="en-US"/>
        </w:rPr>
        <w:t xml:space="preserve">This </w:t>
      </w:r>
      <w:r w:rsidR="00DA6037" w:rsidRPr="00E4728C">
        <w:rPr>
          <w:lang w:val="en-US"/>
        </w:rPr>
        <w:t xml:space="preserve">character </w:t>
      </w:r>
      <w:r w:rsidR="00E83DAC" w:rsidRPr="00E4728C">
        <w:rPr>
          <w:lang w:val="en-US"/>
        </w:rPr>
        <w:t xml:space="preserve">refers </w:t>
      </w:r>
      <w:r w:rsidR="000022E8" w:rsidRPr="00E4728C">
        <w:rPr>
          <w:lang w:val="en-US"/>
        </w:rPr>
        <w:t xml:space="preserve">solely </w:t>
      </w:r>
      <w:r w:rsidR="00E83DAC" w:rsidRPr="00E4728C">
        <w:rPr>
          <w:lang w:val="en-US"/>
        </w:rPr>
        <w:t xml:space="preserve">to the </w:t>
      </w:r>
      <w:r w:rsidR="000022E8" w:rsidRPr="00E4728C">
        <w:rPr>
          <w:lang w:val="en-US"/>
        </w:rPr>
        <w:t xml:space="preserve">shape of the </w:t>
      </w:r>
      <w:r w:rsidRPr="00E4728C">
        <w:rPr>
          <w:lang w:val="en-US"/>
        </w:rPr>
        <w:t>trunk evagination</w:t>
      </w:r>
      <w:r w:rsidR="00FF1484" w:rsidRPr="00E4728C">
        <w:rPr>
          <w:lang w:val="en-US"/>
        </w:rPr>
        <w:t>s’</w:t>
      </w:r>
      <w:r w:rsidR="000022E8" w:rsidRPr="00E4728C">
        <w:rPr>
          <w:lang w:val="en-US"/>
        </w:rPr>
        <w:t xml:space="preserve"> ap</w:t>
      </w:r>
      <w:r w:rsidR="00FF1484" w:rsidRPr="00E4728C">
        <w:rPr>
          <w:lang w:val="en-US"/>
        </w:rPr>
        <w:t>ic</w:t>
      </w:r>
      <w:r w:rsidR="000022E8" w:rsidRPr="00E4728C">
        <w:rPr>
          <w:lang w:val="en-US"/>
        </w:rPr>
        <w:t>e</w:t>
      </w:r>
      <w:r w:rsidR="00FF1484" w:rsidRPr="00E4728C">
        <w:rPr>
          <w:lang w:val="en-US"/>
        </w:rPr>
        <w:t>s</w:t>
      </w:r>
      <w:r w:rsidR="000022E8" w:rsidRPr="00E4728C">
        <w:rPr>
          <w:lang w:val="en-US"/>
        </w:rPr>
        <w:t xml:space="preserve">. It is independent </w:t>
      </w:r>
      <w:r w:rsidR="00E83DAC" w:rsidRPr="00E4728C">
        <w:rPr>
          <w:lang w:val="en-US"/>
        </w:rPr>
        <w:t xml:space="preserve">from the evaginations’ proportions </w:t>
      </w:r>
      <w:r w:rsidR="00875F26" w:rsidRPr="00E4728C">
        <w:rPr>
          <w:lang w:val="en-US"/>
        </w:rPr>
        <w:t>(</w:t>
      </w:r>
      <w:r w:rsidR="00117D93" w:rsidRPr="00E4728C">
        <w:rPr>
          <w:lang w:val="en-US"/>
        </w:rPr>
        <w:t>Character</w:t>
      </w:r>
      <w:r w:rsidR="00875F26" w:rsidRPr="00E4728C">
        <w:rPr>
          <w:lang w:val="en-US"/>
        </w:rPr>
        <w:t xml:space="preserve"> </w:t>
      </w:r>
      <w:r w:rsidR="00225D46" w:rsidRPr="00E4728C">
        <w:rPr>
          <w:lang w:val="en-US"/>
        </w:rPr>
        <w:t>33</w:t>
      </w:r>
      <w:r w:rsidR="00E83DAC" w:rsidRPr="00E4728C">
        <w:rPr>
          <w:lang w:val="en-US"/>
        </w:rPr>
        <w:t>)</w:t>
      </w:r>
      <w:r w:rsidR="000022E8" w:rsidRPr="00E4728C">
        <w:rPr>
          <w:lang w:val="en-US"/>
        </w:rPr>
        <w:t>, a</w:t>
      </w:r>
      <w:r w:rsidR="00E83DAC" w:rsidRPr="00E4728C">
        <w:rPr>
          <w:lang w:val="en-US"/>
        </w:rPr>
        <w:t xml:space="preserve">s demonstrated by </w:t>
      </w:r>
      <w:proofErr w:type="spellStart"/>
      <w:r w:rsidR="00E83DAC" w:rsidRPr="00E4728C">
        <w:rPr>
          <w:i/>
          <w:lang w:val="en-US"/>
        </w:rPr>
        <w:t>Onychodictyon</w:t>
      </w:r>
      <w:proofErr w:type="spellEnd"/>
      <w:r w:rsidR="00FF1484" w:rsidRPr="00E4728C">
        <w:rPr>
          <w:i/>
          <w:lang w:val="en-US"/>
        </w:rPr>
        <w:t xml:space="preserve"> </w:t>
      </w:r>
      <w:r w:rsidR="00DE31B0" w:rsidRPr="00E4728C">
        <w:rPr>
          <w:i/>
          <w:lang w:val="en-US"/>
        </w:rPr>
        <w:t>ferox</w:t>
      </w:r>
      <w:r w:rsidR="00E83DAC" w:rsidRPr="00E4728C">
        <w:rPr>
          <w:lang w:val="en-US"/>
        </w:rPr>
        <w:t xml:space="preserve">, </w:t>
      </w:r>
      <w:r w:rsidR="000022E8" w:rsidRPr="00E4728C">
        <w:rPr>
          <w:lang w:val="en-US"/>
        </w:rPr>
        <w:t xml:space="preserve">where </w:t>
      </w:r>
      <w:r w:rsidRPr="00E4728C">
        <w:rPr>
          <w:lang w:val="en-US"/>
        </w:rPr>
        <w:t>sclerites ar</w:t>
      </w:r>
      <w:r w:rsidR="00E83DAC" w:rsidRPr="00E4728C">
        <w:rPr>
          <w:lang w:val="en-US"/>
        </w:rPr>
        <w:t xml:space="preserve">e </w:t>
      </w:r>
      <w:r w:rsidR="00E83DAC" w:rsidRPr="00E4728C">
        <w:rPr>
          <w:lang w:val="en-US"/>
        </w:rPr>
        <w:lastRenderedPageBreak/>
        <w:t>wider than tall (i.e. plates)</w:t>
      </w:r>
      <w:r w:rsidRPr="00E4728C">
        <w:rPr>
          <w:lang w:val="en-US"/>
        </w:rPr>
        <w:t xml:space="preserve"> </w:t>
      </w:r>
      <w:r w:rsidR="00392F08" w:rsidRPr="00E4728C">
        <w:rPr>
          <w:lang w:val="en-US"/>
        </w:rPr>
        <w:t>bu</w:t>
      </w:r>
      <w:r w:rsidRPr="00E4728C">
        <w:rPr>
          <w:lang w:val="en-US"/>
        </w:rPr>
        <w:t xml:space="preserve">t display an acute distal termination </w:t>
      </w:r>
      <w:sdt>
        <w:sdtPr>
          <w:rPr>
            <w:color w:val="000000"/>
            <w:lang w:val="en-US"/>
          </w:rPr>
          <w:tag w:val="MENDELEY_CITATION_v3_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"/>
          <w:id w:val="-1831675227"/>
          <w:placeholder>
            <w:docPart w:val="DefaultPlaceholder_-1854013440"/>
          </w:placeholder>
        </w:sdtPr>
        <w:sdtContent>
          <w:r w:rsidR="00651AF7" w:rsidRPr="00651AF7">
            <w:rPr>
              <w:rFonts w:eastAsia="Times New Roman"/>
              <w:color w:val="000000"/>
            </w:rPr>
            <w:t xml:space="preserve">(Zhang and Aldridge 2007; Ou, Shu and Mayer 2012; Topper </w:t>
          </w:r>
          <w:r w:rsidR="00651AF7" w:rsidRPr="00651AF7">
            <w:rPr>
              <w:rFonts w:eastAsia="Times New Roman"/>
              <w:i/>
              <w:iCs/>
              <w:color w:val="000000"/>
            </w:rPr>
            <w:t>et al.</w:t>
          </w:r>
          <w:r w:rsidR="00651AF7" w:rsidRPr="00651AF7">
            <w:rPr>
              <w:rFonts w:eastAsia="Times New Roman"/>
              <w:color w:val="000000"/>
            </w:rPr>
            <w:t xml:space="preserve"> 2013)</w:t>
          </w:r>
        </w:sdtContent>
      </w:sdt>
      <w:r w:rsidR="00D0429F" w:rsidRPr="00E4728C">
        <w:rPr>
          <w:lang w:val="en-US"/>
        </w:rPr>
        <w:t>.</w:t>
      </w:r>
      <w:r w:rsidR="0040781B" w:rsidRPr="00E4728C">
        <w:rPr>
          <w:lang w:val="en-US"/>
        </w:rPr>
        <w:t xml:space="preserve"> </w:t>
      </w:r>
      <w:proofErr w:type="spellStart"/>
      <w:r w:rsidR="00586012" w:rsidRPr="00E4728C">
        <w:rPr>
          <w:i/>
          <w:lang w:val="en-US"/>
        </w:rPr>
        <w:t>Orstenotubulus</w:t>
      </w:r>
      <w:proofErr w:type="spellEnd"/>
      <w:r w:rsidR="00586012" w:rsidRPr="00E4728C">
        <w:rPr>
          <w:lang w:val="en-US"/>
        </w:rPr>
        <w:t xml:space="preserve"> is</w:t>
      </w:r>
      <w:r w:rsidR="00CB0FE3" w:rsidRPr="00E4728C">
        <w:rPr>
          <w:lang w:val="en-US"/>
        </w:rPr>
        <w:t xml:space="preserve"> </w:t>
      </w:r>
      <w:r w:rsidR="00586012" w:rsidRPr="00E4728C">
        <w:rPr>
          <w:lang w:val="en-US"/>
        </w:rPr>
        <w:t>scored as uncertain given the incomplete preservation of the distal components of the epidermal evaginations</w:t>
      </w:r>
      <w:r w:rsidR="00E4728C" w:rsidRPr="00E4728C">
        <w:rPr>
          <w:lang w:val="en-US"/>
        </w:rPr>
        <w:t xml:space="preserve"> </w:t>
      </w:r>
      <w:sdt>
        <w:sdtPr>
          <w:rPr>
            <w:color w:val="000000"/>
            <w:lang w:val="en-US"/>
          </w:rPr>
          <w:tag w:val="MENDELEY_CITATION_v3_eyJjaXRhdGlvbklEIjoiTUVOREVMRVlfQ0lUQVRJT05fZGM3N2FiMjItMGQyOC00N2QzLWI2NGMtMmQyY2ZlNDQ3YzFl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
          <w:id w:val="-454789865"/>
          <w:placeholder>
            <w:docPart w:val="DefaultPlaceholder_-1854013440"/>
          </w:placeholder>
        </w:sdtPr>
        <w:sdtContent>
          <w:r w:rsidR="00651AF7" w:rsidRPr="00651AF7">
            <w:rPr>
              <w:rFonts w:eastAsia="Times New Roman"/>
              <w:color w:val="000000"/>
            </w:rPr>
            <w:t xml:space="preserve">(Maas </w:t>
          </w:r>
          <w:r w:rsidR="00651AF7" w:rsidRPr="00651AF7">
            <w:rPr>
              <w:rFonts w:eastAsia="Times New Roman"/>
              <w:i/>
              <w:iCs/>
              <w:color w:val="000000"/>
            </w:rPr>
            <w:t>et al.</w:t>
          </w:r>
          <w:r w:rsidR="00651AF7" w:rsidRPr="00651AF7">
            <w:rPr>
              <w:rFonts w:eastAsia="Times New Roman"/>
              <w:color w:val="000000"/>
            </w:rPr>
            <w:t xml:space="preserve"> 2007)</w:t>
          </w:r>
        </w:sdtContent>
      </w:sdt>
      <w:r w:rsidR="003A72A3" w:rsidRPr="00E4728C">
        <w:rPr>
          <w:lang w:val="en-US"/>
        </w:rPr>
        <w:t>.</w:t>
      </w:r>
      <w:r w:rsidR="00586012" w:rsidRPr="003E4A65">
        <w:rPr>
          <w:lang w:val="en-US"/>
        </w:rPr>
        <w:t xml:space="preserve"> </w:t>
      </w:r>
    </w:p>
    <w:p w14:paraId="098A9A3E"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Acute distal termination in</w:t>
      </w:r>
      <w:r w:rsidR="00D0429F" w:rsidRPr="003E4A65">
        <w:rPr>
          <w:rFonts w:ascii="Times New Roman" w:hAnsi="Times New Roman"/>
          <w:lang w:val="en-US"/>
        </w:rPr>
        <w:t xml:space="preserve"> epidermal evagination is curved</w:t>
      </w:r>
    </w:p>
    <w:p w14:paraId="254BF0E6" w14:textId="77777777" w:rsidR="000024A4" w:rsidRPr="003E4A65" w:rsidRDefault="00B060E9" w:rsidP="00D47BD5">
      <w:pPr>
        <w:pStyle w:val="Tokendescription"/>
        <w:rPr>
          <w:lang w:val="en-US"/>
        </w:rPr>
      </w:pPr>
      <w:r w:rsidRPr="003E4A65">
        <w:rPr>
          <w:lang w:val="en-US"/>
        </w:rPr>
        <w:t xml:space="preserve">(0) absent </w:t>
      </w:r>
    </w:p>
    <w:p w14:paraId="6D65801E" w14:textId="77777777" w:rsidR="00B060E9" w:rsidRPr="003E4A65" w:rsidRDefault="00B060E9" w:rsidP="00D47BD5">
      <w:pPr>
        <w:pStyle w:val="Tokendescription"/>
        <w:rPr>
          <w:lang w:val="en-US"/>
        </w:rPr>
      </w:pPr>
      <w:r w:rsidRPr="003E4A65">
        <w:rPr>
          <w:lang w:val="en-US"/>
        </w:rPr>
        <w:t>(1) present</w:t>
      </w:r>
    </w:p>
    <w:p w14:paraId="69F0F38F" w14:textId="77777777" w:rsidR="006F713E" w:rsidRPr="003E4A65" w:rsidRDefault="00CC5946" w:rsidP="00D47BD5">
      <w:pPr>
        <w:pStyle w:val="Tokendescription"/>
        <w:rPr>
          <w:lang w:val="en-US"/>
        </w:rPr>
      </w:pPr>
      <w:r w:rsidRPr="003E4A65">
        <w:rPr>
          <w:lang w:val="en-US"/>
        </w:rPr>
        <w:t>(–)</w:t>
      </w:r>
      <w:r w:rsidR="006F713E" w:rsidRPr="003E4A65">
        <w:rPr>
          <w:lang w:val="en-US"/>
        </w:rPr>
        <w:t xml:space="preserve"> </w:t>
      </w:r>
      <w:r w:rsidR="00F23568" w:rsidRPr="003E4A65">
        <w:rPr>
          <w:lang w:val="en-US"/>
        </w:rPr>
        <w:t xml:space="preserve">inapplicable: </w:t>
      </w:r>
      <w:r w:rsidR="00B510A0" w:rsidRPr="003E4A65">
        <w:rPr>
          <w:lang w:val="en-US"/>
        </w:rPr>
        <w:t xml:space="preserve">epidermal evaginations, if present, lack </w:t>
      </w:r>
      <w:r w:rsidR="002F2815" w:rsidRPr="003E4A65">
        <w:rPr>
          <w:lang w:val="en-US"/>
        </w:rPr>
        <w:t>an acute distal terminus</w:t>
      </w:r>
      <w:r w:rsidR="006F713E" w:rsidRPr="003E4A65">
        <w:rPr>
          <w:lang w:val="en-US"/>
        </w:rPr>
        <w:t xml:space="preserve"> </w:t>
      </w:r>
      <w:r w:rsidR="00F16E55" w:rsidRPr="003E4A65">
        <w:rPr>
          <w:lang w:val="en-US"/>
        </w:rPr>
        <w:t xml:space="preserve">(Character </w:t>
      </w:r>
      <w:r w:rsidR="00915AB3">
        <w:rPr>
          <w:lang w:val="en-US"/>
        </w:rPr>
        <w:t>3</w:t>
      </w:r>
      <w:r w:rsidR="00346FFE">
        <w:rPr>
          <w:lang w:val="en-US"/>
        </w:rPr>
        <w:t>4</w:t>
      </w:r>
      <w:r w:rsidR="006F713E" w:rsidRPr="003E4A65">
        <w:rPr>
          <w:lang w:val="en-US"/>
        </w:rPr>
        <w:t>)</w:t>
      </w:r>
    </w:p>
    <w:p w14:paraId="5BBCAE1B" w14:textId="66A4122E" w:rsidR="00E00241" w:rsidRPr="00E4728C" w:rsidRDefault="002F6E10" w:rsidP="00D47BD5">
      <w:pPr>
        <w:jc w:val="both"/>
        <w:rPr>
          <w:color w:val="000000" w:themeColor="text1"/>
          <w:lang w:val="en-US"/>
        </w:rPr>
      </w:pPr>
      <w:r w:rsidRPr="00E4728C">
        <w:rPr>
          <w:color w:val="000000" w:themeColor="text1"/>
          <w:lang w:val="en-US"/>
        </w:rPr>
        <w:t xml:space="preserve">The spines of </w:t>
      </w:r>
      <w:proofErr w:type="spellStart"/>
      <w:r w:rsidR="00225E00" w:rsidRPr="00E4728C">
        <w:rPr>
          <w:i/>
          <w:color w:val="000000" w:themeColor="text1"/>
          <w:lang w:val="en-US"/>
        </w:rPr>
        <w:t>Hallucigenia</w:t>
      </w:r>
      <w:proofErr w:type="spellEnd"/>
      <w:r w:rsidR="00225E00" w:rsidRPr="00E4728C">
        <w:rPr>
          <w:color w:val="000000" w:themeColor="text1"/>
          <w:lang w:val="en-US"/>
        </w:rPr>
        <w:t xml:space="preserve"> </w:t>
      </w:r>
      <w:r w:rsidR="00225E00" w:rsidRPr="00E4728C">
        <w:rPr>
          <w:i/>
          <w:color w:val="000000" w:themeColor="text1"/>
          <w:lang w:val="en-US"/>
        </w:rPr>
        <w:t>fortis</w:t>
      </w:r>
      <w:r w:rsidR="00225E00" w:rsidRPr="00E4728C">
        <w:rPr>
          <w:color w:val="000000" w:themeColor="text1"/>
          <w:lang w:val="en-US"/>
        </w:rPr>
        <w:t xml:space="preserve"> </w:t>
      </w:r>
      <w:sdt>
        <w:sdtPr>
          <w:rPr>
            <w:color w:val="000000"/>
            <w:lang w:val="en-US"/>
          </w:rPr>
          <w:tag w:val="MENDELEY_CITATION_v3_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"/>
          <w:id w:val="641315025"/>
          <w:placeholder>
            <w:docPart w:val="DefaultPlaceholder_-1854013440"/>
          </w:placeholder>
        </w:sdtPr>
        <w:sdtContent>
          <w:r w:rsidR="00651AF7" w:rsidRPr="00651AF7">
            <w:rPr>
              <w:color w:val="000000"/>
              <w:lang w:val="en-US"/>
            </w:rPr>
            <w:t>(Hou and Bergström 1995)</w:t>
          </w:r>
        </w:sdtContent>
      </w:sdt>
      <w:r w:rsidR="00225E00" w:rsidRPr="00E4728C">
        <w:rPr>
          <w:color w:val="000000" w:themeColor="text1"/>
          <w:lang w:val="en-US"/>
        </w:rPr>
        <w:t xml:space="preserve">, </w:t>
      </w:r>
      <w:r w:rsidR="00225E00" w:rsidRPr="00E4728C">
        <w:rPr>
          <w:i/>
          <w:color w:val="000000" w:themeColor="text1"/>
          <w:lang w:val="en-US"/>
        </w:rPr>
        <w:t xml:space="preserve">H. </w:t>
      </w:r>
      <w:proofErr w:type="spellStart"/>
      <w:r w:rsidR="00225E00" w:rsidRPr="00E4728C">
        <w:rPr>
          <w:i/>
          <w:color w:val="000000" w:themeColor="text1"/>
          <w:lang w:val="en-US"/>
        </w:rPr>
        <w:t>hongmeia</w:t>
      </w:r>
      <w:proofErr w:type="spellEnd"/>
      <w:r w:rsidR="00225E00" w:rsidRPr="00E4728C">
        <w:rPr>
          <w:i/>
          <w:color w:val="000000" w:themeColor="text1"/>
          <w:lang w:val="en-US"/>
        </w:rPr>
        <w:t xml:space="preserve"> </w:t>
      </w:r>
      <w:sdt>
        <w:sdtPr>
          <w:rPr>
            <w:iCs/>
            <w:color w:val="000000"/>
            <w:lang w:val="en-US"/>
          </w:rPr>
          <w:tag w:val="MENDELEY_CITATION_v3_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"/>
          <w:id w:val="-186453952"/>
          <w:placeholder>
            <w:docPart w:val="DefaultPlaceholder_-1854013440"/>
          </w:placeholder>
        </w:sdtPr>
        <w:sdtContent>
          <w:r w:rsidR="00651AF7" w:rsidRPr="00651AF7">
            <w:rPr>
              <w:rFonts w:eastAsia="Times New Roman"/>
              <w:color w:val="000000"/>
            </w:rPr>
            <w:t xml:space="preserve">(Steiner </w:t>
          </w:r>
          <w:r w:rsidR="00651AF7" w:rsidRPr="00651AF7">
            <w:rPr>
              <w:rFonts w:eastAsia="Times New Roman"/>
              <w:i/>
              <w:iCs/>
              <w:color w:val="000000"/>
            </w:rPr>
            <w:t>et al.</w:t>
          </w:r>
          <w:r w:rsidR="00651AF7" w:rsidRPr="00651AF7">
            <w:rPr>
              <w:rFonts w:eastAsia="Times New Roman"/>
              <w:color w:val="000000"/>
            </w:rPr>
            <w:t xml:space="preserve"> 2012)</w:t>
          </w:r>
        </w:sdtContent>
      </w:sdt>
      <w:r w:rsidR="00225E00" w:rsidRPr="00E4728C">
        <w:rPr>
          <w:iCs/>
          <w:color w:val="000000" w:themeColor="text1"/>
          <w:lang w:val="en-US"/>
        </w:rPr>
        <w:t>,</w:t>
      </w:r>
      <w:r w:rsidR="00225E00" w:rsidRPr="00E4728C">
        <w:rPr>
          <w:color w:val="000000" w:themeColor="text1"/>
          <w:lang w:val="en-US"/>
        </w:rPr>
        <w:t xml:space="preserve"> </w:t>
      </w:r>
      <w:proofErr w:type="spellStart"/>
      <w:r w:rsidR="00225E00" w:rsidRPr="00E4728C">
        <w:rPr>
          <w:i/>
          <w:color w:val="000000" w:themeColor="text1"/>
          <w:lang w:val="en-US"/>
        </w:rPr>
        <w:t>Luolishania</w:t>
      </w:r>
      <w:proofErr w:type="spellEnd"/>
      <w:r w:rsidR="00225E00" w:rsidRPr="00E4728C">
        <w:rPr>
          <w:color w:val="000000" w:themeColor="text1"/>
          <w:lang w:val="en-US"/>
        </w:rPr>
        <w:t xml:space="preserve"> </w:t>
      </w:r>
      <w:sdt>
        <w:sdtPr>
          <w:rPr>
            <w:color w:val="000000"/>
            <w:lang w:val="en-US"/>
          </w:rPr>
          <w:tag w:val="MENDELEY_CITATION_v3_eyJjaXRhdGlvbklEIjoiTUVOREVMRVlfQ0lUQVRJT05fZmZiNDQyMDAtOGMxMi00MmVkLTk4NGMtZDQ4OGQ2ZDViNjg4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
          <w:id w:val="-1760832717"/>
          <w:placeholder>
            <w:docPart w:val="DefaultPlaceholder_-1854013440"/>
          </w:placeholder>
        </w:sdtPr>
        <w:sdtContent>
          <w:r w:rsidR="00651AF7" w:rsidRPr="00651AF7">
            <w:rPr>
              <w:color w:val="000000"/>
              <w:lang w:val="en-US"/>
            </w:rPr>
            <w:t>(Ma, Hou and Bergström 2009)</w:t>
          </w:r>
        </w:sdtContent>
      </w:sdt>
      <w:r w:rsidR="00C46759" w:rsidRPr="00E4728C">
        <w:rPr>
          <w:color w:val="000000" w:themeColor="text1"/>
          <w:lang w:val="en-US"/>
        </w:rPr>
        <w:t>,</w:t>
      </w:r>
      <w:r w:rsidR="00225E00" w:rsidRPr="00E4728C">
        <w:rPr>
          <w:color w:val="000000" w:themeColor="text1"/>
          <w:lang w:val="en-US"/>
        </w:rPr>
        <w:t xml:space="preserve"> </w:t>
      </w:r>
      <w:r w:rsidR="00D421EF" w:rsidRPr="00E4728C">
        <w:rPr>
          <w:color w:val="000000" w:themeColor="text1"/>
          <w:lang w:val="en-US"/>
        </w:rPr>
        <w:t>Emu Bay Collins’ Monster</w:t>
      </w:r>
      <w:r w:rsidRPr="00E4728C">
        <w:rPr>
          <w:color w:val="000000" w:themeColor="text1"/>
          <w:lang w:val="en-US"/>
        </w:rPr>
        <w:t xml:space="preserve"> </w:t>
      </w:r>
      <w:sdt>
        <w:sdtPr>
          <w:rPr>
            <w:color w:val="000000"/>
            <w:lang w:val="en-US"/>
          </w:rPr>
          <w:tag w:val="MENDELEY_CITATION_v3_eyJjaXRhdGlvbklEIjoiTUVOREVMRVlfQ0lUQVRJT05fNTIxZTg5YzQtYmEzNC00ZDNlLTk5YWUtZDNhMDkxMmEwYWUz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
          <w:id w:val="-2024770013"/>
          <w:placeholder>
            <w:docPart w:val="DefaultPlaceholder_-1854013440"/>
          </w:placeholder>
        </w:sdtPr>
        <w:sdtContent>
          <w:r w:rsidR="00651AF7" w:rsidRPr="00651AF7">
            <w:rPr>
              <w:rFonts w:eastAsia="Times New Roman"/>
              <w:color w:val="000000"/>
            </w:rPr>
            <w:t xml:space="preserve">(García-Bellido </w:t>
          </w:r>
          <w:r w:rsidR="00651AF7" w:rsidRPr="00651AF7">
            <w:rPr>
              <w:rFonts w:eastAsia="Times New Roman"/>
              <w:i/>
              <w:iCs/>
              <w:color w:val="000000"/>
            </w:rPr>
            <w:t>et al.</w:t>
          </w:r>
          <w:r w:rsidR="00651AF7" w:rsidRPr="00651AF7">
            <w:rPr>
              <w:rFonts w:eastAsia="Times New Roman"/>
              <w:color w:val="000000"/>
            </w:rPr>
            <w:t xml:space="preserve"> 2013)</w:t>
          </w:r>
        </w:sdtContent>
      </w:sdt>
      <w:r w:rsidR="00C46759" w:rsidRPr="00E4728C">
        <w:rPr>
          <w:color w:val="000000" w:themeColor="text1"/>
          <w:lang w:val="en-US"/>
        </w:rPr>
        <w:t xml:space="preserve">, </w:t>
      </w:r>
      <w:proofErr w:type="spellStart"/>
      <w:r w:rsidR="00346FFE" w:rsidRPr="00E4728C">
        <w:rPr>
          <w:i/>
          <w:iCs/>
          <w:color w:val="000000" w:themeColor="text1"/>
          <w:lang w:val="en-US"/>
        </w:rPr>
        <w:t>Collinsium</w:t>
      </w:r>
      <w:proofErr w:type="spellEnd"/>
      <w:r w:rsidR="00346FFE" w:rsidRPr="00E4728C">
        <w:rPr>
          <w:i/>
          <w:iCs/>
          <w:color w:val="000000" w:themeColor="text1"/>
          <w:lang w:val="en-US"/>
        </w:rPr>
        <w:t xml:space="preserve"> </w:t>
      </w:r>
      <w:sdt>
        <w:sdtPr>
          <w:rPr>
            <w:color w:val="000000"/>
            <w:lang w:val="en-US"/>
          </w:rPr>
          <w:tag w:val="MENDELEY_CITATION_v3_eyJjaXRhdGlvbklEIjoiTUVOREVMRVlfQ0lUQVRJT05fYTgyMTgzOGEtMTg5NS00ODc0LTllYjItM2ZkMTRmMWI3YzFm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1885755785"/>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346FFE" w:rsidRPr="00E4728C">
        <w:rPr>
          <w:color w:val="000000" w:themeColor="text1"/>
          <w:lang w:val="en-US"/>
        </w:rPr>
        <w:t>,</w:t>
      </w:r>
      <w:r w:rsidR="00346FFE" w:rsidRPr="00E4728C">
        <w:rPr>
          <w:i/>
          <w:iCs/>
          <w:color w:val="000000" w:themeColor="text1"/>
          <w:lang w:val="en-US"/>
        </w:rPr>
        <w:t xml:space="preserve"> </w:t>
      </w:r>
      <w:proofErr w:type="spellStart"/>
      <w:r w:rsidR="00346FFE" w:rsidRPr="00E4728C">
        <w:rPr>
          <w:i/>
          <w:iCs/>
          <w:color w:val="000000" w:themeColor="text1"/>
          <w:lang w:val="en-US"/>
        </w:rPr>
        <w:t>Collinsovermis</w:t>
      </w:r>
      <w:proofErr w:type="spellEnd"/>
      <w:r w:rsidR="00346FFE" w:rsidRPr="00E4728C">
        <w:rPr>
          <w:color w:val="000000" w:themeColor="text1"/>
          <w:lang w:val="en-US"/>
        </w:rPr>
        <w:t xml:space="preserve"> and</w:t>
      </w:r>
      <w:r w:rsidR="00346FFE" w:rsidRPr="00E4728C">
        <w:rPr>
          <w:i/>
          <w:iCs/>
          <w:color w:val="000000" w:themeColor="text1"/>
          <w:lang w:val="en-US"/>
        </w:rPr>
        <w:t xml:space="preserve"> </w:t>
      </w:r>
      <w:proofErr w:type="spellStart"/>
      <w:r w:rsidR="00C46759" w:rsidRPr="00E4728C">
        <w:rPr>
          <w:i/>
          <w:color w:val="000000" w:themeColor="text1"/>
          <w:lang w:val="en-US"/>
        </w:rPr>
        <w:t>Acinocricus</w:t>
      </w:r>
      <w:proofErr w:type="spellEnd"/>
      <w:r w:rsidR="00C46759" w:rsidRPr="00E4728C">
        <w:rPr>
          <w:iCs/>
          <w:color w:val="000000" w:themeColor="text1"/>
          <w:lang w:val="en-US"/>
        </w:rPr>
        <w:t xml:space="preserve"> </w:t>
      </w:r>
      <w:sdt>
        <w:sdtPr>
          <w:rPr>
            <w:iCs/>
            <w:color w:val="000000"/>
            <w:lang w:val="en-US"/>
          </w:rPr>
          <w:tag w:val="MENDELEY_CITATION_v3_eyJjaXRhdGlvbklEIjoiTUVOREVMRVlfQ0lUQVRJT05fZTY2MGY0MGMtZWUwMC00MmZkLTk5OWItYmFjZGJiYzQyZDQw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664942751"/>
          <w:placeholder>
            <w:docPart w:val="DefaultPlaceholder_-1854013440"/>
          </w:placeholder>
        </w:sdtPr>
        <w:sdtContent>
          <w:r w:rsidR="00651AF7" w:rsidRPr="00651AF7">
            <w:rPr>
              <w:iCs/>
              <w:color w:val="000000"/>
              <w:lang w:val="en-US"/>
            </w:rPr>
            <w:t>(Caron and Aria 2020)</w:t>
          </w:r>
        </w:sdtContent>
      </w:sdt>
      <w:r w:rsidR="00205951" w:rsidRPr="00E4728C">
        <w:rPr>
          <w:color w:val="000000" w:themeColor="text1"/>
          <w:lang w:val="en-US"/>
        </w:rPr>
        <w:t xml:space="preserve"> </w:t>
      </w:r>
      <w:r w:rsidRPr="00E4728C">
        <w:rPr>
          <w:color w:val="000000" w:themeColor="text1"/>
          <w:lang w:val="en-US"/>
        </w:rPr>
        <w:t>are distinctive</w:t>
      </w:r>
      <w:r w:rsidR="006833B3" w:rsidRPr="00E4728C">
        <w:rPr>
          <w:color w:val="000000" w:themeColor="text1"/>
          <w:lang w:val="en-US"/>
        </w:rPr>
        <w:t>ly</w:t>
      </w:r>
      <w:r w:rsidRPr="00E4728C">
        <w:rPr>
          <w:color w:val="000000" w:themeColor="text1"/>
          <w:lang w:val="en-US"/>
        </w:rPr>
        <w:t xml:space="preserve"> curv</w:t>
      </w:r>
      <w:r w:rsidR="006833B3" w:rsidRPr="00E4728C">
        <w:rPr>
          <w:color w:val="000000" w:themeColor="text1"/>
          <w:lang w:val="en-US"/>
        </w:rPr>
        <w:t>ed</w:t>
      </w:r>
      <w:r w:rsidR="00D17052" w:rsidRPr="00E4728C">
        <w:rPr>
          <w:color w:val="000000" w:themeColor="text1"/>
          <w:lang w:val="en-US"/>
        </w:rPr>
        <w:t xml:space="preserve">, whereas </w:t>
      </w:r>
      <w:r w:rsidR="00225E00" w:rsidRPr="00E4728C">
        <w:rPr>
          <w:color w:val="000000" w:themeColor="text1"/>
          <w:lang w:val="en-US"/>
        </w:rPr>
        <w:t xml:space="preserve">those of </w:t>
      </w:r>
      <w:r w:rsidR="00874172" w:rsidRPr="00E4728C">
        <w:rPr>
          <w:i/>
          <w:color w:val="000000" w:themeColor="text1"/>
          <w:lang w:val="en-US"/>
        </w:rPr>
        <w:t>H</w:t>
      </w:r>
      <w:r w:rsidR="00225E00" w:rsidRPr="00E4728C">
        <w:rPr>
          <w:i/>
          <w:color w:val="000000" w:themeColor="text1"/>
          <w:lang w:val="en-US"/>
        </w:rPr>
        <w:t xml:space="preserve">. sparsa </w:t>
      </w:r>
      <w:sdt>
        <w:sdtPr>
          <w:rPr>
            <w:iCs/>
            <w:color w:val="000000"/>
            <w:lang w:val="en-US"/>
          </w:rPr>
          <w:tag w:val="MENDELEY_CITATION_v3_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"/>
          <w:id w:val="1781834374"/>
          <w:placeholder>
            <w:docPart w:val="DefaultPlaceholder_-1854013440"/>
          </w:placeholder>
        </w:sdtPr>
        <w:sdtContent>
          <w:r w:rsidR="00651AF7" w:rsidRPr="00651AF7">
            <w:rPr>
              <w:iCs/>
              <w:color w:val="000000"/>
              <w:lang w:val="en-US"/>
            </w:rPr>
            <w:t>(Conway Morris 1977)</w:t>
          </w:r>
        </w:sdtContent>
      </w:sdt>
      <w:r w:rsidR="00346FFE" w:rsidRPr="00E4728C">
        <w:rPr>
          <w:iCs/>
          <w:color w:val="000000" w:themeColor="text1"/>
          <w:lang w:val="en-US"/>
        </w:rPr>
        <w:t>,</w:t>
      </w:r>
      <w:r w:rsidR="00346FFE" w:rsidRPr="00E4728C">
        <w:rPr>
          <w:i/>
          <w:color w:val="000000" w:themeColor="text1"/>
          <w:lang w:val="en-US"/>
        </w:rPr>
        <w:t xml:space="preserve"> </w:t>
      </w:r>
      <w:proofErr w:type="spellStart"/>
      <w:r w:rsidR="00707395" w:rsidRPr="00E4728C">
        <w:rPr>
          <w:i/>
          <w:color w:val="000000" w:themeColor="text1"/>
          <w:lang w:val="en-US"/>
        </w:rPr>
        <w:t>Onychodictyon</w:t>
      </w:r>
      <w:proofErr w:type="spellEnd"/>
      <w:r w:rsidR="00707395" w:rsidRPr="00E4728C">
        <w:rPr>
          <w:i/>
          <w:color w:val="000000" w:themeColor="text1"/>
          <w:lang w:val="en-US"/>
        </w:rPr>
        <w:t xml:space="preserve"> </w:t>
      </w:r>
      <w:r w:rsidR="00225E00" w:rsidRPr="00E4728C">
        <w:rPr>
          <w:i/>
          <w:color w:val="000000" w:themeColor="text1"/>
          <w:lang w:val="en-US"/>
        </w:rPr>
        <w:t xml:space="preserve">ferox </w:t>
      </w:r>
      <w:sdt>
        <w:sdtPr>
          <w:rPr>
            <w:color w:val="000000"/>
            <w:lang w:val="en-US"/>
          </w:rPr>
          <w:tag w:val="MENDELEY_CITATION_v3_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"/>
          <w:id w:val="362489438"/>
          <w:placeholder>
            <w:docPart w:val="DefaultPlaceholder_-1854013440"/>
          </w:placeholder>
        </w:sdtPr>
        <w:sdtContent>
          <w:r w:rsidR="00651AF7" w:rsidRPr="00651AF7">
            <w:rPr>
              <w:rFonts w:eastAsia="Times New Roman"/>
              <w:color w:val="000000"/>
            </w:rPr>
            <w:t xml:space="preserve">(Topper </w:t>
          </w:r>
          <w:r w:rsidR="00651AF7" w:rsidRPr="00651AF7">
            <w:rPr>
              <w:rFonts w:eastAsia="Times New Roman"/>
              <w:i/>
              <w:iCs/>
              <w:color w:val="000000"/>
            </w:rPr>
            <w:t>et al.</w:t>
          </w:r>
          <w:r w:rsidR="00651AF7" w:rsidRPr="00651AF7">
            <w:rPr>
              <w:rFonts w:eastAsia="Times New Roman"/>
              <w:color w:val="000000"/>
            </w:rPr>
            <w:t xml:space="preserve"> 2013)</w:t>
          </w:r>
        </w:sdtContent>
      </w:sdt>
      <w:r w:rsidR="00346FFE" w:rsidRPr="00E4728C">
        <w:rPr>
          <w:color w:val="000000" w:themeColor="text1"/>
          <w:lang w:val="en-US"/>
        </w:rPr>
        <w:t xml:space="preserve">, and </w:t>
      </w:r>
      <w:r w:rsidR="00346FFE" w:rsidRPr="00E4728C">
        <w:rPr>
          <w:i/>
          <w:iCs/>
          <w:color w:val="000000" w:themeColor="text1"/>
          <w:lang w:val="en-US"/>
        </w:rPr>
        <w:t xml:space="preserve">O. </w:t>
      </w:r>
      <w:proofErr w:type="spellStart"/>
      <w:r w:rsidR="00346FFE" w:rsidRPr="00E4728C">
        <w:rPr>
          <w:i/>
          <w:iCs/>
          <w:color w:val="000000" w:themeColor="text1"/>
          <w:lang w:val="en-US"/>
        </w:rPr>
        <w:t>gracilis</w:t>
      </w:r>
      <w:proofErr w:type="spellEnd"/>
      <w:r w:rsidR="00346FFE" w:rsidRPr="00E4728C">
        <w:rPr>
          <w:color w:val="000000" w:themeColor="text1"/>
          <w:lang w:val="en-US"/>
        </w:rPr>
        <w:t xml:space="preserve"> </w:t>
      </w:r>
      <w:sdt>
        <w:sdtPr>
          <w:rPr>
            <w:color w:val="000000"/>
            <w:lang w:val="en-US"/>
          </w:rPr>
          <w:tag w:val="MENDELEY_CITATION_v3_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"/>
          <w:id w:val="-942843890"/>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8)</w:t>
          </w:r>
        </w:sdtContent>
      </w:sdt>
      <w:r w:rsidR="00225E00" w:rsidRPr="00E4728C">
        <w:rPr>
          <w:color w:val="000000" w:themeColor="text1"/>
          <w:lang w:val="en-US"/>
        </w:rPr>
        <w:t xml:space="preserve"> are essentially straight</w:t>
      </w:r>
      <w:r w:rsidR="00874172" w:rsidRPr="00E4728C">
        <w:rPr>
          <w:color w:val="000000" w:themeColor="text1"/>
          <w:lang w:val="en-US"/>
        </w:rPr>
        <w:t>.</w:t>
      </w:r>
      <w:r w:rsidR="00863023" w:rsidRPr="00E4728C">
        <w:rPr>
          <w:color w:val="000000" w:themeColor="text1"/>
          <w:lang w:val="en-US"/>
        </w:rPr>
        <w:t xml:space="preserve"> Following the results </w:t>
      </w:r>
      <w:r w:rsidR="00B77289" w:rsidRPr="00E4728C">
        <w:rPr>
          <w:color w:val="000000" w:themeColor="text1"/>
          <w:lang w:val="en-US"/>
        </w:rPr>
        <w:t>presented by</w:t>
      </w:r>
      <w:r w:rsidR="00863023" w:rsidRPr="00E4728C">
        <w:rPr>
          <w:color w:val="000000" w:themeColor="text1"/>
          <w:lang w:val="en-US"/>
        </w:rPr>
        <w:t xml:space="preserve"> Murdock et al. (2014)</w:t>
      </w:r>
      <w:r w:rsidR="00346FFE" w:rsidRPr="00E4728C">
        <w:rPr>
          <w:color w:val="000000" w:themeColor="text1"/>
          <w:lang w:val="en-US"/>
        </w:rPr>
        <w:t xml:space="preserve"> </w:t>
      </w:r>
      <w:sdt>
        <w:sdtPr>
          <w:rPr>
            <w:color w:val="000000"/>
            <w:lang w:val="en-US"/>
          </w:rPr>
          <w:tag w:val="MENDELEY_CITATION_v3_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"/>
          <w:id w:val="-811398110"/>
          <w:placeholder>
            <w:docPart w:val="DefaultPlaceholder_-1854013440"/>
          </w:placeholder>
        </w:sdtPr>
        <w:sdtContent>
          <w:r w:rsidR="00651AF7" w:rsidRPr="00651AF7">
            <w:rPr>
              <w:rFonts w:eastAsia="Times New Roman"/>
              <w:color w:val="000000"/>
            </w:rPr>
            <w:t xml:space="preserve">(Murdock </w:t>
          </w:r>
          <w:r w:rsidR="00651AF7" w:rsidRPr="00651AF7">
            <w:rPr>
              <w:rFonts w:eastAsia="Times New Roman"/>
              <w:i/>
              <w:iCs/>
              <w:color w:val="000000"/>
            </w:rPr>
            <w:t>et al.</w:t>
          </w:r>
          <w:r w:rsidR="00651AF7" w:rsidRPr="00651AF7">
            <w:rPr>
              <w:rFonts w:eastAsia="Times New Roman"/>
              <w:color w:val="000000"/>
            </w:rPr>
            <w:t xml:space="preserve"> 2014)</w:t>
          </w:r>
        </w:sdtContent>
      </w:sdt>
      <w:r w:rsidR="00203316" w:rsidRPr="00E4728C">
        <w:rPr>
          <w:color w:val="000000" w:themeColor="text1"/>
          <w:lang w:val="en-US"/>
        </w:rPr>
        <w:t xml:space="preserve"> on the durability </w:t>
      </w:r>
      <w:r w:rsidR="00FC46CF" w:rsidRPr="00E4728C">
        <w:rPr>
          <w:color w:val="000000" w:themeColor="text1"/>
          <w:lang w:val="en-US"/>
        </w:rPr>
        <w:t>against</w:t>
      </w:r>
      <w:r w:rsidR="000B0193" w:rsidRPr="00E4728C">
        <w:rPr>
          <w:color w:val="000000" w:themeColor="text1"/>
          <w:lang w:val="en-US"/>
        </w:rPr>
        <w:t xml:space="preserve"> d</w:t>
      </w:r>
      <w:r w:rsidR="004A475C" w:rsidRPr="00E4728C">
        <w:rPr>
          <w:color w:val="000000" w:themeColor="text1"/>
          <w:lang w:val="en-US"/>
        </w:rPr>
        <w:t>e</w:t>
      </w:r>
      <w:r w:rsidR="000B0193" w:rsidRPr="00E4728C">
        <w:rPr>
          <w:color w:val="000000" w:themeColor="text1"/>
          <w:lang w:val="en-US"/>
        </w:rPr>
        <w:t xml:space="preserve">cay </w:t>
      </w:r>
      <w:r w:rsidR="00203316" w:rsidRPr="00E4728C">
        <w:rPr>
          <w:color w:val="000000" w:themeColor="text1"/>
          <w:lang w:val="en-US"/>
        </w:rPr>
        <w:t>of jaws and claws in onychophorans</w:t>
      </w:r>
      <w:r w:rsidR="00863023" w:rsidRPr="00E4728C">
        <w:rPr>
          <w:color w:val="000000" w:themeColor="text1"/>
          <w:lang w:val="en-US"/>
        </w:rPr>
        <w:t xml:space="preserve">, the curvature in the dorsolateral </w:t>
      </w:r>
      <w:r w:rsidR="00116918" w:rsidRPr="00E4728C">
        <w:rPr>
          <w:color w:val="000000" w:themeColor="text1"/>
          <w:lang w:val="en-US"/>
        </w:rPr>
        <w:t>sclerites</w:t>
      </w:r>
      <w:r w:rsidR="00863023" w:rsidRPr="00E4728C">
        <w:rPr>
          <w:color w:val="000000" w:themeColor="text1"/>
          <w:lang w:val="en-US"/>
        </w:rPr>
        <w:t xml:space="preserve"> can be regarded as an original biological signal given their substantial </w:t>
      </w:r>
      <w:r w:rsidR="00682D3D" w:rsidRPr="00E4728C">
        <w:rPr>
          <w:color w:val="000000" w:themeColor="text1"/>
          <w:lang w:val="en-US"/>
        </w:rPr>
        <w:t xml:space="preserve">degree of </w:t>
      </w:r>
      <w:r w:rsidR="00863023" w:rsidRPr="00E4728C">
        <w:rPr>
          <w:color w:val="000000" w:themeColor="text1"/>
          <w:lang w:val="en-US"/>
        </w:rPr>
        <w:t>sclerotization</w:t>
      </w:r>
      <w:r w:rsidR="00BB1116" w:rsidRPr="00E4728C">
        <w:rPr>
          <w:color w:val="000000" w:themeColor="text1"/>
          <w:lang w:val="en-US"/>
        </w:rPr>
        <w:t>,</w:t>
      </w:r>
      <w:r w:rsidR="00863023" w:rsidRPr="00E4728C">
        <w:rPr>
          <w:color w:val="000000" w:themeColor="text1"/>
          <w:lang w:val="en-US"/>
        </w:rPr>
        <w:t xml:space="preserve"> and </w:t>
      </w:r>
      <w:r w:rsidR="006B247A" w:rsidRPr="00E4728C">
        <w:rPr>
          <w:color w:val="000000" w:themeColor="text1"/>
          <w:lang w:val="en-US"/>
        </w:rPr>
        <w:t xml:space="preserve">also </w:t>
      </w:r>
      <w:r w:rsidR="00863023" w:rsidRPr="00E4728C">
        <w:rPr>
          <w:color w:val="000000" w:themeColor="text1"/>
          <w:lang w:val="en-US"/>
        </w:rPr>
        <w:t xml:space="preserve">possible light </w:t>
      </w:r>
      <w:r w:rsidR="00CE186C" w:rsidRPr="00E4728C">
        <w:rPr>
          <w:color w:val="000000" w:themeColor="text1"/>
          <w:lang w:val="en-US"/>
        </w:rPr>
        <w:t xml:space="preserve">phosphatic </w:t>
      </w:r>
      <w:r w:rsidR="00C35BB0" w:rsidRPr="00E4728C">
        <w:rPr>
          <w:color w:val="000000" w:themeColor="text1"/>
          <w:lang w:val="en-US"/>
        </w:rPr>
        <w:t>biomineralizatio</w:t>
      </w:r>
      <w:r w:rsidR="00863023" w:rsidRPr="00E4728C">
        <w:rPr>
          <w:color w:val="000000" w:themeColor="text1"/>
          <w:lang w:val="en-US"/>
        </w:rPr>
        <w:t xml:space="preserve">n </w:t>
      </w:r>
      <w:sdt>
        <w:sdtPr>
          <w:rPr>
            <w:color w:val="000000"/>
            <w:lang w:val="en-US"/>
          </w:rPr>
          <w:tag w:val="MENDELEY_CITATION_v3_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"/>
          <w:id w:val="1211149890"/>
          <w:placeholder>
            <w:docPart w:val="DefaultPlaceholder_-1854013440"/>
          </w:placeholder>
        </w:sdtPr>
        <w:sdtContent>
          <w:r w:rsidR="00651AF7" w:rsidRPr="00651AF7">
            <w:rPr>
              <w:color w:val="000000"/>
              <w:lang w:val="en-US"/>
            </w:rPr>
            <w:t>(Caron, Smith and Harvey 2013)</w:t>
          </w:r>
        </w:sdtContent>
      </w:sdt>
      <w:r w:rsidR="00863023" w:rsidRPr="00E4728C">
        <w:rPr>
          <w:color w:val="000000" w:themeColor="text1"/>
          <w:lang w:val="en-US"/>
        </w:rPr>
        <w:t xml:space="preserve">. </w:t>
      </w:r>
    </w:p>
    <w:p w14:paraId="707036FE" w14:textId="77777777" w:rsidR="00B37632" w:rsidRPr="003E4A65" w:rsidRDefault="00B37632"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Sclerotization of epidermal evaginations </w:t>
      </w:r>
    </w:p>
    <w:p w14:paraId="1BFAB1C6" w14:textId="77777777" w:rsidR="00B37632" w:rsidRPr="003E4A65" w:rsidRDefault="00B37632" w:rsidP="00D47BD5">
      <w:pPr>
        <w:pStyle w:val="Tokendescription"/>
        <w:rPr>
          <w:lang w:val="en-US"/>
        </w:rPr>
      </w:pPr>
      <w:r w:rsidRPr="003E4A65">
        <w:rPr>
          <w:lang w:val="en-US"/>
        </w:rPr>
        <w:t>(0) absent</w:t>
      </w:r>
    </w:p>
    <w:p w14:paraId="7B82CA60" w14:textId="77777777" w:rsidR="00B37632" w:rsidRPr="007F4759" w:rsidRDefault="00B37632" w:rsidP="00D47BD5">
      <w:pPr>
        <w:pStyle w:val="Tokendescription"/>
        <w:rPr>
          <w:lang w:val="en-US"/>
        </w:rPr>
      </w:pPr>
      <w:r w:rsidRPr="007F4759">
        <w:rPr>
          <w:lang w:val="en-US"/>
        </w:rPr>
        <w:t>(1) present</w:t>
      </w:r>
    </w:p>
    <w:p w14:paraId="639AAFB9" w14:textId="77777777" w:rsidR="00B37632" w:rsidRPr="007F4759" w:rsidRDefault="00B37632" w:rsidP="00D47BD5">
      <w:pPr>
        <w:pStyle w:val="Tokendescription"/>
        <w:rPr>
          <w:lang w:val="en-US"/>
        </w:rPr>
      </w:pPr>
      <w:r w:rsidRPr="007F4759">
        <w:rPr>
          <w:lang w:val="en-US"/>
        </w:rPr>
        <w:t xml:space="preserve">(–) inapplicable: epidermal evaginations (Character </w:t>
      </w:r>
      <w:r w:rsidR="00915AB3" w:rsidRPr="007F4759">
        <w:rPr>
          <w:lang w:val="en-US"/>
        </w:rPr>
        <w:t>3</w:t>
      </w:r>
      <w:r w:rsidR="00AE7067" w:rsidRPr="007F4759">
        <w:rPr>
          <w:lang w:val="en-US"/>
        </w:rPr>
        <w:t>2</w:t>
      </w:r>
      <w:r w:rsidRPr="007F4759">
        <w:rPr>
          <w:lang w:val="en-US"/>
        </w:rPr>
        <w:t>) absent</w:t>
      </w:r>
    </w:p>
    <w:p w14:paraId="405426F2" w14:textId="4730789D" w:rsidR="00B37632" w:rsidRDefault="00B37632" w:rsidP="00D47BD5">
      <w:pPr>
        <w:jc w:val="both"/>
        <w:rPr>
          <w:iCs/>
          <w:lang w:val="en-US"/>
        </w:rPr>
      </w:pPr>
      <w:r w:rsidRPr="007F4759">
        <w:rPr>
          <w:lang w:val="en-US"/>
        </w:rPr>
        <w:t xml:space="preserve">The epidermal evaginations of several ‘armored’ </w:t>
      </w:r>
      <w:proofErr w:type="spellStart"/>
      <w:r w:rsidRPr="007F4759">
        <w:rPr>
          <w:lang w:val="en-US"/>
        </w:rPr>
        <w:t>lobopodians</w:t>
      </w:r>
      <w:proofErr w:type="spellEnd"/>
      <w:r w:rsidRPr="007F4759">
        <w:rPr>
          <w:lang w:val="en-US"/>
        </w:rPr>
        <w:t xml:space="preserve"> are substantially sclerotized</w:t>
      </w:r>
      <w:r w:rsidR="007F4759" w:rsidRPr="007F4759">
        <w:rPr>
          <w:lang w:val="en-US"/>
        </w:rPr>
        <w:t xml:space="preserve"> </w:t>
      </w:r>
      <w:sdt>
        <w:sdtPr>
          <w:rPr>
            <w:color w:val="000000"/>
            <w:lang w:val="en-US"/>
          </w:rPr>
          <w:tag w:val="MENDELEY_CITATION_v3_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"/>
          <w:id w:val="-2146802579"/>
          <w:placeholder>
            <w:docPart w:val="DefaultPlaceholder_-1854013440"/>
          </w:placeholder>
        </w:sdtPr>
        <w:sdtContent>
          <w:r w:rsidR="00651AF7" w:rsidRPr="00651AF7">
            <w:rPr>
              <w:rFonts w:eastAsia="Times New Roman"/>
              <w:color w:val="000000"/>
            </w:rPr>
            <w:t xml:space="preserve">(Hou and Bergström 1995; Steiner </w:t>
          </w:r>
          <w:r w:rsidR="00651AF7" w:rsidRPr="00651AF7">
            <w:rPr>
              <w:rFonts w:eastAsia="Times New Roman"/>
              <w:i/>
              <w:iCs/>
              <w:color w:val="000000"/>
            </w:rPr>
            <w:t>et al.</w:t>
          </w:r>
          <w:r w:rsidR="00651AF7" w:rsidRPr="00651AF7">
            <w:rPr>
              <w:rFonts w:eastAsia="Times New Roman"/>
              <w:color w:val="000000"/>
            </w:rPr>
            <w:t xml:space="preserve"> 2012; Caron, Smith and Harvey 2013)</w:t>
          </w:r>
        </w:sdtContent>
      </w:sdt>
      <w:r w:rsidRPr="007F4759">
        <w:rPr>
          <w:rFonts w:eastAsia="Times New Roman"/>
          <w:lang w:val="en-US"/>
        </w:rPr>
        <w:t xml:space="preserve">, in contrast to those of </w:t>
      </w:r>
      <w:proofErr w:type="spellStart"/>
      <w:r w:rsidRPr="007F4759">
        <w:rPr>
          <w:i/>
          <w:lang w:val="en-US"/>
        </w:rPr>
        <w:t>Hadranax</w:t>
      </w:r>
      <w:proofErr w:type="spellEnd"/>
      <w:r w:rsidRPr="007F4759">
        <w:rPr>
          <w:lang w:val="en-US"/>
        </w:rPr>
        <w:t xml:space="preserve"> </w:t>
      </w:r>
      <w:sdt>
        <w:sdtPr>
          <w:rPr>
            <w:color w:val="000000"/>
            <w:lang w:val="en-US"/>
          </w:rPr>
          <w:tag w:val="MENDELEY_CITATION_v3_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"/>
          <w:id w:val="-1813017040"/>
          <w:placeholder>
            <w:docPart w:val="DefaultPlaceholder_-1854013440"/>
          </w:placeholder>
        </w:sdtPr>
        <w:sdtContent>
          <w:r w:rsidR="00651AF7" w:rsidRPr="00651AF7">
            <w:rPr>
              <w:color w:val="000000"/>
              <w:lang w:val="en-US"/>
            </w:rPr>
            <w:t>(Budd and Peel 1998)</w:t>
          </w:r>
        </w:sdtContent>
      </w:sdt>
      <w:r w:rsidR="007F4759" w:rsidRPr="007F4759">
        <w:rPr>
          <w:lang w:val="en-US"/>
        </w:rPr>
        <w:t xml:space="preserve"> </w:t>
      </w:r>
      <w:r w:rsidRPr="007F4759">
        <w:rPr>
          <w:lang w:val="en-US"/>
        </w:rPr>
        <w:t xml:space="preserve">and </w:t>
      </w:r>
      <w:r w:rsidRPr="007F4759">
        <w:rPr>
          <w:i/>
          <w:lang w:val="en-US"/>
        </w:rPr>
        <w:t>Kerygmachela</w:t>
      </w:r>
      <w:r w:rsidR="007F4759" w:rsidRPr="007F4759">
        <w:rPr>
          <w:iCs/>
          <w:lang w:val="en-US"/>
        </w:rPr>
        <w:t xml:space="preserve"> </w:t>
      </w:r>
      <w:sdt>
        <w:sdtPr>
          <w:rPr>
            <w:iCs/>
            <w:color w:val="000000"/>
            <w:lang w:val="en-US"/>
          </w:rPr>
          <w:tag w:val="MENDELEY_CITATION_v3_eyJjaXRhdGlvbklEIjoiTUVOREVMRVlfQ0lUQVRJT05fNjU2YzZmMjQtOThmNi00OWI2LWFiYmQtNTk2M2U2NDRiNjdiIiwicHJvcGVydGllcyI6eyJub3RlSW5kZXgiOjB9LCJpc0VkaXRlZCI6ZmFsc2UsIm1hbnVhbE92ZXJyaWRlIjp7ImlzTWFudWFsbHlPdmVycmlkZGVuIjpmYWxzZSwiY2l0ZXByb2NUZXh0IjoiKEJ1ZGQgMTk5MywgMTk5OCkiLCJtYW51YWxPdmVycmlkZVRleHQiOiIifSwiY2l0YXRpb25JdGVtcyI6W3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"/>
          <w:id w:val="974026803"/>
          <w:placeholder>
            <w:docPart w:val="DefaultPlaceholder_-1854013440"/>
          </w:placeholder>
        </w:sdtPr>
        <w:sdtContent>
          <w:r w:rsidR="00651AF7" w:rsidRPr="00651AF7">
            <w:rPr>
              <w:iCs/>
              <w:color w:val="000000"/>
              <w:lang w:val="en-US"/>
            </w:rPr>
            <w:t>(Budd 1993, 1998)</w:t>
          </w:r>
        </w:sdtContent>
      </w:sdt>
      <w:r w:rsidRPr="007F4759">
        <w:rPr>
          <w:iCs/>
          <w:lang w:val="en-US"/>
        </w:rPr>
        <w:t>.</w:t>
      </w:r>
    </w:p>
    <w:p w14:paraId="76A98D90" w14:textId="1FCAC1C7" w:rsidR="00093BF4" w:rsidRPr="007F4759" w:rsidRDefault="00093BF4" w:rsidP="00D47BD5">
      <w:pPr>
        <w:jc w:val="both"/>
        <w:rPr>
          <w:iCs/>
          <w:lang w:val="en-US"/>
        </w:rPr>
      </w:pPr>
    </w:p>
    <w:p w14:paraId="7766EA7A" w14:textId="77777777" w:rsidR="00B060E9" w:rsidRPr="003E4A65" w:rsidRDefault="00EC3144" w:rsidP="00D47BD5">
      <w:pPr>
        <w:pStyle w:val="Transformationseries"/>
        <w:spacing w:line="360" w:lineRule="auto"/>
        <w:jc w:val="both"/>
        <w:rPr>
          <w:rFonts w:ascii="Times New Roman" w:hAnsi="Times New Roman"/>
          <w:lang w:val="en-US"/>
        </w:rPr>
      </w:pPr>
      <w:r w:rsidRPr="003E4A65">
        <w:rPr>
          <w:rFonts w:ascii="Times New Roman" w:hAnsi="Times New Roman"/>
          <w:lang w:val="en-US"/>
        </w:rPr>
        <w:lastRenderedPageBreak/>
        <w:t>Sclerites consist of a stack of constituent elements</w:t>
      </w:r>
    </w:p>
    <w:p w14:paraId="423E3EFC" w14:textId="77777777" w:rsidR="00B060E9" w:rsidRPr="003E4A65" w:rsidRDefault="00B060E9" w:rsidP="00D47BD5">
      <w:pPr>
        <w:pStyle w:val="Tokendescription"/>
        <w:rPr>
          <w:lang w:val="en-US"/>
        </w:rPr>
      </w:pPr>
      <w:r w:rsidRPr="003E4A65">
        <w:rPr>
          <w:lang w:val="en-US"/>
        </w:rPr>
        <w:t xml:space="preserve">(0) absent </w:t>
      </w:r>
    </w:p>
    <w:p w14:paraId="69031C57" w14:textId="77777777" w:rsidR="00B060E9" w:rsidRPr="003E4A65" w:rsidRDefault="00B060E9" w:rsidP="00D47BD5">
      <w:pPr>
        <w:pStyle w:val="Tokendescription"/>
        <w:rPr>
          <w:lang w:val="en-US"/>
        </w:rPr>
      </w:pPr>
      <w:r w:rsidRPr="003E4A65">
        <w:rPr>
          <w:lang w:val="en-US"/>
        </w:rPr>
        <w:t>(1) present</w:t>
      </w:r>
    </w:p>
    <w:p w14:paraId="37632ACB" w14:textId="29F35871" w:rsidR="00B060E9" w:rsidRPr="00D37B97" w:rsidRDefault="00CC5946" w:rsidP="00D47BD5">
      <w:pPr>
        <w:pStyle w:val="Tokendescription"/>
        <w:rPr>
          <w:color w:val="000000" w:themeColor="text1"/>
          <w:lang w:val="en-US"/>
        </w:rPr>
      </w:pPr>
      <w:r w:rsidRPr="00D37B97">
        <w:rPr>
          <w:color w:val="000000" w:themeColor="text1"/>
          <w:lang w:val="en-US"/>
        </w:rPr>
        <w:t>(–)</w:t>
      </w:r>
      <w:r w:rsidR="00936DBE" w:rsidRPr="00D37B97">
        <w:rPr>
          <w:color w:val="000000" w:themeColor="text1"/>
          <w:lang w:val="en-US"/>
        </w:rPr>
        <w:t xml:space="preserve"> </w:t>
      </w:r>
      <w:r w:rsidR="00F23568" w:rsidRPr="00D37B97">
        <w:rPr>
          <w:color w:val="000000" w:themeColor="text1"/>
          <w:lang w:val="en-US"/>
        </w:rPr>
        <w:t xml:space="preserve">inapplicable: </w:t>
      </w:r>
      <w:r w:rsidR="00F91881" w:rsidRPr="00D37B97">
        <w:rPr>
          <w:color w:val="000000" w:themeColor="text1"/>
          <w:lang w:val="en-US"/>
        </w:rPr>
        <w:t xml:space="preserve">epidermal evaginations (Character </w:t>
      </w:r>
      <w:r w:rsidR="00915AB3" w:rsidRPr="00D37B97">
        <w:rPr>
          <w:color w:val="000000" w:themeColor="text1"/>
          <w:lang w:val="en-US"/>
        </w:rPr>
        <w:t>3</w:t>
      </w:r>
      <w:r w:rsidR="008A4D42" w:rsidRPr="00D37B97">
        <w:rPr>
          <w:color w:val="000000" w:themeColor="text1"/>
          <w:lang w:val="en-US"/>
        </w:rPr>
        <w:t>2</w:t>
      </w:r>
      <w:r w:rsidR="00F91881" w:rsidRPr="00D37B97">
        <w:rPr>
          <w:color w:val="000000" w:themeColor="text1"/>
          <w:lang w:val="en-US"/>
        </w:rPr>
        <w:t>) absent</w:t>
      </w:r>
      <w:r w:rsidR="00596516" w:rsidRPr="00D37B97">
        <w:rPr>
          <w:color w:val="000000" w:themeColor="text1"/>
          <w:lang w:val="en-US"/>
        </w:rPr>
        <w:t xml:space="preserve"> </w:t>
      </w:r>
    </w:p>
    <w:p w14:paraId="726D8AE1" w14:textId="55DFB024" w:rsidR="00B060E9" w:rsidRPr="00D37B97" w:rsidRDefault="0082133F" w:rsidP="00D47BD5">
      <w:pPr>
        <w:jc w:val="both"/>
        <w:rPr>
          <w:color w:val="000000" w:themeColor="text1"/>
          <w:lang w:val="en-US"/>
        </w:rPr>
      </w:pPr>
      <w:r w:rsidRPr="00D37B97">
        <w:rPr>
          <w:color w:val="000000" w:themeColor="text1"/>
          <w:lang w:val="en-US"/>
        </w:rPr>
        <w:t xml:space="preserve">Where sclerites are not preserved in sufficient detail to assess their construction (e.g. </w:t>
      </w:r>
      <w:proofErr w:type="spellStart"/>
      <w:r w:rsidR="003D40E3" w:rsidRPr="00D37B97">
        <w:rPr>
          <w:i/>
          <w:color w:val="000000" w:themeColor="text1"/>
          <w:lang w:val="en-US"/>
        </w:rPr>
        <w:t>Luolishania</w:t>
      </w:r>
      <w:proofErr w:type="spellEnd"/>
      <w:r w:rsidR="002B307B" w:rsidRPr="00D37B97">
        <w:rPr>
          <w:color w:val="000000" w:themeColor="text1"/>
          <w:lang w:val="en-US"/>
        </w:rPr>
        <w:t>)</w:t>
      </w:r>
      <w:r w:rsidRPr="00D37B97">
        <w:rPr>
          <w:color w:val="000000" w:themeColor="text1"/>
          <w:lang w:val="en-US"/>
        </w:rPr>
        <w:t xml:space="preserve">, this </w:t>
      </w:r>
      <w:r w:rsidR="00216074" w:rsidRPr="00D37B97">
        <w:rPr>
          <w:color w:val="000000" w:themeColor="text1"/>
          <w:lang w:val="en-US"/>
        </w:rPr>
        <w:t xml:space="preserve">character </w:t>
      </w:r>
      <w:r w:rsidRPr="00D37B97">
        <w:rPr>
          <w:color w:val="000000" w:themeColor="text1"/>
          <w:lang w:val="en-US"/>
        </w:rPr>
        <w:t>is coded as ambiguous.</w:t>
      </w:r>
      <w:r w:rsidR="00E4290A" w:rsidRPr="00D37B97">
        <w:rPr>
          <w:color w:val="000000" w:themeColor="text1"/>
          <w:lang w:val="en-US"/>
        </w:rPr>
        <w:t xml:space="preserve"> </w:t>
      </w:r>
      <w:r w:rsidR="00FD5404" w:rsidRPr="00D37B97">
        <w:rPr>
          <w:color w:val="000000" w:themeColor="text1"/>
          <w:lang w:val="en-US"/>
        </w:rPr>
        <w:t xml:space="preserve">This character is scored as present in </w:t>
      </w:r>
      <w:proofErr w:type="spellStart"/>
      <w:r w:rsidR="00205951" w:rsidRPr="00D37B97">
        <w:rPr>
          <w:i/>
          <w:color w:val="000000" w:themeColor="text1"/>
          <w:lang w:val="en-US"/>
        </w:rPr>
        <w:t>Collinsium</w:t>
      </w:r>
      <w:proofErr w:type="spellEnd"/>
      <w:r w:rsidR="008A4D42" w:rsidRPr="00D37B97">
        <w:rPr>
          <w:i/>
          <w:color w:val="000000" w:themeColor="text1"/>
          <w:lang w:val="en-US"/>
        </w:rPr>
        <w:t xml:space="preserve"> </w:t>
      </w:r>
      <w:r w:rsidR="00D37B97" w:rsidRPr="00D37B97">
        <w:rPr>
          <w:iCs/>
          <w:color w:val="000000" w:themeColor="text1"/>
          <w:lang w:val="en-US"/>
        </w:rPr>
        <w:t xml:space="preserve"> </w:t>
      </w:r>
      <w:sdt>
        <w:sdtPr>
          <w:rPr>
            <w:iCs/>
            <w:color w:val="000000"/>
            <w:lang w:val="en-US"/>
          </w:rPr>
          <w:tag w:val="MENDELEY_CITATION_v3_eyJjaXRhdGlvbklEIjoiTUVOREVMRVlfQ0lUQVRJT05fNjIzY2E5OGItMWE0ZC00MzdlLWE4YzAtZWRiYTk4M2Y2MTYz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1130164654"/>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FD5404" w:rsidRPr="00D37B97">
        <w:rPr>
          <w:iCs/>
          <w:color w:val="000000" w:themeColor="text1"/>
          <w:lang w:val="en-US"/>
        </w:rPr>
        <w:t xml:space="preserve">, </w:t>
      </w:r>
      <w:r w:rsidR="00FD5404" w:rsidRPr="00D37B97">
        <w:rPr>
          <w:color w:val="000000" w:themeColor="text1"/>
          <w:lang w:val="en-US"/>
        </w:rPr>
        <w:t xml:space="preserve">as the </w:t>
      </w:r>
      <w:r w:rsidR="00E4290A" w:rsidRPr="00D37B97">
        <w:rPr>
          <w:color w:val="000000" w:themeColor="text1"/>
          <w:lang w:val="en-US"/>
        </w:rPr>
        <w:t xml:space="preserve">structural </w:t>
      </w:r>
      <w:r w:rsidR="00FB00F6" w:rsidRPr="00D37B97">
        <w:rPr>
          <w:color w:val="000000" w:themeColor="text1"/>
          <w:lang w:val="en-US"/>
        </w:rPr>
        <w:t>organization of the dorsal spines indicates</w:t>
      </w:r>
      <w:r w:rsidR="00E4290A" w:rsidRPr="00D37B97">
        <w:rPr>
          <w:color w:val="000000" w:themeColor="text1"/>
          <w:lang w:val="en-US"/>
        </w:rPr>
        <w:t xml:space="preserve"> the presence of several constituent elements</w:t>
      </w:r>
      <w:r w:rsidR="00A13B56" w:rsidRPr="00D37B97">
        <w:rPr>
          <w:color w:val="000000" w:themeColor="text1"/>
          <w:lang w:val="en-US"/>
        </w:rPr>
        <w:t xml:space="preserve"> expressed as the cone-in-cone organization</w:t>
      </w:r>
      <w:r w:rsidR="00D37B97" w:rsidRPr="00D37B97">
        <w:rPr>
          <w:color w:val="000000" w:themeColor="text1"/>
          <w:lang w:val="en-US"/>
        </w:rPr>
        <w:t xml:space="preserve"> </w:t>
      </w:r>
      <w:sdt>
        <w:sdtPr>
          <w:rPr>
            <w:color w:val="000000"/>
            <w:lang w:val="en-US"/>
          </w:rPr>
          <w:tag w:val="MENDELEY_CITATION_v3_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"/>
          <w:id w:val="-465354628"/>
          <w:placeholder>
            <w:docPart w:val="DefaultPlaceholder_-1854013440"/>
          </w:placeholder>
        </w:sdtPr>
        <w:sdtContent>
          <w:r w:rsidR="00651AF7" w:rsidRPr="00651AF7">
            <w:rPr>
              <w:color w:val="000000"/>
              <w:lang w:val="en-US"/>
            </w:rPr>
            <w:t>(Caron, Smith and Harvey 2013)</w:t>
          </w:r>
        </w:sdtContent>
      </w:sdt>
      <w:r w:rsidR="00B903B8" w:rsidRPr="00D37B97">
        <w:rPr>
          <w:color w:val="000000" w:themeColor="text1"/>
          <w:lang w:val="en-US"/>
        </w:rPr>
        <w:t xml:space="preserve">. </w:t>
      </w:r>
      <w:proofErr w:type="spellStart"/>
      <w:r w:rsidR="00B903B8" w:rsidRPr="00D37B97">
        <w:rPr>
          <w:i/>
          <w:iCs/>
          <w:color w:val="000000" w:themeColor="text1"/>
          <w:lang w:val="en-US"/>
        </w:rPr>
        <w:t>Hallucigenia</w:t>
      </w:r>
      <w:proofErr w:type="spellEnd"/>
      <w:r w:rsidR="00B903B8" w:rsidRPr="00D37B97">
        <w:rPr>
          <w:i/>
          <w:iCs/>
          <w:color w:val="000000" w:themeColor="text1"/>
          <w:lang w:val="en-US"/>
        </w:rPr>
        <w:t xml:space="preserve"> sparsa </w:t>
      </w:r>
      <w:r w:rsidR="00B903B8" w:rsidRPr="00D37B97">
        <w:rPr>
          <w:color w:val="000000" w:themeColor="text1"/>
          <w:lang w:val="en-US"/>
        </w:rPr>
        <w:t xml:space="preserve">is also scored as present due to their dorsal spines being composed of constituent elements </w:t>
      </w:r>
      <w:sdt>
        <w:sdtPr>
          <w:rPr>
            <w:color w:val="000000"/>
            <w:lang w:val="en-US"/>
          </w:rPr>
          <w:tag w:val="MENDELEY_CITATION_v3_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"/>
          <w:id w:val="687791286"/>
          <w:placeholder>
            <w:docPart w:val="DefaultPlaceholder_-1854013440"/>
          </w:placeholder>
        </w:sdtPr>
        <w:sdtContent>
          <w:r w:rsidR="00651AF7" w:rsidRPr="00651AF7">
            <w:rPr>
              <w:color w:val="000000"/>
              <w:lang w:val="en-US"/>
            </w:rPr>
            <w:t>(Smith and Ortega-Hernández 2014)</w:t>
          </w:r>
        </w:sdtContent>
      </w:sdt>
      <w:r w:rsidR="00F913DA" w:rsidRPr="00D37B97">
        <w:rPr>
          <w:color w:val="000000" w:themeColor="text1"/>
          <w:lang w:val="en-US"/>
        </w:rPr>
        <w:t>.</w:t>
      </w:r>
    </w:p>
    <w:p w14:paraId="6F75D179"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Maximum number of </w:t>
      </w:r>
      <w:r w:rsidR="00D501A2" w:rsidRPr="003E4A65">
        <w:rPr>
          <w:rFonts w:ascii="Times New Roman" w:hAnsi="Times New Roman"/>
          <w:lang w:val="en-US"/>
        </w:rPr>
        <w:t xml:space="preserve">primary </w:t>
      </w:r>
      <w:r w:rsidRPr="003E4A65">
        <w:rPr>
          <w:rFonts w:ascii="Times New Roman" w:hAnsi="Times New Roman"/>
          <w:lang w:val="en-US"/>
        </w:rPr>
        <w:t xml:space="preserve">dorsal epidermal </w:t>
      </w:r>
      <w:r w:rsidR="00915AB3">
        <w:rPr>
          <w:rFonts w:ascii="Times New Roman" w:hAnsi="Times New Roman"/>
          <w:lang w:val="en-US"/>
        </w:rPr>
        <w:t>evaginations</w:t>
      </w:r>
      <w:r w:rsidR="00915AB3" w:rsidRPr="003E4A65">
        <w:rPr>
          <w:rFonts w:ascii="Times New Roman" w:hAnsi="Times New Roman"/>
          <w:lang w:val="en-US"/>
        </w:rPr>
        <w:t xml:space="preserve"> </w:t>
      </w:r>
      <w:r w:rsidR="00692316" w:rsidRPr="003E4A65">
        <w:rPr>
          <w:rFonts w:ascii="Times New Roman" w:hAnsi="Times New Roman"/>
          <w:lang w:val="en-US"/>
        </w:rPr>
        <w:t>above each leg pair</w:t>
      </w:r>
      <w:r w:rsidRPr="003E4A65">
        <w:rPr>
          <w:rFonts w:ascii="Times New Roman" w:hAnsi="Times New Roman"/>
          <w:lang w:val="en-US"/>
        </w:rPr>
        <w:t xml:space="preserve"> </w:t>
      </w:r>
    </w:p>
    <w:p w14:paraId="15F1F2FD" w14:textId="77777777" w:rsidR="00700E61" w:rsidRPr="003E4A65" w:rsidRDefault="00700E61" w:rsidP="00D47BD5">
      <w:pPr>
        <w:pStyle w:val="Tokendescription"/>
        <w:tabs>
          <w:tab w:val="left" w:pos="5387"/>
        </w:tabs>
        <w:rPr>
          <w:lang w:val="en-US"/>
        </w:rPr>
      </w:pPr>
      <w:r w:rsidRPr="003E4A65">
        <w:rPr>
          <w:lang w:val="en-US"/>
        </w:rPr>
        <w:t>(0) one</w:t>
      </w:r>
      <w:r w:rsidR="00DF315C" w:rsidRPr="003E4A65">
        <w:rPr>
          <w:lang w:val="en-US"/>
        </w:rPr>
        <w:tab/>
      </w:r>
    </w:p>
    <w:p w14:paraId="7E039A44" w14:textId="77777777" w:rsidR="00B060E9" w:rsidRPr="003E4A65" w:rsidRDefault="00B060E9" w:rsidP="00D47BD5">
      <w:pPr>
        <w:pStyle w:val="Tokendescription"/>
        <w:rPr>
          <w:lang w:val="en-US"/>
        </w:rPr>
      </w:pPr>
      <w:r w:rsidRPr="003E4A65">
        <w:rPr>
          <w:lang w:val="en-US"/>
        </w:rPr>
        <w:t>(</w:t>
      </w:r>
      <w:r w:rsidR="00700E61" w:rsidRPr="003E4A65">
        <w:rPr>
          <w:lang w:val="en-US"/>
        </w:rPr>
        <w:t>1</w:t>
      </w:r>
      <w:r w:rsidRPr="003E4A65">
        <w:rPr>
          <w:lang w:val="en-US"/>
        </w:rPr>
        <w:t xml:space="preserve">) two </w:t>
      </w:r>
    </w:p>
    <w:p w14:paraId="6B42120B" w14:textId="77777777" w:rsidR="00B060E9" w:rsidRPr="00EA025E" w:rsidRDefault="00700E61" w:rsidP="00D47BD5">
      <w:pPr>
        <w:pStyle w:val="Tokendescription"/>
        <w:rPr>
          <w:color w:val="000000" w:themeColor="text1"/>
          <w:lang w:val="en-US"/>
        </w:rPr>
      </w:pPr>
      <w:r w:rsidRPr="00EA025E">
        <w:rPr>
          <w:color w:val="000000" w:themeColor="text1"/>
          <w:lang w:val="en-US"/>
        </w:rPr>
        <w:t>(2</w:t>
      </w:r>
      <w:r w:rsidR="00B060E9" w:rsidRPr="00EA025E">
        <w:rPr>
          <w:color w:val="000000" w:themeColor="text1"/>
          <w:lang w:val="en-US"/>
        </w:rPr>
        <w:t>) three</w:t>
      </w:r>
    </w:p>
    <w:p w14:paraId="60BB2D33" w14:textId="77777777" w:rsidR="00B060E9" w:rsidRPr="00EA025E" w:rsidRDefault="00700E61" w:rsidP="00D47BD5">
      <w:pPr>
        <w:pStyle w:val="Tokendescription"/>
        <w:rPr>
          <w:color w:val="000000" w:themeColor="text1"/>
          <w:lang w:val="en-US"/>
        </w:rPr>
      </w:pPr>
      <w:r w:rsidRPr="00EA025E">
        <w:rPr>
          <w:color w:val="000000" w:themeColor="text1"/>
          <w:lang w:val="en-US"/>
        </w:rPr>
        <w:t>(3</w:t>
      </w:r>
      <w:r w:rsidR="00B060E9" w:rsidRPr="00EA025E">
        <w:rPr>
          <w:color w:val="000000" w:themeColor="text1"/>
          <w:lang w:val="en-US"/>
        </w:rPr>
        <w:t xml:space="preserve">) four </w:t>
      </w:r>
    </w:p>
    <w:p w14:paraId="07C1EB73" w14:textId="77777777" w:rsidR="00407C04" w:rsidRPr="00EA025E" w:rsidRDefault="00407C04" w:rsidP="00D47BD5">
      <w:pPr>
        <w:pStyle w:val="Tokendescription"/>
        <w:rPr>
          <w:color w:val="000000" w:themeColor="text1"/>
          <w:lang w:val="en-US"/>
        </w:rPr>
      </w:pPr>
      <w:r w:rsidRPr="00EA025E">
        <w:rPr>
          <w:color w:val="000000" w:themeColor="text1"/>
          <w:lang w:val="en-US"/>
        </w:rPr>
        <w:t>(4) five</w:t>
      </w:r>
    </w:p>
    <w:p w14:paraId="35726029" w14:textId="7B64B36F" w:rsidR="00CD0EF2" w:rsidRPr="00EA025E" w:rsidRDefault="00CD0EF2" w:rsidP="00D47BD5">
      <w:pPr>
        <w:pStyle w:val="Tokendescription"/>
        <w:rPr>
          <w:i w:val="0"/>
          <w:color w:val="000000" w:themeColor="text1"/>
          <w:lang w:val="en-US"/>
        </w:rPr>
      </w:pPr>
      <w:r w:rsidRPr="00EA025E">
        <w:rPr>
          <w:color w:val="000000" w:themeColor="text1"/>
          <w:lang w:val="en-US"/>
        </w:rPr>
        <w:t xml:space="preserve">(5) </w:t>
      </w:r>
      <w:r w:rsidR="009877EE" w:rsidRPr="00EA025E">
        <w:rPr>
          <w:color w:val="000000" w:themeColor="text1"/>
          <w:lang w:val="en-US"/>
        </w:rPr>
        <w:t xml:space="preserve">six and above </w:t>
      </w:r>
    </w:p>
    <w:p w14:paraId="7FDFE65F" w14:textId="77777777" w:rsidR="00EE1EF6" w:rsidRPr="00EA025E" w:rsidRDefault="00CC5946" w:rsidP="00D47BD5">
      <w:pPr>
        <w:pStyle w:val="Tokendescription"/>
        <w:rPr>
          <w:color w:val="000000" w:themeColor="text1"/>
          <w:lang w:val="en-US"/>
        </w:rPr>
      </w:pPr>
      <w:r w:rsidRPr="00EA025E">
        <w:rPr>
          <w:color w:val="000000" w:themeColor="text1"/>
          <w:lang w:val="en-US"/>
        </w:rPr>
        <w:t>(–)</w:t>
      </w:r>
      <w:r w:rsidR="00EE1EF6" w:rsidRPr="00EA025E">
        <w:rPr>
          <w:color w:val="000000" w:themeColor="text1"/>
          <w:lang w:val="en-US"/>
        </w:rPr>
        <w:t xml:space="preserve"> </w:t>
      </w:r>
      <w:r w:rsidR="00F23568" w:rsidRPr="00EA025E">
        <w:rPr>
          <w:color w:val="000000" w:themeColor="text1"/>
          <w:lang w:val="en-US"/>
        </w:rPr>
        <w:t xml:space="preserve">inapplicable: </w:t>
      </w:r>
      <w:r w:rsidR="00EE1EF6" w:rsidRPr="00EA025E">
        <w:rPr>
          <w:color w:val="000000" w:themeColor="text1"/>
          <w:lang w:val="en-US"/>
        </w:rPr>
        <w:t xml:space="preserve">epidermal </w:t>
      </w:r>
      <w:r w:rsidR="008A74FA" w:rsidRPr="00EA025E">
        <w:rPr>
          <w:color w:val="000000" w:themeColor="text1"/>
          <w:lang w:val="en-US"/>
        </w:rPr>
        <w:t>evaginations</w:t>
      </w:r>
      <w:r w:rsidR="00EE1EF6" w:rsidRPr="00EA025E">
        <w:rPr>
          <w:color w:val="000000" w:themeColor="text1"/>
          <w:lang w:val="en-US"/>
        </w:rPr>
        <w:t xml:space="preserve"> </w:t>
      </w:r>
      <w:r w:rsidR="00875F26" w:rsidRPr="00EA025E">
        <w:rPr>
          <w:color w:val="000000" w:themeColor="text1"/>
          <w:lang w:val="en-US"/>
        </w:rPr>
        <w:t>(</w:t>
      </w:r>
      <w:r w:rsidR="00E818EB" w:rsidRPr="00EA025E">
        <w:rPr>
          <w:color w:val="000000" w:themeColor="text1"/>
          <w:lang w:val="en-US"/>
        </w:rPr>
        <w:t xml:space="preserve">Character </w:t>
      </w:r>
      <w:r w:rsidR="00915AB3" w:rsidRPr="00EA025E">
        <w:rPr>
          <w:color w:val="000000" w:themeColor="text1"/>
          <w:lang w:val="en-US"/>
        </w:rPr>
        <w:t>3</w:t>
      </w:r>
      <w:r w:rsidR="008A74FA" w:rsidRPr="00EA025E">
        <w:rPr>
          <w:color w:val="000000" w:themeColor="text1"/>
          <w:lang w:val="en-US"/>
        </w:rPr>
        <w:t>2</w:t>
      </w:r>
      <w:r w:rsidR="007C347F" w:rsidRPr="00EA025E">
        <w:rPr>
          <w:color w:val="000000" w:themeColor="text1"/>
          <w:lang w:val="en-US"/>
        </w:rPr>
        <w:t>)</w:t>
      </w:r>
      <w:r w:rsidR="00987070" w:rsidRPr="00EA025E">
        <w:rPr>
          <w:color w:val="000000" w:themeColor="text1"/>
          <w:lang w:val="en-US"/>
        </w:rPr>
        <w:t xml:space="preserve"> absent</w:t>
      </w:r>
    </w:p>
    <w:p w14:paraId="4B95D6C7" w14:textId="0FC67267" w:rsidR="00370A16" w:rsidRDefault="00462356" w:rsidP="00D47BD5">
      <w:pPr>
        <w:jc w:val="both"/>
        <w:rPr>
          <w:color w:val="000000" w:themeColor="text1"/>
          <w:lang w:val="en-US"/>
        </w:rPr>
      </w:pPr>
      <w:proofErr w:type="spellStart"/>
      <w:r w:rsidRPr="00EA025E">
        <w:rPr>
          <w:i/>
          <w:color w:val="000000" w:themeColor="text1"/>
          <w:lang w:val="en-US"/>
        </w:rPr>
        <w:t>Cricocosmia</w:t>
      </w:r>
      <w:proofErr w:type="spellEnd"/>
      <w:r w:rsidRPr="00EA025E">
        <w:rPr>
          <w:i/>
          <w:color w:val="000000" w:themeColor="text1"/>
          <w:lang w:val="en-US"/>
        </w:rPr>
        <w:t xml:space="preserve"> </w:t>
      </w:r>
      <w:r w:rsidRPr="00EA025E">
        <w:rPr>
          <w:color w:val="000000" w:themeColor="text1"/>
          <w:lang w:val="en-US"/>
        </w:rPr>
        <w:t xml:space="preserve">is scored as having paired epidermal specializations </w:t>
      </w:r>
      <w:sdt>
        <w:sdtPr>
          <w:rPr>
            <w:color w:val="000000"/>
            <w:lang w:val="en-US"/>
          </w:rPr>
          <w:tag w:val="MENDELEY_CITATION_v3_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"/>
          <w:id w:val="-1143727951"/>
          <w:placeholder>
            <w:docPart w:val="DefaultPlaceholder_-1854013440"/>
          </w:placeholder>
        </w:sdtPr>
        <w:sdtContent>
          <w:r w:rsidR="00651AF7" w:rsidRPr="00651AF7">
            <w:rPr>
              <w:rFonts w:eastAsia="Times New Roman"/>
              <w:color w:val="000000"/>
            </w:rPr>
            <w:t xml:space="preserve">(Han </w:t>
          </w:r>
          <w:r w:rsidR="00651AF7" w:rsidRPr="00651AF7">
            <w:rPr>
              <w:rFonts w:eastAsia="Times New Roman"/>
              <w:i/>
              <w:iCs/>
              <w:color w:val="000000"/>
            </w:rPr>
            <w:t>et al.</w:t>
          </w:r>
          <w:r w:rsidR="00651AF7" w:rsidRPr="00651AF7">
            <w:rPr>
              <w:rFonts w:eastAsia="Times New Roman"/>
              <w:color w:val="000000"/>
            </w:rPr>
            <w:t xml:space="preserve"> 2007)</w:t>
          </w:r>
        </w:sdtContent>
      </w:sdt>
      <w:r w:rsidRPr="00EA025E">
        <w:rPr>
          <w:color w:val="000000" w:themeColor="text1"/>
          <w:lang w:val="en-US"/>
        </w:rPr>
        <w:t xml:space="preserve">. </w:t>
      </w:r>
      <w:proofErr w:type="spellStart"/>
      <w:r w:rsidR="00715728" w:rsidRPr="00EA025E">
        <w:rPr>
          <w:i/>
          <w:color w:val="000000" w:themeColor="text1"/>
          <w:lang w:val="en-US"/>
        </w:rPr>
        <w:t>Cardiodictyon</w:t>
      </w:r>
      <w:proofErr w:type="spellEnd"/>
      <w:r w:rsidR="00715728" w:rsidRPr="00EA025E">
        <w:rPr>
          <w:color w:val="000000" w:themeColor="text1"/>
          <w:lang w:val="en-US"/>
        </w:rPr>
        <w:t xml:space="preserve"> </w:t>
      </w:r>
      <w:r w:rsidR="00AE1208" w:rsidRPr="00EA025E">
        <w:rPr>
          <w:color w:val="000000" w:themeColor="text1"/>
          <w:lang w:val="en-US"/>
        </w:rPr>
        <w:t>is</w:t>
      </w:r>
      <w:r w:rsidRPr="00EA025E">
        <w:rPr>
          <w:color w:val="000000" w:themeColor="text1"/>
          <w:lang w:val="en-US"/>
        </w:rPr>
        <w:t xml:space="preserve"> also coded</w:t>
      </w:r>
      <w:r w:rsidR="00AE1208" w:rsidRPr="00EA025E">
        <w:rPr>
          <w:color w:val="000000" w:themeColor="text1"/>
          <w:lang w:val="en-US"/>
        </w:rPr>
        <w:t xml:space="preserve"> </w:t>
      </w:r>
      <w:r w:rsidRPr="00EA025E">
        <w:rPr>
          <w:color w:val="000000" w:themeColor="text1"/>
          <w:lang w:val="en-US"/>
        </w:rPr>
        <w:t>with</w:t>
      </w:r>
      <w:r w:rsidR="00715728" w:rsidRPr="00EA025E">
        <w:rPr>
          <w:color w:val="000000" w:themeColor="text1"/>
          <w:lang w:val="en-US"/>
        </w:rPr>
        <w:t xml:space="preserve"> two epidermal specializations (</w:t>
      </w:r>
      <w:r w:rsidR="00B37632" w:rsidRPr="00EA025E">
        <w:rPr>
          <w:color w:val="000000" w:themeColor="text1"/>
          <w:lang w:val="en-US"/>
        </w:rPr>
        <w:t>s</w:t>
      </w:r>
      <w:r w:rsidR="00CB68BA" w:rsidRPr="00EA025E">
        <w:rPr>
          <w:color w:val="000000" w:themeColor="text1"/>
          <w:lang w:val="en-US"/>
        </w:rPr>
        <w:t>tate</w:t>
      </w:r>
      <w:r w:rsidR="00715728" w:rsidRPr="00EA025E">
        <w:rPr>
          <w:color w:val="000000" w:themeColor="text1"/>
          <w:lang w:val="en-US"/>
        </w:rPr>
        <w:t xml:space="preserve"> </w:t>
      </w:r>
      <w:r w:rsidR="00114D29" w:rsidRPr="00EA025E">
        <w:rPr>
          <w:color w:val="000000" w:themeColor="text1"/>
          <w:lang w:val="en-US"/>
        </w:rPr>
        <w:t>1</w:t>
      </w:r>
      <w:r w:rsidR="00715728" w:rsidRPr="00EA025E">
        <w:rPr>
          <w:color w:val="000000" w:themeColor="text1"/>
          <w:lang w:val="en-US"/>
        </w:rPr>
        <w:t>),</w:t>
      </w:r>
      <w:r w:rsidR="00B060E9" w:rsidRPr="00EA025E">
        <w:rPr>
          <w:color w:val="000000" w:themeColor="text1"/>
          <w:lang w:val="en-US"/>
        </w:rPr>
        <w:t xml:space="preserve"> following suggestions that the apparently single dorsal sclerite is formed by </w:t>
      </w:r>
      <w:r w:rsidR="00CE4319" w:rsidRPr="00EA025E">
        <w:rPr>
          <w:color w:val="000000" w:themeColor="text1"/>
          <w:lang w:val="en-US"/>
        </w:rPr>
        <w:t xml:space="preserve">the </w:t>
      </w:r>
      <w:r w:rsidR="00B060E9" w:rsidRPr="00EA025E">
        <w:rPr>
          <w:color w:val="000000" w:themeColor="text1"/>
          <w:lang w:val="en-US"/>
        </w:rPr>
        <w:t xml:space="preserve">fusion of a pair of elements </w:t>
      </w:r>
      <w:sdt>
        <w:sdtPr>
          <w:rPr>
            <w:color w:val="000000"/>
            <w:lang w:val="en-US"/>
          </w:rPr>
          <w:tag w:val="MENDELEY_CITATION_v3_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"/>
          <w:id w:val="-1054845109"/>
          <w:placeholder>
            <w:docPart w:val="DefaultPlaceholder_-1854013440"/>
          </w:placeholder>
        </w:sdtPr>
        <w:sdtContent>
          <w:r w:rsidR="00651AF7" w:rsidRPr="00651AF7">
            <w:rPr>
              <w:color w:val="000000"/>
              <w:lang w:val="en-US"/>
            </w:rPr>
            <w:t>(Liu and Dunlop 2014)</w:t>
          </w:r>
        </w:sdtContent>
      </w:sdt>
      <w:r w:rsidR="00B80B10" w:rsidRPr="00EA025E">
        <w:rPr>
          <w:color w:val="000000" w:themeColor="text1"/>
          <w:lang w:val="en-US"/>
        </w:rPr>
        <w:t>.</w:t>
      </w:r>
      <w:r w:rsidR="00C74780" w:rsidRPr="00EA025E">
        <w:rPr>
          <w:color w:val="000000" w:themeColor="text1"/>
          <w:lang w:val="en-US"/>
        </w:rPr>
        <w:t xml:space="preserve"> The sclerite</w:t>
      </w:r>
      <w:r w:rsidR="00EE65B4" w:rsidRPr="00EA025E">
        <w:rPr>
          <w:color w:val="000000" w:themeColor="text1"/>
          <w:lang w:val="en-US"/>
        </w:rPr>
        <w:t>-</w:t>
      </w:r>
      <w:r w:rsidR="00C74780" w:rsidRPr="00EA025E">
        <w:rPr>
          <w:color w:val="000000" w:themeColor="text1"/>
          <w:lang w:val="en-US"/>
        </w:rPr>
        <w:t xml:space="preserve">series in </w:t>
      </w:r>
      <w:proofErr w:type="spellStart"/>
      <w:r w:rsidR="00205951" w:rsidRPr="00EA025E">
        <w:rPr>
          <w:i/>
          <w:color w:val="000000" w:themeColor="text1"/>
          <w:lang w:val="en-US"/>
        </w:rPr>
        <w:t>Collinsium</w:t>
      </w:r>
      <w:proofErr w:type="spellEnd"/>
      <w:r w:rsidR="00205951" w:rsidRPr="00EA025E">
        <w:rPr>
          <w:color w:val="000000" w:themeColor="text1"/>
          <w:lang w:val="en-US"/>
        </w:rPr>
        <w:t xml:space="preserve"> </w:t>
      </w:r>
      <w:r w:rsidR="00C74780" w:rsidRPr="00EA025E">
        <w:rPr>
          <w:color w:val="000000" w:themeColor="text1"/>
          <w:lang w:val="en-US"/>
        </w:rPr>
        <w:t>consist of five epidermal specializations, including a long dorsal spine, two shorter dorsolateral spines</w:t>
      </w:r>
      <w:r w:rsidR="00CF4048" w:rsidRPr="00EA025E">
        <w:rPr>
          <w:color w:val="000000" w:themeColor="text1"/>
          <w:lang w:val="en-US"/>
        </w:rPr>
        <w:t>, and two smaller lateral spine</w:t>
      </w:r>
      <w:r w:rsidR="00FB5162" w:rsidRPr="00EA025E">
        <w:rPr>
          <w:color w:val="000000" w:themeColor="text1"/>
          <w:lang w:val="en-US"/>
        </w:rPr>
        <w:t>s</w:t>
      </w:r>
      <w:r w:rsidR="00EA025E" w:rsidRPr="00EA025E">
        <w:rPr>
          <w:color w:val="000000" w:themeColor="text1"/>
          <w:lang w:val="en-US"/>
        </w:rPr>
        <w:t xml:space="preserve"> </w:t>
      </w:r>
      <w:sdt>
        <w:sdtPr>
          <w:rPr>
            <w:color w:val="000000"/>
            <w:lang w:val="en-US"/>
          </w:rPr>
          <w:tag w:val="MENDELEY_CITATION_v3_eyJjaXRhdGlvbklEIjoiTUVOREVMRVlfQ0lUQVRJT05fZDcyYTgxNDktMmRlYi00MzQwLWE2ODAtNmMyYmE0YWUyYmNl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1248879812"/>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C74780" w:rsidRPr="00EA025E">
        <w:rPr>
          <w:color w:val="000000" w:themeColor="text1"/>
          <w:lang w:val="en-US"/>
        </w:rPr>
        <w:t>.</w:t>
      </w:r>
      <w:r w:rsidR="00166741" w:rsidRPr="00EA025E">
        <w:rPr>
          <w:color w:val="000000" w:themeColor="text1"/>
          <w:lang w:val="en-US"/>
        </w:rPr>
        <w:t xml:space="preserve"> </w:t>
      </w:r>
      <w:proofErr w:type="spellStart"/>
      <w:r w:rsidR="009877EE" w:rsidRPr="00EA025E">
        <w:rPr>
          <w:i/>
          <w:iCs/>
          <w:color w:val="000000" w:themeColor="text1"/>
          <w:lang w:val="en-US"/>
        </w:rPr>
        <w:t>Collinsovermis</w:t>
      </w:r>
      <w:proofErr w:type="spellEnd"/>
      <w:r w:rsidR="009877EE" w:rsidRPr="00EA025E">
        <w:rPr>
          <w:i/>
          <w:iCs/>
          <w:color w:val="000000" w:themeColor="text1"/>
          <w:lang w:val="en-US"/>
        </w:rPr>
        <w:t xml:space="preserve"> </w:t>
      </w:r>
      <w:r w:rsidR="009877EE" w:rsidRPr="00EA025E">
        <w:rPr>
          <w:color w:val="000000" w:themeColor="text1"/>
          <w:lang w:val="en-US"/>
        </w:rPr>
        <w:t xml:space="preserve">is scored based on the redescription of the Burgess Shale Collins’ monster </w:t>
      </w:r>
      <w:sdt>
        <w:sdtPr>
          <w:rPr>
            <w:color w:val="000000"/>
            <w:lang w:val="en-US"/>
          </w:rPr>
          <w:tag w:val="MENDELEY_CITATION_v3_eyJjaXRhdGlvbklEIjoiTUVOREVMRVlfQ0lUQVRJT05fNjViNjAwZjMtZWQ1NC00ODQ2LWExODgtMzJlMjEyZjRiYTVh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1178888295"/>
          <w:placeholder>
            <w:docPart w:val="DefaultPlaceholder_-1854013440"/>
          </w:placeholder>
        </w:sdtPr>
        <w:sdtContent>
          <w:r w:rsidR="00651AF7" w:rsidRPr="00651AF7">
            <w:rPr>
              <w:color w:val="000000"/>
              <w:lang w:val="en-US"/>
            </w:rPr>
            <w:t>(Caron and Aria 2020)</w:t>
          </w:r>
        </w:sdtContent>
      </w:sdt>
      <w:r w:rsidR="009877EE" w:rsidRPr="00EA025E">
        <w:rPr>
          <w:color w:val="000000" w:themeColor="text1"/>
          <w:lang w:val="en-US"/>
        </w:rPr>
        <w:t xml:space="preserve">. </w:t>
      </w:r>
      <w:proofErr w:type="spellStart"/>
      <w:r w:rsidR="009877EE" w:rsidRPr="00EA025E">
        <w:rPr>
          <w:i/>
          <w:iCs/>
          <w:color w:val="000000" w:themeColor="text1"/>
          <w:lang w:val="en-US"/>
        </w:rPr>
        <w:t>Acinocricus</w:t>
      </w:r>
      <w:proofErr w:type="spellEnd"/>
      <w:r w:rsidR="009877EE" w:rsidRPr="00EA025E">
        <w:rPr>
          <w:i/>
          <w:iCs/>
          <w:color w:val="000000" w:themeColor="text1"/>
          <w:lang w:val="en-US"/>
        </w:rPr>
        <w:t xml:space="preserve"> </w:t>
      </w:r>
      <w:r w:rsidR="009877EE" w:rsidRPr="00EA025E">
        <w:rPr>
          <w:color w:val="000000" w:themeColor="text1"/>
          <w:lang w:val="en-US"/>
        </w:rPr>
        <w:t xml:space="preserve">is scored based on </w:t>
      </w:r>
      <w:r w:rsidR="007E0C63" w:rsidRPr="00EA025E">
        <w:rPr>
          <w:color w:val="000000" w:themeColor="text1"/>
          <w:lang w:val="en-US"/>
        </w:rPr>
        <w:t>reassessment of the holotype and other type materials</w:t>
      </w:r>
      <w:r w:rsidR="009877EE" w:rsidRPr="00EA025E">
        <w:rPr>
          <w:color w:val="000000" w:themeColor="text1"/>
          <w:lang w:val="en-US"/>
        </w:rPr>
        <w:t xml:space="preserve"> </w:t>
      </w:r>
      <w:sdt>
        <w:sdtPr>
          <w:rPr>
            <w:color w:val="000000"/>
            <w:lang w:val="en-US"/>
          </w:rPr>
          <w:tag w:val="MENDELEY_CITATION_v3_eyJjaXRhdGlvbklEIjoiTUVOREVMRVlfQ0lUQVRJT05fOWY0OWU0NjQtZTM4MC00MGZhLWE0YzktZTQ5ZTQ1YjcwMjY5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1683822476"/>
          <w:placeholder>
            <w:docPart w:val="E107BFC8FA523B4387D80BADB683040E"/>
          </w:placeholder>
        </w:sdtPr>
        <w:sdtContent>
          <w:r w:rsidR="00651AF7" w:rsidRPr="00651AF7">
            <w:rPr>
              <w:color w:val="000000"/>
              <w:lang w:val="en-US"/>
            </w:rPr>
            <w:t>(Caron and Aria 2020)</w:t>
          </w:r>
        </w:sdtContent>
      </w:sdt>
      <w:r w:rsidR="007623A4" w:rsidRPr="00EA025E">
        <w:rPr>
          <w:color w:val="000000" w:themeColor="text1"/>
          <w:lang w:val="en-US"/>
        </w:rPr>
        <w:t>.</w:t>
      </w:r>
      <w:r w:rsidR="00166741" w:rsidRPr="00EA025E">
        <w:rPr>
          <w:color w:val="000000" w:themeColor="text1"/>
          <w:lang w:val="en-US"/>
        </w:rPr>
        <w:t xml:space="preserve"> </w:t>
      </w:r>
      <w:r w:rsidR="002E7308" w:rsidRPr="00EA025E">
        <w:rPr>
          <w:color w:val="000000" w:themeColor="text1"/>
          <w:lang w:val="en-US"/>
        </w:rPr>
        <w:t xml:space="preserve">This character is scored as uncertain in </w:t>
      </w:r>
      <w:proofErr w:type="spellStart"/>
      <w:r w:rsidR="002E7308" w:rsidRPr="00EA025E">
        <w:rPr>
          <w:color w:val="000000" w:themeColor="text1"/>
          <w:lang w:val="en-US"/>
        </w:rPr>
        <w:t>Heterotardigrada</w:t>
      </w:r>
      <w:proofErr w:type="spellEnd"/>
      <w:r w:rsidR="002E7308" w:rsidRPr="00EA025E">
        <w:rPr>
          <w:color w:val="000000" w:themeColor="text1"/>
          <w:lang w:val="en-US"/>
        </w:rPr>
        <w:t xml:space="preserve"> given the complex integration of dorsal plates in these organisms. </w:t>
      </w:r>
      <w:r w:rsidR="00C74780" w:rsidRPr="00EA025E">
        <w:rPr>
          <w:color w:val="000000" w:themeColor="text1"/>
          <w:lang w:val="en-US"/>
        </w:rPr>
        <w:t xml:space="preserve">  </w:t>
      </w:r>
    </w:p>
    <w:p w14:paraId="752DD5F5" w14:textId="77777777" w:rsidR="00780764" w:rsidRDefault="00780764" w:rsidP="00D47BD5">
      <w:pPr>
        <w:jc w:val="both"/>
        <w:rPr>
          <w:color w:val="000000" w:themeColor="text1"/>
          <w:lang w:val="en-US"/>
        </w:rPr>
      </w:pPr>
    </w:p>
    <w:p w14:paraId="1BFF23DF" w14:textId="77777777" w:rsidR="00780764" w:rsidRDefault="00780764" w:rsidP="00D47BD5">
      <w:pPr>
        <w:jc w:val="both"/>
        <w:rPr>
          <w:color w:val="000000" w:themeColor="text1"/>
          <w:lang w:val="en-US"/>
        </w:rPr>
      </w:pPr>
    </w:p>
    <w:p w14:paraId="791DC50F" w14:textId="6DCBE799" w:rsidR="00780764" w:rsidRDefault="00780764" w:rsidP="00780764">
      <w:pPr>
        <w:pStyle w:val="Transformationseries"/>
      </w:pPr>
      <w:r>
        <w:lastRenderedPageBreak/>
        <w:t>Dorsal sclerotized spine-like evaginations of variable length along the body</w:t>
      </w:r>
    </w:p>
    <w:p w14:paraId="631DB35F" w14:textId="20A3D912" w:rsidR="00780764" w:rsidRPr="004A51A4" w:rsidRDefault="00780764" w:rsidP="00780764">
      <w:pPr>
        <w:rPr>
          <w:i/>
          <w:iCs/>
          <w:lang w:val="en-CA" w:eastAsia="en-US"/>
        </w:rPr>
      </w:pPr>
      <w:r w:rsidRPr="004A51A4">
        <w:rPr>
          <w:i/>
          <w:iCs/>
          <w:lang w:val="en-CA" w:eastAsia="en-US"/>
        </w:rPr>
        <w:t>(0) similar length along body</w:t>
      </w:r>
    </w:p>
    <w:p w14:paraId="3CE51D9A" w14:textId="738E3086" w:rsidR="00780764" w:rsidRPr="004A51A4" w:rsidRDefault="00780764" w:rsidP="00780764">
      <w:pPr>
        <w:rPr>
          <w:i/>
          <w:iCs/>
          <w:lang w:val="en-CA" w:eastAsia="en-US"/>
        </w:rPr>
      </w:pPr>
      <w:r w:rsidRPr="004A51A4">
        <w:rPr>
          <w:i/>
          <w:iCs/>
          <w:lang w:val="en-CA" w:eastAsia="en-US"/>
        </w:rPr>
        <w:t>(1) variable length along the body</w:t>
      </w:r>
    </w:p>
    <w:p w14:paraId="613EFADE" w14:textId="17604AD3" w:rsidR="00780764" w:rsidRPr="004A51A4" w:rsidRDefault="00780764" w:rsidP="00780764">
      <w:pPr>
        <w:spacing w:after="240"/>
        <w:ind w:left="360" w:hanging="360"/>
        <w:jc w:val="both"/>
        <w:rPr>
          <w:i/>
          <w:iCs/>
          <w:lang w:val="en-CA" w:eastAsia="en-US"/>
        </w:rPr>
      </w:pPr>
      <w:r w:rsidRPr="004A51A4">
        <w:rPr>
          <w:i/>
          <w:iCs/>
          <w:lang w:val="en-CA" w:eastAsia="en-US"/>
        </w:rPr>
        <w:t>(–) inapplicable: epidermal evaginations (Character 32) absent; epidermal evaginations taller than wide (Character 33) absent</w:t>
      </w:r>
    </w:p>
    <w:p w14:paraId="1F9BF83C" w14:textId="159CFD18" w:rsidR="00342D4B" w:rsidRPr="00780764" w:rsidRDefault="00780764" w:rsidP="00780764">
      <w:pPr>
        <w:jc w:val="both"/>
        <w:rPr>
          <w:lang w:val="en-CA" w:eastAsia="en-US"/>
        </w:rPr>
      </w:pPr>
      <w:r>
        <w:rPr>
          <w:lang w:val="en-CA" w:eastAsia="en-US"/>
        </w:rPr>
        <w:t>The</w:t>
      </w:r>
      <w:r w:rsidRPr="00780764">
        <w:t xml:space="preserve"> </w:t>
      </w:r>
      <w:r w:rsidRPr="00780764">
        <w:rPr>
          <w:lang w:val="en-CA" w:eastAsia="en-US"/>
        </w:rPr>
        <w:t xml:space="preserve">dorsolateral spines in most armored </w:t>
      </w:r>
      <w:proofErr w:type="spellStart"/>
      <w:r w:rsidRPr="00780764">
        <w:rPr>
          <w:lang w:val="en-CA" w:eastAsia="en-US"/>
        </w:rPr>
        <w:t>lobopodians</w:t>
      </w:r>
      <w:proofErr w:type="spellEnd"/>
      <w:r w:rsidRPr="00780764">
        <w:rPr>
          <w:lang w:val="en-CA" w:eastAsia="en-US"/>
        </w:rPr>
        <w:t xml:space="preserve"> maintain a similar length throughout the body (e.g.,</w:t>
      </w:r>
      <w:r>
        <w:rPr>
          <w:lang w:val="en-CA" w:eastAsia="en-US"/>
        </w:rPr>
        <w:t xml:space="preserve"> </w:t>
      </w:r>
      <w:proofErr w:type="spellStart"/>
      <w:r w:rsidRPr="00780764">
        <w:rPr>
          <w:i/>
          <w:iCs/>
          <w:lang w:val="en-CA" w:eastAsia="en-US"/>
        </w:rPr>
        <w:t>Hallucigenia</w:t>
      </w:r>
      <w:proofErr w:type="spellEnd"/>
      <w:r w:rsidRPr="00780764">
        <w:rPr>
          <w:lang w:val="en-CA" w:eastAsia="en-US"/>
        </w:rPr>
        <w:t xml:space="preserve"> </w:t>
      </w:r>
      <w:r w:rsidRPr="00780764">
        <w:rPr>
          <w:i/>
          <w:iCs/>
          <w:lang w:val="en-CA" w:eastAsia="en-US"/>
        </w:rPr>
        <w:t>sparsa</w:t>
      </w:r>
      <w:r w:rsidRPr="00780764">
        <w:rPr>
          <w:lang w:val="en-CA" w:eastAsia="en-US"/>
        </w:rPr>
        <w:t>). Spines</w:t>
      </w:r>
      <w:r>
        <w:rPr>
          <w:lang w:val="en-CA" w:eastAsia="en-US"/>
        </w:rPr>
        <w:t xml:space="preserve"> with variable length are observed in </w:t>
      </w:r>
      <w:proofErr w:type="spellStart"/>
      <w:r w:rsidRPr="00780764">
        <w:rPr>
          <w:i/>
          <w:iCs/>
          <w:lang w:val="en-CA" w:eastAsia="en-US"/>
        </w:rPr>
        <w:t>Collinsium</w:t>
      </w:r>
      <w:proofErr w:type="spellEnd"/>
      <w:r>
        <w:rPr>
          <w:lang w:val="en-CA" w:eastAsia="en-US"/>
        </w:rPr>
        <w:t xml:space="preserve"> </w:t>
      </w:r>
      <w:sdt>
        <w:sdtPr>
          <w:rPr>
            <w:color w:val="000000"/>
            <w:lang w:val="en-CA" w:eastAsia="en-US"/>
          </w:rPr>
          <w:tag w:val="MENDELEY_CITATION_v3_eyJjaXRhdGlvbklEIjoiTUVOREVMRVlfQ0lUQVRJT05fMTIxMjlmMGItZWYwMS00Y2UxLThmMmEtNDJkOTJkMGEzYWM4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2131461794"/>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Pr>
          <w:color w:val="000000"/>
          <w:lang w:val="en-CA" w:eastAsia="en-US"/>
        </w:rPr>
        <w:t xml:space="preserve">, </w:t>
      </w:r>
      <w:r w:rsidRPr="00780764">
        <w:rPr>
          <w:i/>
          <w:iCs/>
          <w:color w:val="000000"/>
          <w:lang w:val="en-CA" w:eastAsia="en-US"/>
        </w:rPr>
        <w:t>H.</w:t>
      </w:r>
      <w:r>
        <w:rPr>
          <w:color w:val="000000"/>
          <w:lang w:val="en-CA" w:eastAsia="en-US"/>
        </w:rPr>
        <w:t xml:space="preserve"> </w:t>
      </w:r>
      <w:proofErr w:type="spellStart"/>
      <w:r w:rsidRPr="00780764">
        <w:rPr>
          <w:i/>
          <w:iCs/>
          <w:color w:val="000000"/>
          <w:lang w:val="en-CA" w:eastAsia="en-US"/>
        </w:rPr>
        <w:t>hongmeia</w:t>
      </w:r>
      <w:proofErr w:type="spellEnd"/>
      <w:r>
        <w:rPr>
          <w:color w:val="000000"/>
          <w:lang w:val="en-CA" w:eastAsia="en-US"/>
        </w:rPr>
        <w:t xml:space="preserve"> </w:t>
      </w:r>
      <w:sdt>
        <w:sdtPr>
          <w:rPr>
            <w:color w:val="000000"/>
            <w:lang w:val="en-CA" w:eastAsia="en-US"/>
          </w:rPr>
          <w:tag w:val="MENDELEY_CITATION_v3_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"/>
          <w:id w:val="-458723074"/>
          <w:placeholder>
            <w:docPart w:val="DefaultPlaceholder_-1854013440"/>
          </w:placeholder>
        </w:sdtPr>
        <w:sdtContent>
          <w:r w:rsidR="00651AF7" w:rsidRPr="00651AF7">
            <w:rPr>
              <w:rFonts w:eastAsia="Times New Roman"/>
              <w:color w:val="000000"/>
            </w:rPr>
            <w:t xml:space="preserve">(Steiner </w:t>
          </w:r>
          <w:r w:rsidR="00651AF7" w:rsidRPr="00651AF7">
            <w:rPr>
              <w:rFonts w:eastAsia="Times New Roman"/>
              <w:i/>
              <w:iCs/>
              <w:color w:val="000000"/>
            </w:rPr>
            <w:t>et al.</w:t>
          </w:r>
          <w:r w:rsidR="00651AF7" w:rsidRPr="00651AF7">
            <w:rPr>
              <w:rFonts w:eastAsia="Times New Roman"/>
              <w:color w:val="000000"/>
            </w:rPr>
            <w:t xml:space="preserve"> 2012)</w:t>
          </w:r>
        </w:sdtContent>
      </w:sdt>
      <w:r>
        <w:rPr>
          <w:color w:val="000000"/>
          <w:lang w:val="en-CA" w:eastAsia="en-US"/>
        </w:rPr>
        <w:t xml:space="preserve">, </w:t>
      </w:r>
      <w:proofErr w:type="spellStart"/>
      <w:r w:rsidRPr="00780764">
        <w:rPr>
          <w:i/>
          <w:iCs/>
          <w:color w:val="000000"/>
          <w:lang w:val="en-CA" w:eastAsia="en-US"/>
        </w:rPr>
        <w:t>Luolishania</w:t>
      </w:r>
      <w:proofErr w:type="spellEnd"/>
      <w:r>
        <w:rPr>
          <w:color w:val="000000"/>
          <w:lang w:val="en-CA" w:eastAsia="en-US"/>
        </w:rPr>
        <w:t xml:space="preserve"> </w:t>
      </w:r>
      <w:sdt>
        <w:sdtPr>
          <w:rPr>
            <w:color w:val="000000"/>
            <w:lang w:val="en-CA" w:eastAsia="en-US"/>
          </w:rPr>
          <w:tag w:val="MENDELEY_CITATION_v3_eyJjaXRhdGlvbklEIjoiTUVOREVMRVlfQ0lUQVRJT05fNzYxMTgxNjYtMzE5NC00MjhhLWIyM2EtOThlZTlkZGNmN2Jm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
          <w:id w:val="984903756"/>
          <w:placeholder>
            <w:docPart w:val="DefaultPlaceholder_-1854013440"/>
          </w:placeholder>
        </w:sdtPr>
        <w:sdtContent>
          <w:r w:rsidR="00651AF7" w:rsidRPr="00651AF7">
            <w:rPr>
              <w:color w:val="000000"/>
              <w:lang w:val="en-CA" w:eastAsia="en-US"/>
            </w:rPr>
            <w:t>(Ma, Hou and Bergström 2009)</w:t>
          </w:r>
        </w:sdtContent>
      </w:sdt>
      <w:r>
        <w:rPr>
          <w:color w:val="000000"/>
          <w:lang w:val="en-CA" w:eastAsia="en-US"/>
        </w:rPr>
        <w:t xml:space="preserve">, the Emu Bay Shale Collins’ monster </w:t>
      </w:r>
      <w:sdt>
        <w:sdtPr>
          <w:rPr>
            <w:color w:val="000000"/>
            <w:lang w:val="en-CA" w:eastAsia="en-US"/>
          </w:rPr>
          <w:tag w:val="MENDELEY_CITATION_v3_eyJjaXRhdGlvbklEIjoiTUVOREVMRVlfQ0lUQVRJT05fZDc3N2YwYjctNzVhOS00Yjc4LTg0NzctMTJiOTBlN2JjYTdl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
          <w:id w:val="1860320256"/>
          <w:placeholder>
            <w:docPart w:val="DefaultPlaceholder_-1854013440"/>
          </w:placeholder>
        </w:sdtPr>
        <w:sdtContent>
          <w:r w:rsidR="00651AF7" w:rsidRPr="00651AF7">
            <w:rPr>
              <w:rFonts w:eastAsia="Times New Roman"/>
              <w:color w:val="000000"/>
            </w:rPr>
            <w:t xml:space="preserve">(García-Bellido </w:t>
          </w:r>
          <w:r w:rsidR="00651AF7" w:rsidRPr="00651AF7">
            <w:rPr>
              <w:rFonts w:eastAsia="Times New Roman"/>
              <w:i/>
              <w:iCs/>
              <w:color w:val="000000"/>
            </w:rPr>
            <w:t>et al.</w:t>
          </w:r>
          <w:r w:rsidR="00651AF7" w:rsidRPr="00651AF7">
            <w:rPr>
              <w:rFonts w:eastAsia="Times New Roman"/>
              <w:color w:val="000000"/>
            </w:rPr>
            <w:t xml:space="preserve"> 2013)</w:t>
          </w:r>
        </w:sdtContent>
      </w:sdt>
      <w:r>
        <w:rPr>
          <w:color w:val="000000"/>
          <w:lang w:val="en-CA" w:eastAsia="en-US"/>
        </w:rPr>
        <w:t xml:space="preserve"> and </w:t>
      </w:r>
      <w:proofErr w:type="spellStart"/>
      <w:r w:rsidRPr="00780764">
        <w:rPr>
          <w:i/>
          <w:iCs/>
          <w:color w:val="000000"/>
          <w:lang w:val="en-CA" w:eastAsia="en-US"/>
        </w:rPr>
        <w:t>Acinocricus</w:t>
      </w:r>
      <w:proofErr w:type="spellEnd"/>
      <w:r>
        <w:rPr>
          <w:color w:val="000000"/>
          <w:lang w:val="en-CA" w:eastAsia="en-US"/>
        </w:rPr>
        <w:t xml:space="preserve"> </w:t>
      </w:r>
      <w:sdt>
        <w:sdtPr>
          <w:rPr>
            <w:color w:val="000000"/>
            <w:lang w:val="en-CA" w:eastAsia="en-US"/>
          </w:rPr>
          <w:tag w:val="MENDELEY_CITATION_v3_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"/>
          <w:id w:val="-1730682845"/>
          <w:placeholder>
            <w:docPart w:val="DefaultPlaceholder_-1854013440"/>
          </w:placeholder>
        </w:sdtPr>
        <w:sdtContent>
          <w:r w:rsidR="00651AF7" w:rsidRPr="00651AF7">
            <w:rPr>
              <w:color w:val="000000"/>
              <w:lang w:val="en-CA" w:eastAsia="en-US"/>
            </w:rPr>
            <w:t>(Conway Morris and Robison 1988)</w:t>
          </w:r>
        </w:sdtContent>
      </w:sdt>
      <w:r>
        <w:rPr>
          <w:color w:val="000000"/>
          <w:lang w:val="en-CA" w:eastAsia="en-US"/>
        </w:rPr>
        <w:t xml:space="preserve">. </w:t>
      </w:r>
      <w:proofErr w:type="spellStart"/>
      <w:r w:rsidRPr="00780764">
        <w:rPr>
          <w:i/>
          <w:iCs/>
          <w:color w:val="000000"/>
          <w:lang w:val="en-CA" w:eastAsia="en-US"/>
        </w:rPr>
        <w:t>Collinsovermis</w:t>
      </w:r>
      <w:proofErr w:type="spellEnd"/>
      <w:r>
        <w:rPr>
          <w:color w:val="000000"/>
          <w:lang w:val="en-CA" w:eastAsia="en-US"/>
        </w:rPr>
        <w:t xml:space="preserve"> is scored based on the redescription of the Burgess Shale Collins’ monster </w:t>
      </w:r>
      <w:sdt>
        <w:sdtPr>
          <w:rPr>
            <w:color w:val="000000"/>
            <w:lang w:val="en-CA" w:eastAsia="en-US"/>
          </w:rPr>
          <w:tag w:val="MENDELEY_CITATION_v3_eyJjaXRhdGlvbklEIjoiTUVOREVMRVlfQ0lUQVRJT05fZDJlZGU0ZjUtNzIwOS00MmViLWE1NmYtMmQ2MDgzNjhkOTE1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1782300004"/>
          <w:placeholder>
            <w:docPart w:val="DefaultPlaceholder_-1854013440"/>
          </w:placeholder>
        </w:sdtPr>
        <w:sdtContent>
          <w:r w:rsidR="00651AF7" w:rsidRPr="00651AF7">
            <w:rPr>
              <w:color w:val="000000"/>
              <w:lang w:val="en-CA" w:eastAsia="en-US"/>
            </w:rPr>
            <w:t>(Caron and Aria 2020)</w:t>
          </w:r>
        </w:sdtContent>
      </w:sdt>
      <w:r>
        <w:rPr>
          <w:color w:val="000000"/>
          <w:lang w:val="en-CA" w:eastAsia="en-US"/>
        </w:rPr>
        <w:t xml:space="preserve">. </w:t>
      </w:r>
      <w:proofErr w:type="spellStart"/>
      <w:r w:rsidRPr="00780764">
        <w:rPr>
          <w:i/>
          <w:iCs/>
          <w:color w:val="000000"/>
          <w:lang w:val="en-CA" w:eastAsia="en-US"/>
        </w:rPr>
        <w:t>Orstenotubulus</w:t>
      </w:r>
      <w:proofErr w:type="spellEnd"/>
      <w:r>
        <w:rPr>
          <w:color w:val="000000"/>
          <w:lang w:val="en-CA" w:eastAsia="en-US"/>
        </w:rPr>
        <w:t xml:space="preserve"> is scored as uncertain given the incomplete preservation of the distal portions of the dorsal spines </w:t>
      </w:r>
      <w:sdt>
        <w:sdtPr>
          <w:rPr>
            <w:color w:val="000000"/>
            <w:lang w:val="en-CA" w:eastAsia="en-US"/>
          </w:rPr>
          <w:tag w:val="MENDELEY_CITATION_v3_eyJjaXRhdGlvbklEIjoiTUVOREVMRVlfQ0lUQVRJT05fN2Q5MTYzMTYtOTdmYS00MGIyLWI3Y2MtZmZlYzI4MzE0YjNi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
          <w:id w:val="-922185073"/>
          <w:placeholder>
            <w:docPart w:val="DefaultPlaceholder_-1854013440"/>
          </w:placeholder>
        </w:sdtPr>
        <w:sdtContent>
          <w:r w:rsidR="00651AF7" w:rsidRPr="00651AF7">
            <w:rPr>
              <w:rFonts w:eastAsia="Times New Roman"/>
              <w:color w:val="000000"/>
            </w:rPr>
            <w:t xml:space="preserve">(Maas </w:t>
          </w:r>
          <w:r w:rsidR="00651AF7" w:rsidRPr="00651AF7">
            <w:rPr>
              <w:rFonts w:eastAsia="Times New Roman"/>
              <w:i/>
              <w:iCs/>
              <w:color w:val="000000"/>
            </w:rPr>
            <w:t>et al.</w:t>
          </w:r>
          <w:r w:rsidR="00651AF7" w:rsidRPr="00651AF7">
            <w:rPr>
              <w:rFonts w:eastAsia="Times New Roman"/>
              <w:color w:val="000000"/>
            </w:rPr>
            <w:t xml:space="preserve"> 2007)</w:t>
          </w:r>
        </w:sdtContent>
      </w:sdt>
      <w:r>
        <w:rPr>
          <w:color w:val="000000"/>
          <w:lang w:val="en-CA" w:eastAsia="en-US"/>
        </w:rPr>
        <w:t>.</w:t>
      </w:r>
      <w:r w:rsidR="00342D4B" w:rsidRPr="00DD31C2">
        <w:rPr>
          <w:color w:val="000000" w:themeColor="text1"/>
          <w:lang w:val="en-US"/>
        </w:rPr>
        <w:t xml:space="preserve"> </w:t>
      </w:r>
    </w:p>
    <w:p w14:paraId="3D8EC6E0" w14:textId="77777777" w:rsidR="002B5525" w:rsidRPr="003E4A65" w:rsidRDefault="002B5525"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Spacing between dorsolateral epidermal </w:t>
      </w:r>
      <w:r w:rsidR="00915AB3">
        <w:rPr>
          <w:rFonts w:ascii="Times New Roman" w:hAnsi="Times New Roman"/>
          <w:lang w:val="en-US"/>
        </w:rPr>
        <w:t>evaginations</w:t>
      </w:r>
      <w:r w:rsidR="00915AB3" w:rsidRPr="003E4A65">
        <w:rPr>
          <w:rFonts w:ascii="Times New Roman" w:hAnsi="Times New Roman"/>
          <w:lang w:val="en-US"/>
        </w:rPr>
        <w:t xml:space="preserve"> </w:t>
      </w:r>
      <w:r w:rsidRPr="003E4A65">
        <w:rPr>
          <w:rFonts w:ascii="Times New Roman" w:hAnsi="Times New Roman"/>
          <w:lang w:val="en-US"/>
        </w:rPr>
        <w:t>along longitudinal body axis</w:t>
      </w:r>
    </w:p>
    <w:p w14:paraId="2970583E" w14:textId="77777777" w:rsidR="002B5525" w:rsidRPr="003E4A65" w:rsidRDefault="002B5525" w:rsidP="00D47BD5">
      <w:pPr>
        <w:jc w:val="both"/>
        <w:rPr>
          <w:i/>
          <w:lang w:val="en-US"/>
        </w:rPr>
      </w:pPr>
      <w:r w:rsidRPr="003E4A65">
        <w:rPr>
          <w:i/>
          <w:lang w:val="en-US"/>
        </w:rPr>
        <w:t xml:space="preserve">(0) epidermal </w:t>
      </w:r>
      <w:r w:rsidR="00915AB3">
        <w:rPr>
          <w:i/>
          <w:lang w:val="en-US"/>
        </w:rPr>
        <w:t>evaginations</w:t>
      </w:r>
      <w:r w:rsidR="00915AB3" w:rsidRPr="003E4A65">
        <w:rPr>
          <w:i/>
          <w:lang w:val="en-US"/>
        </w:rPr>
        <w:t xml:space="preserve"> </w:t>
      </w:r>
      <w:r w:rsidRPr="003E4A65">
        <w:rPr>
          <w:i/>
          <w:lang w:val="en-US"/>
        </w:rPr>
        <w:t xml:space="preserve">regularly spaced </w:t>
      </w:r>
    </w:p>
    <w:p w14:paraId="55F60655" w14:textId="77777777" w:rsidR="002B5525" w:rsidRPr="003E4A65" w:rsidRDefault="002B5525" w:rsidP="00D47BD5">
      <w:pPr>
        <w:jc w:val="both"/>
        <w:rPr>
          <w:i/>
          <w:lang w:val="en-US"/>
        </w:rPr>
      </w:pPr>
      <w:r w:rsidRPr="003E4A65">
        <w:rPr>
          <w:i/>
          <w:lang w:val="en-US"/>
        </w:rPr>
        <w:t xml:space="preserve">(1) epidermal </w:t>
      </w:r>
      <w:r w:rsidR="00915AB3">
        <w:rPr>
          <w:i/>
          <w:lang w:val="en-US"/>
        </w:rPr>
        <w:t>evaginations</w:t>
      </w:r>
      <w:r w:rsidR="00915AB3" w:rsidRPr="003E4A65">
        <w:rPr>
          <w:i/>
          <w:lang w:val="en-US"/>
        </w:rPr>
        <w:t xml:space="preserve"> </w:t>
      </w:r>
      <w:r w:rsidRPr="003E4A65">
        <w:rPr>
          <w:i/>
          <w:lang w:val="en-US"/>
        </w:rPr>
        <w:t>irregularly spaced</w:t>
      </w:r>
    </w:p>
    <w:p w14:paraId="5A5DD37A" w14:textId="77777777" w:rsidR="002B5525" w:rsidRPr="003E4A65" w:rsidRDefault="002B5525" w:rsidP="00D47BD5">
      <w:pPr>
        <w:jc w:val="both"/>
        <w:rPr>
          <w:i/>
          <w:lang w:val="en-US"/>
        </w:rPr>
      </w:pPr>
      <w:r w:rsidRPr="003E4A65">
        <w:rPr>
          <w:i/>
          <w:lang w:val="en-US"/>
        </w:rPr>
        <w:t xml:space="preserve">(–) inapplicable: epidermal </w:t>
      </w:r>
      <w:r w:rsidR="009D7410">
        <w:rPr>
          <w:i/>
          <w:lang w:val="en-US"/>
        </w:rPr>
        <w:t>evaginations</w:t>
      </w:r>
      <w:r w:rsidRPr="003E4A65">
        <w:rPr>
          <w:i/>
          <w:lang w:val="en-US"/>
        </w:rPr>
        <w:t xml:space="preserve"> (</w:t>
      </w:r>
      <w:r w:rsidR="00D5101C" w:rsidRPr="003E4A65">
        <w:rPr>
          <w:i/>
          <w:lang w:val="en-US"/>
        </w:rPr>
        <w:t xml:space="preserve">Character </w:t>
      </w:r>
      <w:r w:rsidR="00915AB3">
        <w:rPr>
          <w:i/>
          <w:lang w:val="en-US"/>
        </w:rPr>
        <w:t>3</w:t>
      </w:r>
      <w:r w:rsidR="009D7410">
        <w:rPr>
          <w:i/>
          <w:lang w:val="en-US"/>
        </w:rPr>
        <w:t>2</w:t>
      </w:r>
      <w:r w:rsidRPr="003E4A65">
        <w:rPr>
          <w:i/>
          <w:lang w:val="en-US"/>
        </w:rPr>
        <w:t>) absent</w:t>
      </w:r>
    </w:p>
    <w:p w14:paraId="5C86DF09" w14:textId="77777777" w:rsidR="00AA699D" w:rsidRPr="00894DC9" w:rsidRDefault="00AA699D" w:rsidP="00D47BD5">
      <w:pPr>
        <w:jc w:val="both"/>
        <w:rPr>
          <w:i/>
          <w:color w:val="000000" w:themeColor="text1"/>
          <w:lang w:val="en-US"/>
        </w:rPr>
      </w:pPr>
    </w:p>
    <w:p w14:paraId="3D2755CE" w14:textId="1B4E93D8" w:rsidR="002B5525" w:rsidRPr="00894DC9" w:rsidRDefault="009F0180" w:rsidP="00D47BD5">
      <w:pPr>
        <w:jc w:val="both"/>
        <w:rPr>
          <w:color w:val="000000" w:themeColor="text1"/>
          <w:lang w:val="en-US"/>
        </w:rPr>
      </w:pPr>
      <w:r w:rsidRPr="00894DC9">
        <w:rPr>
          <w:color w:val="000000" w:themeColor="text1"/>
          <w:lang w:val="en-US"/>
        </w:rPr>
        <w:t xml:space="preserve">The epidermal </w:t>
      </w:r>
      <w:r w:rsidR="009D7410" w:rsidRPr="00894DC9">
        <w:rPr>
          <w:color w:val="000000" w:themeColor="text1"/>
          <w:lang w:val="en-US"/>
        </w:rPr>
        <w:t>evaginations</w:t>
      </w:r>
      <w:r w:rsidRPr="00894DC9">
        <w:rPr>
          <w:color w:val="000000" w:themeColor="text1"/>
          <w:lang w:val="en-US"/>
        </w:rPr>
        <w:t xml:space="preserve"> </w:t>
      </w:r>
      <w:r w:rsidR="002044CD" w:rsidRPr="00894DC9">
        <w:rPr>
          <w:color w:val="000000" w:themeColor="text1"/>
          <w:lang w:val="en-US"/>
        </w:rPr>
        <w:t>present in</w:t>
      </w:r>
      <w:r w:rsidRPr="00894DC9">
        <w:rPr>
          <w:color w:val="000000" w:themeColor="text1"/>
          <w:lang w:val="en-US"/>
        </w:rPr>
        <w:t xml:space="preserve"> most lobopodian taxa follow a regular spacing between them along the long axis of the body. </w:t>
      </w:r>
      <w:r w:rsidR="00956898" w:rsidRPr="00894DC9">
        <w:rPr>
          <w:color w:val="000000" w:themeColor="text1"/>
          <w:lang w:val="en-US"/>
        </w:rPr>
        <w:t>In</w:t>
      </w:r>
      <w:r w:rsidR="00EF5CC0" w:rsidRPr="00894DC9">
        <w:rPr>
          <w:color w:val="000000" w:themeColor="text1"/>
          <w:lang w:val="en-US"/>
        </w:rPr>
        <w:t xml:space="preserve"> </w:t>
      </w:r>
      <w:proofErr w:type="spellStart"/>
      <w:r w:rsidR="00205951" w:rsidRPr="00894DC9">
        <w:rPr>
          <w:i/>
          <w:color w:val="000000" w:themeColor="text1"/>
          <w:lang w:val="en-US"/>
        </w:rPr>
        <w:t>Collinsium</w:t>
      </w:r>
      <w:proofErr w:type="spellEnd"/>
      <w:r w:rsidR="009D7410" w:rsidRPr="00894DC9">
        <w:rPr>
          <w:color w:val="000000" w:themeColor="text1"/>
          <w:lang w:val="en-US"/>
        </w:rPr>
        <w:t xml:space="preserve"> </w:t>
      </w:r>
      <w:sdt>
        <w:sdtPr>
          <w:rPr>
            <w:color w:val="000000"/>
            <w:lang w:val="en-US"/>
          </w:rPr>
          <w:tag w:val="MENDELEY_CITATION_v3_eyJjaXRhdGlvbklEIjoiTUVOREVMRVlfQ0lUQVRJT05fY2FiMWYwNGEtYWNiZi00YzFhLWJhMTUtNWU4OGY5MGZmNWU2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2011595324"/>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894DC9" w:rsidRPr="00894DC9">
        <w:rPr>
          <w:color w:val="000000" w:themeColor="text1"/>
          <w:lang w:val="en-US"/>
        </w:rPr>
        <w:t xml:space="preserve"> </w:t>
      </w:r>
      <w:r w:rsidR="00836C66" w:rsidRPr="00894DC9">
        <w:rPr>
          <w:color w:val="000000" w:themeColor="text1"/>
          <w:lang w:val="en-US"/>
        </w:rPr>
        <w:t xml:space="preserve">and </w:t>
      </w:r>
      <w:proofErr w:type="spellStart"/>
      <w:r w:rsidR="00836C66" w:rsidRPr="00894DC9">
        <w:rPr>
          <w:i/>
          <w:color w:val="000000" w:themeColor="text1"/>
          <w:lang w:val="en-US"/>
        </w:rPr>
        <w:t>Luolishania</w:t>
      </w:r>
      <w:proofErr w:type="spellEnd"/>
      <w:r w:rsidR="00836C66" w:rsidRPr="00894DC9">
        <w:rPr>
          <w:i/>
          <w:color w:val="000000" w:themeColor="text1"/>
          <w:lang w:val="en-US"/>
        </w:rPr>
        <w:t xml:space="preserve"> </w:t>
      </w:r>
      <w:sdt>
        <w:sdtPr>
          <w:rPr>
            <w:color w:val="000000"/>
            <w:lang w:val="en-US"/>
          </w:rPr>
          <w:tag w:val="MENDELEY_CITATION_v3_eyJjaXRhdGlvbklEIjoiTUVOREVMRVlfQ0lUQVRJT05fODk3OTU3NTktODM3ZC00YWQ2LTg5NDItYTdiOTNhYzdhOTMy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
          <w:id w:val="1318149837"/>
          <w:placeholder>
            <w:docPart w:val="DefaultPlaceholder_-1854013440"/>
          </w:placeholder>
        </w:sdtPr>
        <w:sdtContent>
          <w:r w:rsidR="00651AF7" w:rsidRPr="00651AF7">
            <w:rPr>
              <w:color w:val="000000"/>
              <w:lang w:val="en-US"/>
            </w:rPr>
            <w:t>(Ma, Hou and Bergström 2009)</w:t>
          </w:r>
        </w:sdtContent>
      </w:sdt>
      <w:r w:rsidR="00894DC9" w:rsidRPr="00894DC9">
        <w:rPr>
          <w:color w:val="000000" w:themeColor="text1"/>
          <w:lang w:val="en-US"/>
        </w:rPr>
        <w:t>,</w:t>
      </w:r>
      <w:r w:rsidR="00956898" w:rsidRPr="00894DC9">
        <w:rPr>
          <w:color w:val="000000" w:themeColor="text1"/>
          <w:lang w:val="en-US"/>
        </w:rPr>
        <w:t xml:space="preserve"> </w:t>
      </w:r>
      <w:r w:rsidR="00D84466" w:rsidRPr="00894DC9">
        <w:rPr>
          <w:color w:val="000000" w:themeColor="text1"/>
          <w:lang w:val="en-US"/>
        </w:rPr>
        <w:t>however</w:t>
      </w:r>
      <w:r w:rsidR="00956898" w:rsidRPr="00894DC9">
        <w:rPr>
          <w:color w:val="000000" w:themeColor="text1"/>
          <w:lang w:val="en-US"/>
        </w:rPr>
        <w:t xml:space="preserve">, the </w:t>
      </w:r>
      <w:proofErr w:type="spellStart"/>
      <w:r w:rsidR="00DB4791" w:rsidRPr="00894DC9">
        <w:rPr>
          <w:color w:val="000000" w:themeColor="text1"/>
          <w:lang w:val="en-US"/>
        </w:rPr>
        <w:t>anteriormost</w:t>
      </w:r>
      <w:proofErr w:type="spellEnd"/>
      <w:r w:rsidR="00956898" w:rsidRPr="00894DC9">
        <w:rPr>
          <w:color w:val="000000" w:themeColor="text1"/>
          <w:lang w:val="en-US"/>
        </w:rPr>
        <w:t xml:space="preserve"> and </w:t>
      </w:r>
      <w:proofErr w:type="spellStart"/>
      <w:r w:rsidR="00956898" w:rsidRPr="00894DC9">
        <w:rPr>
          <w:color w:val="000000" w:themeColor="text1"/>
          <w:lang w:val="en-US"/>
        </w:rPr>
        <w:t>posteriormost</w:t>
      </w:r>
      <w:proofErr w:type="spellEnd"/>
      <w:r w:rsidR="00EE394F" w:rsidRPr="00894DC9">
        <w:rPr>
          <w:color w:val="000000" w:themeColor="text1"/>
          <w:lang w:val="en-US"/>
        </w:rPr>
        <w:t xml:space="preserve"> thirds of the </w:t>
      </w:r>
      <w:r w:rsidR="009D1528" w:rsidRPr="00894DC9">
        <w:rPr>
          <w:color w:val="000000" w:themeColor="text1"/>
          <w:lang w:val="en-US"/>
        </w:rPr>
        <w:t xml:space="preserve">dorsolateral spines are spaced at regular intervals, but </w:t>
      </w:r>
      <w:r w:rsidR="00A26324" w:rsidRPr="00894DC9">
        <w:rPr>
          <w:color w:val="000000" w:themeColor="text1"/>
          <w:lang w:val="en-US"/>
        </w:rPr>
        <w:t>the spines on the middle region of the body are positioned further apart relative to each other.</w:t>
      </w:r>
      <w:r w:rsidR="00F32A31" w:rsidRPr="00894DC9">
        <w:rPr>
          <w:color w:val="000000" w:themeColor="text1"/>
          <w:lang w:val="en-US"/>
        </w:rPr>
        <w:t xml:space="preserve"> </w:t>
      </w:r>
      <w:proofErr w:type="spellStart"/>
      <w:r w:rsidR="007E0C63" w:rsidRPr="00894DC9">
        <w:rPr>
          <w:i/>
          <w:iCs/>
          <w:color w:val="000000" w:themeColor="text1"/>
          <w:lang w:val="en-US"/>
        </w:rPr>
        <w:t>Collinsovermis</w:t>
      </w:r>
      <w:proofErr w:type="spellEnd"/>
      <w:r w:rsidR="007E0C63" w:rsidRPr="00894DC9">
        <w:rPr>
          <w:i/>
          <w:iCs/>
          <w:color w:val="000000" w:themeColor="text1"/>
          <w:lang w:val="en-US"/>
        </w:rPr>
        <w:t xml:space="preserve"> </w:t>
      </w:r>
      <w:r w:rsidR="007E0C63" w:rsidRPr="00894DC9">
        <w:rPr>
          <w:color w:val="000000" w:themeColor="text1"/>
          <w:lang w:val="en-US"/>
        </w:rPr>
        <w:t xml:space="preserve">is scored based on the redescription of the Burgess Shale Collins’ monster </w:t>
      </w:r>
      <w:sdt>
        <w:sdtPr>
          <w:rPr>
            <w:color w:val="000000"/>
            <w:lang w:val="en-US"/>
          </w:rPr>
          <w:tag w:val="MENDELEY_CITATION_v3_eyJjaXRhdGlvbklEIjoiTUVOREVMRVlfQ0lUQVRJT05fNTQ1MzBlNDItODAzOS00NjVhLWI2MGQtMGExY2JlZTA2OWM3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1372808391"/>
          <w:placeholder>
            <w:docPart w:val="DefaultPlaceholder_-1854013440"/>
          </w:placeholder>
        </w:sdtPr>
        <w:sdtContent>
          <w:r w:rsidR="00651AF7" w:rsidRPr="00651AF7">
            <w:rPr>
              <w:color w:val="000000"/>
              <w:lang w:val="en-US"/>
            </w:rPr>
            <w:t>(Caron and Aria 2020)</w:t>
          </w:r>
        </w:sdtContent>
      </w:sdt>
      <w:r w:rsidR="00894DC9" w:rsidRPr="00894DC9">
        <w:rPr>
          <w:color w:val="000000" w:themeColor="text1"/>
          <w:lang w:val="en-US"/>
        </w:rPr>
        <w:t>.</w:t>
      </w:r>
      <w:r w:rsidR="007E0C63" w:rsidRPr="00894DC9">
        <w:rPr>
          <w:color w:val="000000" w:themeColor="text1"/>
          <w:lang w:val="en-US"/>
        </w:rPr>
        <w:t xml:space="preserve"> </w:t>
      </w:r>
      <w:proofErr w:type="spellStart"/>
      <w:r w:rsidR="007E0C63" w:rsidRPr="00894DC9">
        <w:rPr>
          <w:i/>
          <w:iCs/>
          <w:color w:val="000000" w:themeColor="text1"/>
          <w:lang w:val="en-US"/>
        </w:rPr>
        <w:t>Acinocricus</w:t>
      </w:r>
      <w:proofErr w:type="spellEnd"/>
      <w:r w:rsidR="007E0C63" w:rsidRPr="00894DC9">
        <w:rPr>
          <w:i/>
          <w:iCs/>
          <w:color w:val="000000" w:themeColor="text1"/>
          <w:lang w:val="en-US"/>
        </w:rPr>
        <w:t xml:space="preserve"> </w:t>
      </w:r>
      <w:r w:rsidR="007E0C63" w:rsidRPr="00894DC9">
        <w:rPr>
          <w:color w:val="000000" w:themeColor="text1"/>
          <w:lang w:val="en-US"/>
        </w:rPr>
        <w:t>is scored based on reassessment of the holotype and other type materials</w:t>
      </w:r>
      <w:r w:rsidR="00894DC9" w:rsidRPr="00894DC9">
        <w:rPr>
          <w:color w:val="000000" w:themeColor="text1"/>
          <w:lang w:val="en-US"/>
        </w:rPr>
        <w:t xml:space="preserve"> </w:t>
      </w:r>
      <w:sdt>
        <w:sdtPr>
          <w:rPr>
            <w:color w:val="000000"/>
            <w:lang w:val="en-US"/>
          </w:rPr>
          <w:tag w:val="MENDELEY_CITATION_v3_eyJjaXRhdGlvbklEIjoiTUVOREVMRVlfQ0lUQVRJT05fODA2MGNkZTItYjU4Yy00OTZmLTljNTEtMjQ3ZWNiMzhlNmQy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1385987209"/>
          <w:placeholder>
            <w:docPart w:val="D05B134E8BA73F4FBB59A15398E2EB3B"/>
          </w:placeholder>
        </w:sdtPr>
        <w:sdtContent>
          <w:r w:rsidR="00651AF7" w:rsidRPr="00651AF7">
            <w:rPr>
              <w:color w:val="000000"/>
              <w:lang w:val="en-US"/>
            </w:rPr>
            <w:t>(Caron and Aria 2020)</w:t>
          </w:r>
        </w:sdtContent>
      </w:sdt>
      <w:r w:rsidR="00894DC9" w:rsidRPr="00894DC9">
        <w:rPr>
          <w:color w:val="000000" w:themeColor="text1"/>
          <w:lang w:val="en-US"/>
        </w:rPr>
        <w:t>.</w:t>
      </w:r>
      <w:r w:rsidR="007E0C63" w:rsidRPr="00894DC9">
        <w:rPr>
          <w:color w:val="000000" w:themeColor="text1"/>
          <w:lang w:val="en-US"/>
        </w:rPr>
        <w:t xml:space="preserve"> </w:t>
      </w:r>
      <w:r w:rsidR="00F32A31" w:rsidRPr="00894DC9">
        <w:rPr>
          <w:color w:val="000000" w:themeColor="text1"/>
          <w:lang w:val="en-US"/>
        </w:rPr>
        <w:t>This character is scored as uncertain for the Emu Bay Shale Collins’ monster</w:t>
      </w:r>
      <w:r w:rsidR="00894DC9" w:rsidRPr="00894DC9">
        <w:rPr>
          <w:color w:val="000000" w:themeColor="text1"/>
          <w:lang w:val="en-US"/>
        </w:rPr>
        <w:t xml:space="preserve"> </w:t>
      </w:r>
      <w:sdt>
        <w:sdtPr>
          <w:rPr>
            <w:color w:val="000000"/>
            <w:lang w:val="en-US"/>
          </w:rPr>
          <w:tag w:val="MENDELEY_CITATION_v3_eyJjaXRhdGlvbklEIjoiTUVOREVMRVlfQ0lUQVRJT05fMWIwNWE3MTctMWRjYy00NjNkLWI5MTUtNzFjNDUyNDEzY2Qy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
          <w:id w:val="-300381998"/>
          <w:placeholder>
            <w:docPart w:val="DefaultPlaceholder_-1854013440"/>
          </w:placeholder>
        </w:sdtPr>
        <w:sdtContent>
          <w:r w:rsidR="00651AF7" w:rsidRPr="00651AF7">
            <w:rPr>
              <w:rFonts w:eastAsia="Times New Roman"/>
              <w:color w:val="000000"/>
            </w:rPr>
            <w:t xml:space="preserve">(García-Bellido </w:t>
          </w:r>
          <w:r w:rsidR="00651AF7" w:rsidRPr="00651AF7">
            <w:rPr>
              <w:rFonts w:eastAsia="Times New Roman"/>
              <w:i/>
              <w:iCs/>
              <w:color w:val="000000"/>
            </w:rPr>
            <w:t>et al.</w:t>
          </w:r>
          <w:r w:rsidR="00651AF7" w:rsidRPr="00651AF7">
            <w:rPr>
              <w:rFonts w:eastAsia="Times New Roman"/>
              <w:color w:val="000000"/>
            </w:rPr>
            <w:t xml:space="preserve"> 2013)</w:t>
          </w:r>
        </w:sdtContent>
      </w:sdt>
      <w:r w:rsidR="00F32A31" w:rsidRPr="00894DC9">
        <w:rPr>
          <w:color w:val="000000" w:themeColor="text1"/>
          <w:lang w:val="en-US"/>
        </w:rPr>
        <w:t xml:space="preserve"> given that the incomplete preservation of the only known specimen</w:t>
      </w:r>
      <w:r w:rsidR="00C0272B" w:rsidRPr="00894DC9">
        <w:rPr>
          <w:color w:val="000000" w:themeColor="text1"/>
          <w:lang w:val="en-US"/>
        </w:rPr>
        <w:t>s</w:t>
      </w:r>
      <w:r w:rsidR="00F32A31" w:rsidRPr="00894DC9">
        <w:rPr>
          <w:color w:val="000000" w:themeColor="text1"/>
          <w:lang w:val="en-US"/>
        </w:rPr>
        <w:t xml:space="preserve"> does not allow this condition</w:t>
      </w:r>
      <w:r w:rsidR="00DC14DB" w:rsidRPr="00894DC9">
        <w:rPr>
          <w:color w:val="000000" w:themeColor="text1"/>
          <w:lang w:val="en-US"/>
        </w:rPr>
        <w:t xml:space="preserve"> to be </w:t>
      </w:r>
      <w:r w:rsidR="00CD2C65" w:rsidRPr="00894DC9">
        <w:rPr>
          <w:color w:val="000000" w:themeColor="text1"/>
          <w:lang w:val="en-US"/>
        </w:rPr>
        <w:t>verified</w:t>
      </w:r>
      <w:r w:rsidR="00F32A31" w:rsidRPr="00894DC9">
        <w:rPr>
          <w:color w:val="000000" w:themeColor="text1"/>
          <w:lang w:val="en-US"/>
        </w:rPr>
        <w:t xml:space="preserve">. </w:t>
      </w:r>
    </w:p>
    <w:p w14:paraId="29138B24"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lastRenderedPageBreak/>
        <w:t xml:space="preserve">Papillae on trunk annulations </w:t>
      </w:r>
    </w:p>
    <w:p w14:paraId="6DCDAC9B" w14:textId="77777777" w:rsidR="00B060E9" w:rsidRPr="003E4A65" w:rsidRDefault="00B060E9" w:rsidP="00D47BD5">
      <w:pPr>
        <w:pStyle w:val="Tokendescription"/>
        <w:rPr>
          <w:lang w:val="en-US"/>
        </w:rPr>
      </w:pPr>
      <w:r w:rsidRPr="003E4A65">
        <w:rPr>
          <w:lang w:val="en-US"/>
        </w:rPr>
        <w:t xml:space="preserve">(0) absent </w:t>
      </w:r>
    </w:p>
    <w:p w14:paraId="0663AFEC" w14:textId="77777777" w:rsidR="00B060E9" w:rsidRPr="003E4A65" w:rsidRDefault="00B060E9" w:rsidP="00D47BD5">
      <w:pPr>
        <w:pStyle w:val="Tokendescription"/>
        <w:rPr>
          <w:lang w:val="en-US"/>
        </w:rPr>
      </w:pPr>
      <w:r w:rsidRPr="003E4A65">
        <w:rPr>
          <w:lang w:val="en-US"/>
        </w:rPr>
        <w:t>(1) present</w:t>
      </w:r>
    </w:p>
    <w:p w14:paraId="39609CB8" w14:textId="77777777" w:rsidR="00101C6C" w:rsidRPr="00572C1B" w:rsidRDefault="00CC5946" w:rsidP="00D47BD5">
      <w:pPr>
        <w:pStyle w:val="Tokendescription"/>
        <w:rPr>
          <w:lang w:val="en-US"/>
        </w:rPr>
      </w:pPr>
      <w:r w:rsidRPr="00572C1B">
        <w:rPr>
          <w:lang w:val="en-US"/>
        </w:rPr>
        <w:t>(–)</w:t>
      </w:r>
      <w:r w:rsidR="00101C6C" w:rsidRPr="00572C1B">
        <w:rPr>
          <w:lang w:val="en-US"/>
        </w:rPr>
        <w:t xml:space="preserve"> </w:t>
      </w:r>
      <w:r w:rsidR="00F23568" w:rsidRPr="00572C1B">
        <w:rPr>
          <w:lang w:val="en-US"/>
        </w:rPr>
        <w:t xml:space="preserve">inapplicable: </w:t>
      </w:r>
      <w:r w:rsidR="00101C6C" w:rsidRPr="00572C1B">
        <w:rPr>
          <w:lang w:val="en-US"/>
        </w:rPr>
        <w:t xml:space="preserve">annulations </w:t>
      </w:r>
      <w:r w:rsidR="00875F26" w:rsidRPr="00572C1B">
        <w:rPr>
          <w:color w:val="000000"/>
          <w:lang w:val="en-US"/>
        </w:rPr>
        <w:t>(</w:t>
      </w:r>
      <w:r w:rsidR="009047A8" w:rsidRPr="00572C1B">
        <w:rPr>
          <w:color w:val="000000"/>
          <w:lang w:val="en-US"/>
        </w:rPr>
        <w:t>Character</w:t>
      </w:r>
      <w:r w:rsidR="00875F26" w:rsidRPr="00572C1B">
        <w:rPr>
          <w:color w:val="000000"/>
          <w:lang w:val="en-US"/>
        </w:rPr>
        <w:t xml:space="preserve"> </w:t>
      </w:r>
      <w:r w:rsidR="00A24957" w:rsidRPr="00572C1B">
        <w:rPr>
          <w:color w:val="000000"/>
          <w:lang w:val="en-US"/>
        </w:rPr>
        <w:t>3</w:t>
      </w:r>
      <w:r w:rsidR="000B47D7" w:rsidRPr="00572C1B">
        <w:rPr>
          <w:color w:val="000000"/>
          <w:lang w:val="en-US"/>
        </w:rPr>
        <w:t>0</w:t>
      </w:r>
      <w:r w:rsidR="007C347F" w:rsidRPr="00572C1B">
        <w:rPr>
          <w:lang w:val="en-US"/>
        </w:rPr>
        <w:t>)</w:t>
      </w:r>
      <w:r w:rsidR="00101C6C" w:rsidRPr="00572C1B">
        <w:rPr>
          <w:lang w:val="en-US"/>
        </w:rPr>
        <w:t xml:space="preserve"> </w:t>
      </w:r>
      <w:r w:rsidR="00987070" w:rsidRPr="00572C1B">
        <w:rPr>
          <w:lang w:val="en-US"/>
        </w:rPr>
        <w:t>absent</w:t>
      </w:r>
    </w:p>
    <w:p w14:paraId="4A690A39" w14:textId="7ACA66BD" w:rsidR="00B060E9" w:rsidRPr="00572C1B" w:rsidRDefault="00216074" w:rsidP="00D47BD5">
      <w:pPr>
        <w:jc w:val="both"/>
        <w:rPr>
          <w:bCs/>
          <w:color w:val="000000" w:themeColor="text1"/>
          <w:lang w:val="en-US"/>
        </w:rPr>
      </w:pPr>
      <w:r w:rsidRPr="00572C1B">
        <w:rPr>
          <w:color w:val="000000" w:themeColor="text1"/>
          <w:lang w:val="en-US"/>
        </w:rPr>
        <w:t xml:space="preserve">Character </w:t>
      </w:r>
      <w:r w:rsidR="001762A1" w:rsidRPr="00572C1B">
        <w:rPr>
          <w:color w:val="000000" w:themeColor="text1"/>
          <w:lang w:val="en-US"/>
        </w:rPr>
        <w:t xml:space="preserve">41 in Ma </w:t>
      </w:r>
      <w:r w:rsidR="001762A1" w:rsidRPr="00572C1B">
        <w:rPr>
          <w:i/>
          <w:color w:val="000000" w:themeColor="text1"/>
          <w:lang w:val="en-US" w:bidi="en-US"/>
        </w:rPr>
        <w:t>et al.</w:t>
      </w:r>
      <w:r w:rsidR="001762A1" w:rsidRPr="00572C1B">
        <w:rPr>
          <w:color w:val="000000" w:themeColor="text1"/>
          <w:lang w:val="en-US"/>
        </w:rPr>
        <w:t xml:space="preserve"> </w:t>
      </w:r>
      <w:sdt>
        <w:sdtPr>
          <w:rPr>
            <w:color w:val="000000"/>
            <w:lang w:val="en-US"/>
          </w:rPr>
          <w:tag w:val="MENDELEY_CITATION_v3_eyJjaXRhdGlvbklEIjoiTUVOREVMRVlfQ0lUQVRJT05fOTFlMWM2NjYtOGZhYy00NTA4LTk1ZmMtMjE4OTUzZjM4NzZm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807395105"/>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001762A1" w:rsidRPr="00572C1B">
        <w:rPr>
          <w:color w:val="000000" w:themeColor="text1"/>
          <w:lang w:val="en-US"/>
        </w:rPr>
        <w:t>.</w:t>
      </w:r>
      <w:r w:rsidR="007E0C63" w:rsidRPr="00572C1B">
        <w:rPr>
          <w:i/>
          <w:iCs/>
          <w:color w:val="000000" w:themeColor="text1"/>
          <w:lang w:val="en-US"/>
        </w:rPr>
        <w:t xml:space="preserve"> </w:t>
      </w:r>
      <w:proofErr w:type="spellStart"/>
      <w:r w:rsidR="007E0C63" w:rsidRPr="00572C1B">
        <w:rPr>
          <w:i/>
          <w:iCs/>
          <w:color w:val="000000" w:themeColor="text1"/>
          <w:lang w:val="en-US"/>
        </w:rPr>
        <w:t>Collinsovermis</w:t>
      </w:r>
      <w:proofErr w:type="spellEnd"/>
      <w:r w:rsidR="007E0C63" w:rsidRPr="00572C1B">
        <w:rPr>
          <w:i/>
          <w:iCs/>
          <w:color w:val="000000" w:themeColor="text1"/>
          <w:lang w:val="en-US"/>
        </w:rPr>
        <w:t xml:space="preserve"> </w:t>
      </w:r>
      <w:r w:rsidR="007E0C63" w:rsidRPr="00572C1B">
        <w:rPr>
          <w:color w:val="000000" w:themeColor="text1"/>
          <w:lang w:val="en-US"/>
        </w:rPr>
        <w:t xml:space="preserve">is scored based on the redescription of the Burgess Shale Collins’ monster </w:t>
      </w:r>
      <w:sdt>
        <w:sdtPr>
          <w:rPr>
            <w:color w:val="000000"/>
            <w:lang w:val="en-US"/>
          </w:rPr>
          <w:tag w:val="MENDELEY_CITATION_v3_eyJjaXRhdGlvbklEIjoiTUVOREVMRVlfQ0lUQVRJT05fN2YwMzliZDAtZWVlZS00YWQwLTg0OTYtYjNmNzA0MDMzOGRj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348559221"/>
          <w:placeholder>
            <w:docPart w:val="5D9729A0407C2344897D952D6685DBFE"/>
          </w:placeholder>
        </w:sdtPr>
        <w:sdtContent>
          <w:r w:rsidR="00651AF7" w:rsidRPr="00651AF7">
            <w:rPr>
              <w:color w:val="000000"/>
              <w:lang w:val="en-US"/>
            </w:rPr>
            <w:t>(Caron and Aria 2020)</w:t>
          </w:r>
        </w:sdtContent>
      </w:sdt>
      <w:r w:rsidR="007E0C63" w:rsidRPr="00572C1B">
        <w:rPr>
          <w:color w:val="000000" w:themeColor="text1"/>
          <w:lang w:val="en-US"/>
        </w:rPr>
        <w:t>.</w:t>
      </w:r>
      <w:r w:rsidR="001762A1" w:rsidRPr="00572C1B">
        <w:rPr>
          <w:color w:val="000000" w:themeColor="text1"/>
          <w:lang w:val="en-US"/>
        </w:rPr>
        <w:t xml:space="preserve"> </w:t>
      </w:r>
      <w:proofErr w:type="spellStart"/>
      <w:r w:rsidR="00B80B10" w:rsidRPr="00572C1B">
        <w:rPr>
          <w:i/>
          <w:color w:val="000000" w:themeColor="text1"/>
          <w:lang w:val="en-US"/>
        </w:rPr>
        <w:t>Orstenotubulus</w:t>
      </w:r>
      <w:proofErr w:type="spellEnd"/>
      <w:r w:rsidR="00B80B10" w:rsidRPr="00572C1B">
        <w:rPr>
          <w:color w:val="000000" w:themeColor="text1"/>
          <w:lang w:val="en-US"/>
        </w:rPr>
        <w:t xml:space="preserve"> </w:t>
      </w:r>
      <w:r w:rsidR="00854F6A" w:rsidRPr="00572C1B">
        <w:rPr>
          <w:color w:val="000000" w:themeColor="text1"/>
          <w:lang w:val="en-US"/>
        </w:rPr>
        <w:t xml:space="preserve">is scored </w:t>
      </w:r>
      <w:r w:rsidR="00B80B10" w:rsidRPr="00572C1B">
        <w:rPr>
          <w:color w:val="000000" w:themeColor="text1"/>
          <w:lang w:val="en-US"/>
        </w:rPr>
        <w:t xml:space="preserve">as uncertain </w:t>
      </w:r>
      <w:r w:rsidR="00B060E9" w:rsidRPr="00572C1B">
        <w:rPr>
          <w:color w:val="000000" w:themeColor="text1"/>
          <w:lang w:val="en-US"/>
        </w:rPr>
        <w:t xml:space="preserve">as </w:t>
      </w:r>
      <w:r w:rsidR="00B80B10" w:rsidRPr="00572C1B">
        <w:rPr>
          <w:color w:val="000000" w:themeColor="text1"/>
          <w:lang w:val="en-US"/>
        </w:rPr>
        <w:t xml:space="preserve">its papillae </w:t>
      </w:r>
      <w:r w:rsidR="00B060E9" w:rsidRPr="00572C1B">
        <w:rPr>
          <w:color w:val="000000" w:themeColor="text1"/>
          <w:lang w:val="en-US"/>
        </w:rPr>
        <w:t xml:space="preserve">are not clearly </w:t>
      </w:r>
      <w:r w:rsidR="008A355A" w:rsidRPr="00572C1B">
        <w:rPr>
          <w:color w:val="000000" w:themeColor="text1"/>
          <w:lang w:val="en-US"/>
        </w:rPr>
        <w:t>observed</w:t>
      </w:r>
      <w:r w:rsidR="00B060E9" w:rsidRPr="00572C1B">
        <w:rPr>
          <w:color w:val="000000" w:themeColor="text1"/>
          <w:lang w:val="en-US"/>
        </w:rPr>
        <w:t xml:space="preserve"> throughout the trunk region </w:t>
      </w:r>
      <w:sdt>
        <w:sdtPr>
          <w:rPr>
            <w:color w:val="000000"/>
            <w:lang w:val="en-US"/>
          </w:rPr>
          <w:tag w:val="MENDELEY_CITATION_v3_eyJjaXRhdGlvbklEIjoiTUVOREVMRVlfQ0lUQVRJT05fNDg3MDg4MmUtZWE1ZS00NWU2LWJkODUtMDljNWVhN2UxMDNi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
          <w:id w:val="-926503636"/>
          <w:placeholder>
            <w:docPart w:val="DefaultPlaceholder_-1854013440"/>
          </w:placeholder>
        </w:sdtPr>
        <w:sdtContent>
          <w:r w:rsidR="00651AF7" w:rsidRPr="00651AF7">
            <w:rPr>
              <w:rFonts w:eastAsia="Times New Roman"/>
              <w:color w:val="000000"/>
            </w:rPr>
            <w:t xml:space="preserve">(Maas </w:t>
          </w:r>
          <w:r w:rsidR="00651AF7" w:rsidRPr="00651AF7">
            <w:rPr>
              <w:rFonts w:eastAsia="Times New Roman"/>
              <w:i/>
              <w:iCs/>
              <w:color w:val="000000"/>
            </w:rPr>
            <w:t>et al.</w:t>
          </w:r>
          <w:r w:rsidR="00651AF7" w:rsidRPr="00651AF7">
            <w:rPr>
              <w:rFonts w:eastAsia="Times New Roman"/>
              <w:color w:val="000000"/>
            </w:rPr>
            <w:t xml:space="preserve"> 2007)</w:t>
          </w:r>
        </w:sdtContent>
      </w:sdt>
      <w:r w:rsidR="001762A1" w:rsidRPr="00572C1B">
        <w:rPr>
          <w:color w:val="000000" w:themeColor="text1"/>
          <w:lang w:val="en-US"/>
        </w:rPr>
        <w:t>.</w:t>
      </w:r>
    </w:p>
    <w:p w14:paraId="3AB9FC35"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Serially repeated mid</w:t>
      </w:r>
      <w:r w:rsidR="00554BD1" w:rsidRPr="003E4A65">
        <w:rPr>
          <w:rFonts w:ascii="Times New Roman" w:hAnsi="Times New Roman"/>
          <w:lang w:val="en-US"/>
        </w:rPr>
        <w:t>-</w:t>
      </w:r>
      <w:r w:rsidRPr="003E4A65">
        <w:rPr>
          <w:rFonts w:ascii="Times New Roman" w:hAnsi="Times New Roman"/>
          <w:lang w:val="en-US"/>
        </w:rPr>
        <w:t xml:space="preserve">gut glands </w:t>
      </w:r>
    </w:p>
    <w:p w14:paraId="0C0D4C62" w14:textId="77777777" w:rsidR="00B060E9" w:rsidRPr="003E4A65" w:rsidRDefault="00B060E9" w:rsidP="00D47BD5">
      <w:pPr>
        <w:pStyle w:val="Tokendescription"/>
        <w:rPr>
          <w:lang w:val="en-US"/>
        </w:rPr>
      </w:pPr>
      <w:r w:rsidRPr="003E4A65">
        <w:rPr>
          <w:lang w:val="en-US"/>
        </w:rPr>
        <w:t>(0) absent</w:t>
      </w:r>
    </w:p>
    <w:p w14:paraId="7537F7E2" w14:textId="77777777" w:rsidR="00B060E9" w:rsidRPr="003E4A65" w:rsidRDefault="00B060E9" w:rsidP="00D47BD5">
      <w:pPr>
        <w:pStyle w:val="Tokendescription"/>
        <w:rPr>
          <w:lang w:val="en-US"/>
        </w:rPr>
      </w:pPr>
      <w:r w:rsidRPr="003E4A65">
        <w:rPr>
          <w:lang w:val="en-US"/>
        </w:rPr>
        <w:t xml:space="preserve">(1) reniform, </w:t>
      </w:r>
      <w:proofErr w:type="spellStart"/>
      <w:r w:rsidRPr="003E4A65">
        <w:rPr>
          <w:lang w:val="en-US"/>
        </w:rPr>
        <w:t>submillimetric</w:t>
      </w:r>
      <w:proofErr w:type="spellEnd"/>
      <w:r w:rsidRPr="003E4A65">
        <w:rPr>
          <w:lang w:val="en-US"/>
        </w:rPr>
        <w:t xml:space="preserve"> lamellar</w:t>
      </w:r>
    </w:p>
    <w:p w14:paraId="7D731B1E" w14:textId="6BB5E417" w:rsidR="00651AF7" w:rsidRDefault="00216074" w:rsidP="00D47BD5">
      <w:pPr>
        <w:jc w:val="both"/>
        <w:rPr>
          <w:color w:val="000000" w:themeColor="text1"/>
          <w:lang w:val="en-US"/>
        </w:rPr>
      </w:pPr>
      <w:r w:rsidRPr="00B13E39">
        <w:rPr>
          <w:color w:val="000000" w:themeColor="text1"/>
          <w:lang w:val="en-US"/>
        </w:rPr>
        <w:t xml:space="preserve">Character </w:t>
      </w:r>
      <w:r w:rsidR="001762A1" w:rsidRPr="00B13E39">
        <w:rPr>
          <w:color w:val="000000" w:themeColor="text1"/>
          <w:lang w:val="en-US"/>
        </w:rPr>
        <w:t xml:space="preserve">42 in Ma </w:t>
      </w:r>
      <w:r w:rsidR="001762A1" w:rsidRPr="00B13E39">
        <w:rPr>
          <w:i/>
          <w:color w:val="000000" w:themeColor="text1"/>
          <w:lang w:val="en-US" w:bidi="en-US"/>
        </w:rPr>
        <w:t>et al.</w:t>
      </w:r>
      <w:r w:rsidR="001762A1" w:rsidRPr="00B13E39">
        <w:rPr>
          <w:color w:val="000000" w:themeColor="text1"/>
          <w:lang w:val="en-US"/>
        </w:rPr>
        <w:t xml:space="preserve"> </w:t>
      </w:r>
      <w:sdt>
        <w:sdtPr>
          <w:rPr>
            <w:color w:val="000000"/>
            <w:lang w:val="en-US"/>
          </w:rPr>
          <w:tag w:val="MENDELEY_CITATION_v3_eyJjaXRhdGlvbklEIjoiTUVOREVMRVlfQ0lUQVRJT05fZmI2OGJiYjItYTQwYS00NDhiLTk1MzgtOGRkOTMzNGRkZTdi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1737314493"/>
          <w:placeholder>
            <w:docPart w:val="4D5C94CF69BF0F4DA42BDC6D62616D9C"/>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00A23D42" w:rsidRPr="00B13E39">
        <w:rPr>
          <w:color w:val="000000" w:themeColor="text1"/>
          <w:lang w:val="en-US"/>
        </w:rPr>
        <w:t xml:space="preserve">; </w:t>
      </w:r>
      <w:r w:rsidRPr="00B13E39">
        <w:rPr>
          <w:color w:val="000000" w:themeColor="text1"/>
          <w:lang w:val="en-US"/>
        </w:rPr>
        <w:t>character</w:t>
      </w:r>
      <w:r w:rsidR="00A23D42" w:rsidRPr="00B13E39">
        <w:rPr>
          <w:color w:val="000000" w:themeColor="text1"/>
          <w:lang w:val="en-US"/>
        </w:rPr>
        <w:t xml:space="preserve"> 16 in Daley </w:t>
      </w:r>
      <w:r w:rsidR="00A23D42" w:rsidRPr="00B13E39">
        <w:rPr>
          <w:i/>
          <w:color w:val="000000" w:themeColor="text1"/>
          <w:lang w:val="en-US" w:bidi="en-US"/>
        </w:rPr>
        <w:t>et al.</w:t>
      </w:r>
      <w:r w:rsidR="00A23D42" w:rsidRPr="00B13E39">
        <w:rPr>
          <w:color w:val="000000" w:themeColor="text1"/>
          <w:lang w:val="en-US"/>
        </w:rPr>
        <w:t xml:space="preserve"> </w:t>
      </w:r>
      <w:sdt>
        <w:sdtPr>
          <w:rPr>
            <w:color w:val="000000"/>
            <w:lang w:val="en-US"/>
          </w:rPr>
          <w:tag w:val="MENDELEY_CITATION_v3_eyJjaXRhdGlvbklEIjoiTUVOREVMRVlfQ0lUQVRJT05fMTE3NmQ1ODYtYmQ2Ni00ZjJiLWFhNzEtNDc3ZmI3YzFhNGM4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
          <w:id w:val="1976404560"/>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B13E39" w:rsidRPr="00B13E39">
        <w:rPr>
          <w:color w:val="000000" w:themeColor="text1"/>
          <w:lang w:val="en-US"/>
        </w:rPr>
        <w:t>.</w:t>
      </w:r>
      <w:r w:rsidR="000E5453" w:rsidRPr="00B13E39">
        <w:rPr>
          <w:color w:val="000000" w:themeColor="text1"/>
          <w:lang w:val="en-US"/>
        </w:rPr>
        <w:t xml:space="preserve">  </w:t>
      </w:r>
      <w:r w:rsidR="001E66CF" w:rsidRPr="00B13E39">
        <w:rPr>
          <w:color w:val="000000" w:themeColor="text1"/>
          <w:lang w:val="en-US"/>
        </w:rPr>
        <w:t xml:space="preserve">The presence of this character for </w:t>
      </w:r>
      <w:proofErr w:type="spellStart"/>
      <w:r w:rsidR="001E66CF" w:rsidRPr="00B13E39">
        <w:rPr>
          <w:color w:val="000000" w:themeColor="text1"/>
          <w:lang w:val="en-US"/>
        </w:rPr>
        <w:t>lobopodians</w:t>
      </w:r>
      <w:proofErr w:type="spellEnd"/>
      <w:r w:rsidR="001E66CF" w:rsidRPr="00B13E39">
        <w:rPr>
          <w:color w:val="000000" w:themeColor="text1"/>
          <w:lang w:val="en-US"/>
        </w:rPr>
        <w:t xml:space="preserve"> has been scored following a conservative approach based on decay experiments in onychophorans indicating that the detachment between the procuticle and epicuticle can produce </w:t>
      </w:r>
      <w:proofErr w:type="spellStart"/>
      <w:r w:rsidR="001E66CF" w:rsidRPr="00B13E39">
        <w:rPr>
          <w:color w:val="000000" w:themeColor="text1"/>
          <w:lang w:val="en-US"/>
        </w:rPr>
        <w:t>taphonomic</w:t>
      </w:r>
      <w:proofErr w:type="spellEnd"/>
      <w:r w:rsidR="001E66CF" w:rsidRPr="00B13E39">
        <w:rPr>
          <w:color w:val="000000" w:themeColor="text1"/>
          <w:lang w:val="en-US"/>
        </w:rPr>
        <w:t xml:space="preserve"> artef</w:t>
      </w:r>
      <w:r w:rsidR="007B04B7" w:rsidRPr="00B13E39">
        <w:rPr>
          <w:color w:val="000000" w:themeColor="text1"/>
          <w:lang w:val="en-US"/>
        </w:rPr>
        <w:t>a</w:t>
      </w:r>
      <w:r w:rsidR="001E66CF" w:rsidRPr="00B13E39">
        <w:rPr>
          <w:color w:val="000000" w:themeColor="text1"/>
          <w:lang w:val="en-US"/>
        </w:rPr>
        <w:t xml:space="preserve">cts that superficially resemble gut </w:t>
      </w:r>
      <w:proofErr w:type="spellStart"/>
      <w:r w:rsidR="001E66CF" w:rsidRPr="00B13E39">
        <w:rPr>
          <w:color w:val="000000" w:themeColor="text1"/>
          <w:lang w:val="en-US"/>
        </w:rPr>
        <w:t>diverticulae</w:t>
      </w:r>
      <w:proofErr w:type="spellEnd"/>
      <w:r w:rsidR="001E66CF" w:rsidRPr="00B13E39">
        <w:rPr>
          <w:color w:val="000000" w:themeColor="text1"/>
          <w:lang w:val="en-US"/>
        </w:rPr>
        <w:t xml:space="preserve"> </w:t>
      </w:r>
      <w:sdt>
        <w:sdtPr>
          <w:rPr>
            <w:color w:val="000000"/>
            <w:lang w:val="en-US"/>
          </w:rPr>
          <w:tag w:val="MENDELEY_CITATION_v3_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"/>
          <w:id w:val="-557242621"/>
          <w:placeholder>
            <w:docPart w:val="DefaultPlaceholder_-1854013440"/>
          </w:placeholder>
        </w:sdtPr>
        <w:sdtContent>
          <w:r w:rsidR="00651AF7" w:rsidRPr="00651AF7">
            <w:rPr>
              <w:rFonts w:eastAsia="Times New Roman"/>
              <w:color w:val="000000"/>
            </w:rPr>
            <w:t xml:space="preserve">(Murdock </w:t>
          </w:r>
          <w:r w:rsidR="00651AF7" w:rsidRPr="00651AF7">
            <w:rPr>
              <w:rFonts w:eastAsia="Times New Roman"/>
              <w:i/>
              <w:iCs/>
              <w:color w:val="000000"/>
            </w:rPr>
            <w:t>et al.</w:t>
          </w:r>
          <w:r w:rsidR="00651AF7" w:rsidRPr="00651AF7">
            <w:rPr>
              <w:rFonts w:eastAsia="Times New Roman"/>
              <w:color w:val="000000"/>
            </w:rPr>
            <w:t xml:space="preserve"> 2014)</w:t>
          </w:r>
        </w:sdtContent>
      </w:sdt>
      <w:r w:rsidR="00B13E39" w:rsidRPr="00B13E39">
        <w:rPr>
          <w:color w:val="000000" w:themeColor="text1"/>
          <w:lang w:val="en-US"/>
        </w:rPr>
        <w:t>.</w:t>
      </w:r>
      <w:r w:rsidR="001E66CF" w:rsidRPr="00B13E39">
        <w:rPr>
          <w:color w:val="000000" w:themeColor="text1"/>
          <w:lang w:val="en-US"/>
        </w:rPr>
        <w:t xml:space="preserve"> </w:t>
      </w:r>
      <w:r w:rsidR="00B63947" w:rsidRPr="00B13E39">
        <w:rPr>
          <w:color w:val="000000" w:themeColor="text1"/>
          <w:lang w:val="en-US"/>
        </w:rPr>
        <w:t>Therefore, this character is scored as</w:t>
      </w:r>
      <w:r w:rsidR="00554BD1" w:rsidRPr="00B13E39">
        <w:rPr>
          <w:color w:val="000000" w:themeColor="text1"/>
          <w:lang w:val="en-US"/>
        </w:rPr>
        <w:t xml:space="preserve"> uncertain in </w:t>
      </w:r>
      <w:proofErr w:type="spellStart"/>
      <w:r w:rsidR="00554BD1" w:rsidRPr="00B13E39">
        <w:rPr>
          <w:i/>
          <w:color w:val="000000" w:themeColor="text1"/>
          <w:lang w:val="en-US"/>
        </w:rPr>
        <w:t>Antennacanthopodia</w:t>
      </w:r>
      <w:proofErr w:type="spellEnd"/>
      <w:r w:rsidR="00554BD1" w:rsidRPr="00B13E39">
        <w:rPr>
          <w:color w:val="000000" w:themeColor="text1"/>
          <w:lang w:val="en-US"/>
        </w:rPr>
        <w:t xml:space="preserve"> </w:t>
      </w:r>
      <w:sdt>
        <w:sdtPr>
          <w:rPr>
            <w:color w:val="000000"/>
            <w:lang w:val="en-US"/>
          </w:rPr>
          <w:tag w:val="MENDELEY_CITATION_v3_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"/>
          <w:id w:val="232582003"/>
          <w:placeholder>
            <w:docPart w:val="DefaultPlaceholder_-1854013440"/>
          </w:placeholder>
        </w:sdtPr>
        <w:sdtContent>
          <w:r w:rsidR="00651AF7" w:rsidRPr="00651AF7">
            <w:rPr>
              <w:rFonts w:eastAsia="Times New Roman"/>
              <w:color w:val="000000"/>
            </w:rPr>
            <w:t xml:space="preserve">(Ou </w:t>
          </w:r>
          <w:r w:rsidR="00651AF7" w:rsidRPr="00651AF7">
            <w:rPr>
              <w:rFonts w:eastAsia="Times New Roman"/>
              <w:i/>
              <w:iCs/>
              <w:color w:val="000000"/>
            </w:rPr>
            <w:t>et al.</w:t>
          </w:r>
          <w:r w:rsidR="00651AF7" w:rsidRPr="00651AF7">
            <w:rPr>
              <w:rFonts w:eastAsia="Times New Roman"/>
              <w:color w:val="000000"/>
            </w:rPr>
            <w:t xml:space="preserve"> 2011)</w:t>
          </w:r>
        </w:sdtContent>
      </w:sdt>
      <w:r w:rsidR="00554BD1" w:rsidRPr="00B13E39">
        <w:rPr>
          <w:color w:val="000000" w:themeColor="text1"/>
          <w:lang w:val="en-US"/>
        </w:rPr>
        <w:t xml:space="preserve"> </w:t>
      </w:r>
      <w:r w:rsidR="00C80AD8" w:rsidRPr="00B13E39">
        <w:rPr>
          <w:color w:val="000000" w:themeColor="text1"/>
          <w:lang w:val="en-US"/>
        </w:rPr>
        <w:t>as</w:t>
      </w:r>
      <w:r w:rsidR="00620121" w:rsidRPr="00B13E39">
        <w:rPr>
          <w:color w:val="000000" w:themeColor="text1"/>
          <w:lang w:val="en-US"/>
        </w:rPr>
        <w:t xml:space="preserve"> </w:t>
      </w:r>
      <w:r w:rsidR="00554BD1" w:rsidRPr="00B13E39">
        <w:rPr>
          <w:color w:val="000000" w:themeColor="text1"/>
          <w:lang w:val="en-US"/>
        </w:rPr>
        <w:t xml:space="preserve">the dark infilling </w:t>
      </w:r>
      <w:r w:rsidR="00620121" w:rsidRPr="00B13E39">
        <w:rPr>
          <w:color w:val="000000" w:themeColor="text1"/>
          <w:lang w:val="en-US"/>
        </w:rPr>
        <w:t>of</w:t>
      </w:r>
      <w:r w:rsidR="00554BD1" w:rsidRPr="00B13E39">
        <w:rPr>
          <w:color w:val="000000" w:themeColor="text1"/>
          <w:lang w:val="en-US"/>
        </w:rPr>
        <w:t xml:space="preserve"> the </w:t>
      </w:r>
      <w:proofErr w:type="gramStart"/>
      <w:r w:rsidR="00554BD1" w:rsidRPr="00B13E39">
        <w:rPr>
          <w:color w:val="000000" w:themeColor="text1"/>
          <w:lang w:val="en-US"/>
        </w:rPr>
        <w:t>type</w:t>
      </w:r>
      <w:proofErr w:type="gramEnd"/>
      <w:r w:rsidR="00554BD1" w:rsidRPr="00B13E39">
        <w:rPr>
          <w:color w:val="000000" w:themeColor="text1"/>
          <w:lang w:val="en-US"/>
        </w:rPr>
        <w:t xml:space="preserve"> material may </w:t>
      </w:r>
      <w:r w:rsidR="00620121" w:rsidRPr="00B13E39">
        <w:rPr>
          <w:color w:val="000000" w:themeColor="text1"/>
          <w:lang w:val="en-US"/>
        </w:rPr>
        <w:t xml:space="preserve">represent </w:t>
      </w:r>
      <w:r w:rsidR="00554BD1" w:rsidRPr="00B13E39">
        <w:rPr>
          <w:color w:val="000000" w:themeColor="text1"/>
          <w:lang w:val="en-US"/>
        </w:rPr>
        <w:t>decay</w:t>
      </w:r>
      <w:r w:rsidR="00620121" w:rsidRPr="00B13E39">
        <w:rPr>
          <w:color w:val="000000" w:themeColor="text1"/>
          <w:lang w:val="en-US"/>
        </w:rPr>
        <w:t>ed</w:t>
      </w:r>
      <w:r w:rsidR="000E5453" w:rsidRPr="00B13E39">
        <w:rPr>
          <w:color w:val="000000" w:themeColor="text1"/>
          <w:lang w:val="en-US"/>
        </w:rPr>
        <w:t xml:space="preserve"> internal organs.</w:t>
      </w:r>
      <w:r w:rsidR="00E56172" w:rsidRPr="00B13E39">
        <w:rPr>
          <w:color w:val="000000" w:themeColor="text1"/>
          <w:lang w:val="en-US"/>
        </w:rPr>
        <w:t xml:space="preserve"> </w:t>
      </w:r>
      <w:r w:rsidR="007B04B7" w:rsidRPr="00B13E39">
        <w:rPr>
          <w:color w:val="000000" w:themeColor="text1"/>
          <w:lang w:val="en-US"/>
        </w:rPr>
        <w:t xml:space="preserve">This character is scored as absent in </w:t>
      </w:r>
      <w:proofErr w:type="spellStart"/>
      <w:r w:rsidR="007B04B7" w:rsidRPr="00B13E39">
        <w:rPr>
          <w:i/>
          <w:color w:val="000000" w:themeColor="text1"/>
          <w:lang w:val="en-US"/>
        </w:rPr>
        <w:t>Collinsium</w:t>
      </w:r>
      <w:proofErr w:type="spellEnd"/>
      <w:r w:rsidR="007B04B7" w:rsidRPr="00B13E39">
        <w:rPr>
          <w:i/>
          <w:color w:val="000000" w:themeColor="text1"/>
          <w:lang w:val="en-US"/>
        </w:rPr>
        <w:t xml:space="preserve"> </w:t>
      </w:r>
      <w:r w:rsidR="007B04B7" w:rsidRPr="00B13E39">
        <w:rPr>
          <w:color w:val="000000" w:themeColor="text1"/>
          <w:lang w:val="en-US"/>
        </w:rPr>
        <w:t>given that the gut displays a consistently simple morphology throughout the body</w:t>
      </w:r>
      <w:r w:rsidR="00B13E39" w:rsidRPr="00B13E39">
        <w:rPr>
          <w:color w:val="000000" w:themeColor="text1"/>
          <w:lang w:val="en-US"/>
        </w:rPr>
        <w:t xml:space="preserve"> </w:t>
      </w:r>
      <w:sdt>
        <w:sdtPr>
          <w:rPr>
            <w:color w:val="000000"/>
            <w:lang w:val="en-US"/>
          </w:rPr>
          <w:tag w:val="MENDELEY_CITATION_v3_eyJjaXRhdGlvbklEIjoiTUVOREVMRVlfQ0lUQVRJT05fNjBjN2ExMzgtZWI2Zi00NzczLWFmMzQtNGViMGYwZGUyNTRj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964121301"/>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7B04B7" w:rsidRPr="00B13E39">
        <w:rPr>
          <w:color w:val="000000" w:themeColor="text1"/>
          <w:lang w:val="en-US"/>
        </w:rPr>
        <w:t xml:space="preserve">. </w:t>
      </w:r>
      <w:proofErr w:type="spellStart"/>
      <w:r w:rsidR="007E0C63" w:rsidRPr="00B13E39">
        <w:rPr>
          <w:i/>
          <w:iCs/>
          <w:color w:val="000000" w:themeColor="text1"/>
          <w:lang w:val="en-US"/>
        </w:rPr>
        <w:t>Collinsovermis</w:t>
      </w:r>
      <w:proofErr w:type="spellEnd"/>
      <w:r w:rsidR="007E0C63" w:rsidRPr="00B13E39">
        <w:rPr>
          <w:i/>
          <w:iCs/>
          <w:color w:val="000000" w:themeColor="text1"/>
          <w:lang w:val="en-US"/>
        </w:rPr>
        <w:t xml:space="preserve"> </w:t>
      </w:r>
      <w:r w:rsidR="007E0C63" w:rsidRPr="00B13E39">
        <w:rPr>
          <w:color w:val="000000" w:themeColor="text1"/>
          <w:lang w:val="en-US"/>
        </w:rPr>
        <w:t xml:space="preserve">is scored based on the redescription of the Burgess Shale Collins’ monster </w:t>
      </w:r>
      <w:sdt>
        <w:sdtPr>
          <w:rPr>
            <w:color w:val="000000"/>
            <w:lang w:val="en-US"/>
          </w:rPr>
          <w:tag w:val="MENDELEY_CITATION_v3_eyJjaXRhdGlvbklEIjoiTUVOREVMRVlfQ0lUQVRJT05fMTE2ODMzYmEtNDlkOC00ODU3LWFkOGYtZDFiY2ZkYmJmYjk5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484136915"/>
          <w:placeholder>
            <w:docPart w:val="BE72DE0F83B7544DBB50982F85F636BC"/>
          </w:placeholder>
        </w:sdtPr>
        <w:sdtContent>
          <w:r w:rsidR="00651AF7" w:rsidRPr="00651AF7">
            <w:rPr>
              <w:color w:val="000000"/>
              <w:lang w:val="en-US"/>
            </w:rPr>
            <w:t>(Caron and Aria 2020)</w:t>
          </w:r>
        </w:sdtContent>
      </w:sdt>
      <w:r w:rsidR="007E0C63" w:rsidRPr="00B13E39">
        <w:rPr>
          <w:color w:val="000000" w:themeColor="text1"/>
          <w:lang w:val="en-US"/>
        </w:rPr>
        <w:t xml:space="preserve">. </w:t>
      </w:r>
      <w:r w:rsidR="00412A22" w:rsidRPr="00B13E39">
        <w:rPr>
          <w:color w:val="000000" w:themeColor="text1"/>
          <w:lang w:val="en-US"/>
        </w:rPr>
        <w:t xml:space="preserve">The presence of this </w:t>
      </w:r>
      <w:r w:rsidR="00F542A4" w:rsidRPr="00B13E39">
        <w:rPr>
          <w:color w:val="000000" w:themeColor="text1"/>
          <w:lang w:val="en-US"/>
        </w:rPr>
        <w:t>character</w:t>
      </w:r>
      <w:r w:rsidR="00412A22" w:rsidRPr="00B13E39">
        <w:rPr>
          <w:color w:val="000000" w:themeColor="text1"/>
          <w:lang w:val="en-US"/>
        </w:rPr>
        <w:t xml:space="preserve"> for the </w:t>
      </w:r>
      <w:proofErr w:type="spellStart"/>
      <w:r w:rsidR="00412A22" w:rsidRPr="00B13E39">
        <w:rPr>
          <w:color w:val="000000" w:themeColor="text1"/>
          <w:lang w:val="en-US"/>
        </w:rPr>
        <w:t>lobopodians</w:t>
      </w:r>
      <w:proofErr w:type="spellEnd"/>
      <w:r w:rsidR="00412A22" w:rsidRPr="00B13E39">
        <w:rPr>
          <w:color w:val="000000" w:themeColor="text1"/>
          <w:lang w:val="en-US"/>
        </w:rPr>
        <w:t xml:space="preserve"> </w:t>
      </w:r>
      <w:proofErr w:type="spellStart"/>
      <w:r w:rsidR="00412A22" w:rsidRPr="00B13E39">
        <w:rPr>
          <w:i/>
          <w:color w:val="000000" w:themeColor="text1"/>
          <w:lang w:val="en-US"/>
        </w:rPr>
        <w:t>Megadictyon</w:t>
      </w:r>
      <w:proofErr w:type="spellEnd"/>
      <w:r w:rsidR="00412A22" w:rsidRPr="00B13E39">
        <w:rPr>
          <w:color w:val="000000" w:themeColor="text1"/>
          <w:lang w:val="en-US"/>
        </w:rPr>
        <w:t xml:space="preserve">, </w:t>
      </w:r>
      <w:proofErr w:type="spellStart"/>
      <w:r w:rsidR="00412A22" w:rsidRPr="00B13E39">
        <w:rPr>
          <w:i/>
          <w:color w:val="000000" w:themeColor="text1"/>
          <w:lang w:val="en-US"/>
        </w:rPr>
        <w:t>Jianshanopodia</w:t>
      </w:r>
      <w:proofErr w:type="spellEnd"/>
      <w:r w:rsidR="00412A22" w:rsidRPr="00B13E39">
        <w:rPr>
          <w:color w:val="000000" w:themeColor="text1"/>
          <w:lang w:val="en-US"/>
        </w:rPr>
        <w:t xml:space="preserve">, </w:t>
      </w:r>
      <w:proofErr w:type="spellStart"/>
      <w:r w:rsidR="00412A22" w:rsidRPr="00B13E39">
        <w:rPr>
          <w:i/>
          <w:color w:val="000000" w:themeColor="text1"/>
          <w:lang w:val="en-US"/>
        </w:rPr>
        <w:t>Pambdelurion</w:t>
      </w:r>
      <w:proofErr w:type="spellEnd"/>
      <w:r w:rsidR="00412A22" w:rsidRPr="00B13E39">
        <w:rPr>
          <w:color w:val="000000" w:themeColor="text1"/>
          <w:lang w:val="en-US"/>
        </w:rPr>
        <w:t xml:space="preserve"> and </w:t>
      </w:r>
      <w:proofErr w:type="spellStart"/>
      <w:r w:rsidR="00412A22" w:rsidRPr="00B13E39">
        <w:rPr>
          <w:i/>
          <w:color w:val="000000" w:themeColor="text1"/>
          <w:lang w:val="en-US"/>
        </w:rPr>
        <w:t>Opabinia</w:t>
      </w:r>
      <w:proofErr w:type="spellEnd"/>
      <w:r w:rsidR="00412A22" w:rsidRPr="00B13E39">
        <w:rPr>
          <w:color w:val="000000" w:themeColor="text1"/>
          <w:lang w:val="en-US"/>
        </w:rPr>
        <w:t xml:space="preserve"> follows new information presented by </w:t>
      </w:r>
      <w:r w:rsidR="00E56172" w:rsidRPr="00B13E39">
        <w:rPr>
          <w:color w:val="000000" w:themeColor="text1"/>
          <w:lang w:val="en-US"/>
        </w:rPr>
        <w:t xml:space="preserve">Vannier </w:t>
      </w:r>
      <w:r w:rsidR="00E56172" w:rsidRPr="00B13E39">
        <w:rPr>
          <w:i/>
          <w:color w:val="000000" w:themeColor="text1"/>
          <w:lang w:val="en-US"/>
        </w:rPr>
        <w:t>et al.</w:t>
      </w:r>
      <w:r w:rsidR="00E56172" w:rsidRPr="00B13E39">
        <w:rPr>
          <w:color w:val="000000" w:themeColor="text1"/>
          <w:lang w:val="en-US"/>
        </w:rPr>
        <w:t xml:space="preserve"> (2014)</w:t>
      </w:r>
      <w:r w:rsidR="00B13E39" w:rsidRPr="00B13E39">
        <w:rPr>
          <w:color w:val="000000" w:themeColor="text1"/>
          <w:lang w:val="en-US"/>
        </w:rPr>
        <w:t xml:space="preserve"> </w:t>
      </w:r>
      <w:sdt>
        <w:sdtPr>
          <w:rPr>
            <w:color w:val="000000"/>
            <w:lang w:val="en-US"/>
          </w:rPr>
          <w:tag w:val="MENDELEY_CITATION_v3_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"/>
          <w:id w:val="-927041535"/>
          <w:placeholder>
            <w:docPart w:val="DefaultPlaceholder_-1854013440"/>
          </w:placeholder>
        </w:sdtPr>
        <w:sdtContent>
          <w:r w:rsidR="00651AF7" w:rsidRPr="00651AF7">
            <w:rPr>
              <w:rFonts w:eastAsia="Times New Roman"/>
              <w:color w:val="000000"/>
            </w:rPr>
            <w:t xml:space="preserve">(Vannier </w:t>
          </w:r>
          <w:r w:rsidR="00651AF7" w:rsidRPr="00651AF7">
            <w:rPr>
              <w:rFonts w:eastAsia="Times New Roman"/>
              <w:i/>
              <w:iCs/>
              <w:color w:val="000000"/>
            </w:rPr>
            <w:t>et al.</w:t>
          </w:r>
          <w:r w:rsidR="00651AF7" w:rsidRPr="00651AF7">
            <w:rPr>
              <w:rFonts w:eastAsia="Times New Roman"/>
              <w:color w:val="000000"/>
            </w:rPr>
            <w:t xml:space="preserve"> 2014)</w:t>
          </w:r>
        </w:sdtContent>
      </w:sdt>
      <w:r w:rsidR="006E6A37" w:rsidRPr="00B13E39">
        <w:rPr>
          <w:i/>
          <w:color w:val="000000" w:themeColor="text1"/>
          <w:lang w:val="en-US"/>
        </w:rPr>
        <w:t>.</w:t>
      </w:r>
      <w:r w:rsidR="00266252" w:rsidRPr="00B13E39">
        <w:rPr>
          <w:color w:val="000000" w:themeColor="text1"/>
          <w:lang w:val="en-US"/>
        </w:rPr>
        <w:t xml:space="preserve"> </w:t>
      </w:r>
      <w:r w:rsidR="00953385" w:rsidRPr="00B13E39">
        <w:rPr>
          <w:color w:val="000000" w:themeColor="text1"/>
          <w:lang w:val="en-US"/>
        </w:rPr>
        <w:t xml:space="preserve">Unlike other </w:t>
      </w:r>
      <w:proofErr w:type="spellStart"/>
      <w:r w:rsidR="00953385" w:rsidRPr="00B13E39">
        <w:rPr>
          <w:color w:val="000000" w:themeColor="text1"/>
          <w:lang w:val="en-US"/>
        </w:rPr>
        <w:t>radiodontans</w:t>
      </w:r>
      <w:proofErr w:type="spellEnd"/>
      <w:r w:rsidR="00953385" w:rsidRPr="00B13E39">
        <w:rPr>
          <w:color w:val="000000" w:themeColor="text1"/>
          <w:lang w:val="en-US"/>
        </w:rPr>
        <w:t>, p</w:t>
      </w:r>
      <w:r w:rsidR="00306E1D" w:rsidRPr="00B13E39">
        <w:rPr>
          <w:color w:val="000000" w:themeColor="text1"/>
          <w:lang w:val="en-US"/>
        </w:rPr>
        <w:t xml:space="preserve">aired midgut glands seem to be absent in </w:t>
      </w:r>
      <w:proofErr w:type="spellStart"/>
      <w:r w:rsidR="00306E1D" w:rsidRPr="00B13E39">
        <w:rPr>
          <w:i/>
          <w:color w:val="000000" w:themeColor="text1"/>
          <w:lang w:val="en-US"/>
        </w:rPr>
        <w:t>Lyrarapax</w:t>
      </w:r>
      <w:proofErr w:type="spellEnd"/>
      <w:r w:rsidR="00B13E39" w:rsidRPr="00B13E39">
        <w:rPr>
          <w:color w:val="000000" w:themeColor="text1"/>
          <w:lang w:val="en-US"/>
        </w:rPr>
        <w:t xml:space="preserve"> </w:t>
      </w:r>
      <w:sdt>
        <w:sdtPr>
          <w:rPr>
            <w:color w:val="000000"/>
            <w:lang w:val="en-US"/>
          </w:rPr>
          <w:tag w:val="MENDELEY_CITATION_v3_eyJjaXRhdGlvbklEIjoiTUVOREVMRVlfQ0lUQVRJT05fZDM0ZTI5YjYtZjJhYS00ZTgyLThhNmYtN2JmNDIyZTk4Nzg3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
          <w:id w:val="940489169"/>
          <w:placeholder>
            <w:docPart w:val="DefaultPlaceholder_-1854013440"/>
          </w:placeholder>
        </w:sdtPr>
        <w:sdtContent>
          <w:r w:rsidR="00651AF7" w:rsidRPr="00651AF7">
            <w:rPr>
              <w:rFonts w:eastAsia="Times New Roman"/>
              <w:color w:val="000000"/>
            </w:rPr>
            <w:t xml:space="preserve">(Cong </w:t>
          </w:r>
          <w:r w:rsidR="00651AF7" w:rsidRPr="00651AF7">
            <w:rPr>
              <w:rFonts w:eastAsia="Times New Roman"/>
              <w:i/>
              <w:iCs/>
              <w:color w:val="000000"/>
            </w:rPr>
            <w:t>et al.</w:t>
          </w:r>
          <w:r w:rsidR="00651AF7" w:rsidRPr="00651AF7">
            <w:rPr>
              <w:rFonts w:eastAsia="Times New Roman"/>
              <w:color w:val="000000"/>
            </w:rPr>
            <w:t xml:space="preserve"> 2014)</w:t>
          </w:r>
        </w:sdtContent>
      </w:sdt>
      <w:r w:rsidR="00B13E39" w:rsidRPr="00B13E39">
        <w:rPr>
          <w:color w:val="000000" w:themeColor="text1"/>
          <w:lang w:val="en-US"/>
        </w:rPr>
        <w:t>.</w:t>
      </w:r>
      <w:r w:rsidR="00591821" w:rsidRPr="00B13E39">
        <w:rPr>
          <w:color w:val="000000" w:themeColor="text1"/>
          <w:lang w:val="en-US"/>
        </w:rPr>
        <w:t xml:space="preserve"> This character is scored as absent for </w:t>
      </w:r>
      <w:proofErr w:type="spellStart"/>
      <w:r w:rsidR="00591821" w:rsidRPr="00B13E39">
        <w:rPr>
          <w:i/>
          <w:color w:val="000000" w:themeColor="text1"/>
          <w:lang w:val="en-US"/>
        </w:rPr>
        <w:t>Acinocricus</w:t>
      </w:r>
      <w:proofErr w:type="spellEnd"/>
      <w:r w:rsidR="00591821" w:rsidRPr="00B13E39">
        <w:rPr>
          <w:i/>
          <w:color w:val="000000" w:themeColor="text1"/>
          <w:lang w:val="en-US"/>
        </w:rPr>
        <w:t xml:space="preserve"> </w:t>
      </w:r>
      <w:r w:rsidR="00591821" w:rsidRPr="00B13E39">
        <w:rPr>
          <w:color w:val="000000" w:themeColor="text1"/>
          <w:lang w:val="en-US"/>
        </w:rPr>
        <w:t>based on the putative preservation of a straight gut on the holotype specimen (</w:t>
      </w:r>
      <w:r w:rsidR="00DC418F" w:rsidRPr="00B13E39">
        <w:rPr>
          <w:color w:val="000000" w:themeColor="text1"/>
          <w:lang w:val="en-US"/>
        </w:rPr>
        <w:t>see “central zone” in</w:t>
      </w:r>
      <w:r w:rsidR="00B13E39" w:rsidRPr="00B13E39">
        <w:rPr>
          <w:color w:val="000000" w:themeColor="text1"/>
          <w:lang w:val="en-US"/>
        </w:rPr>
        <w:t xml:space="preserve"> </w:t>
      </w:r>
      <w:sdt>
        <w:sdtPr>
          <w:rPr>
            <w:color w:val="000000"/>
            <w:lang w:val="en-US"/>
          </w:rPr>
          <w:tag w:val="MENDELEY_CITATION_v3_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"/>
          <w:id w:val="1726103136"/>
          <w:placeholder>
            <w:docPart w:val="DefaultPlaceholder_-1854013440"/>
          </w:placeholder>
        </w:sdtPr>
        <w:sdtContent>
          <w:r w:rsidR="00651AF7" w:rsidRPr="00651AF7">
            <w:rPr>
              <w:color w:val="000000"/>
              <w:lang w:val="en-US"/>
            </w:rPr>
            <w:t>(Conway Morris and Robison 1988))</w:t>
          </w:r>
        </w:sdtContent>
      </w:sdt>
      <w:r w:rsidR="00591821" w:rsidRPr="00B13E39">
        <w:rPr>
          <w:color w:val="000000" w:themeColor="text1"/>
          <w:lang w:val="en-US"/>
        </w:rPr>
        <w:t>.</w:t>
      </w:r>
      <w:r w:rsidR="00967229" w:rsidRPr="00B13E39">
        <w:rPr>
          <w:color w:val="000000" w:themeColor="text1"/>
          <w:lang w:val="en-US"/>
        </w:rPr>
        <w:t xml:space="preserve"> </w:t>
      </w:r>
      <w:r w:rsidR="004F6323" w:rsidRPr="00B13E39">
        <w:rPr>
          <w:color w:val="000000" w:themeColor="text1"/>
          <w:lang w:val="en-US"/>
        </w:rPr>
        <w:t xml:space="preserve"> </w:t>
      </w:r>
    </w:p>
    <w:p w14:paraId="169B9444" w14:textId="77777777" w:rsidR="00540619" w:rsidRDefault="00540619" w:rsidP="00D47BD5">
      <w:pPr>
        <w:jc w:val="both"/>
        <w:rPr>
          <w:color w:val="000000" w:themeColor="text1"/>
          <w:lang w:val="en-US"/>
        </w:rPr>
      </w:pPr>
    </w:p>
    <w:p w14:paraId="60C47D16" w14:textId="77777777" w:rsidR="00540619" w:rsidRDefault="00540619" w:rsidP="00D47BD5">
      <w:pPr>
        <w:jc w:val="both"/>
        <w:rPr>
          <w:color w:val="000000" w:themeColor="text1"/>
          <w:lang w:val="en-US"/>
        </w:rPr>
      </w:pPr>
    </w:p>
    <w:p w14:paraId="355844C3" w14:textId="7D35DA11" w:rsidR="004A51A4" w:rsidRPr="004A51A4" w:rsidRDefault="004A51A4" w:rsidP="004A51A4">
      <w:pPr>
        <w:pStyle w:val="Heading2"/>
        <w:jc w:val="both"/>
        <w:rPr>
          <w:rFonts w:ascii="Times New Roman" w:hAnsi="Times New Roman"/>
          <w:lang w:val="en-US"/>
        </w:rPr>
      </w:pPr>
      <w:r w:rsidRPr="003E4A65">
        <w:rPr>
          <w:rFonts w:ascii="Times New Roman" w:hAnsi="Times New Roman"/>
          <w:lang w:val="en-US"/>
        </w:rPr>
        <w:lastRenderedPageBreak/>
        <w:t>Trunk appendages</w:t>
      </w:r>
    </w:p>
    <w:p w14:paraId="6557FAF9" w14:textId="4452F751" w:rsidR="004A51A4" w:rsidRPr="004A51A4" w:rsidRDefault="004A51A4" w:rsidP="004A51A4">
      <w:pPr>
        <w:pStyle w:val="Transformationseries"/>
      </w:pPr>
      <w:r w:rsidRPr="004A51A4">
        <w:t xml:space="preserve">Trunk </w:t>
      </w:r>
      <w:proofErr w:type="spellStart"/>
      <w:r w:rsidRPr="004A51A4">
        <w:t>exites</w:t>
      </w:r>
      <w:proofErr w:type="spellEnd"/>
      <w:r w:rsidRPr="004A51A4">
        <w:t xml:space="preserve"> </w:t>
      </w:r>
    </w:p>
    <w:p w14:paraId="7B441B8A" w14:textId="77777777" w:rsidR="004A51A4" w:rsidRPr="00651AF7" w:rsidRDefault="004A51A4" w:rsidP="004A51A4">
      <w:pPr>
        <w:rPr>
          <w:i/>
          <w:iCs/>
          <w:lang w:val="en-US" w:eastAsia="en-US"/>
        </w:rPr>
      </w:pPr>
      <w:r w:rsidRPr="00651AF7">
        <w:rPr>
          <w:i/>
          <w:iCs/>
          <w:lang w:val="en-US" w:eastAsia="en-US"/>
        </w:rPr>
        <w:t>(0) absent</w:t>
      </w:r>
    </w:p>
    <w:p w14:paraId="7EE16B59" w14:textId="77777777" w:rsidR="004A51A4" w:rsidRPr="00651AF7" w:rsidRDefault="004A51A4" w:rsidP="004A51A4">
      <w:pPr>
        <w:rPr>
          <w:i/>
          <w:iCs/>
          <w:lang w:val="en-US" w:eastAsia="en-US"/>
        </w:rPr>
      </w:pPr>
      <w:r w:rsidRPr="00651AF7">
        <w:rPr>
          <w:i/>
          <w:iCs/>
          <w:lang w:val="en-US" w:eastAsia="en-US"/>
        </w:rPr>
        <w:t>(1) present</w:t>
      </w:r>
    </w:p>
    <w:p w14:paraId="28E03D07" w14:textId="77777777" w:rsidR="004A51A4" w:rsidRPr="00651AF7" w:rsidRDefault="004A51A4" w:rsidP="004A51A4">
      <w:pPr>
        <w:spacing w:after="240"/>
        <w:rPr>
          <w:i/>
          <w:iCs/>
          <w:lang w:val="en-US" w:eastAsia="en-US"/>
        </w:rPr>
      </w:pPr>
      <w:r w:rsidRPr="00651AF7">
        <w:rPr>
          <w:i/>
          <w:iCs/>
          <w:lang w:val="en-US" w:eastAsia="en-US"/>
        </w:rPr>
        <w:t>(–) inapplicable: paired appendages (Character 1) absent</w:t>
      </w:r>
    </w:p>
    <w:p w14:paraId="3D920D96" w14:textId="6E3CF9B1" w:rsidR="004A51A4" w:rsidRDefault="004A51A4" w:rsidP="004A51A4">
      <w:pPr>
        <w:jc w:val="both"/>
        <w:rPr>
          <w:lang w:val="en-US"/>
        </w:rPr>
      </w:pPr>
      <w:r w:rsidRPr="003E4A65">
        <w:rPr>
          <w:lang w:val="en-US"/>
        </w:rPr>
        <w:t xml:space="preserve">Character 20 in Van Roy </w:t>
      </w:r>
      <w:r w:rsidRPr="003E4A65">
        <w:rPr>
          <w:i/>
          <w:lang w:val="en-US" w:bidi="en-US"/>
        </w:rPr>
        <w:t>et al.</w:t>
      </w:r>
      <w:r w:rsidRPr="003E4A65">
        <w:rPr>
          <w:lang w:val="en-US"/>
        </w:rPr>
        <w:t xml:space="preserve"> </w:t>
      </w:r>
      <w:sdt>
        <w:sdtPr>
          <w:rPr>
            <w:color w:val="000000"/>
            <w:lang w:val="en-US"/>
          </w:rPr>
          <w:tag w:val="MENDELEY_CITATION_v3_eyJjaXRhdGlvbklEIjoiTUVOREVMRVlfQ0lUQVRJT05fZDc5NTMwYzMtN2Y5NC00NDBiLTljNDgtM2E2N2VhZmRmYmVk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1533723522"/>
          <w:placeholder>
            <w:docPart w:val="C07E97C496D69648A12C64ED167F0738"/>
          </w:placeholder>
        </w:sdtPr>
        <w:sdtContent>
          <w:r w:rsidRPr="004A51A4">
            <w:rPr>
              <w:color w:val="000000"/>
              <w:lang w:val="en-US"/>
            </w:rPr>
            <w:t>(Van Roy, Daley and Briggs 2015)</w:t>
          </w:r>
        </w:sdtContent>
      </w:sdt>
      <w:r w:rsidRPr="003E4A65">
        <w:rPr>
          <w:lang w:val="en-US"/>
        </w:rPr>
        <w:t xml:space="preserve">. </w:t>
      </w:r>
      <w:proofErr w:type="spellStart"/>
      <w:r w:rsidRPr="003E4A65">
        <w:rPr>
          <w:i/>
          <w:lang w:val="en-US"/>
        </w:rPr>
        <w:t>Schinderhannes</w:t>
      </w:r>
      <w:proofErr w:type="spellEnd"/>
      <w:r w:rsidRPr="003E4A65">
        <w:rPr>
          <w:i/>
          <w:lang w:val="en-US"/>
        </w:rPr>
        <w:t xml:space="preserve"> </w:t>
      </w:r>
      <w:sdt>
        <w:sdtPr>
          <w:rPr>
            <w:color w:val="000000"/>
            <w:lang w:val="en-US"/>
          </w:rPr>
          <w:tag w:val="MENDELEY_CITATION_v3_eyJjaXRhdGlvbklEIjoiTUVOREVMRVlfQ0lUQVRJT05fMjhkNGRlNmMtY2JjMC00N2RjLWE2YTQtYTFlOThhNjk0ZGUw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
          <w:id w:val="-287591137"/>
          <w:placeholder>
            <w:docPart w:val="C07E97C496D69648A12C64ED167F0738"/>
          </w:placeholder>
        </w:sdtPr>
        <w:sdtContent>
          <w:r w:rsidRPr="004A51A4">
            <w:rPr>
              <w:color w:val="000000"/>
              <w:lang w:val="en-US"/>
            </w:rPr>
            <w:t>(Kühl, Briggs and Rust 2009)</w:t>
          </w:r>
        </w:sdtContent>
      </w:sdt>
      <w:r w:rsidRPr="003E4A65">
        <w:rPr>
          <w:lang w:val="en-US"/>
        </w:rPr>
        <w:t xml:space="preserve"> </w:t>
      </w:r>
      <w:r>
        <w:rPr>
          <w:lang w:val="en-US"/>
        </w:rPr>
        <w:t xml:space="preserve">is </w:t>
      </w:r>
      <w:r w:rsidRPr="003E4A65">
        <w:rPr>
          <w:lang w:val="en-US"/>
        </w:rPr>
        <w:t>scored as uncertain as the only available specimen is preserved from a ventral perspective</w:t>
      </w:r>
      <w:r>
        <w:rPr>
          <w:lang w:val="en-US"/>
        </w:rPr>
        <w:t>.</w:t>
      </w:r>
    </w:p>
    <w:p w14:paraId="6B46D0C5" w14:textId="77777777" w:rsidR="004A51A4" w:rsidRDefault="004A51A4" w:rsidP="004A51A4">
      <w:pPr>
        <w:pStyle w:val="Transformationseries"/>
      </w:pPr>
      <w:proofErr w:type="spellStart"/>
      <w:r>
        <w:t>Exite</w:t>
      </w:r>
      <w:proofErr w:type="spellEnd"/>
      <w:r>
        <w:t xml:space="preserve"> organization</w:t>
      </w:r>
    </w:p>
    <w:p w14:paraId="16C40CEE" w14:textId="77777777" w:rsidR="004A51A4" w:rsidRDefault="004A51A4" w:rsidP="004A51A4">
      <w:pPr>
        <w:pStyle w:val="Tokendescription"/>
        <w:rPr>
          <w:color w:val="000000"/>
          <w:lang w:val="en-US"/>
        </w:rPr>
      </w:pPr>
      <w:r>
        <w:rPr>
          <w:color w:val="000000"/>
          <w:lang w:val="en-US"/>
        </w:rPr>
        <w:t xml:space="preserve">(0) lanceolate dorsal blades </w:t>
      </w:r>
    </w:p>
    <w:p w14:paraId="7A30C792" w14:textId="77777777" w:rsidR="004A51A4" w:rsidRDefault="004A51A4" w:rsidP="004A51A4">
      <w:pPr>
        <w:pStyle w:val="Tokendescription"/>
        <w:rPr>
          <w:color w:val="000000"/>
          <w:lang w:val="en-US"/>
        </w:rPr>
      </w:pPr>
      <w:r>
        <w:rPr>
          <w:color w:val="000000"/>
          <w:lang w:val="en-US"/>
        </w:rPr>
        <w:t>(1) simple oval paddle with marginal spines</w:t>
      </w:r>
    </w:p>
    <w:p w14:paraId="3C652653" w14:textId="77777777" w:rsidR="004A51A4" w:rsidRDefault="004A51A4" w:rsidP="004A51A4">
      <w:pPr>
        <w:pStyle w:val="Tokendescription"/>
        <w:rPr>
          <w:color w:val="000000"/>
          <w:lang w:val="en-US"/>
        </w:rPr>
      </w:pPr>
      <w:r>
        <w:rPr>
          <w:color w:val="000000"/>
          <w:lang w:val="en-US"/>
        </w:rPr>
        <w:t xml:space="preserve">(2) bipartite shaft with lamellar setae </w:t>
      </w:r>
    </w:p>
    <w:p w14:paraId="0F7C026A" w14:textId="77777777" w:rsidR="004A51A4" w:rsidRDefault="004A51A4" w:rsidP="004A51A4">
      <w:pPr>
        <w:pStyle w:val="Tokendescription"/>
        <w:rPr>
          <w:color w:val="000000"/>
          <w:lang w:val="en-US"/>
        </w:rPr>
      </w:pPr>
      <w:r>
        <w:rPr>
          <w:color w:val="000000"/>
          <w:lang w:val="en-US"/>
        </w:rPr>
        <w:t xml:space="preserve">(3) numerous podomeres, each bearing a </w:t>
      </w:r>
      <w:proofErr w:type="gramStart"/>
      <w:r>
        <w:rPr>
          <w:color w:val="000000"/>
          <w:lang w:val="en-US"/>
        </w:rPr>
        <w:t>single setae</w:t>
      </w:r>
      <w:proofErr w:type="gramEnd"/>
    </w:p>
    <w:p w14:paraId="759A5941" w14:textId="3615B6FD" w:rsidR="004A51A4" w:rsidRDefault="004A51A4" w:rsidP="004A51A4">
      <w:pPr>
        <w:pStyle w:val="Tokendescription"/>
        <w:rPr>
          <w:color w:val="000000"/>
          <w:lang w:val="en-US"/>
        </w:rPr>
      </w:pPr>
      <w:r>
        <w:rPr>
          <w:color w:val="000000"/>
          <w:lang w:val="en-US"/>
        </w:rPr>
        <w:t>(4) book gills</w:t>
      </w:r>
    </w:p>
    <w:p w14:paraId="49C90488" w14:textId="650B25DB" w:rsidR="004A51A4" w:rsidRDefault="004A51A4" w:rsidP="004A51A4">
      <w:pPr>
        <w:pStyle w:val="Tokendescription"/>
        <w:rPr>
          <w:color w:val="000000"/>
          <w:lang w:val="en-US"/>
        </w:rPr>
      </w:pPr>
      <w:r>
        <w:rPr>
          <w:color w:val="000000"/>
          <w:lang w:val="en-US"/>
        </w:rPr>
        <w:t xml:space="preserve">(–) inapplicable: trunk </w:t>
      </w:r>
      <w:proofErr w:type="spellStart"/>
      <w:r>
        <w:rPr>
          <w:color w:val="000000"/>
          <w:lang w:val="en-US"/>
        </w:rPr>
        <w:t>exites</w:t>
      </w:r>
      <w:proofErr w:type="spellEnd"/>
      <w:r>
        <w:rPr>
          <w:color w:val="000000"/>
          <w:lang w:val="en-US"/>
        </w:rPr>
        <w:t xml:space="preserve"> (Character 43) absent</w:t>
      </w:r>
    </w:p>
    <w:p w14:paraId="6FA749E2" w14:textId="77777777" w:rsidR="004A51A4" w:rsidRDefault="004A51A4" w:rsidP="004A51A4">
      <w:pPr>
        <w:pStyle w:val="Tokendescription"/>
        <w:rPr>
          <w:color w:val="000000"/>
          <w:lang w:val="en-US"/>
        </w:rPr>
      </w:pPr>
    </w:p>
    <w:p w14:paraId="01A39228" w14:textId="05E00875" w:rsidR="004A51A4" w:rsidRDefault="004A51A4" w:rsidP="004A51A4">
      <w:pPr>
        <w:pStyle w:val="Tokendescription"/>
        <w:spacing w:before="0"/>
        <w:ind w:left="0" w:firstLine="0"/>
        <w:rPr>
          <w:i w:val="0"/>
          <w:iCs/>
          <w:color w:val="000000"/>
          <w:lang w:val="en-US"/>
        </w:rPr>
      </w:pPr>
      <w:r>
        <w:rPr>
          <w:i w:val="0"/>
          <w:iCs/>
          <w:color w:val="000000"/>
          <w:lang w:val="en-US"/>
        </w:rPr>
        <w:t xml:space="preserve">The recent description of </w:t>
      </w:r>
      <w:proofErr w:type="spellStart"/>
      <w:r w:rsidRPr="004A51A4">
        <w:rPr>
          <w:color w:val="000000"/>
          <w:lang w:val="en-US"/>
        </w:rPr>
        <w:t>Aegirocassis</w:t>
      </w:r>
      <w:proofErr w:type="spellEnd"/>
      <w:r>
        <w:rPr>
          <w:i w:val="0"/>
          <w:iCs/>
          <w:color w:val="000000"/>
          <w:lang w:val="en-US"/>
        </w:rPr>
        <w:t xml:space="preserve"> </w:t>
      </w:r>
      <w:sdt>
        <w:sdtPr>
          <w:rPr>
            <w:i w:val="0"/>
            <w:iCs/>
            <w:color w:val="000000"/>
            <w:lang w:val="en-US"/>
          </w:rPr>
          <w:tag w:val="MENDELEY_CITATION_v3_eyJjaXRhdGlvbklEIjoiTUVOREVMRVlfQ0lUQVRJT05fYTZlZDVmZDQtZmNmMy00YzM1LWIzNDUtYjI0NWFiNDEwZTM5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545029231"/>
          <w:placeholder>
            <w:docPart w:val="D5B4CF1F9B9E3243BE15BDB11033433E"/>
          </w:placeholder>
        </w:sdtPr>
        <w:sdtContent>
          <w:r w:rsidRPr="004A51A4">
            <w:rPr>
              <w:i w:val="0"/>
              <w:iCs/>
              <w:color w:val="000000"/>
              <w:lang w:val="en-US"/>
            </w:rPr>
            <w:t>(Van Roy, Daley and Briggs 2015)</w:t>
          </w:r>
        </w:sdtContent>
      </w:sdt>
      <w:r>
        <w:rPr>
          <w:i w:val="0"/>
          <w:iCs/>
          <w:color w:val="000000"/>
          <w:lang w:val="en-US"/>
        </w:rPr>
        <w:t xml:space="preserve"> clarifies the relationship of the dorsal lanceolate blades in gilled </w:t>
      </w:r>
      <w:proofErr w:type="spellStart"/>
      <w:r>
        <w:rPr>
          <w:i w:val="0"/>
          <w:iCs/>
          <w:color w:val="000000"/>
          <w:lang w:val="en-US"/>
        </w:rPr>
        <w:t>lobopodians</w:t>
      </w:r>
      <w:proofErr w:type="spellEnd"/>
      <w:r>
        <w:rPr>
          <w:i w:val="0"/>
          <w:iCs/>
          <w:color w:val="000000"/>
          <w:lang w:val="en-US"/>
        </w:rPr>
        <w:t xml:space="preserve"> and </w:t>
      </w:r>
      <w:proofErr w:type="spellStart"/>
      <w:r>
        <w:rPr>
          <w:i w:val="0"/>
          <w:iCs/>
          <w:color w:val="000000"/>
          <w:lang w:val="en-US"/>
        </w:rPr>
        <w:t>radiodontans</w:t>
      </w:r>
      <w:proofErr w:type="spellEnd"/>
      <w:r>
        <w:rPr>
          <w:i w:val="0"/>
          <w:iCs/>
          <w:color w:val="000000"/>
          <w:lang w:val="en-US"/>
        </w:rPr>
        <w:t xml:space="preserve">, and their homology with the </w:t>
      </w:r>
      <w:proofErr w:type="spellStart"/>
      <w:r>
        <w:rPr>
          <w:i w:val="0"/>
          <w:iCs/>
          <w:color w:val="000000"/>
          <w:lang w:val="en-US"/>
        </w:rPr>
        <w:t>exites</w:t>
      </w:r>
      <w:proofErr w:type="spellEnd"/>
      <w:r>
        <w:rPr>
          <w:i w:val="0"/>
          <w:iCs/>
          <w:color w:val="000000"/>
          <w:lang w:val="en-US"/>
        </w:rPr>
        <w:t xml:space="preserve"> of upper-stem </w:t>
      </w:r>
      <w:proofErr w:type="spellStart"/>
      <w:r>
        <w:rPr>
          <w:i w:val="0"/>
          <w:iCs/>
          <w:color w:val="000000"/>
          <w:lang w:val="en-US"/>
        </w:rPr>
        <w:t>Euarthropoda</w:t>
      </w:r>
      <w:proofErr w:type="spellEnd"/>
      <w:r>
        <w:rPr>
          <w:i w:val="0"/>
          <w:iCs/>
          <w:color w:val="000000"/>
          <w:lang w:val="en-US"/>
        </w:rPr>
        <w:t>.</w:t>
      </w:r>
    </w:p>
    <w:p w14:paraId="6E53739E" w14:textId="4903E11E" w:rsidR="004A51A4" w:rsidRDefault="004A51A4" w:rsidP="004A51A4">
      <w:pPr>
        <w:pStyle w:val="Transformationseries"/>
        <w:rPr>
          <w:rFonts w:ascii="Times New Roman" w:hAnsi="Times New Roman"/>
          <w:lang w:val="en-US"/>
        </w:rPr>
      </w:pPr>
      <w:proofErr w:type="spellStart"/>
      <w:r w:rsidRPr="003E4A65">
        <w:rPr>
          <w:rFonts w:ascii="Times New Roman" w:hAnsi="Times New Roman"/>
          <w:lang w:val="en-US"/>
        </w:rPr>
        <w:t>Exites</w:t>
      </w:r>
      <w:proofErr w:type="spellEnd"/>
      <w:r w:rsidRPr="003E4A65">
        <w:rPr>
          <w:rFonts w:ascii="Times New Roman" w:hAnsi="Times New Roman"/>
          <w:lang w:val="en-US"/>
        </w:rPr>
        <w:t>/lanceolate dorsal blades associated with dorsolateral flaps</w:t>
      </w:r>
    </w:p>
    <w:p w14:paraId="57637123" w14:textId="77777777" w:rsidR="004A51A4" w:rsidRPr="003E4A65" w:rsidRDefault="004A51A4" w:rsidP="004A51A4">
      <w:pPr>
        <w:pStyle w:val="Tokendescription"/>
        <w:rPr>
          <w:lang w:val="en-US"/>
        </w:rPr>
      </w:pPr>
      <w:r w:rsidRPr="003E4A65">
        <w:rPr>
          <w:lang w:val="en-US"/>
        </w:rPr>
        <w:t>(0) absent</w:t>
      </w:r>
    </w:p>
    <w:p w14:paraId="1CF83045" w14:textId="77777777" w:rsidR="004A51A4" w:rsidRDefault="004A51A4" w:rsidP="004A51A4">
      <w:pPr>
        <w:pStyle w:val="Tokendescription"/>
        <w:rPr>
          <w:lang w:val="en-US"/>
        </w:rPr>
      </w:pPr>
      <w:r w:rsidRPr="003E4A65">
        <w:rPr>
          <w:lang w:val="en-US"/>
        </w:rPr>
        <w:t>(1) present</w:t>
      </w:r>
    </w:p>
    <w:p w14:paraId="2CAB05BB" w14:textId="0223FE0D" w:rsidR="004A51A4" w:rsidRPr="003E4A65" w:rsidRDefault="004A51A4" w:rsidP="004A51A4">
      <w:pPr>
        <w:pStyle w:val="Tokendescription"/>
        <w:rPr>
          <w:lang w:val="en-US"/>
        </w:rPr>
      </w:pPr>
      <w:r w:rsidRPr="003E4A65">
        <w:rPr>
          <w:lang w:val="en-US"/>
        </w:rPr>
        <w:t>(</w:t>
      </w:r>
      <w:r>
        <w:rPr>
          <w:lang w:val="en-US"/>
        </w:rPr>
        <w:t>–</w:t>
      </w:r>
      <w:r w:rsidRPr="003E4A65">
        <w:rPr>
          <w:lang w:val="en-US"/>
        </w:rPr>
        <w:t xml:space="preserve">) inapplicable: </w:t>
      </w:r>
      <w:r w:rsidRPr="0099688B">
        <w:rPr>
          <w:color w:val="000000"/>
          <w:lang w:val="en-US"/>
        </w:rPr>
        <w:t>post-ocular limbs biramous (Character 47) present</w:t>
      </w:r>
    </w:p>
    <w:p w14:paraId="1383A746" w14:textId="64662315" w:rsidR="004A51A4" w:rsidRPr="004A51A4" w:rsidRDefault="004A51A4" w:rsidP="00213A2F">
      <w:pPr>
        <w:jc w:val="both"/>
        <w:rPr>
          <w:lang w:val="en-US" w:eastAsia="en-US"/>
        </w:rPr>
      </w:pPr>
      <w:r>
        <w:rPr>
          <w:lang w:val="en-US" w:eastAsia="en-US"/>
        </w:rPr>
        <w:t xml:space="preserve">Character 21 in Van Roy </w:t>
      </w:r>
      <w:r w:rsidRPr="00FE4AD4">
        <w:rPr>
          <w:i/>
          <w:iCs/>
          <w:lang w:val="en-US" w:eastAsia="en-US"/>
        </w:rPr>
        <w:t>et al.</w:t>
      </w:r>
      <w:r>
        <w:rPr>
          <w:lang w:val="en-US" w:eastAsia="en-US"/>
        </w:rPr>
        <w:t xml:space="preserve"> </w:t>
      </w:r>
      <w:sdt>
        <w:sdtPr>
          <w:rPr>
            <w:color w:val="000000"/>
            <w:lang w:val="en-US" w:eastAsia="en-US"/>
          </w:rPr>
          <w:tag w:val="MENDELEY_CITATION_v3_eyJjaXRhdGlvbklEIjoiTUVOREVMRVlfQ0lUQVRJT05fNGQ5YzA4ZWYtZTYxMC00OWU2LTkxZjktNGEzMWFlMmRjMWZj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2066022938"/>
          <w:placeholder>
            <w:docPart w:val="DefaultPlaceholder_-1854013440"/>
          </w:placeholder>
        </w:sdtPr>
        <w:sdtContent>
          <w:r w:rsidRPr="004A51A4">
            <w:rPr>
              <w:color w:val="000000"/>
              <w:lang w:val="en-US" w:eastAsia="en-US"/>
            </w:rPr>
            <w:t>(Van Roy, Daley and Briggs 2015)</w:t>
          </w:r>
        </w:sdtContent>
      </w:sdt>
      <w:r>
        <w:rPr>
          <w:color w:val="000000"/>
          <w:lang w:val="en-US" w:eastAsia="en-US"/>
        </w:rPr>
        <w:t xml:space="preserve">. This character reflects the diversity observed in </w:t>
      </w:r>
      <w:proofErr w:type="spellStart"/>
      <w:r>
        <w:rPr>
          <w:color w:val="000000"/>
          <w:lang w:val="en-US" w:eastAsia="en-US"/>
        </w:rPr>
        <w:t>Radiodonta</w:t>
      </w:r>
      <w:proofErr w:type="spellEnd"/>
      <w:r>
        <w:rPr>
          <w:color w:val="000000"/>
          <w:lang w:val="en-US" w:eastAsia="en-US"/>
        </w:rPr>
        <w:t xml:space="preserve">, </w:t>
      </w:r>
      <w:r w:rsidRPr="004A51A4">
        <w:rPr>
          <w:color w:val="000000"/>
          <w:lang w:val="en-US" w:eastAsia="en-US"/>
        </w:rPr>
        <w:t xml:space="preserve">in which the dorsolateral flaps may be lost in some taxa, such as </w:t>
      </w:r>
      <w:r w:rsidRPr="00213A2F">
        <w:rPr>
          <w:i/>
          <w:iCs/>
          <w:color w:val="000000"/>
          <w:lang w:val="en-US" w:eastAsia="en-US"/>
        </w:rPr>
        <w:t>Anomalocaris</w:t>
      </w:r>
      <w:r>
        <w:rPr>
          <w:color w:val="000000"/>
          <w:lang w:val="en-US" w:eastAsia="en-US"/>
        </w:rPr>
        <w:t xml:space="preserve"> (e.g. </w:t>
      </w:r>
      <w:sdt>
        <w:sdtPr>
          <w:rPr>
            <w:color w:val="000000"/>
            <w:lang w:val="en-US" w:eastAsia="en-US"/>
          </w:rPr>
          <w:tag w:val="MENDELEY_CITATION_v3_eyJjaXRhdGlvbklEIjoiTUVOREVMRVlfQ0lUQVRJT05fNWNkMTJlNGEtNTU4Yy00ZjYyLWEwZjQtZjJkMWMyMTM0N2IxIiwicHJvcGVydGllcyI6eyJub3RlSW5kZXgiOjB9LCJpc0VkaXRlZCI6ZmFsc2UsIm1hbnVhbE92ZXJyaWRlIjp7ImlzTWFudWFsbHlPdmVycmlkZGVuIjpmYWxzZSwiY2l0ZXByb2NUZXh0IjoiKERhbGV5IGFuZCBFZGdlY29tYmUgMjAxNCkiLCJtYW51YWxPdmVycmlkZVRleHQiOiIifSwiY2l0YXRpb25JdGVtcyI6W3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
          <w:id w:val="-289592950"/>
          <w:placeholder>
            <w:docPart w:val="DefaultPlaceholder_-1854013440"/>
          </w:placeholder>
        </w:sdtPr>
        <w:sdtContent>
          <w:r w:rsidRPr="004A51A4">
            <w:rPr>
              <w:color w:val="000000"/>
              <w:lang w:val="en-US" w:eastAsia="en-US"/>
            </w:rPr>
            <w:t>(Daley and Edgecombe 2014)</w:t>
          </w:r>
        </w:sdtContent>
      </w:sdt>
      <w:r w:rsidR="00213A2F">
        <w:rPr>
          <w:color w:val="000000"/>
          <w:lang w:val="en-US" w:eastAsia="en-US"/>
        </w:rPr>
        <w:t>)</w:t>
      </w:r>
      <w:r>
        <w:rPr>
          <w:color w:val="000000"/>
          <w:lang w:val="en-US" w:eastAsia="en-US"/>
        </w:rPr>
        <w:t xml:space="preserve"> and </w:t>
      </w:r>
      <w:proofErr w:type="spellStart"/>
      <w:r w:rsidRPr="00213A2F">
        <w:rPr>
          <w:i/>
          <w:iCs/>
          <w:color w:val="000000"/>
          <w:lang w:val="en-US" w:eastAsia="en-US"/>
        </w:rPr>
        <w:t>Lyrarapax</w:t>
      </w:r>
      <w:proofErr w:type="spellEnd"/>
      <w:r>
        <w:rPr>
          <w:color w:val="000000"/>
          <w:lang w:val="en-US" w:eastAsia="en-US"/>
        </w:rPr>
        <w:t xml:space="preserve"> </w:t>
      </w:r>
      <w:sdt>
        <w:sdtPr>
          <w:rPr>
            <w:color w:val="000000"/>
            <w:lang w:val="en-US" w:eastAsia="en-US"/>
          </w:rPr>
          <w:tag w:val="MENDELEY_CITATION_v3_eyJjaXRhdGlvbklEIjoiTUVOREVMRVlfQ0lUQVRJT05fYjVlOTlkNjQtNGRiMy00MTlkLWFlMzgtMmQ2NDg0NjViYmZh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
          <w:id w:val="-218904189"/>
          <w:placeholder>
            <w:docPart w:val="DefaultPlaceholder_-1854013440"/>
          </w:placeholder>
        </w:sdtPr>
        <w:sdtContent>
          <w:r w:rsidRPr="004A51A4">
            <w:rPr>
              <w:rFonts w:eastAsia="Times New Roman"/>
              <w:color w:val="000000"/>
            </w:rPr>
            <w:t xml:space="preserve">(Cong </w:t>
          </w:r>
          <w:r w:rsidRPr="004A51A4">
            <w:rPr>
              <w:rFonts w:eastAsia="Times New Roman"/>
              <w:i/>
              <w:iCs/>
              <w:color w:val="000000"/>
            </w:rPr>
            <w:t>et al.</w:t>
          </w:r>
          <w:r w:rsidRPr="004A51A4">
            <w:rPr>
              <w:rFonts w:eastAsia="Times New Roman"/>
              <w:color w:val="000000"/>
            </w:rPr>
            <w:t xml:space="preserve"> 2014)</w:t>
          </w:r>
        </w:sdtContent>
      </w:sdt>
      <w:r>
        <w:rPr>
          <w:color w:val="000000"/>
          <w:lang w:val="en-US" w:eastAsia="en-US"/>
        </w:rPr>
        <w:t xml:space="preserve">. The coding of this character differs slightly from that used by Van Roy </w:t>
      </w:r>
      <w:r w:rsidRPr="00FE4AD4">
        <w:rPr>
          <w:i/>
          <w:iCs/>
          <w:color w:val="000000"/>
          <w:lang w:val="en-US" w:eastAsia="en-US"/>
        </w:rPr>
        <w:t>et al</w:t>
      </w:r>
      <w:r w:rsidR="00FE4AD4" w:rsidRPr="00FE4AD4">
        <w:rPr>
          <w:i/>
          <w:iCs/>
          <w:color w:val="000000"/>
          <w:lang w:val="en-US" w:eastAsia="en-US"/>
        </w:rPr>
        <w:t>.</w:t>
      </w:r>
      <w:r w:rsidR="00213A2F">
        <w:rPr>
          <w:color w:val="000000"/>
          <w:lang w:val="en-US" w:eastAsia="en-US"/>
        </w:rPr>
        <w:t xml:space="preserve"> </w:t>
      </w:r>
      <w:sdt>
        <w:sdtPr>
          <w:rPr>
            <w:color w:val="000000"/>
            <w:lang w:val="en-US" w:eastAsia="en-US"/>
          </w:rPr>
          <w:tag w:val="MENDELEY_CITATION_v3_eyJjaXRhdGlvbklEIjoiTUVOREVMRVlfQ0lUQVRJT05fN2U2OTc4NWYtNzBmMi00OTA2LTg1NjUtZjk5OTVmOTg3ZjI0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1696448767"/>
          <w:placeholder>
            <w:docPart w:val="DefaultPlaceholder_-1854013440"/>
          </w:placeholder>
        </w:sdtPr>
        <w:sdtContent>
          <w:r w:rsidR="00213A2F" w:rsidRPr="00213A2F">
            <w:rPr>
              <w:color w:val="000000"/>
              <w:lang w:val="en-US" w:eastAsia="en-US"/>
            </w:rPr>
            <w:t>(Van Roy, Daley and Briggs 2015)</w:t>
          </w:r>
        </w:sdtContent>
      </w:sdt>
      <w:r w:rsidR="00213A2F">
        <w:rPr>
          <w:color w:val="000000"/>
          <w:lang w:val="en-US" w:eastAsia="en-US"/>
        </w:rPr>
        <w:t xml:space="preserve"> in that it is coded as </w:t>
      </w:r>
      <w:r w:rsidR="00213A2F">
        <w:rPr>
          <w:color w:val="000000"/>
          <w:lang w:val="en-US" w:eastAsia="en-US"/>
        </w:rPr>
        <w:lastRenderedPageBreak/>
        <w:t xml:space="preserve">inapplicable for taxa with fused biramous limbs and completely body </w:t>
      </w:r>
      <w:proofErr w:type="spellStart"/>
      <w:r w:rsidR="00213A2F" w:rsidRPr="00213A2F">
        <w:rPr>
          <w:color w:val="000000"/>
          <w:lang w:val="en-US" w:eastAsia="en-US"/>
        </w:rPr>
        <w:t>arthrodization</w:t>
      </w:r>
      <w:proofErr w:type="spellEnd"/>
      <w:r w:rsidR="00213A2F" w:rsidRPr="00213A2F">
        <w:rPr>
          <w:color w:val="000000"/>
          <w:lang w:val="en-US" w:eastAsia="en-US"/>
        </w:rPr>
        <w:t xml:space="preserve"> and limb arthropodization</w:t>
      </w:r>
    </w:p>
    <w:p w14:paraId="7E5CFAD3" w14:textId="77777777" w:rsidR="00C45315" w:rsidRPr="003E4A65" w:rsidRDefault="00F33BD2" w:rsidP="00D47BD5">
      <w:pPr>
        <w:pStyle w:val="Transformationseries"/>
        <w:spacing w:line="360" w:lineRule="auto"/>
        <w:jc w:val="both"/>
        <w:rPr>
          <w:rFonts w:ascii="Times New Roman" w:hAnsi="Times New Roman"/>
          <w:lang w:val="en-US"/>
        </w:rPr>
      </w:pPr>
      <w:proofErr w:type="spellStart"/>
      <w:r w:rsidRPr="003E4A65">
        <w:rPr>
          <w:rFonts w:ascii="Times New Roman" w:hAnsi="Times New Roman"/>
          <w:lang w:val="en-US"/>
        </w:rPr>
        <w:t>Exite</w:t>
      </w:r>
      <w:proofErr w:type="spellEnd"/>
      <w:r w:rsidRPr="003E4A65">
        <w:rPr>
          <w:rFonts w:ascii="Times New Roman" w:hAnsi="Times New Roman"/>
          <w:lang w:val="en-US"/>
        </w:rPr>
        <w:t>/</w:t>
      </w:r>
      <w:proofErr w:type="spellStart"/>
      <w:r w:rsidRPr="003E4A65">
        <w:rPr>
          <w:rFonts w:ascii="Times New Roman" w:hAnsi="Times New Roman"/>
          <w:lang w:val="en-US"/>
        </w:rPr>
        <w:t>s</w:t>
      </w:r>
      <w:r w:rsidR="00C45315" w:rsidRPr="003E4A65">
        <w:rPr>
          <w:rFonts w:ascii="Times New Roman" w:hAnsi="Times New Roman"/>
          <w:lang w:val="en-US"/>
        </w:rPr>
        <w:t>etal</w:t>
      </w:r>
      <w:proofErr w:type="spellEnd"/>
      <w:r w:rsidR="00C45315" w:rsidRPr="003E4A65">
        <w:rPr>
          <w:rFonts w:ascii="Times New Roman" w:hAnsi="Times New Roman"/>
          <w:lang w:val="en-US"/>
        </w:rPr>
        <w:t xml:space="preserve"> blade </w:t>
      </w:r>
      <w:r w:rsidR="001738F0" w:rsidRPr="003E4A65">
        <w:rPr>
          <w:rFonts w:ascii="Times New Roman" w:hAnsi="Times New Roman"/>
          <w:lang w:val="en-US"/>
        </w:rPr>
        <w:t>distribution</w:t>
      </w:r>
      <w:r w:rsidR="0022590F" w:rsidRPr="003E4A65">
        <w:rPr>
          <w:rFonts w:ascii="Times New Roman" w:hAnsi="Times New Roman"/>
          <w:lang w:val="en-US"/>
        </w:rPr>
        <w:t xml:space="preserve"> </w:t>
      </w:r>
    </w:p>
    <w:p w14:paraId="500F7D38" w14:textId="77777777" w:rsidR="00C45315" w:rsidRPr="003E4A65" w:rsidRDefault="00C45315" w:rsidP="00D47BD5">
      <w:pPr>
        <w:pStyle w:val="Tokendescription"/>
        <w:rPr>
          <w:lang w:val="en-US"/>
        </w:rPr>
      </w:pPr>
      <w:r w:rsidRPr="003E4A65">
        <w:rPr>
          <w:lang w:val="en-US"/>
        </w:rPr>
        <w:t>(0) confined laterally</w:t>
      </w:r>
    </w:p>
    <w:p w14:paraId="7D439DE3" w14:textId="77777777" w:rsidR="00C45315" w:rsidRPr="003E4A65" w:rsidRDefault="00C45315" w:rsidP="00D47BD5">
      <w:pPr>
        <w:pStyle w:val="Tokendescription"/>
        <w:rPr>
          <w:lang w:val="en-US"/>
        </w:rPr>
      </w:pPr>
      <w:r w:rsidRPr="003E4A65">
        <w:rPr>
          <w:lang w:val="en-US"/>
        </w:rPr>
        <w:t>(1) present dorsally</w:t>
      </w:r>
    </w:p>
    <w:p w14:paraId="260D17C9" w14:textId="77777777" w:rsidR="00C45315" w:rsidRPr="003E4A65" w:rsidRDefault="00C45315" w:rsidP="00D47BD5">
      <w:pPr>
        <w:pStyle w:val="Tokendescription"/>
        <w:rPr>
          <w:lang w:val="en-US"/>
        </w:rPr>
      </w:pPr>
      <w:r w:rsidRPr="003E4A65">
        <w:rPr>
          <w:lang w:val="en-US"/>
        </w:rPr>
        <w:t xml:space="preserve">(-) inapplicable: </w:t>
      </w:r>
      <w:proofErr w:type="spellStart"/>
      <w:r w:rsidR="00D2729C" w:rsidRPr="003E4A65">
        <w:rPr>
          <w:lang w:val="en-US"/>
        </w:rPr>
        <w:t>exites</w:t>
      </w:r>
      <w:proofErr w:type="spellEnd"/>
      <w:r w:rsidR="00D2729C" w:rsidRPr="003E4A65">
        <w:rPr>
          <w:lang w:val="en-US"/>
        </w:rPr>
        <w:t xml:space="preserve"> </w:t>
      </w:r>
      <w:r w:rsidR="00D2729C" w:rsidRPr="00BE3085">
        <w:rPr>
          <w:color w:val="000000"/>
          <w:lang w:val="en-US"/>
        </w:rPr>
        <w:t xml:space="preserve">(Character </w:t>
      </w:r>
      <w:r w:rsidR="00B0645B" w:rsidRPr="00BE3085">
        <w:rPr>
          <w:color w:val="000000"/>
          <w:lang w:val="en-US"/>
        </w:rPr>
        <w:t>4</w:t>
      </w:r>
      <w:r w:rsidR="004C3A03" w:rsidRPr="00BE3085">
        <w:rPr>
          <w:color w:val="000000"/>
          <w:lang w:val="en-US"/>
        </w:rPr>
        <w:t>3</w:t>
      </w:r>
      <w:r w:rsidRPr="00BE3085">
        <w:rPr>
          <w:color w:val="000000"/>
          <w:lang w:val="en-US"/>
        </w:rPr>
        <w:t>)</w:t>
      </w:r>
      <w:r w:rsidRPr="003E4A65">
        <w:rPr>
          <w:lang w:val="en-US"/>
        </w:rPr>
        <w:t xml:space="preserve"> absent</w:t>
      </w:r>
      <w:r w:rsidR="003D53EE">
        <w:rPr>
          <w:lang w:val="en-US"/>
        </w:rPr>
        <w:t xml:space="preserve"> or</w:t>
      </w:r>
      <w:r w:rsidRPr="003E4A65">
        <w:rPr>
          <w:lang w:val="en-US"/>
        </w:rPr>
        <w:t xml:space="preserve"> </w:t>
      </w:r>
      <w:r w:rsidRPr="00BE3085">
        <w:rPr>
          <w:color w:val="000000"/>
          <w:lang w:val="en-US"/>
        </w:rPr>
        <w:t xml:space="preserve">dorsal </w:t>
      </w:r>
      <w:r w:rsidR="00D2729C" w:rsidRPr="00BE3085">
        <w:rPr>
          <w:color w:val="000000"/>
          <w:lang w:val="en-US"/>
        </w:rPr>
        <w:t>integument sclerotized</w:t>
      </w:r>
      <w:r w:rsidRPr="00BE3085">
        <w:rPr>
          <w:color w:val="000000"/>
          <w:lang w:val="en-US"/>
        </w:rPr>
        <w:t xml:space="preserve"> (Character </w:t>
      </w:r>
      <w:r w:rsidR="00B0645B" w:rsidRPr="00BE3085">
        <w:rPr>
          <w:color w:val="000000"/>
          <w:lang w:val="en-US"/>
        </w:rPr>
        <w:t>2</w:t>
      </w:r>
      <w:r w:rsidR="004C3A03" w:rsidRPr="00BE3085">
        <w:rPr>
          <w:color w:val="000000"/>
          <w:lang w:val="en-US"/>
        </w:rPr>
        <w:t>7</w:t>
      </w:r>
      <w:r w:rsidRPr="00BE3085">
        <w:rPr>
          <w:color w:val="000000"/>
          <w:lang w:val="en-US"/>
        </w:rPr>
        <w:t>) present.</w:t>
      </w:r>
      <w:r w:rsidRPr="003E4A65">
        <w:rPr>
          <w:lang w:val="en-US"/>
        </w:rPr>
        <w:t xml:space="preserve">   </w:t>
      </w:r>
    </w:p>
    <w:p w14:paraId="5F56397B" w14:textId="77777777" w:rsidR="004C3A03" w:rsidRDefault="004C3A03" w:rsidP="00D47BD5">
      <w:pPr>
        <w:pStyle w:val="Tokendescription"/>
        <w:ind w:left="0" w:firstLine="0"/>
        <w:rPr>
          <w:i w:val="0"/>
          <w:lang w:val="en-US"/>
        </w:rPr>
      </w:pPr>
    </w:p>
    <w:p w14:paraId="09E81E1F" w14:textId="61AC8290" w:rsidR="008862F6" w:rsidRPr="003E4A65" w:rsidRDefault="00C45315" w:rsidP="00D47BD5">
      <w:pPr>
        <w:pStyle w:val="Tokendescription"/>
        <w:ind w:left="0" w:firstLine="0"/>
        <w:rPr>
          <w:i w:val="0"/>
          <w:lang w:val="en-US"/>
        </w:rPr>
      </w:pPr>
      <w:r w:rsidRPr="003E4A65">
        <w:rPr>
          <w:i w:val="0"/>
          <w:lang w:val="en-US"/>
        </w:rPr>
        <w:t xml:space="preserve">Character 51 in Van Roy </w:t>
      </w:r>
      <w:r w:rsidRPr="003E4A65">
        <w:rPr>
          <w:lang w:val="en-US"/>
        </w:rPr>
        <w:t xml:space="preserve">et al. </w:t>
      </w:r>
      <w:r w:rsidRPr="003E4A65">
        <w:rPr>
          <w:i w:val="0"/>
          <w:lang w:val="en-US"/>
        </w:rPr>
        <w:t>(2015)</w:t>
      </w:r>
      <w:r w:rsidR="00B4666A" w:rsidRPr="00B4666A">
        <w:rPr>
          <w:i w:val="0"/>
          <w:color w:val="000000"/>
          <w:lang w:val="en-US"/>
        </w:rPr>
        <w:t xml:space="preserve"> </w:t>
      </w:r>
      <w:sdt>
        <w:sdtPr>
          <w:rPr>
            <w:i w:val="0"/>
            <w:color w:val="000000"/>
            <w:lang w:val="en-US"/>
          </w:rPr>
          <w:tag w:val="MENDELEY_CITATION_v3_eyJjaXRhdGlvbklEIjoiTUVOREVMRVlfQ0lUQVRJT05fYjk2NDczYmYtMjU0MS00MmJiLTg5ZWEtMGU2N2Q1YjEzZDJh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1689291582"/>
          <w:placeholder>
            <w:docPart w:val="F6B555EAAF65BD4DB95587A4796C2CD5"/>
          </w:placeholder>
        </w:sdtPr>
        <w:sdtContent>
          <w:r w:rsidR="00651AF7" w:rsidRPr="00651AF7">
            <w:rPr>
              <w:i w:val="0"/>
              <w:color w:val="000000"/>
              <w:lang w:val="en-US"/>
            </w:rPr>
            <w:t>(Van Roy, Daley and Briggs 2015)</w:t>
          </w:r>
        </w:sdtContent>
      </w:sdt>
      <w:r w:rsidR="00B4666A">
        <w:rPr>
          <w:i w:val="0"/>
          <w:lang w:val="en-US"/>
        </w:rPr>
        <w:t>.</w:t>
      </w:r>
    </w:p>
    <w:p w14:paraId="28D83719" w14:textId="77777777" w:rsidR="00B060E9" w:rsidRPr="003E4A65" w:rsidRDefault="00E512FF"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Dorsal flaps/</w:t>
      </w:r>
      <w:proofErr w:type="spellStart"/>
      <w:r w:rsidRPr="003E4A65">
        <w:rPr>
          <w:rFonts w:ascii="Times New Roman" w:hAnsi="Times New Roman"/>
          <w:lang w:val="en-US"/>
        </w:rPr>
        <w:t>exites</w:t>
      </w:r>
      <w:proofErr w:type="spellEnd"/>
      <w:r w:rsidRPr="003E4A65">
        <w:rPr>
          <w:rFonts w:ascii="Times New Roman" w:hAnsi="Times New Roman"/>
          <w:lang w:val="en-US"/>
        </w:rPr>
        <w:t xml:space="preserve"> fused with </w:t>
      </w:r>
      <w:proofErr w:type="spellStart"/>
      <w:r w:rsidRPr="003E4A65">
        <w:rPr>
          <w:rFonts w:ascii="Times New Roman" w:hAnsi="Times New Roman"/>
          <w:lang w:val="en-US"/>
        </w:rPr>
        <w:t>endopod</w:t>
      </w:r>
      <w:proofErr w:type="spellEnd"/>
      <w:r w:rsidRPr="003E4A65">
        <w:rPr>
          <w:rFonts w:ascii="Times New Roman" w:hAnsi="Times New Roman"/>
          <w:lang w:val="en-US"/>
        </w:rPr>
        <w:t xml:space="preserve"> into biramous appendage</w:t>
      </w:r>
      <w:r w:rsidR="00B060E9" w:rsidRPr="003E4A65">
        <w:rPr>
          <w:rFonts w:ascii="Times New Roman" w:hAnsi="Times New Roman"/>
          <w:lang w:val="en-US"/>
        </w:rPr>
        <w:t xml:space="preserve"> </w:t>
      </w:r>
    </w:p>
    <w:p w14:paraId="09C67787" w14:textId="77777777" w:rsidR="00B060E9" w:rsidRPr="003E4A65" w:rsidRDefault="00B060E9" w:rsidP="00D47BD5">
      <w:pPr>
        <w:pStyle w:val="Tokendescription"/>
        <w:rPr>
          <w:lang w:val="en-US"/>
        </w:rPr>
      </w:pPr>
      <w:r w:rsidRPr="003E4A65">
        <w:rPr>
          <w:lang w:val="en-US"/>
        </w:rPr>
        <w:t xml:space="preserve">(0) </w:t>
      </w:r>
      <w:r w:rsidR="006242D1" w:rsidRPr="003E4A65">
        <w:rPr>
          <w:lang w:val="en-US"/>
        </w:rPr>
        <w:t>not fused</w:t>
      </w:r>
    </w:p>
    <w:p w14:paraId="1DE4276C" w14:textId="77777777" w:rsidR="00B060E9" w:rsidRPr="003E4A65" w:rsidRDefault="00B060E9" w:rsidP="00D47BD5">
      <w:pPr>
        <w:pStyle w:val="Tokendescription"/>
        <w:rPr>
          <w:lang w:val="en-US"/>
        </w:rPr>
      </w:pPr>
      <w:r w:rsidRPr="003E4A65">
        <w:rPr>
          <w:lang w:val="en-US"/>
        </w:rPr>
        <w:t xml:space="preserve">(1) </w:t>
      </w:r>
      <w:r w:rsidR="006242D1" w:rsidRPr="003E4A65">
        <w:rPr>
          <w:lang w:val="en-US"/>
        </w:rPr>
        <w:t>fused</w:t>
      </w:r>
    </w:p>
    <w:p w14:paraId="54C9289C" w14:textId="77777777" w:rsidR="002A1E6E" w:rsidRPr="00BE3085" w:rsidRDefault="00CC5946" w:rsidP="00D47BD5">
      <w:pPr>
        <w:pStyle w:val="Tokendescription"/>
        <w:rPr>
          <w:color w:val="000000"/>
          <w:lang w:val="en-US"/>
        </w:rPr>
      </w:pPr>
      <w:r w:rsidRPr="003E4A65">
        <w:rPr>
          <w:lang w:val="en-US"/>
        </w:rPr>
        <w:t>(–)</w:t>
      </w:r>
      <w:r w:rsidR="002A1E6E" w:rsidRPr="003E4A65">
        <w:rPr>
          <w:lang w:val="en-US"/>
        </w:rPr>
        <w:t xml:space="preserve"> </w:t>
      </w:r>
      <w:r w:rsidR="00F23568" w:rsidRPr="00BE3085">
        <w:rPr>
          <w:color w:val="000000"/>
          <w:lang w:val="en-US"/>
        </w:rPr>
        <w:t xml:space="preserve">inapplicable: </w:t>
      </w:r>
      <w:r w:rsidR="00C81BF4" w:rsidRPr="00BE3085">
        <w:rPr>
          <w:color w:val="000000"/>
          <w:lang w:val="en-US"/>
        </w:rPr>
        <w:t xml:space="preserve">trunk </w:t>
      </w:r>
      <w:proofErr w:type="spellStart"/>
      <w:r w:rsidR="00C81BF4" w:rsidRPr="00BE3085">
        <w:rPr>
          <w:color w:val="000000"/>
          <w:lang w:val="en-US"/>
        </w:rPr>
        <w:t>exites</w:t>
      </w:r>
      <w:proofErr w:type="spellEnd"/>
      <w:r w:rsidR="00C81BF4" w:rsidRPr="00BE3085">
        <w:rPr>
          <w:color w:val="000000"/>
          <w:lang w:val="en-US"/>
        </w:rPr>
        <w:t xml:space="preserve"> (Character </w:t>
      </w:r>
      <w:r w:rsidR="00B0645B" w:rsidRPr="00BE3085">
        <w:rPr>
          <w:color w:val="000000"/>
          <w:lang w:val="en-US"/>
        </w:rPr>
        <w:t>4</w:t>
      </w:r>
      <w:r w:rsidR="00092363" w:rsidRPr="00BE3085">
        <w:rPr>
          <w:color w:val="000000"/>
          <w:lang w:val="en-US"/>
        </w:rPr>
        <w:t>3</w:t>
      </w:r>
      <w:r w:rsidR="00754E3B" w:rsidRPr="00BE3085">
        <w:rPr>
          <w:color w:val="000000"/>
          <w:lang w:val="en-US"/>
        </w:rPr>
        <w:t>) absent</w:t>
      </w:r>
    </w:p>
    <w:p w14:paraId="4427C25C" w14:textId="4A272F30" w:rsidR="00B060E9" w:rsidRPr="003E4A65" w:rsidRDefault="001A40B2" w:rsidP="00D47BD5">
      <w:pPr>
        <w:jc w:val="both"/>
        <w:rPr>
          <w:lang w:val="en-US"/>
        </w:rPr>
      </w:pPr>
      <w:r>
        <w:rPr>
          <w:lang w:val="en-US"/>
        </w:rPr>
        <w:t>Character 57 in</w:t>
      </w:r>
      <w:r w:rsidR="00E512FF" w:rsidRPr="003E4A65">
        <w:rPr>
          <w:lang w:val="en-US"/>
        </w:rPr>
        <w:t xml:space="preserve"> Van Roy</w:t>
      </w:r>
      <w:r w:rsidR="00EC5B78" w:rsidRPr="003E4A65">
        <w:rPr>
          <w:i/>
          <w:lang w:val="en-US"/>
        </w:rPr>
        <w:t xml:space="preserve"> et al</w:t>
      </w:r>
      <w:r w:rsidR="00EC5B78" w:rsidRPr="001A40B2">
        <w:rPr>
          <w:iCs/>
          <w:lang w:val="en-US"/>
        </w:rPr>
        <w:t>.</w:t>
      </w:r>
      <w:r w:rsidR="002D2649" w:rsidRPr="001A40B2">
        <w:rPr>
          <w:iCs/>
          <w:lang w:val="en-US"/>
        </w:rPr>
        <w:t xml:space="preserve"> </w:t>
      </w:r>
      <w:sdt>
        <w:sdtPr>
          <w:rPr>
            <w:iCs/>
            <w:color w:val="000000"/>
            <w:lang w:val="en-US"/>
          </w:rPr>
          <w:tag w:val="MENDELEY_CITATION_v3_eyJjaXRhdGlvbklEIjoiTUVOREVMRVlfQ0lUQVRJT05fMjY2NWZkODQtYzE4Zi00YjBjLWJiOTgtZDQzYmIxY2M0YjYx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2036007668"/>
          <w:placeholder>
            <w:docPart w:val="F2CD89238617E7438C25DCEFB270A181"/>
          </w:placeholder>
        </w:sdtPr>
        <w:sdtContent>
          <w:r w:rsidR="00651AF7" w:rsidRPr="00651AF7">
            <w:rPr>
              <w:iCs/>
              <w:color w:val="000000"/>
              <w:lang w:val="en-US"/>
            </w:rPr>
            <w:t>(Van Roy, Daley and Briggs 2015)</w:t>
          </w:r>
        </w:sdtContent>
      </w:sdt>
      <w:r w:rsidR="007519CC">
        <w:rPr>
          <w:iCs/>
          <w:lang w:val="en-US"/>
        </w:rPr>
        <w:t>.</w:t>
      </w:r>
      <w:r>
        <w:rPr>
          <w:iCs/>
          <w:lang w:val="en-US"/>
        </w:rPr>
        <w:t xml:space="preserve"> </w:t>
      </w:r>
    </w:p>
    <w:p w14:paraId="44582D85"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Antero</w:t>
      </w:r>
      <w:r w:rsidR="0051554F" w:rsidRPr="003E4A65">
        <w:rPr>
          <w:rFonts w:ascii="Times New Roman" w:hAnsi="Times New Roman"/>
          <w:lang w:val="en-US"/>
        </w:rPr>
        <w:t>-</w:t>
      </w:r>
      <w:r w:rsidRPr="003E4A65">
        <w:rPr>
          <w:rFonts w:ascii="Times New Roman" w:hAnsi="Times New Roman"/>
          <w:lang w:val="en-US"/>
        </w:rPr>
        <w:t xml:space="preserve">posteriorly compressed protopodite with </w:t>
      </w:r>
      <w:proofErr w:type="spellStart"/>
      <w:r w:rsidRPr="003E4A65">
        <w:rPr>
          <w:rFonts w:ascii="Times New Roman" w:hAnsi="Times New Roman"/>
          <w:lang w:val="en-US"/>
        </w:rPr>
        <w:t>gnathobasic</w:t>
      </w:r>
      <w:proofErr w:type="spellEnd"/>
      <w:r w:rsidRPr="003E4A65">
        <w:rPr>
          <w:rFonts w:ascii="Times New Roman" w:hAnsi="Times New Roman"/>
          <w:lang w:val="en-US"/>
        </w:rPr>
        <w:t xml:space="preserve"> endites in post-</w:t>
      </w:r>
      <w:proofErr w:type="spellStart"/>
      <w:r w:rsidR="00162274" w:rsidRPr="003E4A65">
        <w:rPr>
          <w:rFonts w:ascii="Times New Roman" w:hAnsi="Times New Roman"/>
          <w:lang w:val="en-US"/>
        </w:rPr>
        <w:t>deutocerebral</w:t>
      </w:r>
      <w:proofErr w:type="spellEnd"/>
      <w:r w:rsidR="0051554F" w:rsidRPr="003E4A65">
        <w:rPr>
          <w:rFonts w:ascii="Times New Roman" w:hAnsi="Times New Roman"/>
          <w:lang w:val="en-US"/>
        </w:rPr>
        <w:t xml:space="preserve"> appendage pair</w:t>
      </w:r>
    </w:p>
    <w:p w14:paraId="05D728F4" w14:textId="77777777" w:rsidR="00B060E9" w:rsidRPr="003E4A65" w:rsidRDefault="00B060E9" w:rsidP="00D47BD5">
      <w:pPr>
        <w:pStyle w:val="Tokendescription"/>
        <w:rPr>
          <w:lang w:val="en-US"/>
        </w:rPr>
      </w:pPr>
      <w:r w:rsidRPr="003E4A65">
        <w:rPr>
          <w:lang w:val="en-US"/>
        </w:rPr>
        <w:t>(0) absent</w:t>
      </w:r>
    </w:p>
    <w:p w14:paraId="2A4ABFC1" w14:textId="77777777" w:rsidR="0050665B" w:rsidRPr="003E4A65" w:rsidRDefault="00B060E9" w:rsidP="00D47BD5">
      <w:pPr>
        <w:pStyle w:val="Tokendescription"/>
        <w:rPr>
          <w:lang w:val="en-US"/>
        </w:rPr>
      </w:pPr>
      <w:r w:rsidRPr="003E4A65">
        <w:rPr>
          <w:lang w:val="en-US"/>
        </w:rPr>
        <w:t>(1) present</w:t>
      </w:r>
    </w:p>
    <w:p w14:paraId="10AB21EA" w14:textId="77777777" w:rsidR="000776F3" w:rsidRPr="003E4A65" w:rsidRDefault="0050665B" w:rsidP="00D47BD5">
      <w:pPr>
        <w:pStyle w:val="Tokendescription"/>
        <w:rPr>
          <w:lang w:val="en-US"/>
        </w:rPr>
      </w:pPr>
      <w:r w:rsidRPr="003E4A65">
        <w:rPr>
          <w:lang w:val="en-US"/>
        </w:rPr>
        <w:t xml:space="preserve">(–) inapplicable: </w:t>
      </w:r>
      <w:r w:rsidR="009F1D64" w:rsidRPr="00BE3085">
        <w:rPr>
          <w:color w:val="000000"/>
          <w:lang w:val="en-US"/>
        </w:rPr>
        <w:t xml:space="preserve">post-ocular appendages (Character 8) not </w:t>
      </w:r>
      <w:proofErr w:type="spellStart"/>
      <w:r w:rsidR="009F1D64" w:rsidRPr="00BE3085">
        <w:rPr>
          <w:color w:val="000000"/>
          <w:lang w:val="en-US"/>
        </w:rPr>
        <w:t>arthropodized</w:t>
      </w:r>
      <w:proofErr w:type="spellEnd"/>
    </w:p>
    <w:p w14:paraId="1040B679" w14:textId="0702650D" w:rsidR="00801236" w:rsidRPr="003E4A65" w:rsidRDefault="00216074" w:rsidP="00D47BD5">
      <w:pPr>
        <w:jc w:val="both"/>
        <w:rPr>
          <w:bCs/>
          <w:lang w:val="en-US"/>
        </w:rPr>
      </w:pPr>
      <w:r w:rsidRPr="003F677E">
        <w:rPr>
          <w:lang w:val="en-US"/>
        </w:rPr>
        <w:t xml:space="preserve">Character </w:t>
      </w:r>
      <w:r w:rsidR="00FA5B5C" w:rsidRPr="003F677E">
        <w:rPr>
          <w:lang w:val="en-US"/>
        </w:rPr>
        <w:t xml:space="preserve">8 of Ma </w:t>
      </w:r>
      <w:r w:rsidR="00FA5B5C" w:rsidRPr="003F677E">
        <w:rPr>
          <w:i/>
          <w:lang w:val="en-US" w:bidi="en-US"/>
        </w:rPr>
        <w:t>et al.</w:t>
      </w:r>
      <w:r w:rsidR="00FA5B5C" w:rsidRPr="003F677E">
        <w:rPr>
          <w:lang w:val="en-US"/>
        </w:rPr>
        <w:t xml:space="preserve"> </w:t>
      </w:r>
      <w:sdt>
        <w:sdtPr>
          <w:rPr>
            <w:color w:val="000000"/>
            <w:lang w:val="en-US"/>
          </w:rPr>
          <w:tag w:val="MENDELEY_CITATION_v3_eyJjaXRhdGlvbklEIjoiTUVOREVMRVlfQ0lUQVRJT05fMTIyY2ViNzQtNzUyMC00MDlkLWI4NmEtMDQwNTEyNDYwZmM5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712971801"/>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00FA5B5C" w:rsidRPr="003F677E">
        <w:rPr>
          <w:lang w:val="en-US"/>
        </w:rPr>
        <w:t xml:space="preserve">, 35 in Daley </w:t>
      </w:r>
      <w:r w:rsidR="00FA5B5C" w:rsidRPr="003F677E">
        <w:rPr>
          <w:i/>
          <w:lang w:val="en-US" w:bidi="en-US"/>
        </w:rPr>
        <w:t>et al.</w:t>
      </w:r>
      <w:r w:rsidR="00FA5B5C" w:rsidRPr="003F677E">
        <w:rPr>
          <w:lang w:val="en-US"/>
        </w:rPr>
        <w:t xml:space="preserve"> </w:t>
      </w:r>
      <w:sdt>
        <w:sdtPr>
          <w:rPr>
            <w:color w:val="000000"/>
            <w:lang w:val="en-US"/>
          </w:rPr>
          <w:tag w:val="MENDELEY_CITATION_v3_eyJjaXRhdGlvbklEIjoiTUVOREVMRVlfQ0lUQVRJT05fZmYzNmVmMjYtMzkxYi00ZjQ1LWIyNzUtMWVmNjUxMzY5NmY5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
          <w:id w:val="-904679596"/>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A221D8" w:rsidRPr="003F677E">
        <w:rPr>
          <w:lang w:val="en-US"/>
        </w:rPr>
        <w:t>.</w:t>
      </w:r>
      <w:r w:rsidR="00FA5B5C" w:rsidRPr="003F677E">
        <w:rPr>
          <w:lang w:val="en-US"/>
        </w:rPr>
        <w:t xml:space="preserve"> </w:t>
      </w:r>
      <w:proofErr w:type="spellStart"/>
      <w:r w:rsidR="00FA5B5C" w:rsidRPr="003F677E">
        <w:rPr>
          <w:lang w:val="en-US"/>
        </w:rPr>
        <w:t>G</w:t>
      </w:r>
      <w:r w:rsidR="00DC4242" w:rsidRPr="003F677E">
        <w:rPr>
          <w:lang w:val="en-US"/>
        </w:rPr>
        <w:t>nathobasic</w:t>
      </w:r>
      <w:proofErr w:type="spellEnd"/>
      <w:r w:rsidR="00DC4242" w:rsidRPr="003F677E">
        <w:rPr>
          <w:lang w:val="en-US"/>
        </w:rPr>
        <w:t xml:space="preserve"> appendages</w:t>
      </w:r>
      <w:r w:rsidR="00254AD8" w:rsidRPr="003F677E">
        <w:rPr>
          <w:lang w:val="en-US"/>
        </w:rPr>
        <w:t xml:space="preserve"> </w:t>
      </w:r>
      <w:r w:rsidR="00FA5B5C" w:rsidRPr="003F677E">
        <w:rPr>
          <w:lang w:val="en-US"/>
        </w:rPr>
        <w:t xml:space="preserve">are absent in </w:t>
      </w:r>
      <w:proofErr w:type="spellStart"/>
      <w:r w:rsidR="00254AD8" w:rsidRPr="003F677E">
        <w:rPr>
          <w:lang w:val="en-US"/>
        </w:rPr>
        <w:t>fuxianhuiids</w:t>
      </w:r>
      <w:proofErr w:type="spellEnd"/>
      <w:r w:rsidR="00254AD8" w:rsidRPr="003F677E">
        <w:rPr>
          <w:lang w:val="en-US"/>
        </w:rPr>
        <w:t xml:space="preserve"> </w:t>
      </w:r>
      <w:sdt>
        <w:sdtPr>
          <w:rPr>
            <w:color w:val="000000"/>
            <w:lang w:val="en-US"/>
          </w:rPr>
          <w:tag w:val="MENDELEY_CITATION_v3_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
          <w:id w:val="1598208877"/>
          <w:placeholder>
            <w:docPart w:val="DefaultPlaceholder_-1854013440"/>
          </w:placeholder>
        </w:sdtPr>
        <w:sdtContent>
          <w:r w:rsidR="00651AF7" w:rsidRPr="00651AF7">
            <w:rPr>
              <w:rFonts w:eastAsia="Times New Roman"/>
              <w:color w:val="000000"/>
            </w:rPr>
            <w:t xml:space="preserve">(Chen </w:t>
          </w:r>
          <w:r w:rsidR="00651AF7" w:rsidRPr="00651AF7">
            <w:rPr>
              <w:rFonts w:eastAsia="Times New Roman"/>
              <w:i/>
              <w:iCs/>
              <w:color w:val="000000"/>
            </w:rPr>
            <w:t>et al.</w:t>
          </w:r>
          <w:r w:rsidR="00651AF7" w:rsidRPr="00651AF7">
            <w:rPr>
              <w:rFonts w:eastAsia="Times New Roman"/>
              <w:color w:val="000000"/>
            </w:rPr>
            <w:t xml:space="preserve"> 1995; </w:t>
          </w:r>
          <w:proofErr w:type="spellStart"/>
          <w:r w:rsidR="00651AF7" w:rsidRPr="00651AF7">
            <w:rPr>
              <w:rFonts w:eastAsia="Times New Roman"/>
              <w:color w:val="000000"/>
            </w:rPr>
            <w:t>Waloszek</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05; Bergström </w:t>
          </w:r>
          <w:r w:rsidR="00651AF7" w:rsidRPr="00651AF7">
            <w:rPr>
              <w:rFonts w:eastAsia="Times New Roman"/>
              <w:i/>
              <w:iCs/>
              <w:color w:val="000000"/>
            </w:rPr>
            <w:t>et al.</w:t>
          </w:r>
          <w:r w:rsidR="00651AF7" w:rsidRPr="00651AF7">
            <w:rPr>
              <w:rFonts w:eastAsia="Times New Roman"/>
              <w:color w:val="000000"/>
            </w:rPr>
            <w:t xml:space="preserve"> 2008; Yang </w:t>
          </w:r>
          <w:r w:rsidR="00651AF7" w:rsidRPr="00651AF7">
            <w:rPr>
              <w:rFonts w:eastAsia="Times New Roman"/>
              <w:i/>
              <w:iCs/>
              <w:color w:val="000000"/>
            </w:rPr>
            <w:t>et al.</w:t>
          </w:r>
          <w:r w:rsidR="00651AF7" w:rsidRPr="00651AF7">
            <w:rPr>
              <w:rFonts w:eastAsia="Times New Roman"/>
              <w:color w:val="000000"/>
            </w:rPr>
            <w:t xml:space="preserve"> 2013)</w:t>
          </w:r>
        </w:sdtContent>
      </w:sdt>
      <w:r w:rsidR="00DC4242" w:rsidRPr="003F677E">
        <w:rPr>
          <w:lang w:val="en-US"/>
        </w:rPr>
        <w:t xml:space="preserve"> </w:t>
      </w:r>
      <w:r w:rsidR="00FA5B5C" w:rsidRPr="003F677E">
        <w:rPr>
          <w:lang w:val="en-US"/>
        </w:rPr>
        <w:t xml:space="preserve">but present </w:t>
      </w:r>
      <w:r w:rsidR="00225E00" w:rsidRPr="003F677E">
        <w:rPr>
          <w:lang w:val="en-US"/>
        </w:rPr>
        <w:t xml:space="preserve">in </w:t>
      </w:r>
      <w:proofErr w:type="spellStart"/>
      <w:r w:rsidR="00225E00" w:rsidRPr="003F677E">
        <w:rPr>
          <w:lang w:val="en-US"/>
        </w:rPr>
        <w:t>Artiopoda</w:t>
      </w:r>
      <w:proofErr w:type="spellEnd"/>
      <w:r w:rsidR="00FA5B5C" w:rsidRPr="003F677E">
        <w:rPr>
          <w:lang w:val="en-US"/>
        </w:rPr>
        <w:t xml:space="preserve"> </w:t>
      </w:r>
      <w:sdt>
        <w:sdtPr>
          <w:rPr>
            <w:color w:val="000000"/>
            <w:lang w:val="en-US"/>
          </w:rPr>
          <w:tag w:val="MENDELEY_CITATION_v3_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"/>
          <w:id w:val="994922953"/>
          <w:placeholder>
            <w:docPart w:val="DefaultPlaceholder_-1854013440"/>
          </w:placeholder>
        </w:sdtPr>
        <w:sdtContent>
          <w:r w:rsidR="00651AF7" w:rsidRPr="00651AF7">
            <w:rPr>
              <w:color w:val="000000"/>
              <w:lang w:val="en-US"/>
            </w:rPr>
            <w:t xml:space="preserve">(Edgecombe and </w:t>
          </w:r>
          <w:proofErr w:type="spellStart"/>
          <w:r w:rsidR="00651AF7" w:rsidRPr="00651AF7">
            <w:rPr>
              <w:color w:val="000000"/>
              <w:lang w:val="en-US"/>
            </w:rPr>
            <w:t>Ramsköld</w:t>
          </w:r>
          <w:proofErr w:type="spellEnd"/>
          <w:r w:rsidR="00651AF7" w:rsidRPr="00651AF7">
            <w:rPr>
              <w:color w:val="000000"/>
              <w:lang w:val="en-US"/>
            </w:rPr>
            <w:t xml:space="preserve"> 1999; Ortega-Hernández, Legg and Braddy 2013)</w:t>
          </w:r>
        </w:sdtContent>
      </w:sdt>
      <w:r w:rsidR="00225E00" w:rsidRPr="003F677E">
        <w:rPr>
          <w:lang w:val="en-US"/>
        </w:rPr>
        <w:t xml:space="preserve"> and</w:t>
      </w:r>
      <w:r w:rsidR="00710602" w:rsidRPr="003F677E">
        <w:rPr>
          <w:lang w:val="en-US"/>
        </w:rPr>
        <w:t xml:space="preserve"> </w:t>
      </w:r>
      <w:r w:rsidR="004F0BAA" w:rsidRPr="003F677E">
        <w:rPr>
          <w:lang w:val="en-US"/>
        </w:rPr>
        <w:t>megacheirans</w:t>
      </w:r>
      <w:r w:rsidR="00225E00" w:rsidRPr="003F677E">
        <w:rPr>
          <w:lang w:val="en-US"/>
        </w:rPr>
        <w:t xml:space="preserve"> </w:t>
      </w:r>
      <w:sdt>
        <w:sdtPr>
          <w:rPr>
            <w:color w:val="000000"/>
            <w:lang w:val="en-US"/>
          </w:rPr>
          <w:tag w:val="MENDELEY_CITATION_v3_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"/>
          <w:id w:val="38486415"/>
          <w:placeholder>
            <w:docPart w:val="DefaultPlaceholder_-1854013440"/>
          </w:placeholder>
        </w:sdtPr>
        <w:sdtContent>
          <w:r w:rsidR="00651AF7" w:rsidRPr="00651AF7">
            <w:rPr>
              <w:rFonts w:eastAsia="Times New Roman"/>
              <w:color w:val="000000"/>
            </w:rPr>
            <w:t xml:space="preserve">(Chen, </w:t>
          </w:r>
          <w:proofErr w:type="spellStart"/>
          <w:r w:rsidR="00651AF7" w:rsidRPr="00651AF7">
            <w:rPr>
              <w:rFonts w:eastAsia="Times New Roman"/>
              <w:color w:val="000000"/>
            </w:rPr>
            <w:t>Waloszek</w:t>
          </w:r>
          <w:proofErr w:type="spellEnd"/>
          <w:r w:rsidR="00651AF7" w:rsidRPr="00651AF7">
            <w:rPr>
              <w:rFonts w:eastAsia="Times New Roman"/>
              <w:color w:val="000000"/>
            </w:rPr>
            <w:t xml:space="preserve"> and Maas 2004; Haug, Briggs and Haug 2012; Haug </w:t>
          </w:r>
          <w:r w:rsidR="00651AF7" w:rsidRPr="00651AF7">
            <w:rPr>
              <w:rFonts w:eastAsia="Times New Roman"/>
              <w:i/>
              <w:iCs/>
              <w:color w:val="000000"/>
            </w:rPr>
            <w:t>et al.</w:t>
          </w:r>
          <w:r w:rsidR="00651AF7" w:rsidRPr="00651AF7">
            <w:rPr>
              <w:rFonts w:eastAsia="Times New Roman"/>
              <w:color w:val="000000"/>
            </w:rPr>
            <w:t xml:space="preserve"> 2012)</w:t>
          </w:r>
        </w:sdtContent>
      </w:sdt>
      <w:r w:rsidR="00DC4242" w:rsidRPr="003F677E">
        <w:rPr>
          <w:lang w:val="en-US"/>
        </w:rPr>
        <w:t>.</w:t>
      </w:r>
    </w:p>
    <w:p w14:paraId="1DA4F6BB" w14:textId="77777777" w:rsidR="00B060E9" w:rsidRPr="00BE3085" w:rsidRDefault="00B060E9" w:rsidP="00D47BD5">
      <w:pPr>
        <w:pStyle w:val="Transformationseries"/>
        <w:spacing w:line="360" w:lineRule="auto"/>
        <w:jc w:val="both"/>
        <w:rPr>
          <w:rFonts w:ascii="Times New Roman" w:hAnsi="Times New Roman"/>
          <w:color w:val="000000"/>
          <w:lang w:val="en-US"/>
        </w:rPr>
      </w:pPr>
      <w:r w:rsidRPr="00BE3085">
        <w:rPr>
          <w:rFonts w:ascii="Times New Roman" w:hAnsi="Times New Roman"/>
          <w:color w:val="000000"/>
          <w:lang w:val="en-US"/>
        </w:rPr>
        <w:lastRenderedPageBreak/>
        <w:t xml:space="preserve">Secondary structures on </w:t>
      </w:r>
      <w:r w:rsidR="003C755A" w:rsidRPr="00BE3085">
        <w:rPr>
          <w:rFonts w:ascii="Times New Roman" w:hAnsi="Times New Roman"/>
          <w:color w:val="000000"/>
          <w:lang w:val="en-US"/>
        </w:rPr>
        <w:t xml:space="preserve">the first ambulatory </w:t>
      </w:r>
      <w:proofErr w:type="spellStart"/>
      <w:r w:rsidR="003C755A" w:rsidRPr="00BE3085">
        <w:rPr>
          <w:rFonts w:ascii="Times New Roman" w:hAnsi="Times New Roman"/>
          <w:color w:val="000000"/>
          <w:lang w:val="en-US"/>
        </w:rPr>
        <w:t>lobopodous</w:t>
      </w:r>
      <w:proofErr w:type="spellEnd"/>
      <w:r w:rsidR="003C755A" w:rsidRPr="00BE3085">
        <w:rPr>
          <w:rFonts w:ascii="Times New Roman" w:hAnsi="Times New Roman"/>
          <w:color w:val="000000"/>
          <w:lang w:val="en-US"/>
        </w:rPr>
        <w:t xml:space="preserve"> limbs</w:t>
      </w:r>
    </w:p>
    <w:p w14:paraId="5C9A354E" w14:textId="77777777" w:rsidR="00B060E9" w:rsidRPr="00BE3085" w:rsidRDefault="00B060E9" w:rsidP="00D47BD5">
      <w:pPr>
        <w:pStyle w:val="Tokendescription"/>
        <w:rPr>
          <w:color w:val="000000"/>
          <w:lang w:val="en-US"/>
        </w:rPr>
      </w:pPr>
      <w:r w:rsidRPr="00BE3085">
        <w:rPr>
          <w:color w:val="000000"/>
          <w:lang w:val="en-US"/>
        </w:rPr>
        <w:t>(0) absent</w:t>
      </w:r>
    </w:p>
    <w:p w14:paraId="22FBD538" w14:textId="77777777" w:rsidR="0050665B" w:rsidRPr="00BE3085" w:rsidRDefault="00B060E9" w:rsidP="00D47BD5">
      <w:pPr>
        <w:pStyle w:val="Tokendescription"/>
        <w:rPr>
          <w:color w:val="000000"/>
          <w:lang w:val="en-US"/>
        </w:rPr>
      </w:pPr>
      <w:r w:rsidRPr="00BE3085">
        <w:rPr>
          <w:color w:val="000000"/>
          <w:lang w:val="en-US"/>
        </w:rPr>
        <w:t>(1) present</w:t>
      </w:r>
    </w:p>
    <w:p w14:paraId="322F7DB1" w14:textId="77777777" w:rsidR="00AB3DA0" w:rsidRPr="008A2A84" w:rsidRDefault="0050665B" w:rsidP="00D47BD5">
      <w:pPr>
        <w:pStyle w:val="Tokendescription"/>
        <w:rPr>
          <w:color w:val="000000" w:themeColor="text1"/>
          <w:lang w:val="en-US"/>
        </w:rPr>
      </w:pPr>
      <w:r w:rsidRPr="008A2A84">
        <w:rPr>
          <w:color w:val="000000" w:themeColor="text1"/>
          <w:lang w:val="en-US"/>
        </w:rPr>
        <w:t xml:space="preserve">(–) inapplicable: </w:t>
      </w:r>
      <w:r w:rsidR="009F1D64" w:rsidRPr="008A2A84">
        <w:rPr>
          <w:color w:val="000000" w:themeColor="text1"/>
          <w:lang w:val="en-US"/>
        </w:rPr>
        <w:t xml:space="preserve">post-ocular appendages (Character 8) not </w:t>
      </w:r>
      <w:proofErr w:type="spellStart"/>
      <w:r w:rsidR="009F1D64" w:rsidRPr="008A2A84">
        <w:rPr>
          <w:color w:val="000000" w:themeColor="text1"/>
          <w:lang w:val="en-US"/>
        </w:rPr>
        <w:t>lobopodous</w:t>
      </w:r>
      <w:proofErr w:type="spellEnd"/>
    </w:p>
    <w:p w14:paraId="62F5B98E" w14:textId="1CFD1572" w:rsidR="004006C1" w:rsidRDefault="00216074" w:rsidP="00D47BD5">
      <w:pPr>
        <w:jc w:val="both"/>
        <w:rPr>
          <w:color w:val="000000" w:themeColor="text1"/>
          <w:lang w:val="en-US"/>
        </w:rPr>
      </w:pPr>
      <w:r w:rsidRPr="008A2A84">
        <w:rPr>
          <w:color w:val="000000" w:themeColor="text1"/>
          <w:lang w:val="en-US"/>
        </w:rPr>
        <w:t>M</w:t>
      </w:r>
      <w:r w:rsidR="00860560" w:rsidRPr="008A2A84">
        <w:rPr>
          <w:color w:val="000000" w:themeColor="text1"/>
          <w:lang w:val="en-US"/>
        </w:rPr>
        <w:t xml:space="preserve">odified from </w:t>
      </w:r>
      <w:r w:rsidRPr="008A2A84">
        <w:rPr>
          <w:color w:val="000000" w:themeColor="text1"/>
          <w:lang w:val="en-US"/>
        </w:rPr>
        <w:t xml:space="preserve">character </w:t>
      </w:r>
      <w:r w:rsidR="001762A1" w:rsidRPr="008A2A84">
        <w:rPr>
          <w:color w:val="000000" w:themeColor="text1"/>
          <w:lang w:val="en-US"/>
        </w:rPr>
        <w:t xml:space="preserve">9 in Ma </w:t>
      </w:r>
      <w:r w:rsidR="001762A1" w:rsidRPr="008A2A84">
        <w:rPr>
          <w:i/>
          <w:color w:val="000000" w:themeColor="text1"/>
          <w:lang w:val="en-US" w:bidi="en-US"/>
        </w:rPr>
        <w:t>et al.</w:t>
      </w:r>
      <w:r w:rsidR="001762A1" w:rsidRPr="008A2A84">
        <w:rPr>
          <w:color w:val="000000" w:themeColor="text1"/>
          <w:lang w:val="en-US"/>
        </w:rPr>
        <w:t xml:space="preserve"> </w:t>
      </w:r>
      <w:sdt>
        <w:sdtPr>
          <w:rPr>
            <w:color w:val="000000"/>
            <w:highlight w:val="yellow"/>
            <w:lang w:val="en-US"/>
          </w:rPr>
          <w:tag w:val="MENDELEY_CITATION_v3_eyJjaXRhdGlvbklEIjoiTUVOREVMRVlfQ0lUQVRJT05fNTQ3OTdlZmItNzQxZC00YzRkLTliMzUtZGFmNGMzMWQ2MjRj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118344485"/>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001762A1" w:rsidRPr="008A2A84">
        <w:rPr>
          <w:color w:val="000000" w:themeColor="text1"/>
          <w:lang w:val="en-US"/>
        </w:rPr>
        <w:t>.</w:t>
      </w:r>
      <w:r w:rsidR="00DC2978" w:rsidRPr="008A2A84">
        <w:rPr>
          <w:color w:val="000000" w:themeColor="text1"/>
          <w:lang w:val="en-US"/>
        </w:rPr>
        <w:t xml:space="preserve"> This character refers to the first </w:t>
      </w:r>
      <w:proofErr w:type="spellStart"/>
      <w:r w:rsidR="00DC2978" w:rsidRPr="008A2A84">
        <w:rPr>
          <w:color w:val="000000" w:themeColor="text1"/>
          <w:lang w:val="en-US"/>
        </w:rPr>
        <w:t>lobopodous</w:t>
      </w:r>
      <w:proofErr w:type="spellEnd"/>
      <w:r w:rsidR="00DC2978" w:rsidRPr="008A2A84">
        <w:rPr>
          <w:color w:val="000000" w:themeColor="text1"/>
          <w:lang w:val="en-US"/>
        </w:rPr>
        <w:t xml:space="preserve"> limbs that are used for locomotion.</w:t>
      </w:r>
      <w:r w:rsidR="003F5B69" w:rsidRPr="008A2A84">
        <w:rPr>
          <w:color w:val="000000" w:themeColor="text1"/>
          <w:lang w:val="en-US"/>
        </w:rPr>
        <w:t xml:space="preserve"> </w:t>
      </w:r>
      <w:proofErr w:type="spellStart"/>
      <w:r w:rsidR="006D0AB5" w:rsidRPr="008A2A84">
        <w:rPr>
          <w:i/>
          <w:color w:val="000000" w:themeColor="text1"/>
          <w:lang w:val="en-US"/>
        </w:rPr>
        <w:t>Onychodictyon</w:t>
      </w:r>
      <w:proofErr w:type="spellEnd"/>
      <w:r w:rsidR="00B060E9" w:rsidRPr="008A2A84">
        <w:rPr>
          <w:i/>
          <w:color w:val="000000" w:themeColor="text1"/>
          <w:lang w:val="en-US"/>
        </w:rPr>
        <w:t xml:space="preserve"> </w:t>
      </w:r>
      <w:proofErr w:type="spellStart"/>
      <w:r w:rsidR="00B060E9" w:rsidRPr="008A2A84">
        <w:rPr>
          <w:i/>
          <w:color w:val="000000" w:themeColor="text1"/>
          <w:lang w:val="en-US"/>
        </w:rPr>
        <w:t>gracilis</w:t>
      </w:r>
      <w:proofErr w:type="spellEnd"/>
      <w:r w:rsidR="00B060E9" w:rsidRPr="008A2A84">
        <w:rPr>
          <w:color w:val="000000" w:themeColor="text1"/>
          <w:lang w:val="en-US"/>
        </w:rPr>
        <w:t xml:space="preserve"> </w:t>
      </w:r>
      <w:r w:rsidR="003F5B69" w:rsidRPr="008A2A84">
        <w:rPr>
          <w:color w:val="000000" w:themeColor="text1"/>
          <w:lang w:val="en-US"/>
        </w:rPr>
        <w:t xml:space="preserve">is coded </w:t>
      </w:r>
      <w:r w:rsidR="00B060E9" w:rsidRPr="008A2A84">
        <w:rPr>
          <w:color w:val="000000" w:themeColor="text1"/>
          <w:lang w:val="en-US"/>
        </w:rPr>
        <w:t xml:space="preserve">as </w:t>
      </w:r>
      <w:r w:rsidR="001762A1" w:rsidRPr="008A2A84">
        <w:rPr>
          <w:color w:val="000000" w:themeColor="text1"/>
          <w:lang w:val="en-US"/>
        </w:rPr>
        <w:t xml:space="preserve">uncertain as </w:t>
      </w:r>
      <w:r w:rsidR="00860560" w:rsidRPr="008A2A84">
        <w:rPr>
          <w:color w:val="000000" w:themeColor="text1"/>
          <w:lang w:val="en-US"/>
        </w:rPr>
        <w:t xml:space="preserve">its </w:t>
      </w:r>
      <w:r w:rsidR="006A2FEA" w:rsidRPr="008A2A84">
        <w:rPr>
          <w:color w:val="000000" w:themeColor="text1"/>
          <w:lang w:val="en-US"/>
        </w:rPr>
        <w:t>longitudinal</w:t>
      </w:r>
      <w:r w:rsidR="00B060E9" w:rsidRPr="008A2A84">
        <w:rPr>
          <w:color w:val="000000" w:themeColor="text1"/>
          <w:lang w:val="en-US"/>
        </w:rPr>
        <w:t xml:space="preserve"> series of dot-like structures </w:t>
      </w:r>
      <w:sdt>
        <w:sdtPr>
          <w:rPr>
            <w:color w:val="000000"/>
            <w:lang w:val="en-US"/>
          </w:rPr>
          <w:tag w:val="MENDELEY_CITATION_v3_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"/>
          <w:id w:val="-1106883449"/>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8)</w:t>
          </w:r>
        </w:sdtContent>
      </w:sdt>
      <w:r w:rsidR="0046462D" w:rsidRPr="008A2A84">
        <w:rPr>
          <w:color w:val="000000" w:themeColor="text1"/>
          <w:lang w:val="en-US"/>
        </w:rPr>
        <w:t xml:space="preserve"> </w:t>
      </w:r>
      <w:r w:rsidR="00B060E9" w:rsidRPr="008A2A84">
        <w:rPr>
          <w:color w:val="000000" w:themeColor="text1"/>
          <w:lang w:val="en-US"/>
        </w:rPr>
        <w:t xml:space="preserve">could indicate </w:t>
      </w:r>
      <w:r w:rsidR="00FE48E2" w:rsidRPr="008A2A84">
        <w:rPr>
          <w:color w:val="000000" w:themeColor="text1"/>
          <w:lang w:val="en-US"/>
        </w:rPr>
        <w:t xml:space="preserve">an </w:t>
      </w:r>
      <w:r w:rsidR="00B060E9" w:rsidRPr="008A2A84">
        <w:rPr>
          <w:color w:val="000000" w:themeColor="text1"/>
          <w:lang w:val="en-US"/>
        </w:rPr>
        <w:t xml:space="preserve">organization of </w:t>
      </w:r>
      <w:proofErr w:type="spellStart"/>
      <w:r w:rsidR="009A5DB3" w:rsidRPr="008A2A84">
        <w:rPr>
          <w:color w:val="000000" w:themeColor="text1"/>
          <w:lang w:val="en-US"/>
        </w:rPr>
        <w:t>appendicules</w:t>
      </w:r>
      <w:proofErr w:type="spellEnd"/>
      <w:r w:rsidR="00B060E9" w:rsidRPr="008A2A84">
        <w:rPr>
          <w:color w:val="000000" w:themeColor="text1"/>
          <w:lang w:val="en-US"/>
        </w:rPr>
        <w:t xml:space="preserve"> </w:t>
      </w:r>
      <w:r w:rsidR="00FE48E2" w:rsidRPr="008A2A84">
        <w:rPr>
          <w:color w:val="000000" w:themeColor="text1"/>
          <w:lang w:val="en-US"/>
        </w:rPr>
        <w:t xml:space="preserve">similar to those of </w:t>
      </w:r>
      <w:r w:rsidR="00B060E9" w:rsidRPr="008A2A84">
        <w:rPr>
          <w:i/>
          <w:color w:val="000000" w:themeColor="text1"/>
          <w:lang w:val="en-US"/>
        </w:rPr>
        <w:t>O.</w:t>
      </w:r>
      <w:r w:rsidR="00B02F0D" w:rsidRPr="008A2A84">
        <w:rPr>
          <w:i/>
          <w:color w:val="000000" w:themeColor="text1"/>
          <w:lang w:val="en-US"/>
        </w:rPr>
        <w:t xml:space="preserve"> </w:t>
      </w:r>
      <w:r w:rsidR="00B060E9" w:rsidRPr="008A2A84">
        <w:rPr>
          <w:i/>
          <w:color w:val="000000" w:themeColor="text1"/>
          <w:lang w:val="en-US"/>
        </w:rPr>
        <w:t xml:space="preserve">ferox </w:t>
      </w:r>
      <w:sdt>
        <w:sdtPr>
          <w:rPr>
            <w:color w:val="000000"/>
            <w:lang w:val="en-US"/>
          </w:rPr>
          <w:tag w:val="MENDELEY_CITATION_v3_eyJjaXRhdGlvbklEIjoiTUVOREVMRVlfQ0lUQVRJT05fYzYwNjA1MTktZmY3ZC00YTM4LWI0ZTgtZmM1Njg3MWYyZjlh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613135535"/>
          <w:placeholder>
            <w:docPart w:val="DefaultPlaceholder_-1854013440"/>
          </w:placeholder>
        </w:sdtPr>
        <w:sdtContent>
          <w:r w:rsidR="00651AF7" w:rsidRPr="00651AF7">
            <w:rPr>
              <w:color w:val="000000"/>
              <w:lang w:val="en-US"/>
            </w:rPr>
            <w:t>(Ou, Shu and Mayer 2012)</w:t>
          </w:r>
        </w:sdtContent>
      </w:sdt>
      <w:r w:rsidR="008A2A84" w:rsidRPr="008A2A84">
        <w:rPr>
          <w:color w:val="000000" w:themeColor="text1"/>
          <w:lang w:val="en-US"/>
        </w:rPr>
        <w:t>.</w:t>
      </w:r>
      <w:r w:rsidR="001023FD" w:rsidRPr="008A2A84">
        <w:rPr>
          <w:color w:val="000000" w:themeColor="text1"/>
          <w:lang w:val="en-US"/>
        </w:rPr>
        <w:t xml:space="preserve"> </w:t>
      </w:r>
      <w:proofErr w:type="spellStart"/>
      <w:r w:rsidR="00205951" w:rsidRPr="008A2A84">
        <w:rPr>
          <w:i/>
          <w:color w:val="000000" w:themeColor="text1"/>
          <w:lang w:val="en-US"/>
        </w:rPr>
        <w:t>Collinsium</w:t>
      </w:r>
      <w:proofErr w:type="spellEnd"/>
      <w:r w:rsidR="00205951" w:rsidRPr="008A2A84">
        <w:rPr>
          <w:color w:val="000000" w:themeColor="text1"/>
          <w:lang w:val="en-US"/>
        </w:rPr>
        <w:t xml:space="preserve"> </w:t>
      </w:r>
      <w:r w:rsidR="00ED290E" w:rsidRPr="008A2A84">
        <w:rPr>
          <w:color w:val="000000" w:themeColor="text1"/>
          <w:lang w:val="en-US"/>
        </w:rPr>
        <w:t>and</w:t>
      </w:r>
      <w:r w:rsidR="001023FD" w:rsidRPr="008A2A84">
        <w:rPr>
          <w:color w:val="000000" w:themeColor="text1"/>
          <w:lang w:val="en-US"/>
        </w:rPr>
        <w:t xml:space="preserve"> </w:t>
      </w:r>
      <w:r w:rsidR="00ED290E" w:rsidRPr="008A2A84">
        <w:rPr>
          <w:color w:val="000000" w:themeColor="text1"/>
          <w:lang w:val="en-US"/>
        </w:rPr>
        <w:t xml:space="preserve">other members of </w:t>
      </w:r>
      <w:proofErr w:type="spellStart"/>
      <w:r w:rsidR="00ED290E" w:rsidRPr="008A2A84">
        <w:rPr>
          <w:color w:val="000000" w:themeColor="text1"/>
          <w:lang w:val="en-US"/>
        </w:rPr>
        <w:t>Luolishaniidae</w:t>
      </w:r>
      <w:proofErr w:type="spellEnd"/>
      <w:r w:rsidR="001023FD" w:rsidRPr="008A2A84">
        <w:rPr>
          <w:color w:val="000000" w:themeColor="text1"/>
          <w:lang w:val="en-US"/>
        </w:rPr>
        <w:t xml:space="preserve"> are typified by the presence of conspicuous secondary structures on the </w:t>
      </w:r>
      <w:proofErr w:type="spellStart"/>
      <w:r w:rsidR="001023FD" w:rsidRPr="008A2A84">
        <w:rPr>
          <w:color w:val="000000" w:themeColor="text1"/>
          <w:lang w:val="en-US"/>
        </w:rPr>
        <w:t>lobopodous</w:t>
      </w:r>
      <w:proofErr w:type="spellEnd"/>
      <w:r w:rsidR="001023FD" w:rsidRPr="008A2A84">
        <w:rPr>
          <w:color w:val="000000" w:themeColor="text1"/>
          <w:lang w:val="en-US"/>
        </w:rPr>
        <w:t xml:space="preserve"> limbs that are expressed</w:t>
      </w:r>
      <w:r w:rsidR="004C4CB4" w:rsidRPr="008A2A84">
        <w:rPr>
          <w:color w:val="000000" w:themeColor="text1"/>
          <w:lang w:val="en-US"/>
        </w:rPr>
        <w:t xml:space="preserve"> as long setae</w:t>
      </w:r>
      <w:r w:rsidR="007623A4" w:rsidRPr="008A2A84">
        <w:rPr>
          <w:color w:val="000000" w:themeColor="text1"/>
          <w:lang w:val="en-US"/>
        </w:rPr>
        <w:t>.</w:t>
      </w:r>
    </w:p>
    <w:p w14:paraId="53D3A547" w14:textId="66234208" w:rsidR="009B5BCC" w:rsidRDefault="009B5BCC" w:rsidP="009B5BCC">
      <w:pPr>
        <w:pStyle w:val="Transformationseries"/>
        <w:rPr>
          <w:rFonts w:ascii="Times New Roman" w:hAnsi="Times New Roman"/>
          <w:color w:val="000000"/>
          <w:lang w:val="en-US"/>
        </w:rPr>
      </w:pPr>
      <w:r>
        <w:t xml:space="preserve">Organization of secondary </w:t>
      </w:r>
      <w:r w:rsidRPr="00BE3085">
        <w:rPr>
          <w:rFonts w:ascii="Times New Roman" w:hAnsi="Times New Roman"/>
          <w:color w:val="000000"/>
          <w:lang w:val="en-US"/>
        </w:rPr>
        <w:t xml:space="preserve">structures on first ambulatory </w:t>
      </w:r>
      <w:proofErr w:type="spellStart"/>
      <w:r w:rsidRPr="00BE3085">
        <w:rPr>
          <w:rFonts w:ascii="Times New Roman" w:hAnsi="Times New Roman"/>
          <w:color w:val="000000"/>
          <w:lang w:val="en-US"/>
        </w:rPr>
        <w:t>lobopodous</w:t>
      </w:r>
      <w:proofErr w:type="spellEnd"/>
      <w:r w:rsidRPr="00BE3085">
        <w:rPr>
          <w:rFonts w:ascii="Times New Roman" w:hAnsi="Times New Roman"/>
          <w:color w:val="000000"/>
          <w:lang w:val="en-US"/>
        </w:rPr>
        <w:t xml:space="preserve"> limbs</w:t>
      </w:r>
    </w:p>
    <w:p w14:paraId="120CC868" w14:textId="4749D9A8" w:rsidR="009B5BCC" w:rsidRPr="009B5BCC" w:rsidRDefault="009B5BCC" w:rsidP="009B5BCC">
      <w:pPr>
        <w:rPr>
          <w:rFonts w:ascii="Times" w:eastAsia="Times New Roman" w:hAnsi="Times"/>
          <w:i/>
          <w:iCs/>
          <w:sz w:val="22"/>
          <w:szCs w:val="22"/>
          <w:lang w:val="en-CA" w:eastAsia="en-US"/>
        </w:rPr>
      </w:pPr>
      <w:r w:rsidRPr="009B5BCC">
        <w:rPr>
          <w:rFonts w:ascii="Times" w:eastAsia="Times New Roman" w:hAnsi="Times"/>
          <w:i/>
          <w:iCs/>
          <w:sz w:val="22"/>
          <w:szCs w:val="22"/>
          <w:lang w:val="en-CA" w:eastAsia="en-US"/>
        </w:rPr>
        <w:t>(0) individual (i.e., irregular spacing)</w:t>
      </w:r>
    </w:p>
    <w:p w14:paraId="016093B5" w14:textId="74D77DA3" w:rsidR="009B5BCC" w:rsidRPr="009B5BCC" w:rsidRDefault="009B5BCC" w:rsidP="009B5BCC">
      <w:pPr>
        <w:rPr>
          <w:i/>
          <w:iCs/>
          <w:lang w:val="en-US" w:eastAsia="en-US"/>
        </w:rPr>
      </w:pPr>
      <w:r w:rsidRPr="009B5BCC">
        <w:rPr>
          <w:i/>
          <w:iCs/>
          <w:lang w:val="en-US" w:eastAsia="en-US"/>
        </w:rPr>
        <w:t>(1) in rows</w:t>
      </w:r>
    </w:p>
    <w:p w14:paraId="1B32D1A8" w14:textId="65D16056" w:rsidR="009B5BCC" w:rsidRPr="009B5BCC" w:rsidRDefault="009B5BCC" w:rsidP="009B5BCC">
      <w:pPr>
        <w:rPr>
          <w:i/>
          <w:iCs/>
          <w:color w:val="000000" w:themeColor="text1"/>
          <w:lang w:val="en-US"/>
        </w:rPr>
      </w:pPr>
      <w:r w:rsidRPr="009B5BCC">
        <w:rPr>
          <w:i/>
          <w:iCs/>
          <w:color w:val="000000" w:themeColor="text1"/>
          <w:lang w:val="en-US"/>
        </w:rPr>
        <w:t xml:space="preserve">(–) inapplicable: secondary structures on the first ambulatory </w:t>
      </w:r>
      <w:proofErr w:type="spellStart"/>
      <w:r w:rsidRPr="009B5BCC">
        <w:rPr>
          <w:i/>
          <w:iCs/>
          <w:color w:val="000000" w:themeColor="text1"/>
          <w:lang w:val="en-US"/>
        </w:rPr>
        <w:t>lobopodous</w:t>
      </w:r>
      <w:proofErr w:type="spellEnd"/>
      <w:r w:rsidRPr="009B5BCC">
        <w:rPr>
          <w:i/>
          <w:iCs/>
          <w:color w:val="000000" w:themeColor="text1"/>
          <w:lang w:val="en-US"/>
        </w:rPr>
        <w:t xml:space="preserve"> limbs (Character 50) absent</w:t>
      </w:r>
    </w:p>
    <w:p w14:paraId="6CDB47DB" w14:textId="77777777" w:rsidR="009B5BCC" w:rsidRDefault="009B5BCC" w:rsidP="009B5BCC">
      <w:pPr>
        <w:rPr>
          <w:color w:val="000000" w:themeColor="text1"/>
          <w:lang w:val="en-US"/>
        </w:rPr>
      </w:pPr>
    </w:p>
    <w:p w14:paraId="1A9BEB7C" w14:textId="718E8945" w:rsidR="009B5BCC" w:rsidRPr="009B5BCC" w:rsidRDefault="009B5BCC" w:rsidP="009B5BCC">
      <w:pPr>
        <w:jc w:val="both"/>
        <w:rPr>
          <w:lang w:val="en-US" w:eastAsia="en-US"/>
        </w:rPr>
      </w:pPr>
      <w:r w:rsidRPr="00AC6516">
        <w:rPr>
          <w:iCs/>
          <w:color w:val="000000" w:themeColor="text1"/>
          <w:lang w:val="en-US"/>
        </w:rPr>
        <w:t xml:space="preserve">This character describes the arrangement of the secondary structures on the first ambulatory </w:t>
      </w:r>
      <w:proofErr w:type="spellStart"/>
      <w:r w:rsidRPr="00AC6516">
        <w:rPr>
          <w:iCs/>
          <w:color w:val="000000" w:themeColor="text1"/>
          <w:lang w:val="en-US"/>
        </w:rPr>
        <w:t>lobopodous</w:t>
      </w:r>
      <w:proofErr w:type="spellEnd"/>
      <w:r w:rsidRPr="00AC6516">
        <w:rPr>
          <w:iCs/>
          <w:color w:val="000000" w:themeColor="text1"/>
          <w:lang w:val="en-US"/>
        </w:rPr>
        <w:t xml:space="preserve"> limbs which can appear in two ways. The first is the irregularly spaced (individual spines are included in this criteria), such as in </w:t>
      </w:r>
      <w:proofErr w:type="spellStart"/>
      <w:r w:rsidRPr="009B5BCC">
        <w:rPr>
          <w:i/>
          <w:iCs/>
          <w:color w:val="000000" w:themeColor="text1"/>
          <w:lang w:val="en-US"/>
        </w:rPr>
        <w:t>Aysheaia</w:t>
      </w:r>
      <w:proofErr w:type="spellEnd"/>
      <w:r w:rsidRPr="00AC6516">
        <w:rPr>
          <w:color w:val="000000" w:themeColor="text1"/>
          <w:lang w:val="en-US"/>
        </w:rPr>
        <w:t xml:space="preserve"> </w:t>
      </w:r>
      <w:r w:rsidRPr="00AC6516">
        <w:rPr>
          <w:iCs/>
          <w:color w:val="000000" w:themeColor="text1"/>
          <w:lang w:val="en-US"/>
        </w:rPr>
        <w:t xml:space="preserve">and some </w:t>
      </w:r>
      <w:proofErr w:type="spellStart"/>
      <w:r w:rsidRPr="00AC6516">
        <w:rPr>
          <w:iCs/>
          <w:color w:val="000000" w:themeColor="text1"/>
          <w:lang w:val="en-US"/>
        </w:rPr>
        <w:t>heterotardigrades</w:t>
      </w:r>
      <w:proofErr w:type="spellEnd"/>
      <w:r>
        <w:rPr>
          <w:iCs/>
          <w:color w:val="000000" w:themeColor="text1"/>
          <w:lang w:val="en-US"/>
        </w:rPr>
        <w:t xml:space="preserve"> (e.g., </w:t>
      </w:r>
      <w:sdt>
        <w:sdtPr>
          <w:rPr>
            <w:iCs/>
            <w:color w:val="000000"/>
            <w:lang w:val="en-US"/>
          </w:rPr>
          <w:tag w:val="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"/>
          <w:id w:val="1386762235"/>
          <w:placeholder>
            <w:docPart w:val="DefaultPlaceholder_-1854013440"/>
          </w:placeholder>
        </w:sdtPr>
        <w:sdtContent>
          <w:r w:rsidRPr="009B5BCC">
            <w:rPr>
              <w:rFonts w:eastAsia="Times New Roman"/>
              <w:color w:val="000000"/>
            </w:rPr>
            <w:t xml:space="preserve">(Møbjerg, Kristensen and Jørgensen 2016; Fujimoto </w:t>
          </w:r>
          <w:r w:rsidRPr="009B5BCC">
            <w:rPr>
              <w:rFonts w:eastAsia="Times New Roman"/>
              <w:i/>
              <w:iCs/>
              <w:color w:val="000000"/>
            </w:rPr>
            <w:t>et al.</w:t>
          </w:r>
          <w:r w:rsidRPr="009B5BCC">
            <w:rPr>
              <w:rFonts w:eastAsia="Times New Roman"/>
              <w:color w:val="000000"/>
            </w:rPr>
            <w:t xml:space="preserve"> 2020; </w:t>
          </w:r>
          <w:proofErr w:type="spellStart"/>
          <w:r w:rsidRPr="009B5BCC">
            <w:rPr>
              <w:rFonts w:eastAsia="Times New Roman"/>
              <w:color w:val="000000"/>
            </w:rPr>
            <w:t>Gąsiorek</w:t>
          </w:r>
          <w:proofErr w:type="spellEnd"/>
          <w:r w:rsidRPr="009B5BCC">
            <w:rPr>
              <w:rFonts w:eastAsia="Times New Roman"/>
              <w:color w:val="000000"/>
            </w:rPr>
            <w:t xml:space="preserve">, Kristensen and Kristensen 2021; Kayastha </w:t>
          </w:r>
          <w:r w:rsidRPr="009B5BCC">
            <w:rPr>
              <w:rFonts w:eastAsia="Times New Roman"/>
              <w:i/>
              <w:iCs/>
              <w:color w:val="000000"/>
            </w:rPr>
            <w:t>et al.</w:t>
          </w:r>
          <w:r w:rsidRPr="009B5BCC">
            <w:rPr>
              <w:rFonts w:eastAsia="Times New Roman"/>
              <w:color w:val="000000"/>
            </w:rPr>
            <w:t xml:space="preserve"> 2021)</w:t>
          </w:r>
        </w:sdtContent>
      </w:sdt>
      <w:r>
        <w:rPr>
          <w:iCs/>
          <w:color w:val="000000"/>
          <w:lang w:val="en-US"/>
        </w:rPr>
        <w:t xml:space="preserve">. The other is in rows, such as the spines of </w:t>
      </w:r>
      <w:proofErr w:type="spellStart"/>
      <w:r>
        <w:rPr>
          <w:iCs/>
          <w:color w:val="000000"/>
          <w:lang w:val="en-US"/>
        </w:rPr>
        <w:t>Luolishoniids</w:t>
      </w:r>
      <w:proofErr w:type="spellEnd"/>
      <w:r>
        <w:rPr>
          <w:iCs/>
          <w:color w:val="000000"/>
          <w:lang w:val="en-US"/>
        </w:rPr>
        <w:t xml:space="preserve"> (e.g., </w:t>
      </w:r>
      <w:sdt>
        <w:sdtPr>
          <w:rPr>
            <w:iCs/>
            <w:color w:val="000000"/>
            <w:lang w:val="en-US"/>
          </w:rPr>
          <w:tag w:val="MENDELEY_CITATION_v3_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274447947"/>
          <w:placeholder>
            <w:docPart w:val="DefaultPlaceholder_-1854013440"/>
          </w:placeholder>
        </w:sdtPr>
        <w:sdtContent>
          <w:r w:rsidRPr="009B5BCC">
            <w:rPr>
              <w:rFonts w:eastAsia="Times New Roman"/>
              <w:color w:val="000000"/>
            </w:rPr>
            <w:t xml:space="preserve">(Ma, Hou and Bergström 2009; Yang </w:t>
          </w:r>
          <w:r w:rsidRPr="009B5BCC">
            <w:rPr>
              <w:rFonts w:eastAsia="Times New Roman"/>
              <w:i/>
              <w:iCs/>
              <w:color w:val="000000"/>
            </w:rPr>
            <w:t>et al.</w:t>
          </w:r>
          <w:r w:rsidRPr="009B5BCC">
            <w:rPr>
              <w:rFonts w:eastAsia="Times New Roman"/>
              <w:color w:val="000000"/>
            </w:rPr>
            <w:t xml:space="preserve"> 2015; Caron and Aria 2020)</w:t>
          </w:r>
        </w:sdtContent>
      </w:sdt>
      <w:r>
        <w:rPr>
          <w:iCs/>
          <w:color w:val="000000"/>
          <w:lang w:val="en-US"/>
        </w:rPr>
        <w:t>).</w:t>
      </w:r>
    </w:p>
    <w:p w14:paraId="2A6F605A" w14:textId="77777777" w:rsidR="00554462" w:rsidRPr="00BE3085" w:rsidRDefault="00554462" w:rsidP="00D47BD5">
      <w:pPr>
        <w:pStyle w:val="Transformationseries"/>
        <w:spacing w:line="360" w:lineRule="auto"/>
        <w:jc w:val="both"/>
        <w:rPr>
          <w:rFonts w:ascii="Times New Roman" w:hAnsi="Times New Roman"/>
          <w:color w:val="000000"/>
          <w:lang w:val="en-US"/>
        </w:rPr>
      </w:pPr>
      <w:r w:rsidRPr="00BE3085">
        <w:rPr>
          <w:rFonts w:ascii="Times New Roman" w:hAnsi="Times New Roman"/>
          <w:color w:val="000000"/>
          <w:lang w:val="en-US"/>
        </w:rPr>
        <w:t xml:space="preserve">Secondary structures on the second ambulatory </w:t>
      </w:r>
      <w:proofErr w:type="spellStart"/>
      <w:r w:rsidRPr="00BE3085">
        <w:rPr>
          <w:rFonts w:ascii="Times New Roman" w:hAnsi="Times New Roman"/>
          <w:color w:val="000000"/>
          <w:lang w:val="en-US"/>
        </w:rPr>
        <w:t>lobopodous</w:t>
      </w:r>
      <w:proofErr w:type="spellEnd"/>
      <w:r w:rsidRPr="00BE3085">
        <w:rPr>
          <w:rFonts w:ascii="Times New Roman" w:hAnsi="Times New Roman"/>
          <w:color w:val="000000"/>
          <w:lang w:val="en-US"/>
        </w:rPr>
        <w:t xml:space="preserve"> limbs</w:t>
      </w:r>
    </w:p>
    <w:p w14:paraId="0DD03869" w14:textId="77777777" w:rsidR="00554462" w:rsidRPr="00BE3085" w:rsidRDefault="00554462" w:rsidP="00D47BD5">
      <w:pPr>
        <w:pStyle w:val="Tokendescription"/>
        <w:rPr>
          <w:color w:val="000000"/>
          <w:lang w:val="en-US"/>
        </w:rPr>
      </w:pPr>
      <w:r w:rsidRPr="00BE3085">
        <w:rPr>
          <w:color w:val="000000"/>
          <w:lang w:val="en-US"/>
        </w:rPr>
        <w:t>(0) absent</w:t>
      </w:r>
    </w:p>
    <w:p w14:paraId="0810D436" w14:textId="77777777" w:rsidR="00554462" w:rsidRPr="00BE3085" w:rsidRDefault="00554462" w:rsidP="00D47BD5">
      <w:pPr>
        <w:pStyle w:val="Tokendescription"/>
        <w:rPr>
          <w:color w:val="000000"/>
          <w:lang w:val="en-US"/>
        </w:rPr>
      </w:pPr>
      <w:r w:rsidRPr="00BE3085">
        <w:rPr>
          <w:color w:val="000000"/>
          <w:lang w:val="en-US"/>
        </w:rPr>
        <w:t>(1) present</w:t>
      </w:r>
    </w:p>
    <w:p w14:paraId="08A9DAB6" w14:textId="77777777" w:rsidR="00554462" w:rsidRPr="00BE3085" w:rsidRDefault="00554462" w:rsidP="00D47BD5">
      <w:pPr>
        <w:pStyle w:val="Tokendescription"/>
        <w:rPr>
          <w:color w:val="000000"/>
          <w:lang w:val="en-US"/>
        </w:rPr>
      </w:pPr>
      <w:r w:rsidRPr="00BE3085">
        <w:rPr>
          <w:color w:val="000000"/>
          <w:lang w:val="en-US"/>
        </w:rPr>
        <w:t xml:space="preserve">(–) inapplicable: </w:t>
      </w:r>
      <w:r w:rsidR="009F1D64" w:rsidRPr="00BE3085">
        <w:rPr>
          <w:color w:val="000000"/>
          <w:lang w:val="en-US"/>
        </w:rPr>
        <w:t xml:space="preserve">post-ocular appendages (Character 8) not </w:t>
      </w:r>
      <w:proofErr w:type="spellStart"/>
      <w:r w:rsidR="009F1D64" w:rsidRPr="00BE3085">
        <w:rPr>
          <w:color w:val="000000"/>
          <w:lang w:val="en-US"/>
        </w:rPr>
        <w:t>lobopodous</w:t>
      </w:r>
      <w:proofErr w:type="spellEnd"/>
    </w:p>
    <w:p w14:paraId="77382958" w14:textId="7F11443A" w:rsidR="005B0BDE" w:rsidRPr="00FD21D7" w:rsidRDefault="005B0BDE" w:rsidP="00D47BD5">
      <w:pPr>
        <w:jc w:val="both"/>
        <w:rPr>
          <w:color w:val="000000" w:themeColor="text1"/>
          <w:lang w:val="en-US"/>
        </w:rPr>
      </w:pPr>
      <w:r w:rsidRPr="00FD21D7">
        <w:rPr>
          <w:color w:val="000000" w:themeColor="text1"/>
          <w:lang w:val="en-US"/>
        </w:rPr>
        <w:t xml:space="preserve">Similar to character 49 but refers to the second </w:t>
      </w:r>
      <w:proofErr w:type="spellStart"/>
      <w:r w:rsidRPr="00FD21D7">
        <w:rPr>
          <w:color w:val="000000" w:themeColor="text1"/>
          <w:lang w:val="en-US"/>
        </w:rPr>
        <w:t>lobopodous</w:t>
      </w:r>
      <w:proofErr w:type="spellEnd"/>
      <w:r w:rsidRPr="00FD21D7">
        <w:rPr>
          <w:color w:val="000000" w:themeColor="text1"/>
          <w:lang w:val="en-US"/>
        </w:rPr>
        <w:t xml:space="preserve"> limbs that are used for locomotion. In some </w:t>
      </w:r>
      <w:proofErr w:type="spellStart"/>
      <w:r w:rsidRPr="00FD21D7">
        <w:rPr>
          <w:color w:val="000000" w:themeColor="text1"/>
          <w:lang w:val="en-US"/>
        </w:rPr>
        <w:t>heterotardigrades</w:t>
      </w:r>
      <w:proofErr w:type="spellEnd"/>
      <w:r w:rsidRPr="00FD21D7">
        <w:rPr>
          <w:color w:val="000000" w:themeColor="text1"/>
          <w:lang w:val="en-US"/>
        </w:rPr>
        <w:t xml:space="preserve"> (</w:t>
      </w:r>
      <w:r w:rsidR="000A7B2F" w:rsidRPr="00FD21D7">
        <w:rPr>
          <w:color w:val="000000" w:themeColor="text1"/>
          <w:lang w:val="en-US"/>
        </w:rPr>
        <w:t>e.g.</w:t>
      </w:r>
      <w:r w:rsidR="00FD21D7" w:rsidRPr="00FD21D7">
        <w:rPr>
          <w:color w:val="000000" w:themeColor="text1"/>
          <w:lang w:val="en-US"/>
        </w:rPr>
        <w:t xml:space="preserve"> </w:t>
      </w:r>
      <w:sdt>
        <w:sdtPr>
          <w:rPr>
            <w:color w:val="000000"/>
            <w:lang w:val="en-US"/>
          </w:rPr>
          <w:tag w:val="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"/>
          <w:id w:val="-97255082"/>
          <w:placeholder>
            <w:docPart w:val="DefaultPlaceholder_-1854013440"/>
          </w:placeholder>
        </w:sdtPr>
        <w:sdtContent>
          <w:r w:rsidR="00651AF7" w:rsidRPr="00651AF7">
            <w:rPr>
              <w:rFonts w:eastAsia="Times New Roman"/>
              <w:color w:val="000000"/>
            </w:rPr>
            <w:t xml:space="preserve">(Fujimoto 2014; </w:t>
          </w:r>
          <w:proofErr w:type="spellStart"/>
          <w:r w:rsidR="00651AF7" w:rsidRPr="00651AF7">
            <w:rPr>
              <w:rFonts w:eastAsia="Times New Roman"/>
              <w:color w:val="000000"/>
            </w:rPr>
            <w:t>Gąsiorek</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17a; Bartels, Fontoura and Nelson 2018)</w:t>
          </w:r>
        </w:sdtContent>
      </w:sdt>
      <w:r w:rsidR="00FD21D7" w:rsidRPr="00FD21D7">
        <w:rPr>
          <w:color w:val="000000" w:themeColor="text1"/>
          <w:lang w:val="en-US"/>
        </w:rPr>
        <w:t>)</w:t>
      </w:r>
      <w:r w:rsidRPr="00FD21D7">
        <w:rPr>
          <w:color w:val="000000" w:themeColor="text1"/>
          <w:lang w:val="en-US"/>
        </w:rPr>
        <w:t>, the secondary structures can be present or absent depending on the order of the legs (i.e., present in the first pair of limbs, but absent in the second pair of limbs)</w:t>
      </w:r>
      <w:r w:rsidR="00FC7494" w:rsidRPr="00FD21D7">
        <w:rPr>
          <w:color w:val="000000" w:themeColor="text1"/>
          <w:lang w:val="en-US"/>
        </w:rPr>
        <w:t>.</w:t>
      </w:r>
    </w:p>
    <w:p w14:paraId="4096FBC5" w14:textId="77777777" w:rsidR="00AC49A5" w:rsidRPr="005B0BDE" w:rsidRDefault="00AC49A5" w:rsidP="00D47BD5">
      <w:pPr>
        <w:jc w:val="both"/>
        <w:rPr>
          <w:color w:val="FF0000"/>
          <w:lang w:val="en-US"/>
        </w:rPr>
      </w:pPr>
    </w:p>
    <w:p w14:paraId="7B45967F" w14:textId="77777777" w:rsidR="00554462" w:rsidRPr="00BE3085" w:rsidRDefault="00554462" w:rsidP="00D47BD5">
      <w:pPr>
        <w:pStyle w:val="Transformationseries"/>
        <w:spacing w:before="0" w:line="360" w:lineRule="auto"/>
        <w:jc w:val="both"/>
        <w:rPr>
          <w:rFonts w:ascii="Times New Roman" w:hAnsi="Times New Roman"/>
          <w:color w:val="000000"/>
          <w:lang w:val="en-US"/>
        </w:rPr>
      </w:pPr>
      <w:r w:rsidRPr="00BE3085">
        <w:rPr>
          <w:rFonts w:ascii="Times New Roman" w:hAnsi="Times New Roman"/>
          <w:color w:val="000000"/>
          <w:lang w:val="en-US"/>
        </w:rPr>
        <w:lastRenderedPageBreak/>
        <w:t xml:space="preserve">Organization of secondary structures on second ambulatory </w:t>
      </w:r>
      <w:proofErr w:type="spellStart"/>
      <w:r w:rsidRPr="00BE3085">
        <w:rPr>
          <w:rFonts w:ascii="Times New Roman" w:hAnsi="Times New Roman"/>
          <w:color w:val="000000"/>
          <w:lang w:val="en-US"/>
        </w:rPr>
        <w:t>lobopodous</w:t>
      </w:r>
      <w:proofErr w:type="spellEnd"/>
      <w:r w:rsidRPr="00BE3085">
        <w:rPr>
          <w:rFonts w:ascii="Times New Roman" w:hAnsi="Times New Roman"/>
          <w:color w:val="000000"/>
          <w:lang w:val="en-US"/>
        </w:rPr>
        <w:t xml:space="preserve"> limbs</w:t>
      </w:r>
    </w:p>
    <w:p w14:paraId="37AB6F7D" w14:textId="77777777" w:rsidR="00554462" w:rsidRPr="00BE3085" w:rsidRDefault="00554462" w:rsidP="00D47BD5">
      <w:pPr>
        <w:pStyle w:val="Tokendescription"/>
        <w:rPr>
          <w:color w:val="000000"/>
          <w:lang w:val="en-US"/>
        </w:rPr>
      </w:pPr>
      <w:r w:rsidRPr="00BE3085">
        <w:rPr>
          <w:color w:val="000000"/>
          <w:lang w:val="en-US"/>
        </w:rPr>
        <w:t>(0) individual (i.e., irregular spacing)</w:t>
      </w:r>
    </w:p>
    <w:p w14:paraId="46E0D0DF" w14:textId="77777777" w:rsidR="00554462" w:rsidRPr="00BE3085" w:rsidRDefault="00554462" w:rsidP="00D47BD5">
      <w:pPr>
        <w:pStyle w:val="Tokendescription"/>
        <w:rPr>
          <w:color w:val="000000"/>
          <w:lang w:val="en-US"/>
        </w:rPr>
      </w:pPr>
      <w:r w:rsidRPr="00BE3085">
        <w:rPr>
          <w:color w:val="000000"/>
          <w:lang w:val="en-US"/>
        </w:rPr>
        <w:t>(1) in rows</w:t>
      </w:r>
    </w:p>
    <w:p w14:paraId="39B9D946" w14:textId="77777777" w:rsidR="00903327" w:rsidRDefault="00554462" w:rsidP="00D47BD5">
      <w:pPr>
        <w:pStyle w:val="Tokendescription"/>
        <w:spacing w:after="0"/>
        <w:rPr>
          <w:color w:val="000000"/>
          <w:lang w:val="en-US"/>
        </w:rPr>
      </w:pPr>
      <w:r w:rsidRPr="00BE3085">
        <w:rPr>
          <w:color w:val="000000"/>
          <w:lang w:val="en-US"/>
        </w:rPr>
        <w:t xml:space="preserve">(–) inapplicable: secondary structures (Character </w:t>
      </w:r>
      <w:r w:rsidR="00B0645B" w:rsidRPr="00BE3085">
        <w:rPr>
          <w:color w:val="000000"/>
          <w:lang w:val="en-US"/>
        </w:rPr>
        <w:t>5</w:t>
      </w:r>
      <w:r w:rsidR="004D6696" w:rsidRPr="00BE3085">
        <w:rPr>
          <w:color w:val="000000"/>
          <w:lang w:val="en-US"/>
        </w:rPr>
        <w:t>1</w:t>
      </w:r>
      <w:r w:rsidRPr="00BE3085">
        <w:rPr>
          <w:color w:val="000000"/>
          <w:lang w:val="en-US"/>
        </w:rPr>
        <w:t>) absent</w:t>
      </w:r>
    </w:p>
    <w:p w14:paraId="29D1193D" w14:textId="77777777" w:rsidR="002D444B" w:rsidRPr="00BE3085" w:rsidRDefault="002D444B" w:rsidP="00D47BD5">
      <w:pPr>
        <w:pStyle w:val="Tokendescription"/>
        <w:spacing w:after="0"/>
        <w:rPr>
          <w:color w:val="000000"/>
          <w:lang w:val="en-US"/>
        </w:rPr>
      </w:pPr>
    </w:p>
    <w:p w14:paraId="55C20596" w14:textId="77777777" w:rsidR="00903327" w:rsidRPr="007A0C12" w:rsidRDefault="00903327" w:rsidP="00D47BD5">
      <w:pPr>
        <w:pStyle w:val="Tokendescription"/>
        <w:spacing w:before="0" w:after="0"/>
        <w:rPr>
          <w:i w:val="0"/>
          <w:iCs/>
          <w:color w:val="000000" w:themeColor="text1"/>
          <w:lang w:val="en-US"/>
        </w:rPr>
      </w:pPr>
      <w:r w:rsidRPr="007A0C12">
        <w:rPr>
          <w:i w:val="0"/>
          <w:iCs/>
          <w:color w:val="000000" w:themeColor="text1"/>
          <w:lang w:val="en-US"/>
        </w:rPr>
        <w:t xml:space="preserve">Similar to character 50 but refers to the second </w:t>
      </w:r>
      <w:proofErr w:type="spellStart"/>
      <w:r w:rsidRPr="007A0C12">
        <w:rPr>
          <w:i w:val="0"/>
          <w:iCs/>
          <w:color w:val="000000" w:themeColor="text1"/>
          <w:lang w:val="en-US"/>
        </w:rPr>
        <w:t>lobopodous</w:t>
      </w:r>
      <w:proofErr w:type="spellEnd"/>
      <w:r w:rsidRPr="007A0C12">
        <w:rPr>
          <w:i w:val="0"/>
          <w:iCs/>
          <w:color w:val="000000" w:themeColor="text1"/>
          <w:lang w:val="en-US"/>
        </w:rPr>
        <w:t xml:space="preserve"> limbs that are used for locomotion.</w:t>
      </w:r>
    </w:p>
    <w:p w14:paraId="0F5D2FD3" w14:textId="77777777" w:rsidR="00AC49A5" w:rsidRPr="00F213BD" w:rsidRDefault="00AC49A5" w:rsidP="00D47BD5">
      <w:pPr>
        <w:pStyle w:val="Tokendescription"/>
        <w:spacing w:before="0" w:after="0"/>
        <w:rPr>
          <w:i w:val="0"/>
          <w:iCs/>
          <w:lang w:val="en-US"/>
        </w:rPr>
      </w:pPr>
    </w:p>
    <w:p w14:paraId="05006D73" w14:textId="77777777" w:rsidR="00B060E9" w:rsidRPr="003E4A65" w:rsidRDefault="00B060E9" w:rsidP="00D47BD5">
      <w:pPr>
        <w:pStyle w:val="Transformationseries"/>
        <w:spacing w:before="0" w:line="360" w:lineRule="auto"/>
        <w:jc w:val="both"/>
        <w:rPr>
          <w:rFonts w:ascii="Times New Roman" w:hAnsi="Times New Roman"/>
          <w:lang w:val="en-US"/>
        </w:rPr>
      </w:pPr>
      <w:r w:rsidRPr="003E4A65">
        <w:rPr>
          <w:rFonts w:ascii="Times New Roman" w:hAnsi="Times New Roman"/>
          <w:lang w:val="en-US"/>
        </w:rPr>
        <w:t>Finger-like elements in distal tip of</w:t>
      </w:r>
      <w:r w:rsidR="00C30B3C">
        <w:rPr>
          <w:rFonts w:ascii="Times New Roman" w:hAnsi="Times New Roman"/>
          <w:lang w:val="en-US"/>
        </w:rPr>
        <w:t xml:space="preserve"> </w:t>
      </w:r>
      <w:proofErr w:type="spellStart"/>
      <w:r w:rsidR="00C30B3C">
        <w:rPr>
          <w:rFonts w:ascii="Times New Roman" w:hAnsi="Times New Roman"/>
          <w:lang w:val="en-US"/>
        </w:rPr>
        <w:t>lobopodous</w:t>
      </w:r>
      <w:proofErr w:type="spellEnd"/>
      <w:r w:rsidRPr="003E4A65">
        <w:rPr>
          <w:rFonts w:ascii="Times New Roman" w:hAnsi="Times New Roman"/>
          <w:lang w:val="en-US"/>
        </w:rPr>
        <w:t xml:space="preserve"> limbs </w:t>
      </w:r>
    </w:p>
    <w:p w14:paraId="7C73864D" w14:textId="77777777" w:rsidR="00B060E9" w:rsidRPr="003E4A65" w:rsidRDefault="00B060E9" w:rsidP="00D47BD5">
      <w:pPr>
        <w:pStyle w:val="Tokendescription"/>
        <w:rPr>
          <w:lang w:val="en-US"/>
        </w:rPr>
      </w:pPr>
      <w:r w:rsidRPr="003E4A65">
        <w:rPr>
          <w:lang w:val="en-US"/>
        </w:rPr>
        <w:t>(0) absent</w:t>
      </w:r>
    </w:p>
    <w:p w14:paraId="76F43AA5" w14:textId="77777777" w:rsidR="004F4EEB" w:rsidRPr="003E4A65" w:rsidRDefault="00B060E9" w:rsidP="00D47BD5">
      <w:pPr>
        <w:pStyle w:val="Tokendescription"/>
        <w:rPr>
          <w:lang w:val="en-US"/>
        </w:rPr>
      </w:pPr>
      <w:r w:rsidRPr="003E4A65">
        <w:rPr>
          <w:lang w:val="en-US"/>
        </w:rPr>
        <w:t>(1) present</w:t>
      </w:r>
    </w:p>
    <w:p w14:paraId="127AC3C1" w14:textId="77777777" w:rsidR="00B060E9" w:rsidRPr="008E134E" w:rsidRDefault="004F4EEB" w:rsidP="00D47BD5">
      <w:pPr>
        <w:pStyle w:val="Tokendescription"/>
        <w:rPr>
          <w:color w:val="000000" w:themeColor="text1"/>
          <w:lang w:val="en-US"/>
        </w:rPr>
      </w:pPr>
      <w:r w:rsidRPr="003E4A65">
        <w:rPr>
          <w:lang w:val="en-US"/>
        </w:rPr>
        <w:t xml:space="preserve">(–) </w:t>
      </w:r>
      <w:r w:rsidRPr="008E134E">
        <w:rPr>
          <w:color w:val="000000" w:themeColor="text1"/>
          <w:lang w:val="en-US"/>
        </w:rPr>
        <w:t>inapplicable: paired appendages (</w:t>
      </w:r>
      <w:r w:rsidR="00910F6A" w:rsidRPr="008E134E">
        <w:rPr>
          <w:color w:val="000000" w:themeColor="text1"/>
          <w:lang w:val="en-US"/>
        </w:rPr>
        <w:t>Character</w:t>
      </w:r>
      <w:r w:rsidRPr="008E134E">
        <w:rPr>
          <w:color w:val="000000" w:themeColor="text1"/>
          <w:lang w:val="en-US"/>
        </w:rPr>
        <w:t xml:space="preserve"> 1) absent</w:t>
      </w:r>
    </w:p>
    <w:p w14:paraId="0AB487AD" w14:textId="18DBEBD5" w:rsidR="00F37878" w:rsidRPr="008E134E" w:rsidRDefault="00886225" w:rsidP="00D47BD5">
      <w:pPr>
        <w:jc w:val="both"/>
        <w:rPr>
          <w:color w:val="000000" w:themeColor="text1"/>
          <w:lang w:val="en-US"/>
        </w:rPr>
      </w:pPr>
      <w:proofErr w:type="spellStart"/>
      <w:r w:rsidRPr="008E134E">
        <w:rPr>
          <w:i/>
          <w:color w:val="000000" w:themeColor="text1"/>
          <w:lang w:val="en-US"/>
        </w:rPr>
        <w:t>Antennacanthopodia</w:t>
      </w:r>
      <w:proofErr w:type="spellEnd"/>
      <w:r w:rsidRPr="008E134E">
        <w:rPr>
          <w:i/>
          <w:color w:val="000000" w:themeColor="text1"/>
          <w:lang w:val="en-US"/>
        </w:rPr>
        <w:t xml:space="preserve"> </w:t>
      </w:r>
      <w:r w:rsidRPr="008E134E">
        <w:rPr>
          <w:color w:val="000000" w:themeColor="text1"/>
          <w:lang w:val="en-US"/>
        </w:rPr>
        <w:t xml:space="preserve">is scored as uncertain as the preservation of the available material is not good enough to distinguish fine detail of the distal portion of the limbs </w:t>
      </w:r>
      <w:sdt>
        <w:sdtPr>
          <w:rPr>
            <w:color w:val="000000"/>
            <w:lang w:val="en-US"/>
          </w:rPr>
          <w:tag w:val="MENDELEY_CITATION_v3_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"/>
          <w:id w:val="2003078501"/>
          <w:placeholder>
            <w:docPart w:val="DefaultPlaceholder_-1854013440"/>
          </w:placeholder>
        </w:sdtPr>
        <w:sdtContent>
          <w:r w:rsidR="00651AF7" w:rsidRPr="00651AF7">
            <w:rPr>
              <w:rFonts w:eastAsia="Times New Roman"/>
              <w:color w:val="000000"/>
            </w:rPr>
            <w:t xml:space="preserve">(Ou </w:t>
          </w:r>
          <w:r w:rsidR="00651AF7" w:rsidRPr="00651AF7">
            <w:rPr>
              <w:rFonts w:eastAsia="Times New Roman"/>
              <w:i/>
              <w:iCs/>
              <w:color w:val="000000"/>
            </w:rPr>
            <w:t>et al.</w:t>
          </w:r>
          <w:r w:rsidR="00651AF7" w:rsidRPr="00651AF7">
            <w:rPr>
              <w:rFonts w:eastAsia="Times New Roman"/>
              <w:color w:val="000000"/>
            </w:rPr>
            <w:t xml:space="preserve"> 2011)</w:t>
          </w:r>
        </w:sdtContent>
      </w:sdt>
      <w:r w:rsidRPr="008E134E">
        <w:rPr>
          <w:color w:val="000000" w:themeColor="text1"/>
          <w:lang w:val="en-US"/>
        </w:rPr>
        <w:t>.</w:t>
      </w:r>
      <w:r w:rsidR="00084FED" w:rsidRPr="008E134E">
        <w:rPr>
          <w:color w:val="000000" w:themeColor="text1"/>
          <w:lang w:val="en-US"/>
        </w:rPr>
        <w:t xml:space="preserve"> In </w:t>
      </w:r>
      <w:proofErr w:type="spellStart"/>
      <w:r w:rsidR="00084FED" w:rsidRPr="008E134E">
        <w:rPr>
          <w:i/>
          <w:iCs/>
          <w:color w:val="000000" w:themeColor="text1"/>
          <w:lang w:val="en-US"/>
        </w:rPr>
        <w:t>Archechiniscus</w:t>
      </w:r>
      <w:proofErr w:type="spellEnd"/>
      <w:r w:rsidR="00084FED" w:rsidRPr="008E134E">
        <w:rPr>
          <w:color w:val="000000" w:themeColor="text1"/>
          <w:lang w:val="en-US"/>
        </w:rPr>
        <w:t>, claws have both the digitate and non-digitate morphology</w:t>
      </w:r>
      <w:r w:rsidR="007A0C12" w:rsidRPr="008E134E">
        <w:rPr>
          <w:color w:val="000000" w:themeColor="text1"/>
          <w:lang w:val="en-US"/>
        </w:rPr>
        <w:t xml:space="preserve"> </w:t>
      </w:r>
      <w:sdt>
        <w:sdtPr>
          <w:rPr>
            <w:color w:val="000000"/>
            <w:lang w:val="en-US"/>
          </w:rPr>
          <w:tag w:val="MENDELEY_CITATION_v3_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"/>
          <w:id w:val="-2097543905"/>
          <w:placeholder>
            <w:docPart w:val="DefaultPlaceholder_-1854013440"/>
          </w:placeholder>
        </w:sdtPr>
        <w:sdtContent>
          <w:r w:rsidR="00651AF7" w:rsidRPr="00651AF7">
            <w:rPr>
              <w:color w:val="000000"/>
              <w:lang w:val="en-US"/>
            </w:rPr>
            <w:t>(Bartels, Fontoura and Nelson 2018)</w:t>
          </w:r>
        </w:sdtContent>
      </w:sdt>
      <w:r w:rsidR="007A0C12" w:rsidRPr="008E134E">
        <w:rPr>
          <w:color w:val="000000" w:themeColor="text1"/>
          <w:lang w:val="en-US"/>
        </w:rPr>
        <w:t>.</w:t>
      </w:r>
    </w:p>
    <w:p w14:paraId="4AC5B30A" w14:textId="77777777" w:rsidR="00F37878" w:rsidRPr="00BE3085" w:rsidRDefault="00F37878" w:rsidP="00D47BD5">
      <w:pPr>
        <w:pStyle w:val="Transformationseries"/>
        <w:spacing w:line="360" w:lineRule="auto"/>
        <w:jc w:val="both"/>
        <w:rPr>
          <w:rFonts w:ascii="Times New Roman" w:hAnsi="Times New Roman"/>
          <w:color w:val="000000"/>
          <w:lang w:val="en-US"/>
        </w:rPr>
      </w:pPr>
      <w:r w:rsidRPr="00BE3085">
        <w:rPr>
          <w:rFonts w:ascii="Times New Roman" w:hAnsi="Times New Roman"/>
          <w:color w:val="000000"/>
          <w:lang w:val="en-US"/>
        </w:rPr>
        <w:t>Secondary structures on posterior-most</w:t>
      </w:r>
      <w:r w:rsidR="003C755A" w:rsidRPr="00BE3085">
        <w:rPr>
          <w:rFonts w:ascii="Times New Roman" w:hAnsi="Times New Roman"/>
          <w:color w:val="000000"/>
          <w:lang w:val="en-US"/>
        </w:rPr>
        <w:t xml:space="preserve"> ambulatory</w:t>
      </w:r>
      <w:r w:rsidRPr="00BE3085">
        <w:rPr>
          <w:rFonts w:ascii="Times New Roman" w:hAnsi="Times New Roman"/>
          <w:color w:val="000000"/>
          <w:lang w:val="en-US"/>
        </w:rPr>
        <w:t xml:space="preserve"> </w:t>
      </w:r>
      <w:proofErr w:type="spellStart"/>
      <w:r w:rsidRPr="00BE3085">
        <w:rPr>
          <w:rFonts w:ascii="Times New Roman" w:hAnsi="Times New Roman"/>
          <w:color w:val="000000"/>
          <w:lang w:val="en-US"/>
        </w:rPr>
        <w:t>lobopodous</w:t>
      </w:r>
      <w:proofErr w:type="spellEnd"/>
      <w:r w:rsidRPr="00BE3085">
        <w:rPr>
          <w:rFonts w:ascii="Times New Roman" w:hAnsi="Times New Roman"/>
          <w:color w:val="000000"/>
          <w:lang w:val="en-US"/>
        </w:rPr>
        <w:t xml:space="preserve"> limbs </w:t>
      </w:r>
    </w:p>
    <w:p w14:paraId="1D727382" w14:textId="77777777" w:rsidR="00F37878" w:rsidRPr="00BE3085" w:rsidRDefault="00F37878" w:rsidP="00D47BD5">
      <w:pPr>
        <w:pStyle w:val="Tokendescription"/>
        <w:rPr>
          <w:color w:val="000000"/>
          <w:lang w:val="en-US"/>
        </w:rPr>
      </w:pPr>
      <w:r w:rsidRPr="00BE3085">
        <w:rPr>
          <w:color w:val="000000"/>
          <w:lang w:val="en-US"/>
        </w:rPr>
        <w:t>(0) absent</w:t>
      </w:r>
    </w:p>
    <w:p w14:paraId="4AC5F2C8" w14:textId="77777777" w:rsidR="00F37878" w:rsidRPr="00BE3085" w:rsidRDefault="00F37878" w:rsidP="00D47BD5">
      <w:pPr>
        <w:pStyle w:val="Tokendescription"/>
        <w:rPr>
          <w:color w:val="000000"/>
          <w:lang w:val="en-US"/>
        </w:rPr>
      </w:pPr>
      <w:r w:rsidRPr="00BE3085">
        <w:rPr>
          <w:color w:val="000000"/>
          <w:lang w:val="en-US"/>
        </w:rPr>
        <w:t>(1) present</w:t>
      </w:r>
    </w:p>
    <w:p w14:paraId="26FFB11C" w14:textId="77777777" w:rsidR="008C5457" w:rsidRPr="00BE3085" w:rsidRDefault="00F37878" w:rsidP="00D47BD5">
      <w:pPr>
        <w:pStyle w:val="Tokendescription"/>
        <w:rPr>
          <w:color w:val="000000"/>
          <w:lang w:val="en-US"/>
        </w:rPr>
      </w:pPr>
      <w:r w:rsidRPr="00BE3085">
        <w:rPr>
          <w:color w:val="000000"/>
          <w:lang w:val="en-US"/>
        </w:rPr>
        <w:t xml:space="preserve">(–) inapplicable: </w:t>
      </w:r>
      <w:r w:rsidR="009F1D64" w:rsidRPr="00BE3085">
        <w:rPr>
          <w:color w:val="000000"/>
          <w:lang w:val="en-US"/>
        </w:rPr>
        <w:t xml:space="preserve">post-ocular appendages (Character 8) not </w:t>
      </w:r>
      <w:proofErr w:type="spellStart"/>
      <w:r w:rsidR="009F1D64" w:rsidRPr="00BE3085">
        <w:rPr>
          <w:color w:val="000000"/>
          <w:lang w:val="en-US"/>
        </w:rPr>
        <w:t>lobopodous</w:t>
      </w:r>
      <w:proofErr w:type="spellEnd"/>
    </w:p>
    <w:p w14:paraId="3A3A3977" w14:textId="4008F3C3" w:rsidR="00084FED" w:rsidRDefault="00084FED" w:rsidP="00D47BD5">
      <w:pPr>
        <w:jc w:val="both"/>
        <w:rPr>
          <w:color w:val="000000" w:themeColor="text1"/>
          <w:lang w:val="en-US"/>
        </w:rPr>
      </w:pPr>
      <w:r w:rsidRPr="008E134E">
        <w:rPr>
          <w:color w:val="000000" w:themeColor="text1"/>
          <w:lang w:val="en-US"/>
        </w:rPr>
        <w:t xml:space="preserve">Similar to character 49 but refers to the last </w:t>
      </w:r>
      <w:proofErr w:type="spellStart"/>
      <w:r w:rsidRPr="008E134E">
        <w:rPr>
          <w:color w:val="000000" w:themeColor="text1"/>
          <w:lang w:val="en-US"/>
        </w:rPr>
        <w:t>lobopodous</w:t>
      </w:r>
      <w:proofErr w:type="spellEnd"/>
      <w:r w:rsidRPr="008E134E">
        <w:rPr>
          <w:color w:val="000000" w:themeColor="text1"/>
          <w:lang w:val="en-US"/>
        </w:rPr>
        <w:t xml:space="preserve"> limbs that are used for locomotion. </w:t>
      </w:r>
      <w:r w:rsidR="0029540A" w:rsidRPr="008E134E">
        <w:rPr>
          <w:color w:val="000000" w:themeColor="text1"/>
          <w:lang w:val="en-US"/>
        </w:rPr>
        <w:t xml:space="preserve">In some </w:t>
      </w:r>
      <w:proofErr w:type="spellStart"/>
      <w:r w:rsidR="0029540A" w:rsidRPr="008E134E">
        <w:rPr>
          <w:color w:val="000000" w:themeColor="text1"/>
          <w:lang w:val="en-US"/>
        </w:rPr>
        <w:t>heterotardigrades</w:t>
      </w:r>
      <w:proofErr w:type="spellEnd"/>
      <w:r w:rsidR="0029540A" w:rsidRPr="008E134E">
        <w:rPr>
          <w:color w:val="000000" w:themeColor="text1"/>
          <w:lang w:val="en-US"/>
        </w:rPr>
        <w:t xml:space="preserve"> </w:t>
      </w:r>
      <w:r w:rsidR="005A37FA" w:rsidRPr="008E134E">
        <w:rPr>
          <w:color w:val="000000" w:themeColor="text1"/>
          <w:lang w:val="en-US"/>
        </w:rPr>
        <w:t xml:space="preserve">(e.g. </w:t>
      </w:r>
      <w:sdt>
        <w:sdtPr>
          <w:rPr>
            <w:color w:val="000000"/>
            <w:lang w:val="en-US"/>
          </w:rPr>
          <w:tag w:val="MENDELEY_CITATION_v3_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"/>
          <w:id w:val="-1407366592"/>
          <w:placeholder>
            <w:docPart w:val="DefaultPlaceholder_-1854013440"/>
          </w:placeholder>
        </w:sdtPr>
        <w:sdtContent>
          <w:r w:rsidR="00651AF7" w:rsidRPr="00651AF7">
            <w:rPr>
              <w:color w:val="000000"/>
              <w:lang w:val="en-US"/>
            </w:rPr>
            <w:t>(Binda 1978)</w:t>
          </w:r>
        </w:sdtContent>
      </w:sdt>
      <w:r w:rsidR="005A37FA" w:rsidRPr="008E134E">
        <w:rPr>
          <w:color w:val="000000" w:themeColor="text1"/>
          <w:lang w:val="en-US"/>
        </w:rPr>
        <w:t>)</w:t>
      </w:r>
      <w:r w:rsidR="0029540A" w:rsidRPr="008E134E">
        <w:rPr>
          <w:color w:val="000000" w:themeColor="text1"/>
          <w:lang w:val="en-US"/>
        </w:rPr>
        <w:t xml:space="preserve"> and </w:t>
      </w:r>
      <w:proofErr w:type="spellStart"/>
      <w:r w:rsidR="0029540A" w:rsidRPr="008E134E">
        <w:rPr>
          <w:color w:val="000000" w:themeColor="text1"/>
          <w:lang w:val="en-US"/>
        </w:rPr>
        <w:t>luolishoniids</w:t>
      </w:r>
      <w:proofErr w:type="spellEnd"/>
      <w:r w:rsidR="0029540A" w:rsidRPr="008E134E">
        <w:rPr>
          <w:color w:val="000000" w:themeColor="text1"/>
          <w:lang w:val="en-US"/>
        </w:rPr>
        <w:t xml:space="preserve"> </w:t>
      </w:r>
      <w:r w:rsidR="005A37FA" w:rsidRPr="008E134E">
        <w:rPr>
          <w:color w:val="000000" w:themeColor="text1"/>
          <w:lang w:val="en-US"/>
        </w:rPr>
        <w:t xml:space="preserve">(e.g. </w:t>
      </w:r>
      <w:sdt>
        <w:sdtPr>
          <w:rPr>
            <w:color w:val="000000"/>
            <w:lang w:val="en-US"/>
          </w:rPr>
          <w:tag w:val="MENDELEY_CITATION_v3_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"/>
          <w:id w:val="1617567695"/>
          <w:placeholder>
            <w:docPart w:val="DefaultPlaceholder_-1854013440"/>
          </w:placeholder>
        </w:sdtPr>
        <w:sdtContent>
          <w:r w:rsidR="00651AF7" w:rsidRPr="00651AF7">
            <w:rPr>
              <w:rFonts w:eastAsia="Times New Roman"/>
              <w:color w:val="000000"/>
            </w:rPr>
            <w:t xml:space="preserve">(Ma, Hou and Bergström 2009; 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8E134E" w:rsidRPr="008E134E">
        <w:rPr>
          <w:color w:val="000000" w:themeColor="text1"/>
          <w:lang w:val="en-US"/>
        </w:rPr>
        <w:t>)</w:t>
      </w:r>
      <w:r w:rsidR="0029540A" w:rsidRPr="008E134E">
        <w:rPr>
          <w:color w:val="000000" w:themeColor="text1"/>
          <w:lang w:val="en-US"/>
        </w:rPr>
        <w:t>, the secondary structures can be present or absent depending on the order of the legs (i.e., present in the first pair of limbs, but absent in the last pair of limbs)</w:t>
      </w:r>
    </w:p>
    <w:p w14:paraId="2FBEED3C" w14:textId="4DFE88DC" w:rsidR="007F453B" w:rsidRDefault="007F453B" w:rsidP="007F453B">
      <w:pPr>
        <w:pStyle w:val="Transformationseries"/>
        <w:rPr>
          <w:rFonts w:ascii="Times New Roman" w:hAnsi="Times New Roman"/>
          <w:color w:val="000000"/>
          <w:lang w:val="en-US"/>
        </w:rPr>
      </w:pPr>
      <w:r w:rsidRPr="00BE3085">
        <w:rPr>
          <w:rFonts w:ascii="Times New Roman" w:hAnsi="Times New Roman"/>
          <w:color w:val="000000"/>
          <w:lang w:val="en-US"/>
        </w:rPr>
        <w:t xml:space="preserve">Organization of secondary structures on posterior-most ambulatory </w:t>
      </w:r>
      <w:proofErr w:type="spellStart"/>
      <w:r w:rsidRPr="00BE3085">
        <w:rPr>
          <w:rFonts w:ascii="Times New Roman" w:hAnsi="Times New Roman"/>
          <w:color w:val="000000"/>
          <w:lang w:val="en-US"/>
        </w:rPr>
        <w:t>lobopodous</w:t>
      </w:r>
      <w:proofErr w:type="spellEnd"/>
      <w:r w:rsidRPr="00BE3085">
        <w:rPr>
          <w:rFonts w:ascii="Times New Roman" w:hAnsi="Times New Roman"/>
          <w:color w:val="000000"/>
          <w:lang w:val="en-US"/>
        </w:rPr>
        <w:t xml:space="preserve"> limbs</w:t>
      </w:r>
    </w:p>
    <w:p w14:paraId="2AA187EC" w14:textId="3DEA9D81" w:rsidR="007F453B" w:rsidRPr="007975A8" w:rsidRDefault="007F453B" w:rsidP="007F453B">
      <w:pPr>
        <w:rPr>
          <w:i/>
          <w:iCs/>
          <w:lang w:val="en-US" w:eastAsia="en-US"/>
        </w:rPr>
      </w:pPr>
      <w:r w:rsidRPr="007975A8">
        <w:rPr>
          <w:i/>
          <w:iCs/>
          <w:lang w:val="en-US" w:eastAsia="en-US"/>
        </w:rPr>
        <w:t>(0) individual (i.e., irregular spacing)</w:t>
      </w:r>
    </w:p>
    <w:p w14:paraId="31AE32DE" w14:textId="17E904AF" w:rsidR="007F453B" w:rsidRPr="007975A8" w:rsidRDefault="007F453B" w:rsidP="007F453B">
      <w:pPr>
        <w:rPr>
          <w:i/>
          <w:iCs/>
          <w:lang w:val="en-US" w:eastAsia="en-US"/>
        </w:rPr>
      </w:pPr>
      <w:r w:rsidRPr="007975A8">
        <w:rPr>
          <w:i/>
          <w:iCs/>
          <w:lang w:val="en-US" w:eastAsia="en-US"/>
        </w:rPr>
        <w:t>(1) in rows</w:t>
      </w:r>
    </w:p>
    <w:p w14:paraId="0B8507AA" w14:textId="08D8B30F" w:rsidR="007F453B" w:rsidRPr="007975A8" w:rsidRDefault="007F453B" w:rsidP="007F453B">
      <w:pPr>
        <w:rPr>
          <w:i/>
          <w:iCs/>
          <w:lang w:val="en-US" w:eastAsia="en-US"/>
        </w:rPr>
      </w:pPr>
      <w:r w:rsidRPr="007975A8">
        <w:rPr>
          <w:i/>
          <w:iCs/>
          <w:lang w:val="en-US" w:eastAsia="en-US"/>
        </w:rPr>
        <w:t>(–) inapplicable: secondary structures (Character 54) absent</w:t>
      </w:r>
    </w:p>
    <w:p w14:paraId="23BEA04C" w14:textId="77777777" w:rsidR="007F453B" w:rsidRDefault="007F453B" w:rsidP="007F453B">
      <w:pPr>
        <w:rPr>
          <w:lang w:val="en-US" w:eastAsia="en-US"/>
        </w:rPr>
      </w:pPr>
    </w:p>
    <w:p w14:paraId="7D472882" w14:textId="25180B4E" w:rsidR="00F213BD" w:rsidRPr="007F453B" w:rsidRDefault="007F453B" w:rsidP="007F453B">
      <w:pPr>
        <w:rPr>
          <w:lang w:val="en-US" w:eastAsia="en-US"/>
        </w:rPr>
      </w:pPr>
      <w:r>
        <w:rPr>
          <w:lang w:val="en-US" w:eastAsia="en-US"/>
        </w:rPr>
        <w:t xml:space="preserve">Similar to character 50 but refers to the last </w:t>
      </w:r>
      <w:proofErr w:type="spellStart"/>
      <w:r>
        <w:rPr>
          <w:lang w:val="en-US" w:eastAsia="en-US"/>
        </w:rPr>
        <w:t>lobopodous</w:t>
      </w:r>
      <w:proofErr w:type="spellEnd"/>
      <w:r>
        <w:rPr>
          <w:lang w:val="en-US" w:eastAsia="en-US"/>
        </w:rPr>
        <w:t xml:space="preserve"> limbs that are used for locomotion.</w:t>
      </w:r>
    </w:p>
    <w:p w14:paraId="2DEA0707"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lastRenderedPageBreak/>
        <w:t xml:space="preserve">Terminal claws on trunk </w:t>
      </w:r>
      <w:proofErr w:type="spellStart"/>
      <w:r w:rsidR="00C30B3C">
        <w:rPr>
          <w:rFonts w:ascii="Times New Roman" w:hAnsi="Times New Roman"/>
          <w:lang w:val="en-US"/>
        </w:rPr>
        <w:t>lobopodous</w:t>
      </w:r>
      <w:proofErr w:type="spellEnd"/>
      <w:r w:rsidR="00C30B3C">
        <w:rPr>
          <w:rFonts w:ascii="Times New Roman" w:hAnsi="Times New Roman"/>
          <w:lang w:val="en-US"/>
        </w:rPr>
        <w:t xml:space="preserve"> </w:t>
      </w:r>
      <w:r w:rsidRPr="003E4A65">
        <w:rPr>
          <w:rFonts w:ascii="Times New Roman" w:hAnsi="Times New Roman"/>
          <w:lang w:val="en-US"/>
        </w:rPr>
        <w:t xml:space="preserve">limbs </w:t>
      </w:r>
    </w:p>
    <w:p w14:paraId="061C5E81" w14:textId="77777777" w:rsidR="00B060E9" w:rsidRPr="003E4A65" w:rsidRDefault="00B060E9" w:rsidP="00D47BD5">
      <w:pPr>
        <w:pStyle w:val="Tokendescription"/>
        <w:rPr>
          <w:lang w:val="en-US"/>
        </w:rPr>
      </w:pPr>
      <w:r w:rsidRPr="003E4A65">
        <w:rPr>
          <w:lang w:val="en-US"/>
        </w:rPr>
        <w:t>(0) absent</w:t>
      </w:r>
    </w:p>
    <w:p w14:paraId="09622EDE" w14:textId="77777777" w:rsidR="00B060E9" w:rsidRPr="003E4A65" w:rsidRDefault="00B060E9" w:rsidP="00D47BD5">
      <w:pPr>
        <w:pStyle w:val="Tokendescription"/>
        <w:rPr>
          <w:lang w:val="en-US"/>
        </w:rPr>
      </w:pPr>
      <w:r w:rsidRPr="003E4A65">
        <w:rPr>
          <w:lang w:val="en-US"/>
        </w:rPr>
        <w:t>(1) present</w:t>
      </w:r>
    </w:p>
    <w:p w14:paraId="16ACB060" w14:textId="77777777" w:rsidR="001A7737" w:rsidRPr="003E4A65" w:rsidRDefault="00CC5946" w:rsidP="00D47BD5">
      <w:pPr>
        <w:pStyle w:val="Tokendescription"/>
        <w:rPr>
          <w:lang w:val="en-US"/>
        </w:rPr>
      </w:pPr>
      <w:r w:rsidRPr="003E4A65">
        <w:rPr>
          <w:lang w:val="en-US"/>
        </w:rPr>
        <w:t>(–)</w:t>
      </w:r>
      <w:r w:rsidR="001A7737" w:rsidRPr="003E4A65">
        <w:rPr>
          <w:lang w:val="en-US"/>
        </w:rPr>
        <w:t xml:space="preserve"> </w:t>
      </w:r>
      <w:r w:rsidR="00F23568" w:rsidRPr="003E4A65">
        <w:rPr>
          <w:lang w:val="en-US"/>
        </w:rPr>
        <w:t xml:space="preserve">inapplicable: </w:t>
      </w:r>
      <w:r w:rsidR="001A7737" w:rsidRPr="003E4A65">
        <w:rPr>
          <w:lang w:val="en-US"/>
        </w:rPr>
        <w:t xml:space="preserve">paired appendages </w:t>
      </w:r>
      <w:r w:rsidR="00875F26" w:rsidRPr="003E4A65">
        <w:rPr>
          <w:lang w:val="en-US"/>
        </w:rPr>
        <w:t>(</w:t>
      </w:r>
      <w:r w:rsidR="00910F6A" w:rsidRPr="003E4A65">
        <w:rPr>
          <w:lang w:val="en-US"/>
        </w:rPr>
        <w:t>Character</w:t>
      </w:r>
      <w:r w:rsidR="00875F26" w:rsidRPr="003E4A65">
        <w:rPr>
          <w:lang w:val="en-US"/>
        </w:rPr>
        <w:t xml:space="preserve"> </w:t>
      </w:r>
      <w:r w:rsidR="007C347F" w:rsidRPr="003E4A65">
        <w:rPr>
          <w:lang w:val="en-US"/>
        </w:rPr>
        <w:t>1)</w:t>
      </w:r>
      <w:r w:rsidR="00987070" w:rsidRPr="003E4A65">
        <w:rPr>
          <w:lang w:val="en-US"/>
        </w:rPr>
        <w:t xml:space="preserve"> absent</w:t>
      </w:r>
      <w:r w:rsidR="00EB3245">
        <w:rPr>
          <w:lang w:val="en-US"/>
        </w:rPr>
        <w:t xml:space="preserve"> or appendages not </w:t>
      </w:r>
      <w:proofErr w:type="spellStart"/>
      <w:r w:rsidR="00EB3245">
        <w:rPr>
          <w:lang w:val="en-US"/>
        </w:rPr>
        <w:t>lobopodous</w:t>
      </w:r>
      <w:proofErr w:type="spellEnd"/>
      <w:r w:rsidR="00B0645B">
        <w:rPr>
          <w:lang w:val="en-US"/>
        </w:rPr>
        <w:t xml:space="preserve"> (Character 8)</w:t>
      </w:r>
    </w:p>
    <w:p w14:paraId="01BB2D26" w14:textId="04BED271" w:rsidR="0091586E" w:rsidRDefault="004E0CDD" w:rsidP="00D47BD5">
      <w:pPr>
        <w:jc w:val="both"/>
        <w:rPr>
          <w:color w:val="000000"/>
          <w:lang w:val="en-US"/>
        </w:rPr>
      </w:pPr>
      <w:r w:rsidRPr="001812E3">
        <w:rPr>
          <w:color w:val="000000" w:themeColor="text1"/>
          <w:lang w:val="en-US"/>
        </w:rPr>
        <w:t>T</w:t>
      </w:r>
      <w:r w:rsidR="00AC6354" w:rsidRPr="001812E3">
        <w:rPr>
          <w:color w:val="000000" w:themeColor="text1"/>
          <w:lang w:val="en-US"/>
        </w:rPr>
        <w:t>erminal claws</w:t>
      </w:r>
      <w:r w:rsidR="00192C0E" w:rsidRPr="001812E3">
        <w:rPr>
          <w:color w:val="000000" w:themeColor="text1"/>
          <w:lang w:val="en-US"/>
        </w:rPr>
        <w:t xml:space="preserve"> </w:t>
      </w:r>
      <w:r w:rsidRPr="001812E3">
        <w:rPr>
          <w:color w:val="000000" w:themeColor="text1"/>
          <w:lang w:val="en-US"/>
        </w:rPr>
        <w:t>are scored as</w:t>
      </w:r>
      <w:r w:rsidR="006541F3" w:rsidRPr="001812E3">
        <w:rPr>
          <w:color w:val="000000" w:themeColor="text1"/>
          <w:lang w:val="en-US"/>
        </w:rPr>
        <w:t xml:space="preserve"> </w:t>
      </w:r>
      <w:r w:rsidR="00B060E9" w:rsidRPr="001812E3">
        <w:rPr>
          <w:color w:val="000000" w:themeColor="text1"/>
          <w:lang w:val="en-US"/>
        </w:rPr>
        <w:t xml:space="preserve">absent in </w:t>
      </w:r>
      <w:proofErr w:type="spellStart"/>
      <w:r w:rsidR="00B060E9" w:rsidRPr="001812E3">
        <w:rPr>
          <w:i/>
          <w:color w:val="000000" w:themeColor="text1"/>
          <w:lang w:val="en-US"/>
        </w:rPr>
        <w:t>Opabinia</w:t>
      </w:r>
      <w:proofErr w:type="spellEnd"/>
      <w:r w:rsidR="00B060E9" w:rsidRPr="001812E3">
        <w:rPr>
          <w:color w:val="000000" w:themeColor="text1"/>
          <w:lang w:val="en-US"/>
        </w:rPr>
        <w:t xml:space="preserve"> following Budd and </w:t>
      </w:r>
      <w:r w:rsidR="00045D0D" w:rsidRPr="001812E3">
        <w:rPr>
          <w:color w:val="000000" w:themeColor="text1"/>
          <w:lang w:val="en-US"/>
        </w:rPr>
        <w:t xml:space="preserve">Daley </w:t>
      </w:r>
      <w:sdt>
        <w:sdtPr>
          <w:rPr>
            <w:color w:val="000000"/>
            <w:lang w:val="en-US"/>
          </w:rPr>
          <w:tag w:val="MENDELEY_CITATION_v3_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"/>
          <w:id w:val="-1084524674"/>
          <w:placeholder>
            <w:docPart w:val="DefaultPlaceholder_-1854013440"/>
          </w:placeholder>
        </w:sdtPr>
        <w:sdtContent>
          <w:r w:rsidR="00651AF7" w:rsidRPr="00651AF7">
            <w:rPr>
              <w:color w:val="000000"/>
              <w:lang w:val="en-US"/>
            </w:rPr>
            <w:t>(Budd and Daley 2012)</w:t>
          </w:r>
        </w:sdtContent>
      </w:sdt>
      <w:r w:rsidR="00B060E9" w:rsidRPr="001812E3">
        <w:rPr>
          <w:color w:val="000000" w:themeColor="text1"/>
          <w:lang w:val="en-US"/>
        </w:rPr>
        <w:t xml:space="preserve">. </w:t>
      </w:r>
      <w:proofErr w:type="spellStart"/>
      <w:r w:rsidR="00B060E9" w:rsidRPr="001812E3">
        <w:rPr>
          <w:i/>
          <w:color w:val="000000" w:themeColor="text1"/>
          <w:lang w:val="en-US"/>
        </w:rPr>
        <w:t>J</w:t>
      </w:r>
      <w:r w:rsidR="00B3323D" w:rsidRPr="001812E3">
        <w:rPr>
          <w:i/>
          <w:color w:val="000000" w:themeColor="text1"/>
          <w:lang w:val="en-US"/>
        </w:rPr>
        <w:t>i</w:t>
      </w:r>
      <w:r w:rsidR="00B060E9" w:rsidRPr="001812E3">
        <w:rPr>
          <w:i/>
          <w:color w:val="000000" w:themeColor="text1"/>
          <w:lang w:val="en-US"/>
        </w:rPr>
        <w:t>anshanopodia</w:t>
      </w:r>
      <w:proofErr w:type="spellEnd"/>
      <w:r w:rsidR="003E5E06" w:rsidRPr="001812E3">
        <w:rPr>
          <w:i/>
          <w:color w:val="000000" w:themeColor="text1"/>
          <w:lang w:val="en-US"/>
        </w:rPr>
        <w:t xml:space="preserve"> </w:t>
      </w:r>
      <w:sdt>
        <w:sdtPr>
          <w:rPr>
            <w:color w:val="000000"/>
            <w:lang w:val="en-US"/>
          </w:rPr>
          <w:tag w:val="MENDELEY_CITATION_v3_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"/>
          <w:id w:val="-1683894609"/>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6)</w:t>
          </w:r>
        </w:sdtContent>
      </w:sdt>
      <w:r w:rsidR="00336371" w:rsidRPr="001812E3">
        <w:rPr>
          <w:color w:val="000000" w:themeColor="text1"/>
          <w:lang w:val="en-US"/>
        </w:rPr>
        <w:t>,</w:t>
      </w:r>
      <w:r w:rsidR="0051303D" w:rsidRPr="001812E3">
        <w:rPr>
          <w:color w:val="000000" w:themeColor="text1"/>
          <w:lang w:val="en-US"/>
        </w:rPr>
        <w:t xml:space="preserve"> and</w:t>
      </w:r>
      <w:r w:rsidR="00B060E9" w:rsidRPr="001812E3">
        <w:rPr>
          <w:i/>
          <w:color w:val="000000" w:themeColor="text1"/>
          <w:lang w:val="en-US"/>
        </w:rPr>
        <w:t xml:space="preserve"> </w:t>
      </w:r>
      <w:proofErr w:type="spellStart"/>
      <w:r w:rsidR="00ED6AC8" w:rsidRPr="001812E3">
        <w:rPr>
          <w:i/>
          <w:color w:val="000000" w:themeColor="text1"/>
          <w:lang w:val="en-US"/>
        </w:rPr>
        <w:t>Megadictyon</w:t>
      </w:r>
      <w:proofErr w:type="spellEnd"/>
      <w:r w:rsidR="003E5E06" w:rsidRPr="001812E3">
        <w:rPr>
          <w:color w:val="000000" w:themeColor="text1"/>
          <w:lang w:val="en-US"/>
        </w:rPr>
        <w:t xml:space="preserve"> </w:t>
      </w:r>
      <w:sdt>
        <w:sdtPr>
          <w:rPr>
            <w:color w:val="000000"/>
            <w:lang w:val="en-US"/>
          </w:rPr>
          <w:tag w:val="MENDELEY_CITATION_v3_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QWN0YSBab29sb2dpY2EiLCJET0kiOiIxMC4xMTExL2ouMTQ2My02Mzk1LjIwMDcuMDAyODEueCIsIklTU04iOiIxNDYzLTYzOTUiLCJpc3N1ZWQiOnsiZGF0ZS1wYXJ0cyI6W1syMDA3XV19LCJwYWdlIjoiMjc5LTI4OCIsInB1Ymxpc2hlciI6IkJsYWNrd2VsbCBQdWJsaXNoaW5nIEx0ZCIsImlzc3VlIjoiNCIsInZvbHVtZSI6Ijg4IiwiY29udGFpbmVyLXRpdGxlLXNob3J0IjoiIn0sImlzVGVtcG9yYXJ5IjpmYWxzZX1dfQ=="/>
          <w:id w:val="-2028404979"/>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7)</w:t>
          </w:r>
        </w:sdtContent>
      </w:sdt>
      <w:r w:rsidR="00233AF2" w:rsidRPr="001812E3">
        <w:rPr>
          <w:color w:val="000000" w:themeColor="text1"/>
          <w:lang w:val="en-US"/>
        </w:rPr>
        <w:t xml:space="preserve">are coded as uncertain </w:t>
      </w:r>
      <w:r w:rsidR="003E5E06" w:rsidRPr="001812E3">
        <w:rPr>
          <w:color w:val="000000" w:themeColor="text1"/>
          <w:lang w:val="en-US"/>
        </w:rPr>
        <w:t xml:space="preserve">as the preservation </w:t>
      </w:r>
      <w:r w:rsidR="00114EF9" w:rsidRPr="001812E3">
        <w:rPr>
          <w:color w:val="000000" w:themeColor="text1"/>
          <w:lang w:val="en-US"/>
        </w:rPr>
        <w:t xml:space="preserve">of the </w:t>
      </w:r>
      <w:proofErr w:type="gramStart"/>
      <w:r w:rsidR="00114EF9" w:rsidRPr="001812E3">
        <w:rPr>
          <w:color w:val="000000" w:themeColor="text1"/>
          <w:lang w:val="en-US"/>
        </w:rPr>
        <w:t>type</w:t>
      </w:r>
      <w:proofErr w:type="gramEnd"/>
      <w:r w:rsidR="00114EF9" w:rsidRPr="001812E3">
        <w:rPr>
          <w:color w:val="000000" w:themeColor="text1"/>
          <w:lang w:val="en-US"/>
        </w:rPr>
        <w:t xml:space="preserve"> material </w:t>
      </w:r>
      <w:r w:rsidR="003E5E06" w:rsidRPr="001812E3">
        <w:rPr>
          <w:color w:val="000000" w:themeColor="text1"/>
          <w:lang w:val="en-US"/>
        </w:rPr>
        <w:t>does not allow the pre</w:t>
      </w:r>
      <w:r w:rsidR="001256D1" w:rsidRPr="001812E3">
        <w:rPr>
          <w:color w:val="000000" w:themeColor="text1"/>
          <w:lang w:val="en-US"/>
        </w:rPr>
        <w:t>s</w:t>
      </w:r>
      <w:r w:rsidR="003E5E06" w:rsidRPr="001812E3">
        <w:rPr>
          <w:color w:val="000000" w:themeColor="text1"/>
          <w:lang w:val="en-US"/>
        </w:rPr>
        <w:t xml:space="preserve">ence </w:t>
      </w:r>
      <w:r w:rsidR="00931826" w:rsidRPr="001812E3">
        <w:rPr>
          <w:color w:val="000000" w:themeColor="text1"/>
          <w:lang w:val="en-US"/>
        </w:rPr>
        <w:t xml:space="preserve">or absence </w:t>
      </w:r>
      <w:r w:rsidR="003E5E06" w:rsidRPr="001812E3">
        <w:rPr>
          <w:color w:val="000000" w:themeColor="text1"/>
          <w:lang w:val="en-US"/>
        </w:rPr>
        <w:t>of terminal claws</w:t>
      </w:r>
      <w:r w:rsidR="001256D1" w:rsidRPr="001812E3">
        <w:rPr>
          <w:color w:val="000000" w:themeColor="text1"/>
          <w:lang w:val="en-US"/>
        </w:rPr>
        <w:t xml:space="preserve"> to be confirmed</w:t>
      </w:r>
      <w:r w:rsidR="003E5E06" w:rsidRPr="001812E3">
        <w:rPr>
          <w:color w:val="000000" w:themeColor="text1"/>
          <w:lang w:val="en-US"/>
        </w:rPr>
        <w:t xml:space="preserve">. </w:t>
      </w:r>
      <w:r w:rsidR="00AE26F2" w:rsidRPr="001812E3">
        <w:rPr>
          <w:i/>
          <w:color w:val="000000" w:themeColor="text1"/>
          <w:lang w:val="en-US"/>
        </w:rPr>
        <w:t>Diania</w:t>
      </w:r>
      <w:r w:rsidR="00AE26F2" w:rsidRPr="001812E3">
        <w:rPr>
          <w:color w:val="000000" w:themeColor="text1"/>
          <w:lang w:val="en-US"/>
        </w:rPr>
        <w:t xml:space="preserve"> </w:t>
      </w:r>
      <w:r w:rsidR="00D3735A" w:rsidRPr="001812E3">
        <w:rPr>
          <w:color w:val="000000" w:themeColor="text1"/>
          <w:lang w:val="en-US"/>
        </w:rPr>
        <w:t xml:space="preserve">too is </w:t>
      </w:r>
      <w:r w:rsidR="00AE26F2" w:rsidRPr="001812E3">
        <w:rPr>
          <w:color w:val="000000" w:themeColor="text1"/>
          <w:lang w:val="en-US"/>
        </w:rPr>
        <w:t xml:space="preserve">scored as uncertain, as </w:t>
      </w:r>
      <w:r w:rsidR="00D3735A" w:rsidRPr="001812E3">
        <w:rPr>
          <w:color w:val="000000" w:themeColor="text1"/>
          <w:lang w:val="en-US"/>
        </w:rPr>
        <w:t>it is</w:t>
      </w:r>
      <w:r w:rsidR="00AE26F2" w:rsidRPr="001812E3">
        <w:rPr>
          <w:color w:val="000000" w:themeColor="text1"/>
          <w:lang w:val="en-US"/>
        </w:rPr>
        <w:t xml:space="preserve"> difficult to distinguish </w:t>
      </w:r>
      <w:r w:rsidR="0075562C" w:rsidRPr="001812E3">
        <w:rPr>
          <w:color w:val="000000" w:themeColor="text1"/>
          <w:lang w:val="en-US"/>
        </w:rPr>
        <w:t xml:space="preserve">possible terminal claws from </w:t>
      </w:r>
      <w:r w:rsidR="006A4267" w:rsidRPr="001812E3">
        <w:rPr>
          <w:color w:val="000000" w:themeColor="text1"/>
          <w:lang w:val="en-US"/>
        </w:rPr>
        <w:t xml:space="preserve">its </w:t>
      </w:r>
      <w:r w:rsidR="00782288" w:rsidRPr="001812E3">
        <w:rPr>
          <w:color w:val="000000" w:themeColor="text1"/>
          <w:lang w:val="en-US"/>
        </w:rPr>
        <w:t>myriad</w:t>
      </w:r>
      <w:r w:rsidR="006A4267" w:rsidRPr="001812E3">
        <w:rPr>
          <w:color w:val="000000" w:themeColor="text1"/>
          <w:lang w:val="en-US"/>
        </w:rPr>
        <w:t xml:space="preserve"> </w:t>
      </w:r>
      <w:r w:rsidR="00AE26F2" w:rsidRPr="001812E3">
        <w:rPr>
          <w:color w:val="000000" w:themeColor="text1"/>
          <w:lang w:val="en-US"/>
        </w:rPr>
        <w:t>accessory spines</w:t>
      </w:r>
      <w:r w:rsidR="001812E3" w:rsidRPr="001812E3">
        <w:rPr>
          <w:color w:val="000000" w:themeColor="text1"/>
          <w:lang w:val="en-US"/>
        </w:rPr>
        <w:t xml:space="preserve"> </w:t>
      </w:r>
      <w:sdt>
        <w:sdtPr>
          <w:rPr>
            <w:color w:val="000000"/>
            <w:lang w:val="en-US"/>
          </w:rPr>
          <w:tag w:val="MENDELEY_CITATION_v3_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"/>
          <w:id w:val="-111279063"/>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11; Ma </w:t>
          </w:r>
          <w:r w:rsidR="00651AF7" w:rsidRPr="00651AF7">
            <w:rPr>
              <w:rFonts w:eastAsia="Times New Roman"/>
              <w:i/>
              <w:iCs/>
              <w:color w:val="000000"/>
            </w:rPr>
            <w:t>et al.</w:t>
          </w:r>
          <w:r w:rsidR="00651AF7" w:rsidRPr="00651AF7">
            <w:rPr>
              <w:rFonts w:eastAsia="Times New Roman"/>
              <w:color w:val="000000"/>
            </w:rPr>
            <w:t xml:space="preserve"> 2014b)</w:t>
          </w:r>
        </w:sdtContent>
      </w:sdt>
      <w:r w:rsidR="005776E4" w:rsidRPr="001812E3">
        <w:rPr>
          <w:color w:val="000000" w:themeColor="text1"/>
          <w:lang w:val="en-US"/>
        </w:rPr>
        <w:t>.</w:t>
      </w:r>
      <w:r w:rsidR="00CF787C" w:rsidRPr="001812E3">
        <w:rPr>
          <w:color w:val="000000" w:themeColor="text1"/>
          <w:lang w:val="en-US"/>
        </w:rPr>
        <w:t xml:space="preserve"> </w:t>
      </w:r>
      <w:r w:rsidR="00172D69" w:rsidRPr="001812E3">
        <w:rPr>
          <w:color w:val="000000" w:themeColor="text1"/>
          <w:lang w:val="en-US"/>
        </w:rPr>
        <w:t xml:space="preserve">This character is scored as present in </w:t>
      </w:r>
      <w:proofErr w:type="spellStart"/>
      <w:r w:rsidR="00172D69" w:rsidRPr="001812E3">
        <w:rPr>
          <w:i/>
          <w:color w:val="000000" w:themeColor="text1"/>
          <w:lang w:val="en-US"/>
        </w:rPr>
        <w:t>Luolishania</w:t>
      </w:r>
      <w:proofErr w:type="spellEnd"/>
      <w:r w:rsidR="00172D69" w:rsidRPr="001812E3">
        <w:rPr>
          <w:color w:val="000000" w:themeColor="text1"/>
          <w:lang w:val="en-US"/>
        </w:rPr>
        <w:t xml:space="preserve"> </w:t>
      </w:r>
      <w:r w:rsidR="00035ACC" w:rsidRPr="001812E3">
        <w:rPr>
          <w:color w:val="000000" w:themeColor="text1"/>
          <w:lang w:val="en-US"/>
        </w:rPr>
        <w:t xml:space="preserve"> </w:t>
      </w:r>
      <w:sdt>
        <w:sdtPr>
          <w:rPr>
            <w:color w:val="000000"/>
            <w:lang w:val="en-US"/>
          </w:rPr>
          <w:tag w:val="MENDELEY_CITATION_v3_eyJjaXRhdGlvbklEIjoiTUVOREVMRVlfQ0lUQVRJT05fYWE0ZTM1MDItY2YzNS00YTliLWExNzktNWQ0ZmYwZTk1OGU3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
          <w:id w:val="2134208981"/>
          <w:placeholder>
            <w:docPart w:val="DefaultPlaceholder_-1854013440"/>
          </w:placeholder>
        </w:sdtPr>
        <w:sdtContent>
          <w:r w:rsidR="00651AF7" w:rsidRPr="00651AF7">
            <w:rPr>
              <w:color w:val="000000"/>
              <w:lang w:val="en-US"/>
            </w:rPr>
            <w:t>(Ma, Hou and Bergström 2009)</w:t>
          </w:r>
        </w:sdtContent>
      </w:sdt>
      <w:r w:rsidR="00172D69" w:rsidRPr="001812E3">
        <w:rPr>
          <w:color w:val="000000" w:themeColor="text1"/>
          <w:lang w:val="en-US"/>
        </w:rPr>
        <w:t>based on the presence of robust curved claws on the poste</w:t>
      </w:r>
      <w:r w:rsidR="009A4935" w:rsidRPr="001812E3">
        <w:rPr>
          <w:color w:val="000000" w:themeColor="text1"/>
          <w:lang w:val="en-US"/>
        </w:rPr>
        <w:t>rior appendages</w:t>
      </w:r>
      <w:r w:rsidR="00064B2A" w:rsidRPr="001812E3">
        <w:rPr>
          <w:color w:val="000000" w:themeColor="text1"/>
          <w:lang w:val="en-US"/>
        </w:rPr>
        <w:t xml:space="preserve">. </w:t>
      </w:r>
      <w:proofErr w:type="spellStart"/>
      <w:r w:rsidR="00064B2A" w:rsidRPr="001812E3">
        <w:rPr>
          <w:i/>
          <w:iCs/>
          <w:color w:val="000000" w:themeColor="text1"/>
          <w:lang w:val="en-US"/>
        </w:rPr>
        <w:t>Batillipes</w:t>
      </w:r>
      <w:proofErr w:type="spellEnd"/>
      <w:r w:rsidR="00064B2A" w:rsidRPr="001812E3">
        <w:rPr>
          <w:i/>
          <w:iCs/>
          <w:color w:val="000000" w:themeColor="text1"/>
          <w:lang w:val="en-US"/>
        </w:rPr>
        <w:t xml:space="preserve"> </w:t>
      </w:r>
      <w:r w:rsidR="00064B2A" w:rsidRPr="001812E3">
        <w:rPr>
          <w:color w:val="000000" w:themeColor="text1"/>
          <w:lang w:val="en-US"/>
        </w:rPr>
        <w:t xml:space="preserve">is scored as absent since they have </w:t>
      </w:r>
      <w:r w:rsidR="006A17E8" w:rsidRPr="001812E3">
        <w:rPr>
          <w:color w:val="000000" w:themeColor="text1"/>
          <w:lang w:val="en-US"/>
        </w:rPr>
        <w:t xml:space="preserve">suction </w:t>
      </w:r>
      <w:r w:rsidR="00064B2A" w:rsidRPr="001812E3">
        <w:rPr>
          <w:color w:val="000000" w:themeColor="text1"/>
          <w:lang w:val="en-US"/>
        </w:rPr>
        <w:t xml:space="preserve">discs at the end of their legs, instead of claws </w:t>
      </w:r>
      <w:sdt>
        <w:sdtPr>
          <w:rPr>
            <w:color w:val="000000"/>
            <w:lang w:val="en-US"/>
          </w:rPr>
          <w:tag w:val="MENDELEY_CITATION_v3_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"/>
          <w:id w:val="595443976"/>
          <w:placeholder>
            <w:docPart w:val="DefaultPlaceholder_-1854013440"/>
          </w:placeholder>
        </w:sdtPr>
        <w:sdtContent>
          <w:r w:rsidR="00651AF7" w:rsidRPr="00651AF7">
            <w:rPr>
              <w:color w:val="000000"/>
              <w:lang w:val="en-US"/>
            </w:rPr>
            <w:t>(Marcus 1946)</w:t>
          </w:r>
        </w:sdtContent>
      </w:sdt>
      <w:r w:rsidR="0091586E">
        <w:rPr>
          <w:color w:val="000000"/>
          <w:lang w:val="en-US"/>
        </w:rPr>
        <w:t>.</w:t>
      </w:r>
    </w:p>
    <w:p w14:paraId="2623ADD1" w14:textId="1AC9218B" w:rsidR="0091586E" w:rsidRDefault="0091586E" w:rsidP="0091586E">
      <w:pPr>
        <w:pStyle w:val="Transformationseries"/>
      </w:pPr>
      <w:r>
        <w:t xml:space="preserve">Organization of terminal claws on </w:t>
      </w:r>
      <w:proofErr w:type="spellStart"/>
      <w:r>
        <w:t>lobopodous</w:t>
      </w:r>
      <w:proofErr w:type="spellEnd"/>
      <w:r>
        <w:t xml:space="preserve"> limbs</w:t>
      </w:r>
    </w:p>
    <w:p w14:paraId="5CB32A57" w14:textId="237824E6" w:rsidR="0091586E" w:rsidRPr="0091586E" w:rsidRDefault="0091586E" w:rsidP="0091586E">
      <w:pPr>
        <w:rPr>
          <w:i/>
          <w:iCs/>
          <w:lang w:val="en-CA" w:eastAsia="en-US"/>
        </w:rPr>
      </w:pPr>
      <w:r w:rsidRPr="0091586E">
        <w:rPr>
          <w:i/>
          <w:iCs/>
          <w:lang w:val="en-CA" w:eastAsia="en-US"/>
        </w:rPr>
        <w:t xml:space="preserve">(0) </w:t>
      </w:r>
      <w:r w:rsidRPr="0091586E">
        <w:rPr>
          <w:i/>
          <w:iCs/>
          <w:lang w:val="en-CA" w:eastAsia="en-US"/>
        </w:rPr>
        <w:t>unfused scythe-like (i.e., with evident straight, long stalk)</w:t>
      </w:r>
    </w:p>
    <w:p w14:paraId="225B2E2D" w14:textId="041F476E" w:rsidR="0091586E" w:rsidRPr="0091586E" w:rsidRDefault="0091586E" w:rsidP="0091586E">
      <w:pPr>
        <w:rPr>
          <w:i/>
          <w:iCs/>
          <w:lang w:val="en-CA" w:eastAsia="en-US"/>
        </w:rPr>
      </w:pPr>
      <w:r w:rsidRPr="0091586E">
        <w:rPr>
          <w:i/>
          <w:iCs/>
          <w:lang w:val="en-CA" w:eastAsia="en-US"/>
        </w:rPr>
        <w:t xml:space="preserve">(1) </w:t>
      </w:r>
      <w:r w:rsidRPr="0091586E">
        <w:rPr>
          <w:i/>
          <w:iCs/>
          <w:lang w:val="en-CA" w:eastAsia="en-US"/>
        </w:rPr>
        <w:t>unfused semilunar-like (i.e., no evident stalk)</w:t>
      </w:r>
    </w:p>
    <w:p w14:paraId="161B11F6" w14:textId="1B2833A5" w:rsidR="0091586E" w:rsidRPr="0091586E" w:rsidRDefault="0091586E" w:rsidP="0091586E">
      <w:pPr>
        <w:rPr>
          <w:i/>
          <w:iCs/>
          <w:lang w:val="en-CA" w:eastAsia="en-US"/>
        </w:rPr>
      </w:pPr>
      <w:r w:rsidRPr="0091586E">
        <w:rPr>
          <w:i/>
          <w:iCs/>
          <w:lang w:val="en-CA" w:eastAsia="en-US"/>
        </w:rPr>
        <w:t>(2) fused claws</w:t>
      </w:r>
    </w:p>
    <w:p w14:paraId="2134E9A0" w14:textId="05F35A3F" w:rsidR="0091586E" w:rsidRPr="0091586E" w:rsidRDefault="0091586E" w:rsidP="0091586E">
      <w:pPr>
        <w:spacing w:after="240"/>
        <w:ind w:left="360" w:hanging="360"/>
        <w:jc w:val="both"/>
        <w:rPr>
          <w:i/>
          <w:iCs/>
          <w:lang w:val="en-CA" w:eastAsia="en-US"/>
        </w:rPr>
      </w:pPr>
      <w:r w:rsidRPr="0091586E">
        <w:rPr>
          <w:i/>
          <w:iCs/>
          <w:lang w:val="en-CA" w:eastAsia="en-US"/>
        </w:rPr>
        <w:t xml:space="preserve">(–) inapplicable: terminal claws (Character 56) absent or post-ocular appendages (Character 8) not </w:t>
      </w:r>
      <w:proofErr w:type="spellStart"/>
      <w:r w:rsidRPr="0091586E">
        <w:rPr>
          <w:i/>
          <w:iCs/>
          <w:lang w:val="en-CA" w:eastAsia="en-US"/>
        </w:rPr>
        <w:t>lobopodous</w:t>
      </w:r>
      <w:proofErr w:type="spellEnd"/>
    </w:p>
    <w:p w14:paraId="4E1C9B48" w14:textId="72CECD2E" w:rsidR="00834BEE" w:rsidRDefault="0091586E" w:rsidP="0091586E">
      <w:pPr>
        <w:jc w:val="both"/>
        <w:rPr>
          <w:lang w:val="en-CA" w:eastAsia="en-US"/>
        </w:rPr>
      </w:pPr>
      <w:r>
        <w:rPr>
          <w:lang w:val="en-CA" w:eastAsia="en-US"/>
        </w:rPr>
        <w:t>This character refers to the morphology of the claws observed at the end of the legs</w:t>
      </w:r>
      <w:r w:rsidR="00834BEE">
        <w:rPr>
          <w:lang w:val="en-CA" w:eastAsia="en-US"/>
        </w:rPr>
        <w:t>.</w:t>
      </w:r>
    </w:p>
    <w:p w14:paraId="0BE8BD6F" w14:textId="06D25F52" w:rsidR="00834BEE" w:rsidRDefault="00834BEE" w:rsidP="00834BEE">
      <w:pPr>
        <w:pStyle w:val="Transformationseries"/>
      </w:pPr>
      <w:r>
        <w:t xml:space="preserve">Number of claws on trunk </w:t>
      </w:r>
      <w:proofErr w:type="spellStart"/>
      <w:r>
        <w:t>lobopodous</w:t>
      </w:r>
      <w:proofErr w:type="spellEnd"/>
      <w:r>
        <w:t xml:space="preserve"> limbs</w:t>
      </w:r>
    </w:p>
    <w:p w14:paraId="34592A44" w14:textId="37AB6E2D" w:rsidR="00834BEE" w:rsidRPr="00F71364" w:rsidRDefault="00834BEE" w:rsidP="00834BEE">
      <w:pPr>
        <w:rPr>
          <w:i/>
          <w:iCs/>
          <w:lang w:val="en-CA" w:eastAsia="en-US"/>
        </w:rPr>
      </w:pPr>
      <w:r w:rsidRPr="00F71364">
        <w:rPr>
          <w:i/>
          <w:iCs/>
          <w:lang w:val="en-CA" w:eastAsia="en-US"/>
        </w:rPr>
        <w:t>(0) one</w:t>
      </w:r>
    </w:p>
    <w:p w14:paraId="33212722" w14:textId="4423294F" w:rsidR="00834BEE" w:rsidRPr="00F71364" w:rsidRDefault="00834BEE" w:rsidP="00834BEE">
      <w:pPr>
        <w:rPr>
          <w:i/>
          <w:iCs/>
          <w:lang w:val="en-CA" w:eastAsia="en-US"/>
        </w:rPr>
      </w:pPr>
      <w:r w:rsidRPr="00F71364">
        <w:rPr>
          <w:i/>
          <w:iCs/>
          <w:lang w:val="en-CA" w:eastAsia="en-US"/>
        </w:rPr>
        <w:t>(1) two</w:t>
      </w:r>
    </w:p>
    <w:p w14:paraId="2B24C945" w14:textId="061121AC" w:rsidR="00834BEE" w:rsidRPr="00F71364" w:rsidRDefault="00834BEE" w:rsidP="00834BEE">
      <w:pPr>
        <w:rPr>
          <w:i/>
          <w:iCs/>
          <w:lang w:val="en-CA" w:eastAsia="en-US"/>
        </w:rPr>
      </w:pPr>
      <w:r w:rsidRPr="00F71364">
        <w:rPr>
          <w:i/>
          <w:iCs/>
          <w:lang w:val="en-CA" w:eastAsia="en-US"/>
        </w:rPr>
        <w:t>(2) three</w:t>
      </w:r>
    </w:p>
    <w:p w14:paraId="345F1F25" w14:textId="4DCA6E90" w:rsidR="00834BEE" w:rsidRPr="00F71364" w:rsidRDefault="00834BEE" w:rsidP="00834BEE">
      <w:pPr>
        <w:rPr>
          <w:i/>
          <w:iCs/>
          <w:lang w:val="en-CA" w:eastAsia="en-US"/>
        </w:rPr>
      </w:pPr>
      <w:r w:rsidRPr="00F71364">
        <w:rPr>
          <w:i/>
          <w:iCs/>
          <w:lang w:val="en-CA" w:eastAsia="en-US"/>
        </w:rPr>
        <w:t>(3) four</w:t>
      </w:r>
    </w:p>
    <w:p w14:paraId="2C625A17" w14:textId="62C9812A" w:rsidR="00834BEE" w:rsidRPr="00F71364" w:rsidRDefault="00834BEE" w:rsidP="00834BEE">
      <w:pPr>
        <w:rPr>
          <w:i/>
          <w:iCs/>
          <w:lang w:val="en-CA" w:eastAsia="en-US"/>
        </w:rPr>
      </w:pPr>
      <w:r w:rsidRPr="00F71364">
        <w:rPr>
          <w:i/>
          <w:iCs/>
          <w:lang w:val="en-CA" w:eastAsia="en-US"/>
        </w:rPr>
        <w:t>(4) six or more (supernumerary)</w:t>
      </w:r>
    </w:p>
    <w:p w14:paraId="5DCAD5AC" w14:textId="040945FE" w:rsidR="00834BEE" w:rsidRPr="00F71364" w:rsidRDefault="00834BEE" w:rsidP="00834BEE">
      <w:pPr>
        <w:ind w:left="360" w:hanging="360"/>
        <w:rPr>
          <w:i/>
          <w:iCs/>
          <w:lang w:val="en-CA" w:eastAsia="en-US"/>
        </w:rPr>
      </w:pPr>
      <w:r w:rsidRPr="00F71364">
        <w:rPr>
          <w:i/>
          <w:iCs/>
          <w:color w:val="000000"/>
          <w:lang w:val="en-US"/>
        </w:rPr>
        <w:t xml:space="preserve">(–) </w:t>
      </w:r>
      <w:r w:rsidRPr="00F71364">
        <w:rPr>
          <w:i/>
          <w:iCs/>
          <w:lang w:val="en-CA" w:eastAsia="en-US"/>
        </w:rPr>
        <w:t>inapplicabl</w:t>
      </w:r>
      <w:r w:rsidR="00F71364" w:rsidRPr="00F71364">
        <w:rPr>
          <w:i/>
          <w:iCs/>
          <w:lang w:val="en-CA" w:eastAsia="en-US"/>
        </w:rPr>
        <w:t>e</w:t>
      </w:r>
      <w:r w:rsidRPr="00F71364">
        <w:rPr>
          <w:i/>
          <w:iCs/>
          <w:lang w:val="en-CA" w:eastAsia="en-US"/>
        </w:rPr>
        <w:t xml:space="preserve">: terminal claws (Character 56) absent or post-ocular appendages (Character 8) not </w:t>
      </w:r>
      <w:proofErr w:type="spellStart"/>
      <w:r w:rsidRPr="00F71364">
        <w:rPr>
          <w:i/>
          <w:iCs/>
          <w:lang w:val="en-CA" w:eastAsia="en-US"/>
        </w:rPr>
        <w:t>lobopodous</w:t>
      </w:r>
      <w:proofErr w:type="spellEnd"/>
    </w:p>
    <w:p w14:paraId="58C2EE89" w14:textId="4945ED1D" w:rsidR="00834BEE" w:rsidRPr="00834BEE" w:rsidRDefault="00834BEE" w:rsidP="00AD2092">
      <w:pPr>
        <w:spacing w:after="240"/>
        <w:jc w:val="both"/>
        <w:rPr>
          <w:lang w:val="en-CA" w:eastAsia="en-US"/>
        </w:rPr>
      </w:pPr>
      <w:r w:rsidRPr="003809B9">
        <w:rPr>
          <w:color w:val="000000" w:themeColor="text1"/>
          <w:lang w:val="en-US"/>
        </w:rPr>
        <w:lastRenderedPageBreak/>
        <w:t xml:space="preserve">Modified from character 18 in Ma </w:t>
      </w:r>
      <w:r w:rsidRPr="003809B9">
        <w:rPr>
          <w:i/>
          <w:color w:val="000000" w:themeColor="text1"/>
          <w:lang w:val="en-US" w:bidi="en-US"/>
        </w:rPr>
        <w:t>et al.</w:t>
      </w:r>
      <w:r w:rsidRPr="003809B9">
        <w:rPr>
          <w:color w:val="000000" w:themeColor="text1"/>
          <w:lang w:val="en-US"/>
        </w:rPr>
        <w:t xml:space="preserve"> </w:t>
      </w:r>
      <w:sdt>
        <w:sdtPr>
          <w:rPr>
            <w:color w:val="000000"/>
            <w:lang w:val="en-US"/>
          </w:rPr>
          <w:tag w:val="MENDELEY_CITATION_v3_eyJjaXRhdGlvbklEIjoiTUVOREVMRVlfQ0lUQVRJT05fMDI2YjBjZDctN2Y0Ni00ZGVjLThiYTUtOGEzYTVkOWNiNWI5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1482923660"/>
          <w:placeholder>
            <w:docPart w:val="81BD5E4088E8D04E81A48FCE79981EF5"/>
          </w:placeholder>
        </w:sdtPr>
        <w:sdtContent>
          <w:r w:rsidRPr="00834BEE">
            <w:rPr>
              <w:rFonts w:eastAsia="Times New Roman"/>
              <w:color w:val="000000"/>
            </w:rPr>
            <w:t xml:space="preserve">(Ma </w:t>
          </w:r>
          <w:r w:rsidRPr="00834BEE">
            <w:rPr>
              <w:rFonts w:eastAsia="Times New Roman"/>
              <w:i/>
              <w:iCs/>
              <w:color w:val="000000"/>
            </w:rPr>
            <w:t>et al.</w:t>
          </w:r>
          <w:r w:rsidRPr="00834BEE">
            <w:rPr>
              <w:rFonts w:eastAsia="Times New Roman"/>
              <w:color w:val="000000"/>
            </w:rPr>
            <w:t xml:space="preserve"> 2014b)</w:t>
          </w:r>
        </w:sdtContent>
      </w:sdt>
      <w:r w:rsidRPr="003809B9">
        <w:rPr>
          <w:color w:val="000000" w:themeColor="text1"/>
          <w:lang w:val="en-US"/>
        </w:rPr>
        <w:t xml:space="preserve">to better reflect the diversity of claw number in Cambrian </w:t>
      </w:r>
      <w:proofErr w:type="spellStart"/>
      <w:r w:rsidRPr="003809B9">
        <w:rPr>
          <w:color w:val="000000" w:themeColor="text1"/>
          <w:lang w:val="en-US"/>
        </w:rPr>
        <w:t>lobopodians</w:t>
      </w:r>
      <w:proofErr w:type="spellEnd"/>
      <w:r w:rsidRPr="003809B9">
        <w:rPr>
          <w:color w:val="000000" w:themeColor="text1"/>
          <w:lang w:val="en-US"/>
        </w:rPr>
        <w:t xml:space="preserve">. </w:t>
      </w:r>
      <w:proofErr w:type="spellStart"/>
      <w:r w:rsidRPr="003809B9">
        <w:rPr>
          <w:i/>
          <w:color w:val="000000" w:themeColor="text1"/>
          <w:lang w:val="en-US"/>
        </w:rPr>
        <w:t>Cardiodictyon</w:t>
      </w:r>
      <w:proofErr w:type="spellEnd"/>
      <w:r w:rsidRPr="003809B9">
        <w:rPr>
          <w:color w:val="000000" w:themeColor="text1"/>
          <w:lang w:val="en-US"/>
        </w:rPr>
        <w:t xml:space="preserve"> unambiguously has two claws </w:t>
      </w:r>
      <w:sdt>
        <w:sdtPr>
          <w:rPr>
            <w:color w:val="000000"/>
            <w:lang w:val="en-US"/>
          </w:rPr>
          <w:tag w:val="MENDELEY_CITATION_v3_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"/>
          <w:id w:val="-207888587"/>
          <w:placeholder>
            <w:docPart w:val="81BD5E4088E8D04E81A48FCE79981EF5"/>
          </w:placeholder>
        </w:sdtPr>
        <w:sdtContent>
          <w:r w:rsidRPr="00834BEE">
            <w:rPr>
              <w:color w:val="000000"/>
              <w:lang w:val="en-US"/>
            </w:rPr>
            <w:t>(</w:t>
          </w:r>
          <w:proofErr w:type="spellStart"/>
          <w:r w:rsidRPr="00834BEE">
            <w:rPr>
              <w:color w:val="000000"/>
              <w:lang w:val="en-US"/>
            </w:rPr>
            <w:t>Ramsköld</w:t>
          </w:r>
          <w:proofErr w:type="spellEnd"/>
          <w:r w:rsidRPr="00834BEE">
            <w:rPr>
              <w:color w:val="000000"/>
              <w:lang w:val="en-US"/>
            </w:rPr>
            <w:t xml:space="preserve"> and Chen 1998)</w:t>
          </w:r>
        </w:sdtContent>
      </w:sdt>
      <w:r w:rsidRPr="003809B9">
        <w:rPr>
          <w:color w:val="000000" w:themeColor="text1"/>
          <w:lang w:val="en-US"/>
        </w:rPr>
        <w:t xml:space="preserve">.  </w:t>
      </w:r>
      <w:proofErr w:type="spellStart"/>
      <w:r w:rsidRPr="003809B9">
        <w:rPr>
          <w:i/>
          <w:color w:val="000000" w:themeColor="text1"/>
          <w:lang w:val="en-US"/>
        </w:rPr>
        <w:t>Luolishania</w:t>
      </w:r>
      <w:proofErr w:type="spellEnd"/>
      <w:r w:rsidRPr="003809B9">
        <w:rPr>
          <w:color w:val="000000" w:themeColor="text1"/>
          <w:lang w:val="en-US"/>
        </w:rPr>
        <w:t xml:space="preserve"> is scored as having a single strongly curved claw based on the well preserved sclerites on the posterior legs; the interpretation of this taxon as having four claws on the anterior elongated limbs is questioned given that it is not possible to distinguish between terminal spines and the elongate setae that characterize the appendages </w:t>
      </w:r>
      <w:sdt>
        <w:sdtPr>
          <w:rPr>
            <w:color w:val="000000"/>
            <w:lang w:val="en-US"/>
          </w:rPr>
          <w:tag w:val="MENDELEY_CITATION_v3_eyJjaXRhdGlvbklEIjoiTUVOREVMRVlfQ0lUQVRJT05fYWViNmU4ZTgtMTgxMi00ZWM3LWFlYzMtZDNmNWQ1ZDMyMmE0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
          <w:id w:val="1691104614"/>
          <w:placeholder>
            <w:docPart w:val="81BD5E4088E8D04E81A48FCE79981EF5"/>
          </w:placeholder>
        </w:sdtPr>
        <w:sdtContent>
          <w:r w:rsidRPr="00834BEE">
            <w:rPr>
              <w:color w:val="000000"/>
              <w:lang w:val="en-US"/>
            </w:rPr>
            <w:t>(Ma, Hou and Bergström 2009)</w:t>
          </w:r>
        </w:sdtContent>
      </w:sdt>
      <w:r w:rsidRPr="003809B9">
        <w:rPr>
          <w:color w:val="000000" w:themeColor="text1"/>
          <w:lang w:val="en-US"/>
        </w:rPr>
        <w:t xml:space="preserve">. The condition of </w:t>
      </w:r>
      <w:proofErr w:type="spellStart"/>
      <w:r w:rsidRPr="003809B9">
        <w:rPr>
          <w:i/>
          <w:color w:val="000000" w:themeColor="text1"/>
          <w:lang w:val="en-US"/>
        </w:rPr>
        <w:t>Luolishania</w:t>
      </w:r>
      <w:proofErr w:type="spellEnd"/>
      <w:r w:rsidRPr="003809B9">
        <w:rPr>
          <w:color w:val="000000" w:themeColor="text1"/>
          <w:lang w:val="en-US"/>
        </w:rPr>
        <w:t xml:space="preserve"> is closely reminiscent to those found in </w:t>
      </w:r>
      <w:proofErr w:type="spellStart"/>
      <w:r w:rsidRPr="003809B9">
        <w:rPr>
          <w:i/>
          <w:color w:val="000000" w:themeColor="text1"/>
          <w:lang w:val="en-US"/>
        </w:rPr>
        <w:t>Collinsium</w:t>
      </w:r>
      <w:proofErr w:type="spellEnd"/>
      <w:r w:rsidRPr="003809B9">
        <w:rPr>
          <w:color w:val="000000" w:themeColor="text1"/>
          <w:lang w:val="en-US"/>
        </w:rPr>
        <w:t xml:space="preserve">  </w:t>
      </w:r>
      <w:sdt>
        <w:sdtPr>
          <w:rPr>
            <w:color w:val="000000"/>
            <w:lang w:val="en-US"/>
          </w:rPr>
          <w:tag w:val="MENDELEY_CITATION_v3_eyJjaXRhdGlvbklEIjoiTUVOREVMRVlfQ0lUQVRJT05fYTJiOWMzZjEtNjdkYy00OTczLTkwZWYtMDlkZTM0OGFhYzJm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442305580"/>
          <w:placeholder>
            <w:docPart w:val="81BD5E4088E8D04E81A48FCE79981EF5"/>
          </w:placeholder>
        </w:sdtPr>
        <w:sdtContent>
          <w:r w:rsidRPr="00834BEE">
            <w:rPr>
              <w:rFonts w:eastAsia="Times New Roman"/>
              <w:color w:val="000000"/>
            </w:rPr>
            <w:t xml:space="preserve">(Yang </w:t>
          </w:r>
          <w:r w:rsidRPr="00834BEE">
            <w:rPr>
              <w:rFonts w:eastAsia="Times New Roman"/>
              <w:i/>
              <w:iCs/>
              <w:color w:val="000000"/>
            </w:rPr>
            <w:t>et al.</w:t>
          </w:r>
          <w:r w:rsidRPr="00834BEE">
            <w:rPr>
              <w:rFonts w:eastAsia="Times New Roman"/>
              <w:color w:val="000000"/>
            </w:rPr>
            <w:t xml:space="preserve"> 2015)</w:t>
          </w:r>
        </w:sdtContent>
      </w:sdt>
      <w:r w:rsidRPr="003809B9">
        <w:rPr>
          <w:color w:val="000000" w:themeColor="text1"/>
          <w:lang w:val="en-US"/>
        </w:rPr>
        <w:t xml:space="preserve">and the Emu Bay Collins’ monster </w:t>
      </w:r>
      <w:sdt>
        <w:sdtPr>
          <w:rPr>
            <w:color w:val="000000"/>
            <w:lang w:val="en-US"/>
          </w:rPr>
          <w:tag w:val="MENDELEY_CITATION_v3_eyJjaXRhdGlvbklEIjoiTUVOREVMRVlfQ0lUQVRJT05fNjI1MTkyOTMtY2Q3YS00MzQ4LTliZjItNzA4NmY3ZDQ2OTZk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
          <w:id w:val="-2134861134"/>
          <w:placeholder>
            <w:docPart w:val="81BD5E4088E8D04E81A48FCE79981EF5"/>
          </w:placeholder>
        </w:sdtPr>
        <w:sdtContent>
          <w:r w:rsidRPr="00834BEE">
            <w:rPr>
              <w:rFonts w:eastAsia="Times New Roman"/>
              <w:color w:val="000000"/>
            </w:rPr>
            <w:t xml:space="preserve">(García-Bellido </w:t>
          </w:r>
          <w:r w:rsidRPr="00834BEE">
            <w:rPr>
              <w:rFonts w:eastAsia="Times New Roman"/>
              <w:i/>
              <w:iCs/>
              <w:color w:val="000000"/>
            </w:rPr>
            <w:t>et al.</w:t>
          </w:r>
          <w:r w:rsidRPr="00834BEE">
            <w:rPr>
              <w:rFonts w:eastAsia="Times New Roman"/>
              <w:color w:val="000000"/>
            </w:rPr>
            <w:t xml:space="preserve"> 2013)</w:t>
          </w:r>
        </w:sdtContent>
      </w:sdt>
      <w:r w:rsidRPr="003809B9">
        <w:rPr>
          <w:color w:val="000000" w:themeColor="text1"/>
          <w:lang w:val="en-US"/>
        </w:rPr>
        <w:t xml:space="preserve">. </w:t>
      </w:r>
      <w:proofErr w:type="spellStart"/>
      <w:r w:rsidRPr="003809B9">
        <w:rPr>
          <w:i/>
          <w:color w:val="000000" w:themeColor="text1"/>
          <w:lang w:val="en-US"/>
        </w:rPr>
        <w:t>Acinocricus</w:t>
      </w:r>
      <w:proofErr w:type="spellEnd"/>
      <w:r w:rsidRPr="003809B9">
        <w:rPr>
          <w:color w:val="000000" w:themeColor="text1"/>
          <w:lang w:val="en-US"/>
        </w:rPr>
        <w:t xml:space="preserve"> </w:t>
      </w:r>
      <w:sdt>
        <w:sdtPr>
          <w:rPr>
            <w:color w:val="000000"/>
            <w:lang w:val="en-US"/>
          </w:rPr>
          <w:tag w:val="MENDELEY_CITATION_v3_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"/>
          <w:id w:val="66008742"/>
          <w:placeholder>
            <w:docPart w:val="81BD5E4088E8D04E81A48FCE79981EF5"/>
          </w:placeholder>
        </w:sdtPr>
        <w:sdtContent>
          <w:r w:rsidRPr="00834BEE">
            <w:rPr>
              <w:color w:val="000000"/>
              <w:lang w:val="en-US"/>
            </w:rPr>
            <w:t>(Conway Morris and Robison 1988; Caron and Aria 2020)</w:t>
          </w:r>
        </w:sdtContent>
      </w:sdt>
      <w:r w:rsidRPr="003809B9">
        <w:rPr>
          <w:color w:val="000000" w:themeColor="text1"/>
          <w:lang w:val="en-US"/>
        </w:rPr>
        <w:t xml:space="preserve"> is scored as uncertain as the available photographic material does not allow such fine morphological detail to be resolved. </w:t>
      </w:r>
      <w:proofErr w:type="spellStart"/>
      <w:r w:rsidRPr="003809B9">
        <w:rPr>
          <w:i/>
          <w:iCs/>
          <w:color w:val="000000" w:themeColor="text1"/>
          <w:lang w:val="en-US"/>
        </w:rPr>
        <w:t>Collinsovermis</w:t>
      </w:r>
      <w:proofErr w:type="spellEnd"/>
      <w:r w:rsidRPr="003809B9">
        <w:rPr>
          <w:i/>
          <w:iCs/>
          <w:color w:val="000000" w:themeColor="text1"/>
          <w:lang w:val="en-US"/>
        </w:rPr>
        <w:t xml:space="preserve"> </w:t>
      </w:r>
      <w:r w:rsidRPr="003809B9">
        <w:rPr>
          <w:color w:val="000000" w:themeColor="text1"/>
          <w:lang w:val="en-US"/>
        </w:rPr>
        <w:t xml:space="preserve">is scored based on the redescription of the Burgess Shale Collins’ monster </w:t>
      </w:r>
      <w:sdt>
        <w:sdtPr>
          <w:rPr>
            <w:color w:val="000000"/>
            <w:lang w:val="en-US"/>
          </w:rPr>
          <w:tag w:val="MENDELEY_CITATION_v3_eyJjaXRhdGlvbklEIjoiTUVOREVMRVlfQ0lUQVRJT05fM2Q1MDlkMzYtNzE5Ni00NmE5LThlZjUtMzMyZGU3MDUxMWE5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644048164"/>
          <w:placeholder>
            <w:docPart w:val="81BD5E4088E8D04E81A48FCE79981EF5"/>
          </w:placeholder>
        </w:sdtPr>
        <w:sdtContent>
          <w:r w:rsidRPr="00834BEE">
            <w:rPr>
              <w:color w:val="000000"/>
              <w:lang w:val="en-US"/>
            </w:rPr>
            <w:t>(Caron and Aria 2020)</w:t>
          </w:r>
        </w:sdtContent>
      </w:sdt>
      <w:r>
        <w:rPr>
          <w:color w:val="000000"/>
          <w:lang w:val="en-US"/>
        </w:rPr>
        <w:t>.</w:t>
      </w:r>
      <w:r w:rsidR="00282CC0" w:rsidRPr="003809B9">
        <w:rPr>
          <w:color w:val="000000" w:themeColor="text1"/>
          <w:lang w:val="en-US"/>
        </w:rPr>
        <w:t xml:space="preserve"> </w:t>
      </w:r>
    </w:p>
    <w:p w14:paraId="271707C1" w14:textId="77777777" w:rsidR="00282CC0" w:rsidRPr="00BE3085" w:rsidRDefault="00282CC0" w:rsidP="00D47BD5">
      <w:pPr>
        <w:pStyle w:val="Transformationseries"/>
        <w:spacing w:before="0" w:line="360" w:lineRule="auto"/>
        <w:jc w:val="both"/>
        <w:rPr>
          <w:rFonts w:ascii="Times New Roman" w:hAnsi="Times New Roman"/>
          <w:color w:val="000000"/>
          <w:lang w:val="en-US"/>
        </w:rPr>
      </w:pPr>
      <w:r w:rsidRPr="00BE3085">
        <w:rPr>
          <w:rFonts w:ascii="Times New Roman" w:hAnsi="Times New Roman"/>
          <w:color w:val="000000"/>
          <w:lang w:val="en-US"/>
        </w:rPr>
        <w:t>Symmetry of fused claws</w:t>
      </w:r>
    </w:p>
    <w:p w14:paraId="39914663" w14:textId="77777777" w:rsidR="00282CC0" w:rsidRPr="00BE3085" w:rsidRDefault="00282CC0" w:rsidP="00D47BD5">
      <w:pPr>
        <w:pStyle w:val="Tokendescription"/>
        <w:rPr>
          <w:color w:val="000000"/>
          <w:lang w:val="en-US"/>
        </w:rPr>
      </w:pPr>
      <w:r w:rsidRPr="00BE3085">
        <w:rPr>
          <w:color w:val="000000"/>
          <w:lang w:val="en-US"/>
        </w:rPr>
        <w:t>(0) asymmetrical</w:t>
      </w:r>
    </w:p>
    <w:p w14:paraId="1546248D" w14:textId="77777777" w:rsidR="00282CC0" w:rsidRPr="00BE3085" w:rsidRDefault="00282CC0" w:rsidP="00D47BD5">
      <w:pPr>
        <w:pStyle w:val="Tokendescription"/>
        <w:rPr>
          <w:color w:val="000000"/>
          <w:lang w:val="en-US"/>
        </w:rPr>
      </w:pPr>
      <w:r w:rsidRPr="00BE3085">
        <w:rPr>
          <w:color w:val="000000"/>
          <w:lang w:val="en-US"/>
        </w:rPr>
        <w:t>(1) symmetrical</w:t>
      </w:r>
    </w:p>
    <w:p w14:paraId="3EF4EDDE" w14:textId="77777777" w:rsidR="00282CC0" w:rsidRPr="00BE3085" w:rsidRDefault="00282CC0" w:rsidP="00D47BD5">
      <w:pPr>
        <w:pStyle w:val="Tokendescription"/>
        <w:rPr>
          <w:color w:val="000000"/>
          <w:lang w:val="en-US"/>
        </w:rPr>
      </w:pPr>
      <w:r w:rsidRPr="00BE3085">
        <w:rPr>
          <w:color w:val="000000"/>
          <w:lang w:val="en-US"/>
        </w:rPr>
        <w:t xml:space="preserve"> (–) inapplicable: terminal claws (Character 56) absent</w:t>
      </w:r>
    </w:p>
    <w:p w14:paraId="555643C6" w14:textId="77777777" w:rsidR="00282CC0" w:rsidRDefault="00282CC0" w:rsidP="00D47BD5">
      <w:pPr>
        <w:pStyle w:val="Tokendescription"/>
        <w:rPr>
          <w:color w:val="0070C0"/>
          <w:lang w:val="en-US"/>
        </w:rPr>
      </w:pPr>
    </w:p>
    <w:p w14:paraId="79DC3D15" w14:textId="33A40713" w:rsidR="00282CC0" w:rsidRPr="003809B9" w:rsidRDefault="00282CC0" w:rsidP="00802C21">
      <w:pPr>
        <w:pStyle w:val="Tokendescription"/>
        <w:ind w:left="0" w:firstLine="0"/>
        <w:rPr>
          <w:i w:val="0"/>
          <w:iCs/>
          <w:color w:val="000000" w:themeColor="text1"/>
          <w:lang w:val="en-US"/>
        </w:rPr>
      </w:pPr>
      <w:r w:rsidRPr="003809B9">
        <w:rPr>
          <w:i w:val="0"/>
          <w:iCs/>
          <w:color w:val="000000" w:themeColor="text1"/>
          <w:lang w:val="en-US"/>
        </w:rPr>
        <w:t xml:space="preserve">In </w:t>
      </w:r>
      <w:proofErr w:type="spellStart"/>
      <w:r w:rsidRPr="003809B9">
        <w:rPr>
          <w:i w:val="0"/>
          <w:iCs/>
          <w:color w:val="000000" w:themeColor="text1"/>
          <w:lang w:val="en-US"/>
        </w:rPr>
        <w:t>eutardigrades</w:t>
      </w:r>
      <w:proofErr w:type="spellEnd"/>
      <w:r w:rsidRPr="003809B9">
        <w:rPr>
          <w:i w:val="0"/>
          <w:iCs/>
          <w:color w:val="000000" w:themeColor="text1"/>
          <w:lang w:val="en-US"/>
        </w:rPr>
        <w:t xml:space="preserve">, the symmetry of the fused claws relative to the leg axis is a major distinguishing character between superfamilies </w:t>
      </w:r>
      <w:sdt>
        <w:sdtPr>
          <w:rPr>
            <w:i w:val="0"/>
            <w:iCs/>
            <w:color w:val="000000"/>
            <w:lang w:val="en-US"/>
          </w:rPr>
          <w:tag w:val="MENDELEY_CITATION_v3_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"/>
          <w:id w:val="571317397"/>
          <w:placeholder>
            <w:docPart w:val="DefaultPlaceholder_-1854013440"/>
          </w:placeholder>
        </w:sdtPr>
        <w:sdtContent>
          <w:r w:rsidR="00651AF7" w:rsidRPr="00651AF7">
            <w:rPr>
              <w:i w:val="0"/>
              <w:iCs/>
              <w:color w:val="000000"/>
              <w:lang w:val="en-US"/>
            </w:rPr>
            <w:t xml:space="preserve">(Marley, </w:t>
          </w:r>
          <w:proofErr w:type="spellStart"/>
          <w:r w:rsidR="00651AF7" w:rsidRPr="00651AF7">
            <w:rPr>
              <w:i w:val="0"/>
              <w:iCs/>
              <w:color w:val="000000"/>
              <w:lang w:val="en-US"/>
            </w:rPr>
            <w:t>Mcinnes</w:t>
          </w:r>
          <w:proofErr w:type="spellEnd"/>
          <w:r w:rsidR="00651AF7" w:rsidRPr="00651AF7">
            <w:rPr>
              <w:i w:val="0"/>
              <w:iCs/>
              <w:color w:val="000000"/>
              <w:lang w:val="en-US"/>
            </w:rPr>
            <w:t xml:space="preserve"> and Sands 2011)</w:t>
          </w:r>
        </w:sdtContent>
      </w:sdt>
      <w:r w:rsidRPr="003809B9">
        <w:rPr>
          <w:i w:val="0"/>
          <w:iCs/>
          <w:color w:val="000000" w:themeColor="text1"/>
          <w:lang w:val="en-US"/>
        </w:rPr>
        <w:t>.</w:t>
      </w:r>
    </w:p>
    <w:p w14:paraId="11205A4C" w14:textId="77777777" w:rsidR="00A11B45" w:rsidRPr="003E4A65" w:rsidRDefault="00A11B45"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Differentiated distal foot</w:t>
      </w:r>
      <w:r w:rsidR="00DE0EAB" w:rsidRPr="003E4A65">
        <w:rPr>
          <w:rFonts w:ascii="Times New Roman" w:hAnsi="Times New Roman"/>
          <w:lang w:val="en-US"/>
        </w:rPr>
        <w:t xml:space="preserve"> in </w:t>
      </w:r>
      <w:proofErr w:type="spellStart"/>
      <w:r w:rsidR="00DE0EAB" w:rsidRPr="003E4A65">
        <w:rPr>
          <w:rFonts w:ascii="Times New Roman" w:hAnsi="Times New Roman"/>
          <w:lang w:val="en-US"/>
        </w:rPr>
        <w:t>lobopodous</w:t>
      </w:r>
      <w:proofErr w:type="spellEnd"/>
      <w:r w:rsidR="00DE0EAB" w:rsidRPr="003E4A65">
        <w:rPr>
          <w:rFonts w:ascii="Times New Roman" w:hAnsi="Times New Roman"/>
          <w:lang w:val="en-US"/>
        </w:rPr>
        <w:t xml:space="preserve"> trunk limbs</w:t>
      </w:r>
    </w:p>
    <w:p w14:paraId="2134DF44" w14:textId="77777777" w:rsidR="00A11B45" w:rsidRPr="003E4A65" w:rsidRDefault="00A11B45" w:rsidP="00D47BD5">
      <w:pPr>
        <w:pStyle w:val="Tokendescription"/>
        <w:rPr>
          <w:lang w:val="en-US"/>
        </w:rPr>
      </w:pPr>
      <w:r w:rsidRPr="003E4A65">
        <w:rPr>
          <w:lang w:val="en-US"/>
        </w:rPr>
        <w:t>(0) absent</w:t>
      </w:r>
    </w:p>
    <w:p w14:paraId="0465FC63" w14:textId="77777777" w:rsidR="00A11B45" w:rsidRPr="003E4A65" w:rsidRDefault="00A11B45" w:rsidP="00D47BD5">
      <w:pPr>
        <w:pStyle w:val="Tokendescription"/>
        <w:rPr>
          <w:lang w:val="en-US"/>
        </w:rPr>
      </w:pPr>
      <w:r w:rsidRPr="003E4A65">
        <w:rPr>
          <w:lang w:val="en-US"/>
        </w:rPr>
        <w:t>(1) present</w:t>
      </w:r>
    </w:p>
    <w:p w14:paraId="57901CC8" w14:textId="77777777" w:rsidR="00A11B45" w:rsidRPr="003E4A65" w:rsidRDefault="00A11B45" w:rsidP="00D47BD5">
      <w:pPr>
        <w:pStyle w:val="Tokendescription"/>
        <w:spacing w:before="240"/>
        <w:rPr>
          <w:lang w:val="en-US"/>
        </w:rPr>
      </w:pPr>
      <w:r w:rsidRPr="003E4A65">
        <w:rPr>
          <w:lang w:val="en-US"/>
        </w:rPr>
        <w:t>(–) inapplicable: paired appendages (Character 1) absent</w:t>
      </w:r>
      <w:r w:rsidR="00144B09" w:rsidRPr="003E4A65">
        <w:rPr>
          <w:lang w:val="en-US"/>
        </w:rPr>
        <w:t xml:space="preserve">; post-ocular appendages </w:t>
      </w:r>
      <w:proofErr w:type="spellStart"/>
      <w:r w:rsidR="00136E0D">
        <w:rPr>
          <w:lang w:val="en-US"/>
        </w:rPr>
        <w:t>arthropodized</w:t>
      </w:r>
      <w:proofErr w:type="spellEnd"/>
      <w:r w:rsidR="00136E0D" w:rsidRPr="003E4A65">
        <w:rPr>
          <w:lang w:val="en-US"/>
        </w:rPr>
        <w:t xml:space="preserve"> </w:t>
      </w:r>
      <w:r w:rsidR="00144B09" w:rsidRPr="003E4A65">
        <w:rPr>
          <w:lang w:val="en-US"/>
        </w:rPr>
        <w:t>(C</w:t>
      </w:r>
      <w:r w:rsidR="00C03E88" w:rsidRPr="003E4A65">
        <w:rPr>
          <w:lang w:val="en-US"/>
        </w:rPr>
        <w:t>haracter 8</w:t>
      </w:r>
      <w:r w:rsidR="00144B09" w:rsidRPr="00BE3085">
        <w:rPr>
          <w:color w:val="000000"/>
          <w:lang w:val="en-US"/>
        </w:rPr>
        <w:t>)</w:t>
      </w:r>
      <w:r w:rsidR="001547B0" w:rsidRPr="00BE3085">
        <w:rPr>
          <w:color w:val="000000"/>
          <w:lang w:val="en-US"/>
        </w:rPr>
        <w:t>; inner branch modified as lateral flaps (</w:t>
      </w:r>
      <w:r w:rsidR="00C03E88" w:rsidRPr="00BE3085">
        <w:rPr>
          <w:color w:val="000000"/>
          <w:lang w:val="en-US"/>
        </w:rPr>
        <w:t>Character</w:t>
      </w:r>
      <w:r w:rsidR="001547B0" w:rsidRPr="00BE3085">
        <w:rPr>
          <w:color w:val="000000"/>
          <w:lang w:val="en-US"/>
        </w:rPr>
        <w:t xml:space="preserve"> </w:t>
      </w:r>
      <w:r w:rsidR="00136E0D" w:rsidRPr="00BE3085">
        <w:rPr>
          <w:color w:val="000000"/>
          <w:lang w:val="en-US"/>
        </w:rPr>
        <w:t>1</w:t>
      </w:r>
      <w:r w:rsidR="00406682" w:rsidRPr="00BE3085">
        <w:rPr>
          <w:color w:val="000000"/>
          <w:lang w:val="en-US"/>
        </w:rPr>
        <w:t>6</w:t>
      </w:r>
      <w:r w:rsidR="001547B0" w:rsidRPr="00BE3085">
        <w:rPr>
          <w:color w:val="000000"/>
          <w:lang w:val="en-US"/>
        </w:rPr>
        <w:t>).</w:t>
      </w:r>
      <w:r w:rsidR="001547B0" w:rsidRPr="00406682">
        <w:rPr>
          <w:lang w:val="en-US"/>
        </w:rPr>
        <w:t xml:space="preserve"> </w:t>
      </w:r>
      <w:r w:rsidR="00144B09" w:rsidRPr="00406682">
        <w:rPr>
          <w:lang w:val="en-US"/>
        </w:rPr>
        <w:t xml:space="preserve"> </w:t>
      </w:r>
    </w:p>
    <w:p w14:paraId="4EAD150C" w14:textId="7D246645" w:rsidR="006F11CA" w:rsidRDefault="00A11B45" w:rsidP="00D47BD5">
      <w:pPr>
        <w:jc w:val="both"/>
        <w:rPr>
          <w:lang w:val="en-US"/>
        </w:rPr>
      </w:pPr>
      <w:r w:rsidRPr="003809B9">
        <w:rPr>
          <w:lang w:val="en-US"/>
        </w:rPr>
        <w:t xml:space="preserve">The presence of a moveable foot is a </w:t>
      </w:r>
      <w:proofErr w:type="spellStart"/>
      <w:r w:rsidRPr="003809B9">
        <w:rPr>
          <w:lang w:val="en-US"/>
        </w:rPr>
        <w:t>synapomo</w:t>
      </w:r>
      <w:r w:rsidR="000B1F4B" w:rsidRPr="003809B9">
        <w:rPr>
          <w:lang w:val="en-US"/>
        </w:rPr>
        <w:t>rp</w:t>
      </w:r>
      <w:r w:rsidRPr="003809B9">
        <w:rPr>
          <w:lang w:val="en-US"/>
        </w:rPr>
        <w:t>hic</w:t>
      </w:r>
      <w:proofErr w:type="spellEnd"/>
      <w:r w:rsidRPr="003809B9">
        <w:rPr>
          <w:lang w:val="en-US"/>
        </w:rPr>
        <w:t xml:space="preserve"> feature of crown-group </w:t>
      </w:r>
      <w:proofErr w:type="spellStart"/>
      <w:r w:rsidRPr="003809B9">
        <w:rPr>
          <w:lang w:val="en-US"/>
        </w:rPr>
        <w:t>Onychophora</w:t>
      </w:r>
      <w:proofErr w:type="spellEnd"/>
      <w:r w:rsidRPr="003809B9">
        <w:rPr>
          <w:lang w:val="en-US"/>
        </w:rPr>
        <w:t xml:space="preserve"> (e.g.</w:t>
      </w:r>
      <w:r w:rsidR="00FD3651" w:rsidRPr="003809B9">
        <w:rPr>
          <w:lang w:val="en-US"/>
        </w:rPr>
        <w:t xml:space="preserve">, </w:t>
      </w:r>
      <w:r w:rsidR="009A0DC8" w:rsidRPr="003809B9">
        <w:rPr>
          <w:lang w:val="en-US"/>
        </w:rPr>
        <w:fldChar w:fldCharType="begin" w:fldLock="1"/>
      </w:r>
      <w:r w:rsidR="00380FF5" w:rsidRPr="003809B9">
        <w:rPr>
          <w:lang w:val="en-US"/>
        </w:rPr>
        <w:instrText>ADDIN CSL_CITATION {"citationItems":[{"id":"ITEM-1","itemData":{"author":[{"dropping-particle":"","family":"Thompson","given":"Ida","non-dropping-particle":"","parse-names":false,"suffix":""},{"dropping-particle":"","family":"Jones","given":"Douglas S","non-dropping-particle":"","parse-names":false,"suffix":""}],"container-title":"Journal of Paleontology","id":"ITEM-1","issue":"3","issued":{"date-parts":[["1980"]]},"page":"588-596","title":"A possible onychophoran from the Middle Pennsylvanian Mazon Creek beds of Northern Illinois","type":"article-journal","volume":"54"},"uris":["http://www.mendeley.com/documents/?uuid=8dba9eae-e01e-4101-8da5-f013bcb90af2"]},{"id":"ITEM-2","itemData":{"DOI":"10.1111/j.1744-7410.2000.tb00178.x","ISSN":"10778306","abstract":"Tertiapatus dominicanus n.g., n.sp. (Tertiapatidae n.fam.) and Succinipatopsis balticus n.gen., n.sp. (Succinipatopsidae n.fam.) (Lobopodia: Onychophora), the first Tertiary fossils of the Lobopodia, are described from Dominican and Baltic amber, respectively. Both families are characterized by the presence of simple legs lacking foot portions with claws and pads. Tertiapatidae is further characterized by soluble body pigments and oral papillae shorter than the legs. Succinipatopsidae is characterized by non-soluble body pigments and oral papillae longer than the legs. Nomenclatural changes include the erection of the class Udeonychophora n.nom. for terrestrial onychophorans with a ventral mouth, the order Ontonychophora n.nom. for extant onychophorans possessing legs with a differentiated \"foot\" portion, and the family Helenodoridae n.nom. for the genus Helenodora from the Carboniferous. The biogeographical significance of these fossils and their phylogenetic relationship with previously described onychophorans are discussed.","author":[{"dropping-particle":"","family":"Poinar","given":"George","non-dropping-particle":"","parse-names":false,"suffix":""}],"container-title":"Invertebrate Biology","id":"ITEM-2","issue":"1","issued":{"date-parts":[["2000"]]},"page":"104-109","title":"Fossil onychophorans from Dominican and Baltic amber: Tertiapatus dominicanus n.g., n.sp. (Tertiapatidae n.fam.) and Succinipatopsis balticus n.g., n.sp. (Succinipatopsidae n.fam.) with a proposed classification of the subphylum Onychophora","type":"article-journal","volume":"119"},"uris":["http://www.mendeley.com/documents/?uuid=cb96860f-87e2-4b9d-be33-2e547bc58c81"]},{"id":"ITEM-3","itemData":{"DOI":"10.1002/jmor.20171","ISSN":"1097-4687","PMID":"23922297","abstract":"Although the onychophoran jaw blades are believed to be derivatives of foot claws, serial homology of these structures has not been demonstrated. To shed light on the evolutionary origin of the onychophoran jaws, we searched for morphological landmarks and compared the internal and external anatomy of jaws and distal leg portions in representatives of the two major onychophoran subgroups, the Peripatidae and Peripatopsidae. Our data revealed hitherto unknown structures associated with the onychophoran limbs, such as a soft diastemal membrane separating the anterior and posterior portions of the inner jaw blade (present only in Peripatidae), apodemes associated with feet, an eversible dorsal sac at the basis of each foot claw, and a specific arrangement of musculature associated with the sclerotised claws, jaws and their apodemes. Specific correspondences in structure and position of apodemes support serial homology of claws and jaws, suggesting that the onychophoran jaw evolved from the distal portion rather than the entire limb in the last common ancestor of Onychophora. J. Morphol., 2013. © 2013 Wiley Periodicals, Inc.","author":[{"dropping-particle":"","family":"Sena Oliveira","given":"Ivo","non-dropping-particle":"de","parse-names":false,"suffix":""},{"dropping-particle":"","family":"Mayer","given":"Georg","non-dropping-particle":"","parse-names":false,"suffix":""}],"container-title":"Journal of Morphology","id":"ITEM-3","issued":{"date-parts":[["2013","8"]]},"title":"Apodemes associated with limbs support serial homology of claws and jaws in Onychophora (velvet worms)","type":"article-journal"},"uris":["http://www.mendeley.com/documents/?uuid=7566dd89-c4f7-48c7-817d-e901ebf2c4c4"]}],"mendeley":{"formattedCitation":"(de Sena Oliveira &amp; Mayer, 2013; Poinar, 2000; Thompson &amp; Jones, 1980)","plainTextFormattedCitation":"(de Sena Oliveira &amp; Mayer, 2013; Poinar, 2000; Thompson &amp; Jones, 1980)","previouslyFormattedCitation":"(de Sena Oliveira &amp; Mayer, 2013; Poinar, 2000; Thompson &amp; Jones, 1980)"},"properties":{"noteIndex":0},"schema":"https://github.com/citation-style-language/schema/raw/master/csl-citation.json"}</w:instrText>
      </w:r>
      <w:r w:rsidR="009A0DC8" w:rsidRPr="003809B9">
        <w:rPr>
          <w:lang w:val="en-US"/>
        </w:rPr>
        <w:fldChar w:fldCharType="separate"/>
      </w:r>
      <w:sdt>
        <w:sdtPr>
          <w:rPr>
            <w:noProof/>
            <w:color w:val="000000"/>
            <w:lang w:val="en-US"/>
          </w:rPr>
          <w:tag w:val="MENDELEY_CITATION_v3_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"/>
          <w:id w:val="253556130"/>
          <w:placeholder>
            <w:docPart w:val="DefaultPlaceholder_-1854013440"/>
          </w:placeholder>
        </w:sdtPr>
        <w:sdtContent>
          <w:r w:rsidR="00651AF7" w:rsidRPr="00651AF7">
            <w:rPr>
              <w:noProof/>
              <w:color w:val="000000"/>
              <w:lang w:val="en-US"/>
            </w:rPr>
            <w:t>(Thompson and Jones 1980; Poinar 2000; de Sena Oliveira and Mayer 2013)</w:t>
          </w:r>
        </w:sdtContent>
      </w:sdt>
      <w:r w:rsidR="000C6FE0" w:rsidRPr="003809B9">
        <w:rPr>
          <w:noProof/>
          <w:lang w:val="en-US"/>
        </w:rPr>
        <w:t>)</w:t>
      </w:r>
      <w:r w:rsidR="009A0DC8" w:rsidRPr="003809B9">
        <w:rPr>
          <w:lang w:val="en-US"/>
        </w:rPr>
        <w:fldChar w:fldCharType="end"/>
      </w:r>
      <w:r w:rsidR="009A0DC8" w:rsidRPr="003809B9">
        <w:rPr>
          <w:lang w:val="en-US"/>
        </w:rPr>
        <w:t>.</w:t>
      </w:r>
      <w:r w:rsidRPr="003E4A65">
        <w:rPr>
          <w:lang w:val="en-US"/>
        </w:rPr>
        <w:t xml:space="preserve"> </w:t>
      </w:r>
    </w:p>
    <w:p w14:paraId="1844A5F7" w14:textId="77777777" w:rsidR="00F71364" w:rsidRPr="00F71364" w:rsidRDefault="00F71364" w:rsidP="00F71364">
      <w:pPr>
        <w:rPr>
          <w:lang w:val="en-CA" w:eastAsia="en-US"/>
        </w:rPr>
      </w:pPr>
    </w:p>
    <w:p w14:paraId="610D58E1" w14:textId="77777777" w:rsidR="001D58E8" w:rsidRPr="003E4A65" w:rsidRDefault="001D58E8" w:rsidP="00D47BD5">
      <w:pPr>
        <w:pStyle w:val="Transformationseries"/>
        <w:spacing w:line="360" w:lineRule="auto"/>
        <w:jc w:val="both"/>
        <w:rPr>
          <w:lang w:val="en-US"/>
        </w:rPr>
      </w:pPr>
      <w:r w:rsidRPr="003E4A65">
        <w:rPr>
          <w:lang w:val="en-US"/>
        </w:rPr>
        <w:lastRenderedPageBreak/>
        <w:t>Hypertrophied set of anterior body flaps</w:t>
      </w:r>
    </w:p>
    <w:p w14:paraId="5817A2AD" w14:textId="77777777" w:rsidR="001D58E8" w:rsidRPr="003E4A65" w:rsidRDefault="001D58E8" w:rsidP="00D47BD5">
      <w:pPr>
        <w:pStyle w:val="Tokendescription"/>
        <w:rPr>
          <w:lang w:val="en-US"/>
        </w:rPr>
      </w:pPr>
      <w:r w:rsidRPr="003E4A65">
        <w:rPr>
          <w:lang w:val="en-US"/>
        </w:rPr>
        <w:t>(0) absent</w:t>
      </w:r>
    </w:p>
    <w:p w14:paraId="1DC8B91E" w14:textId="77777777" w:rsidR="001D58E8" w:rsidRPr="003E4A65" w:rsidRDefault="001D58E8" w:rsidP="00D47BD5">
      <w:pPr>
        <w:pStyle w:val="Tokendescription"/>
        <w:rPr>
          <w:lang w:val="en-US"/>
        </w:rPr>
      </w:pPr>
      <w:r w:rsidRPr="003E4A65">
        <w:rPr>
          <w:lang w:val="en-US"/>
        </w:rPr>
        <w:t>(1) present</w:t>
      </w:r>
    </w:p>
    <w:p w14:paraId="38726773" w14:textId="77777777" w:rsidR="001D58E8" w:rsidRPr="00BE3085" w:rsidRDefault="001D58E8" w:rsidP="00D47BD5">
      <w:pPr>
        <w:pStyle w:val="Tokendescription"/>
        <w:rPr>
          <w:color w:val="000000"/>
          <w:lang w:val="en-US"/>
        </w:rPr>
      </w:pPr>
      <w:r w:rsidRPr="00BE3085">
        <w:rPr>
          <w:color w:val="000000"/>
          <w:lang w:val="en-US"/>
        </w:rPr>
        <w:t xml:space="preserve">(–) inapplicable: </w:t>
      </w:r>
      <w:r w:rsidR="0035133C" w:rsidRPr="00BE3085">
        <w:rPr>
          <w:color w:val="000000"/>
          <w:lang w:val="en-US"/>
        </w:rPr>
        <w:t xml:space="preserve">inner branch is not a lateral flap (Character </w:t>
      </w:r>
      <w:r w:rsidR="00136E0D" w:rsidRPr="00BE3085">
        <w:rPr>
          <w:color w:val="000000"/>
          <w:lang w:val="en-US"/>
        </w:rPr>
        <w:t>1</w:t>
      </w:r>
      <w:r w:rsidR="006820A9" w:rsidRPr="00BE3085">
        <w:rPr>
          <w:color w:val="000000"/>
          <w:lang w:val="en-US"/>
        </w:rPr>
        <w:t>6</w:t>
      </w:r>
      <w:r w:rsidR="0035133C" w:rsidRPr="00BE3085">
        <w:rPr>
          <w:color w:val="000000"/>
          <w:lang w:val="en-US"/>
        </w:rPr>
        <w:t>)</w:t>
      </w:r>
      <w:r w:rsidR="00BF319F" w:rsidRPr="00BE3085">
        <w:rPr>
          <w:color w:val="000000"/>
          <w:lang w:val="en-US"/>
        </w:rPr>
        <w:t xml:space="preserve">; </w:t>
      </w:r>
      <w:r w:rsidR="00EC4D25" w:rsidRPr="00BE3085">
        <w:rPr>
          <w:color w:val="000000"/>
          <w:lang w:val="en-US"/>
        </w:rPr>
        <w:t>dorsolateral flaps</w:t>
      </w:r>
      <w:r w:rsidRPr="00BE3085">
        <w:rPr>
          <w:color w:val="000000"/>
          <w:lang w:val="en-US"/>
        </w:rPr>
        <w:t xml:space="preserve"> (Character </w:t>
      </w:r>
      <w:r w:rsidR="007D268B" w:rsidRPr="00BE3085">
        <w:rPr>
          <w:color w:val="000000"/>
          <w:lang w:val="en-US"/>
        </w:rPr>
        <w:t>4</w:t>
      </w:r>
      <w:r w:rsidR="007429ED" w:rsidRPr="00BE3085">
        <w:rPr>
          <w:color w:val="000000"/>
          <w:lang w:val="en-US"/>
        </w:rPr>
        <w:t>5</w:t>
      </w:r>
      <w:r w:rsidRPr="00BE3085">
        <w:rPr>
          <w:color w:val="000000"/>
          <w:lang w:val="en-US"/>
        </w:rPr>
        <w:t>) absent</w:t>
      </w:r>
    </w:p>
    <w:p w14:paraId="17F77F6C" w14:textId="263C9DDB" w:rsidR="006774F7" w:rsidRPr="003E4A65" w:rsidRDefault="006774F7" w:rsidP="00D47BD5">
      <w:pPr>
        <w:jc w:val="both"/>
        <w:rPr>
          <w:lang w:val="en-US"/>
        </w:rPr>
      </w:pPr>
      <w:r w:rsidRPr="003E4A65">
        <w:rPr>
          <w:lang w:val="en-US"/>
        </w:rPr>
        <w:t>Thi</w:t>
      </w:r>
      <w:r w:rsidRPr="003809B9">
        <w:rPr>
          <w:lang w:val="en-US"/>
        </w:rPr>
        <w:t xml:space="preserve">s character applies to the enlarged pair of body flaps observed in the </w:t>
      </w:r>
      <w:proofErr w:type="spellStart"/>
      <w:r w:rsidRPr="003809B9">
        <w:rPr>
          <w:lang w:val="en-US"/>
        </w:rPr>
        <w:t>H</w:t>
      </w:r>
      <w:r w:rsidR="00893DFD" w:rsidRPr="003809B9">
        <w:rPr>
          <w:lang w:val="en-US"/>
        </w:rPr>
        <w:t>ü</w:t>
      </w:r>
      <w:r w:rsidRPr="003809B9">
        <w:rPr>
          <w:lang w:val="en-US"/>
        </w:rPr>
        <w:t>nsruck</w:t>
      </w:r>
      <w:proofErr w:type="spellEnd"/>
      <w:r w:rsidRPr="003809B9">
        <w:rPr>
          <w:lang w:val="en-US"/>
        </w:rPr>
        <w:t xml:space="preserve"> </w:t>
      </w:r>
      <w:proofErr w:type="spellStart"/>
      <w:r w:rsidRPr="003809B9">
        <w:rPr>
          <w:lang w:val="en-US"/>
        </w:rPr>
        <w:t>radiodontan</w:t>
      </w:r>
      <w:proofErr w:type="spellEnd"/>
      <w:r w:rsidRPr="003809B9">
        <w:rPr>
          <w:lang w:val="en-US"/>
        </w:rPr>
        <w:t xml:space="preserve"> </w:t>
      </w:r>
      <w:proofErr w:type="spellStart"/>
      <w:r w:rsidRPr="003809B9">
        <w:rPr>
          <w:i/>
          <w:lang w:val="en-US"/>
        </w:rPr>
        <w:t>Schinderhannes</w:t>
      </w:r>
      <w:proofErr w:type="spellEnd"/>
      <w:r w:rsidRPr="003809B9">
        <w:rPr>
          <w:lang w:val="en-US"/>
        </w:rPr>
        <w:t xml:space="preserve"> </w:t>
      </w:r>
      <w:sdt>
        <w:sdtPr>
          <w:rPr>
            <w:color w:val="000000"/>
            <w:lang w:val="en-US"/>
          </w:rPr>
          <w:tag w:val="MENDELEY_CITATION_v3_eyJjaXRhdGlvbklEIjoiTUVOREVMRVlfQ0lUQVRJT05fOGExN2I3ODktMDEwZC00YWNjLThmODQtZGUwNTVhNmE2YzMx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
          <w:id w:val="1503311613"/>
          <w:placeholder>
            <w:docPart w:val="DefaultPlaceholder_-1854013440"/>
          </w:placeholder>
        </w:sdtPr>
        <w:sdtContent>
          <w:r w:rsidR="00651AF7" w:rsidRPr="00651AF7">
            <w:rPr>
              <w:color w:val="000000"/>
              <w:lang w:val="en-US"/>
            </w:rPr>
            <w:t>(Kühl, Briggs and Rust 2009)</w:t>
          </w:r>
        </w:sdtContent>
      </w:sdt>
      <w:r w:rsidR="003809B9" w:rsidRPr="003809B9">
        <w:rPr>
          <w:color w:val="000000"/>
          <w:lang w:val="en-US"/>
        </w:rPr>
        <w:t xml:space="preserve"> </w:t>
      </w:r>
      <w:r w:rsidRPr="003809B9">
        <w:rPr>
          <w:lang w:val="en-US"/>
        </w:rPr>
        <w:t xml:space="preserve">and in the recently described </w:t>
      </w:r>
      <w:proofErr w:type="spellStart"/>
      <w:r w:rsidRPr="003809B9">
        <w:rPr>
          <w:i/>
          <w:lang w:val="en-US"/>
        </w:rPr>
        <w:t>Lyrarapax</w:t>
      </w:r>
      <w:proofErr w:type="spellEnd"/>
      <w:r w:rsidRPr="003809B9">
        <w:rPr>
          <w:lang w:val="en-US"/>
        </w:rPr>
        <w:t xml:space="preserve"> from the Che</w:t>
      </w:r>
      <w:r w:rsidR="001B48B2" w:rsidRPr="003809B9">
        <w:rPr>
          <w:lang w:val="en-US"/>
        </w:rPr>
        <w:t>n</w:t>
      </w:r>
      <w:r w:rsidRPr="003809B9">
        <w:rPr>
          <w:lang w:val="en-US"/>
        </w:rPr>
        <w:t>gjiang</w:t>
      </w:r>
      <w:r w:rsidR="003809B9" w:rsidRPr="003809B9">
        <w:rPr>
          <w:lang w:val="en-US"/>
        </w:rPr>
        <w:t xml:space="preserve"> </w:t>
      </w:r>
      <w:sdt>
        <w:sdtPr>
          <w:rPr>
            <w:color w:val="000000"/>
            <w:lang w:val="en-US"/>
          </w:rPr>
          <w:tag w:val="MENDELEY_CITATION_v3_eyJjaXRhdGlvbklEIjoiTUVOREVMRVlfQ0lUQVRJT05fOGJmMzcxZTItOGZlNy00MjRiLTg3YzUtNTY3YTQxMTU5ZmZl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
          <w:id w:val="597838762"/>
          <w:placeholder>
            <w:docPart w:val="DefaultPlaceholder_-1854013440"/>
          </w:placeholder>
        </w:sdtPr>
        <w:sdtContent>
          <w:r w:rsidR="00651AF7" w:rsidRPr="00651AF7">
            <w:rPr>
              <w:rFonts w:eastAsia="Times New Roman"/>
              <w:color w:val="000000"/>
            </w:rPr>
            <w:t xml:space="preserve">(Cong </w:t>
          </w:r>
          <w:r w:rsidR="00651AF7" w:rsidRPr="00651AF7">
            <w:rPr>
              <w:rFonts w:eastAsia="Times New Roman"/>
              <w:i/>
              <w:iCs/>
              <w:color w:val="000000"/>
            </w:rPr>
            <w:t>et al.</w:t>
          </w:r>
          <w:r w:rsidR="00651AF7" w:rsidRPr="00651AF7">
            <w:rPr>
              <w:rFonts w:eastAsia="Times New Roman"/>
              <w:color w:val="000000"/>
            </w:rPr>
            <w:t xml:space="preserve"> 2014)</w:t>
          </w:r>
        </w:sdtContent>
      </w:sdt>
      <w:r w:rsidR="00BF319F" w:rsidRPr="003809B9">
        <w:rPr>
          <w:lang w:val="en-US"/>
        </w:rPr>
        <w:t>.</w:t>
      </w:r>
      <w:r w:rsidRPr="003E4A65">
        <w:rPr>
          <w:lang w:val="en-US"/>
        </w:rPr>
        <w:t xml:space="preserve"> </w:t>
      </w:r>
    </w:p>
    <w:p w14:paraId="0CE00125"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Stre</w:t>
      </w:r>
      <w:r w:rsidR="002F77C6" w:rsidRPr="003E4A65">
        <w:rPr>
          <w:rFonts w:ascii="Times New Roman" w:hAnsi="Times New Roman"/>
          <w:lang w:val="en-US"/>
        </w:rPr>
        <w:t>ngthening rays in lateral flaps</w:t>
      </w:r>
    </w:p>
    <w:p w14:paraId="089890AE" w14:textId="77777777" w:rsidR="00B060E9" w:rsidRPr="003E4A65" w:rsidRDefault="00B060E9" w:rsidP="00D47BD5">
      <w:pPr>
        <w:pStyle w:val="Tokendescription"/>
        <w:rPr>
          <w:lang w:val="en-US"/>
        </w:rPr>
      </w:pPr>
      <w:r w:rsidRPr="003E4A65">
        <w:rPr>
          <w:lang w:val="en-US"/>
        </w:rPr>
        <w:t>(0) absent</w:t>
      </w:r>
    </w:p>
    <w:p w14:paraId="5FF32B71" w14:textId="77777777" w:rsidR="00B060E9" w:rsidRPr="003E4A65" w:rsidRDefault="00B060E9" w:rsidP="00D47BD5">
      <w:pPr>
        <w:pStyle w:val="Tokendescription"/>
        <w:rPr>
          <w:lang w:val="en-US"/>
        </w:rPr>
      </w:pPr>
      <w:r w:rsidRPr="003E4A65">
        <w:rPr>
          <w:lang w:val="en-US"/>
        </w:rPr>
        <w:t>(1) present</w:t>
      </w:r>
    </w:p>
    <w:p w14:paraId="0ED66BCA" w14:textId="77777777" w:rsidR="002A50A2" w:rsidRPr="003E4A65" w:rsidRDefault="00CC5946" w:rsidP="00D47BD5">
      <w:pPr>
        <w:pStyle w:val="Tokendescription"/>
        <w:rPr>
          <w:lang w:val="en-US"/>
        </w:rPr>
      </w:pPr>
      <w:r w:rsidRPr="003E4A65">
        <w:rPr>
          <w:lang w:val="en-US"/>
        </w:rPr>
        <w:t>(–)</w:t>
      </w:r>
      <w:r w:rsidR="002A50A2" w:rsidRPr="003E4A65">
        <w:rPr>
          <w:lang w:val="en-US"/>
        </w:rPr>
        <w:t xml:space="preserve"> </w:t>
      </w:r>
      <w:r w:rsidR="00F23568" w:rsidRPr="003E4A65">
        <w:rPr>
          <w:lang w:val="en-US"/>
        </w:rPr>
        <w:t>inapplicable:</w:t>
      </w:r>
      <w:r w:rsidR="0035133C" w:rsidRPr="003E4A65">
        <w:rPr>
          <w:lang w:val="en-US"/>
        </w:rPr>
        <w:t xml:space="preserve"> inner branch is not a </w:t>
      </w:r>
      <w:r w:rsidR="0035133C" w:rsidRPr="00BE3085">
        <w:rPr>
          <w:color w:val="000000"/>
          <w:lang w:val="en-US"/>
        </w:rPr>
        <w:t xml:space="preserve">lateral flap </w:t>
      </w:r>
      <w:r w:rsidR="007429ED" w:rsidRPr="00BE3085">
        <w:rPr>
          <w:color w:val="000000"/>
          <w:lang w:val="en-US"/>
        </w:rPr>
        <w:t>(Character 16)</w:t>
      </w:r>
      <w:r w:rsidR="00BF319F" w:rsidRPr="00BE3085">
        <w:rPr>
          <w:color w:val="000000"/>
          <w:lang w:val="en-US"/>
        </w:rPr>
        <w:t xml:space="preserve">; </w:t>
      </w:r>
      <w:r w:rsidR="007429ED" w:rsidRPr="00BE3085">
        <w:rPr>
          <w:color w:val="000000"/>
          <w:lang w:val="en-US"/>
        </w:rPr>
        <w:t>dorsolateral flaps (Character 45)</w:t>
      </w:r>
      <w:r w:rsidR="0035133C" w:rsidRPr="00BE3085">
        <w:rPr>
          <w:color w:val="000000"/>
          <w:lang w:val="en-US"/>
        </w:rPr>
        <w:t xml:space="preserve"> absent</w:t>
      </w:r>
    </w:p>
    <w:p w14:paraId="52F1E0C6" w14:textId="6556DC5A" w:rsidR="00B060E9" w:rsidRPr="003E4A65" w:rsidRDefault="00216074" w:rsidP="00D47BD5">
      <w:pPr>
        <w:jc w:val="both"/>
        <w:rPr>
          <w:i/>
          <w:lang w:val="en-US"/>
        </w:rPr>
      </w:pPr>
      <w:r w:rsidRPr="003E4A65">
        <w:rPr>
          <w:lang w:val="en-US"/>
        </w:rPr>
        <w:t xml:space="preserve">Character </w:t>
      </w:r>
      <w:r w:rsidR="00306ED3" w:rsidRPr="003E4A65">
        <w:rPr>
          <w:lang w:val="en-US"/>
        </w:rPr>
        <w:t xml:space="preserve">37 in </w:t>
      </w:r>
      <w:r w:rsidR="008200B7" w:rsidRPr="003E4A65">
        <w:rPr>
          <w:lang w:val="en-US"/>
        </w:rPr>
        <w:t>Daley</w:t>
      </w:r>
      <w:r w:rsidR="008200B7" w:rsidRPr="003E4A65">
        <w:rPr>
          <w:i/>
          <w:lang w:val="en-US"/>
        </w:rPr>
        <w:t xml:space="preserve"> et al. </w:t>
      </w:r>
      <w:sdt>
        <w:sdtPr>
          <w:rPr>
            <w:color w:val="000000"/>
            <w:highlight w:val="yellow"/>
            <w:lang w:val="en-US"/>
          </w:rPr>
          <w:tag w:val="MENDELEY_CITATION_v3_eyJjaXRhdGlvbklEIjoiTUVOREVMRVlfQ0lUQVRJT05fNGQ0MzQ1N2ItMTNjYy00MjZhLTljN2EtMjgxMjVhYWI0ZTM0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
          <w:id w:val="-1585608613"/>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3809B9">
        <w:rPr>
          <w:color w:val="000000"/>
          <w:lang w:val="en-US"/>
        </w:rPr>
        <w:t>.</w:t>
      </w:r>
    </w:p>
    <w:p w14:paraId="2448F535" w14:textId="77777777" w:rsidR="00B060E9" w:rsidRPr="003E4A65" w:rsidRDefault="00B060E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Post</w:t>
      </w:r>
      <w:r w:rsidR="002F77C6" w:rsidRPr="003E4A65">
        <w:rPr>
          <w:rFonts w:ascii="Times New Roman" w:hAnsi="Times New Roman"/>
          <w:lang w:val="en-US"/>
        </w:rPr>
        <w:t>erior tapering of lateral flaps</w:t>
      </w:r>
    </w:p>
    <w:p w14:paraId="1DF3AD99" w14:textId="77777777" w:rsidR="00B060E9" w:rsidRPr="00BE3085" w:rsidRDefault="00B060E9" w:rsidP="00D47BD5">
      <w:pPr>
        <w:pStyle w:val="Tokendescription"/>
        <w:rPr>
          <w:color w:val="000000"/>
          <w:lang w:val="en-US"/>
        </w:rPr>
      </w:pPr>
      <w:r w:rsidRPr="00BE3085">
        <w:rPr>
          <w:color w:val="000000"/>
          <w:lang w:val="en-US"/>
        </w:rPr>
        <w:t>(0) absent</w:t>
      </w:r>
    </w:p>
    <w:p w14:paraId="28579B07" w14:textId="77777777" w:rsidR="00B060E9" w:rsidRPr="00BE3085" w:rsidRDefault="00B060E9" w:rsidP="00D47BD5">
      <w:pPr>
        <w:pStyle w:val="Tokendescription"/>
        <w:rPr>
          <w:color w:val="000000"/>
          <w:lang w:val="en-US"/>
        </w:rPr>
      </w:pPr>
      <w:r w:rsidRPr="00BE3085">
        <w:rPr>
          <w:color w:val="000000"/>
          <w:lang w:val="en-US"/>
        </w:rPr>
        <w:t>(1) present</w:t>
      </w:r>
    </w:p>
    <w:p w14:paraId="43E32A38" w14:textId="77777777" w:rsidR="00CA5782" w:rsidRPr="00BE3085" w:rsidRDefault="00CC5946" w:rsidP="00D47BD5">
      <w:pPr>
        <w:pStyle w:val="Tokendescription"/>
        <w:rPr>
          <w:color w:val="000000"/>
          <w:lang w:val="en-US"/>
        </w:rPr>
      </w:pPr>
      <w:r w:rsidRPr="00BE3085">
        <w:rPr>
          <w:color w:val="000000"/>
          <w:lang w:val="en-US"/>
        </w:rPr>
        <w:t>(–)</w:t>
      </w:r>
      <w:r w:rsidR="00CA5782" w:rsidRPr="00BE3085">
        <w:rPr>
          <w:color w:val="000000"/>
          <w:lang w:val="en-US"/>
        </w:rPr>
        <w:t xml:space="preserve"> </w:t>
      </w:r>
      <w:r w:rsidR="00F23568" w:rsidRPr="00BE3085">
        <w:rPr>
          <w:color w:val="000000"/>
          <w:lang w:val="en-US"/>
        </w:rPr>
        <w:t>inapplicable:</w:t>
      </w:r>
      <w:r w:rsidR="0035133C" w:rsidRPr="00BE3085">
        <w:rPr>
          <w:color w:val="000000"/>
          <w:lang w:val="en-US"/>
        </w:rPr>
        <w:t xml:space="preserve"> inner branch is not a lateral flap </w:t>
      </w:r>
      <w:r w:rsidR="007429ED" w:rsidRPr="00BE3085">
        <w:rPr>
          <w:color w:val="000000"/>
          <w:lang w:val="en-US"/>
        </w:rPr>
        <w:t>(Character 16)</w:t>
      </w:r>
      <w:r w:rsidR="00BF319F" w:rsidRPr="00BE3085">
        <w:rPr>
          <w:color w:val="000000"/>
          <w:lang w:val="en-US"/>
        </w:rPr>
        <w:t xml:space="preserve">; </w:t>
      </w:r>
      <w:r w:rsidR="007429ED" w:rsidRPr="00BE3085">
        <w:rPr>
          <w:color w:val="000000"/>
          <w:lang w:val="en-US"/>
        </w:rPr>
        <w:t>dorsolateral flaps (Character 45)</w:t>
      </w:r>
      <w:r w:rsidR="0035133C" w:rsidRPr="00BE3085">
        <w:rPr>
          <w:color w:val="000000"/>
          <w:lang w:val="en-US"/>
        </w:rPr>
        <w:t xml:space="preserve"> absent</w:t>
      </w:r>
    </w:p>
    <w:p w14:paraId="7CD7758A" w14:textId="2A9375F6" w:rsidR="00B060E9" w:rsidRDefault="00216074" w:rsidP="00D47BD5">
      <w:pPr>
        <w:jc w:val="both"/>
        <w:rPr>
          <w:color w:val="000000"/>
          <w:lang w:val="en-US"/>
        </w:rPr>
      </w:pPr>
      <w:r w:rsidRPr="003E4A65">
        <w:rPr>
          <w:lang w:val="en-US"/>
        </w:rPr>
        <w:t xml:space="preserve">Character </w:t>
      </w:r>
      <w:r w:rsidR="00306ED3" w:rsidRPr="003E4A65">
        <w:rPr>
          <w:lang w:val="en-US"/>
        </w:rPr>
        <w:t xml:space="preserve">40 in </w:t>
      </w:r>
      <w:r w:rsidR="008200B7" w:rsidRPr="003E4A65">
        <w:rPr>
          <w:lang w:val="en-US"/>
        </w:rPr>
        <w:t>Daley</w:t>
      </w:r>
      <w:r w:rsidR="008200B7" w:rsidRPr="003E4A65">
        <w:rPr>
          <w:i/>
          <w:lang w:val="en-US"/>
        </w:rPr>
        <w:t xml:space="preserve"> et al. </w:t>
      </w:r>
      <w:sdt>
        <w:sdtPr>
          <w:rPr>
            <w:color w:val="000000"/>
            <w:highlight w:val="yellow"/>
            <w:lang w:val="en-US"/>
          </w:rPr>
          <w:tag w:val="MENDELEY_CITATION_v3_eyJjaXRhdGlvbklEIjoiTUVOREVMRVlfQ0lUQVRJT05fMjY3MGRmNTgtMmQ3MS00M2JhLWI0YzAtN2NmMTA3ZDY0NzYz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
          <w:id w:val="895397901"/>
          <w:placeholder>
            <w:docPart w:val="05F181CCA6676F428706FAB37DA3194E"/>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w:t>
          </w:r>
        </w:sdtContent>
      </w:sdt>
      <w:r w:rsidR="003809B9">
        <w:rPr>
          <w:color w:val="000000"/>
          <w:lang w:val="en-US"/>
        </w:rPr>
        <w:t>.</w:t>
      </w:r>
    </w:p>
    <w:p w14:paraId="7C81F98F" w14:textId="6555BCD8" w:rsidR="0045567C" w:rsidRDefault="0045567C" w:rsidP="0045567C">
      <w:pPr>
        <w:pStyle w:val="Transformationseries"/>
      </w:pPr>
      <w:r>
        <w:t>Anterior sets of reduced lateral flaps</w:t>
      </w:r>
    </w:p>
    <w:p w14:paraId="50EFBC80" w14:textId="64EF03B3" w:rsidR="0045567C" w:rsidRPr="0045567C" w:rsidRDefault="0045567C" w:rsidP="0045567C">
      <w:pPr>
        <w:rPr>
          <w:i/>
          <w:iCs/>
          <w:lang w:val="en-CA" w:eastAsia="en-US"/>
        </w:rPr>
      </w:pPr>
      <w:r w:rsidRPr="0045567C">
        <w:rPr>
          <w:i/>
          <w:iCs/>
          <w:lang w:val="en-CA" w:eastAsia="en-US"/>
        </w:rPr>
        <w:t>(0) absent</w:t>
      </w:r>
    </w:p>
    <w:p w14:paraId="50449332" w14:textId="7CCB5CD7" w:rsidR="0045567C" w:rsidRPr="0045567C" w:rsidRDefault="0045567C" w:rsidP="0045567C">
      <w:pPr>
        <w:rPr>
          <w:i/>
          <w:iCs/>
          <w:lang w:val="en-CA" w:eastAsia="en-US"/>
        </w:rPr>
      </w:pPr>
      <w:r w:rsidRPr="0045567C">
        <w:rPr>
          <w:i/>
          <w:iCs/>
          <w:lang w:val="en-CA" w:eastAsia="en-US"/>
        </w:rPr>
        <w:t>(1) present</w:t>
      </w:r>
    </w:p>
    <w:p w14:paraId="706ADF1A" w14:textId="684F4E9E" w:rsidR="0045567C" w:rsidRDefault="0045567C" w:rsidP="00EB481C">
      <w:pPr>
        <w:spacing w:after="240"/>
        <w:ind w:left="360" w:hanging="360"/>
        <w:jc w:val="both"/>
        <w:rPr>
          <w:i/>
          <w:iCs/>
          <w:lang w:val="en-CA" w:eastAsia="en-US"/>
        </w:rPr>
      </w:pPr>
      <w:r w:rsidRPr="0045567C">
        <w:rPr>
          <w:i/>
          <w:iCs/>
          <w:color w:val="000000"/>
          <w:lang w:val="en-US"/>
        </w:rPr>
        <w:t xml:space="preserve">(–) </w:t>
      </w:r>
      <w:r w:rsidRPr="0045567C">
        <w:rPr>
          <w:i/>
          <w:iCs/>
          <w:lang w:val="en-CA" w:eastAsia="en-US"/>
        </w:rPr>
        <w:t>inapplicable</w:t>
      </w:r>
      <w:r w:rsidRPr="0045567C">
        <w:rPr>
          <w:i/>
          <w:iCs/>
          <w:lang w:val="en-CA" w:eastAsia="en-US"/>
        </w:rPr>
        <w:t>: inner branch is not a lateral flap (Character 16); dorsolateral flaps (Character 45) absent</w:t>
      </w:r>
    </w:p>
    <w:p w14:paraId="0C780E35" w14:textId="6A14581C" w:rsidR="0045567C" w:rsidRPr="0045567C" w:rsidRDefault="0045567C" w:rsidP="0045567C">
      <w:pPr>
        <w:jc w:val="both"/>
        <w:rPr>
          <w:lang w:val="en-CA" w:eastAsia="en-US"/>
        </w:rPr>
      </w:pPr>
      <w:r>
        <w:rPr>
          <w:lang w:val="en-CA" w:eastAsia="en-US"/>
        </w:rPr>
        <w:lastRenderedPageBreak/>
        <w:t xml:space="preserve">This </w:t>
      </w:r>
      <w:r w:rsidRPr="003809B9">
        <w:rPr>
          <w:lang w:val="en-US"/>
        </w:rPr>
        <w:t xml:space="preserve">character applies to the presence of a series of reduced flaps in the anterior trunk region of various </w:t>
      </w:r>
      <w:proofErr w:type="spellStart"/>
      <w:r w:rsidRPr="003809B9">
        <w:rPr>
          <w:lang w:val="en-US"/>
        </w:rPr>
        <w:t>radiodontans</w:t>
      </w:r>
      <w:proofErr w:type="spellEnd"/>
      <w:r w:rsidRPr="003809B9">
        <w:rPr>
          <w:lang w:val="en-US"/>
        </w:rPr>
        <w:t xml:space="preserve"> (e.g., </w:t>
      </w:r>
      <w:sdt>
        <w:sdtPr>
          <w:rPr>
            <w:i/>
            <w:color w:val="000000"/>
            <w:lang w:val="en-US"/>
          </w:rPr>
          <w:tag w:val="MENDELEY_CITATION_v3_eyJjaXRhdGlvbklEIjoiTUVOREVMRVlfQ0lUQVRJT05fOTNkZjdiNDEtNmFjYS00ZjFhLWIxYTMtZjAzOTgyNGEyNTRhIiwicHJvcGVydGllcyI6eyJub3RlSW5kZXgiOjB9LCJpc0VkaXRlZCI6ZmFsc2UsIm1hbnVhbE92ZXJyaWRlIjp7ImlzTWFudWFsbHlPdmVycmlkZGVuIjpmYWxzZSwiY2l0ZXByb2NUZXh0IjoiKFdoaXR0aW5ndG9uIGFuZCBCcmlnZ3MgMTk4NTsgRGFsZXkgPGk+ZXQgYWwuPC9pPiAyMDA5OyBDb25nIDxpPmV0IGFsLjwvaT4gMjAxNDsgRGFsZXkgYW5kIEVkZ2Vjb21iZS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LH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"/>
          <w:id w:val="-638102517"/>
          <w:placeholder>
            <w:docPart w:val="440637530FD8F84B896743BE971F77EC"/>
          </w:placeholder>
        </w:sdtPr>
        <w:sdtContent>
          <w:r w:rsidRPr="0045567C">
            <w:rPr>
              <w:rFonts w:eastAsia="Times New Roman"/>
              <w:color w:val="000000"/>
            </w:rPr>
            <w:t xml:space="preserve">(Whittington and Briggs 1985; Daley </w:t>
          </w:r>
          <w:r w:rsidRPr="0045567C">
            <w:rPr>
              <w:rFonts w:eastAsia="Times New Roman"/>
              <w:i/>
              <w:iCs/>
              <w:color w:val="000000"/>
            </w:rPr>
            <w:t>et al.</w:t>
          </w:r>
          <w:r w:rsidRPr="0045567C">
            <w:rPr>
              <w:rFonts w:eastAsia="Times New Roman"/>
              <w:color w:val="000000"/>
            </w:rPr>
            <w:t xml:space="preserve"> 2009; Cong </w:t>
          </w:r>
          <w:r w:rsidRPr="0045567C">
            <w:rPr>
              <w:rFonts w:eastAsia="Times New Roman"/>
              <w:i/>
              <w:iCs/>
              <w:color w:val="000000"/>
            </w:rPr>
            <w:t>et al.</w:t>
          </w:r>
          <w:r w:rsidRPr="0045567C">
            <w:rPr>
              <w:rFonts w:eastAsia="Times New Roman"/>
              <w:color w:val="000000"/>
            </w:rPr>
            <w:t xml:space="preserve"> 2014; Daley and Edgecombe 2014)</w:t>
          </w:r>
        </w:sdtContent>
      </w:sdt>
      <w:r w:rsidRPr="003809B9">
        <w:rPr>
          <w:lang w:val="en-US"/>
        </w:rPr>
        <w:t xml:space="preserve">. The presence of reduced lateral flaps is independent from the presence of a neck-like constriction, as </w:t>
      </w:r>
      <w:proofErr w:type="spellStart"/>
      <w:r w:rsidRPr="0045567C">
        <w:rPr>
          <w:i/>
          <w:iCs/>
          <w:lang w:val="en-US"/>
        </w:rPr>
        <w:t>Peytoia</w:t>
      </w:r>
      <w:proofErr w:type="spellEnd"/>
      <w:r w:rsidRPr="003809B9">
        <w:rPr>
          <w:lang w:val="en-US"/>
        </w:rPr>
        <w:t xml:space="preserve"> features the former but not the latter character. Scored as uncertain in </w:t>
      </w:r>
      <w:proofErr w:type="spellStart"/>
      <w:r w:rsidRPr="0045567C">
        <w:rPr>
          <w:i/>
          <w:iCs/>
          <w:lang w:val="en-US"/>
        </w:rPr>
        <w:t>Aegirocassis</w:t>
      </w:r>
      <w:proofErr w:type="spellEnd"/>
      <w:r>
        <w:rPr>
          <w:lang w:val="en-US"/>
        </w:rPr>
        <w:t xml:space="preserve"> </w:t>
      </w:r>
      <w:sdt>
        <w:sdtPr>
          <w:rPr>
            <w:color w:val="000000"/>
            <w:lang w:val="en-US"/>
          </w:rPr>
          <w:tag w:val="MENDELEY_CITATION_v3_eyJjaXRhdGlvbklEIjoiTUVOREVMRVlfQ0lUQVRJT05fYWE0NWMzMmUtMGY3Ny00NDRiLTk5NWItNmY1ODQzYTU0YWQz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
          <w:id w:val="-1062395500"/>
          <w:placeholder>
            <w:docPart w:val="DefaultPlaceholder_-1854013440"/>
          </w:placeholder>
        </w:sdtPr>
        <w:sdtContent>
          <w:r w:rsidRPr="0045567C">
            <w:rPr>
              <w:color w:val="000000"/>
              <w:lang w:val="en-US"/>
            </w:rPr>
            <w:t>(Van Roy, Daley and Briggs 2015)</w:t>
          </w:r>
        </w:sdtContent>
      </w:sdt>
      <w:r>
        <w:rPr>
          <w:color w:val="000000"/>
          <w:lang w:val="en-US"/>
        </w:rPr>
        <w:t xml:space="preserve"> </w:t>
      </w:r>
      <w:r w:rsidRPr="003809B9">
        <w:rPr>
          <w:lang w:val="en-US"/>
        </w:rPr>
        <w:t xml:space="preserve">and </w:t>
      </w:r>
      <w:proofErr w:type="spellStart"/>
      <w:r w:rsidRPr="0045567C">
        <w:rPr>
          <w:i/>
          <w:iCs/>
          <w:lang w:val="en-US"/>
        </w:rPr>
        <w:t>Schinderhannes</w:t>
      </w:r>
      <w:proofErr w:type="spellEnd"/>
      <w:r>
        <w:rPr>
          <w:lang w:val="en-US"/>
        </w:rPr>
        <w:t xml:space="preserve"> </w:t>
      </w:r>
      <w:sdt>
        <w:sdtPr>
          <w:rPr>
            <w:color w:val="000000"/>
            <w:lang w:val="en-US"/>
          </w:rPr>
          <w:tag w:val="MENDELEY_CITATION_v3_eyJjaXRhdGlvbklEIjoiTUVOREVMRVlfQ0lUQVRJT05fNThmYTk3YTEtZDI5Ni00ZTk5LTk0NmEtNDY3ZTE0MjlhNmMx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
          <w:id w:val="1579398050"/>
          <w:placeholder>
            <w:docPart w:val="DefaultPlaceholder_-1854013440"/>
          </w:placeholder>
        </w:sdtPr>
        <w:sdtContent>
          <w:r w:rsidRPr="0045567C">
            <w:rPr>
              <w:color w:val="000000"/>
              <w:lang w:val="en-US"/>
            </w:rPr>
            <w:t>(Kühl, Briggs and Rust 2009)</w:t>
          </w:r>
        </w:sdtContent>
      </w:sdt>
      <w:r w:rsidRPr="003809B9">
        <w:rPr>
          <w:lang w:val="en-US"/>
        </w:rPr>
        <w:t xml:space="preserve"> as the preservation of these taxa does not allow recognizing this feature</w:t>
      </w:r>
      <w:r>
        <w:rPr>
          <w:lang w:val="en-US"/>
        </w:rPr>
        <w:t>.</w:t>
      </w:r>
    </w:p>
    <w:p w14:paraId="1A9B1E8D" w14:textId="77777777" w:rsidR="002C76D9" w:rsidRPr="003E4A65" w:rsidRDefault="002C76D9" w:rsidP="00D47BD5">
      <w:pPr>
        <w:pStyle w:val="Transformationseries"/>
        <w:spacing w:line="360" w:lineRule="auto"/>
        <w:jc w:val="both"/>
        <w:rPr>
          <w:rFonts w:ascii="Times New Roman" w:hAnsi="Times New Roman"/>
          <w:lang w:val="en-US"/>
        </w:rPr>
      </w:pPr>
      <w:proofErr w:type="spellStart"/>
      <w:r w:rsidRPr="003E4A65">
        <w:rPr>
          <w:rFonts w:ascii="Times New Roman" w:hAnsi="Times New Roman"/>
          <w:lang w:val="en-US"/>
        </w:rPr>
        <w:t>Lobopodous</w:t>
      </w:r>
      <w:proofErr w:type="spellEnd"/>
      <w:r w:rsidRPr="003E4A65">
        <w:rPr>
          <w:rFonts w:ascii="Times New Roman" w:hAnsi="Times New Roman"/>
          <w:lang w:val="en-US"/>
        </w:rPr>
        <w:t xml:space="preserve"> limbs differentiated into two batches of multiple anterior/long and posterior/short limbs</w:t>
      </w:r>
    </w:p>
    <w:p w14:paraId="4BEFD599" w14:textId="77777777" w:rsidR="002C76D9" w:rsidRPr="003E4A65" w:rsidRDefault="002C76D9" w:rsidP="00D47BD5">
      <w:pPr>
        <w:pStyle w:val="Tokendescription"/>
        <w:rPr>
          <w:lang w:val="en-US"/>
        </w:rPr>
      </w:pPr>
      <w:r w:rsidRPr="003E4A65">
        <w:rPr>
          <w:lang w:val="en-US"/>
        </w:rPr>
        <w:t xml:space="preserve"> (0) absent</w:t>
      </w:r>
    </w:p>
    <w:p w14:paraId="4AE22845" w14:textId="77777777" w:rsidR="002C76D9" w:rsidRPr="003E4A65" w:rsidRDefault="002C76D9" w:rsidP="00D47BD5">
      <w:pPr>
        <w:pStyle w:val="Tokendescription"/>
        <w:rPr>
          <w:lang w:val="en-US"/>
        </w:rPr>
      </w:pPr>
      <w:r w:rsidRPr="003E4A65">
        <w:rPr>
          <w:lang w:val="en-US"/>
        </w:rPr>
        <w:t xml:space="preserve">(1) present </w:t>
      </w:r>
    </w:p>
    <w:p w14:paraId="612FC92A" w14:textId="77777777" w:rsidR="002C76D9" w:rsidRPr="003E4A65" w:rsidRDefault="002C76D9" w:rsidP="00D47BD5">
      <w:pPr>
        <w:pStyle w:val="Tokendescription"/>
        <w:rPr>
          <w:lang w:val="en-US"/>
        </w:rPr>
      </w:pPr>
      <w:r w:rsidRPr="003E4A65">
        <w:rPr>
          <w:lang w:val="en-US"/>
        </w:rPr>
        <w:t>(–) inapplicable: limbs (</w:t>
      </w:r>
      <w:r w:rsidR="008C43C5" w:rsidRPr="003E4A65">
        <w:rPr>
          <w:lang w:val="en-US"/>
        </w:rPr>
        <w:t>Character</w:t>
      </w:r>
      <w:r w:rsidRPr="003E4A65">
        <w:rPr>
          <w:lang w:val="en-US"/>
        </w:rPr>
        <w:t xml:space="preserve"> </w:t>
      </w:r>
      <w:r w:rsidR="00962A24" w:rsidRPr="003E4A65">
        <w:rPr>
          <w:lang w:val="en-US"/>
        </w:rPr>
        <w:t>8</w:t>
      </w:r>
      <w:r w:rsidRPr="003E4A65">
        <w:rPr>
          <w:lang w:val="en-US"/>
        </w:rPr>
        <w:t xml:space="preserve">) not </w:t>
      </w:r>
      <w:proofErr w:type="spellStart"/>
      <w:r w:rsidRPr="003E4A65">
        <w:rPr>
          <w:lang w:val="en-US"/>
        </w:rPr>
        <w:t>lobopodous</w:t>
      </w:r>
      <w:proofErr w:type="spellEnd"/>
    </w:p>
    <w:p w14:paraId="014531E5" w14:textId="6A3DCFAD" w:rsidR="00D60252" w:rsidRPr="0031176D" w:rsidRDefault="00216074" w:rsidP="00D47BD5">
      <w:pPr>
        <w:jc w:val="both"/>
        <w:rPr>
          <w:color w:val="000000" w:themeColor="text1"/>
          <w:lang w:val="en-US"/>
        </w:rPr>
      </w:pPr>
      <w:r w:rsidRPr="0031176D">
        <w:rPr>
          <w:color w:val="000000" w:themeColor="text1"/>
          <w:lang w:val="en-US"/>
        </w:rPr>
        <w:t xml:space="preserve">Character </w:t>
      </w:r>
      <w:r w:rsidR="002C76D9" w:rsidRPr="0031176D">
        <w:rPr>
          <w:color w:val="000000" w:themeColor="text1"/>
          <w:lang w:val="en-US"/>
        </w:rPr>
        <w:t xml:space="preserve">38 in Ma </w:t>
      </w:r>
      <w:r w:rsidR="002C76D9" w:rsidRPr="0031176D">
        <w:rPr>
          <w:i/>
          <w:color w:val="000000" w:themeColor="text1"/>
          <w:lang w:val="en-US" w:bidi="en-US"/>
        </w:rPr>
        <w:t xml:space="preserve">et al. </w:t>
      </w:r>
      <w:sdt>
        <w:sdtPr>
          <w:rPr>
            <w:color w:val="000000"/>
            <w:lang w:val="en-US"/>
          </w:rPr>
          <w:tag w:val="MENDELEY_CITATION_v3_eyJjaXRhdGlvbklEIjoiTUVOREVMRVlfQ0lUQVRJT05fNGY0NzhmNWItYmIwNC00NDViLTljOWUtMTZhNThjMDhkNDgw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
          <w:id w:val="-1536415758"/>
          <w:placeholder>
            <w:docPart w:val="DefaultPlaceholder_-1854013440"/>
          </w:placeholder>
        </w:sdtPr>
        <w:sdtContent>
          <w:r w:rsidR="00651AF7" w:rsidRPr="00651AF7">
            <w:rPr>
              <w:rFonts w:eastAsia="Times New Roman"/>
              <w:color w:val="000000"/>
            </w:rPr>
            <w:t xml:space="preserve">(Ma </w:t>
          </w:r>
          <w:r w:rsidR="00651AF7" w:rsidRPr="00651AF7">
            <w:rPr>
              <w:rFonts w:eastAsia="Times New Roman"/>
              <w:i/>
              <w:iCs/>
              <w:color w:val="000000"/>
            </w:rPr>
            <w:t>et al.</w:t>
          </w:r>
          <w:r w:rsidR="00651AF7" w:rsidRPr="00651AF7">
            <w:rPr>
              <w:rFonts w:eastAsia="Times New Roman"/>
              <w:color w:val="000000"/>
            </w:rPr>
            <w:t xml:space="preserve"> 2014b)</w:t>
          </w:r>
        </w:sdtContent>
      </w:sdt>
      <w:r w:rsidR="0031176D" w:rsidRPr="0031176D">
        <w:rPr>
          <w:color w:val="000000" w:themeColor="text1"/>
          <w:lang w:val="en-US"/>
        </w:rPr>
        <w:t>.</w:t>
      </w:r>
      <w:r w:rsidR="002C76D9" w:rsidRPr="0031176D">
        <w:rPr>
          <w:color w:val="000000" w:themeColor="text1"/>
          <w:lang w:val="en-US"/>
        </w:rPr>
        <w:t xml:space="preserve"> </w:t>
      </w:r>
      <w:r w:rsidR="00007705" w:rsidRPr="0031176D">
        <w:rPr>
          <w:color w:val="000000" w:themeColor="text1"/>
          <w:lang w:val="en-US"/>
        </w:rPr>
        <w:t xml:space="preserve">This condition is distinctive of all members of </w:t>
      </w:r>
      <w:proofErr w:type="spellStart"/>
      <w:r w:rsidR="00007705" w:rsidRPr="0031176D">
        <w:rPr>
          <w:color w:val="000000" w:themeColor="text1"/>
          <w:lang w:val="en-US"/>
        </w:rPr>
        <w:t>Luolishaniidae</w:t>
      </w:r>
      <w:proofErr w:type="spellEnd"/>
      <w:r w:rsidR="00A10F63" w:rsidRPr="0031176D">
        <w:rPr>
          <w:color w:val="000000" w:themeColor="text1"/>
          <w:lang w:val="en-US"/>
        </w:rPr>
        <w:t xml:space="preserve"> </w:t>
      </w:r>
      <w:sdt>
        <w:sdtPr>
          <w:rPr>
            <w:color w:val="000000"/>
            <w:lang w:val="en-US"/>
          </w:rPr>
          <w:tag w:val="MENDELEY_CITATION_v3_eyJjaXRhdGlvbklEIjoiTUVOREVMRVlfQ0lUQVRJT05fOGMxZDgyNzItMWI5Ny00ODk2LTk1NGEtM2M1MTc5NTUzNTJjIiwicHJvcGVydGllcyI6eyJub3RlSW5kZXgiOjB9LCJpc0VkaXRlZCI6ZmFsc2UsIm1hbnVhbE92ZXJyaWRlIjp7ImlzTWFudWFsbHlPdmVycmlkZGVuIjpmYWxzZSwiY2l0ZXByb2NUZXh0IjoiKENvbndheSBNb3JyaXMgYW5kIFJvYmlzb24gMTk4ODsgUmFtc2vDtmxkIGFuZCBDaGVuIDE5OTg7IE1hLCBIb3UgYW5kIEJlcmdzdHLDtm0gMjAwOTsgR2FyY8OtYS1CZWxsaWRvIDxpPmV0IGFsLjwvaT4gMjAxMzsgWWFuZyA8aT5ldCBhbC48L2k+IDIwMTU7I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"/>
          <w:id w:val="1779062717"/>
          <w:placeholder>
            <w:docPart w:val="DefaultPlaceholder_-1854013440"/>
          </w:placeholder>
        </w:sdtPr>
        <w:sdtContent>
          <w:r w:rsidR="00651AF7" w:rsidRPr="00651AF7">
            <w:rPr>
              <w:rFonts w:eastAsia="Times New Roman"/>
              <w:color w:val="000000"/>
            </w:rPr>
            <w:t xml:space="preserve">(Conway Morris and Robison 1988; </w:t>
          </w:r>
          <w:proofErr w:type="spellStart"/>
          <w:r w:rsidR="00651AF7" w:rsidRPr="00651AF7">
            <w:rPr>
              <w:rFonts w:eastAsia="Times New Roman"/>
              <w:color w:val="000000"/>
            </w:rPr>
            <w:t>Ramsköld</w:t>
          </w:r>
          <w:proofErr w:type="spellEnd"/>
          <w:r w:rsidR="00651AF7" w:rsidRPr="00651AF7">
            <w:rPr>
              <w:rFonts w:eastAsia="Times New Roman"/>
              <w:color w:val="000000"/>
            </w:rPr>
            <w:t xml:space="preserve"> and Chen 1998; Ma, Hou and Bergström 2009; García-Bellido </w:t>
          </w:r>
          <w:r w:rsidR="00651AF7" w:rsidRPr="00651AF7">
            <w:rPr>
              <w:rFonts w:eastAsia="Times New Roman"/>
              <w:i/>
              <w:iCs/>
              <w:color w:val="000000"/>
            </w:rPr>
            <w:t>et al.</w:t>
          </w:r>
          <w:r w:rsidR="00651AF7" w:rsidRPr="00651AF7">
            <w:rPr>
              <w:rFonts w:eastAsia="Times New Roman"/>
              <w:color w:val="000000"/>
            </w:rPr>
            <w:t xml:space="preserve"> 2013; Yang </w:t>
          </w:r>
          <w:r w:rsidR="00651AF7" w:rsidRPr="00651AF7">
            <w:rPr>
              <w:rFonts w:eastAsia="Times New Roman"/>
              <w:i/>
              <w:iCs/>
              <w:color w:val="000000"/>
            </w:rPr>
            <w:t>et al.</w:t>
          </w:r>
          <w:r w:rsidR="00651AF7" w:rsidRPr="00651AF7">
            <w:rPr>
              <w:rFonts w:eastAsia="Times New Roman"/>
              <w:color w:val="000000"/>
            </w:rPr>
            <w:t xml:space="preserve"> 2015; Caron and Aria 2020)</w:t>
          </w:r>
        </w:sdtContent>
      </w:sdt>
      <w:r w:rsidR="0031176D" w:rsidRPr="0031176D">
        <w:rPr>
          <w:color w:val="000000" w:themeColor="text1"/>
          <w:lang w:val="en-US"/>
        </w:rPr>
        <w:t>.</w:t>
      </w:r>
      <w:r w:rsidR="00071425" w:rsidRPr="0031176D">
        <w:rPr>
          <w:color w:val="000000" w:themeColor="text1"/>
          <w:lang w:val="en-US"/>
        </w:rPr>
        <w:t xml:space="preserve"> This character is scored as absent for </w:t>
      </w:r>
      <w:proofErr w:type="spellStart"/>
      <w:r w:rsidR="00071425" w:rsidRPr="0031176D">
        <w:rPr>
          <w:i/>
          <w:color w:val="000000" w:themeColor="text1"/>
          <w:lang w:val="en-US"/>
        </w:rPr>
        <w:t>Hadranax</w:t>
      </w:r>
      <w:proofErr w:type="spellEnd"/>
      <w:r w:rsidR="00071425" w:rsidRPr="0031176D">
        <w:rPr>
          <w:i/>
          <w:color w:val="000000" w:themeColor="text1"/>
          <w:lang w:val="en-US"/>
        </w:rPr>
        <w:t xml:space="preserve"> </w:t>
      </w:r>
      <w:r w:rsidR="00071425" w:rsidRPr="0031176D">
        <w:rPr>
          <w:color w:val="000000" w:themeColor="text1"/>
          <w:lang w:val="en-US"/>
        </w:rPr>
        <w:t xml:space="preserve">as a significant portion of the body is preserved </w:t>
      </w:r>
      <w:sdt>
        <w:sdtPr>
          <w:rPr>
            <w:color w:val="000000"/>
            <w:lang w:val="en-US"/>
          </w:rPr>
          <w:tag w:val="MENDELEY_CITATION_v3_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"/>
          <w:id w:val="44491509"/>
          <w:placeholder>
            <w:docPart w:val="DefaultPlaceholder_-1854013440"/>
          </w:placeholder>
        </w:sdtPr>
        <w:sdtContent>
          <w:r w:rsidR="00651AF7" w:rsidRPr="00651AF7">
            <w:rPr>
              <w:color w:val="000000"/>
              <w:lang w:val="en-US"/>
            </w:rPr>
            <w:t>(Budd and Peel 1998)</w:t>
          </w:r>
        </w:sdtContent>
      </w:sdt>
      <w:r w:rsidR="0031176D" w:rsidRPr="0031176D">
        <w:rPr>
          <w:color w:val="000000" w:themeColor="text1"/>
          <w:lang w:val="en-US"/>
        </w:rPr>
        <w:t xml:space="preserve"> </w:t>
      </w:r>
      <w:r w:rsidR="00071425" w:rsidRPr="0031176D">
        <w:rPr>
          <w:color w:val="000000" w:themeColor="text1"/>
          <w:lang w:val="en-US"/>
        </w:rPr>
        <w:t>and shows no ind</w:t>
      </w:r>
      <w:r w:rsidR="008909DE" w:rsidRPr="0031176D">
        <w:rPr>
          <w:color w:val="000000" w:themeColor="text1"/>
          <w:lang w:val="en-US"/>
        </w:rPr>
        <w:t>ication of limb differentiation.</w:t>
      </w:r>
      <w:r w:rsidR="00007705" w:rsidRPr="0031176D">
        <w:rPr>
          <w:color w:val="000000" w:themeColor="text1"/>
          <w:lang w:val="en-US"/>
        </w:rPr>
        <w:t xml:space="preserve"> </w:t>
      </w:r>
      <w:r w:rsidR="00D60252" w:rsidRPr="0031176D">
        <w:rPr>
          <w:color w:val="000000" w:themeColor="text1"/>
          <w:lang w:val="en-US"/>
        </w:rPr>
        <w:t>The</w:t>
      </w:r>
      <w:r w:rsidR="000B5E3D" w:rsidRPr="0031176D">
        <w:rPr>
          <w:color w:val="000000" w:themeColor="text1"/>
          <w:lang w:val="en-US"/>
        </w:rPr>
        <w:t xml:space="preserve"> last pair of limbs </w:t>
      </w:r>
      <w:r w:rsidR="00D60252" w:rsidRPr="0031176D">
        <w:rPr>
          <w:color w:val="000000" w:themeColor="text1"/>
          <w:lang w:val="en-US"/>
        </w:rPr>
        <w:t xml:space="preserve">of tardigrades has a different orientation compared to the first three pairs of limbs, but their morphology </w:t>
      </w:r>
      <w:r w:rsidR="006F540A" w:rsidRPr="0031176D">
        <w:rPr>
          <w:color w:val="000000" w:themeColor="text1"/>
          <w:lang w:val="en-US"/>
        </w:rPr>
        <w:t>is</w:t>
      </w:r>
      <w:r w:rsidR="00D60252" w:rsidRPr="0031176D">
        <w:rPr>
          <w:color w:val="000000" w:themeColor="text1"/>
          <w:lang w:val="en-US"/>
        </w:rPr>
        <w:t xml:space="preserve"> relatively the same</w:t>
      </w:r>
      <w:r w:rsidR="003809B9" w:rsidRPr="0031176D">
        <w:rPr>
          <w:color w:val="000000" w:themeColor="text1"/>
          <w:lang w:val="en-US"/>
        </w:rPr>
        <w:t xml:space="preserve"> </w:t>
      </w:r>
      <w:sdt>
        <w:sdtPr>
          <w:rPr>
            <w:color w:val="000000"/>
            <w:lang w:val="en-US"/>
          </w:rPr>
          <w:tag w:val="MENDELEY_CITATION_v3_eyJjaXRhdGlvbklEIjoiTUVOREVMRVlfQ0lUQVRJT05fNGRlMjRhOTItNWRiMC00NWMwLWI5NjQtMjI1ZmI3YTFkMTVj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
          <w:id w:val="-2143495385"/>
          <w:placeholder>
            <w:docPart w:val="DefaultPlaceholder_-1854013440"/>
          </w:placeholder>
        </w:sdtPr>
        <w:sdtContent>
          <w:r w:rsidR="00651AF7" w:rsidRPr="00651AF7">
            <w:rPr>
              <w:rFonts w:eastAsia="Times New Roman"/>
              <w:color w:val="000000"/>
            </w:rPr>
            <w:t xml:space="preserve">(Møbjerg </w:t>
          </w:r>
          <w:r w:rsidR="00651AF7" w:rsidRPr="00651AF7">
            <w:rPr>
              <w:rFonts w:eastAsia="Times New Roman"/>
              <w:i/>
              <w:iCs/>
              <w:color w:val="000000"/>
            </w:rPr>
            <w:t>et al.</w:t>
          </w:r>
          <w:r w:rsidR="00651AF7" w:rsidRPr="00651AF7">
            <w:rPr>
              <w:rFonts w:eastAsia="Times New Roman"/>
              <w:color w:val="000000"/>
            </w:rPr>
            <w:t xml:space="preserve"> 2018)</w:t>
          </w:r>
        </w:sdtContent>
      </w:sdt>
      <w:r w:rsidR="00D60252" w:rsidRPr="0031176D">
        <w:rPr>
          <w:color w:val="000000" w:themeColor="text1"/>
          <w:lang w:val="en-US"/>
        </w:rPr>
        <w:t xml:space="preserve">. </w:t>
      </w:r>
      <w:r w:rsidR="002F1D80" w:rsidRPr="0031176D">
        <w:rPr>
          <w:color w:val="000000" w:themeColor="text1"/>
          <w:lang w:val="en-US"/>
        </w:rPr>
        <w:t>Furthermore,</w:t>
      </w:r>
      <w:r w:rsidR="000B5E3D" w:rsidRPr="0031176D">
        <w:rPr>
          <w:color w:val="000000" w:themeColor="text1"/>
          <w:lang w:val="en-US"/>
        </w:rPr>
        <w:t xml:space="preserve"> </w:t>
      </w:r>
      <w:r w:rsidR="002F1D80" w:rsidRPr="0031176D">
        <w:rPr>
          <w:color w:val="000000" w:themeColor="text1"/>
          <w:lang w:val="en-US"/>
        </w:rPr>
        <w:t>leg</w:t>
      </w:r>
      <w:r w:rsidR="000B5E3D" w:rsidRPr="0031176D">
        <w:rPr>
          <w:color w:val="000000" w:themeColor="text1"/>
          <w:lang w:val="en-US"/>
        </w:rPr>
        <w:t xml:space="preserve"> patterning genes </w:t>
      </w:r>
      <w:r w:rsidR="002F1D80" w:rsidRPr="0031176D">
        <w:rPr>
          <w:color w:val="000000" w:themeColor="text1"/>
          <w:lang w:val="en-US"/>
        </w:rPr>
        <w:t>have</w:t>
      </w:r>
      <w:r w:rsidR="000B5E3D" w:rsidRPr="0031176D">
        <w:rPr>
          <w:color w:val="000000" w:themeColor="text1"/>
          <w:lang w:val="en-US"/>
        </w:rPr>
        <w:t xml:space="preserve"> similar pattern</w:t>
      </w:r>
      <w:r w:rsidR="002F1D80" w:rsidRPr="0031176D">
        <w:rPr>
          <w:color w:val="000000" w:themeColor="text1"/>
          <w:lang w:val="en-US"/>
        </w:rPr>
        <w:t>s</w:t>
      </w:r>
      <w:r w:rsidR="000B5E3D" w:rsidRPr="0031176D">
        <w:rPr>
          <w:color w:val="000000" w:themeColor="text1"/>
          <w:lang w:val="en-US"/>
        </w:rPr>
        <w:t xml:space="preserve"> of expression </w:t>
      </w:r>
      <w:r w:rsidR="002F1D80" w:rsidRPr="0031176D">
        <w:rPr>
          <w:color w:val="000000" w:themeColor="text1"/>
          <w:lang w:val="en-US"/>
        </w:rPr>
        <w:t>in all four pairs of limb</w:t>
      </w:r>
      <w:r w:rsidR="00D60252" w:rsidRPr="0031176D">
        <w:rPr>
          <w:color w:val="000000" w:themeColor="text1"/>
          <w:lang w:val="en-US"/>
        </w:rPr>
        <w:t>s</w:t>
      </w:r>
      <w:r w:rsidR="002F1D80" w:rsidRPr="0031176D">
        <w:rPr>
          <w:color w:val="000000" w:themeColor="text1"/>
          <w:lang w:val="en-US"/>
        </w:rPr>
        <w:t xml:space="preserve"> </w:t>
      </w:r>
      <w:r w:rsidR="000B5E3D" w:rsidRPr="0031176D">
        <w:rPr>
          <w:color w:val="000000" w:themeColor="text1"/>
          <w:lang w:val="en-US"/>
        </w:rPr>
        <w:t xml:space="preserve">during </w:t>
      </w:r>
      <w:r w:rsidR="002F1D80" w:rsidRPr="0031176D">
        <w:rPr>
          <w:color w:val="000000" w:themeColor="text1"/>
          <w:lang w:val="en-US"/>
        </w:rPr>
        <w:t>embryonic</w:t>
      </w:r>
      <w:r w:rsidR="000B5E3D" w:rsidRPr="0031176D">
        <w:rPr>
          <w:color w:val="000000" w:themeColor="text1"/>
          <w:lang w:val="en-US"/>
        </w:rPr>
        <w:t xml:space="preserve"> develo</w:t>
      </w:r>
      <w:r w:rsidR="002F1D80" w:rsidRPr="0031176D">
        <w:rPr>
          <w:color w:val="000000" w:themeColor="text1"/>
          <w:lang w:val="en-US"/>
        </w:rPr>
        <w:t>pment</w:t>
      </w:r>
      <w:r w:rsidR="003809B9" w:rsidRPr="0031176D">
        <w:rPr>
          <w:color w:val="000000" w:themeColor="text1"/>
          <w:lang w:val="en-US"/>
        </w:rPr>
        <w:t xml:space="preserve"> </w:t>
      </w:r>
      <w:sdt>
        <w:sdtPr>
          <w:rPr>
            <w:color w:val="000000"/>
            <w:lang w:val="en-US"/>
          </w:rPr>
          <w:tag w:val="MENDELEY_CITATION_v3_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"/>
          <w:id w:val="1893084116"/>
          <w:placeholder>
            <w:docPart w:val="DefaultPlaceholder_-1854013440"/>
          </w:placeholder>
        </w:sdtPr>
        <w:sdtContent>
          <w:r w:rsidR="00651AF7" w:rsidRPr="00651AF7">
            <w:rPr>
              <w:rFonts w:eastAsia="Times New Roman"/>
              <w:color w:val="000000"/>
            </w:rPr>
            <w:t xml:space="preserve">(Game and Smith 2020; Mapalo </w:t>
          </w:r>
          <w:r w:rsidR="00651AF7" w:rsidRPr="00651AF7">
            <w:rPr>
              <w:rFonts w:eastAsia="Times New Roman"/>
              <w:i/>
              <w:iCs/>
              <w:color w:val="000000"/>
            </w:rPr>
            <w:t>et al.</w:t>
          </w:r>
          <w:r w:rsidR="00651AF7" w:rsidRPr="00651AF7">
            <w:rPr>
              <w:rFonts w:eastAsia="Times New Roman"/>
              <w:color w:val="000000"/>
            </w:rPr>
            <w:t xml:space="preserve"> 2024)</w:t>
          </w:r>
        </w:sdtContent>
      </w:sdt>
      <w:r w:rsidR="002F1D80" w:rsidRPr="0031176D">
        <w:rPr>
          <w:color w:val="000000" w:themeColor="text1"/>
          <w:lang w:val="en-US"/>
        </w:rPr>
        <w:t xml:space="preserve">. </w:t>
      </w:r>
      <w:r w:rsidR="00DE3D8B" w:rsidRPr="0031176D">
        <w:rPr>
          <w:color w:val="000000" w:themeColor="text1"/>
          <w:lang w:val="en-US"/>
        </w:rPr>
        <w:t>Because of these morphological and developmental similarities, this character is scored as absent</w:t>
      </w:r>
      <w:r w:rsidR="00D60252" w:rsidRPr="0031176D">
        <w:rPr>
          <w:color w:val="000000" w:themeColor="text1"/>
          <w:lang w:val="en-US"/>
        </w:rPr>
        <w:t xml:space="preserve"> (</w:t>
      </w:r>
      <w:r w:rsidR="00D60252" w:rsidRPr="0031176D">
        <w:rPr>
          <w:i/>
          <w:iCs/>
          <w:color w:val="000000" w:themeColor="text1"/>
          <w:lang w:val="en-US"/>
        </w:rPr>
        <w:t>contra</w:t>
      </w:r>
      <w:r w:rsidR="00D60252" w:rsidRPr="0031176D">
        <w:rPr>
          <w:color w:val="000000" w:themeColor="text1"/>
          <w:lang w:val="en-US"/>
        </w:rPr>
        <w:t xml:space="preserve"> </w:t>
      </w:r>
      <w:sdt>
        <w:sdtPr>
          <w:rPr>
            <w:color w:val="000000"/>
            <w:lang w:val="en-US"/>
          </w:rPr>
          <w:tag w:val="MENDELEY_CITATION_v3_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"/>
          <w:id w:val="858702161"/>
          <w:placeholder>
            <w:docPart w:val="DefaultPlaceholder_-1854013440"/>
          </w:placeholder>
        </w:sdtPr>
        <w:sdtContent>
          <w:r w:rsidR="00651AF7" w:rsidRPr="00651AF7">
            <w:rPr>
              <w:rFonts w:eastAsia="Times New Roman"/>
              <w:color w:val="000000"/>
            </w:rPr>
            <w:t xml:space="preserve">(Kihm </w:t>
          </w:r>
          <w:r w:rsidR="00651AF7" w:rsidRPr="00651AF7">
            <w:rPr>
              <w:rFonts w:eastAsia="Times New Roman"/>
              <w:i/>
              <w:iCs/>
              <w:color w:val="000000"/>
            </w:rPr>
            <w:t>et al.</w:t>
          </w:r>
          <w:r w:rsidR="00651AF7" w:rsidRPr="00651AF7">
            <w:rPr>
              <w:rFonts w:eastAsia="Times New Roman"/>
              <w:color w:val="000000"/>
            </w:rPr>
            <w:t xml:space="preserve"> 2023a)</w:t>
          </w:r>
        </w:sdtContent>
      </w:sdt>
      <w:r w:rsidR="0031176D" w:rsidRPr="0031176D">
        <w:rPr>
          <w:color w:val="000000" w:themeColor="text1"/>
          <w:lang w:val="en-US"/>
        </w:rPr>
        <w:t>).</w:t>
      </w:r>
    </w:p>
    <w:p w14:paraId="5697C54E" w14:textId="77777777" w:rsidR="002C76D9" w:rsidRPr="003E4A65" w:rsidRDefault="002C76D9"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Number of anterior morphologically differentiated elongated limbs </w:t>
      </w:r>
    </w:p>
    <w:p w14:paraId="17791423" w14:textId="77777777" w:rsidR="002C76D9" w:rsidRPr="00BE3085" w:rsidRDefault="002C76D9" w:rsidP="00D47BD5">
      <w:pPr>
        <w:jc w:val="both"/>
        <w:rPr>
          <w:color w:val="000000"/>
          <w:lang w:val="en-US"/>
        </w:rPr>
      </w:pPr>
      <w:r w:rsidRPr="003E4A65">
        <w:rPr>
          <w:i/>
          <w:lang w:val="en-US"/>
        </w:rPr>
        <w:t xml:space="preserve">(0) five </w:t>
      </w:r>
      <w:r w:rsidRPr="003E4A65">
        <w:rPr>
          <w:lang w:val="en-US"/>
        </w:rPr>
        <w:t>(</w:t>
      </w:r>
      <w:proofErr w:type="spellStart"/>
      <w:r w:rsidRPr="00BE3085">
        <w:rPr>
          <w:color w:val="000000"/>
          <w:lang w:val="en-US"/>
        </w:rPr>
        <w:t>Luolishania</w:t>
      </w:r>
      <w:proofErr w:type="spellEnd"/>
      <w:r w:rsidRPr="00BE3085">
        <w:rPr>
          <w:color w:val="000000"/>
          <w:lang w:val="en-US"/>
        </w:rPr>
        <w:t xml:space="preserve">, </w:t>
      </w:r>
      <w:proofErr w:type="spellStart"/>
      <w:r w:rsidRPr="00BE3085">
        <w:rPr>
          <w:color w:val="000000"/>
          <w:lang w:val="en-US"/>
        </w:rPr>
        <w:t>Acinocricus</w:t>
      </w:r>
      <w:proofErr w:type="spellEnd"/>
      <w:r w:rsidR="00DA01F1" w:rsidRPr="00BE3085">
        <w:rPr>
          <w:color w:val="000000"/>
          <w:lang w:val="en-US"/>
        </w:rPr>
        <w:t xml:space="preserve">, </w:t>
      </w:r>
      <w:r w:rsidR="00DA01F1" w:rsidRPr="00BE3085">
        <w:rPr>
          <w:i/>
          <w:color w:val="000000"/>
          <w:lang w:val="en-US"/>
        </w:rPr>
        <w:t>Collins</w:t>
      </w:r>
      <w:r w:rsidR="00EF6B01" w:rsidRPr="00BE3085">
        <w:rPr>
          <w:i/>
          <w:color w:val="000000"/>
          <w:lang w:val="en-US"/>
        </w:rPr>
        <w:t>’</w:t>
      </w:r>
      <w:r w:rsidR="00DA01F1" w:rsidRPr="00BE3085">
        <w:rPr>
          <w:i/>
          <w:color w:val="000000"/>
          <w:lang w:val="en-US"/>
        </w:rPr>
        <w:t xml:space="preserve"> monster EB</w:t>
      </w:r>
      <w:r w:rsidR="0033629E" w:rsidRPr="00BE3085">
        <w:rPr>
          <w:i/>
          <w:color w:val="000000"/>
          <w:lang w:val="en-US"/>
        </w:rPr>
        <w:t>S</w:t>
      </w:r>
      <w:r w:rsidRPr="00BE3085">
        <w:rPr>
          <w:color w:val="000000"/>
          <w:lang w:val="en-US"/>
        </w:rPr>
        <w:t>)</w:t>
      </w:r>
    </w:p>
    <w:p w14:paraId="1B0636A5" w14:textId="77777777" w:rsidR="002C76D9" w:rsidRPr="00BE3085" w:rsidRDefault="002C76D9" w:rsidP="00D47BD5">
      <w:pPr>
        <w:jc w:val="both"/>
        <w:rPr>
          <w:color w:val="000000"/>
          <w:lang w:val="en-US"/>
        </w:rPr>
      </w:pPr>
      <w:r w:rsidRPr="00BE3085">
        <w:rPr>
          <w:i/>
          <w:color w:val="000000"/>
          <w:lang w:val="en-US"/>
        </w:rPr>
        <w:t xml:space="preserve">(1) six </w:t>
      </w:r>
      <w:r w:rsidRPr="00BE3085">
        <w:rPr>
          <w:color w:val="000000"/>
          <w:lang w:val="en-US"/>
        </w:rPr>
        <w:t>(</w:t>
      </w:r>
      <w:proofErr w:type="spellStart"/>
      <w:r w:rsidR="00205951" w:rsidRPr="00BE3085">
        <w:rPr>
          <w:color w:val="000000"/>
          <w:lang w:val="en-US"/>
        </w:rPr>
        <w:t>Collinsium</w:t>
      </w:r>
      <w:proofErr w:type="spellEnd"/>
      <w:r w:rsidRPr="00BE3085">
        <w:rPr>
          <w:i/>
          <w:color w:val="000000"/>
          <w:lang w:val="en-US"/>
        </w:rPr>
        <w:t xml:space="preserve">, </w:t>
      </w:r>
      <w:proofErr w:type="spellStart"/>
      <w:r w:rsidR="00F36928" w:rsidRPr="00BE3085">
        <w:rPr>
          <w:iCs/>
          <w:color w:val="000000"/>
          <w:lang w:val="en-US"/>
        </w:rPr>
        <w:t>Collinsovermis</w:t>
      </w:r>
      <w:proofErr w:type="spellEnd"/>
      <w:r w:rsidR="001A0FA8" w:rsidRPr="00BE3085">
        <w:rPr>
          <w:color w:val="000000"/>
          <w:lang w:val="en-US"/>
        </w:rPr>
        <w:t>)</w:t>
      </w:r>
    </w:p>
    <w:p w14:paraId="586B06B2" w14:textId="77777777" w:rsidR="009C2CF5" w:rsidRPr="003E4A65" w:rsidRDefault="009C2CF5" w:rsidP="00D47BD5">
      <w:pPr>
        <w:pStyle w:val="Tokendescription"/>
        <w:spacing w:before="0"/>
        <w:rPr>
          <w:lang w:val="en-US"/>
        </w:rPr>
      </w:pPr>
      <w:r w:rsidRPr="003E4A65">
        <w:rPr>
          <w:lang w:val="en-US"/>
        </w:rPr>
        <w:t>(–) inapplicable:</w:t>
      </w:r>
      <w:r w:rsidR="00395504" w:rsidRPr="003E4A65">
        <w:rPr>
          <w:lang w:val="en-US"/>
        </w:rPr>
        <w:t xml:space="preserve"> paired appendages (</w:t>
      </w:r>
      <w:r w:rsidR="005A05DC" w:rsidRPr="003E4A65">
        <w:rPr>
          <w:lang w:val="en-US"/>
        </w:rPr>
        <w:t>Character</w:t>
      </w:r>
      <w:r w:rsidR="00395504" w:rsidRPr="003E4A65">
        <w:rPr>
          <w:lang w:val="en-US"/>
        </w:rPr>
        <w:t xml:space="preserve"> 1) absent;</w:t>
      </w:r>
      <w:r w:rsidRPr="003E4A65">
        <w:rPr>
          <w:lang w:val="en-US"/>
        </w:rPr>
        <w:t xml:space="preserve"> morphologically distinct appendage </w:t>
      </w:r>
      <w:r w:rsidRPr="00BE3085">
        <w:rPr>
          <w:color w:val="000000"/>
          <w:lang w:val="en-US"/>
        </w:rPr>
        <w:t>batches (</w:t>
      </w:r>
      <w:r w:rsidR="005A05DC" w:rsidRPr="00BE3085">
        <w:rPr>
          <w:color w:val="000000"/>
          <w:lang w:val="en-US"/>
        </w:rPr>
        <w:t>Character</w:t>
      </w:r>
      <w:r w:rsidR="00CA3684" w:rsidRPr="00BE3085">
        <w:rPr>
          <w:color w:val="000000"/>
          <w:lang w:val="en-US"/>
        </w:rPr>
        <w:t xml:space="preserve"> </w:t>
      </w:r>
      <w:r w:rsidR="00F36928" w:rsidRPr="00BE3085">
        <w:rPr>
          <w:color w:val="000000"/>
          <w:lang w:val="en-US"/>
        </w:rPr>
        <w:t>65</w:t>
      </w:r>
      <w:r w:rsidRPr="00BE3085">
        <w:rPr>
          <w:color w:val="000000"/>
          <w:lang w:val="en-US"/>
        </w:rPr>
        <w:t>) absent</w:t>
      </w:r>
    </w:p>
    <w:p w14:paraId="1CECC1B1" w14:textId="179735A3" w:rsidR="002C76D9" w:rsidRPr="00CA0824" w:rsidRDefault="00E924D1" w:rsidP="00D47BD5">
      <w:pPr>
        <w:jc w:val="both"/>
        <w:rPr>
          <w:color w:val="000000" w:themeColor="text1"/>
          <w:lang w:val="en-US"/>
        </w:rPr>
      </w:pPr>
      <w:proofErr w:type="spellStart"/>
      <w:r w:rsidRPr="00CA0824">
        <w:rPr>
          <w:i/>
          <w:color w:val="000000" w:themeColor="text1"/>
          <w:lang w:val="en-US"/>
        </w:rPr>
        <w:t>Acinocricus</w:t>
      </w:r>
      <w:proofErr w:type="spellEnd"/>
      <w:r w:rsidRPr="00CA0824">
        <w:rPr>
          <w:color w:val="000000" w:themeColor="text1"/>
          <w:lang w:val="en-US"/>
        </w:rPr>
        <w:t xml:space="preserve"> is scored as having five morphologically distinct anterior appendages</w:t>
      </w:r>
      <w:r w:rsidR="00C243B4" w:rsidRPr="00CA0824">
        <w:rPr>
          <w:color w:val="000000" w:themeColor="text1"/>
          <w:lang w:val="en-US"/>
        </w:rPr>
        <w:t xml:space="preserve"> following reassessment of its holotype</w:t>
      </w:r>
      <w:r w:rsidR="00CA0824" w:rsidRPr="00CA0824">
        <w:rPr>
          <w:color w:val="000000" w:themeColor="text1"/>
          <w:lang w:val="en-US"/>
        </w:rPr>
        <w:t xml:space="preserve"> </w:t>
      </w:r>
      <w:sdt>
        <w:sdtPr>
          <w:rPr>
            <w:color w:val="000000"/>
            <w:lang w:val="en-US"/>
          </w:rPr>
          <w:tag w:val="MENDELEY_CITATION_v3_eyJjaXRhdGlvbklEIjoiTUVOREVMRVlfQ0lUQVRJT05fNTYxNDQyM2YtNGVjOS00ZmFmLWIyNzktY2Q1MmY2NmIxY2Nh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
          <w:id w:val="-544598815"/>
          <w:placeholder>
            <w:docPart w:val="DefaultPlaceholder_-1854013440"/>
          </w:placeholder>
        </w:sdtPr>
        <w:sdtContent>
          <w:r w:rsidR="00651AF7" w:rsidRPr="00651AF7">
            <w:rPr>
              <w:color w:val="000000"/>
              <w:lang w:val="en-US"/>
            </w:rPr>
            <w:t>(Caron and Aria 2020)</w:t>
          </w:r>
        </w:sdtContent>
      </w:sdt>
      <w:r w:rsidRPr="00CA0824">
        <w:rPr>
          <w:color w:val="000000" w:themeColor="text1"/>
          <w:lang w:val="en-US"/>
        </w:rPr>
        <w:t>.</w:t>
      </w:r>
      <w:r w:rsidR="008E4D1A" w:rsidRPr="00CA0824">
        <w:rPr>
          <w:color w:val="000000" w:themeColor="text1"/>
          <w:lang w:val="en-US"/>
        </w:rPr>
        <w:t xml:space="preserve"> </w:t>
      </w:r>
    </w:p>
    <w:p w14:paraId="41CF73C6" w14:textId="77777777" w:rsidR="00B060E9" w:rsidRPr="003E4A65" w:rsidRDefault="003E493D" w:rsidP="00D47BD5">
      <w:pPr>
        <w:pStyle w:val="Transformationseries"/>
        <w:spacing w:line="360" w:lineRule="auto"/>
        <w:jc w:val="both"/>
        <w:rPr>
          <w:rFonts w:ascii="Times New Roman" w:hAnsi="Times New Roman"/>
          <w:lang w:val="en-US"/>
        </w:rPr>
      </w:pPr>
      <w:r w:rsidRPr="003E4A65">
        <w:rPr>
          <w:rFonts w:ascii="Times New Roman" w:hAnsi="Times New Roman"/>
          <w:lang w:val="en-US"/>
        </w:rPr>
        <w:lastRenderedPageBreak/>
        <w:t xml:space="preserve">Appendages comprise </w:t>
      </w:r>
      <w:r w:rsidR="00B060E9" w:rsidRPr="003E4A65">
        <w:rPr>
          <w:rFonts w:ascii="Times New Roman" w:hAnsi="Times New Roman"/>
          <w:lang w:val="en-US"/>
        </w:rPr>
        <w:t>1</w:t>
      </w:r>
      <w:r w:rsidR="002F77C6" w:rsidRPr="003E4A65">
        <w:rPr>
          <w:rFonts w:ascii="Times New Roman" w:hAnsi="Times New Roman"/>
          <w:lang w:val="en-US"/>
        </w:rPr>
        <w:t>5 or more podomeres</w:t>
      </w:r>
    </w:p>
    <w:p w14:paraId="4E994FEA" w14:textId="77777777" w:rsidR="00B060E9" w:rsidRPr="003E4A65" w:rsidRDefault="00747CBA" w:rsidP="00D47BD5">
      <w:pPr>
        <w:pStyle w:val="Tokendescription"/>
        <w:rPr>
          <w:lang w:val="en-US"/>
        </w:rPr>
      </w:pPr>
      <w:r w:rsidRPr="003E4A65">
        <w:rPr>
          <w:lang w:val="en-US"/>
        </w:rPr>
        <w:t xml:space="preserve">(0) </w:t>
      </w:r>
      <w:r w:rsidR="006C5E8F" w:rsidRPr="003E4A65">
        <w:rPr>
          <w:lang w:val="en-US"/>
        </w:rPr>
        <w:t>Fewer than 15 podomeres</w:t>
      </w:r>
    </w:p>
    <w:p w14:paraId="6A9BADCE" w14:textId="77777777" w:rsidR="00B060E9" w:rsidRPr="003E4A65" w:rsidRDefault="00B060E9" w:rsidP="00D47BD5">
      <w:pPr>
        <w:pStyle w:val="Tokendescription"/>
        <w:rPr>
          <w:lang w:val="en-US"/>
        </w:rPr>
      </w:pPr>
      <w:r w:rsidRPr="003E4A65">
        <w:rPr>
          <w:lang w:val="en-US"/>
        </w:rPr>
        <w:t xml:space="preserve">(1) </w:t>
      </w:r>
      <w:r w:rsidR="006C5E8F" w:rsidRPr="003E4A65">
        <w:rPr>
          <w:lang w:val="en-US"/>
        </w:rPr>
        <w:t>15 or more podomeres</w:t>
      </w:r>
    </w:p>
    <w:p w14:paraId="7167A3F4" w14:textId="77777777" w:rsidR="00CD7528" w:rsidRPr="003E4A65" w:rsidRDefault="00CC5946" w:rsidP="00D47BD5">
      <w:pPr>
        <w:pStyle w:val="Tokendescription"/>
        <w:rPr>
          <w:lang w:val="en-US"/>
        </w:rPr>
      </w:pPr>
      <w:r w:rsidRPr="003E4A65">
        <w:rPr>
          <w:lang w:val="en-US"/>
        </w:rPr>
        <w:t>(–)</w:t>
      </w:r>
      <w:r w:rsidR="00CD7528" w:rsidRPr="003E4A65">
        <w:rPr>
          <w:lang w:val="en-US"/>
        </w:rPr>
        <w:t xml:space="preserve"> </w:t>
      </w:r>
      <w:r w:rsidR="00F23568" w:rsidRPr="003E4A65">
        <w:rPr>
          <w:lang w:val="en-US"/>
        </w:rPr>
        <w:t xml:space="preserve">inapplicable: </w:t>
      </w:r>
      <w:r w:rsidR="0050665B" w:rsidRPr="003E4A65">
        <w:rPr>
          <w:lang w:val="en-US"/>
        </w:rPr>
        <w:t>l</w:t>
      </w:r>
      <w:r w:rsidR="00CD7528" w:rsidRPr="003E4A65">
        <w:rPr>
          <w:lang w:val="en-US"/>
        </w:rPr>
        <w:t xml:space="preserve">imbs </w:t>
      </w:r>
      <w:r w:rsidR="00875F26" w:rsidRPr="003E4A65">
        <w:rPr>
          <w:lang w:val="en-US"/>
        </w:rPr>
        <w:t>(</w:t>
      </w:r>
      <w:r w:rsidR="003363D6" w:rsidRPr="003E4A65">
        <w:rPr>
          <w:lang w:val="en-US"/>
        </w:rPr>
        <w:t>Character</w:t>
      </w:r>
      <w:r w:rsidR="00875F26" w:rsidRPr="003E4A65">
        <w:rPr>
          <w:lang w:val="en-US"/>
        </w:rPr>
        <w:t xml:space="preserve"> </w:t>
      </w:r>
      <w:r w:rsidR="00FE7B32" w:rsidRPr="003E4A65">
        <w:rPr>
          <w:lang w:val="en-US"/>
        </w:rPr>
        <w:t>8</w:t>
      </w:r>
      <w:r w:rsidR="007C347F" w:rsidRPr="003E4A65">
        <w:rPr>
          <w:lang w:val="en-US"/>
        </w:rPr>
        <w:t>)</w:t>
      </w:r>
      <w:r w:rsidR="0050665B" w:rsidRPr="003E4A65">
        <w:rPr>
          <w:lang w:val="en-US"/>
        </w:rPr>
        <w:t xml:space="preserve"> not </w:t>
      </w:r>
      <w:proofErr w:type="spellStart"/>
      <w:r w:rsidR="0050665B" w:rsidRPr="003E4A65">
        <w:rPr>
          <w:lang w:val="en-US"/>
        </w:rPr>
        <w:t>arthropodized</w:t>
      </w:r>
      <w:proofErr w:type="spellEnd"/>
    </w:p>
    <w:p w14:paraId="3009CBF7" w14:textId="60B443CC" w:rsidR="00D75588" w:rsidRDefault="00747CBA" w:rsidP="00D47BD5">
      <w:pPr>
        <w:jc w:val="both"/>
        <w:rPr>
          <w:lang w:val="en-US"/>
        </w:rPr>
      </w:pPr>
      <w:r w:rsidRPr="003E4A65">
        <w:rPr>
          <w:lang w:val="en-US"/>
        </w:rPr>
        <w:t xml:space="preserve">The </w:t>
      </w:r>
      <w:proofErr w:type="spellStart"/>
      <w:r w:rsidRPr="003E4A65">
        <w:rPr>
          <w:lang w:val="en-US"/>
        </w:rPr>
        <w:t>endopods</w:t>
      </w:r>
      <w:proofErr w:type="spellEnd"/>
      <w:r w:rsidRPr="003E4A65">
        <w:rPr>
          <w:lang w:val="en-US"/>
        </w:rPr>
        <w:t xml:space="preserve"> of certain </w:t>
      </w:r>
      <w:r w:rsidR="00240C57" w:rsidRPr="003E4A65">
        <w:rPr>
          <w:lang w:val="en-US"/>
        </w:rPr>
        <w:t>taxa in</w:t>
      </w:r>
      <w:r w:rsidRPr="003E4A65">
        <w:rPr>
          <w:lang w:val="en-US"/>
        </w:rPr>
        <w:t xml:space="preserve"> the euarthropod </w:t>
      </w:r>
      <w:r w:rsidR="00240C57" w:rsidRPr="003E4A65">
        <w:rPr>
          <w:lang w:val="en-US"/>
        </w:rPr>
        <w:t>stem-group</w:t>
      </w:r>
      <w:r w:rsidRPr="003E4A65">
        <w:rPr>
          <w:lang w:val="en-US"/>
        </w:rPr>
        <w:t xml:space="preserve">, such as </w:t>
      </w:r>
      <w:proofErr w:type="spellStart"/>
      <w:r w:rsidRPr="003E4A65">
        <w:rPr>
          <w:lang w:val="en-US"/>
        </w:rPr>
        <w:t>fuxianhuiids</w:t>
      </w:r>
      <w:proofErr w:type="spellEnd"/>
      <w:r w:rsidRPr="003E4A65">
        <w:rPr>
          <w:lang w:val="en-US"/>
        </w:rPr>
        <w:t xml:space="preserve">, bear </w:t>
      </w:r>
      <w:r w:rsidR="00B060E9" w:rsidRPr="003E4A65">
        <w:rPr>
          <w:lang w:val="en-US"/>
        </w:rPr>
        <w:t>15 or more podomeres</w:t>
      </w:r>
      <w:r w:rsidR="003E493D" w:rsidRPr="003E4A65">
        <w:rPr>
          <w:lang w:val="en-US"/>
        </w:rPr>
        <w:t xml:space="preserve"> and are considered ‘</w:t>
      </w:r>
      <w:proofErr w:type="spellStart"/>
      <w:r w:rsidR="003E493D" w:rsidRPr="003E4A65">
        <w:rPr>
          <w:lang w:val="en-US"/>
        </w:rPr>
        <w:t>multipodomerous</w:t>
      </w:r>
      <w:proofErr w:type="spellEnd"/>
      <w:r w:rsidR="003E493D" w:rsidRPr="003E4A65">
        <w:rPr>
          <w:lang w:val="en-US"/>
        </w:rPr>
        <w:t>’</w:t>
      </w:r>
      <w:r w:rsidR="00240C57" w:rsidRPr="003E4A65">
        <w:rPr>
          <w:lang w:val="en-US"/>
        </w:rPr>
        <w:t xml:space="preserve"> </w:t>
      </w:r>
      <w:sdt>
        <w:sdtPr>
          <w:rPr>
            <w:color w:val="000000"/>
            <w:lang w:val="en-US"/>
          </w:rPr>
          <w:tag w:val="MENDELEY_CITATION_v3_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
          <w:id w:val="-1383321554"/>
          <w:placeholder>
            <w:docPart w:val="DefaultPlaceholder_-1854013440"/>
          </w:placeholder>
        </w:sdtPr>
        <w:sdtContent>
          <w:r w:rsidR="00651AF7" w:rsidRPr="00651AF7">
            <w:rPr>
              <w:rFonts w:eastAsia="Times New Roman"/>
              <w:color w:val="000000"/>
            </w:rPr>
            <w:t xml:space="preserve">(Chen </w:t>
          </w:r>
          <w:r w:rsidR="00651AF7" w:rsidRPr="00651AF7">
            <w:rPr>
              <w:rFonts w:eastAsia="Times New Roman"/>
              <w:i/>
              <w:iCs/>
              <w:color w:val="000000"/>
            </w:rPr>
            <w:t>et al.</w:t>
          </w:r>
          <w:r w:rsidR="00651AF7" w:rsidRPr="00651AF7">
            <w:rPr>
              <w:rFonts w:eastAsia="Times New Roman"/>
              <w:color w:val="000000"/>
            </w:rPr>
            <w:t xml:space="preserve"> 1995; </w:t>
          </w:r>
          <w:proofErr w:type="spellStart"/>
          <w:r w:rsidR="00651AF7" w:rsidRPr="00651AF7">
            <w:rPr>
              <w:rFonts w:eastAsia="Times New Roman"/>
              <w:color w:val="000000"/>
            </w:rPr>
            <w:t>Waloszek</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05; Bergström </w:t>
          </w:r>
          <w:r w:rsidR="00651AF7" w:rsidRPr="00651AF7">
            <w:rPr>
              <w:rFonts w:eastAsia="Times New Roman"/>
              <w:i/>
              <w:iCs/>
              <w:color w:val="000000"/>
            </w:rPr>
            <w:t>et al.</w:t>
          </w:r>
          <w:r w:rsidR="00651AF7" w:rsidRPr="00651AF7">
            <w:rPr>
              <w:rFonts w:eastAsia="Times New Roman"/>
              <w:color w:val="000000"/>
            </w:rPr>
            <w:t xml:space="preserve"> 2008; Yang </w:t>
          </w:r>
          <w:r w:rsidR="00651AF7" w:rsidRPr="00651AF7">
            <w:rPr>
              <w:rFonts w:eastAsia="Times New Roman"/>
              <w:i/>
              <w:iCs/>
              <w:color w:val="000000"/>
            </w:rPr>
            <w:t>et al.</w:t>
          </w:r>
          <w:r w:rsidR="00651AF7" w:rsidRPr="00651AF7">
            <w:rPr>
              <w:rFonts w:eastAsia="Times New Roman"/>
              <w:color w:val="000000"/>
            </w:rPr>
            <w:t xml:space="preserve"> 2013)</w:t>
          </w:r>
        </w:sdtContent>
      </w:sdt>
      <w:r w:rsidR="00CA0824">
        <w:rPr>
          <w:lang w:val="en-US"/>
        </w:rPr>
        <w:t>.</w:t>
      </w:r>
    </w:p>
    <w:p w14:paraId="02E2942E" w14:textId="77777777" w:rsidR="002D444B" w:rsidRPr="003E4A65" w:rsidRDefault="002D444B" w:rsidP="00D47BD5">
      <w:pPr>
        <w:jc w:val="both"/>
        <w:rPr>
          <w:b/>
          <w:lang w:val="en-US"/>
        </w:rPr>
      </w:pPr>
    </w:p>
    <w:p w14:paraId="495B6D32" w14:textId="77777777" w:rsidR="00D75588" w:rsidRPr="003E4A65" w:rsidRDefault="00E7192C" w:rsidP="00D47BD5">
      <w:pPr>
        <w:pStyle w:val="Heading2"/>
        <w:spacing w:before="0"/>
        <w:jc w:val="both"/>
        <w:rPr>
          <w:rFonts w:ascii="Times New Roman" w:hAnsi="Times New Roman"/>
          <w:lang w:val="en-US"/>
        </w:rPr>
      </w:pPr>
      <w:r w:rsidRPr="003E4A65">
        <w:rPr>
          <w:rFonts w:ascii="Times New Roman" w:hAnsi="Times New Roman"/>
          <w:lang w:val="en-US"/>
        </w:rPr>
        <w:t>Posterior termination</w:t>
      </w:r>
    </w:p>
    <w:p w14:paraId="5378F1C1" w14:textId="77777777" w:rsidR="00B060E9" w:rsidRPr="003E4A65" w:rsidRDefault="002E1B5B" w:rsidP="00D47BD5">
      <w:pPr>
        <w:pStyle w:val="Transformationseries"/>
        <w:spacing w:line="360" w:lineRule="auto"/>
        <w:jc w:val="both"/>
        <w:rPr>
          <w:rFonts w:ascii="Times New Roman" w:hAnsi="Times New Roman"/>
          <w:lang w:val="en-US"/>
        </w:rPr>
      </w:pPr>
      <w:r w:rsidRPr="003E4A65">
        <w:rPr>
          <w:rFonts w:ascii="Times New Roman" w:hAnsi="Times New Roman"/>
          <w:lang w:val="en-US"/>
        </w:rPr>
        <w:t xml:space="preserve">Limbless posterior extension </w:t>
      </w:r>
      <w:r w:rsidR="0057015E" w:rsidRPr="003E4A65">
        <w:rPr>
          <w:rFonts w:ascii="Times New Roman" w:hAnsi="Times New Roman"/>
          <w:lang w:val="en-US"/>
        </w:rPr>
        <w:t>beyond last appendage pair</w:t>
      </w:r>
    </w:p>
    <w:p w14:paraId="61DF5ABE" w14:textId="77777777" w:rsidR="00B060E9" w:rsidRPr="003E4A65" w:rsidRDefault="00B060E9" w:rsidP="00D47BD5">
      <w:pPr>
        <w:pStyle w:val="Tokendescription"/>
        <w:rPr>
          <w:lang w:val="en-US"/>
        </w:rPr>
      </w:pPr>
      <w:r w:rsidRPr="003E4A65">
        <w:rPr>
          <w:lang w:val="en-US"/>
        </w:rPr>
        <w:t>(0) absent</w:t>
      </w:r>
    </w:p>
    <w:p w14:paraId="50A91EDD" w14:textId="77777777" w:rsidR="00B060E9" w:rsidRPr="003E4A65" w:rsidRDefault="00B060E9" w:rsidP="00D47BD5">
      <w:pPr>
        <w:pStyle w:val="Tokendescription"/>
        <w:rPr>
          <w:lang w:val="en-US"/>
        </w:rPr>
      </w:pPr>
      <w:r w:rsidRPr="003E4A65">
        <w:rPr>
          <w:lang w:val="en-US"/>
        </w:rPr>
        <w:t>(1) present</w:t>
      </w:r>
      <w:r w:rsidR="00196947" w:rsidRPr="003E4A65">
        <w:rPr>
          <w:lang w:val="en-US"/>
        </w:rPr>
        <w:t xml:space="preserve"> </w:t>
      </w:r>
    </w:p>
    <w:p w14:paraId="0311D716" w14:textId="46C7450B" w:rsidR="00785480" w:rsidRPr="003E4A65" w:rsidRDefault="00CC5946" w:rsidP="00D47BD5">
      <w:pPr>
        <w:pStyle w:val="Tokendescription"/>
        <w:rPr>
          <w:lang w:val="en-US"/>
        </w:rPr>
      </w:pPr>
      <w:r w:rsidRPr="003E4A65">
        <w:rPr>
          <w:lang w:val="en-US"/>
        </w:rPr>
        <w:t>(–)</w:t>
      </w:r>
      <w:r w:rsidR="00785480" w:rsidRPr="003E4A65">
        <w:rPr>
          <w:lang w:val="en-US"/>
        </w:rPr>
        <w:t xml:space="preserve"> </w:t>
      </w:r>
      <w:r w:rsidR="00F23568" w:rsidRPr="003E4A65">
        <w:rPr>
          <w:lang w:val="en-US"/>
        </w:rPr>
        <w:t xml:space="preserve">inapplicable: </w:t>
      </w:r>
      <w:r w:rsidR="00CE7520" w:rsidRPr="003E4A65">
        <w:rPr>
          <w:lang w:val="en-US"/>
        </w:rPr>
        <w:t>paired appendages (Character 1)</w:t>
      </w:r>
      <w:r w:rsidR="00E24321" w:rsidRPr="003E4A65">
        <w:rPr>
          <w:lang w:val="en-US"/>
        </w:rPr>
        <w:t xml:space="preserve"> absent</w:t>
      </w:r>
      <w:r w:rsidR="00CE7520" w:rsidRPr="003E4A65">
        <w:rPr>
          <w:lang w:val="en-US"/>
        </w:rPr>
        <w:t xml:space="preserve"> </w:t>
      </w:r>
    </w:p>
    <w:p w14:paraId="4BDEB247" w14:textId="1BA2293F" w:rsidR="0008787E" w:rsidRPr="00A7475B" w:rsidRDefault="0008787E" w:rsidP="00D47BD5">
      <w:pPr>
        <w:jc w:val="both"/>
        <w:rPr>
          <w:color w:val="000000" w:themeColor="text1"/>
          <w:lang w:val="en-US"/>
        </w:rPr>
      </w:pPr>
      <w:r w:rsidRPr="00A7475B">
        <w:rPr>
          <w:color w:val="000000" w:themeColor="text1"/>
          <w:lang w:val="en-US"/>
        </w:rPr>
        <w:t>This character refers to all types of posterior extensions that can be seen beyond the last pair of appendages.</w:t>
      </w:r>
    </w:p>
    <w:p w14:paraId="3AACEA6F" w14:textId="77777777" w:rsidR="00B060E9" w:rsidRPr="00BE3085" w:rsidRDefault="007D268B" w:rsidP="00D47BD5">
      <w:pPr>
        <w:pStyle w:val="Transformationseries"/>
        <w:spacing w:line="360" w:lineRule="auto"/>
        <w:jc w:val="both"/>
        <w:rPr>
          <w:rFonts w:ascii="Times New Roman" w:hAnsi="Times New Roman"/>
          <w:color w:val="000000"/>
          <w:lang w:val="en-US"/>
        </w:rPr>
      </w:pPr>
      <w:r w:rsidRPr="00BE3085">
        <w:rPr>
          <w:rFonts w:ascii="Times New Roman" w:hAnsi="Times New Roman"/>
          <w:color w:val="000000"/>
          <w:lang w:val="en-US"/>
        </w:rPr>
        <w:t>P</w:t>
      </w:r>
      <w:r w:rsidR="0039534A" w:rsidRPr="00BE3085">
        <w:rPr>
          <w:rFonts w:ascii="Times New Roman" w:hAnsi="Times New Roman"/>
          <w:color w:val="000000"/>
          <w:lang w:val="en-US"/>
        </w:rPr>
        <w:t xml:space="preserve">osterior </w:t>
      </w:r>
      <w:r w:rsidR="00391244" w:rsidRPr="00BE3085">
        <w:rPr>
          <w:rFonts w:ascii="Times New Roman" w:hAnsi="Times New Roman"/>
          <w:color w:val="000000"/>
          <w:lang w:val="en-US"/>
        </w:rPr>
        <w:t>appendicular tail</w:t>
      </w:r>
      <w:r w:rsidR="0039534A" w:rsidRPr="00BE3085">
        <w:rPr>
          <w:rFonts w:ascii="Times New Roman" w:hAnsi="Times New Roman"/>
          <w:color w:val="000000"/>
          <w:lang w:val="en-US"/>
        </w:rPr>
        <w:t xml:space="preserve"> flaps</w:t>
      </w:r>
      <w:r w:rsidR="001A7A30" w:rsidRPr="00BE3085">
        <w:rPr>
          <w:rFonts w:ascii="Times New Roman" w:hAnsi="Times New Roman"/>
          <w:color w:val="000000"/>
          <w:lang w:val="en-US"/>
        </w:rPr>
        <w:t xml:space="preserve"> beyond last appendage pair</w:t>
      </w:r>
    </w:p>
    <w:p w14:paraId="16AA83DC" w14:textId="77777777" w:rsidR="00B060E9" w:rsidRPr="00BE3085" w:rsidRDefault="00CD3FFB" w:rsidP="00D47BD5">
      <w:pPr>
        <w:pStyle w:val="Tokendescription"/>
        <w:rPr>
          <w:color w:val="000000"/>
          <w:lang w:val="en-US"/>
        </w:rPr>
      </w:pPr>
      <w:r w:rsidRPr="00BE3085">
        <w:rPr>
          <w:color w:val="000000"/>
          <w:lang w:val="en-US"/>
        </w:rPr>
        <w:t xml:space="preserve">(0) </w:t>
      </w:r>
      <w:r w:rsidR="00391244" w:rsidRPr="00BE3085">
        <w:rPr>
          <w:color w:val="000000"/>
          <w:lang w:val="en-US"/>
        </w:rPr>
        <w:t>absent</w:t>
      </w:r>
    </w:p>
    <w:p w14:paraId="2691591A" w14:textId="77777777" w:rsidR="00B060E9" w:rsidRPr="00BE3085" w:rsidRDefault="00B060E9" w:rsidP="00D47BD5">
      <w:pPr>
        <w:pStyle w:val="Tokendescription"/>
        <w:rPr>
          <w:color w:val="000000"/>
          <w:lang w:val="en-US"/>
        </w:rPr>
      </w:pPr>
      <w:r w:rsidRPr="00BE3085">
        <w:rPr>
          <w:color w:val="000000"/>
          <w:lang w:val="en-US"/>
        </w:rPr>
        <w:t>(</w:t>
      </w:r>
      <w:r w:rsidR="00EA2AD4" w:rsidRPr="00BE3085">
        <w:rPr>
          <w:color w:val="000000"/>
          <w:lang w:val="en-US"/>
        </w:rPr>
        <w:t>1</w:t>
      </w:r>
      <w:r w:rsidRPr="00BE3085">
        <w:rPr>
          <w:color w:val="000000"/>
          <w:lang w:val="en-US"/>
        </w:rPr>
        <w:t>)</w:t>
      </w:r>
      <w:r w:rsidR="00391244" w:rsidRPr="00BE3085">
        <w:rPr>
          <w:color w:val="000000"/>
          <w:lang w:val="en-US"/>
        </w:rPr>
        <w:t xml:space="preserve"> present</w:t>
      </w:r>
    </w:p>
    <w:p w14:paraId="31140D8B" w14:textId="77777777" w:rsidR="0002281F" w:rsidRPr="00BE3085" w:rsidRDefault="00CC5946" w:rsidP="00D47BD5">
      <w:pPr>
        <w:pStyle w:val="Tokendescription"/>
        <w:rPr>
          <w:color w:val="000000"/>
          <w:lang w:val="en-US"/>
        </w:rPr>
      </w:pPr>
      <w:r w:rsidRPr="00BE3085">
        <w:rPr>
          <w:color w:val="000000"/>
          <w:lang w:val="en-US"/>
        </w:rPr>
        <w:t>(–)</w:t>
      </w:r>
      <w:r w:rsidR="0002281F" w:rsidRPr="00BE3085">
        <w:rPr>
          <w:color w:val="000000"/>
          <w:lang w:val="en-US"/>
        </w:rPr>
        <w:t xml:space="preserve"> </w:t>
      </w:r>
      <w:r w:rsidR="00F23568" w:rsidRPr="00BE3085">
        <w:rPr>
          <w:color w:val="000000"/>
          <w:lang w:val="en-US"/>
        </w:rPr>
        <w:t xml:space="preserve">inapplicable: </w:t>
      </w:r>
      <w:r w:rsidR="00E215A5" w:rsidRPr="00BE3085">
        <w:rPr>
          <w:color w:val="000000"/>
          <w:lang w:val="en-US"/>
        </w:rPr>
        <w:t xml:space="preserve"> paired </w:t>
      </w:r>
      <w:r w:rsidR="0002281F" w:rsidRPr="00BE3085">
        <w:rPr>
          <w:color w:val="000000"/>
          <w:lang w:val="en-US"/>
        </w:rPr>
        <w:t>appendages</w:t>
      </w:r>
      <w:r w:rsidR="005D350E" w:rsidRPr="00BE3085">
        <w:rPr>
          <w:color w:val="000000"/>
          <w:lang w:val="en-US"/>
        </w:rPr>
        <w:t xml:space="preserve"> </w:t>
      </w:r>
      <w:r w:rsidR="00C12AF0" w:rsidRPr="00BE3085">
        <w:rPr>
          <w:color w:val="000000"/>
          <w:lang w:val="en-US"/>
        </w:rPr>
        <w:t xml:space="preserve">absent </w:t>
      </w:r>
      <w:r w:rsidR="005B0B7D" w:rsidRPr="00BE3085">
        <w:rPr>
          <w:color w:val="000000"/>
          <w:lang w:val="en-US"/>
        </w:rPr>
        <w:t>(</w:t>
      </w:r>
      <w:r w:rsidR="00A71ED8" w:rsidRPr="00BE3085">
        <w:rPr>
          <w:color w:val="000000"/>
          <w:lang w:val="en-US"/>
        </w:rPr>
        <w:t>Character</w:t>
      </w:r>
      <w:r w:rsidR="005B0B7D" w:rsidRPr="00BE3085">
        <w:rPr>
          <w:color w:val="000000"/>
          <w:lang w:val="en-US"/>
        </w:rPr>
        <w:t xml:space="preserve"> </w:t>
      </w:r>
      <w:r w:rsidR="007D268B" w:rsidRPr="00BE3085">
        <w:rPr>
          <w:color w:val="000000"/>
          <w:lang w:val="en-US"/>
        </w:rPr>
        <w:t>1</w:t>
      </w:r>
      <w:r w:rsidR="005B0B7D" w:rsidRPr="00BE3085">
        <w:rPr>
          <w:color w:val="000000"/>
          <w:lang w:val="en-US"/>
        </w:rPr>
        <w:t>)</w:t>
      </w:r>
    </w:p>
    <w:p w14:paraId="695851D4" w14:textId="53697A0E" w:rsidR="0000292F" w:rsidRPr="00A7475B" w:rsidRDefault="00204691" w:rsidP="00D47BD5">
      <w:pPr>
        <w:jc w:val="both"/>
        <w:rPr>
          <w:b/>
          <w:color w:val="000000" w:themeColor="text1"/>
          <w:lang w:val="en-US"/>
        </w:rPr>
      </w:pPr>
      <w:r w:rsidRPr="00A7475B">
        <w:rPr>
          <w:color w:val="000000" w:themeColor="text1"/>
          <w:lang w:val="en-US"/>
        </w:rPr>
        <w:t xml:space="preserve">This character refers to the flaps that is present beyond the last pair of appendages. </w:t>
      </w:r>
      <w:r w:rsidR="0000292F" w:rsidRPr="00A7475B">
        <w:rPr>
          <w:color w:val="000000" w:themeColor="text1"/>
          <w:lang w:val="en-US"/>
        </w:rPr>
        <w:t xml:space="preserve"> </w:t>
      </w:r>
      <w:r w:rsidRPr="00A7475B">
        <w:rPr>
          <w:color w:val="000000" w:themeColor="text1"/>
          <w:lang w:val="en-US"/>
        </w:rPr>
        <w:t xml:space="preserve">This can be observed in </w:t>
      </w:r>
      <w:proofErr w:type="spellStart"/>
      <w:r w:rsidR="0000292F" w:rsidRPr="00A7475B">
        <w:rPr>
          <w:i/>
          <w:color w:val="000000" w:themeColor="text1"/>
          <w:lang w:val="en-US"/>
        </w:rPr>
        <w:t>Jianshanopodia</w:t>
      </w:r>
      <w:proofErr w:type="spellEnd"/>
      <w:r w:rsidR="0000292F" w:rsidRPr="00A7475B">
        <w:rPr>
          <w:i/>
          <w:color w:val="000000" w:themeColor="text1"/>
          <w:lang w:val="en-US"/>
        </w:rPr>
        <w:t xml:space="preserve"> </w:t>
      </w:r>
      <w:sdt>
        <w:sdtPr>
          <w:rPr>
            <w:iCs/>
            <w:color w:val="000000"/>
            <w:lang w:val="en-US"/>
          </w:rPr>
          <w:tag w:val="MENDELEY_CITATION_v3_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"/>
          <w:id w:val="-264467932"/>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6)</w:t>
          </w:r>
        </w:sdtContent>
      </w:sdt>
      <w:r w:rsidR="0000292F" w:rsidRPr="00A7475B">
        <w:rPr>
          <w:color w:val="000000" w:themeColor="text1"/>
          <w:lang w:val="en-US"/>
        </w:rPr>
        <w:t xml:space="preserve">, </w:t>
      </w:r>
      <w:proofErr w:type="spellStart"/>
      <w:r w:rsidR="0000292F" w:rsidRPr="00A7475B">
        <w:rPr>
          <w:i/>
          <w:color w:val="000000" w:themeColor="text1"/>
          <w:lang w:val="en-US"/>
        </w:rPr>
        <w:t>Opabinia</w:t>
      </w:r>
      <w:proofErr w:type="spellEnd"/>
      <w:r w:rsidR="0000292F" w:rsidRPr="00A7475B">
        <w:rPr>
          <w:i/>
          <w:color w:val="000000" w:themeColor="text1"/>
          <w:lang w:val="en-US"/>
        </w:rPr>
        <w:t xml:space="preserve"> </w:t>
      </w:r>
      <w:sdt>
        <w:sdtPr>
          <w:rPr>
            <w:color w:val="000000"/>
            <w:lang w:val="en-US"/>
          </w:rPr>
          <w:tag w:val="MENDELEY_CITATION_v3_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"/>
          <w:id w:val="2118718278"/>
          <w:placeholder>
            <w:docPart w:val="DefaultPlaceholder_-1854013440"/>
          </w:placeholder>
        </w:sdtPr>
        <w:sdtContent>
          <w:r w:rsidR="00651AF7" w:rsidRPr="00651AF7">
            <w:rPr>
              <w:color w:val="000000"/>
              <w:lang w:val="en-US"/>
            </w:rPr>
            <w:t>(Budd 1996; Budd and Daley 2012)</w:t>
          </w:r>
        </w:sdtContent>
      </w:sdt>
      <w:r w:rsidR="00A7475B" w:rsidRPr="00A7475B">
        <w:rPr>
          <w:color w:val="000000" w:themeColor="text1"/>
          <w:lang w:val="en-US"/>
        </w:rPr>
        <w:t xml:space="preserve">, </w:t>
      </w:r>
      <w:r w:rsidR="0000292F" w:rsidRPr="00A7475B">
        <w:rPr>
          <w:color w:val="000000" w:themeColor="text1"/>
          <w:lang w:val="en-US"/>
        </w:rPr>
        <w:t xml:space="preserve">some </w:t>
      </w:r>
      <w:proofErr w:type="spellStart"/>
      <w:r w:rsidR="0000292F" w:rsidRPr="00A7475B">
        <w:rPr>
          <w:color w:val="000000" w:themeColor="text1"/>
          <w:lang w:val="en-US"/>
        </w:rPr>
        <w:t>radiodontans</w:t>
      </w:r>
      <w:proofErr w:type="spellEnd"/>
      <w:r w:rsidR="0000292F" w:rsidRPr="00A7475B">
        <w:rPr>
          <w:color w:val="000000" w:themeColor="text1"/>
          <w:lang w:val="en-US"/>
        </w:rPr>
        <w:t xml:space="preserve"> </w:t>
      </w:r>
      <w:r w:rsidR="00A7475B" w:rsidRPr="00A7475B">
        <w:rPr>
          <w:color w:val="000000" w:themeColor="text1"/>
          <w:lang w:val="en-US"/>
        </w:rPr>
        <w:t xml:space="preserve"> </w:t>
      </w:r>
      <w:sdt>
        <w:sdtPr>
          <w:rPr>
            <w:color w:val="000000"/>
            <w:lang w:val="en-US"/>
          </w:rPr>
          <w:tag w:val="MENDELEY_CITATION_v3_eyJjaXRhdGlvbklEIjoiTUVOREVMRVlfQ0lUQVRJT05fNWQ2MDQyY2MtYzE4Ni00MzE0LWFkN2EtZDRhNTNkZWVhZWVh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
          <w:id w:val="-1155372967"/>
          <w:placeholder>
            <w:docPart w:val="DefaultPlaceholder_-1854013440"/>
          </w:placeholder>
        </w:sdtPr>
        <w:sdtContent>
          <w:r w:rsidR="00651AF7" w:rsidRPr="00651AF7">
            <w:rPr>
              <w:rFonts w:eastAsia="Times New Roman"/>
              <w:color w:val="000000"/>
            </w:rPr>
            <w:t xml:space="preserve">(Daley </w:t>
          </w:r>
          <w:r w:rsidR="00651AF7" w:rsidRPr="00651AF7">
            <w:rPr>
              <w:rFonts w:eastAsia="Times New Roman"/>
              <w:i/>
              <w:iCs/>
              <w:color w:val="000000"/>
            </w:rPr>
            <w:t>et al.</w:t>
          </w:r>
          <w:r w:rsidR="00651AF7" w:rsidRPr="00651AF7">
            <w:rPr>
              <w:rFonts w:eastAsia="Times New Roman"/>
              <w:color w:val="000000"/>
            </w:rPr>
            <w:t xml:space="preserve"> 2009; Daley and Edgecombe 2014)</w:t>
          </w:r>
        </w:sdtContent>
      </w:sdt>
      <w:r w:rsidR="0000292F" w:rsidRPr="00A7475B">
        <w:rPr>
          <w:color w:val="000000" w:themeColor="text1"/>
          <w:lang w:val="en-US"/>
        </w:rPr>
        <w:t xml:space="preserve">, and </w:t>
      </w:r>
      <w:proofErr w:type="spellStart"/>
      <w:r w:rsidR="0000292F" w:rsidRPr="00A7475B">
        <w:rPr>
          <w:color w:val="000000" w:themeColor="text1"/>
          <w:lang w:val="en-US"/>
        </w:rPr>
        <w:t>fuxianhuiids</w:t>
      </w:r>
      <w:proofErr w:type="spellEnd"/>
      <w:r w:rsidR="0000292F" w:rsidRPr="00A7475B">
        <w:rPr>
          <w:color w:val="000000" w:themeColor="text1"/>
          <w:lang w:val="en-US"/>
        </w:rPr>
        <w:t xml:space="preserve"> </w:t>
      </w:r>
      <w:sdt>
        <w:sdtPr>
          <w:rPr>
            <w:color w:val="000000"/>
            <w:lang w:val="en-US"/>
          </w:rPr>
          <w:tag w:val="MENDELEY_CITATION_v3_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"/>
          <w:id w:val="541869054"/>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3)</w:t>
          </w:r>
        </w:sdtContent>
      </w:sdt>
      <w:r w:rsidRPr="00A7475B">
        <w:rPr>
          <w:color w:val="000000" w:themeColor="text1"/>
          <w:lang w:val="en-US"/>
        </w:rPr>
        <w:t>.</w:t>
      </w:r>
    </w:p>
    <w:p w14:paraId="7C482507" w14:textId="77777777" w:rsidR="0000292F" w:rsidRDefault="0000292F" w:rsidP="00D47BD5">
      <w:pPr>
        <w:jc w:val="both"/>
        <w:rPr>
          <w:lang w:val="en-US"/>
        </w:rPr>
      </w:pPr>
    </w:p>
    <w:p w14:paraId="76F6863C" w14:textId="77777777" w:rsidR="00B060E9" w:rsidRPr="00BE3085" w:rsidRDefault="00B060E9" w:rsidP="00D47BD5">
      <w:pPr>
        <w:pStyle w:val="Transformationseries"/>
        <w:spacing w:line="360" w:lineRule="auto"/>
        <w:jc w:val="both"/>
        <w:rPr>
          <w:rFonts w:ascii="Times New Roman" w:hAnsi="Times New Roman"/>
          <w:color w:val="000000"/>
          <w:lang w:val="en-US"/>
        </w:rPr>
      </w:pPr>
      <w:r w:rsidRPr="00BE3085">
        <w:rPr>
          <w:rFonts w:ascii="Times New Roman" w:hAnsi="Times New Roman"/>
          <w:color w:val="000000"/>
          <w:lang w:val="en-US"/>
        </w:rPr>
        <w:lastRenderedPageBreak/>
        <w:t>Claws on posterior</w:t>
      </w:r>
      <w:r w:rsidR="00EB3245" w:rsidRPr="00BE3085">
        <w:rPr>
          <w:rFonts w:ascii="Times New Roman" w:hAnsi="Times New Roman"/>
          <w:color w:val="000000"/>
          <w:lang w:val="en-US"/>
        </w:rPr>
        <w:t xml:space="preserve"> </w:t>
      </w:r>
      <w:proofErr w:type="spellStart"/>
      <w:r w:rsidR="00EB3245" w:rsidRPr="00BE3085">
        <w:rPr>
          <w:rFonts w:ascii="Times New Roman" w:hAnsi="Times New Roman"/>
          <w:color w:val="000000"/>
          <w:lang w:val="en-US"/>
        </w:rPr>
        <w:t>lobopodous</w:t>
      </w:r>
      <w:proofErr w:type="spellEnd"/>
      <w:r w:rsidRPr="00BE3085">
        <w:rPr>
          <w:rFonts w:ascii="Times New Roman" w:hAnsi="Times New Roman"/>
          <w:color w:val="000000"/>
          <w:lang w:val="en-US"/>
        </w:rPr>
        <w:t xml:space="preserve"> </w:t>
      </w:r>
      <w:r w:rsidR="004F4088" w:rsidRPr="00BE3085">
        <w:rPr>
          <w:rFonts w:ascii="Times New Roman" w:hAnsi="Times New Roman"/>
          <w:color w:val="000000"/>
          <w:lang w:val="en-US"/>
        </w:rPr>
        <w:t xml:space="preserve">appendages </w:t>
      </w:r>
      <w:r w:rsidR="009B72BA" w:rsidRPr="00BE3085">
        <w:rPr>
          <w:rFonts w:ascii="Times New Roman" w:hAnsi="Times New Roman"/>
          <w:color w:val="000000"/>
          <w:lang w:val="en-US"/>
        </w:rPr>
        <w:t>directed</w:t>
      </w:r>
      <w:r w:rsidR="004F4088" w:rsidRPr="00BE3085">
        <w:rPr>
          <w:rFonts w:ascii="Times New Roman" w:hAnsi="Times New Roman"/>
          <w:color w:val="000000"/>
          <w:lang w:val="en-US"/>
        </w:rPr>
        <w:t xml:space="preserve"> anteri</w:t>
      </w:r>
      <w:r w:rsidR="002B5974" w:rsidRPr="00BE3085">
        <w:rPr>
          <w:rFonts w:ascii="Times New Roman" w:hAnsi="Times New Roman"/>
          <w:color w:val="000000"/>
          <w:lang w:val="en-US"/>
        </w:rPr>
        <w:t>ad</w:t>
      </w:r>
      <w:r w:rsidRPr="00BE3085">
        <w:rPr>
          <w:rFonts w:ascii="Times New Roman" w:hAnsi="Times New Roman"/>
          <w:color w:val="000000"/>
          <w:lang w:val="en-US"/>
        </w:rPr>
        <w:t xml:space="preserve"> </w:t>
      </w:r>
    </w:p>
    <w:p w14:paraId="6A8892D2" w14:textId="77777777" w:rsidR="00B060E9" w:rsidRPr="00BE3085" w:rsidRDefault="00B060E9" w:rsidP="00D47BD5">
      <w:pPr>
        <w:pStyle w:val="Tokendescription"/>
        <w:rPr>
          <w:color w:val="000000"/>
          <w:lang w:val="en-US"/>
        </w:rPr>
      </w:pPr>
      <w:r w:rsidRPr="00BE3085">
        <w:rPr>
          <w:color w:val="000000"/>
          <w:lang w:val="en-US"/>
        </w:rPr>
        <w:t xml:space="preserve">(0) </w:t>
      </w:r>
      <w:r w:rsidR="002B5974" w:rsidRPr="00BE3085">
        <w:rPr>
          <w:color w:val="000000"/>
          <w:lang w:val="en-US"/>
        </w:rPr>
        <w:t>normal orientation</w:t>
      </w:r>
      <w:r w:rsidR="009B72BA" w:rsidRPr="00BE3085">
        <w:rPr>
          <w:color w:val="000000"/>
          <w:lang w:val="en-US"/>
        </w:rPr>
        <w:t xml:space="preserve"> (claws pointing </w:t>
      </w:r>
      <w:proofErr w:type="spellStart"/>
      <w:r w:rsidR="009B72BA" w:rsidRPr="00BE3085">
        <w:rPr>
          <w:color w:val="000000"/>
          <w:lang w:val="en-US"/>
        </w:rPr>
        <w:t>posteriad</w:t>
      </w:r>
      <w:proofErr w:type="spellEnd"/>
      <w:r w:rsidR="009B72BA" w:rsidRPr="00BE3085">
        <w:rPr>
          <w:color w:val="000000"/>
          <w:lang w:val="en-US"/>
        </w:rPr>
        <w:t>)</w:t>
      </w:r>
    </w:p>
    <w:p w14:paraId="14757934" w14:textId="77777777" w:rsidR="00B060E9" w:rsidRPr="00BE3085" w:rsidRDefault="00B060E9" w:rsidP="00D47BD5">
      <w:pPr>
        <w:pStyle w:val="Tokendescription"/>
        <w:rPr>
          <w:color w:val="000000"/>
          <w:lang w:val="en-US"/>
        </w:rPr>
      </w:pPr>
      <w:r w:rsidRPr="00BE3085">
        <w:rPr>
          <w:color w:val="000000"/>
          <w:lang w:val="en-US"/>
        </w:rPr>
        <w:t xml:space="preserve">(1) </w:t>
      </w:r>
      <w:r w:rsidR="002B5974" w:rsidRPr="00BE3085">
        <w:rPr>
          <w:color w:val="000000"/>
          <w:lang w:val="en-US"/>
        </w:rPr>
        <w:t>rotated anteriad</w:t>
      </w:r>
    </w:p>
    <w:p w14:paraId="79B77D7A" w14:textId="77777777" w:rsidR="00356DA9" w:rsidRPr="00BE3085" w:rsidRDefault="00CC5946" w:rsidP="00D47BD5">
      <w:pPr>
        <w:pStyle w:val="Tokendescription"/>
        <w:rPr>
          <w:color w:val="000000"/>
          <w:lang w:val="en-US"/>
        </w:rPr>
      </w:pPr>
      <w:r w:rsidRPr="00BE3085">
        <w:rPr>
          <w:color w:val="000000"/>
          <w:lang w:val="en-US"/>
        </w:rPr>
        <w:t>(–)</w:t>
      </w:r>
      <w:r w:rsidR="00356DA9" w:rsidRPr="00BE3085">
        <w:rPr>
          <w:color w:val="000000"/>
          <w:lang w:val="en-US"/>
        </w:rPr>
        <w:t xml:space="preserve"> </w:t>
      </w:r>
      <w:r w:rsidR="00F23568" w:rsidRPr="00BE3085">
        <w:rPr>
          <w:color w:val="000000"/>
          <w:lang w:val="en-US"/>
        </w:rPr>
        <w:t xml:space="preserve">inapplicable: </w:t>
      </w:r>
      <w:r w:rsidR="00356DA9" w:rsidRPr="00BE3085">
        <w:rPr>
          <w:color w:val="000000"/>
          <w:lang w:val="en-US"/>
        </w:rPr>
        <w:t xml:space="preserve">appendages </w:t>
      </w:r>
      <w:r w:rsidR="00495BC9" w:rsidRPr="00BE3085">
        <w:rPr>
          <w:color w:val="000000"/>
          <w:lang w:val="en-US"/>
        </w:rPr>
        <w:t xml:space="preserve">lack </w:t>
      </w:r>
      <w:r w:rsidR="00E75A98" w:rsidRPr="00BE3085">
        <w:rPr>
          <w:color w:val="000000"/>
          <w:lang w:val="en-US"/>
        </w:rPr>
        <w:t xml:space="preserve">terminal </w:t>
      </w:r>
      <w:r w:rsidR="00495BC9" w:rsidRPr="00BE3085">
        <w:rPr>
          <w:color w:val="000000"/>
          <w:lang w:val="en-US"/>
        </w:rPr>
        <w:t>claws (</w:t>
      </w:r>
      <w:r w:rsidR="009D3885" w:rsidRPr="00BE3085">
        <w:rPr>
          <w:color w:val="000000"/>
          <w:lang w:val="en-US"/>
        </w:rPr>
        <w:t>Character</w:t>
      </w:r>
      <w:r w:rsidR="00495BC9" w:rsidRPr="00BE3085">
        <w:rPr>
          <w:color w:val="000000"/>
          <w:lang w:val="en-US"/>
        </w:rPr>
        <w:t xml:space="preserve"> </w:t>
      </w:r>
      <w:r w:rsidR="00147E09" w:rsidRPr="00BE3085">
        <w:rPr>
          <w:color w:val="000000"/>
          <w:lang w:val="en-US"/>
        </w:rPr>
        <w:t>56</w:t>
      </w:r>
      <w:r w:rsidR="00495BC9" w:rsidRPr="00BE3085">
        <w:rPr>
          <w:color w:val="000000"/>
          <w:lang w:val="en-US"/>
        </w:rPr>
        <w:t>)</w:t>
      </w:r>
      <w:r w:rsidR="003E11D5" w:rsidRPr="00BE3085">
        <w:rPr>
          <w:color w:val="000000"/>
          <w:lang w:val="en-US"/>
        </w:rPr>
        <w:t xml:space="preserve"> and</w:t>
      </w:r>
      <w:r w:rsidR="00C46ECF" w:rsidRPr="00BE3085">
        <w:rPr>
          <w:color w:val="000000"/>
          <w:lang w:val="en-US"/>
        </w:rPr>
        <w:t xml:space="preserve"> </w:t>
      </w:r>
      <w:r w:rsidR="007D268B" w:rsidRPr="00BE3085">
        <w:rPr>
          <w:color w:val="000000"/>
          <w:lang w:val="en-US"/>
        </w:rPr>
        <w:t xml:space="preserve">appendages not </w:t>
      </w:r>
      <w:proofErr w:type="spellStart"/>
      <w:r w:rsidR="007D268B" w:rsidRPr="00BE3085">
        <w:rPr>
          <w:color w:val="000000"/>
          <w:lang w:val="en-US"/>
        </w:rPr>
        <w:t>lobopodous</w:t>
      </w:r>
      <w:proofErr w:type="spellEnd"/>
      <w:r w:rsidR="007D268B" w:rsidRPr="00BE3085">
        <w:rPr>
          <w:color w:val="000000"/>
          <w:lang w:val="en-US"/>
        </w:rPr>
        <w:t xml:space="preserve"> (Character 8)</w:t>
      </w:r>
      <w:r w:rsidR="007C2C8B" w:rsidRPr="00BE3085">
        <w:rPr>
          <w:color w:val="000000"/>
          <w:lang w:val="en-US"/>
        </w:rPr>
        <w:t xml:space="preserve"> </w:t>
      </w:r>
    </w:p>
    <w:p w14:paraId="0F55BD5D" w14:textId="6DADF3DF" w:rsidR="00B060E9" w:rsidRPr="009F2105" w:rsidRDefault="00FD2084" w:rsidP="00D47BD5">
      <w:pPr>
        <w:jc w:val="both"/>
        <w:rPr>
          <w:strike/>
          <w:color w:val="FF0000"/>
          <w:lang w:val="en-US"/>
        </w:rPr>
      </w:pPr>
      <w:r w:rsidRPr="003E4A65">
        <w:rPr>
          <w:lang w:val="en-US"/>
        </w:rPr>
        <w:t>The last pair of legs</w:t>
      </w:r>
      <w:r w:rsidR="008B6790" w:rsidRPr="003E4A65">
        <w:rPr>
          <w:lang w:val="en-US"/>
        </w:rPr>
        <w:t xml:space="preserve"> are rotated anteriad in tardigrades</w:t>
      </w:r>
      <w:r w:rsidR="006155AE">
        <w:rPr>
          <w:lang w:val="en-US"/>
        </w:rPr>
        <w:t xml:space="preserve"> </w:t>
      </w:r>
      <w:sdt>
        <w:sdtPr>
          <w:rPr>
            <w:color w:val="000000"/>
            <w:lang w:val="en-US"/>
          </w:rPr>
          <w:tag w:val="MENDELEY_CITATION_v3_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"/>
          <w:id w:val="699587858"/>
          <w:placeholder>
            <w:docPart w:val="DefaultPlaceholder_-1854013440"/>
          </w:placeholder>
        </w:sdtPr>
        <w:sdtContent>
          <w:r w:rsidR="00651AF7" w:rsidRPr="00651AF7">
            <w:rPr>
              <w:rFonts w:eastAsia="Times New Roman"/>
              <w:color w:val="000000"/>
            </w:rPr>
            <w:t xml:space="preserve">(Marchioro </w:t>
          </w:r>
          <w:r w:rsidR="00651AF7" w:rsidRPr="00651AF7">
            <w:rPr>
              <w:rFonts w:eastAsia="Times New Roman"/>
              <w:i/>
              <w:iCs/>
              <w:color w:val="000000"/>
            </w:rPr>
            <w:t>et al.</w:t>
          </w:r>
          <w:r w:rsidR="00651AF7" w:rsidRPr="00651AF7">
            <w:rPr>
              <w:rFonts w:eastAsia="Times New Roman"/>
              <w:color w:val="000000"/>
            </w:rPr>
            <w:t xml:space="preserve"> 2013)</w:t>
          </w:r>
        </w:sdtContent>
      </w:sdt>
      <w:r w:rsidR="006155AE">
        <w:rPr>
          <w:lang w:val="en-US"/>
        </w:rPr>
        <w:t>,</w:t>
      </w:r>
      <w:r w:rsidR="008B6790" w:rsidRPr="003E4A65">
        <w:rPr>
          <w:lang w:val="en-US"/>
        </w:rPr>
        <w:t xml:space="preserve"> </w:t>
      </w:r>
      <w:proofErr w:type="spellStart"/>
      <w:r w:rsidR="00B060E9" w:rsidRPr="003E4A65">
        <w:rPr>
          <w:i/>
          <w:lang w:val="en-US"/>
        </w:rPr>
        <w:t>Aysheaia</w:t>
      </w:r>
      <w:proofErr w:type="spellEnd"/>
      <w:r w:rsidR="00B060E9" w:rsidRPr="003E4A65">
        <w:rPr>
          <w:i/>
          <w:lang w:val="en-US"/>
        </w:rPr>
        <w:t xml:space="preserve"> </w:t>
      </w:r>
      <w:sdt>
        <w:sdtPr>
          <w:rPr>
            <w:color w:val="000000"/>
            <w:lang w:val="en-US"/>
          </w:rPr>
          <w:tag w:val="MENDELEY_CITATION_v3_eyJjaXRhdGlvbklEIjoiTUVOREVMRVlfQ0lUQVRJT05fYmQ1ZDIyNWMtN2ViNy00OTcyLWIwMjItMWQwYzM3NThmNTQ4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
          <w:id w:val="2024356173"/>
          <w:placeholder>
            <w:docPart w:val="DefaultPlaceholder_-1854013440"/>
          </w:placeholder>
        </w:sdtPr>
        <w:sdtContent>
          <w:r w:rsidR="00651AF7" w:rsidRPr="00651AF7">
            <w:rPr>
              <w:color w:val="000000"/>
              <w:lang w:val="en-US"/>
            </w:rPr>
            <w:t>(Whittington 1978)</w:t>
          </w:r>
        </w:sdtContent>
      </w:sdt>
      <w:r w:rsidR="006155AE">
        <w:rPr>
          <w:color w:val="000000"/>
          <w:lang w:val="en-US"/>
        </w:rPr>
        <w:t>,</w:t>
      </w:r>
      <w:r w:rsidR="00B060E9" w:rsidRPr="003E4A65">
        <w:rPr>
          <w:lang w:val="en-US"/>
        </w:rPr>
        <w:t xml:space="preserve"> </w:t>
      </w:r>
      <w:proofErr w:type="spellStart"/>
      <w:r w:rsidR="00906CD8" w:rsidRPr="003E4A65">
        <w:rPr>
          <w:i/>
          <w:lang w:val="en-US"/>
        </w:rPr>
        <w:t>Onychodictyon</w:t>
      </w:r>
      <w:proofErr w:type="spellEnd"/>
      <w:r w:rsidR="00B060E9" w:rsidRPr="003E4A65">
        <w:rPr>
          <w:i/>
          <w:lang w:val="en-US"/>
        </w:rPr>
        <w:t xml:space="preserve"> ferox </w:t>
      </w:r>
      <w:sdt>
        <w:sdtPr>
          <w:rPr>
            <w:color w:val="000000"/>
            <w:lang w:val="en-US"/>
          </w:rPr>
          <w:tag w:val="MENDELEY_CITATION_v3_eyJjaXRhdGlvbklEIjoiTUVOREVMRVlfQ0lUQVRJT05fZTY0YzJhMmQtYWE1Ni00OGYzLWE2NmQtOGYzMjM3OWI2ZDRl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456725945"/>
          <w:placeholder>
            <w:docPart w:val="DefaultPlaceholder_-1854013440"/>
          </w:placeholder>
        </w:sdtPr>
        <w:sdtContent>
          <w:r w:rsidR="00651AF7" w:rsidRPr="00651AF7">
            <w:rPr>
              <w:color w:val="000000"/>
              <w:lang w:val="en-US"/>
            </w:rPr>
            <w:t>(Ou, Shu and Mayer 2012)</w:t>
          </w:r>
        </w:sdtContent>
      </w:sdt>
      <w:r w:rsidR="006155AE">
        <w:rPr>
          <w:color w:val="000000"/>
          <w:lang w:val="en-US"/>
        </w:rPr>
        <w:t xml:space="preserve">, </w:t>
      </w:r>
      <w:r w:rsidR="005705B0" w:rsidRPr="003E4A65">
        <w:rPr>
          <w:lang w:val="en-US"/>
        </w:rPr>
        <w:t xml:space="preserve">but not in </w:t>
      </w:r>
      <w:proofErr w:type="spellStart"/>
      <w:r w:rsidR="005705B0" w:rsidRPr="003E4A65">
        <w:rPr>
          <w:i/>
          <w:lang w:val="en-US"/>
        </w:rPr>
        <w:t>Cardiodictyon</w:t>
      </w:r>
      <w:proofErr w:type="spellEnd"/>
      <w:r w:rsidR="005705B0" w:rsidRPr="003E4A65">
        <w:rPr>
          <w:lang w:val="en-US"/>
        </w:rPr>
        <w:t xml:space="preserve">, </w:t>
      </w:r>
      <w:proofErr w:type="spellStart"/>
      <w:r w:rsidR="005705B0" w:rsidRPr="003E4A65">
        <w:rPr>
          <w:i/>
          <w:lang w:val="en-US"/>
        </w:rPr>
        <w:t>Hallucigenia</w:t>
      </w:r>
      <w:proofErr w:type="spellEnd"/>
      <w:r w:rsidR="005705B0" w:rsidRPr="003E4A65">
        <w:rPr>
          <w:lang w:val="en-US"/>
        </w:rPr>
        <w:t xml:space="preserve"> </w:t>
      </w:r>
      <w:r w:rsidR="005705B0" w:rsidRPr="003E4A65">
        <w:rPr>
          <w:i/>
          <w:lang w:val="en-US"/>
        </w:rPr>
        <w:t>fortis</w:t>
      </w:r>
      <w:r w:rsidR="005705B0" w:rsidRPr="003E4A65">
        <w:rPr>
          <w:lang w:val="en-US"/>
        </w:rPr>
        <w:t xml:space="preserve"> or </w:t>
      </w:r>
      <w:proofErr w:type="spellStart"/>
      <w:r w:rsidR="005705B0" w:rsidRPr="003E4A65">
        <w:rPr>
          <w:i/>
          <w:lang w:val="en-US"/>
        </w:rPr>
        <w:t>Microdictyon</w:t>
      </w:r>
      <w:proofErr w:type="spellEnd"/>
      <w:r w:rsidR="005705B0" w:rsidRPr="003E4A65">
        <w:rPr>
          <w:lang w:val="en-US"/>
        </w:rPr>
        <w:t xml:space="preserve"> </w:t>
      </w:r>
      <w:sdt>
        <w:sdtPr>
          <w:rPr>
            <w:color w:val="000000"/>
            <w:lang w:val="en-US"/>
          </w:rPr>
          <w:tag w:val="MENDELEY_CITATION_v3_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"/>
          <w:id w:val="1825306193"/>
          <w:placeholder>
            <w:docPart w:val="DefaultPlaceholder_-1854013440"/>
          </w:placeholder>
        </w:sdtPr>
        <w:sdtContent>
          <w:r w:rsidR="00651AF7" w:rsidRPr="00651AF7">
            <w:rPr>
              <w:color w:val="000000"/>
              <w:lang w:val="en-US"/>
            </w:rPr>
            <w:t>(Hou and Bergström 1995)</w:t>
          </w:r>
        </w:sdtContent>
      </w:sdt>
      <w:r w:rsidR="006155AE">
        <w:rPr>
          <w:color w:val="000000"/>
          <w:lang w:val="en-US"/>
        </w:rPr>
        <w:t xml:space="preserve">. </w:t>
      </w:r>
      <w:r w:rsidR="00B64C85" w:rsidRPr="003E4A65">
        <w:rPr>
          <w:lang w:val="en-US"/>
        </w:rPr>
        <w:t xml:space="preserve">Although Liu </w:t>
      </w:r>
      <w:r w:rsidR="00B64C85" w:rsidRPr="003E4A65">
        <w:rPr>
          <w:i/>
          <w:lang w:val="en-US"/>
        </w:rPr>
        <w:t xml:space="preserve">et al. </w:t>
      </w:r>
      <w:r w:rsidR="00B64C85" w:rsidRPr="003E4A65">
        <w:rPr>
          <w:lang w:val="en-US"/>
        </w:rPr>
        <w:t xml:space="preserve">(2008) </w:t>
      </w:r>
      <w:sdt>
        <w:sdtPr>
          <w:rPr>
            <w:color w:val="000000"/>
            <w:lang w:val="en-US"/>
          </w:rPr>
          <w:tag w:val="MENDELEY_CITATION_v3_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"/>
          <w:id w:val="-1281867639"/>
          <w:placeholder>
            <w:docPart w:val="DefaultPlaceholder_-1854013440"/>
          </w:placeholder>
        </w:sdtPr>
        <w:sdtContent>
          <w:r w:rsidR="00651AF7" w:rsidRPr="00651AF7">
            <w:rPr>
              <w:rFonts w:eastAsia="Times New Roman"/>
              <w:color w:val="000000"/>
            </w:rPr>
            <w:t xml:space="preserve">(Liu </w:t>
          </w:r>
          <w:r w:rsidR="00651AF7" w:rsidRPr="00651AF7">
            <w:rPr>
              <w:rFonts w:eastAsia="Times New Roman"/>
              <w:i/>
              <w:iCs/>
              <w:color w:val="000000"/>
            </w:rPr>
            <w:t>et al.</w:t>
          </w:r>
          <w:r w:rsidR="00651AF7" w:rsidRPr="00651AF7">
            <w:rPr>
              <w:rFonts w:eastAsia="Times New Roman"/>
              <w:color w:val="000000"/>
            </w:rPr>
            <w:t xml:space="preserve"> 2008)</w:t>
          </w:r>
        </w:sdtContent>
      </w:sdt>
      <w:r w:rsidR="006155AE">
        <w:rPr>
          <w:color w:val="000000"/>
          <w:lang w:val="en-US"/>
        </w:rPr>
        <w:t xml:space="preserve"> </w:t>
      </w:r>
      <w:r w:rsidR="00B64C85" w:rsidRPr="003E4A65">
        <w:rPr>
          <w:lang w:val="en-US"/>
        </w:rPr>
        <w:t>report that the claws on the 8</w:t>
      </w:r>
      <w:r w:rsidR="005139BF" w:rsidRPr="003E4A65">
        <w:rPr>
          <w:lang w:val="en-US"/>
        </w:rPr>
        <w:t>th</w:t>
      </w:r>
      <w:r w:rsidR="00B64C85" w:rsidRPr="003E4A65">
        <w:rPr>
          <w:lang w:val="en-US"/>
        </w:rPr>
        <w:t xml:space="preserve"> leg of a specimen of </w:t>
      </w:r>
      <w:r w:rsidR="00B64C85" w:rsidRPr="003E4A65">
        <w:rPr>
          <w:i/>
          <w:lang w:val="en-US"/>
        </w:rPr>
        <w:t xml:space="preserve">O. </w:t>
      </w:r>
      <w:proofErr w:type="spellStart"/>
      <w:r w:rsidR="00B64C85" w:rsidRPr="003E4A65">
        <w:rPr>
          <w:i/>
          <w:lang w:val="en-US"/>
        </w:rPr>
        <w:t>gracilis</w:t>
      </w:r>
      <w:proofErr w:type="spellEnd"/>
      <w:r w:rsidR="00B64C85" w:rsidRPr="003E4A65">
        <w:rPr>
          <w:lang w:val="en-US"/>
        </w:rPr>
        <w:t xml:space="preserve"> point in opposite directions, this refers to the fact that the two claws within the same limb are orientated in such a conformation, rather than suggesting that the claws point anteriad </w:t>
      </w:r>
      <w:r w:rsidR="0039077B" w:rsidRPr="003E4A65">
        <w:rPr>
          <w:lang w:val="en-US"/>
        </w:rPr>
        <w:t>relative to the other clawed appendages.</w:t>
      </w:r>
      <w:r w:rsidR="005705B0" w:rsidRPr="003E4A65">
        <w:rPr>
          <w:lang w:val="en-US"/>
        </w:rPr>
        <w:t xml:space="preserve"> </w:t>
      </w:r>
      <w:proofErr w:type="spellStart"/>
      <w:r w:rsidR="005705B0" w:rsidRPr="003E4A65">
        <w:rPr>
          <w:i/>
          <w:lang w:val="en-US"/>
        </w:rPr>
        <w:t>Hallucigenia</w:t>
      </w:r>
      <w:proofErr w:type="spellEnd"/>
      <w:r w:rsidR="005705B0" w:rsidRPr="003E4A65">
        <w:rPr>
          <w:lang w:val="en-US"/>
        </w:rPr>
        <w:t xml:space="preserve"> </w:t>
      </w:r>
      <w:r w:rsidR="005705B0" w:rsidRPr="003E4A65">
        <w:rPr>
          <w:i/>
          <w:lang w:val="en-US"/>
        </w:rPr>
        <w:t>sparsa</w:t>
      </w:r>
      <w:r w:rsidR="005705B0" w:rsidRPr="003E4A65">
        <w:rPr>
          <w:lang w:val="en-US"/>
        </w:rPr>
        <w:t xml:space="preserve"> is coded as </w:t>
      </w:r>
      <w:r w:rsidR="004D66C0" w:rsidRPr="003E4A65">
        <w:rPr>
          <w:lang w:val="en-US"/>
        </w:rPr>
        <w:t>uncertain</w:t>
      </w:r>
      <w:r w:rsidR="005705B0" w:rsidRPr="003E4A65">
        <w:rPr>
          <w:lang w:val="en-US"/>
        </w:rPr>
        <w:t xml:space="preserve"> owing to the poor preservation of its posterior end.</w:t>
      </w:r>
      <w:r w:rsidR="00B060E9" w:rsidRPr="003E4A65">
        <w:rPr>
          <w:lang w:val="en-US"/>
        </w:rPr>
        <w:t xml:space="preserve"> </w:t>
      </w:r>
    </w:p>
    <w:p w14:paraId="674E5EFE" w14:textId="77777777" w:rsidR="00B060E9" w:rsidRDefault="00746971" w:rsidP="00D47BD5">
      <w:pPr>
        <w:pStyle w:val="Heading2"/>
        <w:jc w:val="both"/>
        <w:rPr>
          <w:rFonts w:ascii="Times New Roman" w:hAnsi="Times New Roman"/>
          <w:color w:val="000000"/>
          <w:lang w:val="en-US"/>
        </w:rPr>
      </w:pPr>
      <w:r>
        <w:rPr>
          <w:rFonts w:ascii="Times New Roman" w:hAnsi="Times New Roman"/>
          <w:color w:val="000000"/>
          <w:lang w:val="en-US"/>
        </w:rPr>
        <w:t>Soft tissue organization</w:t>
      </w:r>
    </w:p>
    <w:p w14:paraId="449F17AE" w14:textId="77777777" w:rsidR="00F32624" w:rsidRDefault="00F32624" w:rsidP="00D47BD5">
      <w:pPr>
        <w:pStyle w:val="Transformationseries"/>
        <w:spacing w:line="360" w:lineRule="auto"/>
        <w:rPr>
          <w:color w:val="000000"/>
          <w:sz w:val="24"/>
          <w:szCs w:val="24"/>
        </w:rPr>
      </w:pPr>
      <w:r>
        <w:rPr>
          <w:color w:val="000000"/>
          <w:sz w:val="24"/>
          <w:szCs w:val="24"/>
        </w:rPr>
        <w:t>Dorsal heart</w:t>
      </w:r>
    </w:p>
    <w:p w14:paraId="265C4D26" w14:textId="77777777" w:rsidR="00F32624" w:rsidRDefault="00F32624" w:rsidP="00D47BD5">
      <w:pPr>
        <w:pStyle w:val="Tokendescription"/>
        <w:tabs>
          <w:tab w:val="left" w:pos="6133"/>
        </w:tabs>
        <w:rPr>
          <w:color w:val="000000"/>
          <w:lang w:val="en-US"/>
        </w:rPr>
      </w:pPr>
      <w:r>
        <w:rPr>
          <w:color w:val="000000"/>
          <w:lang w:val="en-US"/>
        </w:rPr>
        <w:t xml:space="preserve">(0) absent </w:t>
      </w:r>
      <w:r>
        <w:rPr>
          <w:color w:val="000000"/>
          <w:lang w:val="en-US"/>
        </w:rPr>
        <w:tab/>
      </w:r>
    </w:p>
    <w:p w14:paraId="3E08639A" w14:textId="77777777" w:rsidR="00F32624" w:rsidRDefault="00F32624" w:rsidP="00D47BD5">
      <w:pPr>
        <w:pStyle w:val="Tokendescription"/>
        <w:rPr>
          <w:color w:val="000000"/>
          <w:lang w:val="en-US"/>
        </w:rPr>
      </w:pPr>
      <w:r>
        <w:rPr>
          <w:color w:val="000000"/>
          <w:lang w:val="en-US"/>
        </w:rPr>
        <w:t xml:space="preserve">(1) present </w:t>
      </w:r>
    </w:p>
    <w:p w14:paraId="62E1D8A5" w14:textId="738DA963" w:rsidR="00F32624" w:rsidRDefault="00F32624" w:rsidP="00D47BD5">
      <w:pPr>
        <w:rPr>
          <w:rFonts w:eastAsia="Times New Roman"/>
          <w:color w:val="000000"/>
        </w:rPr>
      </w:pPr>
      <w:r>
        <w:rPr>
          <w:rFonts w:eastAsia="Times New Roman"/>
          <w:color w:val="000000"/>
        </w:rPr>
        <w:t xml:space="preserve">See character 86 in Yang </w:t>
      </w:r>
      <w:r>
        <w:rPr>
          <w:rFonts w:eastAsia="Times New Roman"/>
          <w:i/>
          <w:color w:val="000000"/>
        </w:rPr>
        <w:t>et al.</w:t>
      </w:r>
      <w:r w:rsidR="00346805">
        <w:rPr>
          <w:rFonts w:eastAsia="Times New Roman"/>
          <w:color w:val="000000"/>
        </w:rPr>
        <w:t xml:space="preserve"> </w:t>
      </w:r>
      <w:sdt>
        <w:sdtPr>
          <w:rPr>
            <w:rFonts w:eastAsia="Times New Roman"/>
            <w:color w:val="000000"/>
          </w:rPr>
          <w:tag w:val="MENDELEY_CITATION_v3_eyJjaXRhdGlvbklEIjoiTUVOREVMRVlfQ0lUQVRJT05fNmQ2ZmIwODYtNDczOC00NzY1LThkNDEtODdjNjA1ZGI5N2Qw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1704054157"/>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202AA7">
        <w:rPr>
          <w:rFonts w:eastAsia="Times New Roman"/>
          <w:color w:val="000000"/>
        </w:rPr>
        <w:t>.</w:t>
      </w:r>
    </w:p>
    <w:p w14:paraId="0D4119A5" w14:textId="77777777" w:rsidR="00F32624" w:rsidRDefault="00F32624" w:rsidP="00D47BD5">
      <w:pPr>
        <w:pStyle w:val="Transformationseries"/>
        <w:spacing w:after="0" w:line="360" w:lineRule="auto"/>
        <w:rPr>
          <w:color w:val="000000"/>
          <w:sz w:val="24"/>
          <w:szCs w:val="24"/>
        </w:rPr>
      </w:pPr>
      <w:r>
        <w:rPr>
          <w:color w:val="000000"/>
          <w:sz w:val="24"/>
          <w:szCs w:val="24"/>
        </w:rPr>
        <w:t>Dorsal condensed brain</w:t>
      </w:r>
    </w:p>
    <w:p w14:paraId="15819168" w14:textId="77777777" w:rsidR="00F32624" w:rsidRDefault="00F32624" w:rsidP="00D47BD5">
      <w:pPr>
        <w:pStyle w:val="Tokendescription"/>
        <w:rPr>
          <w:color w:val="000000"/>
          <w:lang w:val="en-US"/>
        </w:rPr>
      </w:pPr>
      <w:r>
        <w:rPr>
          <w:color w:val="000000"/>
          <w:lang w:val="en-US"/>
        </w:rPr>
        <w:t>(0) absent</w:t>
      </w:r>
    </w:p>
    <w:p w14:paraId="26B3FAAE" w14:textId="77777777" w:rsidR="00F32624" w:rsidRDefault="00F32624" w:rsidP="00D47BD5">
      <w:pPr>
        <w:pStyle w:val="Tokendescription"/>
        <w:rPr>
          <w:color w:val="000000"/>
          <w:lang w:val="en-US"/>
        </w:rPr>
      </w:pPr>
      <w:r>
        <w:rPr>
          <w:color w:val="000000"/>
          <w:lang w:val="en-US"/>
        </w:rPr>
        <w:t>(1) present</w:t>
      </w:r>
    </w:p>
    <w:p w14:paraId="61A4AC04" w14:textId="5AF0263A" w:rsidR="00F32624" w:rsidRDefault="00F32624" w:rsidP="00D47BD5">
      <w:pPr>
        <w:rPr>
          <w:rFonts w:eastAsia="Times New Roman"/>
          <w:color w:val="000000"/>
        </w:rPr>
      </w:pPr>
      <w:r>
        <w:rPr>
          <w:rFonts w:eastAsia="Times New Roman"/>
          <w:color w:val="000000"/>
        </w:rPr>
        <w:t xml:space="preserve">See character 82 in Yang </w:t>
      </w:r>
      <w:r>
        <w:rPr>
          <w:rFonts w:eastAsia="Times New Roman"/>
          <w:i/>
          <w:color w:val="000000"/>
        </w:rPr>
        <w:t>et al.</w:t>
      </w:r>
      <w:r>
        <w:rPr>
          <w:color w:val="000000"/>
        </w:rPr>
        <w:t xml:space="preserve"> </w:t>
      </w:r>
      <w:sdt>
        <w:sdtPr>
          <w:rPr>
            <w:rFonts w:eastAsia="Times New Roman"/>
            <w:color w:val="000000"/>
          </w:rPr>
          <w:tag w:val="MENDELEY_CITATION_v3_eyJjaXRhdGlvbklEIjoiTUVOREVMRVlfQ0lUQVRJT05fZThhOWI5N2QtYzFjNC00MTE0LThjNzktZmI3N2IxMWRhYjkz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
          <w:id w:val="807054097"/>
          <w:placeholder>
            <w:docPart w:val="D15BAD7508DB434D895C06EA566A60F1"/>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5)</w:t>
          </w:r>
        </w:sdtContent>
      </w:sdt>
      <w:r w:rsidR="00202AA7">
        <w:rPr>
          <w:rFonts w:eastAsia="Times New Roman"/>
          <w:color w:val="000000"/>
        </w:rPr>
        <w:t>.</w:t>
      </w:r>
    </w:p>
    <w:p w14:paraId="0568083F" w14:textId="77777777" w:rsidR="00F32624" w:rsidRDefault="00F32624" w:rsidP="00D47BD5">
      <w:pPr>
        <w:pStyle w:val="Transformationseries"/>
        <w:spacing w:line="360" w:lineRule="auto"/>
        <w:rPr>
          <w:i/>
          <w:color w:val="000000"/>
          <w:sz w:val="24"/>
          <w:szCs w:val="24"/>
        </w:rPr>
      </w:pPr>
      <w:r>
        <w:rPr>
          <w:color w:val="000000"/>
          <w:sz w:val="24"/>
          <w:szCs w:val="24"/>
        </w:rPr>
        <w:lastRenderedPageBreak/>
        <w:t>Number of neuromeres integrated into the dorsal condensed brain</w:t>
      </w:r>
    </w:p>
    <w:p w14:paraId="031116DB" w14:textId="77777777" w:rsidR="00F32624" w:rsidRDefault="00F32624" w:rsidP="00D47BD5">
      <w:pPr>
        <w:pStyle w:val="Tokendescription"/>
        <w:rPr>
          <w:color w:val="000000"/>
          <w:lang w:val="en-US"/>
        </w:rPr>
      </w:pPr>
      <w:r>
        <w:rPr>
          <w:color w:val="000000"/>
          <w:lang w:val="en-US"/>
        </w:rPr>
        <w:t xml:space="preserve">(0) one </w:t>
      </w:r>
    </w:p>
    <w:p w14:paraId="41A68B5A" w14:textId="77777777" w:rsidR="00F32624" w:rsidRDefault="00F32624" w:rsidP="00D47BD5">
      <w:pPr>
        <w:pStyle w:val="Tokendescription"/>
        <w:rPr>
          <w:color w:val="000000"/>
          <w:lang w:val="en-US"/>
        </w:rPr>
      </w:pPr>
      <w:r>
        <w:rPr>
          <w:color w:val="000000"/>
          <w:lang w:val="en-US"/>
        </w:rPr>
        <w:t>(1) two</w:t>
      </w:r>
    </w:p>
    <w:p w14:paraId="2D3CD397" w14:textId="77777777" w:rsidR="00F32624" w:rsidRDefault="00F32624" w:rsidP="00D47BD5">
      <w:pPr>
        <w:pStyle w:val="Tokendescription"/>
        <w:rPr>
          <w:color w:val="000000"/>
          <w:lang w:val="en-US"/>
        </w:rPr>
      </w:pPr>
      <w:r>
        <w:rPr>
          <w:color w:val="000000"/>
          <w:lang w:val="en-US"/>
        </w:rPr>
        <w:t xml:space="preserve">(2) three </w:t>
      </w:r>
    </w:p>
    <w:p w14:paraId="118E14CF" w14:textId="77777777" w:rsidR="00F32624" w:rsidRDefault="00F32624" w:rsidP="00D47BD5">
      <w:pPr>
        <w:pStyle w:val="Tokendescription"/>
        <w:rPr>
          <w:color w:val="000000"/>
          <w:lang w:val="en-US"/>
        </w:rPr>
      </w:pPr>
      <w:r>
        <w:rPr>
          <w:color w:val="000000"/>
          <w:lang w:val="en-US"/>
        </w:rPr>
        <w:t xml:space="preserve">(–) inapplicable: dorsal </w:t>
      </w:r>
      <w:r w:rsidRPr="00BE3085">
        <w:rPr>
          <w:color w:val="000000"/>
          <w:lang w:val="en-US"/>
        </w:rPr>
        <w:t xml:space="preserve">condensed brain (Character </w:t>
      </w:r>
      <w:r w:rsidR="007D268B" w:rsidRPr="00BE3085">
        <w:rPr>
          <w:color w:val="000000"/>
          <w:lang w:val="en-US"/>
        </w:rPr>
        <w:t>7</w:t>
      </w:r>
      <w:r w:rsidR="007A39C4" w:rsidRPr="00BE3085">
        <w:rPr>
          <w:color w:val="000000"/>
          <w:lang w:val="en-US"/>
        </w:rPr>
        <w:t>2</w:t>
      </w:r>
      <w:r w:rsidRPr="00BE3085">
        <w:rPr>
          <w:color w:val="000000"/>
          <w:lang w:val="en-US"/>
        </w:rPr>
        <w:t>)</w:t>
      </w:r>
      <w:r>
        <w:rPr>
          <w:color w:val="000000"/>
          <w:lang w:val="en-US"/>
        </w:rPr>
        <w:t xml:space="preserve"> absent</w:t>
      </w:r>
    </w:p>
    <w:p w14:paraId="12C11195" w14:textId="1118BC4C" w:rsidR="00F32624" w:rsidRPr="009011AE" w:rsidRDefault="00F32624" w:rsidP="00D47BD5">
      <w:pPr>
        <w:jc w:val="both"/>
        <w:rPr>
          <w:color w:val="000000" w:themeColor="text1"/>
        </w:rPr>
      </w:pPr>
      <w:r w:rsidRPr="009011AE">
        <w:rPr>
          <w:rFonts w:eastAsia="Times New Roman"/>
          <w:color w:val="000000" w:themeColor="text1"/>
        </w:rPr>
        <w:t xml:space="preserve">See character 83 in Yang </w:t>
      </w:r>
      <w:r w:rsidRPr="009011AE">
        <w:rPr>
          <w:rFonts w:eastAsia="Times New Roman"/>
          <w:i/>
          <w:color w:val="000000" w:themeColor="text1"/>
        </w:rPr>
        <w:t>et al.</w:t>
      </w:r>
      <w:r w:rsidR="00ED5316" w:rsidRPr="009011AE">
        <w:rPr>
          <w:rFonts w:eastAsia="Times New Roman"/>
          <w:i/>
          <w:color w:val="000000" w:themeColor="text1"/>
        </w:rPr>
        <w:t xml:space="preserve"> </w:t>
      </w:r>
      <w:sdt>
        <w:sdtPr>
          <w:rPr>
            <w:color w:val="000000"/>
          </w:rPr>
          <w:tag w:val="MENDELEY_CITATION_v3_eyJjaXRhdGlvbklEIjoiTUVOREVMRVlfQ0lUQVRJT05fNDkxMzNmNzItNjlkYS00OWVkLWEwNjktOWMzYWNmYzBhMTlm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
          <w:id w:val="600996057"/>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6)</w:t>
          </w:r>
        </w:sdtContent>
      </w:sdt>
      <w:r w:rsidRPr="009011AE">
        <w:rPr>
          <w:rFonts w:eastAsia="Times New Roman"/>
          <w:color w:val="000000" w:themeColor="text1"/>
        </w:rPr>
        <w:t xml:space="preserve">. </w:t>
      </w:r>
      <w:r w:rsidRPr="009011AE">
        <w:rPr>
          <w:rFonts w:eastAsia="Times New Roman"/>
          <w:i/>
          <w:color w:val="000000" w:themeColor="text1"/>
        </w:rPr>
        <w:t xml:space="preserve">Limulus </w:t>
      </w:r>
      <w:r w:rsidRPr="009011AE">
        <w:rPr>
          <w:rFonts w:eastAsia="Times New Roman"/>
          <w:color w:val="000000" w:themeColor="text1"/>
        </w:rPr>
        <w:t xml:space="preserve">and </w:t>
      </w:r>
      <w:r w:rsidRPr="009011AE">
        <w:rPr>
          <w:rFonts w:eastAsia="Times New Roman"/>
          <w:i/>
          <w:color w:val="000000" w:themeColor="text1"/>
        </w:rPr>
        <w:t xml:space="preserve">Triops </w:t>
      </w:r>
      <w:r w:rsidRPr="009011AE">
        <w:rPr>
          <w:rFonts w:eastAsia="Times New Roman"/>
          <w:color w:val="000000" w:themeColor="text1"/>
        </w:rPr>
        <w:t xml:space="preserve">are scored as having three brain neuromeres based on ample neurological data on these model organisms </w:t>
      </w:r>
      <w:sdt>
        <w:sdtPr>
          <w:rPr>
            <w:rFonts w:eastAsia="Times New Roman"/>
            <w:color w:val="000000"/>
          </w:rPr>
          <w:tag w:val="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"/>
          <w:id w:val="1541556670"/>
          <w:placeholder>
            <w:docPart w:val="DefaultPlaceholder_-1854013440"/>
          </w:placeholder>
        </w:sdtPr>
        <w:sdtContent>
          <w:r w:rsidR="00651AF7" w:rsidRPr="00651AF7">
            <w:rPr>
              <w:rFonts w:eastAsia="Times New Roman"/>
              <w:color w:val="000000"/>
            </w:rPr>
            <w:t>(</w:t>
          </w:r>
          <w:proofErr w:type="spellStart"/>
          <w:r w:rsidR="00651AF7" w:rsidRPr="00651AF7">
            <w:rPr>
              <w:rFonts w:eastAsia="Times New Roman"/>
              <w:color w:val="000000"/>
            </w:rPr>
            <w:t>Mittmann</w:t>
          </w:r>
          <w:proofErr w:type="spellEnd"/>
          <w:r w:rsidR="00651AF7" w:rsidRPr="00651AF7">
            <w:rPr>
              <w:rFonts w:eastAsia="Times New Roman"/>
              <w:color w:val="000000"/>
            </w:rPr>
            <w:t xml:space="preserve"> and Scholtz 2003; </w:t>
          </w:r>
          <w:proofErr w:type="spellStart"/>
          <w:r w:rsidR="00651AF7" w:rsidRPr="00651AF7">
            <w:rPr>
              <w:rFonts w:eastAsia="Times New Roman"/>
              <w:color w:val="000000"/>
            </w:rPr>
            <w:t>Harzsch</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05; Fritsch and Richter 2010)</w:t>
          </w:r>
        </w:sdtContent>
      </w:sdt>
      <w:r w:rsidR="00B7593F" w:rsidRPr="009011AE">
        <w:rPr>
          <w:color w:val="000000" w:themeColor="text1"/>
        </w:rPr>
        <w:t>.</w:t>
      </w:r>
    </w:p>
    <w:p w14:paraId="13CC4671" w14:textId="77777777" w:rsidR="00F32624" w:rsidRDefault="00F32624" w:rsidP="00D47BD5">
      <w:pPr>
        <w:pStyle w:val="Transformationseries"/>
        <w:spacing w:line="360" w:lineRule="auto"/>
        <w:rPr>
          <w:color w:val="000000"/>
          <w:sz w:val="24"/>
          <w:szCs w:val="24"/>
        </w:rPr>
      </w:pPr>
      <w:r>
        <w:rPr>
          <w:color w:val="000000"/>
          <w:sz w:val="24"/>
          <w:szCs w:val="24"/>
        </w:rPr>
        <w:t>Mouth innervation relative to brain neuromeres</w:t>
      </w:r>
    </w:p>
    <w:p w14:paraId="1EB71134" w14:textId="77777777" w:rsidR="00F32624" w:rsidRDefault="00F32624" w:rsidP="00D47BD5">
      <w:pPr>
        <w:pStyle w:val="Tokendescription"/>
        <w:rPr>
          <w:color w:val="000000"/>
          <w:lang w:val="en-US"/>
        </w:rPr>
      </w:pPr>
      <w:r>
        <w:rPr>
          <w:color w:val="000000"/>
          <w:lang w:val="en-US"/>
        </w:rPr>
        <w:t xml:space="preserve">(0) </w:t>
      </w:r>
      <w:proofErr w:type="spellStart"/>
      <w:r>
        <w:rPr>
          <w:color w:val="000000"/>
          <w:lang w:val="en-US"/>
        </w:rPr>
        <w:t>protocerebral</w:t>
      </w:r>
      <w:proofErr w:type="spellEnd"/>
      <w:r>
        <w:rPr>
          <w:color w:val="000000"/>
          <w:lang w:val="en-US"/>
        </w:rPr>
        <w:t xml:space="preserve"> innervation</w:t>
      </w:r>
    </w:p>
    <w:p w14:paraId="701BBB8C" w14:textId="77777777" w:rsidR="00F32624" w:rsidRDefault="00F32624" w:rsidP="00D47BD5">
      <w:pPr>
        <w:pStyle w:val="Tokendescription"/>
        <w:rPr>
          <w:color w:val="000000"/>
          <w:lang w:val="en-US"/>
        </w:rPr>
      </w:pPr>
      <w:r>
        <w:rPr>
          <w:color w:val="000000"/>
          <w:lang w:val="en-US"/>
        </w:rPr>
        <w:t xml:space="preserve">(1) </w:t>
      </w:r>
      <w:proofErr w:type="spellStart"/>
      <w:r>
        <w:rPr>
          <w:color w:val="000000"/>
          <w:lang w:val="en-US"/>
        </w:rPr>
        <w:t>deutocerebral</w:t>
      </w:r>
      <w:proofErr w:type="spellEnd"/>
      <w:r>
        <w:rPr>
          <w:color w:val="000000"/>
          <w:lang w:val="en-US"/>
        </w:rPr>
        <w:t xml:space="preserve"> innervation</w:t>
      </w:r>
    </w:p>
    <w:p w14:paraId="72F6EAE2" w14:textId="77777777" w:rsidR="00F32624" w:rsidRDefault="00F32624" w:rsidP="00D47BD5">
      <w:pPr>
        <w:pStyle w:val="Tokendescription"/>
        <w:rPr>
          <w:color w:val="000000"/>
          <w:lang w:val="en-US"/>
        </w:rPr>
      </w:pPr>
      <w:r>
        <w:rPr>
          <w:color w:val="000000"/>
          <w:lang w:val="en-US"/>
        </w:rPr>
        <w:t>(2) tritocerebral innervation</w:t>
      </w:r>
    </w:p>
    <w:p w14:paraId="059DD837" w14:textId="77777777" w:rsidR="00F32624" w:rsidRDefault="00F32624" w:rsidP="00D47BD5">
      <w:pPr>
        <w:pStyle w:val="Tokendescription"/>
        <w:rPr>
          <w:color w:val="000000"/>
          <w:lang w:val="en-US"/>
        </w:rPr>
      </w:pPr>
      <w:r>
        <w:rPr>
          <w:color w:val="000000"/>
          <w:lang w:val="en-US"/>
        </w:rPr>
        <w:t>(3) innervation from multiple neuromeres</w:t>
      </w:r>
    </w:p>
    <w:p w14:paraId="137C700E" w14:textId="77777777" w:rsidR="00F32624" w:rsidRDefault="00F32624" w:rsidP="00D47BD5">
      <w:pPr>
        <w:pStyle w:val="Tokendescription"/>
        <w:rPr>
          <w:color w:val="000000"/>
          <w:lang w:val="en-US"/>
        </w:rPr>
      </w:pPr>
      <w:r>
        <w:rPr>
          <w:color w:val="000000"/>
          <w:lang w:val="en-US"/>
        </w:rPr>
        <w:t xml:space="preserve">(–) inapplicable: condensed dorsal </w:t>
      </w:r>
      <w:r w:rsidRPr="00207CF7">
        <w:rPr>
          <w:color w:val="000000" w:themeColor="text1"/>
          <w:lang w:val="en-US"/>
        </w:rPr>
        <w:t xml:space="preserve">brain (Character </w:t>
      </w:r>
      <w:r w:rsidR="007D268B" w:rsidRPr="00207CF7">
        <w:rPr>
          <w:color w:val="000000" w:themeColor="text1"/>
          <w:lang w:val="en-US"/>
        </w:rPr>
        <w:t>7</w:t>
      </w:r>
      <w:r w:rsidR="002C46C0" w:rsidRPr="00207CF7">
        <w:rPr>
          <w:color w:val="000000" w:themeColor="text1"/>
          <w:lang w:val="en-US"/>
        </w:rPr>
        <w:t>2</w:t>
      </w:r>
      <w:r w:rsidRPr="00207CF7">
        <w:rPr>
          <w:color w:val="000000" w:themeColor="text1"/>
          <w:lang w:val="en-US"/>
        </w:rPr>
        <w:t>) absent</w:t>
      </w:r>
    </w:p>
    <w:p w14:paraId="27E373CC" w14:textId="4432C831" w:rsidR="00F32624" w:rsidRDefault="00F32624" w:rsidP="00D47BD5">
      <w:pPr>
        <w:rPr>
          <w:color w:val="000000"/>
        </w:rPr>
      </w:pPr>
      <w:r>
        <w:rPr>
          <w:rFonts w:eastAsia="Times New Roman"/>
          <w:color w:val="000000"/>
        </w:rPr>
        <w:t>See character</w:t>
      </w:r>
      <w:r w:rsidR="00EF12F4">
        <w:rPr>
          <w:rFonts w:eastAsia="Times New Roman"/>
          <w:color w:val="000000"/>
        </w:rPr>
        <w:t xml:space="preserve"> 84</w:t>
      </w:r>
      <w:r w:rsidR="00172253" w:rsidRPr="00172253">
        <w:rPr>
          <w:rFonts w:eastAsia="Times New Roman"/>
          <w:color w:val="FF0000"/>
        </w:rPr>
        <w:t xml:space="preserve"> </w:t>
      </w:r>
      <w:r>
        <w:rPr>
          <w:rFonts w:eastAsia="Times New Roman"/>
          <w:color w:val="000000"/>
        </w:rPr>
        <w:t xml:space="preserve">in Yang </w:t>
      </w:r>
      <w:r>
        <w:rPr>
          <w:rFonts w:eastAsia="Times New Roman"/>
          <w:i/>
          <w:color w:val="000000"/>
        </w:rPr>
        <w:t>et al</w:t>
      </w:r>
      <w:r>
        <w:rPr>
          <w:rFonts w:eastAsia="Times New Roman"/>
          <w:i/>
          <w:color w:val="000000"/>
          <w:vertAlign w:val="superscript"/>
        </w:rPr>
        <w:t>.</w:t>
      </w:r>
      <w:r>
        <w:rPr>
          <w:color w:val="000000"/>
        </w:rPr>
        <w:t xml:space="preserve"> </w:t>
      </w:r>
      <w:sdt>
        <w:sdtPr>
          <w:rPr>
            <w:color w:val="000000"/>
          </w:rPr>
          <w:tag w:val="MENDELEY_CITATION_v3_eyJjaXRhdGlvbklEIjoiTUVOREVMRVlfQ0lUQVRJT05fMjE4MjU3NWQtOTJjOC00OTJiLTg3ZWMtOWNkY2Q4OWNlZjE1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
          <w:id w:val="918058554"/>
          <w:placeholder>
            <w:docPart w:val="90774D17E639AD43978F8DC1EEF332A3"/>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6)</w:t>
          </w:r>
        </w:sdtContent>
      </w:sdt>
      <w:r w:rsidR="009011AE">
        <w:rPr>
          <w:color w:val="000000"/>
        </w:rPr>
        <w:t>.</w:t>
      </w:r>
    </w:p>
    <w:p w14:paraId="432E5853" w14:textId="5D01239D" w:rsidR="00E27816" w:rsidRDefault="00E27816" w:rsidP="00E27816">
      <w:pPr>
        <w:pStyle w:val="Transformationseries"/>
      </w:pPr>
      <w:r>
        <w:t>General organization of ventral nerve cord</w:t>
      </w:r>
    </w:p>
    <w:p w14:paraId="57ED97B5" w14:textId="3B59E567" w:rsidR="00E27816" w:rsidRPr="00E27816" w:rsidRDefault="00E27816" w:rsidP="00E27816">
      <w:pPr>
        <w:rPr>
          <w:i/>
          <w:iCs/>
          <w:lang w:val="en-CA" w:eastAsia="en-US"/>
        </w:rPr>
      </w:pPr>
      <w:r w:rsidRPr="00E27816">
        <w:rPr>
          <w:i/>
          <w:iCs/>
          <w:lang w:val="en-CA" w:eastAsia="en-US"/>
        </w:rPr>
        <w:t>(0) unpaired</w:t>
      </w:r>
    </w:p>
    <w:p w14:paraId="78189BD2" w14:textId="12152626" w:rsidR="00E27816" w:rsidRPr="00E27816" w:rsidRDefault="00E27816" w:rsidP="00E27816">
      <w:pPr>
        <w:spacing w:after="240"/>
        <w:rPr>
          <w:i/>
          <w:iCs/>
          <w:lang w:val="en-CA" w:eastAsia="en-US"/>
        </w:rPr>
      </w:pPr>
      <w:r w:rsidRPr="00E27816">
        <w:rPr>
          <w:i/>
          <w:iCs/>
          <w:lang w:val="en-CA" w:eastAsia="en-US"/>
        </w:rPr>
        <w:t>(1) paired</w:t>
      </w:r>
    </w:p>
    <w:p w14:paraId="5963D52D" w14:textId="3E0E3FDC" w:rsidR="00E27816" w:rsidRPr="00E27816" w:rsidRDefault="00E27816" w:rsidP="00E27816">
      <w:pPr>
        <w:jc w:val="both"/>
        <w:rPr>
          <w:lang w:val="en-CA" w:eastAsia="en-US"/>
        </w:rPr>
      </w:pPr>
      <w:r>
        <w:rPr>
          <w:lang w:val="en-CA" w:eastAsia="en-US"/>
        </w:rPr>
        <w:t xml:space="preserve">See character 85 in Yang et al </w:t>
      </w:r>
      <w:sdt>
        <w:sdtPr>
          <w:rPr>
            <w:color w:val="000000"/>
            <w:lang w:val="en-CA" w:eastAsia="en-US"/>
          </w:rPr>
          <w:tag w:val="MENDELEY_CITATION_v3_eyJjaXRhdGlvbklEIjoiTUVOREVMRVlfQ0lUQVRJT05fNTAyZjZlMWQtNTIxZS00YzYxLTlmYmQtNDBkYzE5YzUyMTkz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
          <w:id w:val="-523709704"/>
          <w:placeholder>
            <w:docPart w:val="DefaultPlaceholder_-1854013440"/>
          </w:placeholder>
        </w:sdtPr>
        <w:sdtContent>
          <w:r w:rsidRPr="00E27816">
            <w:rPr>
              <w:rFonts w:eastAsia="Times New Roman"/>
              <w:color w:val="000000"/>
            </w:rPr>
            <w:t xml:space="preserve">(Yang </w:t>
          </w:r>
          <w:r w:rsidRPr="00E27816">
            <w:rPr>
              <w:rFonts w:eastAsia="Times New Roman"/>
              <w:i/>
              <w:iCs/>
              <w:color w:val="000000"/>
            </w:rPr>
            <w:t>et al.</w:t>
          </w:r>
          <w:r w:rsidRPr="00E27816">
            <w:rPr>
              <w:rFonts w:eastAsia="Times New Roman"/>
              <w:color w:val="000000"/>
            </w:rPr>
            <w:t xml:space="preserve"> 2016)</w:t>
          </w:r>
        </w:sdtContent>
      </w:sdt>
      <w:r>
        <w:rPr>
          <w:color w:val="000000"/>
          <w:lang w:val="en-CA" w:eastAsia="en-US"/>
        </w:rPr>
        <w:t xml:space="preserve">. </w:t>
      </w:r>
      <w:proofErr w:type="spellStart"/>
      <w:r w:rsidRPr="0055061C">
        <w:rPr>
          <w:i/>
          <w:iCs/>
          <w:color w:val="000000"/>
          <w:lang w:val="en-CA" w:eastAsia="en-US"/>
        </w:rPr>
        <w:t>Ottoia</w:t>
      </w:r>
      <w:proofErr w:type="spellEnd"/>
      <w:r>
        <w:rPr>
          <w:color w:val="000000"/>
          <w:lang w:val="en-CA" w:eastAsia="en-US"/>
        </w:rPr>
        <w:t xml:space="preserve"> was coded as unpaired based on its recent redescription and comparison to extant priapulids </w:t>
      </w:r>
      <w:sdt>
        <w:sdtPr>
          <w:rPr>
            <w:color w:val="000000"/>
            <w:lang w:val="en-CA" w:eastAsia="en-US"/>
          </w:rPr>
          <w:tag w:val="MENDELEY_CITATION_v3_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"/>
          <w:id w:val="-920710904"/>
          <w:placeholder>
            <w:docPart w:val="DefaultPlaceholder_-1854013440"/>
          </w:placeholder>
        </w:sdtPr>
        <w:sdtContent>
          <w:r w:rsidRPr="00E27816">
            <w:rPr>
              <w:rFonts w:eastAsia="Times New Roman"/>
              <w:color w:val="000000"/>
            </w:rPr>
            <w:t xml:space="preserve">(Wang </w:t>
          </w:r>
          <w:r w:rsidRPr="00E27816">
            <w:rPr>
              <w:rFonts w:eastAsia="Times New Roman"/>
              <w:i/>
              <w:iCs/>
              <w:color w:val="000000"/>
            </w:rPr>
            <w:t>et al.</w:t>
          </w:r>
          <w:r w:rsidRPr="00E27816">
            <w:rPr>
              <w:rFonts w:eastAsia="Times New Roman"/>
              <w:color w:val="000000"/>
            </w:rPr>
            <w:t xml:space="preserve"> 2025)</w:t>
          </w:r>
        </w:sdtContent>
      </w:sdt>
      <w:r>
        <w:rPr>
          <w:color w:val="000000"/>
          <w:lang w:val="en-CA" w:eastAsia="en-US"/>
        </w:rPr>
        <w:t>.</w:t>
      </w:r>
    </w:p>
    <w:p w14:paraId="602C1D7E" w14:textId="77777777" w:rsidR="00F32624" w:rsidRDefault="00F32624" w:rsidP="00D47BD5">
      <w:pPr>
        <w:pStyle w:val="Transformationseries"/>
        <w:spacing w:line="360" w:lineRule="auto"/>
        <w:rPr>
          <w:color w:val="000000"/>
          <w:sz w:val="24"/>
          <w:szCs w:val="24"/>
        </w:rPr>
      </w:pPr>
      <w:r>
        <w:rPr>
          <w:color w:val="000000"/>
          <w:sz w:val="24"/>
          <w:szCs w:val="24"/>
        </w:rPr>
        <w:t xml:space="preserve">Ventral nerve cord with morphologically discrete condensed </w:t>
      </w:r>
      <w:proofErr w:type="spellStart"/>
      <w:r>
        <w:rPr>
          <w:color w:val="000000"/>
          <w:sz w:val="24"/>
          <w:szCs w:val="24"/>
        </w:rPr>
        <w:t>hemiganglia</w:t>
      </w:r>
      <w:proofErr w:type="spellEnd"/>
      <w:r>
        <w:rPr>
          <w:color w:val="000000"/>
          <w:sz w:val="24"/>
          <w:szCs w:val="24"/>
        </w:rPr>
        <w:t xml:space="preserve"> connected by median commissures</w:t>
      </w:r>
    </w:p>
    <w:p w14:paraId="17744BE2" w14:textId="77777777" w:rsidR="00F32624" w:rsidRDefault="00F32624" w:rsidP="00D47BD5">
      <w:pPr>
        <w:pStyle w:val="Tokendescription"/>
        <w:rPr>
          <w:color w:val="000000"/>
          <w:lang w:val="en-US"/>
        </w:rPr>
      </w:pPr>
      <w:r>
        <w:rPr>
          <w:color w:val="000000"/>
          <w:lang w:val="en-US"/>
        </w:rPr>
        <w:t>(0) absent</w:t>
      </w:r>
    </w:p>
    <w:p w14:paraId="638FE029" w14:textId="77777777" w:rsidR="00F32624" w:rsidRDefault="00F32624" w:rsidP="00D47BD5">
      <w:pPr>
        <w:pStyle w:val="Tokendescription"/>
        <w:rPr>
          <w:color w:val="000000"/>
          <w:lang w:val="en-US"/>
        </w:rPr>
      </w:pPr>
      <w:r>
        <w:rPr>
          <w:color w:val="000000"/>
          <w:lang w:val="en-US"/>
        </w:rPr>
        <w:t>(1) present</w:t>
      </w:r>
    </w:p>
    <w:p w14:paraId="4A5E9E56" w14:textId="79C70874" w:rsidR="00F32624" w:rsidRPr="009348F6" w:rsidRDefault="00F32624" w:rsidP="007623A4">
      <w:pPr>
        <w:jc w:val="both"/>
        <w:rPr>
          <w:rFonts w:eastAsia="Times New Roman"/>
          <w:color w:val="000000" w:themeColor="text1"/>
          <w:vertAlign w:val="subscript"/>
        </w:rPr>
      </w:pPr>
      <w:r w:rsidRPr="009348F6">
        <w:rPr>
          <w:color w:val="000000" w:themeColor="text1"/>
        </w:rPr>
        <w:t xml:space="preserve">Tardigrada and </w:t>
      </w:r>
      <w:proofErr w:type="spellStart"/>
      <w:r w:rsidRPr="009348F6">
        <w:rPr>
          <w:color w:val="000000" w:themeColor="text1"/>
        </w:rPr>
        <w:t>Euarthropoda</w:t>
      </w:r>
      <w:proofErr w:type="spellEnd"/>
      <w:r w:rsidRPr="009348F6">
        <w:rPr>
          <w:color w:val="000000" w:themeColor="text1"/>
        </w:rPr>
        <w:t xml:space="preserve"> have a rope-ladder-like ventral nerve cord with morphologically discrete condensed ganglia</w:t>
      </w:r>
      <w:r w:rsidR="009348F6" w:rsidRPr="009348F6">
        <w:rPr>
          <w:color w:val="000000" w:themeColor="text1"/>
        </w:rPr>
        <w:t xml:space="preserve"> </w:t>
      </w:r>
      <w:sdt>
        <w:sdtPr>
          <w:rPr>
            <w:color w:val="000000"/>
          </w:rPr>
          <w:tag w:val="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"/>
          <w:id w:val="276294693"/>
          <w:placeholder>
            <w:docPart w:val="DefaultPlaceholder_-1854013440"/>
          </w:placeholder>
        </w:sdtPr>
        <w:sdtContent>
          <w:r w:rsidR="00651AF7" w:rsidRPr="00651AF7">
            <w:rPr>
              <w:rFonts w:eastAsia="Times New Roman"/>
              <w:color w:val="000000"/>
            </w:rPr>
            <w:t>(</w:t>
          </w:r>
          <w:proofErr w:type="spellStart"/>
          <w:r w:rsidR="00651AF7" w:rsidRPr="00651AF7">
            <w:rPr>
              <w:rFonts w:eastAsia="Times New Roman"/>
              <w:color w:val="000000"/>
            </w:rPr>
            <w:t>Harzsch</w:t>
          </w:r>
          <w:proofErr w:type="spellEnd"/>
          <w:r w:rsidR="00651AF7" w:rsidRPr="00651AF7">
            <w:rPr>
              <w:rFonts w:eastAsia="Times New Roman"/>
              <w:color w:val="000000"/>
            </w:rPr>
            <w:t xml:space="preserve"> and </w:t>
          </w:r>
          <w:proofErr w:type="spellStart"/>
          <w:r w:rsidR="00651AF7" w:rsidRPr="00651AF7">
            <w:rPr>
              <w:rFonts w:eastAsia="Times New Roman"/>
              <w:color w:val="000000"/>
            </w:rPr>
            <w:t>Waloszek</w:t>
          </w:r>
          <w:proofErr w:type="spellEnd"/>
          <w:r w:rsidR="00651AF7" w:rsidRPr="00651AF7">
            <w:rPr>
              <w:rFonts w:eastAsia="Times New Roman"/>
              <w:color w:val="000000"/>
            </w:rPr>
            <w:t xml:space="preserve"> 2000; </w:t>
          </w:r>
          <w:proofErr w:type="spellStart"/>
          <w:r w:rsidR="00651AF7" w:rsidRPr="00651AF7">
            <w:rPr>
              <w:rFonts w:eastAsia="Times New Roman"/>
              <w:color w:val="000000"/>
            </w:rPr>
            <w:t>Mittmann</w:t>
          </w:r>
          <w:proofErr w:type="spellEnd"/>
          <w:r w:rsidR="00651AF7" w:rsidRPr="00651AF7">
            <w:rPr>
              <w:rFonts w:eastAsia="Times New Roman"/>
              <w:color w:val="000000"/>
            </w:rPr>
            <w:t xml:space="preserve"> and Scholtz 2003; </w:t>
          </w:r>
          <w:proofErr w:type="spellStart"/>
          <w:r w:rsidR="00651AF7" w:rsidRPr="00651AF7">
            <w:rPr>
              <w:rFonts w:eastAsia="Times New Roman"/>
              <w:color w:val="000000"/>
            </w:rPr>
            <w:t>Harzsch</w:t>
          </w:r>
          <w:proofErr w:type="spellEnd"/>
          <w:r w:rsidR="00651AF7" w:rsidRPr="00651AF7">
            <w:rPr>
              <w:rFonts w:eastAsia="Times New Roman"/>
              <w:color w:val="000000"/>
            </w:rPr>
            <w:t xml:space="preserve"> </w:t>
          </w:r>
          <w:r w:rsidR="00651AF7" w:rsidRPr="00651AF7">
            <w:rPr>
              <w:rFonts w:eastAsia="Times New Roman"/>
              <w:i/>
              <w:iCs/>
              <w:color w:val="000000"/>
            </w:rPr>
            <w:t>et al.</w:t>
          </w:r>
          <w:r w:rsidR="00651AF7" w:rsidRPr="00651AF7">
            <w:rPr>
              <w:rFonts w:eastAsia="Times New Roman"/>
              <w:color w:val="000000"/>
            </w:rPr>
            <w:t xml:space="preserve"> 2005; </w:t>
          </w:r>
          <w:r w:rsidR="00651AF7" w:rsidRPr="00651AF7">
            <w:rPr>
              <w:rFonts w:eastAsia="Times New Roman"/>
              <w:color w:val="000000"/>
            </w:rPr>
            <w:lastRenderedPageBreak/>
            <w:t xml:space="preserve">Fritsch and Richter 2010; Richter </w:t>
          </w:r>
          <w:r w:rsidR="00651AF7" w:rsidRPr="00651AF7">
            <w:rPr>
              <w:rFonts w:eastAsia="Times New Roman"/>
              <w:i/>
              <w:iCs/>
              <w:color w:val="000000"/>
            </w:rPr>
            <w:t>et al.</w:t>
          </w:r>
          <w:r w:rsidR="00651AF7" w:rsidRPr="00651AF7">
            <w:rPr>
              <w:rFonts w:eastAsia="Times New Roman"/>
              <w:color w:val="000000"/>
            </w:rPr>
            <w:t xml:space="preserve"> 2010; Persson </w:t>
          </w:r>
          <w:r w:rsidR="00651AF7" w:rsidRPr="00651AF7">
            <w:rPr>
              <w:rFonts w:eastAsia="Times New Roman"/>
              <w:i/>
              <w:iCs/>
              <w:color w:val="000000"/>
            </w:rPr>
            <w:t>et al.</w:t>
          </w:r>
          <w:r w:rsidR="00651AF7" w:rsidRPr="00651AF7">
            <w:rPr>
              <w:rFonts w:eastAsia="Times New Roman"/>
              <w:color w:val="000000"/>
            </w:rPr>
            <w:t xml:space="preserve"> 2012; Schulze, Neves and Schmidt-</w:t>
          </w:r>
          <w:proofErr w:type="spellStart"/>
          <w:r w:rsidR="00651AF7" w:rsidRPr="00651AF7">
            <w:rPr>
              <w:rFonts w:eastAsia="Times New Roman"/>
              <w:color w:val="000000"/>
            </w:rPr>
            <w:t>Rhaesa</w:t>
          </w:r>
          <w:proofErr w:type="spellEnd"/>
          <w:r w:rsidR="00651AF7" w:rsidRPr="00651AF7">
            <w:rPr>
              <w:rFonts w:eastAsia="Times New Roman"/>
              <w:color w:val="000000"/>
            </w:rPr>
            <w:t xml:space="preserve"> 2014; Gross and Mayer 2015)</w:t>
          </w:r>
        </w:sdtContent>
      </w:sdt>
      <w:r w:rsidRPr="009348F6">
        <w:rPr>
          <w:color w:val="000000" w:themeColor="text1"/>
        </w:rPr>
        <w:t xml:space="preserve">, in contrast to the ladder-like ventral nerve cord of </w:t>
      </w:r>
      <w:proofErr w:type="spellStart"/>
      <w:r w:rsidRPr="009348F6">
        <w:rPr>
          <w:color w:val="000000" w:themeColor="text1"/>
        </w:rPr>
        <w:t>Onychophora</w:t>
      </w:r>
      <w:proofErr w:type="spellEnd"/>
      <w:r w:rsidRPr="009348F6">
        <w:rPr>
          <w:color w:val="000000" w:themeColor="text1"/>
        </w:rPr>
        <w:t xml:space="preserve"> </w:t>
      </w:r>
      <w:sdt>
        <w:sdtPr>
          <w:rPr>
            <w:color w:val="000000"/>
          </w:rPr>
          <w:tag w:val="MENDELEY_CITATION_v3_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"/>
          <w:id w:val="513506999"/>
          <w:placeholder>
            <w:docPart w:val="DefaultPlaceholder_-1854013440"/>
          </w:placeholder>
        </w:sdtPr>
        <w:sdtContent>
          <w:r w:rsidR="00651AF7" w:rsidRPr="00651AF7">
            <w:rPr>
              <w:rFonts w:eastAsia="Times New Roman"/>
              <w:color w:val="000000"/>
            </w:rPr>
            <w:t xml:space="preserve">(Mayer </w:t>
          </w:r>
          <w:r w:rsidR="00651AF7" w:rsidRPr="00651AF7">
            <w:rPr>
              <w:rFonts w:eastAsia="Times New Roman"/>
              <w:i/>
              <w:iCs/>
              <w:color w:val="000000"/>
            </w:rPr>
            <w:t>et al.</w:t>
          </w:r>
          <w:r w:rsidR="00651AF7" w:rsidRPr="00651AF7">
            <w:rPr>
              <w:rFonts w:eastAsia="Times New Roman"/>
              <w:color w:val="000000"/>
            </w:rPr>
            <w:t xml:space="preserve"> 2013b)</w:t>
          </w:r>
        </w:sdtContent>
      </w:sdt>
      <w:r w:rsidRPr="009348F6">
        <w:rPr>
          <w:color w:val="000000" w:themeColor="text1"/>
        </w:rPr>
        <w:t xml:space="preserve">. The presence of median commissures has been recently demonstrated in Tardigrada </w:t>
      </w:r>
      <w:sdt>
        <w:sdtPr>
          <w:rPr>
            <w:color w:val="000000"/>
          </w:rPr>
          <w:tag w:val="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"/>
          <w:id w:val="-1165229707"/>
          <w:placeholder>
            <w:docPart w:val="DefaultPlaceholder_-1854013440"/>
          </w:placeholder>
        </w:sdtPr>
        <w:sdtContent>
          <w:r w:rsidR="00651AF7" w:rsidRPr="00651AF7">
            <w:rPr>
              <w:rFonts w:eastAsia="Times New Roman"/>
              <w:color w:val="000000"/>
            </w:rPr>
            <w:t xml:space="preserve">(Mayer </w:t>
          </w:r>
          <w:r w:rsidR="00651AF7" w:rsidRPr="00651AF7">
            <w:rPr>
              <w:rFonts w:eastAsia="Times New Roman"/>
              <w:i/>
              <w:iCs/>
              <w:color w:val="000000"/>
            </w:rPr>
            <w:t>et al.</w:t>
          </w:r>
          <w:r w:rsidR="00651AF7" w:rsidRPr="00651AF7">
            <w:rPr>
              <w:rFonts w:eastAsia="Times New Roman"/>
              <w:color w:val="000000"/>
            </w:rPr>
            <w:t xml:space="preserve"> 2013a, 2013b; Schulze, Neves and Schmidt-</w:t>
          </w:r>
          <w:proofErr w:type="spellStart"/>
          <w:r w:rsidR="00651AF7" w:rsidRPr="00651AF7">
            <w:rPr>
              <w:rFonts w:eastAsia="Times New Roman"/>
              <w:color w:val="000000"/>
            </w:rPr>
            <w:t>Rhaesa</w:t>
          </w:r>
          <w:proofErr w:type="spellEnd"/>
          <w:r w:rsidR="00651AF7" w:rsidRPr="00651AF7">
            <w:rPr>
              <w:rFonts w:eastAsia="Times New Roman"/>
              <w:color w:val="000000"/>
            </w:rPr>
            <w:t xml:space="preserve"> 2014)</w:t>
          </w:r>
        </w:sdtContent>
      </w:sdt>
      <w:r w:rsidRPr="009348F6">
        <w:rPr>
          <w:color w:val="000000" w:themeColor="text1"/>
        </w:rPr>
        <w:t>, and thus suggests that the possession of ganglia and transverse commissures represent fundamentally linked neurological features</w:t>
      </w:r>
      <w:r w:rsidR="003E318A" w:rsidRPr="009348F6">
        <w:rPr>
          <w:color w:val="000000" w:themeColor="text1"/>
        </w:rPr>
        <w:t xml:space="preserve">. </w:t>
      </w:r>
      <w:proofErr w:type="spellStart"/>
      <w:r w:rsidRPr="009348F6">
        <w:rPr>
          <w:color w:val="000000" w:themeColor="text1"/>
        </w:rPr>
        <w:t>Priapulida</w:t>
      </w:r>
      <w:proofErr w:type="spellEnd"/>
      <w:r w:rsidRPr="009348F6">
        <w:rPr>
          <w:color w:val="000000" w:themeColor="text1"/>
        </w:rPr>
        <w:t xml:space="preserve"> have an unpaired nerve cord associated with a net-like system of neural connectives </w:t>
      </w:r>
      <w:sdt>
        <w:sdtPr>
          <w:rPr>
            <w:color w:val="000000"/>
          </w:rPr>
          <w:tag w:val="MENDELEY_CITATION_v3_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"/>
          <w:id w:val="975796675"/>
          <w:placeholder>
            <w:docPart w:val="DefaultPlaceholder_-1854013440"/>
          </w:placeholder>
        </w:sdtPr>
        <w:sdtContent>
          <w:r w:rsidR="00651AF7" w:rsidRPr="00651AF7">
            <w:rPr>
              <w:color w:val="000000"/>
            </w:rPr>
            <w:t>(Rothe and Schmidt-</w:t>
          </w:r>
          <w:proofErr w:type="spellStart"/>
          <w:r w:rsidR="00651AF7" w:rsidRPr="00651AF7">
            <w:rPr>
              <w:color w:val="000000"/>
            </w:rPr>
            <w:t>Rhaesa</w:t>
          </w:r>
          <w:proofErr w:type="spellEnd"/>
          <w:r w:rsidR="00651AF7" w:rsidRPr="00651AF7">
            <w:rPr>
              <w:color w:val="000000"/>
            </w:rPr>
            <w:t xml:space="preserve"> 2010)</w:t>
          </w:r>
        </w:sdtContent>
      </w:sdt>
      <w:r w:rsidRPr="009348F6">
        <w:rPr>
          <w:color w:val="000000" w:themeColor="text1"/>
        </w:rPr>
        <w:t>, and thus this character is scored as absent</w:t>
      </w:r>
      <w:r w:rsidRPr="009348F6">
        <w:rPr>
          <w:rFonts w:eastAsia="Times New Roman"/>
          <w:color w:val="000000" w:themeColor="text1"/>
        </w:rPr>
        <w:t xml:space="preserve">. </w:t>
      </w:r>
      <w:r w:rsidR="002C46C0" w:rsidRPr="009348F6">
        <w:rPr>
          <w:rFonts w:eastAsia="Times New Roman"/>
          <w:color w:val="000000" w:themeColor="text1"/>
        </w:rPr>
        <w:t>Recent</w:t>
      </w:r>
      <w:r w:rsidRPr="009348F6">
        <w:rPr>
          <w:rFonts w:eastAsia="Times New Roman"/>
          <w:color w:val="000000" w:themeColor="text1"/>
        </w:rPr>
        <w:t xml:space="preserve"> data confirms the presence of condensed ganglia in </w:t>
      </w:r>
      <w:r w:rsidRPr="009348F6">
        <w:rPr>
          <w:rFonts w:eastAsia="Times New Roman"/>
          <w:i/>
          <w:color w:val="000000" w:themeColor="text1"/>
        </w:rPr>
        <w:t xml:space="preserve">C. </w:t>
      </w:r>
      <w:proofErr w:type="spellStart"/>
      <w:r w:rsidRPr="009348F6">
        <w:rPr>
          <w:rFonts w:eastAsia="Times New Roman"/>
          <w:i/>
          <w:color w:val="000000" w:themeColor="text1"/>
        </w:rPr>
        <w:t>kunmingensis</w:t>
      </w:r>
      <w:proofErr w:type="spellEnd"/>
      <w:r w:rsidRPr="009348F6">
        <w:rPr>
          <w:color w:val="000000" w:themeColor="text1"/>
        </w:rPr>
        <w:t xml:space="preserve"> </w:t>
      </w:r>
      <w:sdt>
        <w:sdtPr>
          <w:rPr>
            <w:color w:val="000000"/>
          </w:rPr>
          <w:tag w:val="MENDELEY_CITATION_v3_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
          <w:id w:val="-1741937298"/>
          <w:placeholder>
            <w:docPart w:val="DefaultPlaceholder_-1854013440"/>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3, 2016)</w:t>
          </w:r>
        </w:sdtContent>
      </w:sdt>
      <w:r w:rsidR="009348F6" w:rsidRPr="009348F6">
        <w:rPr>
          <w:color w:val="000000" w:themeColor="text1"/>
        </w:rPr>
        <w:t>.</w:t>
      </w:r>
      <w:r w:rsidR="003E318A" w:rsidRPr="009348F6">
        <w:rPr>
          <w:color w:val="000000" w:themeColor="text1"/>
        </w:rPr>
        <w:t xml:space="preserve"> </w:t>
      </w:r>
      <w:r w:rsidRPr="009348F6">
        <w:rPr>
          <w:rFonts w:eastAsia="Times New Roman"/>
          <w:color w:val="000000" w:themeColor="text1"/>
        </w:rPr>
        <w:t xml:space="preserve">The early Cambrian megacheiran </w:t>
      </w:r>
      <w:proofErr w:type="spellStart"/>
      <w:r w:rsidRPr="009348F6">
        <w:rPr>
          <w:rFonts w:eastAsia="Times New Roman"/>
          <w:i/>
          <w:color w:val="000000" w:themeColor="text1"/>
        </w:rPr>
        <w:t>Alalcomenaeus</w:t>
      </w:r>
      <w:proofErr w:type="spellEnd"/>
      <w:r w:rsidRPr="009348F6">
        <w:rPr>
          <w:rFonts w:eastAsia="Times New Roman"/>
          <w:i/>
          <w:color w:val="000000" w:themeColor="text1"/>
        </w:rPr>
        <w:t xml:space="preserve"> </w:t>
      </w:r>
      <w:r w:rsidRPr="009348F6">
        <w:rPr>
          <w:rFonts w:eastAsia="Times New Roman"/>
          <w:color w:val="000000" w:themeColor="text1"/>
        </w:rPr>
        <w:t>sp. also possesses a ventral nerve cord with condensed ganglia</w:t>
      </w:r>
      <w:r w:rsidR="009348F6" w:rsidRPr="009348F6">
        <w:rPr>
          <w:color w:val="000000" w:themeColor="text1"/>
        </w:rPr>
        <w:t xml:space="preserve"> </w:t>
      </w:r>
      <w:sdt>
        <w:sdtPr>
          <w:rPr>
            <w:color w:val="000000"/>
          </w:rPr>
          <w:tag w:val="MENDELEY_CITATION_v3_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"/>
          <w:id w:val="-1469129247"/>
          <w:placeholder>
            <w:docPart w:val="DefaultPlaceholder_-1854013440"/>
          </w:placeholder>
        </w:sdtPr>
        <w:sdtContent>
          <w:r w:rsidR="00651AF7" w:rsidRPr="00651AF7">
            <w:rPr>
              <w:rFonts w:eastAsia="Times New Roman"/>
              <w:color w:val="000000"/>
            </w:rPr>
            <w:t xml:space="preserve">(Tanaka </w:t>
          </w:r>
          <w:r w:rsidR="00651AF7" w:rsidRPr="00651AF7">
            <w:rPr>
              <w:rFonts w:eastAsia="Times New Roman"/>
              <w:i/>
              <w:iCs/>
              <w:color w:val="000000"/>
            </w:rPr>
            <w:t>et al.</w:t>
          </w:r>
          <w:r w:rsidR="00651AF7" w:rsidRPr="00651AF7">
            <w:rPr>
              <w:rFonts w:eastAsia="Times New Roman"/>
              <w:color w:val="000000"/>
            </w:rPr>
            <w:t xml:space="preserve"> 2013)</w:t>
          </w:r>
        </w:sdtContent>
      </w:sdt>
      <w:r w:rsidR="009348F6" w:rsidRPr="009348F6">
        <w:rPr>
          <w:color w:val="000000" w:themeColor="text1"/>
        </w:rPr>
        <w:t>.</w:t>
      </w:r>
      <w:r w:rsidRPr="009348F6">
        <w:rPr>
          <w:rFonts w:eastAsia="Times New Roman"/>
          <w:color w:val="000000" w:themeColor="text1"/>
          <w:vertAlign w:val="superscript"/>
        </w:rPr>
        <w:t xml:space="preserve"> </w:t>
      </w:r>
      <w:r w:rsidRPr="009348F6">
        <w:rPr>
          <w:rFonts w:eastAsia="Times New Roman"/>
          <w:color w:val="000000" w:themeColor="text1"/>
        </w:rPr>
        <w:t xml:space="preserve">Condensed ganglia are scored as uncertain in </w:t>
      </w:r>
      <w:proofErr w:type="spellStart"/>
      <w:r w:rsidRPr="009348F6">
        <w:rPr>
          <w:rFonts w:eastAsia="Times New Roman"/>
          <w:i/>
          <w:color w:val="000000" w:themeColor="text1"/>
        </w:rPr>
        <w:t>Lyrarapax</w:t>
      </w:r>
      <w:proofErr w:type="spellEnd"/>
      <w:r w:rsidRPr="009348F6">
        <w:rPr>
          <w:rFonts w:eastAsia="Times New Roman"/>
          <w:color w:val="000000" w:themeColor="text1"/>
        </w:rPr>
        <w:t xml:space="preserve"> </w:t>
      </w:r>
      <w:sdt>
        <w:sdtPr>
          <w:rPr>
            <w:rFonts w:eastAsia="Times New Roman"/>
            <w:color w:val="000000"/>
          </w:rPr>
          <w:tag w:val="MENDELEY_CITATION_v3_eyJjaXRhdGlvbklEIjoiTUVOREVMRVlfQ0lUQVRJT05fZDUwZDI5NTctYWNjZi00NTkyLTgyNjgtZTk0MmFmNzk4ZDNl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
          <w:id w:val="1155109916"/>
          <w:placeholder>
            <w:docPart w:val="DefaultPlaceholder_-1854013440"/>
          </w:placeholder>
        </w:sdtPr>
        <w:sdtContent>
          <w:r w:rsidR="00651AF7" w:rsidRPr="00651AF7">
            <w:rPr>
              <w:rFonts w:eastAsia="Times New Roman"/>
              <w:color w:val="000000"/>
            </w:rPr>
            <w:t xml:space="preserve">(Cong </w:t>
          </w:r>
          <w:r w:rsidR="00651AF7" w:rsidRPr="00651AF7">
            <w:rPr>
              <w:rFonts w:eastAsia="Times New Roman"/>
              <w:i/>
              <w:iCs/>
              <w:color w:val="000000"/>
            </w:rPr>
            <w:t>et al.</w:t>
          </w:r>
          <w:r w:rsidR="00651AF7" w:rsidRPr="00651AF7">
            <w:rPr>
              <w:rFonts w:eastAsia="Times New Roman"/>
              <w:color w:val="000000"/>
            </w:rPr>
            <w:t xml:space="preserve"> 2014)</w:t>
          </w:r>
        </w:sdtContent>
      </w:sdt>
      <w:r w:rsidR="009348F6" w:rsidRPr="009348F6">
        <w:rPr>
          <w:rFonts w:eastAsia="Times New Roman"/>
          <w:color w:val="000000" w:themeColor="text1"/>
        </w:rPr>
        <w:t xml:space="preserve"> </w:t>
      </w:r>
      <w:r w:rsidRPr="009348F6">
        <w:rPr>
          <w:rFonts w:eastAsia="Times New Roman"/>
          <w:color w:val="000000" w:themeColor="text1"/>
        </w:rPr>
        <w:t xml:space="preserve">as the preservation of this taxon does not allow the organization of the ventral nerve cord to be resolved. The lobopodian </w:t>
      </w:r>
      <w:r w:rsidRPr="009348F6">
        <w:rPr>
          <w:rFonts w:eastAsia="Times New Roman"/>
          <w:i/>
          <w:color w:val="000000" w:themeColor="text1"/>
        </w:rPr>
        <w:t>P. inermis</w:t>
      </w:r>
      <w:r w:rsidRPr="009348F6">
        <w:rPr>
          <w:rFonts w:eastAsia="Times New Roman"/>
          <w:color w:val="000000" w:themeColor="text1"/>
        </w:rPr>
        <w:t xml:space="preserve"> has been described as possessing condensed ganglia</w:t>
      </w:r>
      <w:r w:rsidR="009348F6" w:rsidRPr="009348F6">
        <w:rPr>
          <w:rFonts w:eastAsia="Times New Roman"/>
          <w:color w:val="000000" w:themeColor="text1"/>
        </w:rPr>
        <w:t xml:space="preserve"> </w:t>
      </w:r>
      <w:sdt>
        <w:sdtPr>
          <w:rPr>
            <w:rFonts w:eastAsia="Times New Roman"/>
            <w:color w:val="000000"/>
          </w:rPr>
          <w:tag w:val="MENDELEY_CITATION_v3_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"/>
          <w:id w:val="1502090867"/>
          <w:placeholder>
            <w:docPart w:val="DefaultPlaceholder_-1854013440"/>
          </w:placeholder>
        </w:sdtPr>
        <w:sdtContent>
          <w:r w:rsidR="00651AF7" w:rsidRPr="00651AF7">
            <w:rPr>
              <w:rFonts w:eastAsia="Times New Roman"/>
              <w:color w:val="000000"/>
            </w:rPr>
            <w:t xml:space="preserve">(Hou </w:t>
          </w:r>
          <w:r w:rsidR="00651AF7" w:rsidRPr="00651AF7">
            <w:rPr>
              <w:rFonts w:eastAsia="Times New Roman"/>
              <w:i/>
              <w:iCs/>
              <w:color w:val="000000"/>
            </w:rPr>
            <w:t>et al.</w:t>
          </w:r>
          <w:r w:rsidR="00651AF7" w:rsidRPr="00651AF7">
            <w:rPr>
              <w:rFonts w:eastAsia="Times New Roman"/>
              <w:color w:val="000000"/>
            </w:rPr>
            <w:t xml:space="preserve"> 2004)</w:t>
          </w:r>
        </w:sdtContent>
      </w:sdt>
      <w:r w:rsidRPr="009348F6">
        <w:rPr>
          <w:rFonts w:eastAsia="Times New Roman"/>
          <w:color w:val="000000" w:themeColor="text1"/>
        </w:rPr>
        <w:t>. Given that the veracity of these observations has yet to be confirmed by additional study of the material, this character is treated as uncertain in the main analysis</w:t>
      </w:r>
      <w:r w:rsidR="00115619" w:rsidRPr="009348F6">
        <w:rPr>
          <w:rFonts w:eastAsia="Times New Roman"/>
          <w:color w:val="000000" w:themeColor="text1"/>
        </w:rPr>
        <w:t>.</w:t>
      </w:r>
      <w:r w:rsidR="009366FF" w:rsidRPr="009348F6">
        <w:rPr>
          <w:rFonts w:eastAsia="Times New Roman"/>
          <w:color w:val="000000" w:themeColor="text1"/>
        </w:rPr>
        <w:t xml:space="preserve"> </w:t>
      </w:r>
      <w:proofErr w:type="spellStart"/>
      <w:r w:rsidR="00067DDD" w:rsidRPr="009348F6">
        <w:rPr>
          <w:rFonts w:eastAsia="Times New Roman"/>
          <w:i/>
          <w:iCs/>
          <w:color w:val="000000" w:themeColor="text1"/>
        </w:rPr>
        <w:t>Ottoia</w:t>
      </w:r>
      <w:proofErr w:type="spellEnd"/>
      <w:r w:rsidR="00067DDD" w:rsidRPr="009348F6">
        <w:rPr>
          <w:rFonts w:eastAsia="Times New Roman"/>
          <w:i/>
          <w:iCs/>
          <w:color w:val="000000" w:themeColor="text1"/>
        </w:rPr>
        <w:t xml:space="preserve"> </w:t>
      </w:r>
      <w:r w:rsidR="00067DDD" w:rsidRPr="009348F6">
        <w:rPr>
          <w:rFonts w:eastAsia="Times New Roman"/>
          <w:color w:val="000000" w:themeColor="text1"/>
        </w:rPr>
        <w:t>was coded as absent based on its recent redescription and comparison to extant priapulids</w:t>
      </w:r>
      <w:r w:rsidR="009348F6" w:rsidRPr="009348F6">
        <w:rPr>
          <w:rFonts w:eastAsia="Times New Roman"/>
          <w:color w:val="000000" w:themeColor="text1"/>
        </w:rPr>
        <w:t xml:space="preserve"> </w:t>
      </w:r>
      <w:sdt>
        <w:sdtPr>
          <w:rPr>
            <w:rFonts w:eastAsia="Times New Roman"/>
            <w:color w:val="000000"/>
          </w:rPr>
          <w:tag w:val="MENDELEY_CITATION_v3_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"/>
          <w:id w:val="-1979904779"/>
          <w:placeholder>
            <w:docPart w:val="DefaultPlaceholder_-1854013440"/>
          </w:placeholder>
        </w:sdtPr>
        <w:sdtContent>
          <w:r w:rsidR="00651AF7" w:rsidRPr="00651AF7">
            <w:rPr>
              <w:rFonts w:eastAsia="Times New Roman"/>
              <w:color w:val="000000"/>
            </w:rPr>
            <w:t xml:space="preserve">(Wang </w:t>
          </w:r>
          <w:r w:rsidR="00651AF7" w:rsidRPr="00651AF7">
            <w:rPr>
              <w:rFonts w:eastAsia="Times New Roman"/>
              <w:i/>
              <w:iCs/>
              <w:color w:val="000000"/>
            </w:rPr>
            <w:t>et al.</w:t>
          </w:r>
          <w:r w:rsidR="00651AF7" w:rsidRPr="00651AF7">
            <w:rPr>
              <w:rFonts w:eastAsia="Times New Roman"/>
              <w:color w:val="000000"/>
            </w:rPr>
            <w:t xml:space="preserve"> 2025)</w:t>
          </w:r>
        </w:sdtContent>
      </w:sdt>
      <w:r w:rsidR="00067DDD" w:rsidRPr="009348F6">
        <w:rPr>
          <w:rFonts w:eastAsia="Times New Roman"/>
          <w:color w:val="000000" w:themeColor="text1"/>
        </w:rPr>
        <w:t>.</w:t>
      </w:r>
    </w:p>
    <w:p w14:paraId="2AED18AB" w14:textId="77777777" w:rsidR="00F32624" w:rsidRDefault="00F32624" w:rsidP="00D47BD5">
      <w:pPr>
        <w:pStyle w:val="Transformationseries"/>
        <w:spacing w:line="360" w:lineRule="auto"/>
        <w:rPr>
          <w:color w:val="000000"/>
          <w:sz w:val="24"/>
          <w:szCs w:val="24"/>
        </w:rPr>
      </w:pPr>
      <w:r>
        <w:rPr>
          <w:color w:val="000000"/>
          <w:sz w:val="24"/>
          <w:szCs w:val="24"/>
        </w:rPr>
        <w:t xml:space="preserve">Paired nerve cord with median </w:t>
      </w:r>
      <w:proofErr w:type="spellStart"/>
      <w:r>
        <w:rPr>
          <w:color w:val="000000"/>
          <w:sz w:val="24"/>
          <w:szCs w:val="24"/>
        </w:rPr>
        <w:t>interpedal</w:t>
      </w:r>
      <w:proofErr w:type="spellEnd"/>
      <w:r>
        <w:rPr>
          <w:color w:val="000000"/>
          <w:sz w:val="24"/>
          <w:szCs w:val="24"/>
        </w:rPr>
        <w:t xml:space="preserve"> commissures </w:t>
      </w:r>
    </w:p>
    <w:p w14:paraId="64D82046" w14:textId="77777777" w:rsidR="00F32624" w:rsidRDefault="00F32624" w:rsidP="00D47BD5">
      <w:pPr>
        <w:pStyle w:val="Tokendescription"/>
        <w:rPr>
          <w:color w:val="000000"/>
          <w:lang w:val="en-US"/>
        </w:rPr>
      </w:pPr>
      <w:r>
        <w:rPr>
          <w:color w:val="000000"/>
          <w:lang w:val="en-US"/>
        </w:rPr>
        <w:t xml:space="preserve">(0) absent </w:t>
      </w:r>
    </w:p>
    <w:p w14:paraId="525B1A8F" w14:textId="77777777" w:rsidR="00F32624" w:rsidRDefault="00F32624" w:rsidP="00D47BD5">
      <w:pPr>
        <w:pStyle w:val="Tokendescription"/>
        <w:rPr>
          <w:color w:val="000000"/>
          <w:lang w:val="en-US"/>
        </w:rPr>
      </w:pPr>
      <w:r>
        <w:rPr>
          <w:color w:val="000000"/>
          <w:lang w:val="en-US"/>
        </w:rPr>
        <w:t xml:space="preserve">(1) present </w:t>
      </w:r>
    </w:p>
    <w:p w14:paraId="0C16C6D4" w14:textId="77777777" w:rsidR="00F32624" w:rsidRPr="008D1ECC" w:rsidRDefault="00F32624" w:rsidP="00D47BD5">
      <w:pPr>
        <w:pStyle w:val="Tokendescription"/>
        <w:rPr>
          <w:color w:val="000000" w:themeColor="text1"/>
          <w:lang w:val="en-US"/>
        </w:rPr>
      </w:pPr>
      <w:r w:rsidRPr="008D1ECC">
        <w:rPr>
          <w:color w:val="000000" w:themeColor="text1"/>
          <w:lang w:val="en-US"/>
        </w:rPr>
        <w:t xml:space="preserve">(-) inapplicable; ventral nerve cord unpaired (Character </w:t>
      </w:r>
      <w:r w:rsidR="007D268B" w:rsidRPr="008D1ECC">
        <w:rPr>
          <w:color w:val="000000" w:themeColor="text1"/>
          <w:lang w:val="en-US"/>
        </w:rPr>
        <w:t>7</w:t>
      </w:r>
      <w:r w:rsidR="00A928D6" w:rsidRPr="008D1ECC">
        <w:rPr>
          <w:color w:val="000000" w:themeColor="text1"/>
          <w:lang w:val="en-US"/>
        </w:rPr>
        <w:t>5</w:t>
      </w:r>
      <w:r w:rsidRPr="008D1ECC">
        <w:rPr>
          <w:color w:val="000000" w:themeColor="text1"/>
          <w:lang w:val="en-US"/>
        </w:rPr>
        <w:t xml:space="preserve">).   </w:t>
      </w:r>
    </w:p>
    <w:p w14:paraId="1E688774" w14:textId="2C00F15C" w:rsidR="00072B9A" w:rsidRPr="008D1ECC" w:rsidRDefault="00072B9A" w:rsidP="00D47BD5">
      <w:pPr>
        <w:rPr>
          <w:color w:val="000000" w:themeColor="text1"/>
        </w:rPr>
      </w:pPr>
      <w:r w:rsidRPr="008D1ECC">
        <w:rPr>
          <w:rFonts w:eastAsia="Times New Roman"/>
          <w:color w:val="000000" w:themeColor="text1"/>
        </w:rPr>
        <w:t xml:space="preserve">See character 88 in Yang </w:t>
      </w:r>
      <w:r w:rsidRPr="008D1ECC">
        <w:rPr>
          <w:rFonts w:eastAsia="Times New Roman"/>
          <w:i/>
          <w:color w:val="000000" w:themeColor="text1"/>
        </w:rPr>
        <w:t>et al</w:t>
      </w:r>
      <w:r w:rsidRPr="008D1ECC">
        <w:rPr>
          <w:rFonts w:eastAsia="Times New Roman"/>
          <w:i/>
          <w:color w:val="000000" w:themeColor="text1"/>
          <w:vertAlign w:val="superscript"/>
        </w:rPr>
        <w:t>.</w:t>
      </w:r>
      <w:sdt>
        <w:sdtPr>
          <w:rPr>
            <w:color w:val="000000"/>
          </w:rPr>
          <w:tag w:val="MENDELEY_CITATION_v3_eyJjaXRhdGlvbklEIjoiTUVOREVMRVlfQ0lUQVRJT05fNjlhNmMxNjktOTVhOS00ZGM1LThhNGMtZDg3ZmQxMjYzNGY2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
          <w:id w:val="-765463650"/>
          <w:placeholder>
            <w:docPart w:val="9DA57938A5340F478F29484AE8E11FF3"/>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6)</w:t>
          </w:r>
        </w:sdtContent>
      </w:sdt>
      <w:r w:rsidR="00384241" w:rsidRPr="008D1ECC">
        <w:rPr>
          <w:color w:val="000000" w:themeColor="text1"/>
        </w:rPr>
        <w:t>.</w:t>
      </w:r>
    </w:p>
    <w:p w14:paraId="3334A4D1" w14:textId="77777777" w:rsidR="00F32624" w:rsidRDefault="00F32624" w:rsidP="00D47BD5">
      <w:pPr>
        <w:pStyle w:val="Transformationseries"/>
        <w:spacing w:line="360" w:lineRule="auto"/>
        <w:rPr>
          <w:color w:val="000000"/>
          <w:sz w:val="24"/>
          <w:szCs w:val="24"/>
        </w:rPr>
      </w:pPr>
      <w:r>
        <w:rPr>
          <w:color w:val="000000"/>
          <w:sz w:val="24"/>
          <w:szCs w:val="24"/>
        </w:rPr>
        <w:t>Nerve cord with orthogonal organization</w:t>
      </w:r>
    </w:p>
    <w:p w14:paraId="05A3C6BD" w14:textId="77777777" w:rsidR="00F32624" w:rsidRDefault="00F32624" w:rsidP="00D47BD5">
      <w:pPr>
        <w:pStyle w:val="Tokendescription"/>
        <w:rPr>
          <w:color w:val="000000"/>
          <w:lang w:val="en-US"/>
        </w:rPr>
      </w:pPr>
      <w:r>
        <w:rPr>
          <w:color w:val="000000"/>
          <w:lang w:val="en-US"/>
        </w:rPr>
        <w:t xml:space="preserve">(0) absent </w:t>
      </w:r>
    </w:p>
    <w:p w14:paraId="770BE7D8" w14:textId="77777777" w:rsidR="00F32624" w:rsidRDefault="00F32624" w:rsidP="00D47BD5">
      <w:pPr>
        <w:pStyle w:val="Tokendescription"/>
        <w:rPr>
          <w:color w:val="000000"/>
          <w:lang w:val="en-US"/>
        </w:rPr>
      </w:pPr>
      <w:r>
        <w:rPr>
          <w:color w:val="000000"/>
          <w:lang w:val="en-US"/>
        </w:rPr>
        <w:t xml:space="preserve">(1) present </w:t>
      </w:r>
    </w:p>
    <w:p w14:paraId="1ECA4999" w14:textId="4A5FB41B" w:rsidR="00F32624" w:rsidRPr="002E65DC" w:rsidRDefault="00F32624" w:rsidP="00D47BD5">
      <w:pPr>
        <w:jc w:val="both"/>
        <w:rPr>
          <w:color w:val="000000" w:themeColor="text1"/>
        </w:rPr>
      </w:pPr>
      <w:r w:rsidRPr="002E65DC">
        <w:rPr>
          <w:noProof/>
          <w:color w:val="000000" w:themeColor="text1"/>
        </w:rPr>
        <w:t>The nerve cord of Priapulida</w:t>
      </w:r>
      <w:r w:rsidR="008D1ECC" w:rsidRPr="002E65DC">
        <w:rPr>
          <w:noProof/>
          <w:color w:val="000000" w:themeColor="text1"/>
        </w:rPr>
        <w:t xml:space="preserve"> </w:t>
      </w:r>
      <w:sdt>
        <w:sdtPr>
          <w:rPr>
            <w:noProof/>
            <w:color w:val="000000"/>
          </w:rPr>
          <w:tag w:val="MENDELEY_CITATION_v3_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"/>
          <w:id w:val="200371188"/>
          <w:placeholder>
            <w:docPart w:val="DefaultPlaceholder_-1854013440"/>
          </w:placeholder>
        </w:sdtPr>
        <w:sdtContent>
          <w:r w:rsidR="00651AF7" w:rsidRPr="00651AF7">
            <w:rPr>
              <w:rFonts w:eastAsia="Times New Roman"/>
              <w:color w:val="000000"/>
            </w:rPr>
            <w:t xml:space="preserve">(Richter </w:t>
          </w:r>
          <w:r w:rsidR="00651AF7" w:rsidRPr="00651AF7">
            <w:rPr>
              <w:rFonts w:eastAsia="Times New Roman"/>
              <w:i/>
              <w:iCs/>
              <w:color w:val="000000"/>
            </w:rPr>
            <w:t>et al.</w:t>
          </w:r>
          <w:r w:rsidR="00651AF7" w:rsidRPr="00651AF7">
            <w:rPr>
              <w:rFonts w:eastAsia="Times New Roman"/>
              <w:color w:val="000000"/>
            </w:rPr>
            <w:t xml:space="preserve"> 2010; Rothe and Schmidt-</w:t>
          </w:r>
          <w:proofErr w:type="spellStart"/>
          <w:r w:rsidR="00651AF7" w:rsidRPr="00651AF7">
            <w:rPr>
              <w:rFonts w:eastAsia="Times New Roman"/>
              <w:color w:val="000000"/>
            </w:rPr>
            <w:t>Rhaesa</w:t>
          </w:r>
          <w:proofErr w:type="spellEnd"/>
          <w:r w:rsidR="00651AF7" w:rsidRPr="00651AF7">
            <w:rPr>
              <w:rFonts w:eastAsia="Times New Roman"/>
              <w:color w:val="000000"/>
            </w:rPr>
            <w:t xml:space="preserve"> 2010)</w:t>
          </w:r>
        </w:sdtContent>
      </w:sdt>
      <w:r w:rsidRPr="002E65DC">
        <w:rPr>
          <w:noProof/>
          <w:color w:val="000000" w:themeColor="text1"/>
        </w:rPr>
        <w:t xml:space="preserve"> and Onychopora</w:t>
      </w:r>
      <w:r w:rsidR="00BC0F7E" w:rsidRPr="002E65DC">
        <w:rPr>
          <w:noProof/>
          <w:color w:val="000000" w:themeColor="text1"/>
        </w:rPr>
        <w:t xml:space="preserve"> </w:t>
      </w:r>
      <w:sdt>
        <w:sdtPr>
          <w:rPr>
            <w:noProof/>
            <w:color w:val="000000"/>
          </w:rPr>
          <w:tag w:val="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"/>
          <w:id w:val="-982079017"/>
          <w:placeholder>
            <w:docPart w:val="DefaultPlaceholder_-1854013440"/>
          </w:placeholder>
        </w:sdtPr>
        <w:sdtContent>
          <w:r w:rsidR="00651AF7" w:rsidRPr="00651AF7">
            <w:rPr>
              <w:rFonts w:eastAsia="Times New Roman"/>
              <w:color w:val="000000"/>
            </w:rPr>
            <w:t xml:space="preserve">(Mayer and </w:t>
          </w:r>
          <w:proofErr w:type="spellStart"/>
          <w:r w:rsidR="00651AF7" w:rsidRPr="00651AF7">
            <w:rPr>
              <w:rFonts w:eastAsia="Times New Roman"/>
              <w:color w:val="000000"/>
            </w:rPr>
            <w:t>Harzsch</w:t>
          </w:r>
          <w:proofErr w:type="spellEnd"/>
          <w:r w:rsidR="00651AF7" w:rsidRPr="00651AF7">
            <w:rPr>
              <w:rFonts w:eastAsia="Times New Roman"/>
              <w:color w:val="000000"/>
            </w:rPr>
            <w:t xml:space="preserve"> 2007; Mayer </w:t>
          </w:r>
          <w:r w:rsidR="00651AF7" w:rsidRPr="00651AF7">
            <w:rPr>
              <w:rFonts w:eastAsia="Times New Roman"/>
              <w:i/>
              <w:iCs/>
              <w:color w:val="000000"/>
            </w:rPr>
            <w:t>et al.</w:t>
          </w:r>
          <w:r w:rsidR="00651AF7" w:rsidRPr="00651AF7">
            <w:rPr>
              <w:rFonts w:eastAsia="Times New Roman"/>
              <w:color w:val="000000"/>
            </w:rPr>
            <w:t xml:space="preserve"> 2013b)</w:t>
          </w:r>
        </w:sdtContent>
      </w:sdt>
      <w:r w:rsidR="008D1ECC" w:rsidRPr="002E65DC">
        <w:rPr>
          <w:noProof/>
          <w:color w:val="000000" w:themeColor="text1"/>
        </w:rPr>
        <w:t xml:space="preserve"> </w:t>
      </w:r>
      <w:r w:rsidRPr="002E65DC">
        <w:rPr>
          <w:color w:val="000000" w:themeColor="text1"/>
        </w:rPr>
        <w:t xml:space="preserve">displays a typical orthogonal organization, consisting of several ring-like commissures and peripheral nerves that intersect with additional dorsal and lateral longitudinal nerve strands, forming a distinctive net-like pattern. The nervous system of Tardigrada also displays dorsal and lateral longitudinal nerves that are intersected by transverse peripheral nerves </w:t>
      </w:r>
      <w:sdt>
        <w:sdtPr>
          <w:rPr>
            <w:color w:val="000000"/>
          </w:rPr>
          <w:tag w:val="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"/>
          <w:id w:val="925779010"/>
          <w:placeholder>
            <w:docPart w:val="DefaultPlaceholder_-1854013440"/>
          </w:placeholder>
        </w:sdtPr>
        <w:sdtContent>
          <w:r w:rsidR="00651AF7" w:rsidRPr="00651AF7">
            <w:rPr>
              <w:rFonts w:eastAsia="Times New Roman"/>
              <w:color w:val="000000"/>
            </w:rPr>
            <w:t xml:space="preserve">(Persson </w:t>
          </w:r>
          <w:r w:rsidR="00651AF7" w:rsidRPr="00651AF7">
            <w:rPr>
              <w:rFonts w:eastAsia="Times New Roman"/>
              <w:i/>
              <w:iCs/>
              <w:color w:val="000000"/>
            </w:rPr>
            <w:t>et al.</w:t>
          </w:r>
          <w:r w:rsidR="00651AF7" w:rsidRPr="00651AF7">
            <w:rPr>
              <w:rFonts w:eastAsia="Times New Roman"/>
              <w:color w:val="000000"/>
            </w:rPr>
            <w:t xml:space="preserve"> 2012; Schulze and Schmidt-</w:t>
          </w:r>
          <w:proofErr w:type="spellStart"/>
          <w:r w:rsidR="00651AF7" w:rsidRPr="00651AF7">
            <w:rPr>
              <w:rFonts w:eastAsia="Times New Roman"/>
              <w:color w:val="000000"/>
            </w:rPr>
            <w:t>Rhaesa</w:t>
          </w:r>
          <w:proofErr w:type="spellEnd"/>
          <w:r w:rsidR="00651AF7" w:rsidRPr="00651AF7">
            <w:rPr>
              <w:rFonts w:eastAsia="Times New Roman"/>
              <w:color w:val="000000"/>
            </w:rPr>
            <w:t xml:space="preserve"> 2013; Schulze, Neves and Schmidt-</w:t>
          </w:r>
          <w:proofErr w:type="spellStart"/>
          <w:r w:rsidR="00651AF7" w:rsidRPr="00651AF7">
            <w:rPr>
              <w:rFonts w:eastAsia="Times New Roman"/>
              <w:color w:val="000000"/>
            </w:rPr>
            <w:t>Rhaesa</w:t>
          </w:r>
          <w:proofErr w:type="spellEnd"/>
          <w:r w:rsidR="00651AF7" w:rsidRPr="00651AF7">
            <w:rPr>
              <w:rFonts w:eastAsia="Times New Roman"/>
              <w:color w:val="000000"/>
            </w:rPr>
            <w:t xml:space="preserve"> 2014; </w:t>
          </w:r>
          <w:r w:rsidR="00651AF7" w:rsidRPr="00651AF7">
            <w:rPr>
              <w:rFonts w:eastAsia="Times New Roman"/>
              <w:color w:val="000000"/>
            </w:rPr>
            <w:lastRenderedPageBreak/>
            <w:t>Gross and Mayer 2015)</w:t>
          </w:r>
        </w:sdtContent>
      </w:sdt>
      <w:r w:rsidRPr="002E65DC">
        <w:rPr>
          <w:color w:val="000000" w:themeColor="text1"/>
        </w:rPr>
        <w:t xml:space="preserve">, although these organisms lack complete ring- commissures (see Character </w:t>
      </w:r>
      <w:r w:rsidR="00E62A50" w:rsidRPr="002E65DC">
        <w:rPr>
          <w:color w:val="000000" w:themeColor="text1"/>
        </w:rPr>
        <w:t>79</w:t>
      </w:r>
      <w:r w:rsidRPr="002E65DC">
        <w:rPr>
          <w:color w:val="000000" w:themeColor="text1"/>
        </w:rPr>
        <w:t>). Schulze and Schmidt-</w:t>
      </w:r>
      <w:proofErr w:type="spellStart"/>
      <w:r w:rsidRPr="002E65DC">
        <w:rPr>
          <w:color w:val="000000" w:themeColor="text1"/>
        </w:rPr>
        <w:t>Rhaesa</w:t>
      </w:r>
      <w:proofErr w:type="spellEnd"/>
      <w:r w:rsidRPr="002E65DC">
        <w:rPr>
          <w:color w:val="000000" w:themeColor="text1"/>
        </w:rPr>
        <w:t xml:space="preserve"> </w:t>
      </w:r>
      <w:sdt>
        <w:sdtPr>
          <w:rPr>
            <w:color w:val="000000"/>
          </w:rPr>
          <w:tag w:val="MENDELEY_CITATION_v3_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"/>
          <w:id w:val="-1772390558"/>
          <w:placeholder>
            <w:docPart w:val="DefaultPlaceholder_-1854013440"/>
          </w:placeholder>
        </w:sdtPr>
        <w:sdtContent>
          <w:r w:rsidR="00651AF7" w:rsidRPr="00651AF7">
            <w:rPr>
              <w:color w:val="000000"/>
            </w:rPr>
            <w:t>(Schulze and Schmidt-</w:t>
          </w:r>
          <w:proofErr w:type="spellStart"/>
          <w:r w:rsidR="00651AF7" w:rsidRPr="00651AF7">
            <w:rPr>
              <w:color w:val="000000"/>
            </w:rPr>
            <w:t>Rhaesa</w:t>
          </w:r>
          <w:proofErr w:type="spellEnd"/>
          <w:r w:rsidR="00651AF7" w:rsidRPr="00651AF7">
            <w:rPr>
              <w:color w:val="000000"/>
            </w:rPr>
            <w:t xml:space="preserve"> 2013)</w:t>
          </w:r>
        </w:sdtContent>
      </w:sdt>
      <w:r w:rsidRPr="002E65DC">
        <w:rPr>
          <w:color w:val="000000" w:themeColor="text1"/>
        </w:rPr>
        <w:t xml:space="preserve"> reported loop-like neurites that extend dorsally in </w:t>
      </w:r>
      <w:r w:rsidRPr="002E65DC">
        <w:rPr>
          <w:i/>
          <w:color w:val="000000" w:themeColor="text1"/>
        </w:rPr>
        <w:t>E. testudo</w:t>
      </w:r>
      <w:r w:rsidRPr="002E65DC">
        <w:rPr>
          <w:color w:val="000000" w:themeColor="text1"/>
        </w:rPr>
        <w:t xml:space="preserve">; this organization is </w:t>
      </w:r>
      <w:proofErr w:type="gramStart"/>
      <w:r w:rsidRPr="002E65DC">
        <w:rPr>
          <w:color w:val="000000" w:themeColor="text1"/>
        </w:rPr>
        <w:t>similar to</w:t>
      </w:r>
      <w:proofErr w:type="gramEnd"/>
      <w:r w:rsidRPr="002E65DC">
        <w:rPr>
          <w:color w:val="000000" w:themeColor="text1"/>
        </w:rPr>
        <w:t xml:space="preserve"> that observed in </w:t>
      </w:r>
      <w:proofErr w:type="spellStart"/>
      <w:r w:rsidRPr="002E65DC">
        <w:rPr>
          <w:color w:val="000000" w:themeColor="text1"/>
        </w:rPr>
        <w:t>eutardigrades</w:t>
      </w:r>
      <w:proofErr w:type="spellEnd"/>
      <w:r w:rsidR="00E62A50" w:rsidRPr="002E65DC">
        <w:rPr>
          <w:color w:val="000000" w:themeColor="text1"/>
        </w:rPr>
        <w:t xml:space="preserve"> </w:t>
      </w:r>
      <w:sdt>
        <w:sdtPr>
          <w:rPr>
            <w:color w:val="000000"/>
          </w:rPr>
          <w:tag w:val="MENDELEY_CITATION_v3_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"/>
          <w:id w:val="-1267612340"/>
          <w:placeholder>
            <w:docPart w:val="DefaultPlaceholder_-1854013440"/>
          </w:placeholder>
        </w:sdtPr>
        <w:sdtContent>
          <w:r w:rsidR="00651AF7" w:rsidRPr="00651AF7">
            <w:rPr>
              <w:rFonts w:eastAsia="Times New Roman"/>
              <w:color w:val="000000"/>
            </w:rPr>
            <w:t xml:space="preserve">(Mayer </w:t>
          </w:r>
          <w:r w:rsidR="00651AF7" w:rsidRPr="00651AF7">
            <w:rPr>
              <w:rFonts w:eastAsia="Times New Roman"/>
              <w:i/>
              <w:iCs/>
              <w:color w:val="000000"/>
            </w:rPr>
            <w:t>et al.</w:t>
          </w:r>
          <w:r w:rsidR="00651AF7" w:rsidRPr="00651AF7">
            <w:rPr>
              <w:rFonts w:eastAsia="Times New Roman"/>
              <w:color w:val="000000"/>
            </w:rPr>
            <w:t xml:space="preserve"> 2013b)</w:t>
          </w:r>
        </w:sdtContent>
      </w:sdt>
      <w:r w:rsidR="002E65DC" w:rsidRPr="002E65DC">
        <w:rPr>
          <w:color w:val="000000" w:themeColor="text1"/>
        </w:rPr>
        <w:t xml:space="preserve"> </w:t>
      </w:r>
      <w:r w:rsidRPr="002E65DC">
        <w:rPr>
          <w:color w:val="000000" w:themeColor="text1"/>
        </w:rPr>
        <w:t xml:space="preserve">and thus this character is scored as present. However, an orthogonal-like organization has not been resolved in the </w:t>
      </w:r>
      <w:proofErr w:type="spellStart"/>
      <w:r w:rsidRPr="002E65DC">
        <w:rPr>
          <w:color w:val="000000" w:themeColor="text1"/>
        </w:rPr>
        <w:t>heterotardigrades</w:t>
      </w:r>
      <w:proofErr w:type="spellEnd"/>
      <w:r w:rsidRPr="002E65DC">
        <w:rPr>
          <w:color w:val="000000" w:themeColor="text1"/>
        </w:rPr>
        <w:t xml:space="preserve"> </w:t>
      </w:r>
      <w:r w:rsidRPr="002E65DC">
        <w:rPr>
          <w:i/>
          <w:color w:val="000000" w:themeColor="text1"/>
        </w:rPr>
        <w:t xml:space="preserve">B. </w:t>
      </w:r>
      <w:proofErr w:type="spellStart"/>
      <w:r w:rsidRPr="002E65DC">
        <w:rPr>
          <w:i/>
          <w:color w:val="000000" w:themeColor="text1"/>
        </w:rPr>
        <w:t>pennaki</w:t>
      </w:r>
      <w:proofErr w:type="spellEnd"/>
      <w:r w:rsidRPr="002E65DC">
        <w:rPr>
          <w:i/>
          <w:color w:val="000000" w:themeColor="text1"/>
        </w:rPr>
        <w:t xml:space="preserve"> </w:t>
      </w:r>
      <w:r w:rsidRPr="002E65DC">
        <w:rPr>
          <w:color w:val="000000" w:themeColor="text1"/>
        </w:rPr>
        <w:t xml:space="preserve">and </w:t>
      </w:r>
      <w:r w:rsidRPr="002E65DC">
        <w:rPr>
          <w:i/>
          <w:color w:val="000000" w:themeColor="text1"/>
        </w:rPr>
        <w:t xml:space="preserve">A. </w:t>
      </w:r>
      <w:proofErr w:type="spellStart"/>
      <w:r w:rsidRPr="002E65DC">
        <w:rPr>
          <w:i/>
          <w:color w:val="000000" w:themeColor="text1"/>
        </w:rPr>
        <w:t>doryphorus</w:t>
      </w:r>
      <w:proofErr w:type="spellEnd"/>
      <w:r w:rsidRPr="002E65DC">
        <w:rPr>
          <w:color w:val="000000" w:themeColor="text1"/>
        </w:rPr>
        <w:t xml:space="preserve"> </w:t>
      </w:r>
      <w:sdt>
        <w:sdtPr>
          <w:rPr>
            <w:color w:val="000000"/>
          </w:rPr>
          <w:tag w:val="MENDELEY_CITATION_v3_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"/>
          <w:id w:val="1176310931"/>
          <w:placeholder>
            <w:docPart w:val="DefaultPlaceholder_-1854013440"/>
          </w:placeholder>
        </w:sdtPr>
        <w:sdtContent>
          <w:r w:rsidR="00651AF7" w:rsidRPr="00651AF7">
            <w:rPr>
              <w:color w:val="000000"/>
            </w:rPr>
            <w:t>(Schulze, Neves and Schmidt-</w:t>
          </w:r>
          <w:proofErr w:type="spellStart"/>
          <w:r w:rsidR="00651AF7" w:rsidRPr="00651AF7">
            <w:rPr>
              <w:color w:val="000000"/>
            </w:rPr>
            <w:t>Rhaesa</w:t>
          </w:r>
          <w:proofErr w:type="spellEnd"/>
          <w:r w:rsidR="00651AF7" w:rsidRPr="00651AF7">
            <w:rPr>
              <w:color w:val="000000"/>
            </w:rPr>
            <w:t xml:space="preserve"> 2014)</w:t>
          </w:r>
        </w:sdtContent>
      </w:sdt>
      <w:r w:rsidRPr="002E65DC">
        <w:rPr>
          <w:color w:val="000000" w:themeColor="text1"/>
        </w:rPr>
        <w:t xml:space="preserve">; pending additional data, this character is scored as uncertain as it is unknown whether this absence of legitimate, or whether this aspect of the morphology has not been resolved due to differences in specimen fixation and/or ontogeny. </w:t>
      </w:r>
      <w:r w:rsidR="0046044E" w:rsidRPr="002E65DC">
        <w:rPr>
          <w:color w:val="000000" w:themeColor="text1"/>
        </w:rPr>
        <w:t xml:space="preserve">Given the different observations in this phylum, tardigrades without record of VNC morphology are </w:t>
      </w:r>
      <w:r w:rsidR="0025283C" w:rsidRPr="002E65DC">
        <w:rPr>
          <w:color w:val="000000" w:themeColor="text1"/>
        </w:rPr>
        <w:t xml:space="preserve">also </w:t>
      </w:r>
      <w:r w:rsidR="0046044E" w:rsidRPr="002E65DC">
        <w:rPr>
          <w:color w:val="000000" w:themeColor="text1"/>
        </w:rPr>
        <w:t xml:space="preserve">coded as uncertain. </w:t>
      </w:r>
      <w:r w:rsidRPr="002E65DC">
        <w:rPr>
          <w:color w:val="000000" w:themeColor="text1"/>
        </w:rPr>
        <w:t xml:space="preserve">Although the presence of peripheral nerves (see Character </w:t>
      </w:r>
      <w:r w:rsidR="00BB1143" w:rsidRPr="002E65DC">
        <w:rPr>
          <w:color w:val="000000" w:themeColor="text1"/>
        </w:rPr>
        <w:t>82</w:t>
      </w:r>
      <w:r w:rsidRPr="002E65DC">
        <w:rPr>
          <w:color w:val="000000" w:themeColor="text1"/>
        </w:rPr>
        <w:t xml:space="preserve">) throughout the ventral nerve cord of </w:t>
      </w:r>
      <w:r w:rsidRPr="002E65DC">
        <w:rPr>
          <w:i/>
          <w:color w:val="000000" w:themeColor="text1"/>
        </w:rPr>
        <w:t xml:space="preserve">C. </w:t>
      </w:r>
      <w:proofErr w:type="spellStart"/>
      <w:r w:rsidRPr="002E65DC">
        <w:rPr>
          <w:i/>
          <w:color w:val="000000" w:themeColor="text1"/>
        </w:rPr>
        <w:t>kunmingensis</w:t>
      </w:r>
      <w:proofErr w:type="spellEnd"/>
      <w:r w:rsidRPr="002E65DC">
        <w:rPr>
          <w:i/>
          <w:color w:val="000000" w:themeColor="text1"/>
        </w:rPr>
        <w:t xml:space="preserve"> </w:t>
      </w:r>
      <w:r w:rsidRPr="002E65DC">
        <w:rPr>
          <w:color w:val="000000" w:themeColor="text1"/>
        </w:rPr>
        <w:t>may suggest the presence of an orthogon</w:t>
      </w:r>
      <w:r w:rsidR="001B4C5F" w:rsidRPr="002E65DC">
        <w:rPr>
          <w:color w:val="000000" w:themeColor="text1"/>
        </w:rPr>
        <w:t>al</w:t>
      </w:r>
      <w:r w:rsidRPr="002E65DC">
        <w:rPr>
          <w:color w:val="000000" w:themeColor="text1"/>
        </w:rPr>
        <w:t xml:space="preserve">-like organization, as expressed in </w:t>
      </w:r>
      <w:proofErr w:type="spellStart"/>
      <w:r w:rsidRPr="002E65DC">
        <w:rPr>
          <w:color w:val="000000" w:themeColor="text1"/>
        </w:rPr>
        <w:t>Onychophora</w:t>
      </w:r>
      <w:proofErr w:type="spellEnd"/>
      <w:r w:rsidRPr="002E65DC">
        <w:rPr>
          <w:color w:val="000000" w:themeColor="text1"/>
        </w:rPr>
        <w:t xml:space="preserve">, this character is conservatively scored as uncertain due to the lack of distal preservation of the nerve roots. </w:t>
      </w:r>
    </w:p>
    <w:p w14:paraId="51763D6F" w14:textId="77777777" w:rsidR="00F32624" w:rsidRDefault="00F32624" w:rsidP="00D47BD5">
      <w:pPr>
        <w:pStyle w:val="Transformationseries"/>
        <w:spacing w:line="360" w:lineRule="auto"/>
        <w:rPr>
          <w:color w:val="000000"/>
          <w:sz w:val="24"/>
          <w:szCs w:val="24"/>
        </w:rPr>
      </w:pPr>
      <w:r>
        <w:rPr>
          <w:color w:val="000000"/>
          <w:sz w:val="24"/>
          <w:szCs w:val="24"/>
        </w:rPr>
        <w:t xml:space="preserve">Orthogonal nerve cord with complete ring-commissures </w:t>
      </w:r>
    </w:p>
    <w:p w14:paraId="401FB6C6" w14:textId="77777777" w:rsidR="00F32624" w:rsidRDefault="00F32624" w:rsidP="00D47BD5">
      <w:pPr>
        <w:pStyle w:val="Tokendescription"/>
        <w:rPr>
          <w:i w:val="0"/>
          <w:color w:val="000000"/>
          <w:lang w:val="en-US"/>
        </w:rPr>
      </w:pPr>
      <w:r>
        <w:rPr>
          <w:color w:val="000000"/>
          <w:lang w:val="en-US"/>
        </w:rPr>
        <w:t xml:space="preserve">(0) absent </w:t>
      </w:r>
    </w:p>
    <w:p w14:paraId="1BB38F8A" w14:textId="77777777" w:rsidR="00F32624" w:rsidRDefault="00F32624" w:rsidP="00D47BD5">
      <w:pPr>
        <w:pStyle w:val="Tokendescription"/>
        <w:rPr>
          <w:color w:val="000000"/>
          <w:lang w:val="en-US"/>
        </w:rPr>
      </w:pPr>
      <w:r>
        <w:rPr>
          <w:color w:val="000000"/>
          <w:lang w:val="en-US"/>
        </w:rPr>
        <w:t xml:space="preserve">(1) present </w:t>
      </w:r>
    </w:p>
    <w:p w14:paraId="52967128" w14:textId="77777777" w:rsidR="00F32624" w:rsidRDefault="00F32624" w:rsidP="00D47BD5">
      <w:pPr>
        <w:pStyle w:val="Tokendescription"/>
        <w:spacing w:before="0" w:after="0"/>
        <w:rPr>
          <w:color w:val="000000"/>
          <w:lang w:val="en-US"/>
        </w:rPr>
      </w:pPr>
      <w:r>
        <w:rPr>
          <w:color w:val="000000"/>
          <w:lang w:val="en-US"/>
        </w:rPr>
        <w:t>(-) inapplicable; ventral nerve cord organization is not orthogonal (</w:t>
      </w:r>
      <w:r w:rsidRPr="00BE3085">
        <w:rPr>
          <w:color w:val="000000"/>
          <w:lang w:val="en-US"/>
        </w:rPr>
        <w:t xml:space="preserve">Character </w:t>
      </w:r>
      <w:r w:rsidR="002E0D5C" w:rsidRPr="00BE3085">
        <w:rPr>
          <w:color w:val="000000"/>
          <w:lang w:val="en-US"/>
        </w:rPr>
        <w:t>78</w:t>
      </w:r>
      <w:r>
        <w:rPr>
          <w:color w:val="000000"/>
          <w:lang w:val="en-US"/>
        </w:rPr>
        <w:t xml:space="preserve">).   </w:t>
      </w:r>
    </w:p>
    <w:p w14:paraId="707FE511" w14:textId="77777777" w:rsidR="00F546C6" w:rsidRDefault="00F546C6" w:rsidP="00D47BD5">
      <w:pPr>
        <w:rPr>
          <w:color w:val="000000"/>
        </w:rPr>
      </w:pPr>
    </w:p>
    <w:p w14:paraId="5A5E200D" w14:textId="5D3445DF" w:rsidR="00F546C6" w:rsidRPr="00077981" w:rsidRDefault="00F546C6" w:rsidP="00D47BD5">
      <w:pPr>
        <w:rPr>
          <w:color w:val="000000" w:themeColor="text1"/>
        </w:rPr>
      </w:pPr>
      <w:r w:rsidRPr="00077981">
        <w:rPr>
          <w:rFonts w:eastAsia="Times New Roman"/>
          <w:color w:val="000000" w:themeColor="text1"/>
        </w:rPr>
        <w:t xml:space="preserve">See character 90 in Yang </w:t>
      </w:r>
      <w:r w:rsidRPr="00077981">
        <w:rPr>
          <w:rFonts w:eastAsia="Times New Roman"/>
          <w:i/>
          <w:color w:val="000000" w:themeColor="text1"/>
        </w:rPr>
        <w:t>et al</w:t>
      </w:r>
      <w:r w:rsidRPr="00077981">
        <w:rPr>
          <w:rFonts w:eastAsia="Times New Roman"/>
          <w:i/>
          <w:color w:val="000000" w:themeColor="text1"/>
          <w:vertAlign w:val="superscript"/>
        </w:rPr>
        <w:t>.</w:t>
      </w:r>
      <w:sdt>
        <w:sdtPr>
          <w:rPr>
            <w:color w:val="000000"/>
          </w:rPr>
          <w:tag w:val="MENDELEY_CITATION_v3_eyJjaXRhdGlvbklEIjoiTUVOREVMRVlfQ0lUQVRJT05fOTlkYTE1ZWYtY2ZjMC00NDFlLWE3ODAtOWJmZmQ1ODNjODFm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
          <w:id w:val="636457916"/>
          <w:placeholder>
            <w:docPart w:val="FC470B59D9770949B702EE84D8277583"/>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6)</w:t>
          </w:r>
        </w:sdtContent>
      </w:sdt>
      <w:r w:rsidR="00077981" w:rsidRPr="00077981">
        <w:rPr>
          <w:color w:val="000000" w:themeColor="text1"/>
        </w:rPr>
        <w:t>.</w:t>
      </w:r>
    </w:p>
    <w:p w14:paraId="7374206E" w14:textId="77777777" w:rsidR="00F32624" w:rsidRDefault="00F32624" w:rsidP="00D47BD5">
      <w:pPr>
        <w:pStyle w:val="Transformationseries"/>
        <w:spacing w:line="360" w:lineRule="auto"/>
        <w:rPr>
          <w:color w:val="000000"/>
          <w:sz w:val="24"/>
          <w:szCs w:val="24"/>
        </w:rPr>
      </w:pPr>
      <w:r>
        <w:rPr>
          <w:color w:val="000000"/>
          <w:sz w:val="24"/>
          <w:szCs w:val="24"/>
        </w:rPr>
        <w:t xml:space="preserve">Segmental leg nerves shifted anteriorly relative to appendages following </w:t>
      </w:r>
      <w:proofErr w:type="spellStart"/>
      <w:r>
        <w:rPr>
          <w:color w:val="000000"/>
          <w:sz w:val="24"/>
          <w:szCs w:val="24"/>
        </w:rPr>
        <w:t>parasegmental</w:t>
      </w:r>
      <w:proofErr w:type="spellEnd"/>
      <w:r>
        <w:rPr>
          <w:color w:val="000000"/>
          <w:sz w:val="24"/>
          <w:szCs w:val="24"/>
        </w:rPr>
        <w:t xml:space="preserve"> organization</w:t>
      </w:r>
    </w:p>
    <w:p w14:paraId="490D10A0" w14:textId="77777777" w:rsidR="00F32624" w:rsidRDefault="00F32624" w:rsidP="00D47BD5">
      <w:pPr>
        <w:pStyle w:val="Tokendescription"/>
        <w:rPr>
          <w:color w:val="000000"/>
          <w:lang w:val="en-US"/>
        </w:rPr>
      </w:pPr>
      <w:r>
        <w:rPr>
          <w:color w:val="000000"/>
          <w:lang w:val="en-US"/>
        </w:rPr>
        <w:t xml:space="preserve">(0) absent </w:t>
      </w:r>
    </w:p>
    <w:p w14:paraId="15439CEC" w14:textId="77777777" w:rsidR="00F32624" w:rsidRDefault="00F32624" w:rsidP="00D47BD5">
      <w:pPr>
        <w:pStyle w:val="Tokendescription"/>
        <w:rPr>
          <w:color w:val="000000"/>
          <w:lang w:val="en-US"/>
        </w:rPr>
      </w:pPr>
      <w:r>
        <w:rPr>
          <w:color w:val="000000"/>
          <w:lang w:val="en-US"/>
        </w:rPr>
        <w:t xml:space="preserve">(1) present </w:t>
      </w:r>
    </w:p>
    <w:p w14:paraId="5DE7D88F" w14:textId="77777777" w:rsidR="00F546C6" w:rsidRDefault="00F32624" w:rsidP="00D47BD5">
      <w:pPr>
        <w:pStyle w:val="Tokendescription"/>
        <w:rPr>
          <w:color w:val="000000"/>
          <w:lang w:val="en-US"/>
        </w:rPr>
      </w:pPr>
      <w:r>
        <w:rPr>
          <w:color w:val="000000"/>
          <w:lang w:val="en-US"/>
        </w:rPr>
        <w:t xml:space="preserve">(-) inapplicable; paired appendages absent (Character 1).   </w:t>
      </w:r>
    </w:p>
    <w:p w14:paraId="226BC316" w14:textId="20EB7952" w:rsidR="00F546C6" w:rsidRPr="00077981" w:rsidRDefault="00F546C6" w:rsidP="00D47BD5">
      <w:pPr>
        <w:rPr>
          <w:rFonts w:eastAsia="Times New Roman"/>
          <w:color w:val="000000" w:themeColor="text1"/>
        </w:rPr>
      </w:pPr>
      <w:r w:rsidRPr="00077981">
        <w:rPr>
          <w:rFonts w:eastAsia="Times New Roman"/>
          <w:color w:val="000000" w:themeColor="text1"/>
        </w:rPr>
        <w:t xml:space="preserve">See character 91 in Yang </w:t>
      </w:r>
      <w:r w:rsidRPr="00077981">
        <w:rPr>
          <w:rFonts w:eastAsia="Times New Roman"/>
          <w:i/>
          <w:color w:val="000000" w:themeColor="text1"/>
        </w:rPr>
        <w:t>et al</w:t>
      </w:r>
      <w:r w:rsidRPr="00077981">
        <w:rPr>
          <w:rFonts w:eastAsia="Times New Roman"/>
          <w:i/>
          <w:color w:val="000000" w:themeColor="text1"/>
          <w:vertAlign w:val="superscript"/>
        </w:rPr>
        <w:t>.</w:t>
      </w:r>
      <w:sdt>
        <w:sdtPr>
          <w:rPr>
            <w:color w:val="000000"/>
          </w:rPr>
          <w:tag w:val="MENDELEY_CITATION_v3_eyJjaXRhdGlvbklEIjoiTUVOREVMRVlfQ0lUQVRJT05fNzgyMWVhZmMtNzcwYy00YzM1LTljYmItMTlmYjJhNDg3ZDBh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
          <w:id w:val="981117079"/>
          <w:placeholder>
            <w:docPart w:val="510916EE23481C40BC0F64A83193B06A"/>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6)</w:t>
          </w:r>
        </w:sdtContent>
      </w:sdt>
      <w:r w:rsidR="00077981" w:rsidRPr="00077981">
        <w:rPr>
          <w:color w:val="000000" w:themeColor="text1"/>
        </w:rPr>
        <w:t>.</w:t>
      </w:r>
    </w:p>
    <w:p w14:paraId="1B27F45E" w14:textId="77777777" w:rsidR="00F546C6" w:rsidRPr="00F546C6" w:rsidRDefault="00F546C6" w:rsidP="00D47BD5">
      <w:pPr>
        <w:rPr>
          <w:color w:val="FF0000"/>
        </w:rPr>
      </w:pPr>
    </w:p>
    <w:p w14:paraId="4CB99377" w14:textId="77777777" w:rsidR="00F32624" w:rsidRDefault="00F32624" w:rsidP="00D47BD5">
      <w:pPr>
        <w:pStyle w:val="Transformationseries"/>
        <w:spacing w:line="360" w:lineRule="auto"/>
        <w:rPr>
          <w:color w:val="000000"/>
          <w:sz w:val="24"/>
          <w:szCs w:val="24"/>
        </w:rPr>
      </w:pPr>
      <w:r>
        <w:rPr>
          <w:color w:val="000000"/>
          <w:sz w:val="24"/>
          <w:szCs w:val="24"/>
        </w:rPr>
        <w:lastRenderedPageBreak/>
        <w:t xml:space="preserve">Paired segmental leg nerves </w:t>
      </w:r>
    </w:p>
    <w:p w14:paraId="065B2CDA" w14:textId="77777777" w:rsidR="00F32624" w:rsidRDefault="00F32624" w:rsidP="00D47BD5">
      <w:pPr>
        <w:pStyle w:val="Tokendescription"/>
        <w:rPr>
          <w:color w:val="000000"/>
          <w:lang w:val="en-US"/>
        </w:rPr>
      </w:pPr>
      <w:r>
        <w:rPr>
          <w:color w:val="000000"/>
          <w:lang w:val="en-US"/>
        </w:rPr>
        <w:t xml:space="preserve">(0) absent </w:t>
      </w:r>
    </w:p>
    <w:p w14:paraId="72D45AE5" w14:textId="77777777" w:rsidR="00F32624" w:rsidRDefault="00F32624" w:rsidP="00D47BD5">
      <w:pPr>
        <w:pStyle w:val="Tokendescription"/>
        <w:rPr>
          <w:color w:val="000000"/>
          <w:lang w:val="en-US"/>
        </w:rPr>
      </w:pPr>
      <w:r>
        <w:rPr>
          <w:color w:val="000000"/>
          <w:lang w:val="en-US"/>
        </w:rPr>
        <w:t xml:space="preserve">(1) present </w:t>
      </w:r>
    </w:p>
    <w:p w14:paraId="57AFE9C4" w14:textId="77777777" w:rsidR="00F32624" w:rsidRDefault="00F32624" w:rsidP="00D47BD5">
      <w:pPr>
        <w:pStyle w:val="Tokendescription"/>
        <w:rPr>
          <w:color w:val="000000"/>
          <w:lang w:val="en-US"/>
        </w:rPr>
      </w:pPr>
      <w:r>
        <w:rPr>
          <w:color w:val="000000"/>
          <w:lang w:val="en-US"/>
        </w:rPr>
        <w:t xml:space="preserve">(-) inapplicable; paired appendages absent (Character 1).   </w:t>
      </w:r>
    </w:p>
    <w:p w14:paraId="50D53170" w14:textId="373BA4F8" w:rsidR="00C75471" w:rsidRPr="00B37567" w:rsidRDefault="00C75471" w:rsidP="00D47BD5">
      <w:pPr>
        <w:rPr>
          <w:rFonts w:eastAsia="Times New Roman"/>
          <w:color w:val="000000" w:themeColor="text1"/>
        </w:rPr>
      </w:pPr>
      <w:r w:rsidRPr="00B37567">
        <w:rPr>
          <w:rFonts w:eastAsia="Times New Roman"/>
          <w:color w:val="000000" w:themeColor="text1"/>
        </w:rPr>
        <w:t xml:space="preserve">See character 92 in Yang </w:t>
      </w:r>
      <w:r w:rsidRPr="00B37567">
        <w:rPr>
          <w:rFonts w:eastAsia="Times New Roman"/>
          <w:i/>
          <w:color w:val="000000" w:themeColor="text1"/>
        </w:rPr>
        <w:t>et al</w:t>
      </w:r>
      <w:r w:rsidRPr="00B37567">
        <w:rPr>
          <w:rFonts w:eastAsia="Times New Roman"/>
          <w:i/>
          <w:color w:val="000000" w:themeColor="text1"/>
          <w:vertAlign w:val="superscript"/>
        </w:rPr>
        <w:t>.</w:t>
      </w:r>
      <w:sdt>
        <w:sdtPr>
          <w:rPr>
            <w:color w:val="000000"/>
          </w:rPr>
          <w:tag w:val="MENDELEY_CITATION_v3_eyJjaXRhdGlvbklEIjoiTUVOREVMRVlfQ0lUQVRJT05fYWU0ZWIzN2QtYThlNC00YmNjLWE5YWUtNWU2NWRjYTI2ZjY4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
          <w:id w:val="909500667"/>
          <w:placeholder>
            <w:docPart w:val="51EC57E0ED22EF4FBB8B9D5273DBDD59"/>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6)</w:t>
          </w:r>
        </w:sdtContent>
      </w:sdt>
      <w:r w:rsidR="00B37567" w:rsidRPr="00B37567">
        <w:rPr>
          <w:color w:val="000000" w:themeColor="text1"/>
        </w:rPr>
        <w:t>.</w:t>
      </w:r>
    </w:p>
    <w:p w14:paraId="47F14F29" w14:textId="77777777" w:rsidR="00F32624" w:rsidRDefault="00F32624" w:rsidP="00D47BD5">
      <w:pPr>
        <w:pStyle w:val="Transformationseries"/>
        <w:spacing w:line="360" w:lineRule="auto"/>
        <w:rPr>
          <w:color w:val="000000"/>
          <w:sz w:val="24"/>
          <w:szCs w:val="24"/>
        </w:rPr>
      </w:pPr>
      <w:r>
        <w:rPr>
          <w:color w:val="000000"/>
          <w:sz w:val="24"/>
          <w:szCs w:val="24"/>
        </w:rPr>
        <w:t>Regularly spaced peripheral nerves running entire length of nerve cord</w:t>
      </w:r>
    </w:p>
    <w:p w14:paraId="0F76BAE1" w14:textId="77777777" w:rsidR="00F32624" w:rsidRDefault="00F32624" w:rsidP="00D47BD5">
      <w:pPr>
        <w:pStyle w:val="Tokendescription"/>
        <w:rPr>
          <w:color w:val="000000"/>
          <w:lang w:val="en-US"/>
        </w:rPr>
      </w:pPr>
      <w:r>
        <w:rPr>
          <w:color w:val="000000"/>
          <w:lang w:val="en-US"/>
        </w:rPr>
        <w:t xml:space="preserve">(0) absent (Tardigrada, crown-group </w:t>
      </w:r>
      <w:proofErr w:type="spellStart"/>
      <w:r>
        <w:rPr>
          <w:color w:val="000000"/>
          <w:lang w:val="en-US"/>
        </w:rPr>
        <w:t>Euarthropoda</w:t>
      </w:r>
      <w:proofErr w:type="spellEnd"/>
      <w:r>
        <w:rPr>
          <w:color w:val="000000"/>
          <w:lang w:val="en-US"/>
        </w:rPr>
        <w:t>)</w:t>
      </w:r>
    </w:p>
    <w:p w14:paraId="58EBFB31" w14:textId="77777777" w:rsidR="00F32624" w:rsidRDefault="00F32624" w:rsidP="00D47BD5">
      <w:pPr>
        <w:pStyle w:val="Tokendescription"/>
        <w:rPr>
          <w:color w:val="000000"/>
          <w:lang w:val="en-US"/>
        </w:rPr>
      </w:pPr>
      <w:r>
        <w:rPr>
          <w:color w:val="000000"/>
          <w:lang w:val="en-US"/>
        </w:rPr>
        <w:t>(1) present (</w:t>
      </w:r>
      <w:proofErr w:type="spellStart"/>
      <w:r>
        <w:rPr>
          <w:color w:val="000000"/>
          <w:lang w:val="en-US"/>
        </w:rPr>
        <w:t>Priapulida</w:t>
      </w:r>
      <w:proofErr w:type="spellEnd"/>
      <w:r>
        <w:rPr>
          <w:color w:val="000000"/>
          <w:lang w:val="en-US"/>
        </w:rPr>
        <w:t xml:space="preserve">, </w:t>
      </w:r>
      <w:proofErr w:type="spellStart"/>
      <w:r>
        <w:rPr>
          <w:color w:val="000000"/>
          <w:lang w:val="en-US"/>
        </w:rPr>
        <w:t>Onychophora</w:t>
      </w:r>
      <w:proofErr w:type="spellEnd"/>
      <w:r>
        <w:rPr>
          <w:color w:val="000000"/>
          <w:lang w:val="en-US"/>
        </w:rPr>
        <w:t xml:space="preserve">, </w:t>
      </w:r>
      <w:proofErr w:type="spellStart"/>
      <w:r>
        <w:rPr>
          <w:i w:val="0"/>
          <w:color w:val="000000"/>
          <w:lang w:val="en-US"/>
        </w:rPr>
        <w:t>Chengjiangocris</w:t>
      </w:r>
      <w:proofErr w:type="spellEnd"/>
      <w:r>
        <w:rPr>
          <w:color w:val="000000"/>
          <w:lang w:val="en-US"/>
        </w:rPr>
        <w:t>)</w:t>
      </w:r>
    </w:p>
    <w:p w14:paraId="70105C24" w14:textId="1256EC7D" w:rsidR="00F074EF" w:rsidRPr="00B37567" w:rsidRDefault="00F074EF" w:rsidP="00D47BD5">
      <w:pPr>
        <w:rPr>
          <w:rFonts w:eastAsia="Times New Roman"/>
          <w:color w:val="000000" w:themeColor="text1"/>
        </w:rPr>
      </w:pPr>
      <w:r w:rsidRPr="00B37567">
        <w:rPr>
          <w:rFonts w:eastAsia="Times New Roman"/>
          <w:color w:val="000000" w:themeColor="text1"/>
        </w:rPr>
        <w:t xml:space="preserve">See character 93 in Yang </w:t>
      </w:r>
      <w:r w:rsidRPr="00B37567">
        <w:rPr>
          <w:rFonts w:eastAsia="Times New Roman"/>
          <w:i/>
          <w:color w:val="000000" w:themeColor="text1"/>
        </w:rPr>
        <w:t>et al</w:t>
      </w:r>
      <w:r w:rsidRPr="00B37567">
        <w:rPr>
          <w:rFonts w:eastAsia="Times New Roman"/>
          <w:i/>
          <w:color w:val="000000" w:themeColor="text1"/>
          <w:vertAlign w:val="superscript"/>
        </w:rPr>
        <w:t>.</w:t>
      </w:r>
      <w:sdt>
        <w:sdtPr>
          <w:rPr>
            <w:color w:val="000000"/>
          </w:rPr>
          <w:tag w:val="MENDELEY_CITATION_v3_eyJjaXRhdGlvbklEIjoiTUVOREVMRVlfQ0lUQVRJT05fMWI4NzRmMDAtNmY3ZC00MzlmLTk0NzEtZGI2ZTUwMzBkYWZm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
          <w:id w:val="-1902515638"/>
          <w:placeholder>
            <w:docPart w:val="DE4E53A7544D3643A85EFA21BD0E985E"/>
          </w:placeholder>
        </w:sdtPr>
        <w:sdtContent>
          <w:r w:rsidR="00651AF7" w:rsidRPr="00651AF7">
            <w:rPr>
              <w:rFonts w:eastAsia="Times New Roman"/>
              <w:color w:val="000000"/>
            </w:rPr>
            <w:t xml:space="preserve">(Yang </w:t>
          </w:r>
          <w:r w:rsidR="00651AF7" w:rsidRPr="00651AF7">
            <w:rPr>
              <w:rFonts w:eastAsia="Times New Roman"/>
              <w:i/>
              <w:iCs/>
              <w:color w:val="000000"/>
            </w:rPr>
            <w:t>et al.</w:t>
          </w:r>
          <w:r w:rsidR="00651AF7" w:rsidRPr="00651AF7">
            <w:rPr>
              <w:rFonts w:eastAsia="Times New Roman"/>
              <w:color w:val="000000"/>
            </w:rPr>
            <w:t xml:space="preserve"> 2016)</w:t>
          </w:r>
        </w:sdtContent>
      </w:sdt>
      <w:r w:rsidR="00B37567" w:rsidRPr="00B37567">
        <w:rPr>
          <w:color w:val="000000" w:themeColor="text1"/>
        </w:rPr>
        <w:t>.</w:t>
      </w:r>
    </w:p>
    <w:p w14:paraId="3EABCD03" w14:textId="77777777" w:rsidR="00F074EF" w:rsidRDefault="00F074EF" w:rsidP="00D47BD5">
      <w:pPr>
        <w:rPr>
          <w:color w:val="000000"/>
        </w:rPr>
      </w:pPr>
    </w:p>
    <w:p w14:paraId="283AB54A" w14:textId="77777777" w:rsidR="00F32624" w:rsidRPr="0099688B" w:rsidRDefault="00F32624" w:rsidP="00D47BD5">
      <w:pPr>
        <w:pStyle w:val="Heading2"/>
        <w:jc w:val="both"/>
        <w:rPr>
          <w:rFonts w:ascii="Times New Roman" w:hAnsi="Times New Roman"/>
          <w:color w:val="000000"/>
          <w:szCs w:val="24"/>
          <w:lang w:val="en-US"/>
        </w:rPr>
      </w:pPr>
      <w:r w:rsidRPr="0099688B">
        <w:rPr>
          <w:rFonts w:ascii="Times New Roman" w:hAnsi="Times New Roman"/>
          <w:color w:val="000000"/>
          <w:szCs w:val="24"/>
          <w:lang w:val="en-US"/>
        </w:rPr>
        <w:t>Additional characters</w:t>
      </w:r>
    </w:p>
    <w:p w14:paraId="6F499000" w14:textId="77777777" w:rsidR="00F32624" w:rsidRPr="0099688B" w:rsidRDefault="00597FAB" w:rsidP="00D47BD5">
      <w:pPr>
        <w:pStyle w:val="Transformationseries"/>
        <w:spacing w:line="360" w:lineRule="auto"/>
        <w:rPr>
          <w:color w:val="000000"/>
          <w:sz w:val="24"/>
          <w:szCs w:val="24"/>
        </w:rPr>
      </w:pPr>
      <w:r w:rsidRPr="0099688B">
        <w:rPr>
          <w:color w:val="000000"/>
          <w:sz w:val="24"/>
          <w:szCs w:val="24"/>
        </w:rPr>
        <w:t>Cephalic</w:t>
      </w:r>
      <w:r w:rsidR="009015A8" w:rsidRPr="0099688B">
        <w:rPr>
          <w:color w:val="000000"/>
          <w:sz w:val="24"/>
          <w:szCs w:val="24"/>
        </w:rPr>
        <w:t xml:space="preserve"> cirri</w:t>
      </w:r>
      <w:r w:rsidR="002A2666" w:rsidRPr="0099688B">
        <w:rPr>
          <w:color w:val="000000"/>
          <w:sz w:val="24"/>
          <w:szCs w:val="24"/>
        </w:rPr>
        <w:t xml:space="preserve"> </w:t>
      </w:r>
    </w:p>
    <w:p w14:paraId="74265213" w14:textId="77777777" w:rsidR="00F32624" w:rsidRPr="0099688B" w:rsidRDefault="00F32624" w:rsidP="00D47BD5">
      <w:pPr>
        <w:pStyle w:val="Tokendescription"/>
        <w:rPr>
          <w:color w:val="000000"/>
          <w:lang w:val="en-US"/>
        </w:rPr>
      </w:pPr>
      <w:r w:rsidRPr="0099688B">
        <w:rPr>
          <w:color w:val="000000"/>
          <w:lang w:val="en-US"/>
        </w:rPr>
        <w:t xml:space="preserve">(0) absent </w:t>
      </w:r>
    </w:p>
    <w:p w14:paraId="7D278953" w14:textId="77777777" w:rsidR="00F32624" w:rsidRPr="0099688B" w:rsidRDefault="00F32624" w:rsidP="00D47BD5">
      <w:pPr>
        <w:pStyle w:val="Tokendescription"/>
        <w:rPr>
          <w:color w:val="000000"/>
          <w:lang w:val="en-US"/>
        </w:rPr>
      </w:pPr>
      <w:r w:rsidRPr="0099688B">
        <w:rPr>
          <w:color w:val="000000"/>
          <w:lang w:val="en-US"/>
        </w:rPr>
        <w:t>(1) present</w:t>
      </w:r>
    </w:p>
    <w:p w14:paraId="70CC410A" w14:textId="3E48593D" w:rsidR="00B139B1" w:rsidRPr="00BC7CBF" w:rsidRDefault="00597FAB" w:rsidP="00D47BD5">
      <w:pPr>
        <w:jc w:val="both"/>
        <w:rPr>
          <w:color w:val="000000" w:themeColor="text1"/>
        </w:rPr>
      </w:pPr>
      <w:r w:rsidRPr="00BC7CBF">
        <w:rPr>
          <w:color w:val="000000" w:themeColor="text1"/>
        </w:rPr>
        <w:t xml:space="preserve">This character refers to the cuticular extensions evident on the cephalic region of </w:t>
      </w:r>
      <w:proofErr w:type="spellStart"/>
      <w:r w:rsidRPr="00BC7CBF">
        <w:rPr>
          <w:color w:val="000000" w:themeColor="text1"/>
        </w:rPr>
        <w:t>heterotardigrades</w:t>
      </w:r>
      <w:proofErr w:type="spellEnd"/>
      <w:r w:rsidRPr="00BC7CBF">
        <w:rPr>
          <w:color w:val="000000" w:themeColor="text1"/>
        </w:rPr>
        <w:t xml:space="preserve"> that are suggested to serves as mechanoreceptors</w:t>
      </w:r>
      <w:r w:rsidR="00A42BD6" w:rsidRPr="00BC7CBF">
        <w:rPr>
          <w:color w:val="000000" w:themeColor="text1"/>
        </w:rPr>
        <w:t xml:space="preserve"> </w:t>
      </w:r>
      <w:sdt>
        <w:sdtPr>
          <w:rPr>
            <w:color w:val="000000"/>
          </w:rPr>
          <w:tag w:val="MENDELEY_CITATION_v3_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"/>
          <w:id w:val="1567068809"/>
          <w:placeholder>
            <w:docPart w:val="DefaultPlaceholder_-1854013440"/>
          </w:placeholder>
        </w:sdtPr>
        <w:sdtContent>
          <w:r w:rsidR="00651AF7" w:rsidRPr="00651AF7">
            <w:rPr>
              <w:rFonts w:eastAsia="Times New Roman"/>
              <w:color w:val="000000"/>
            </w:rPr>
            <w:t xml:space="preserve">(Fontoura </w:t>
          </w:r>
          <w:r w:rsidR="00651AF7" w:rsidRPr="00651AF7">
            <w:rPr>
              <w:rFonts w:eastAsia="Times New Roman"/>
              <w:i/>
              <w:iCs/>
              <w:color w:val="000000"/>
            </w:rPr>
            <w:t>et al.</w:t>
          </w:r>
          <w:r w:rsidR="00651AF7" w:rsidRPr="00651AF7">
            <w:rPr>
              <w:rFonts w:eastAsia="Times New Roman"/>
              <w:color w:val="000000"/>
            </w:rPr>
            <w:t xml:space="preserve"> 2017)</w:t>
          </w:r>
        </w:sdtContent>
      </w:sdt>
      <w:r w:rsidRPr="00BC7CBF">
        <w:rPr>
          <w:color w:val="000000" w:themeColor="text1"/>
        </w:rPr>
        <w:t xml:space="preserve">. </w:t>
      </w:r>
      <w:r w:rsidR="00A42BD6" w:rsidRPr="00BC7CBF">
        <w:rPr>
          <w:color w:val="000000" w:themeColor="text1"/>
        </w:rPr>
        <w:t xml:space="preserve">In </w:t>
      </w:r>
      <w:proofErr w:type="spellStart"/>
      <w:r w:rsidR="00A42BD6" w:rsidRPr="00BC7CBF">
        <w:rPr>
          <w:color w:val="000000" w:themeColor="text1"/>
        </w:rPr>
        <w:t>apochelans</w:t>
      </w:r>
      <w:proofErr w:type="spellEnd"/>
      <w:r w:rsidR="00A42BD6" w:rsidRPr="00BC7CBF">
        <w:rPr>
          <w:color w:val="000000" w:themeColor="text1"/>
        </w:rPr>
        <w:t xml:space="preserve"> (e.g.</w:t>
      </w:r>
      <w:r w:rsidR="00FE2042" w:rsidRPr="00BC7CBF">
        <w:rPr>
          <w:color w:val="000000" w:themeColor="text1"/>
        </w:rPr>
        <w:t>,</w:t>
      </w:r>
      <w:r w:rsidR="00A42BD6" w:rsidRPr="00BC7CBF">
        <w:rPr>
          <w:color w:val="000000" w:themeColor="text1"/>
        </w:rPr>
        <w:t xml:space="preserve"> </w:t>
      </w:r>
      <w:proofErr w:type="spellStart"/>
      <w:r w:rsidR="00A42BD6" w:rsidRPr="00BC7CBF">
        <w:rPr>
          <w:i/>
          <w:iCs/>
          <w:color w:val="000000" w:themeColor="text1"/>
        </w:rPr>
        <w:t>Milnesium</w:t>
      </w:r>
      <w:proofErr w:type="spellEnd"/>
      <w:r w:rsidR="00A42BD6" w:rsidRPr="00BC7CBF">
        <w:rPr>
          <w:color w:val="000000" w:themeColor="text1"/>
        </w:rPr>
        <w:t>)</w:t>
      </w:r>
      <w:r w:rsidR="00AF0D91" w:rsidRPr="00BC7CBF">
        <w:rPr>
          <w:color w:val="000000" w:themeColor="text1"/>
        </w:rPr>
        <w:t xml:space="preserve">, the cephalic papillae are homologized to the external cirri of </w:t>
      </w:r>
      <w:proofErr w:type="spellStart"/>
      <w:r w:rsidR="00AF0D91" w:rsidRPr="00BC7CBF">
        <w:rPr>
          <w:color w:val="000000" w:themeColor="text1"/>
        </w:rPr>
        <w:t>heterotardigrades</w:t>
      </w:r>
      <w:proofErr w:type="spellEnd"/>
      <w:r w:rsidR="00447986" w:rsidRPr="00BC7CBF">
        <w:rPr>
          <w:color w:val="000000" w:themeColor="text1"/>
        </w:rPr>
        <w:t xml:space="preserve"> </w:t>
      </w:r>
      <w:sdt>
        <w:sdtPr>
          <w:rPr>
            <w:color w:val="000000"/>
          </w:rPr>
          <w:tag w:val="MENDELEY_CITATION_v3_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"/>
          <w:id w:val="527755379"/>
          <w:placeholder>
            <w:docPart w:val="DefaultPlaceholder_-1854013440"/>
          </w:placeholder>
        </w:sdtPr>
        <w:sdtContent>
          <w:r w:rsidR="00651AF7" w:rsidRPr="00651AF7">
            <w:rPr>
              <w:rFonts w:eastAsia="Times New Roman"/>
              <w:color w:val="000000"/>
            </w:rPr>
            <w:t xml:space="preserve">(Kihm </w:t>
          </w:r>
          <w:r w:rsidR="00651AF7" w:rsidRPr="00651AF7">
            <w:rPr>
              <w:rFonts w:eastAsia="Times New Roman"/>
              <w:i/>
              <w:iCs/>
              <w:color w:val="000000"/>
            </w:rPr>
            <w:t>et al.</w:t>
          </w:r>
          <w:r w:rsidR="00651AF7" w:rsidRPr="00651AF7">
            <w:rPr>
              <w:rFonts w:eastAsia="Times New Roman"/>
              <w:color w:val="000000"/>
            </w:rPr>
            <w:t xml:space="preserve"> 2023b)</w:t>
          </w:r>
        </w:sdtContent>
      </w:sdt>
      <w:r w:rsidR="00447986" w:rsidRPr="00BC7CBF">
        <w:rPr>
          <w:color w:val="000000" w:themeColor="text1"/>
        </w:rPr>
        <w:t>.</w:t>
      </w:r>
      <w:r w:rsidR="00AF0D91" w:rsidRPr="00BC7CBF">
        <w:rPr>
          <w:color w:val="000000" w:themeColor="text1"/>
        </w:rPr>
        <w:t xml:space="preserve"> </w:t>
      </w:r>
      <w:r w:rsidR="009D32E3" w:rsidRPr="00BC7CBF">
        <w:rPr>
          <w:color w:val="000000" w:themeColor="text1"/>
        </w:rPr>
        <w:t>In other</w:t>
      </w:r>
      <w:r w:rsidR="00AF0D91" w:rsidRPr="00BC7CBF">
        <w:rPr>
          <w:color w:val="000000" w:themeColor="text1"/>
        </w:rPr>
        <w:t xml:space="preserve"> </w:t>
      </w:r>
      <w:proofErr w:type="spellStart"/>
      <w:r w:rsidR="00AF0D91" w:rsidRPr="00BC7CBF">
        <w:rPr>
          <w:color w:val="000000" w:themeColor="text1"/>
        </w:rPr>
        <w:t>eutardigrades</w:t>
      </w:r>
      <w:proofErr w:type="spellEnd"/>
      <w:r w:rsidR="00AF0D91" w:rsidRPr="00BC7CBF">
        <w:rPr>
          <w:color w:val="000000" w:themeColor="text1"/>
        </w:rPr>
        <w:t xml:space="preserve"> (i.e., </w:t>
      </w:r>
      <w:proofErr w:type="spellStart"/>
      <w:r w:rsidR="00AF0D91" w:rsidRPr="00BC7CBF">
        <w:rPr>
          <w:color w:val="000000" w:themeColor="text1"/>
        </w:rPr>
        <w:t>parachelans</w:t>
      </w:r>
      <w:proofErr w:type="spellEnd"/>
      <w:r w:rsidR="00AF0D91" w:rsidRPr="00BC7CBF">
        <w:rPr>
          <w:color w:val="000000" w:themeColor="text1"/>
        </w:rPr>
        <w:t>)</w:t>
      </w:r>
      <w:r w:rsidR="009D32E3" w:rsidRPr="00BC7CBF">
        <w:rPr>
          <w:color w:val="000000" w:themeColor="text1"/>
        </w:rPr>
        <w:t>, these extensions are lost and appear as sensory fields</w:t>
      </w:r>
      <w:r w:rsidR="00BC7CBF" w:rsidRPr="00BC7CBF">
        <w:rPr>
          <w:color w:val="000000" w:themeColor="text1"/>
        </w:rPr>
        <w:t xml:space="preserve"> </w:t>
      </w:r>
      <w:sdt>
        <w:sdtPr>
          <w:rPr>
            <w:color w:val="000000"/>
          </w:rPr>
          <w:tag w:val="MENDELEY_CITATION_v3_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"/>
          <w:id w:val="885688548"/>
          <w:placeholder>
            <w:docPart w:val="DefaultPlaceholder_-1854013440"/>
          </w:placeholder>
        </w:sdtPr>
        <w:sdtContent>
          <w:r w:rsidR="00651AF7" w:rsidRPr="00651AF7">
            <w:rPr>
              <w:rFonts w:eastAsia="Times New Roman"/>
              <w:color w:val="000000"/>
            </w:rPr>
            <w:t xml:space="preserve">(Gross, Epple and Mayer 2021; Kihm </w:t>
          </w:r>
          <w:r w:rsidR="00651AF7" w:rsidRPr="00651AF7">
            <w:rPr>
              <w:rFonts w:eastAsia="Times New Roman"/>
              <w:i/>
              <w:iCs/>
              <w:color w:val="000000"/>
            </w:rPr>
            <w:t>et al.</w:t>
          </w:r>
          <w:r w:rsidR="00651AF7" w:rsidRPr="00651AF7">
            <w:rPr>
              <w:rFonts w:eastAsia="Times New Roman"/>
              <w:color w:val="000000"/>
            </w:rPr>
            <w:t xml:space="preserve"> 2023b)</w:t>
          </w:r>
        </w:sdtContent>
      </w:sdt>
      <w:r w:rsidR="009D32E3" w:rsidRPr="00BC7CBF">
        <w:rPr>
          <w:color w:val="000000" w:themeColor="text1"/>
        </w:rPr>
        <w:t>.</w:t>
      </w:r>
    </w:p>
    <w:p w14:paraId="66E821A1" w14:textId="77777777" w:rsidR="005D0A27" w:rsidRPr="0099688B" w:rsidRDefault="005D0A27" w:rsidP="00D47BD5">
      <w:pPr>
        <w:pStyle w:val="Transformationseries"/>
        <w:spacing w:line="360" w:lineRule="auto"/>
        <w:rPr>
          <w:color w:val="000000"/>
          <w:sz w:val="24"/>
          <w:szCs w:val="24"/>
        </w:rPr>
      </w:pPr>
      <w:r w:rsidRPr="0099688B">
        <w:rPr>
          <w:color w:val="000000"/>
          <w:sz w:val="24"/>
          <w:szCs w:val="24"/>
        </w:rPr>
        <w:t>Median cirrus</w:t>
      </w:r>
    </w:p>
    <w:p w14:paraId="725F0736" w14:textId="77777777" w:rsidR="005D0A27" w:rsidRPr="0099688B" w:rsidRDefault="005D0A27" w:rsidP="00D47BD5">
      <w:pPr>
        <w:pStyle w:val="Tokendescription"/>
        <w:rPr>
          <w:color w:val="000000"/>
          <w:lang w:val="en-US"/>
        </w:rPr>
      </w:pPr>
      <w:r w:rsidRPr="0099688B">
        <w:rPr>
          <w:color w:val="000000"/>
          <w:lang w:val="en-US"/>
        </w:rPr>
        <w:t xml:space="preserve">(0) absent </w:t>
      </w:r>
    </w:p>
    <w:p w14:paraId="42A487C5" w14:textId="77777777" w:rsidR="005D0A27" w:rsidRPr="0099688B" w:rsidRDefault="005D0A27" w:rsidP="00D47BD5">
      <w:pPr>
        <w:pStyle w:val="Tokendescription"/>
        <w:rPr>
          <w:color w:val="000000"/>
          <w:lang w:val="en-US"/>
        </w:rPr>
      </w:pPr>
      <w:r w:rsidRPr="0099688B">
        <w:rPr>
          <w:color w:val="000000"/>
          <w:lang w:val="en-US"/>
        </w:rPr>
        <w:t>(1) present</w:t>
      </w:r>
    </w:p>
    <w:p w14:paraId="3CF972CC" w14:textId="77777777" w:rsidR="005D0A27" w:rsidRPr="00BC7CBF" w:rsidRDefault="005D0A27" w:rsidP="00D47BD5">
      <w:pPr>
        <w:pStyle w:val="Tokendescription"/>
        <w:rPr>
          <w:color w:val="000000" w:themeColor="text1"/>
          <w:lang w:val="en-US"/>
        </w:rPr>
      </w:pPr>
      <w:r w:rsidRPr="00BC7CBF">
        <w:rPr>
          <w:color w:val="000000" w:themeColor="text1"/>
          <w:lang w:val="en-US"/>
        </w:rPr>
        <w:t xml:space="preserve">(-) inapplicable; </w:t>
      </w:r>
      <w:r w:rsidR="00255E40" w:rsidRPr="00BC7CBF">
        <w:rPr>
          <w:color w:val="000000" w:themeColor="text1"/>
          <w:lang w:val="en-US"/>
        </w:rPr>
        <w:t xml:space="preserve">cephalic </w:t>
      </w:r>
      <w:r w:rsidRPr="00BC7CBF">
        <w:rPr>
          <w:color w:val="000000" w:themeColor="text1"/>
          <w:lang w:val="en-US"/>
        </w:rPr>
        <w:t xml:space="preserve">cirrus </w:t>
      </w:r>
      <w:r w:rsidR="00255E40" w:rsidRPr="00BC7CBF">
        <w:rPr>
          <w:color w:val="000000" w:themeColor="text1"/>
          <w:lang w:val="en-US"/>
        </w:rPr>
        <w:t xml:space="preserve">(character 84) </w:t>
      </w:r>
      <w:r w:rsidRPr="00BC7CBF">
        <w:rPr>
          <w:color w:val="000000" w:themeColor="text1"/>
          <w:lang w:val="en-US"/>
        </w:rPr>
        <w:t>absent</w:t>
      </w:r>
      <w:r w:rsidR="00255E40" w:rsidRPr="00BC7CBF">
        <w:rPr>
          <w:color w:val="000000" w:themeColor="text1"/>
          <w:lang w:val="en-US"/>
        </w:rPr>
        <w:t xml:space="preserve"> </w:t>
      </w:r>
    </w:p>
    <w:p w14:paraId="48B5DAF8" w14:textId="3863BC60" w:rsidR="00255E40" w:rsidRPr="00BC7CBF" w:rsidRDefault="00255E40" w:rsidP="00D47BD5">
      <w:pPr>
        <w:jc w:val="both"/>
        <w:rPr>
          <w:color w:val="000000" w:themeColor="text1"/>
        </w:rPr>
      </w:pPr>
      <w:r w:rsidRPr="00BC7CBF">
        <w:rPr>
          <w:color w:val="000000" w:themeColor="text1"/>
        </w:rPr>
        <w:t xml:space="preserve">This character refers to the unpaired cirrus found on the dorsal side of the cephalic region found in majority of marine </w:t>
      </w:r>
      <w:proofErr w:type="spellStart"/>
      <w:r w:rsidRPr="00BC7CBF">
        <w:rPr>
          <w:color w:val="000000" w:themeColor="text1"/>
        </w:rPr>
        <w:t>heterotardigrades</w:t>
      </w:r>
      <w:proofErr w:type="spellEnd"/>
      <w:r w:rsidRPr="00BC7CBF">
        <w:rPr>
          <w:color w:val="000000" w:themeColor="text1"/>
        </w:rPr>
        <w:t xml:space="preserve"> </w:t>
      </w:r>
      <w:sdt>
        <w:sdtPr>
          <w:rPr>
            <w:color w:val="000000"/>
          </w:rPr>
          <w:tag w:val="MENDELEY_CITATION_v3_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"/>
          <w:id w:val="1763176874"/>
          <w:placeholder>
            <w:docPart w:val="C6536DEE9580FE4485704563A0B704EF"/>
          </w:placeholder>
        </w:sdtPr>
        <w:sdtContent>
          <w:r w:rsidR="00651AF7" w:rsidRPr="00651AF7">
            <w:rPr>
              <w:rFonts w:eastAsia="Times New Roman"/>
              <w:color w:val="000000"/>
            </w:rPr>
            <w:t xml:space="preserve">(Fontoura </w:t>
          </w:r>
          <w:r w:rsidR="00651AF7" w:rsidRPr="00651AF7">
            <w:rPr>
              <w:rFonts w:eastAsia="Times New Roman"/>
              <w:i/>
              <w:iCs/>
              <w:color w:val="000000"/>
            </w:rPr>
            <w:t>et al.</w:t>
          </w:r>
          <w:r w:rsidR="00651AF7" w:rsidRPr="00651AF7">
            <w:rPr>
              <w:rFonts w:eastAsia="Times New Roman"/>
              <w:color w:val="000000"/>
            </w:rPr>
            <w:t xml:space="preserve"> 2017)</w:t>
          </w:r>
        </w:sdtContent>
      </w:sdt>
      <w:r w:rsidR="00BC7CBF" w:rsidRPr="00BC7CBF">
        <w:rPr>
          <w:color w:val="000000" w:themeColor="text1"/>
        </w:rPr>
        <w:t>.</w:t>
      </w:r>
    </w:p>
    <w:p w14:paraId="039E344A" w14:textId="77777777" w:rsidR="005D4BFF" w:rsidRPr="0099688B" w:rsidRDefault="005D4BFF" w:rsidP="00D47BD5">
      <w:pPr>
        <w:pStyle w:val="Transformationseries"/>
        <w:spacing w:line="360" w:lineRule="auto"/>
        <w:rPr>
          <w:color w:val="000000"/>
          <w:sz w:val="24"/>
          <w:szCs w:val="24"/>
        </w:rPr>
      </w:pPr>
      <w:r w:rsidRPr="0099688B">
        <w:rPr>
          <w:color w:val="000000"/>
          <w:sz w:val="24"/>
          <w:szCs w:val="24"/>
        </w:rPr>
        <w:lastRenderedPageBreak/>
        <w:t>Telescopic legs</w:t>
      </w:r>
    </w:p>
    <w:p w14:paraId="6748A657" w14:textId="77777777" w:rsidR="005D4BFF" w:rsidRPr="0099688B" w:rsidRDefault="005D4BFF" w:rsidP="00D47BD5">
      <w:pPr>
        <w:pStyle w:val="Tokendescription"/>
        <w:rPr>
          <w:color w:val="000000"/>
          <w:lang w:val="en-US"/>
        </w:rPr>
      </w:pPr>
      <w:r w:rsidRPr="0099688B">
        <w:rPr>
          <w:color w:val="000000"/>
          <w:lang w:val="en-US"/>
        </w:rPr>
        <w:t xml:space="preserve">(0) absent </w:t>
      </w:r>
    </w:p>
    <w:p w14:paraId="69223EEE" w14:textId="77777777" w:rsidR="005D4BFF" w:rsidRPr="0099688B" w:rsidRDefault="005D4BFF" w:rsidP="00D47BD5">
      <w:pPr>
        <w:pStyle w:val="Tokendescription"/>
        <w:rPr>
          <w:color w:val="000000"/>
          <w:lang w:val="en-US"/>
        </w:rPr>
      </w:pPr>
      <w:r w:rsidRPr="0099688B">
        <w:rPr>
          <w:color w:val="000000"/>
          <w:lang w:val="en-US"/>
        </w:rPr>
        <w:t>(1) present</w:t>
      </w:r>
    </w:p>
    <w:p w14:paraId="61D51CCE" w14:textId="77777777" w:rsidR="005D4BFF" w:rsidRPr="0099688B" w:rsidRDefault="005D4BFF" w:rsidP="00D47BD5">
      <w:pPr>
        <w:pStyle w:val="Tokendescription"/>
        <w:rPr>
          <w:color w:val="000000"/>
          <w:lang w:val="en-US"/>
        </w:rPr>
      </w:pPr>
      <w:r w:rsidRPr="0099688B">
        <w:rPr>
          <w:color w:val="000000"/>
          <w:lang w:val="en-US"/>
        </w:rPr>
        <w:t>(-) inapplicable; paired appendages absent</w:t>
      </w:r>
      <w:r w:rsidR="00255E40" w:rsidRPr="0099688B">
        <w:rPr>
          <w:color w:val="000000"/>
          <w:lang w:val="en-US"/>
        </w:rPr>
        <w:t xml:space="preserve"> (character 1)</w:t>
      </w:r>
    </w:p>
    <w:p w14:paraId="47BEFDB3" w14:textId="732A26FF" w:rsidR="00255E40" w:rsidRPr="0010768C" w:rsidRDefault="00E32FC0" w:rsidP="00D47BD5">
      <w:pPr>
        <w:jc w:val="both"/>
        <w:rPr>
          <w:color w:val="000000" w:themeColor="text1"/>
        </w:rPr>
      </w:pPr>
      <w:r w:rsidRPr="0010768C">
        <w:rPr>
          <w:color w:val="000000" w:themeColor="text1"/>
        </w:rPr>
        <w:t xml:space="preserve">In some marine </w:t>
      </w:r>
      <w:proofErr w:type="spellStart"/>
      <w:r w:rsidRPr="0010768C">
        <w:rPr>
          <w:color w:val="000000" w:themeColor="text1"/>
        </w:rPr>
        <w:t>heterotardigrades</w:t>
      </w:r>
      <w:proofErr w:type="spellEnd"/>
      <w:r w:rsidRPr="0010768C">
        <w:rPr>
          <w:color w:val="000000" w:themeColor="text1"/>
        </w:rPr>
        <w:t xml:space="preserve">, the legs appear to be superficially segmented and can be telescopic </w:t>
      </w:r>
      <w:sdt>
        <w:sdtPr>
          <w:rPr>
            <w:color w:val="000000"/>
          </w:rPr>
          <w:tag w:val="MENDELEY_CITATION_v3_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"/>
          <w:id w:val="1588115661"/>
          <w:placeholder>
            <w:docPart w:val="BE530A28B437C4498F430CFD2968437D"/>
          </w:placeholder>
        </w:sdtPr>
        <w:sdtContent>
          <w:r w:rsidR="00651AF7" w:rsidRPr="00651AF7">
            <w:rPr>
              <w:rFonts w:eastAsia="Times New Roman"/>
              <w:color w:val="000000"/>
            </w:rPr>
            <w:t xml:space="preserve">(Fontoura </w:t>
          </w:r>
          <w:r w:rsidR="00651AF7" w:rsidRPr="00651AF7">
            <w:rPr>
              <w:rFonts w:eastAsia="Times New Roman"/>
              <w:i/>
              <w:iCs/>
              <w:color w:val="000000"/>
            </w:rPr>
            <w:t>et al.</w:t>
          </w:r>
          <w:r w:rsidR="00651AF7" w:rsidRPr="00651AF7">
            <w:rPr>
              <w:rFonts w:eastAsia="Times New Roman"/>
              <w:color w:val="000000"/>
            </w:rPr>
            <w:t xml:space="preserve"> 2017)</w:t>
          </w:r>
        </w:sdtContent>
      </w:sdt>
      <w:r w:rsidRPr="0010768C">
        <w:rPr>
          <w:color w:val="000000" w:themeColor="text1"/>
        </w:rPr>
        <w:t>. See character 34 in Jørgensen et al</w:t>
      </w:r>
      <w:r w:rsidR="0010768C" w:rsidRPr="0010768C">
        <w:rPr>
          <w:color w:val="000000" w:themeColor="text1"/>
        </w:rPr>
        <w:t xml:space="preserve">. </w:t>
      </w:r>
      <w:sdt>
        <w:sdtPr>
          <w:rPr>
            <w:color w:val="000000"/>
          </w:rPr>
          <w:tag w:val="MENDELEY_CITATION_v3_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"/>
          <w:id w:val="1540932059"/>
          <w:placeholder>
            <w:docPart w:val="DefaultPlaceholder_-1854013440"/>
          </w:placeholder>
        </w:sdtPr>
        <w:sdtContent>
          <w:r w:rsidR="00651AF7" w:rsidRPr="00651AF7">
            <w:rPr>
              <w:color w:val="000000"/>
            </w:rPr>
            <w:t>(Jørgensen, Møbjerg and Kristensen 2011)</w:t>
          </w:r>
        </w:sdtContent>
      </w:sdt>
      <w:r w:rsidR="0010768C" w:rsidRPr="0010768C">
        <w:rPr>
          <w:color w:val="000000" w:themeColor="text1"/>
        </w:rPr>
        <w:t>.</w:t>
      </w:r>
      <w:r w:rsidRPr="0010768C">
        <w:rPr>
          <w:color w:val="000000" w:themeColor="text1"/>
        </w:rPr>
        <w:t xml:space="preserve"> </w:t>
      </w:r>
    </w:p>
    <w:p w14:paraId="0517A754" w14:textId="77777777" w:rsidR="00AC4640" w:rsidRPr="0099688B" w:rsidRDefault="00AC4640" w:rsidP="00D47BD5">
      <w:pPr>
        <w:pStyle w:val="Transformationseries"/>
        <w:spacing w:line="360" w:lineRule="auto"/>
        <w:rPr>
          <w:color w:val="000000"/>
          <w:sz w:val="24"/>
          <w:szCs w:val="24"/>
        </w:rPr>
      </w:pPr>
      <w:r w:rsidRPr="0099688B">
        <w:rPr>
          <w:color w:val="000000"/>
          <w:sz w:val="24"/>
          <w:szCs w:val="24"/>
        </w:rPr>
        <w:t>Placoids</w:t>
      </w:r>
    </w:p>
    <w:p w14:paraId="777AF92F" w14:textId="77777777" w:rsidR="002D444B" w:rsidRPr="002D444B" w:rsidRDefault="002D444B" w:rsidP="00D47BD5">
      <w:pPr>
        <w:pStyle w:val="Tokendescription"/>
        <w:rPr>
          <w:color w:val="000000"/>
          <w:lang w:val="en-US"/>
        </w:rPr>
      </w:pPr>
      <w:r w:rsidRPr="002D444B">
        <w:rPr>
          <w:color w:val="000000"/>
          <w:lang w:val="en-US"/>
        </w:rPr>
        <w:t xml:space="preserve">(0) absent </w:t>
      </w:r>
    </w:p>
    <w:p w14:paraId="43B67EB4" w14:textId="77777777" w:rsidR="002D444B" w:rsidRPr="002D444B" w:rsidRDefault="002D444B" w:rsidP="00D47BD5">
      <w:pPr>
        <w:pStyle w:val="Tokendescription"/>
        <w:rPr>
          <w:color w:val="000000"/>
          <w:lang w:val="en-US"/>
        </w:rPr>
      </w:pPr>
      <w:r w:rsidRPr="002D444B">
        <w:rPr>
          <w:color w:val="000000"/>
          <w:lang w:val="en-US"/>
        </w:rPr>
        <w:t>(1) present</w:t>
      </w:r>
    </w:p>
    <w:p w14:paraId="4B279855" w14:textId="7EE597BA" w:rsidR="002D444B" w:rsidRDefault="002D444B" w:rsidP="00D47BD5">
      <w:pPr>
        <w:jc w:val="both"/>
        <w:rPr>
          <w:color w:val="000000" w:themeColor="text1"/>
        </w:rPr>
      </w:pPr>
      <w:r w:rsidRPr="0010768C">
        <w:rPr>
          <w:color w:val="000000" w:themeColor="text1"/>
        </w:rPr>
        <w:t>In some tardigrades, the pharynx ha</w:t>
      </w:r>
      <w:r w:rsidR="00654036">
        <w:rPr>
          <w:color w:val="000000" w:themeColor="text1"/>
        </w:rPr>
        <w:t>s</w:t>
      </w:r>
      <w:r w:rsidRPr="0010768C">
        <w:rPr>
          <w:color w:val="000000" w:themeColor="text1"/>
        </w:rPr>
        <w:t xml:space="preserve"> cuticular thickening called placoids </w:t>
      </w:r>
      <w:sdt>
        <w:sdtPr>
          <w:rPr>
            <w:color w:val="000000"/>
          </w:rPr>
          <w:tag w:val="MENDELEY_CITATION_v3_eyJjaXRhdGlvbklEIjoiTUVOREVMRVlfQ0lUQVRJT05fYzQwNjI0Y2YtNzhlZi00NDI5LTk5NzgtMzg0OWQ2MzFhMzZl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
          <w:id w:val="7113391"/>
          <w:placeholder>
            <w:docPart w:val="DefaultPlaceholder_-1854013440"/>
          </w:placeholder>
        </w:sdtPr>
        <w:sdtContent>
          <w:r w:rsidR="00651AF7" w:rsidRPr="00651AF7">
            <w:rPr>
              <w:rFonts w:eastAsia="Times New Roman"/>
              <w:color w:val="000000"/>
            </w:rPr>
            <w:t xml:space="preserve">(Møbjerg </w:t>
          </w:r>
          <w:r w:rsidR="00651AF7" w:rsidRPr="00651AF7">
            <w:rPr>
              <w:rFonts w:eastAsia="Times New Roman"/>
              <w:i/>
              <w:iCs/>
              <w:color w:val="000000"/>
            </w:rPr>
            <w:t>et al.</w:t>
          </w:r>
          <w:r w:rsidR="00651AF7" w:rsidRPr="00651AF7">
            <w:rPr>
              <w:rFonts w:eastAsia="Times New Roman"/>
              <w:color w:val="000000"/>
            </w:rPr>
            <w:t xml:space="preserve"> 2018)</w:t>
          </w:r>
        </w:sdtContent>
      </w:sdt>
      <w:r w:rsidRPr="0010768C">
        <w:rPr>
          <w:color w:val="000000" w:themeColor="text1"/>
        </w:rPr>
        <w:t>. See character 26 in Jørgensen et al</w:t>
      </w:r>
      <w:r w:rsidR="0010768C" w:rsidRPr="0010768C">
        <w:rPr>
          <w:color w:val="000000" w:themeColor="text1"/>
        </w:rPr>
        <w:t xml:space="preserve"> </w:t>
      </w:r>
      <w:sdt>
        <w:sdtPr>
          <w:rPr>
            <w:color w:val="000000"/>
          </w:rPr>
          <w:tag w:val="MENDELEY_CITATION_v3_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"/>
          <w:id w:val="168609098"/>
          <w:placeholder>
            <w:docPart w:val="DefaultPlaceholder_-1854013440"/>
          </w:placeholder>
        </w:sdtPr>
        <w:sdtContent>
          <w:r w:rsidR="00651AF7" w:rsidRPr="00651AF7">
            <w:rPr>
              <w:color w:val="000000"/>
            </w:rPr>
            <w:t>(Jørgensen, Møbjerg and Kristensen 2011)</w:t>
          </w:r>
        </w:sdtContent>
      </w:sdt>
      <w:r w:rsidRPr="0010768C">
        <w:rPr>
          <w:color w:val="000000" w:themeColor="text1"/>
        </w:rPr>
        <w:t>, and character 32 and 35 in Mapalo et al</w:t>
      </w:r>
      <w:r w:rsidR="0010768C" w:rsidRPr="0010768C">
        <w:rPr>
          <w:color w:val="000000" w:themeColor="text1"/>
        </w:rPr>
        <w:t xml:space="preserve"> </w:t>
      </w:r>
      <w:sdt>
        <w:sdtPr>
          <w:rPr>
            <w:color w:val="000000"/>
          </w:rPr>
          <w:tag w:val="MENDELEY_CITATION_v3_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"/>
          <w:id w:val="1185399337"/>
          <w:placeholder>
            <w:docPart w:val="DefaultPlaceholder_-1854013440"/>
          </w:placeholder>
        </w:sdtPr>
        <w:sdtContent>
          <w:r w:rsidR="00651AF7" w:rsidRPr="00651AF7">
            <w:rPr>
              <w:color w:val="000000"/>
            </w:rPr>
            <w:t>(Mapalo, Wolfe and Ortega-Hernández 2024)</w:t>
          </w:r>
        </w:sdtContent>
      </w:sdt>
      <w:r w:rsidRPr="0010768C">
        <w:rPr>
          <w:color w:val="000000" w:themeColor="text1"/>
        </w:rPr>
        <w:t>.</w:t>
      </w:r>
    </w:p>
    <w:p w14:paraId="1FCFB5B7" w14:textId="3DAB9584" w:rsidR="00CB48DC" w:rsidRDefault="00CB48DC" w:rsidP="00CB48DC">
      <w:pPr>
        <w:pStyle w:val="Transformationseries"/>
      </w:pPr>
      <w:r>
        <w:t>Eversible mouthparts</w:t>
      </w:r>
    </w:p>
    <w:p w14:paraId="0E23DFC5" w14:textId="5F0AD7E0" w:rsidR="00CB48DC" w:rsidRPr="0055061C" w:rsidRDefault="00CB48DC" w:rsidP="00CB48DC">
      <w:pPr>
        <w:rPr>
          <w:i/>
          <w:iCs/>
          <w:lang w:val="en-CA" w:eastAsia="en-US"/>
        </w:rPr>
      </w:pPr>
      <w:r w:rsidRPr="0055061C">
        <w:rPr>
          <w:i/>
          <w:iCs/>
          <w:lang w:val="en-CA" w:eastAsia="en-US"/>
        </w:rPr>
        <w:t>(0) absent</w:t>
      </w:r>
    </w:p>
    <w:p w14:paraId="6C9549A9" w14:textId="00811DF1" w:rsidR="00CB48DC" w:rsidRPr="0055061C" w:rsidRDefault="00CB48DC" w:rsidP="0055061C">
      <w:pPr>
        <w:spacing w:after="240"/>
        <w:rPr>
          <w:i/>
          <w:iCs/>
          <w:lang w:val="en-CA" w:eastAsia="en-US"/>
        </w:rPr>
      </w:pPr>
      <w:r w:rsidRPr="0055061C">
        <w:rPr>
          <w:i/>
          <w:iCs/>
          <w:lang w:val="en-CA" w:eastAsia="en-US"/>
        </w:rPr>
        <w:t>(1) present</w:t>
      </w:r>
    </w:p>
    <w:p w14:paraId="150316F2" w14:textId="57D463EC" w:rsidR="00CB48DC" w:rsidRDefault="0055061C" w:rsidP="00CB48DC">
      <w:pPr>
        <w:rPr>
          <w:lang w:val="en-CA" w:eastAsia="en-US"/>
        </w:rPr>
      </w:pPr>
      <w:r>
        <w:rPr>
          <w:lang w:val="en-CA" w:eastAsia="en-US"/>
        </w:rPr>
        <w:t xml:space="preserve">This character refers to the ability of some </w:t>
      </w:r>
      <w:proofErr w:type="spellStart"/>
      <w:r>
        <w:rPr>
          <w:lang w:val="en-CA" w:eastAsia="en-US"/>
        </w:rPr>
        <w:t>lobopodians</w:t>
      </w:r>
      <w:proofErr w:type="spellEnd"/>
      <w:r>
        <w:rPr>
          <w:lang w:val="en-CA" w:eastAsia="en-US"/>
        </w:rPr>
        <w:t xml:space="preserve"> to evert some of their mouthparts, particularly the foregut.</w:t>
      </w:r>
    </w:p>
    <w:p w14:paraId="43F1774E" w14:textId="165FEEE4" w:rsidR="0055061C" w:rsidRDefault="0055061C" w:rsidP="0055061C">
      <w:pPr>
        <w:pStyle w:val="Transformationseries"/>
      </w:pPr>
      <w:r>
        <w:t>Number of trunk limbs</w:t>
      </w:r>
    </w:p>
    <w:p w14:paraId="350EF1B5" w14:textId="77777777" w:rsidR="0055061C" w:rsidRDefault="0055061C" w:rsidP="0055061C">
      <w:pPr>
        <w:pStyle w:val="Tokendescription"/>
        <w:rPr>
          <w:color w:val="000000"/>
          <w:lang w:val="en-US"/>
        </w:rPr>
      </w:pPr>
      <w:r w:rsidRPr="002D444B">
        <w:rPr>
          <w:color w:val="000000"/>
          <w:lang w:val="en-US"/>
        </w:rPr>
        <w:t>(0) less than or equal to four pairs</w:t>
      </w:r>
    </w:p>
    <w:p w14:paraId="715F4CCB" w14:textId="7F17281E" w:rsidR="0055061C" w:rsidRDefault="0055061C" w:rsidP="0055061C">
      <w:pPr>
        <w:pStyle w:val="Tokendescription"/>
        <w:rPr>
          <w:color w:val="000000"/>
          <w:lang w:val="en-US"/>
        </w:rPr>
      </w:pPr>
      <w:r>
        <w:rPr>
          <w:color w:val="000000"/>
          <w:lang w:val="en-US"/>
        </w:rPr>
        <w:t>(1) more than four pairs</w:t>
      </w:r>
    </w:p>
    <w:p w14:paraId="3F982940" w14:textId="57E11E6D" w:rsidR="0055061C" w:rsidRPr="002D444B" w:rsidRDefault="0055061C" w:rsidP="0055061C">
      <w:pPr>
        <w:pStyle w:val="Tokendescription"/>
        <w:rPr>
          <w:color w:val="000000"/>
          <w:lang w:val="en-US"/>
        </w:rPr>
      </w:pPr>
      <w:r w:rsidRPr="002D444B">
        <w:rPr>
          <w:color w:val="000000"/>
          <w:lang w:val="en-US"/>
        </w:rPr>
        <w:t>(–)</w:t>
      </w:r>
      <w:r>
        <w:rPr>
          <w:color w:val="000000"/>
          <w:lang w:val="en-US"/>
        </w:rPr>
        <w:t xml:space="preserve"> inapplicable: paired appendages (Character 1) absent</w:t>
      </w:r>
    </w:p>
    <w:p w14:paraId="681AAEFC" w14:textId="0A586481" w:rsidR="0055061C" w:rsidRDefault="0055061C" w:rsidP="0055061C">
      <w:pPr>
        <w:rPr>
          <w:lang w:val="en-CA" w:eastAsia="en-US"/>
        </w:rPr>
      </w:pPr>
    </w:p>
    <w:p w14:paraId="24AAECCA" w14:textId="77777777" w:rsidR="00007FDA" w:rsidRDefault="00007FDA" w:rsidP="0055061C">
      <w:pPr>
        <w:rPr>
          <w:lang w:val="en-CA" w:eastAsia="en-US"/>
        </w:rPr>
      </w:pPr>
    </w:p>
    <w:p w14:paraId="693FCB22" w14:textId="77777777" w:rsidR="00007FDA" w:rsidRDefault="00007FDA" w:rsidP="0055061C">
      <w:pPr>
        <w:rPr>
          <w:lang w:val="en-CA" w:eastAsia="en-US"/>
        </w:rPr>
      </w:pPr>
    </w:p>
    <w:p w14:paraId="50EC97C0" w14:textId="77777777" w:rsidR="00007FDA" w:rsidRDefault="00007FDA" w:rsidP="0055061C">
      <w:pPr>
        <w:rPr>
          <w:lang w:val="en-CA" w:eastAsia="en-US"/>
        </w:rPr>
      </w:pPr>
    </w:p>
    <w:p w14:paraId="0475EBE7" w14:textId="77777777" w:rsidR="00007FDA" w:rsidRDefault="00007FDA" w:rsidP="0055061C">
      <w:pPr>
        <w:rPr>
          <w:lang w:val="en-CA" w:eastAsia="en-US"/>
        </w:rPr>
      </w:pPr>
    </w:p>
    <w:p w14:paraId="660ABCFD" w14:textId="04997947" w:rsidR="00007FDA" w:rsidRDefault="00007FDA" w:rsidP="00007FDA">
      <w:pPr>
        <w:pStyle w:val="Transformationseries"/>
      </w:pPr>
      <w:r>
        <w:lastRenderedPageBreak/>
        <w:t>Lunules at the base of fused claws</w:t>
      </w:r>
    </w:p>
    <w:p w14:paraId="1B28868D" w14:textId="753EC87B" w:rsidR="00007FDA" w:rsidRPr="00AA0102" w:rsidRDefault="00007FDA" w:rsidP="00007FDA">
      <w:pPr>
        <w:rPr>
          <w:i/>
          <w:iCs/>
          <w:lang w:val="en-CA" w:eastAsia="en-US"/>
        </w:rPr>
      </w:pPr>
      <w:r w:rsidRPr="00AA0102">
        <w:rPr>
          <w:i/>
          <w:iCs/>
          <w:lang w:val="en-CA" w:eastAsia="en-US"/>
        </w:rPr>
        <w:t>(0) absent</w:t>
      </w:r>
    </w:p>
    <w:p w14:paraId="3E290813" w14:textId="361E98D7" w:rsidR="00007FDA" w:rsidRPr="00AA0102" w:rsidRDefault="00007FDA" w:rsidP="00007FDA">
      <w:pPr>
        <w:rPr>
          <w:i/>
          <w:iCs/>
          <w:lang w:val="en-CA" w:eastAsia="en-US"/>
        </w:rPr>
      </w:pPr>
      <w:r w:rsidRPr="00AA0102">
        <w:rPr>
          <w:i/>
          <w:iCs/>
          <w:lang w:val="en-CA" w:eastAsia="en-US"/>
        </w:rPr>
        <w:t>(1) present</w:t>
      </w:r>
    </w:p>
    <w:p w14:paraId="27031E35" w14:textId="7258B7A5" w:rsidR="00007FDA" w:rsidRPr="00AA0102" w:rsidRDefault="00007FDA" w:rsidP="00007FDA">
      <w:pPr>
        <w:spacing w:after="240"/>
        <w:rPr>
          <w:i/>
          <w:iCs/>
          <w:color w:val="000000"/>
          <w:lang w:val="en-US"/>
        </w:rPr>
      </w:pPr>
      <w:r w:rsidRPr="00AA0102">
        <w:rPr>
          <w:i/>
          <w:iCs/>
          <w:lang w:val="en-CA" w:eastAsia="en-US"/>
        </w:rPr>
        <w:t xml:space="preserve">(–) inapplicable: terminal claws </w:t>
      </w:r>
      <w:r w:rsidRPr="00AA0102">
        <w:rPr>
          <w:i/>
          <w:iCs/>
          <w:color w:val="000000"/>
          <w:lang w:val="en-US"/>
        </w:rPr>
        <w:t>(Character 56) absent; claw not fused (Character 57)</w:t>
      </w:r>
    </w:p>
    <w:p w14:paraId="5CAAB1B6" w14:textId="652C7429" w:rsidR="00007FDA" w:rsidRPr="00007FDA" w:rsidRDefault="00007FDA" w:rsidP="00007FDA">
      <w:pPr>
        <w:jc w:val="both"/>
        <w:rPr>
          <w:lang w:val="en-CA" w:eastAsia="en-US"/>
        </w:rPr>
      </w:pPr>
      <w:proofErr w:type="spellStart"/>
      <w:r>
        <w:rPr>
          <w:lang w:val="en-CA" w:eastAsia="en-US"/>
        </w:rPr>
        <w:t>Paracheland</w:t>
      </w:r>
      <w:proofErr w:type="spellEnd"/>
      <w:r>
        <w:rPr>
          <w:lang w:val="en-CA" w:eastAsia="en-US"/>
        </w:rPr>
        <w:t xml:space="preserve"> tardigrades </w:t>
      </w:r>
      <w:r w:rsidRPr="00007FDA">
        <w:rPr>
          <w:lang w:val="en-CA" w:eastAsia="en-US"/>
        </w:rPr>
        <w:t xml:space="preserve">belonging to </w:t>
      </w:r>
      <w:proofErr w:type="spellStart"/>
      <w:r w:rsidRPr="00007FDA">
        <w:rPr>
          <w:lang w:val="en-CA" w:eastAsia="en-US"/>
        </w:rPr>
        <w:t>Eohypsibioidea</w:t>
      </w:r>
      <w:proofErr w:type="spellEnd"/>
      <w:r w:rsidRPr="00007FDA">
        <w:rPr>
          <w:lang w:val="en-CA" w:eastAsia="en-US"/>
        </w:rPr>
        <w:t xml:space="preserve"> (e.g., </w:t>
      </w:r>
      <w:proofErr w:type="spellStart"/>
      <w:r w:rsidRPr="00007FDA">
        <w:rPr>
          <w:i/>
          <w:iCs/>
          <w:lang w:val="en-CA" w:eastAsia="en-US"/>
        </w:rPr>
        <w:t>Eohypsibius</w:t>
      </w:r>
      <w:proofErr w:type="spellEnd"/>
      <w:r w:rsidRPr="00007FDA">
        <w:rPr>
          <w:lang w:val="en-CA" w:eastAsia="en-US"/>
        </w:rPr>
        <w:t xml:space="preserve">) and </w:t>
      </w:r>
      <w:proofErr w:type="spellStart"/>
      <w:r w:rsidRPr="00007FDA">
        <w:rPr>
          <w:lang w:val="en-CA" w:eastAsia="en-US"/>
        </w:rPr>
        <w:t>Macrobiotoidea</w:t>
      </w:r>
      <w:proofErr w:type="spellEnd"/>
      <w:r w:rsidRPr="00007FDA">
        <w:rPr>
          <w:lang w:val="en-CA" w:eastAsia="en-US"/>
        </w:rPr>
        <w:t xml:space="preserve"> (e.g., </w:t>
      </w:r>
      <w:r w:rsidRPr="00007FDA">
        <w:rPr>
          <w:i/>
          <w:iCs/>
          <w:lang w:val="en-CA" w:eastAsia="en-US"/>
        </w:rPr>
        <w:t>Macrobiotus</w:t>
      </w:r>
      <w:r>
        <w:rPr>
          <w:lang w:val="en-CA" w:eastAsia="en-US"/>
        </w:rPr>
        <w:t>)</w:t>
      </w:r>
      <w:r w:rsidRPr="00007FDA">
        <w:rPr>
          <w:lang w:val="en-CA" w:eastAsia="en-US"/>
        </w:rPr>
        <w:t xml:space="preserve"> have claws with well-defined </w:t>
      </w:r>
      <w:proofErr w:type="spellStart"/>
      <w:r w:rsidRPr="00007FDA">
        <w:rPr>
          <w:lang w:val="en-CA" w:eastAsia="en-US"/>
        </w:rPr>
        <w:t>cresent</w:t>
      </w:r>
      <w:proofErr w:type="spellEnd"/>
      <w:r w:rsidRPr="00007FDA">
        <w:rPr>
          <w:lang w:val="en-CA" w:eastAsia="en-US"/>
        </w:rPr>
        <w:t xml:space="preserve">-shaped basal extensions called lunules that are connected to the rest of the claws via a peduncle. In other </w:t>
      </w:r>
      <w:proofErr w:type="spellStart"/>
      <w:r w:rsidRPr="00007FDA">
        <w:rPr>
          <w:lang w:val="en-CA" w:eastAsia="en-US"/>
        </w:rPr>
        <w:t>parachelan</w:t>
      </w:r>
      <w:proofErr w:type="spellEnd"/>
      <w:r w:rsidRPr="00007FDA">
        <w:rPr>
          <w:lang w:val="en-CA" w:eastAsia="en-US"/>
        </w:rPr>
        <w:t xml:space="preserve"> groups, such as </w:t>
      </w:r>
      <w:proofErr w:type="spellStart"/>
      <w:r w:rsidRPr="00007FDA">
        <w:rPr>
          <w:lang w:val="en-CA" w:eastAsia="en-US"/>
        </w:rPr>
        <w:t>Isohypsibioidea</w:t>
      </w:r>
      <w:proofErr w:type="spellEnd"/>
      <w:r w:rsidRPr="00007FDA">
        <w:rPr>
          <w:lang w:val="en-CA" w:eastAsia="en-US"/>
        </w:rPr>
        <w:t xml:space="preserve"> (e.g., </w:t>
      </w:r>
      <w:proofErr w:type="spellStart"/>
      <w:r w:rsidRPr="00FE1C00">
        <w:rPr>
          <w:i/>
          <w:iCs/>
          <w:lang w:val="en-CA" w:eastAsia="en-US"/>
        </w:rPr>
        <w:t>Isohypsibius</w:t>
      </w:r>
      <w:proofErr w:type="spellEnd"/>
      <w:r w:rsidRPr="00007FDA">
        <w:rPr>
          <w:lang w:val="en-CA" w:eastAsia="en-US"/>
        </w:rPr>
        <w:t xml:space="preserve">) and </w:t>
      </w:r>
      <w:proofErr w:type="spellStart"/>
      <w:r w:rsidRPr="00007FDA">
        <w:rPr>
          <w:lang w:val="en-CA" w:eastAsia="en-US"/>
        </w:rPr>
        <w:t>Hypsibioidea</w:t>
      </w:r>
      <w:proofErr w:type="spellEnd"/>
      <w:r w:rsidRPr="00007FDA">
        <w:rPr>
          <w:lang w:val="en-CA" w:eastAsia="en-US"/>
        </w:rPr>
        <w:t xml:space="preserve"> (e.g., </w:t>
      </w:r>
      <w:proofErr w:type="spellStart"/>
      <w:r w:rsidRPr="00FE1C00">
        <w:rPr>
          <w:i/>
          <w:iCs/>
          <w:lang w:val="en-CA" w:eastAsia="en-US"/>
        </w:rPr>
        <w:t>Hypsibius</w:t>
      </w:r>
      <w:proofErr w:type="spellEnd"/>
      <w:r w:rsidRPr="00007FDA">
        <w:rPr>
          <w:lang w:val="en-CA" w:eastAsia="en-US"/>
        </w:rPr>
        <w:t xml:space="preserve">), claws have </w:t>
      </w:r>
      <w:proofErr w:type="spellStart"/>
      <w:r w:rsidRPr="00007FDA">
        <w:rPr>
          <w:lang w:val="en-CA" w:eastAsia="en-US"/>
        </w:rPr>
        <w:t>pseudolunules</w:t>
      </w:r>
      <w:proofErr w:type="spellEnd"/>
      <w:r w:rsidRPr="00007FDA">
        <w:rPr>
          <w:lang w:val="en-CA" w:eastAsia="en-US"/>
        </w:rPr>
        <w:t xml:space="preserve"> which are thinner and connected directly at the claw base (i.e., no peduncle)</w:t>
      </w:r>
      <w:r>
        <w:rPr>
          <w:lang w:val="en-CA" w:eastAsia="en-US"/>
        </w:rPr>
        <w:t xml:space="preserve"> </w:t>
      </w:r>
      <w:sdt>
        <w:sdtPr>
          <w:rPr>
            <w:color w:val="000000"/>
            <w:lang w:val="en-CA" w:eastAsia="en-US"/>
          </w:rPr>
          <w:tag w:val="MENDELEY_CITATION_v3_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"/>
          <w:id w:val="-1664090289"/>
          <w:placeholder>
            <w:docPart w:val="DefaultPlaceholder_-1854013440"/>
          </w:placeholder>
        </w:sdtPr>
        <w:sdtContent>
          <w:r w:rsidRPr="00007FDA">
            <w:rPr>
              <w:rFonts w:eastAsia="Times New Roman"/>
              <w:color w:val="000000"/>
            </w:rPr>
            <w:t>(</w:t>
          </w:r>
          <w:proofErr w:type="spellStart"/>
          <w:r w:rsidRPr="00007FDA">
            <w:rPr>
              <w:rFonts w:eastAsia="Times New Roman"/>
              <w:color w:val="000000"/>
            </w:rPr>
            <w:t>Gąsiorek</w:t>
          </w:r>
          <w:proofErr w:type="spellEnd"/>
          <w:r w:rsidRPr="00007FDA">
            <w:rPr>
              <w:rFonts w:eastAsia="Times New Roman"/>
              <w:color w:val="000000"/>
            </w:rPr>
            <w:t xml:space="preserve"> </w:t>
          </w:r>
          <w:r w:rsidRPr="00007FDA">
            <w:rPr>
              <w:rFonts w:eastAsia="Times New Roman"/>
              <w:i/>
              <w:iCs/>
              <w:color w:val="000000"/>
            </w:rPr>
            <w:t>et al.</w:t>
          </w:r>
          <w:r w:rsidRPr="00007FDA">
            <w:rPr>
              <w:rFonts w:eastAsia="Times New Roman"/>
              <w:color w:val="000000"/>
            </w:rPr>
            <w:t xml:space="preserve"> 2017b)</w:t>
          </w:r>
        </w:sdtContent>
      </w:sdt>
      <w:r>
        <w:rPr>
          <w:color w:val="000000"/>
          <w:lang w:val="en-CA" w:eastAsia="en-US"/>
        </w:rPr>
        <w:t>.</w:t>
      </w:r>
    </w:p>
    <w:p w14:paraId="29A0598D" w14:textId="77777777" w:rsidR="00FC47CA" w:rsidRPr="0099688B" w:rsidRDefault="00FC47CA" w:rsidP="00D47BD5">
      <w:pPr>
        <w:pStyle w:val="Transformationseries"/>
        <w:spacing w:line="360" w:lineRule="auto"/>
        <w:rPr>
          <w:color w:val="000000"/>
          <w:sz w:val="24"/>
          <w:szCs w:val="24"/>
        </w:rPr>
      </w:pPr>
      <w:r w:rsidRPr="0099688B">
        <w:rPr>
          <w:color w:val="000000"/>
          <w:sz w:val="24"/>
          <w:szCs w:val="24"/>
        </w:rPr>
        <w:t>Bulbous pharynx (</w:t>
      </w:r>
      <w:r w:rsidR="00227B9F" w:rsidRPr="0099688B">
        <w:rPr>
          <w:color w:val="000000"/>
          <w:sz w:val="24"/>
          <w:szCs w:val="24"/>
        </w:rPr>
        <w:t xml:space="preserve">i.e., </w:t>
      </w:r>
      <w:r w:rsidRPr="0099688B">
        <w:rPr>
          <w:color w:val="000000"/>
          <w:sz w:val="24"/>
          <w:szCs w:val="24"/>
        </w:rPr>
        <w:t>differentiated foregut)</w:t>
      </w:r>
    </w:p>
    <w:p w14:paraId="07983F35" w14:textId="77777777" w:rsidR="00FC47CA" w:rsidRPr="0099688B" w:rsidRDefault="00FC47CA" w:rsidP="00D47BD5">
      <w:pPr>
        <w:rPr>
          <w:i/>
          <w:iCs/>
          <w:color w:val="000000"/>
          <w:lang w:val="en-CA" w:eastAsia="en-US"/>
        </w:rPr>
      </w:pPr>
      <w:r w:rsidRPr="0099688B">
        <w:rPr>
          <w:i/>
          <w:iCs/>
          <w:color w:val="000000"/>
          <w:lang w:val="en-CA" w:eastAsia="en-US"/>
        </w:rPr>
        <w:t>(0) absent</w:t>
      </w:r>
    </w:p>
    <w:p w14:paraId="76BD8494" w14:textId="77777777" w:rsidR="00DF1BCD" w:rsidRPr="0099688B" w:rsidRDefault="00FC47CA" w:rsidP="00D47BD5">
      <w:pPr>
        <w:rPr>
          <w:i/>
          <w:iCs/>
          <w:color w:val="000000"/>
          <w:lang w:val="en-CA" w:eastAsia="en-US"/>
        </w:rPr>
      </w:pPr>
      <w:r w:rsidRPr="0099688B">
        <w:rPr>
          <w:i/>
          <w:iCs/>
          <w:color w:val="000000"/>
          <w:lang w:val="en-CA" w:eastAsia="en-US"/>
        </w:rPr>
        <w:t>(1) present</w:t>
      </w:r>
    </w:p>
    <w:p w14:paraId="5F942809" w14:textId="77777777" w:rsidR="00454F03" w:rsidRPr="0099688B" w:rsidRDefault="00454F03" w:rsidP="00D47BD5">
      <w:pPr>
        <w:rPr>
          <w:i/>
          <w:iCs/>
          <w:color w:val="000000"/>
          <w:lang w:val="en-CA" w:eastAsia="en-US"/>
        </w:rPr>
      </w:pPr>
    </w:p>
    <w:p w14:paraId="51D0CE4A" w14:textId="67FEB82B" w:rsidR="00C94167" w:rsidRPr="003F1348" w:rsidRDefault="00227B9F" w:rsidP="003F1348">
      <w:pPr>
        <w:jc w:val="both"/>
        <w:rPr>
          <w:color w:val="000000" w:themeColor="text1"/>
          <w:lang w:val="en-CA" w:eastAsia="en-US"/>
        </w:rPr>
      </w:pPr>
      <w:r w:rsidRPr="003F1348">
        <w:rPr>
          <w:color w:val="000000" w:themeColor="text1"/>
          <w:lang w:val="en-CA" w:eastAsia="en-US"/>
        </w:rPr>
        <w:t xml:space="preserve">Among </w:t>
      </w:r>
      <w:proofErr w:type="spellStart"/>
      <w:r w:rsidRPr="003F1348">
        <w:rPr>
          <w:color w:val="000000" w:themeColor="text1"/>
          <w:lang w:val="en-CA" w:eastAsia="en-US"/>
        </w:rPr>
        <w:t>ecdysozoans</w:t>
      </w:r>
      <w:proofErr w:type="spellEnd"/>
      <w:r w:rsidRPr="003F1348">
        <w:rPr>
          <w:color w:val="000000" w:themeColor="text1"/>
          <w:lang w:val="en-CA" w:eastAsia="en-US"/>
        </w:rPr>
        <w:t xml:space="preserve">, the foregut can </w:t>
      </w:r>
      <w:r w:rsidR="00007337" w:rsidRPr="003F1348">
        <w:rPr>
          <w:color w:val="000000" w:themeColor="text1"/>
          <w:lang w:val="en-CA" w:eastAsia="en-US"/>
        </w:rPr>
        <w:t>have differentiated width</w:t>
      </w:r>
      <w:r w:rsidR="00A5262A" w:rsidRPr="003F1348">
        <w:rPr>
          <w:color w:val="000000" w:themeColor="text1"/>
          <w:lang w:val="en-CA" w:eastAsia="en-US"/>
        </w:rPr>
        <w:t xml:space="preserve"> as evinced by a bulbous pharynx</w:t>
      </w:r>
      <w:r w:rsidR="004F46D0" w:rsidRPr="003F1348">
        <w:rPr>
          <w:color w:val="000000" w:themeColor="text1"/>
          <w:lang w:val="en-CA" w:eastAsia="en-US"/>
        </w:rPr>
        <w:t xml:space="preserve"> such as in priapulids</w:t>
      </w:r>
      <w:r w:rsidR="004B103D" w:rsidRPr="003F1348">
        <w:rPr>
          <w:color w:val="000000" w:themeColor="text1"/>
          <w:lang w:val="en-CA" w:eastAsia="en-US"/>
        </w:rPr>
        <w:t xml:space="preserve"> </w:t>
      </w:r>
      <w:sdt>
        <w:sdtPr>
          <w:rPr>
            <w:color w:val="000000"/>
            <w:lang w:val="en-CA" w:eastAsia="en-US"/>
          </w:rPr>
          <w:tag w:val="MENDELEY_CITATION_v3_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"/>
          <w:id w:val="1767421564"/>
          <w:placeholder>
            <w:docPart w:val="DefaultPlaceholder_-1854013440"/>
          </w:placeholder>
        </w:sdtPr>
        <w:sdtContent>
          <w:r w:rsidR="00651AF7" w:rsidRPr="00651AF7">
            <w:rPr>
              <w:color w:val="000000"/>
              <w:lang w:val="en-CA" w:eastAsia="en-US"/>
            </w:rPr>
            <w:t>(Todaro and Shirley 2003)</w:t>
          </w:r>
        </w:sdtContent>
      </w:sdt>
      <w:r w:rsidR="003F1348" w:rsidRPr="003F1348">
        <w:rPr>
          <w:color w:val="000000" w:themeColor="text1"/>
          <w:lang w:val="en-CA" w:eastAsia="en-US"/>
        </w:rPr>
        <w:t>,</w:t>
      </w:r>
      <w:r w:rsidR="004F46D0" w:rsidRPr="003F1348">
        <w:rPr>
          <w:color w:val="000000" w:themeColor="text1"/>
          <w:lang w:val="en-CA" w:eastAsia="en-US"/>
        </w:rPr>
        <w:t xml:space="preserve"> </w:t>
      </w:r>
      <w:proofErr w:type="spellStart"/>
      <w:r w:rsidR="004F46D0" w:rsidRPr="003F1348">
        <w:rPr>
          <w:i/>
          <w:iCs/>
          <w:color w:val="000000" w:themeColor="text1"/>
          <w:lang w:val="en-CA" w:eastAsia="en-US"/>
        </w:rPr>
        <w:t>Aysheaia</w:t>
      </w:r>
      <w:proofErr w:type="spellEnd"/>
      <w:r w:rsidR="004F46D0" w:rsidRPr="003F1348">
        <w:rPr>
          <w:i/>
          <w:iCs/>
          <w:color w:val="000000" w:themeColor="text1"/>
          <w:lang w:val="en-CA" w:eastAsia="en-US"/>
        </w:rPr>
        <w:t xml:space="preserve"> </w:t>
      </w:r>
      <w:r w:rsidR="004F46D0" w:rsidRPr="003F1348">
        <w:rPr>
          <w:color w:val="000000" w:themeColor="text1"/>
          <w:lang w:val="en-CA" w:eastAsia="en-US"/>
        </w:rPr>
        <w:t>(this study</w:t>
      </w:r>
      <w:r w:rsidR="004B103D" w:rsidRPr="003F1348">
        <w:rPr>
          <w:color w:val="000000" w:themeColor="text1"/>
          <w:lang w:val="en-CA" w:eastAsia="en-US"/>
        </w:rPr>
        <w:t xml:space="preserve">), </w:t>
      </w:r>
      <w:proofErr w:type="spellStart"/>
      <w:r w:rsidR="004B103D" w:rsidRPr="003F1348">
        <w:rPr>
          <w:i/>
          <w:iCs/>
          <w:color w:val="000000" w:themeColor="text1"/>
          <w:lang w:val="en-CA" w:eastAsia="en-US"/>
        </w:rPr>
        <w:t>Onychodictyon</w:t>
      </w:r>
      <w:proofErr w:type="spellEnd"/>
      <w:r w:rsidR="004B103D" w:rsidRPr="003F1348">
        <w:rPr>
          <w:i/>
          <w:iCs/>
          <w:color w:val="000000" w:themeColor="text1"/>
          <w:lang w:val="en-CA" w:eastAsia="en-US"/>
        </w:rPr>
        <w:t xml:space="preserve"> ferox </w:t>
      </w:r>
      <w:sdt>
        <w:sdtPr>
          <w:rPr>
            <w:color w:val="000000"/>
            <w:lang w:val="en-CA" w:eastAsia="en-US"/>
          </w:rPr>
          <w:tag w:val="MENDELEY_CITATION_v3_eyJjaXRhdGlvbklEIjoiTUVOREVMRVlfQ0lUQVRJT05fMWJiNTlkZjQtNzY1My00OTliLTlkM2UtMWQyNzcxNjRkYmYw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961149410"/>
          <w:placeholder>
            <w:docPart w:val="DefaultPlaceholder_-1854013440"/>
          </w:placeholder>
        </w:sdtPr>
        <w:sdtContent>
          <w:r w:rsidR="00651AF7" w:rsidRPr="00651AF7">
            <w:rPr>
              <w:color w:val="000000"/>
              <w:lang w:val="en-CA" w:eastAsia="en-US"/>
            </w:rPr>
            <w:t>(Ou, Shu and Mayer 2012)</w:t>
          </w:r>
        </w:sdtContent>
      </w:sdt>
      <w:r w:rsidR="003F1348" w:rsidRPr="003F1348">
        <w:rPr>
          <w:color w:val="000000" w:themeColor="text1"/>
          <w:lang w:val="en-CA" w:eastAsia="en-US"/>
        </w:rPr>
        <w:t>,</w:t>
      </w:r>
      <w:r w:rsidR="00A13B4D" w:rsidRPr="003F1348">
        <w:rPr>
          <w:color w:val="000000" w:themeColor="text1"/>
          <w:lang w:val="en-CA" w:eastAsia="en-US"/>
        </w:rPr>
        <w:t xml:space="preserve"> </w:t>
      </w:r>
      <w:r w:rsidR="000C60D2" w:rsidRPr="003F1348">
        <w:rPr>
          <w:i/>
          <w:iCs/>
          <w:color w:val="000000" w:themeColor="text1"/>
          <w:lang w:val="en-CA" w:eastAsia="en-US"/>
        </w:rPr>
        <w:t>Kerygmachela</w:t>
      </w:r>
      <w:r w:rsidR="000C60D2" w:rsidRPr="003F1348">
        <w:rPr>
          <w:color w:val="000000" w:themeColor="text1"/>
          <w:lang w:val="en-CA" w:eastAsia="en-US"/>
        </w:rPr>
        <w:t xml:space="preserve"> </w:t>
      </w:r>
      <w:sdt>
        <w:sdtPr>
          <w:rPr>
            <w:color w:val="000000"/>
            <w:lang w:val="en-CA" w:eastAsia="en-US"/>
          </w:rPr>
          <w:tag w:val="MENDELEY_CITATION_v3_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"/>
          <w:id w:val="-1204785149"/>
          <w:placeholder>
            <w:docPart w:val="DefaultPlaceholder_-1854013440"/>
          </w:placeholder>
        </w:sdtPr>
        <w:sdtContent>
          <w:r w:rsidR="00651AF7" w:rsidRPr="00651AF7">
            <w:rPr>
              <w:rFonts w:eastAsia="Times New Roman"/>
              <w:color w:val="000000"/>
            </w:rPr>
            <w:t xml:space="preserve">(Park </w:t>
          </w:r>
          <w:r w:rsidR="00651AF7" w:rsidRPr="00651AF7">
            <w:rPr>
              <w:rFonts w:eastAsia="Times New Roman"/>
              <w:i/>
              <w:iCs/>
              <w:color w:val="000000"/>
            </w:rPr>
            <w:t>et al.</w:t>
          </w:r>
          <w:r w:rsidR="00651AF7" w:rsidRPr="00651AF7">
            <w:rPr>
              <w:rFonts w:eastAsia="Times New Roman"/>
              <w:color w:val="000000"/>
            </w:rPr>
            <w:t xml:space="preserve"> 2018)</w:t>
          </w:r>
        </w:sdtContent>
      </w:sdt>
      <w:r w:rsidR="003F1348" w:rsidRPr="003F1348">
        <w:rPr>
          <w:color w:val="000000" w:themeColor="text1"/>
          <w:lang w:val="en-CA" w:eastAsia="en-US"/>
        </w:rPr>
        <w:t>,</w:t>
      </w:r>
      <w:r w:rsidR="004B103D" w:rsidRPr="003F1348">
        <w:rPr>
          <w:color w:val="000000" w:themeColor="text1"/>
          <w:lang w:val="en-CA" w:eastAsia="en-US"/>
        </w:rPr>
        <w:t xml:space="preserve"> onychophorans </w:t>
      </w:r>
      <w:sdt>
        <w:sdtPr>
          <w:rPr>
            <w:color w:val="000000"/>
            <w:lang w:val="en-CA" w:eastAsia="en-US"/>
          </w:rPr>
          <w:tag w:val="MENDELEY_CITATION_v3_eyJjaXRhdGlvbklEIjoiTUVOREVMRVlfQ0lUQVRJT05fODA3YmRkMTgtY2FjMi00NmRiLTljZTEtN2JiOTc4NDA0MGVh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
          <w:id w:val="1707600459"/>
          <w:placeholder>
            <w:docPart w:val="BF15FFE72200DC4EA651C9E6494ADFA2"/>
          </w:placeholder>
        </w:sdtPr>
        <w:sdtContent>
          <w:r w:rsidR="00651AF7" w:rsidRPr="00651AF7">
            <w:rPr>
              <w:color w:val="000000"/>
              <w:lang w:val="en-CA" w:eastAsia="en-US"/>
            </w:rPr>
            <w:t>(Ou, Shu and Mayer 2012)</w:t>
          </w:r>
        </w:sdtContent>
      </w:sdt>
      <w:r w:rsidR="004F46D0" w:rsidRPr="003F1348">
        <w:rPr>
          <w:color w:val="000000" w:themeColor="text1"/>
          <w:lang w:val="en-CA" w:eastAsia="en-US"/>
        </w:rPr>
        <w:t xml:space="preserve">, </w:t>
      </w:r>
      <w:r w:rsidR="00693FB0" w:rsidRPr="003F1348">
        <w:rPr>
          <w:color w:val="000000" w:themeColor="text1"/>
          <w:lang w:val="en-CA" w:eastAsia="en-US"/>
        </w:rPr>
        <w:t xml:space="preserve">and </w:t>
      </w:r>
      <w:r w:rsidR="004F46D0" w:rsidRPr="003F1348">
        <w:rPr>
          <w:color w:val="000000" w:themeColor="text1"/>
          <w:lang w:val="en-CA" w:eastAsia="en-US"/>
        </w:rPr>
        <w:t xml:space="preserve">tardigrades </w:t>
      </w:r>
      <w:sdt>
        <w:sdtPr>
          <w:rPr>
            <w:color w:val="000000"/>
            <w:lang w:val="en-CA" w:eastAsia="en-US"/>
          </w:rPr>
          <w:tag w:val="MENDELEY_CITATION_v3_eyJjaXRhdGlvbklEIjoiTUVOREVMRVlfQ0lUQVRJT05fY2FjYzAwOGMtZDI3OS00MjY2LTljNWMtNGE0MzI3NDUwMzVk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
          <w:id w:val="-1065032496"/>
          <w:placeholder>
            <w:docPart w:val="DefaultPlaceholder_-1854013440"/>
          </w:placeholder>
        </w:sdtPr>
        <w:sdtContent>
          <w:r w:rsidR="00651AF7" w:rsidRPr="00651AF7">
            <w:rPr>
              <w:rFonts w:eastAsia="Times New Roman"/>
              <w:color w:val="000000"/>
            </w:rPr>
            <w:t xml:space="preserve">(Møbjerg </w:t>
          </w:r>
          <w:r w:rsidR="00651AF7" w:rsidRPr="00651AF7">
            <w:rPr>
              <w:rFonts w:eastAsia="Times New Roman"/>
              <w:i/>
              <w:iCs/>
              <w:color w:val="000000"/>
            </w:rPr>
            <w:t>et al.</w:t>
          </w:r>
          <w:r w:rsidR="00651AF7" w:rsidRPr="00651AF7">
            <w:rPr>
              <w:rFonts w:eastAsia="Times New Roman"/>
              <w:color w:val="000000"/>
            </w:rPr>
            <w:t xml:space="preserve"> 2018)</w:t>
          </w:r>
        </w:sdtContent>
      </w:sdt>
      <w:r w:rsidR="00693FB0" w:rsidRPr="003F1348">
        <w:rPr>
          <w:color w:val="000000" w:themeColor="text1"/>
          <w:lang w:val="en-CA" w:eastAsia="en-US"/>
        </w:rPr>
        <w:t xml:space="preserve">. Some extinct </w:t>
      </w:r>
      <w:proofErr w:type="spellStart"/>
      <w:r w:rsidR="00693FB0" w:rsidRPr="003F1348">
        <w:rPr>
          <w:color w:val="000000" w:themeColor="text1"/>
          <w:lang w:val="en-CA" w:eastAsia="en-US"/>
        </w:rPr>
        <w:t>lobopodians</w:t>
      </w:r>
      <w:proofErr w:type="spellEnd"/>
      <w:r w:rsidR="00693FB0" w:rsidRPr="003F1348">
        <w:rPr>
          <w:color w:val="000000" w:themeColor="text1"/>
          <w:lang w:val="en-CA" w:eastAsia="en-US"/>
        </w:rPr>
        <w:t xml:space="preserve">, such as </w:t>
      </w:r>
      <w:proofErr w:type="spellStart"/>
      <w:r w:rsidR="000C60D2" w:rsidRPr="003F1348">
        <w:rPr>
          <w:i/>
          <w:iCs/>
          <w:color w:val="000000" w:themeColor="text1"/>
          <w:lang w:val="en-CA" w:eastAsia="en-US"/>
        </w:rPr>
        <w:t>Paucipodia</w:t>
      </w:r>
      <w:proofErr w:type="spellEnd"/>
      <w:r w:rsidR="003F1348" w:rsidRPr="003F1348">
        <w:rPr>
          <w:color w:val="000000" w:themeColor="text1"/>
          <w:lang w:val="en-CA" w:eastAsia="en-US"/>
        </w:rPr>
        <w:t xml:space="preserve"> </w:t>
      </w:r>
      <w:sdt>
        <w:sdtPr>
          <w:rPr>
            <w:color w:val="000000"/>
            <w:lang w:val="en-CA" w:eastAsia="en-US"/>
          </w:rPr>
          <w:tag w:val="MENDELEY_CITATION_v3_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"/>
          <w:id w:val="-862355664"/>
          <w:placeholder>
            <w:docPart w:val="DefaultPlaceholder_-1854013440"/>
          </w:placeholder>
        </w:sdtPr>
        <w:sdtContent>
          <w:r w:rsidR="00651AF7" w:rsidRPr="00651AF7">
            <w:rPr>
              <w:rFonts w:eastAsia="Times New Roman"/>
              <w:color w:val="000000"/>
            </w:rPr>
            <w:t xml:space="preserve">(Hou </w:t>
          </w:r>
          <w:r w:rsidR="00651AF7" w:rsidRPr="00651AF7">
            <w:rPr>
              <w:rFonts w:eastAsia="Times New Roman"/>
              <w:i/>
              <w:iCs/>
              <w:color w:val="000000"/>
            </w:rPr>
            <w:t>et al.</w:t>
          </w:r>
          <w:r w:rsidR="00651AF7" w:rsidRPr="00651AF7">
            <w:rPr>
              <w:rFonts w:eastAsia="Times New Roman"/>
              <w:color w:val="000000"/>
            </w:rPr>
            <w:t xml:space="preserve"> 2004)</w:t>
          </w:r>
        </w:sdtContent>
      </w:sdt>
      <w:r w:rsidR="000C60D2" w:rsidRPr="003F1348">
        <w:rPr>
          <w:color w:val="000000" w:themeColor="text1"/>
          <w:lang w:val="en-CA" w:eastAsia="en-US"/>
        </w:rPr>
        <w:t xml:space="preserve">, </w:t>
      </w:r>
      <w:proofErr w:type="spellStart"/>
      <w:r w:rsidR="00693FB0" w:rsidRPr="003F1348">
        <w:rPr>
          <w:i/>
          <w:iCs/>
          <w:color w:val="000000" w:themeColor="text1"/>
          <w:lang w:val="en-CA" w:eastAsia="en-US"/>
        </w:rPr>
        <w:t>Hallucigenia</w:t>
      </w:r>
      <w:proofErr w:type="spellEnd"/>
      <w:r w:rsidR="00693FB0" w:rsidRPr="003F1348">
        <w:rPr>
          <w:i/>
          <w:iCs/>
          <w:color w:val="000000" w:themeColor="text1"/>
          <w:lang w:val="en-CA" w:eastAsia="en-US"/>
        </w:rPr>
        <w:t xml:space="preserve"> sparsa</w:t>
      </w:r>
      <w:r w:rsidR="000C60D2" w:rsidRPr="003F1348">
        <w:rPr>
          <w:color w:val="000000" w:themeColor="text1"/>
          <w:lang w:val="en-CA" w:eastAsia="en-US"/>
        </w:rPr>
        <w:t xml:space="preserve"> </w:t>
      </w:r>
      <w:sdt>
        <w:sdtPr>
          <w:rPr>
            <w:color w:val="000000"/>
            <w:lang w:val="en-CA" w:eastAsia="en-US"/>
          </w:rPr>
          <w:tag w:val="MENDELEY_CITATION_v3_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"/>
          <w:id w:val="1991133522"/>
          <w:placeholder>
            <w:docPart w:val="DefaultPlaceholder_-1854013440"/>
          </w:placeholder>
        </w:sdtPr>
        <w:sdtContent>
          <w:r w:rsidR="00651AF7" w:rsidRPr="00651AF7">
            <w:rPr>
              <w:color w:val="000000"/>
              <w:lang w:val="en-CA" w:eastAsia="en-US"/>
            </w:rPr>
            <w:t>(Smith and Caron 2015)</w:t>
          </w:r>
        </w:sdtContent>
      </w:sdt>
      <w:r w:rsidR="003F1348" w:rsidRPr="003F1348">
        <w:rPr>
          <w:color w:val="000000" w:themeColor="text1"/>
          <w:lang w:val="en-CA" w:eastAsia="en-US"/>
        </w:rPr>
        <w:t xml:space="preserve"> </w:t>
      </w:r>
      <w:r w:rsidR="000C60D2" w:rsidRPr="003F1348">
        <w:rPr>
          <w:color w:val="000000" w:themeColor="text1"/>
          <w:lang w:val="en-CA" w:eastAsia="en-US"/>
        </w:rPr>
        <w:t>and</w:t>
      </w:r>
      <w:r w:rsidR="00693FB0" w:rsidRPr="003F1348">
        <w:rPr>
          <w:i/>
          <w:iCs/>
          <w:color w:val="000000" w:themeColor="text1"/>
          <w:lang w:val="en-CA" w:eastAsia="en-US"/>
        </w:rPr>
        <w:t xml:space="preserve"> </w:t>
      </w:r>
      <w:proofErr w:type="spellStart"/>
      <w:r w:rsidR="000C60D2" w:rsidRPr="003F1348">
        <w:rPr>
          <w:color w:val="000000" w:themeColor="text1"/>
          <w:lang w:val="en-CA" w:eastAsia="en-US"/>
        </w:rPr>
        <w:t>luolishaniids</w:t>
      </w:r>
      <w:proofErr w:type="spellEnd"/>
      <w:r w:rsidR="003F1348" w:rsidRPr="003F1348">
        <w:rPr>
          <w:color w:val="000000" w:themeColor="text1"/>
          <w:lang w:val="en-CA" w:eastAsia="en-US"/>
        </w:rPr>
        <w:t xml:space="preserve"> </w:t>
      </w:r>
      <w:sdt>
        <w:sdtPr>
          <w:rPr>
            <w:color w:val="000000"/>
            <w:lang w:val="en-CA" w:eastAsia="en-US"/>
          </w:rPr>
          <w:tag w:val="MENDELEY_CITATION_v3_eyJjaXRhdGlvbklEIjoiTUVOREVMRVlfQ0lUQVRJT05fYmRiNGZlY2EtZjMzYy00MzYyLWE1MzQtODdhZGZkZTQzM2Y4IiwicHJvcGVydGllcyI6eyJub3RlSW5kZXgiOjB9LCJpc0VkaXRlZCI6ZmFsc2UsIm1hbnVhbE92ZXJyaWRlIjp7ImlzTWFudWFsbHlPdmVycmlkZGVuIjpmYWxzZSwiY2l0ZXByb2NUZXh0IjoiKE1hLCBIb3UgYW5kIEJlcmdzdHLDtm0gMjAwOTsgWWFuZyA8aT5ldCBhbC48L2k+IDIwMTU7I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LH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LHsiaWQiOiJmODQ2YmUzOC1hMmFmLTMyZGUtODVjYy05YTgwM2EwZjY0Y2UiLCJpdGVtRGF0YSI6eyJ0eXBlIjoiYXJ0aWNsZS1qb3VybmFsIiwiaWQiOiJmODQ2YmUzOC1hMmFmLTMyZGUtODVjYy05YTgwM2EwZjY0Y2UiLCJ0aXRsZSI6IkEgc3VwZXJhcm1vcmVkIGxvYm9wb2RpYW4gZnJvbSB0aGUgQ2FtYnJpYW4gb2YgQ2hpbmEgYW5kIGVhcmx5IGRpc3Bhcml0eSBpbiB0aGUgZXZvbHV0aW9uIG9mIE9ueWNob3Bob3Jh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R2VyYmVyIiwiZ2l2ZW4iOiJTeWx2YWluIiwicGFyc2UtbmFtZXMiOmZhbHNlLCJkcm9wcGluZy1wYXJ0aWNsZSI6IiIsIm5vbi1kcm9wcGluZy1wYXJ0aWNsZSI6IiJ9LHsiZmFtaWx5IjoiQnV0dGVyZmllbGQiLCJnaXZlbiI6Ik5pY2hvbGFzIEo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"/>
          <w:id w:val="2003226311"/>
          <w:placeholder>
            <w:docPart w:val="DefaultPlaceholder_-1854013440"/>
          </w:placeholder>
        </w:sdtPr>
        <w:sdtContent>
          <w:r w:rsidR="00651AF7" w:rsidRPr="00651AF7">
            <w:rPr>
              <w:rFonts w:eastAsia="Times New Roman"/>
              <w:color w:val="000000"/>
            </w:rPr>
            <w:t xml:space="preserve">(Ma, Hou and Bergström 2009; Yang </w:t>
          </w:r>
          <w:r w:rsidR="00651AF7" w:rsidRPr="00651AF7">
            <w:rPr>
              <w:rFonts w:eastAsia="Times New Roman"/>
              <w:i/>
              <w:iCs/>
              <w:color w:val="000000"/>
            </w:rPr>
            <w:t>et al.</w:t>
          </w:r>
          <w:r w:rsidR="00651AF7" w:rsidRPr="00651AF7">
            <w:rPr>
              <w:rFonts w:eastAsia="Times New Roman"/>
              <w:color w:val="000000"/>
            </w:rPr>
            <w:t xml:space="preserve"> 2015; Caron and Aria 2020)</w:t>
          </w:r>
        </w:sdtContent>
      </w:sdt>
      <w:r w:rsidR="003F1348" w:rsidRPr="003F1348">
        <w:rPr>
          <w:color w:val="000000" w:themeColor="text1"/>
          <w:lang w:val="en-CA" w:eastAsia="en-US"/>
        </w:rPr>
        <w:t>.</w:t>
      </w:r>
    </w:p>
    <w:p w14:paraId="5286D1BC" w14:textId="77777777" w:rsidR="00C94167" w:rsidRPr="0099688B" w:rsidRDefault="00C94167" w:rsidP="00D47BD5">
      <w:pPr>
        <w:pStyle w:val="Transformationseries"/>
        <w:spacing w:line="360" w:lineRule="auto"/>
        <w:rPr>
          <w:color w:val="000000"/>
          <w:sz w:val="24"/>
          <w:szCs w:val="24"/>
        </w:rPr>
      </w:pPr>
      <w:r>
        <w:rPr>
          <w:color w:val="000000"/>
          <w:sz w:val="24"/>
          <w:szCs w:val="24"/>
        </w:rPr>
        <w:t>Caudal appendage on the body lacking paired appendages</w:t>
      </w:r>
    </w:p>
    <w:p w14:paraId="192905DF" w14:textId="77777777" w:rsidR="00C94167" w:rsidRPr="0099688B" w:rsidRDefault="00C94167" w:rsidP="00D47BD5">
      <w:pPr>
        <w:rPr>
          <w:i/>
          <w:iCs/>
          <w:color w:val="000000"/>
          <w:lang w:val="en-CA" w:eastAsia="en-US"/>
        </w:rPr>
      </w:pPr>
      <w:r w:rsidRPr="0099688B">
        <w:rPr>
          <w:i/>
          <w:iCs/>
          <w:color w:val="000000"/>
          <w:lang w:val="en-CA" w:eastAsia="en-US"/>
        </w:rPr>
        <w:t xml:space="preserve">(0) </w:t>
      </w:r>
      <w:r>
        <w:rPr>
          <w:i/>
          <w:iCs/>
          <w:color w:val="000000"/>
          <w:lang w:val="en-CA" w:eastAsia="en-US"/>
        </w:rPr>
        <w:t>absent</w:t>
      </w:r>
    </w:p>
    <w:p w14:paraId="55D2F70E" w14:textId="77777777" w:rsidR="00C94167" w:rsidRPr="0099688B" w:rsidRDefault="00C94167" w:rsidP="00D47BD5">
      <w:pPr>
        <w:rPr>
          <w:i/>
          <w:iCs/>
          <w:color w:val="000000"/>
          <w:lang w:val="en-CA" w:eastAsia="en-US"/>
        </w:rPr>
      </w:pPr>
      <w:r w:rsidRPr="0099688B">
        <w:rPr>
          <w:i/>
          <w:iCs/>
          <w:color w:val="000000"/>
          <w:lang w:val="en-CA" w:eastAsia="en-US"/>
        </w:rPr>
        <w:t xml:space="preserve">(1) </w:t>
      </w:r>
      <w:r>
        <w:rPr>
          <w:i/>
          <w:iCs/>
          <w:color w:val="000000"/>
          <w:lang w:val="en-CA" w:eastAsia="en-US"/>
        </w:rPr>
        <w:t>present</w:t>
      </w:r>
    </w:p>
    <w:p w14:paraId="195CB306" w14:textId="77777777" w:rsidR="00C94167" w:rsidRDefault="00C94167" w:rsidP="00D47BD5">
      <w:pPr>
        <w:rPr>
          <w:i/>
          <w:iCs/>
          <w:color w:val="000000"/>
          <w:lang w:val="en-US"/>
        </w:rPr>
      </w:pPr>
      <w:r w:rsidRPr="0099688B">
        <w:rPr>
          <w:i/>
          <w:iCs/>
          <w:color w:val="000000"/>
          <w:lang w:val="en-CA" w:eastAsia="en-US"/>
        </w:rPr>
        <w:t xml:space="preserve">(-) inapplicable: </w:t>
      </w:r>
      <w:r w:rsidRPr="00423613">
        <w:rPr>
          <w:i/>
          <w:iCs/>
          <w:color w:val="000000"/>
          <w:lang w:val="en-US"/>
        </w:rPr>
        <w:t xml:space="preserve">paired appendages (Character 1) </w:t>
      </w:r>
      <w:r>
        <w:rPr>
          <w:i/>
          <w:iCs/>
          <w:color w:val="000000"/>
          <w:lang w:val="en-US"/>
        </w:rPr>
        <w:t>present</w:t>
      </w:r>
    </w:p>
    <w:p w14:paraId="144CA5FA" w14:textId="77777777" w:rsidR="00C94167" w:rsidRDefault="00C94167" w:rsidP="00D47BD5">
      <w:pPr>
        <w:rPr>
          <w:i/>
          <w:iCs/>
          <w:color w:val="000000"/>
          <w:lang w:val="en-US"/>
        </w:rPr>
      </w:pPr>
    </w:p>
    <w:p w14:paraId="5B883585" w14:textId="763BA6C5" w:rsidR="00C94167" w:rsidRDefault="00430BD2" w:rsidP="00D47BD5">
      <w:pPr>
        <w:jc w:val="both"/>
        <w:rPr>
          <w:color w:val="000000" w:themeColor="text1"/>
          <w:lang w:val="en-US"/>
        </w:rPr>
      </w:pPr>
      <w:r w:rsidRPr="008B4834">
        <w:rPr>
          <w:color w:val="000000" w:themeColor="text1"/>
          <w:lang w:val="en-US"/>
        </w:rPr>
        <w:t>M</w:t>
      </w:r>
      <w:r w:rsidR="00AA2F49" w:rsidRPr="008B4834">
        <w:rPr>
          <w:color w:val="000000" w:themeColor="text1"/>
          <w:lang w:val="en-US"/>
        </w:rPr>
        <w:t>ost extant priapulids have caudal appendages that can either have anchor-like (e.g.,</w:t>
      </w:r>
      <w:r w:rsidR="004F225F" w:rsidRPr="008B4834">
        <w:rPr>
          <w:color w:val="000000" w:themeColor="text1"/>
          <w:lang w:val="en-US"/>
        </w:rPr>
        <w:t xml:space="preserve"> </w:t>
      </w:r>
      <w:proofErr w:type="spellStart"/>
      <w:r w:rsidR="004F225F" w:rsidRPr="008B4834">
        <w:rPr>
          <w:i/>
          <w:iCs/>
          <w:color w:val="000000" w:themeColor="text1"/>
          <w:lang w:val="en-US"/>
        </w:rPr>
        <w:t>Tubiluchus</w:t>
      </w:r>
      <w:proofErr w:type="spellEnd"/>
      <w:r w:rsidR="004F225F" w:rsidRPr="008B4834">
        <w:rPr>
          <w:color w:val="000000" w:themeColor="text1"/>
          <w:lang w:val="en-US"/>
        </w:rPr>
        <w:t xml:space="preserve">) or </w:t>
      </w:r>
      <w:r w:rsidR="0076683E" w:rsidRPr="008B4834">
        <w:rPr>
          <w:color w:val="000000" w:themeColor="text1"/>
          <w:lang w:val="en-US"/>
        </w:rPr>
        <w:t xml:space="preserve">assumed respiratory (e.g., </w:t>
      </w:r>
      <w:proofErr w:type="spellStart"/>
      <w:r w:rsidR="0076683E" w:rsidRPr="008B4834">
        <w:rPr>
          <w:i/>
          <w:iCs/>
          <w:color w:val="000000" w:themeColor="text1"/>
          <w:lang w:val="en-US"/>
        </w:rPr>
        <w:t>Priapulus</w:t>
      </w:r>
      <w:proofErr w:type="spellEnd"/>
      <w:r w:rsidR="0076683E" w:rsidRPr="008B4834">
        <w:rPr>
          <w:color w:val="000000" w:themeColor="text1"/>
          <w:lang w:val="en-US"/>
        </w:rPr>
        <w:t xml:space="preserve">) function </w:t>
      </w:r>
      <w:sdt>
        <w:sdtPr>
          <w:rPr>
            <w:color w:val="000000"/>
            <w:lang w:val="en-US"/>
          </w:rPr>
          <w:tag w:val="MENDELEY_CITATION_v3_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"/>
          <w:id w:val="1782609855"/>
          <w:placeholder>
            <w:docPart w:val="DefaultPlaceholder_-1854013440"/>
          </w:placeholder>
        </w:sdtPr>
        <w:sdtContent>
          <w:r w:rsidR="00651AF7" w:rsidRPr="00651AF7">
            <w:rPr>
              <w:rFonts w:eastAsia="Times New Roman"/>
              <w:color w:val="000000"/>
            </w:rPr>
            <w:t xml:space="preserve">(Raeker </w:t>
          </w:r>
          <w:r w:rsidR="00651AF7" w:rsidRPr="00651AF7">
            <w:rPr>
              <w:rFonts w:eastAsia="Times New Roman"/>
              <w:i/>
              <w:iCs/>
              <w:color w:val="000000"/>
            </w:rPr>
            <w:t>et al.</w:t>
          </w:r>
          <w:r w:rsidR="00651AF7" w:rsidRPr="00651AF7">
            <w:rPr>
              <w:rFonts w:eastAsia="Times New Roman"/>
              <w:color w:val="000000"/>
            </w:rPr>
            <w:t xml:space="preserve"> 2025)</w:t>
          </w:r>
        </w:sdtContent>
      </w:sdt>
      <w:r w:rsidR="008B4834" w:rsidRPr="008B4834">
        <w:rPr>
          <w:color w:val="000000" w:themeColor="text1"/>
          <w:lang w:val="en-US"/>
        </w:rPr>
        <w:t>.</w:t>
      </w:r>
    </w:p>
    <w:p w14:paraId="766CF173" w14:textId="77777777" w:rsidR="006D011E" w:rsidRPr="008B4834" w:rsidRDefault="006D011E" w:rsidP="00D47BD5">
      <w:pPr>
        <w:jc w:val="both"/>
        <w:rPr>
          <w:color w:val="000000" w:themeColor="text1"/>
          <w:lang w:val="en-CA" w:eastAsia="en-US"/>
        </w:rPr>
      </w:pPr>
    </w:p>
    <w:p w14:paraId="137A1705" w14:textId="77777777" w:rsidR="00C94167" w:rsidRPr="0099688B" w:rsidRDefault="00E933CB" w:rsidP="00D47BD5">
      <w:pPr>
        <w:pStyle w:val="Transformationseries"/>
        <w:spacing w:line="360" w:lineRule="auto"/>
        <w:rPr>
          <w:color w:val="000000"/>
          <w:sz w:val="24"/>
          <w:szCs w:val="24"/>
        </w:rPr>
      </w:pPr>
      <w:r>
        <w:rPr>
          <w:color w:val="000000"/>
          <w:sz w:val="24"/>
          <w:szCs w:val="24"/>
        </w:rPr>
        <w:lastRenderedPageBreak/>
        <w:t>Terminal</w:t>
      </w:r>
      <w:r w:rsidR="00C94167">
        <w:rPr>
          <w:color w:val="000000"/>
          <w:sz w:val="24"/>
          <w:szCs w:val="24"/>
        </w:rPr>
        <w:t xml:space="preserve"> hooks on the body lacking paired appendages</w:t>
      </w:r>
    </w:p>
    <w:p w14:paraId="4DD1DD47" w14:textId="77777777" w:rsidR="00C94167" w:rsidRPr="0099688B" w:rsidRDefault="00C94167" w:rsidP="00D47BD5">
      <w:pPr>
        <w:rPr>
          <w:i/>
          <w:iCs/>
          <w:color w:val="000000"/>
          <w:lang w:val="en-CA" w:eastAsia="en-US"/>
        </w:rPr>
      </w:pPr>
      <w:r w:rsidRPr="0099688B">
        <w:rPr>
          <w:i/>
          <w:iCs/>
          <w:color w:val="000000"/>
          <w:lang w:val="en-CA" w:eastAsia="en-US"/>
        </w:rPr>
        <w:t xml:space="preserve">(0) </w:t>
      </w:r>
      <w:r>
        <w:rPr>
          <w:i/>
          <w:iCs/>
          <w:color w:val="000000"/>
          <w:lang w:val="en-CA" w:eastAsia="en-US"/>
        </w:rPr>
        <w:t>absent</w:t>
      </w:r>
    </w:p>
    <w:p w14:paraId="0722CB0E" w14:textId="77777777" w:rsidR="00C94167" w:rsidRPr="0099688B" w:rsidRDefault="00C94167" w:rsidP="00D47BD5">
      <w:pPr>
        <w:rPr>
          <w:i/>
          <w:iCs/>
          <w:color w:val="000000"/>
          <w:lang w:val="en-CA" w:eastAsia="en-US"/>
        </w:rPr>
      </w:pPr>
      <w:r w:rsidRPr="0099688B">
        <w:rPr>
          <w:i/>
          <w:iCs/>
          <w:color w:val="000000"/>
          <w:lang w:val="en-CA" w:eastAsia="en-US"/>
        </w:rPr>
        <w:t>(1)</w:t>
      </w:r>
      <w:r>
        <w:rPr>
          <w:i/>
          <w:iCs/>
          <w:color w:val="000000"/>
          <w:lang w:val="en-CA" w:eastAsia="en-US"/>
        </w:rPr>
        <w:t xml:space="preserve"> present</w:t>
      </w:r>
    </w:p>
    <w:p w14:paraId="5CD49EE4" w14:textId="77777777" w:rsidR="00C94167" w:rsidRDefault="00C94167" w:rsidP="00D47BD5">
      <w:pPr>
        <w:rPr>
          <w:i/>
          <w:iCs/>
          <w:color w:val="000000"/>
          <w:lang w:val="en-US"/>
        </w:rPr>
      </w:pPr>
      <w:r w:rsidRPr="0099688B">
        <w:rPr>
          <w:i/>
          <w:iCs/>
          <w:color w:val="000000"/>
          <w:lang w:val="en-CA" w:eastAsia="en-US"/>
        </w:rPr>
        <w:t xml:space="preserve">(-) inapplicable: </w:t>
      </w:r>
      <w:r w:rsidRPr="00423613">
        <w:rPr>
          <w:i/>
          <w:iCs/>
          <w:color w:val="000000"/>
          <w:lang w:val="en-US"/>
        </w:rPr>
        <w:t xml:space="preserve">paired appendages (Character 1) </w:t>
      </w:r>
      <w:r>
        <w:rPr>
          <w:i/>
          <w:iCs/>
          <w:color w:val="000000"/>
          <w:lang w:val="en-US"/>
        </w:rPr>
        <w:t>present</w:t>
      </w:r>
    </w:p>
    <w:p w14:paraId="63E0839E" w14:textId="77777777" w:rsidR="00C94167" w:rsidRDefault="00C94167" w:rsidP="00D47BD5">
      <w:pPr>
        <w:rPr>
          <w:i/>
          <w:iCs/>
          <w:color w:val="000000"/>
          <w:lang w:val="en-US"/>
        </w:rPr>
      </w:pPr>
    </w:p>
    <w:p w14:paraId="372628BA" w14:textId="0D35429C" w:rsidR="00C94167" w:rsidRDefault="00E933CB" w:rsidP="00D47BD5">
      <w:pPr>
        <w:jc w:val="both"/>
        <w:rPr>
          <w:color w:val="000000"/>
          <w:lang w:val="en-US"/>
        </w:rPr>
      </w:pPr>
      <w:r w:rsidRPr="00EB0CC0">
        <w:rPr>
          <w:color w:val="000000" w:themeColor="text1"/>
          <w:lang w:val="en-US"/>
        </w:rPr>
        <w:t xml:space="preserve">Extinct vermiform </w:t>
      </w:r>
      <w:proofErr w:type="spellStart"/>
      <w:r w:rsidRPr="00EB0CC0">
        <w:rPr>
          <w:color w:val="000000" w:themeColor="text1"/>
          <w:lang w:val="en-US"/>
        </w:rPr>
        <w:t>ecdysozoans</w:t>
      </w:r>
      <w:proofErr w:type="spellEnd"/>
      <w:r w:rsidRPr="00EB0CC0">
        <w:rPr>
          <w:color w:val="000000" w:themeColor="text1"/>
          <w:lang w:val="en-US"/>
        </w:rPr>
        <w:t xml:space="preserve"> often display hooks at the end of their body, such as in </w:t>
      </w:r>
      <w:proofErr w:type="spellStart"/>
      <w:r w:rsidRPr="00EB0CC0">
        <w:rPr>
          <w:i/>
          <w:iCs/>
          <w:color w:val="000000" w:themeColor="text1"/>
          <w:lang w:val="en-US"/>
        </w:rPr>
        <w:t>Ottoia</w:t>
      </w:r>
      <w:proofErr w:type="spellEnd"/>
      <w:r w:rsidRPr="00EB0CC0">
        <w:rPr>
          <w:i/>
          <w:iCs/>
          <w:color w:val="000000" w:themeColor="text1"/>
          <w:lang w:val="en-US"/>
        </w:rPr>
        <w:t xml:space="preserve"> </w:t>
      </w:r>
      <w:sdt>
        <w:sdtPr>
          <w:rPr>
            <w:color w:val="000000"/>
            <w:lang w:val="en-US"/>
          </w:rPr>
          <w:tag w:val="MENDELEY_CITATION_v3_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"/>
          <w:id w:val="1615020292"/>
          <w:placeholder>
            <w:docPart w:val="DefaultPlaceholder_-1854013440"/>
          </w:placeholder>
        </w:sdtPr>
        <w:sdtContent>
          <w:r w:rsidR="00651AF7" w:rsidRPr="00651AF7">
            <w:rPr>
              <w:color w:val="000000"/>
              <w:lang w:val="en-US"/>
            </w:rPr>
            <w:t>(Smith, Harvey and Butterfield 2015)</w:t>
          </w:r>
        </w:sdtContent>
      </w:sdt>
      <w:r w:rsidRPr="00EB0CC0">
        <w:rPr>
          <w:color w:val="000000" w:themeColor="text1"/>
          <w:lang w:val="en-US"/>
        </w:rPr>
        <w:t xml:space="preserve"> and </w:t>
      </w:r>
      <w:proofErr w:type="spellStart"/>
      <w:r w:rsidRPr="00EB0CC0">
        <w:rPr>
          <w:i/>
          <w:iCs/>
          <w:color w:val="000000" w:themeColor="text1"/>
          <w:lang w:val="en-US"/>
        </w:rPr>
        <w:t>Cricocosmia</w:t>
      </w:r>
      <w:proofErr w:type="spellEnd"/>
      <w:r w:rsidRPr="00EB0CC0">
        <w:rPr>
          <w:i/>
          <w:iCs/>
          <w:color w:val="000000" w:themeColor="text1"/>
          <w:lang w:val="en-US"/>
        </w:rPr>
        <w:t xml:space="preserve"> </w:t>
      </w:r>
      <w:sdt>
        <w:sdtPr>
          <w:rPr>
            <w:color w:val="000000"/>
            <w:lang w:val="en-US"/>
          </w:rPr>
          <w:tag w:val="MENDELEY_CITATION_v3_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"/>
          <w:id w:val="-2089529826"/>
          <w:placeholder>
            <w:docPart w:val="DefaultPlaceholder_-1854013440"/>
          </w:placeholder>
        </w:sdtPr>
        <w:sdtContent>
          <w:r w:rsidR="00AE09C5" w:rsidRPr="00AE09C5">
            <w:rPr>
              <w:rFonts w:eastAsia="Times New Roman"/>
              <w:color w:val="000000"/>
            </w:rPr>
            <w:t xml:space="preserve">(Han </w:t>
          </w:r>
          <w:r w:rsidR="00AE09C5" w:rsidRPr="00AE09C5">
            <w:rPr>
              <w:rFonts w:eastAsia="Times New Roman"/>
              <w:i/>
              <w:iCs/>
              <w:color w:val="000000"/>
            </w:rPr>
            <w:t>et al.</w:t>
          </w:r>
          <w:r w:rsidR="00AE09C5" w:rsidRPr="00AE09C5">
            <w:rPr>
              <w:rFonts w:eastAsia="Times New Roman"/>
              <w:color w:val="000000"/>
            </w:rPr>
            <w:t xml:space="preserve"> 2007)</w:t>
          </w:r>
        </w:sdtContent>
      </w:sdt>
      <w:r w:rsidR="00AA0102">
        <w:rPr>
          <w:color w:val="000000"/>
          <w:lang w:val="en-US"/>
        </w:rPr>
        <w:t>.</w:t>
      </w:r>
    </w:p>
    <w:p w14:paraId="545E41DF" w14:textId="7C3A83D8" w:rsidR="00AA0102" w:rsidRDefault="00AA0102" w:rsidP="00AA0102">
      <w:pPr>
        <w:pStyle w:val="Transformationseries"/>
      </w:pPr>
      <w:r>
        <w:t>Body length</w:t>
      </w:r>
    </w:p>
    <w:p w14:paraId="711D6E7B" w14:textId="44294536" w:rsidR="00AA0102" w:rsidRPr="00AE09C5" w:rsidRDefault="00AA0102" w:rsidP="00AA0102">
      <w:pPr>
        <w:rPr>
          <w:i/>
          <w:iCs/>
          <w:lang w:val="en-CA" w:eastAsia="en-US"/>
        </w:rPr>
      </w:pPr>
      <w:r w:rsidRPr="00AE09C5">
        <w:rPr>
          <w:i/>
          <w:iCs/>
          <w:lang w:val="en-CA" w:eastAsia="en-US"/>
        </w:rPr>
        <w:t>(0) below 2 mm</w:t>
      </w:r>
    </w:p>
    <w:p w14:paraId="063C8425" w14:textId="3D8F85A2" w:rsidR="00AA0102" w:rsidRPr="00AE09C5" w:rsidRDefault="00AA0102" w:rsidP="00AA0102">
      <w:pPr>
        <w:spacing w:after="240"/>
        <w:rPr>
          <w:i/>
          <w:iCs/>
          <w:lang w:val="en-CA" w:eastAsia="en-US"/>
        </w:rPr>
      </w:pPr>
      <w:r w:rsidRPr="00AE09C5">
        <w:rPr>
          <w:i/>
          <w:iCs/>
          <w:lang w:val="en-CA" w:eastAsia="en-US"/>
        </w:rPr>
        <w:t>(1) equal to or above 2 mm</w:t>
      </w:r>
    </w:p>
    <w:p w14:paraId="032CB512" w14:textId="77777777" w:rsidR="00AE09C5" w:rsidRDefault="00AA0102" w:rsidP="00AA0102">
      <w:pPr>
        <w:jc w:val="both"/>
        <w:rPr>
          <w:color w:val="000000" w:themeColor="text1"/>
          <w:lang w:val="en-US"/>
        </w:rPr>
      </w:pPr>
      <w:r>
        <w:rPr>
          <w:lang w:val="en-CA" w:eastAsia="en-US"/>
        </w:rPr>
        <w:t xml:space="preserve">Species </w:t>
      </w:r>
      <w:r w:rsidRPr="00AA0102">
        <w:rPr>
          <w:lang w:val="en-CA" w:eastAsia="en-US"/>
        </w:rPr>
        <w:t xml:space="preserve">that have a body length (i.e., from the anterior end up to the posterior end, including any tail or caudal region) below 2 mm are considered microscopic, while those not within this range are macroscopic. The estimated size of </w:t>
      </w:r>
      <w:proofErr w:type="spellStart"/>
      <w:r w:rsidRPr="00AA0102">
        <w:rPr>
          <w:i/>
          <w:iCs/>
          <w:lang w:val="en-CA" w:eastAsia="en-US"/>
        </w:rPr>
        <w:t>Orstenotubulus</w:t>
      </w:r>
      <w:proofErr w:type="spellEnd"/>
      <w:r w:rsidRPr="00AA0102">
        <w:rPr>
          <w:lang w:val="en-CA" w:eastAsia="en-US"/>
        </w:rPr>
        <w:t xml:space="preserve"> is macroscopic (i.e., 4-5 mm), but the current incomplete specimens are microscopic</w:t>
      </w:r>
      <w:r>
        <w:rPr>
          <w:lang w:val="en-CA" w:eastAsia="en-US"/>
        </w:rPr>
        <w:t xml:space="preserve"> </w:t>
      </w:r>
      <w:sdt>
        <w:sdtPr>
          <w:rPr>
            <w:color w:val="000000"/>
            <w:lang w:val="en-CA" w:eastAsia="en-US"/>
          </w:rPr>
          <w:tag w:val="MENDELEY_CITATION_v3_eyJjaXRhdGlvbklEIjoiTUVOREVMRVlfQ0lUQVRJT05fZjhkZWRiODMtNWE0Ny00YTM5LWIwMjItNDUxZGE1NzFiMDll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
          <w:id w:val="-1850245471"/>
          <w:placeholder>
            <w:docPart w:val="DefaultPlaceholder_-1854013440"/>
          </w:placeholder>
        </w:sdtPr>
        <w:sdtContent>
          <w:r w:rsidRPr="00AA0102">
            <w:rPr>
              <w:rFonts w:eastAsia="Times New Roman"/>
              <w:color w:val="000000"/>
            </w:rPr>
            <w:t xml:space="preserve">(Maas </w:t>
          </w:r>
          <w:r w:rsidRPr="00AA0102">
            <w:rPr>
              <w:rFonts w:eastAsia="Times New Roman"/>
              <w:i/>
              <w:iCs/>
              <w:color w:val="000000"/>
            </w:rPr>
            <w:t>et al.</w:t>
          </w:r>
          <w:r w:rsidRPr="00AA0102">
            <w:rPr>
              <w:rFonts w:eastAsia="Times New Roman"/>
              <w:color w:val="000000"/>
            </w:rPr>
            <w:t xml:space="preserve"> 2007)</w:t>
          </w:r>
        </w:sdtContent>
      </w:sdt>
      <w:r>
        <w:rPr>
          <w:color w:val="000000"/>
          <w:lang w:val="en-CA" w:eastAsia="en-US"/>
        </w:rPr>
        <w:t xml:space="preserve">. </w:t>
      </w:r>
      <w:r w:rsidRPr="00EB0CC0">
        <w:rPr>
          <w:color w:val="000000" w:themeColor="text1"/>
          <w:lang w:val="en-US"/>
        </w:rPr>
        <w:t xml:space="preserve">Pending the discovery of a complete specimen to confirm its size, </w:t>
      </w:r>
      <w:proofErr w:type="spellStart"/>
      <w:r w:rsidRPr="00EB0CC0">
        <w:rPr>
          <w:i/>
          <w:iCs/>
          <w:color w:val="000000" w:themeColor="text1"/>
          <w:lang w:val="en-US"/>
        </w:rPr>
        <w:t>Orstenotubulus</w:t>
      </w:r>
      <w:proofErr w:type="spellEnd"/>
      <w:r w:rsidRPr="00EB0CC0">
        <w:rPr>
          <w:i/>
          <w:iCs/>
          <w:color w:val="000000" w:themeColor="text1"/>
          <w:lang w:val="en-US"/>
        </w:rPr>
        <w:t xml:space="preserve"> </w:t>
      </w:r>
      <w:r w:rsidRPr="00EB0CC0">
        <w:rPr>
          <w:color w:val="000000" w:themeColor="text1"/>
          <w:lang w:val="en-US"/>
        </w:rPr>
        <w:t>is coded as uncerta</w:t>
      </w:r>
      <w:r w:rsidR="00AE09C5">
        <w:rPr>
          <w:color w:val="000000" w:themeColor="text1"/>
          <w:lang w:val="en-US"/>
        </w:rPr>
        <w:t xml:space="preserve">in. </w:t>
      </w:r>
    </w:p>
    <w:p w14:paraId="2C8BD435" w14:textId="77777777" w:rsidR="00AE09C5" w:rsidRDefault="00AE09C5" w:rsidP="00AE09C5">
      <w:pPr>
        <w:pStyle w:val="Transformationseries"/>
      </w:pPr>
      <w:r>
        <w:t xml:space="preserve">First pair of </w:t>
      </w:r>
      <w:proofErr w:type="spellStart"/>
      <w:r>
        <w:t>lobopodous</w:t>
      </w:r>
      <w:proofErr w:type="spellEnd"/>
      <w:r>
        <w:t xml:space="preserve"> limbs</w:t>
      </w:r>
    </w:p>
    <w:p w14:paraId="3FD56763" w14:textId="403354D8" w:rsidR="00AE09C5" w:rsidRDefault="00AE09C5" w:rsidP="00AE09C5">
      <w:pPr>
        <w:rPr>
          <w:lang w:val="en-CA" w:eastAsia="en-US"/>
        </w:rPr>
      </w:pPr>
      <w:r>
        <w:rPr>
          <w:lang w:val="en-CA" w:eastAsia="en-US"/>
        </w:rPr>
        <w:t>(0) external</w:t>
      </w:r>
    </w:p>
    <w:p w14:paraId="2A40D335" w14:textId="3C957D75" w:rsidR="00AE09C5" w:rsidRDefault="00AE09C5" w:rsidP="00AE09C5">
      <w:pPr>
        <w:rPr>
          <w:lang w:val="en-CA" w:eastAsia="en-US"/>
        </w:rPr>
      </w:pPr>
      <w:r>
        <w:rPr>
          <w:lang w:val="en-CA" w:eastAsia="en-US"/>
        </w:rPr>
        <w:t>(1) internalized (i.e., into stylets in tardigrades)</w:t>
      </w:r>
    </w:p>
    <w:p w14:paraId="29046465" w14:textId="7F1C24EA" w:rsidR="00AE09C5" w:rsidRDefault="00AE09C5" w:rsidP="00AE09C5">
      <w:pPr>
        <w:spacing w:after="240"/>
        <w:rPr>
          <w:lang w:val="en-CA" w:eastAsia="en-US"/>
        </w:rPr>
      </w:pPr>
      <w:r>
        <w:rPr>
          <w:lang w:val="en-CA" w:eastAsia="en-US"/>
        </w:rPr>
        <w:t>(–) inapplicable: paired appendages (Character 1) absent</w:t>
      </w:r>
    </w:p>
    <w:p w14:paraId="3FFAF76F" w14:textId="520C3BFB" w:rsidR="00E30DAF" w:rsidRDefault="00AE09C5" w:rsidP="00E30DAF">
      <w:pPr>
        <w:jc w:val="both"/>
        <w:rPr>
          <w:color w:val="000000"/>
          <w:lang w:val="en-US"/>
        </w:rPr>
      </w:pPr>
      <w:r>
        <w:rPr>
          <w:lang w:val="en-CA" w:eastAsia="en-US"/>
        </w:rPr>
        <w:t xml:space="preserve">This character </w:t>
      </w:r>
      <w:r w:rsidRPr="00C01FC5">
        <w:rPr>
          <w:color w:val="000000" w:themeColor="text1"/>
          <w:lang w:val="en-US"/>
        </w:rPr>
        <w:t>is used for the “stylet hypothesis” which assumes that the 1</w:t>
      </w:r>
      <w:r w:rsidRPr="00C01FC5">
        <w:rPr>
          <w:color w:val="000000" w:themeColor="text1"/>
          <w:vertAlign w:val="superscript"/>
          <w:lang w:val="en-US"/>
        </w:rPr>
        <w:t>st</w:t>
      </w:r>
      <w:r w:rsidRPr="00C01FC5">
        <w:rPr>
          <w:color w:val="000000" w:themeColor="text1"/>
          <w:lang w:val="en-US"/>
        </w:rPr>
        <w:t xml:space="preserve"> pair of limbs of tardigrades underwent modification and became internalized stylet apparatus. This hypothesis is derived from the fact that both stylets and claws are produced by glands </w:t>
      </w:r>
      <w:sdt>
        <w:sdtPr>
          <w:rPr>
            <w:color w:val="000000"/>
            <w:lang w:val="en-US"/>
          </w:rPr>
          <w:tag w:val="MENDELEY_CITATION_v3_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"/>
          <w:id w:val="1781987397"/>
          <w:placeholder>
            <w:docPart w:val="30A89BAC1DE0C246B59BCAB336202CE2"/>
          </w:placeholder>
        </w:sdtPr>
        <w:sdtContent>
          <w:r w:rsidRPr="00AE09C5">
            <w:rPr>
              <w:rFonts w:eastAsia="Times New Roman"/>
              <w:color w:val="000000"/>
            </w:rPr>
            <w:t xml:space="preserve">(Halberg </w:t>
          </w:r>
          <w:r w:rsidRPr="00AE09C5">
            <w:rPr>
              <w:rFonts w:eastAsia="Times New Roman"/>
              <w:i/>
              <w:iCs/>
              <w:color w:val="000000"/>
            </w:rPr>
            <w:t>et al.</w:t>
          </w:r>
          <w:r w:rsidRPr="00AE09C5">
            <w:rPr>
              <w:rFonts w:eastAsia="Times New Roman"/>
              <w:color w:val="000000"/>
            </w:rPr>
            <w:t xml:space="preserve"> 2009; Møbjerg </w:t>
          </w:r>
          <w:r w:rsidRPr="00AE09C5">
            <w:rPr>
              <w:rFonts w:eastAsia="Times New Roman"/>
              <w:i/>
              <w:iCs/>
              <w:color w:val="000000"/>
            </w:rPr>
            <w:t>et al.</w:t>
          </w:r>
          <w:r w:rsidRPr="00AE09C5">
            <w:rPr>
              <w:rFonts w:eastAsia="Times New Roman"/>
              <w:color w:val="000000"/>
            </w:rPr>
            <w:t xml:space="preserve"> 2018)</w:t>
          </w:r>
        </w:sdtContent>
      </w:sdt>
      <w:r w:rsidRPr="00C01FC5">
        <w:rPr>
          <w:color w:val="000000" w:themeColor="text1"/>
          <w:lang w:val="en-US"/>
        </w:rPr>
        <w:t xml:space="preserve">, and the muscles attached to both the stylets and claws have similar morphology </w:t>
      </w:r>
      <w:sdt>
        <w:sdtPr>
          <w:rPr>
            <w:color w:val="000000"/>
            <w:highlight w:val="yellow"/>
            <w:lang w:val="en-US"/>
          </w:rPr>
          <w:tag w:val="MENDELEY_CITATION_v3_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"/>
          <w:id w:val="-701633900"/>
          <w:placeholder>
            <w:docPart w:val="638957F545B8104086F1CF965330DD41"/>
          </w:placeholder>
        </w:sdtPr>
        <w:sdtEndPr>
          <w:rPr>
            <w:highlight w:val="none"/>
          </w:rPr>
        </w:sdtEndPr>
        <w:sdtContent>
          <w:r w:rsidRPr="00AE09C5">
            <w:rPr>
              <w:rFonts w:eastAsia="Times New Roman"/>
              <w:color w:val="000000"/>
            </w:rPr>
            <w:t xml:space="preserve">(Halberg </w:t>
          </w:r>
          <w:r w:rsidRPr="00AE09C5">
            <w:rPr>
              <w:rFonts w:eastAsia="Times New Roman"/>
              <w:i/>
              <w:iCs/>
              <w:color w:val="000000"/>
            </w:rPr>
            <w:t>et al.</w:t>
          </w:r>
          <w:r w:rsidRPr="00AE09C5">
            <w:rPr>
              <w:rFonts w:eastAsia="Times New Roman"/>
              <w:color w:val="000000"/>
            </w:rPr>
            <w:t xml:space="preserve"> 2009)</w:t>
          </w:r>
        </w:sdtContent>
      </w:sdt>
      <w:r w:rsidR="00E30DAF" w:rsidRPr="00E30DAF">
        <w:rPr>
          <w:color w:val="000000"/>
          <w:lang w:val="en-US"/>
        </w:rPr>
        <w:t>.</w:t>
      </w:r>
    </w:p>
    <w:p w14:paraId="3A65F23D" w14:textId="77777777" w:rsidR="00E30DAF" w:rsidRDefault="00E30DAF">
      <w:pPr>
        <w:spacing w:line="240" w:lineRule="auto"/>
        <w:rPr>
          <w:color w:val="000000"/>
          <w:lang w:val="en-US"/>
        </w:rPr>
      </w:pPr>
      <w:r>
        <w:rPr>
          <w:color w:val="000000"/>
          <w:lang w:val="en-US"/>
        </w:rPr>
        <w:br w:type="page"/>
      </w:r>
    </w:p>
    <w:sdt>
      <w:sdtPr>
        <w:rPr>
          <w:color w:val="000000"/>
          <w:lang w:val="en-CA" w:eastAsia="en-US"/>
        </w:rPr>
        <w:tag w:val="MENDELEY_BIBLIOGRAPHY"/>
        <w:id w:val="-1210721768"/>
        <w:placeholder>
          <w:docPart w:val="DefaultPlaceholder_-1854013440"/>
        </w:placeholder>
      </w:sdtPr>
      <w:sdtContent>
        <w:p w14:paraId="141AC737" w14:textId="77777777" w:rsidR="008876C1" w:rsidRPr="008876C1" w:rsidRDefault="008876C1">
          <w:pPr>
            <w:autoSpaceDE w:val="0"/>
            <w:autoSpaceDN w:val="0"/>
            <w:ind w:hanging="480"/>
            <w:divId w:val="1409305461"/>
            <w:rPr>
              <w:rFonts w:eastAsia="Times New Roman"/>
              <w:color w:val="000000"/>
            </w:rPr>
          </w:pPr>
          <w:r w:rsidRPr="008876C1">
            <w:rPr>
              <w:rFonts w:eastAsia="Times New Roman"/>
              <w:color w:val="000000"/>
            </w:rPr>
            <w:t xml:space="preserve">Bartels PJ, Fontoura P, Nelson DR. Marine tardigrades of the Bahamas with the description of two new species and updated keys to the species of </w:t>
          </w:r>
          <w:proofErr w:type="spellStart"/>
          <w:r w:rsidRPr="008876C1">
            <w:rPr>
              <w:rFonts w:eastAsia="Times New Roman"/>
              <w:color w:val="000000"/>
            </w:rPr>
            <w:t>Anisonyches</w:t>
          </w:r>
          <w:proofErr w:type="spellEnd"/>
          <w:r w:rsidRPr="008876C1">
            <w:rPr>
              <w:rFonts w:eastAsia="Times New Roman"/>
              <w:color w:val="000000"/>
            </w:rPr>
            <w:t xml:space="preserve"> and </w:t>
          </w:r>
          <w:proofErr w:type="spellStart"/>
          <w:r w:rsidRPr="008876C1">
            <w:rPr>
              <w:rFonts w:eastAsia="Times New Roman"/>
              <w:color w:val="000000"/>
            </w:rPr>
            <w:t>Archechiniscus</w:t>
          </w:r>
          <w:proofErr w:type="spellEnd"/>
          <w:r w:rsidRPr="008876C1">
            <w:rPr>
              <w:rFonts w:eastAsia="Times New Roman"/>
              <w:color w:val="000000"/>
            </w:rPr>
            <w:t xml:space="preserve">. </w:t>
          </w:r>
          <w:proofErr w:type="spellStart"/>
          <w:r w:rsidRPr="008876C1">
            <w:rPr>
              <w:rFonts w:eastAsia="Times New Roman"/>
              <w:i/>
              <w:iCs/>
              <w:color w:val="000000"/>
            </w:rPr>
            <w:t>Zootaxa</w:t>
          </w:r>
          <w:proofErr w:type="spellEnd"/>
          <w:r w:rsidRPr="008876C1">
            <w:rPr>
              <w:rFonts w:eastAsia="Times New Roman"/>
              <w:color w:val="000000"/>
            </w:rPr>
            <w:t xml:space="preserve"> </w:t>
          </w:r>
          <w:proofErr w:type="gramStart"/>
          <w:r w:rsidRPr="008876C1">
            <w:rPr>
              <w:rFonts w:eastAsia="Times New Roman"/>
              <w:color w:val="000000"/>
            </w:rPr>
            <w:t>2018;</w:t>
          </w:r>
          <w:r w:rsidRPr="008876C1">
            <w:rPr>
              <w:rFonts w:eastAsia="Times New Roman"/>
              <w:b/>
              <w:bCs/>
              <w:color w:val="000000"/>
            </w:rPr>
            <w:t>4420</w:t>
          </w:r>
          <w:r w:rsidRPr="008876C1">
            <w:rPr>
              <w:rFonts w:eastAsia="Times New Roman"/>
              <w:color w:val="000000"/>
            </w:rPr>
            <w:t>:43</w:t>
          </w:r>
          <w:proofErr w:type="gramEnd"/>
          <w:r w:rsidRPr="008876C1">
            <w:rPr>
              <w:rFonts w:eastAsia="Times New Roman"/>
              <w:color w:val="000000"/>
            </w:rPr>
            <w:t>–70.</w:t>
          </w:r>
        </w:p>
        <w:p w14:paraId="62594931" w14:textId="77777777" w:rsidR="008876C1" w:rsidRPr="008876C1" w:rsidRDefault="008876C1">
          <w:pPr>
            <w:autoSpaceDE w:val="0"/>
            <w:autoSpaceDN w:val="0"/>
            <w:ind w:hanging="480"/>
            <w:divId w:val="442577355"/>
            <w:rPr>
              <w:rFonts w:eastAsia="Times New Roman"/>
              <w:color w:val="000000"/>
            </w:rPr>
          </w:pPr>
          <w:r w:rsidRPr="008876C1">
            <w:rPr>
              <w:rFonts w:eastAsia="Times New Roman"/>
              <w:color w:val="000000"/>
            </w:rPr>
            <w:t xml:space="preserve">Bergström J, Hou X, Zhang X </w:t>
          </w:r>
          <w:r w:rsidRPr="008876C1">
            <w:rPr>
              <w:rFonts w:eastAsia="Times New Roman"/>
              <w:i/>
              <w:iCs/>
              <w:color w:val="000000"/>
            </w:rPr>
            <w:t>et al.</w:t>
          </w:r>
          <w:r w:rsidRPr="008876C1">
            <w:rPr>
              <w:rFonts w:eastAsia="Times New Roman"/>
              <w:color w:val="000000"/>
            </w:rPr>
            <w:t xml:space="preserve"> A new view of the Cambrian arthropod </w:t>
          </w:r>
          <w:proofErr w:type="spellStart"/>
          <w:r w:rsidRPr="008876C1">
            <w:rPr>
              <w:rFonts w:eastAsia="Times New Roman"/>
              <w:i/>
              <w:iCs/>
              <w:color w:val="000000"/>
            </w:rPr>
            <w:t>Fuxianhuia</w:t>
          </w:r>
          <w:proofErr w:type="spellEnd"/>
          <w:r w:rsidRPr="008876C1">
            <w:rPr>
              <w:rFonts w:eastAsia="Times New Roman"/>
              <w:color w:val="000000"/>
            </w:rPr>
            <w:t xml:space="preserve">. </w:t>
          </w:r>
          <w:r w:rsidRPr="008876C1">
            <w:rPr>
              <w:rFonts w:eastAsia="Times New Roman"/>
              <w:i/>
              <w:iCs/>
              <w:color w:val="000000"/>
            </w:rPr>
            <w:t>GFF</w:t>
          </w:r>
          <w:r w:rsidRPr="008876C1">
            <w:rPr>
              <w:rFonts w:eastAsia="Times New Roman"/>
              <w:color w:val="000000"/>
            </w:rPr>
            <w:t xml:space="preserve"> </w:t>
          </w:r>
          <w:proofErr w:type="gramStart"/>
          <w:r w:rsidRPr="008876C1">
            <w:rPr>
              <w:rFonts w:eastAsia="Times New Roman"/>
              <w:color w:val="000000"/>
            </w:rPr>
            <w:t>2008;</w:t>
          </w:r>
          <w:r w:rsidRPr="008876C1">
            <w:rPr>
              <w:rFonts w:eastAsia="Times New Roman"/>
              <w:b/>
              <w:bCs/>
              <w:color w:val="000000"/>
            </w:rPr>
            <w:t>130</w:t>
          </w:r>
          <w:r w:rsidRPr="008876C1">
            <w:rPr>
              <w:rFonts w:eastAsia="Times New Roman"/>
              <w:color w:val="000000"/>
            </w:rPr>
            <w:t>:189</w:t>
          </w:r>
          <w:proofErr w:type="gramEnd"/>
          <w:r w:rsidRPr="008876C1">
            <w:rPr>
              <w:rFonts w:eastAsia="Times New Roman"/>
              <w:color w:val="000000"/>
            </w:rPr>
            <w:t>–201.</w:t>
          </w:r>
        </w:p>
        <w:p w14:paraId="1659D031" w14:textId="77777777" w:rsidR="008876C1" w:rsidRPr="008876C1" w:rsidRDefault="008876C1">
          <w:pPr>
            <w:autoSpaceDE w:val="0"/>
            <w:autoSpaceDN w:val="0"/>
            <w:ind w:hanging="480"/>
            <w:divId w:val="830944335"/>
            <w:rPr>
              <w:rFonts w:eastAsia="Times New Roman"/>
              <w:color w:val="000000"/>
            </w:rPr>
          </w:pPr>
          <w:r w:rsidRPr="008876C1">
            <w:rPr>
              <w:rFonts w:eastAsia="Times New Roman"/>
              <w:color w:val="000000"/>
            </w:rPr>
            <w:t xml:space="preserve">Bertolani R, Rebecchi L, Giovannini I </w:t>
          </w:r>
          <w:r w:rsidRPr="008876C1">
            <w:rPr>
              <w:rFonts w:eastAsia="Times New Roman"/>
              <w:i/>
              <w:iCs/>
              <w:color w:val="000000"/>
            </w:rPr>
            <w:t>et al.</w:t>
          </w:r>
          <w:r w:rsidRPr="008876C1">
            <w:rPr>
              <w:rFonts w:eastAsia="Times New Roman"/>
              <w:color w:val="000000"/>
            </w:rPr>
            <w:t xml:space="preserve"> DNA barcoding and integrative taxonomy of Macrobiotus </w:t>
          </w:r>
          <w:proofErr w:type="spellStart"/>
          <w:r w:rsidRPr="008876C1">
            <w:rPr>
              <w:rFonts w:eastAsia="Times New Roman"/>
              <w:color w:val="000000"/>
            </w:rPr>
            <w:t>hufelandi</w:t>
          </w:r>
          <w:proofErr w:type="spellEnd"/>
          <w:r w:rsidRPr="008876C1">
            <w:rPr>
              <w:rFonts w:eastAsia="Times New Roman"/>
              <w:color w:val="000000"/>
            </w:rPr>
            <w:t xml:space="preserve"> C.A.S. Schultze 1834, the first tardigrade species to be described, and some related species. </w:t>
          </w:r>
          <w:proofErr w:type="spellStart"/>
          <w:r w:rsidRPr="008876C1">
            <w:rPr>
              <w:rFonts w:eastAsia="Times New Roman"/>
              <w:i/>
              <w:iCs/>
              <w:color w:val="000000"/>
            </w:rPr>
            <w:t>Zootaxa</w:t>
          </w:r>
          <w:proofErr w:type="spellEnd"/>
          <w:r w:rsidRPr="008876C1">
            <w:rPr>
              <w:rFonts w:eastAsia="Times New Roman"/>
              <w:color w:val="000000"/>
            </w:rPr>
            <w:t xml:space="preserve"> </w:t>
          </w:r>
          <w:proofErr w:type="gramStart"/>
          <w:r w:rsidRPr="008876C1">
            <w:rPr>
              <w:rFonts w:eastAsia="Times New Roman"/>
              <w:color w:val="000000"/>
            </w:rPr>
            <w:t>2011;</w:t>
          </w:r>
          <w:r w:rsidRPr="008876C1">
            <w:rPr>
              <w:rFonts w:eastAsia="Times New Roman"/>
              <w:b/>
              <w:bCs/>
              <w:color w:val="000000"/>
            </w:rPr>
            <w:t>36</w:t>
          </w:r>
          <w:r w:rsidRPr="008876C1">
            <w:rPr>
              <w:rFonts w:eastAsia="Times New Roman"/>
              <w:color w:val="000000"/>
            </w:rPr>
            <w:t>:19</w:t>
          </w:r>
          <w:proofErr w:type="gramEnd"/>
          <w:r w:rsidRPr="008876C1">
            <w:rPr>
              <w:rFonts w:eastAsia="Times New Roman"/>
              <w:color w:val="000000"/>
            </w:rPr>
            <w:t>–36.</w:t>
          </w:r>
        </w:p>
        <w:p w14:paraId="0E94B727" w14:textId="77777777" w:rsidR="008876C1" w:rsidRPr="008876C1" w:rsidRDefault="008876C1">
          <w:pPr>
            <w:autoSpaceDE w:val="0"/>
            <w:autoSpaceDN w:val="0"/>
            <w:ind w:hanging="480"/>
            <w:divId w:val="369762410"/>
            <w:rPr>
              <w:rFonts w:eastAsia="Times New Roman"/>
              <w:color w:val="000000"/>
            </w:rPr>
          </w:pPr>
          <w:r w:rsidRPr="008876C1">
            <w:rPr>
              <w:rFonts w:eastAsia="Times New Roman"/>
              <w:color w:val="000000"/>
            </w:rPr>
            <w:t xml:space="preserve">Binda MG. </w:t>
          </w:r>
          <w:proofErr w:type="spellStart"/>
          <w:r w:rsidRPr="008876C1">
            <w:rPr>
              <w:rFonts w:eastAsia="Times New Roman"/>
              <w:color w:val="000000"/>
            </w:rPr>
            <w:t>Risistemazione</w:t>
          </w:r>
          <w:proofErr w:type="spellEnd"/>
          <w:r w:rsidRPr="008876C1">
            <w:rPr>
              <w:rFonts w:eastAsia="Times New Roman"/>
              <w:color w:val="000000"/>
            </w:rPr>
            <w:t xml:space="preserve"> di </w:t>
          </w:r>
          <w:proofErr w:type="spellStart"/>
          <w:r w:rsidRPr="008876C1">
            <w:rPr>
              <w:rFonts w:eastAsia="Times New Roman"/>
              <w:color w:val="000000"/>
            </w:rPr>
            <w:t>alcuni</w:t>
          </w:r>
          <w:proofErr w:type="spellEnd"/>
          <w:r w:rsidRPr="008876C1">
            <w:rPr>
              <w:rFonts w:eastAsia="Times New Roman"/>
              <w:color w:val="000000"/>
            </w:rPr>
            <w:t xml:space="preserve"> </w:t>
          </w:r>
          <w:proofErr w:type="spellStart"/>
          <w:r w:rsidRPr="008876C1">
            <w:rPr>
              <w:rFonts w:eastAsia="Times New Roman"/>
              <w:color w:val="000000"/>
            </w:rPr>
            <w:t>tardigradi</w:t>
          </w:r>
          <w:proofErr w:type="spellEnd"/>
          <w:r w:rsidRPr="008876C1">
            <w:rPr>
              <w:rFonts w:eastAsia="Times New Roman"/>
              <w:color w:val="000000"/>
            </w:rPr>
            <w:t xml:space="preserve"> con </w:t>
          </w:r>
          <w:proofErr w:type="spellStart"/>
          <w:r w:rsidRPr="008876C1">
            <w:rPr>
              <w:rFonts w:eastAsia="Times New Roman"/>
              <w:color w:val="000000"/>
            </w:rPr>
            <w:t>l’istituzione</w:t>
          </w:r>
          <w:proofErr w:type="spellEnd"/>
          <w:r w:rsidRPr="008876C1">
            <w:rPr>
              <w:rFonts w:eastAsia="Times New Roman"/>
              <w:color w:val="000000"/>
            </w:rPr>
            <w:t xml:space="preserve"> di un nuovo </w:t>
          </w:r>
          <w:proofErr w:type="spellStart"/>
          <w:r w:rsidRPr="008876C1">
            <w:rPr>
              <w:rFonts w:eastAsia="Times New Roman"/>
              <w:color w:val="000000"/>
            </w:rPr>
            <w:t>genere</w:t>
          </w:r>
          <w:proofErr w:type="spellEnd"/>
          <w:r w:rsidRPr="008876C1">
            <w:rPr>
              <w:rFonts w:eastAsia="Times New Roman"/>
              <w:color w:val="000000"/>
            </w:rPr>
            <w:t xml:space="preserve"> di </w:t>
          </w:r>
          <w:proofErr w:type="spellStart"/>
          <w:r w:rsidRPr="008876C1">
            <w:rPr>
              <w:rFonts w:eastAsia="Times New Roman"/>
              <w:color w:val="000000"/>
            </w:rPr>
            <w:t>Oreellidae</w:t>
          </w:r>
          <w:proofErr w:type="spellEnd"/>
          <w:r w:rsidRPr="008876C1">
            <w:rPr>
              <w:rFonts w:eastAsia="Times New Roman"/>
              <w:color w:val="000000"/>
            </w:rPr>
            <w:t xml:space="preserve"> e della </w:t>
          </w:r>
          <w:proofErr w:type="spellStart"/>
          <w:r w:rsidRPr="008876C1">
            <w:rPr>
              <w:rFonts w:eastAsia="Times New Roman"/>
              <w:color w:val="000000"/>
            </w:rPr>
            <w:t>nuova</w:t>
          </w:r>
          <w:proofErr w:type="spellEnd"/>
          <w:r w:rsidRPr="008876C1">
            <w:rPr>
              <w:rFonts w:eastAsia="Times New Roman"/>
              <w:color w:val="000000"/>
            </w:rPr>
            <w:t xml:space="preserve"> </w:t>
          </w:r>
          <w:proofErr w:type="spellStart"/>
          <w:r w:rsidRPr="008876C1">
            <w:rPr>
              <w:rFonts w:eastAsia="Times New Roman"/>
              <w:color w:val="000000"/>
            </w:rPr>
            <w:t>famiglia</w:t>
          </w:r>
          <w:proofErr w:type="spellEnd"/>
          <w:r w:rsidRPr="008876C1">
            <w:rPr>
              <w:rFonts w:eastAsia="Times New Roman"/>
              <w:color w:val="000000"/>
            </w:rPr>
            <w:t xml:space="preserve"> </w:t>
          </w:r>
          <w:proofErr w:type="spellStart"/>
          <w:r w:rsidRPr="008876C1">
            <w:rPr>
              <w:rFonts w:eastAsia="Times New Roman"/>
              <w:color w:val="000000"/>
            </w:rPr>
            <w:t>Archechiniscidae</w:t>
          </w:r>
          <w:proofErr w:type="spellEnd"/>
          <w:r w:rsidRPr="008876C1">
            <w:rPr>
              <w:rFonts w:eastAsia="Times New Roman"/>
              <w:color w:val="000000"/>
            </w:rPr>
            <w:t xml:space="preserve">. </w:t>
          </w:r>
          <w:r w:rsidRPr="008876C1">
            <w:rPr>
              <w:rFonts w:eastAsia="Times New Roman"/>
              <w:i/>
              <w:iCs/>
              <w:color w:val="000000"/>
            </w:rPr>
            <w:t>Animalia</w:t>
          </w:r>
          <w:r w:rsidRPr="008876C1">
            <w:rPr>
              <w:rFonts w:eastAsia="Times New Roman"/>
              <w:color w:val="000000"/>
            </w:rPr>
            <w:t xml:space="preserve"> </w:t>
          </w:r>
          <w:proofErr w:type="gramStart"/>
          <w:r w:rsidRPr="008876C1">
            <w:rPr>
              <w:rFonts w:eastAsia="Times New Roman"/>
              <w:color w:val="000000"/>
            </w:rPr>
            <w:t>1978;</w:t>
          </w:r>
          <w:r w:rsidRPr="008876C1">
            <w:rPr>
              <w:rFonts w:eastAsia="Times New Roman"/>
              <w:b/>
              <w:bCs/>
              <w:color w:val="000000"/>
            </w:rPr>
            <w:t>5</w:t>
          </w:r>
          <w:r w:rsidRPr="008876C1">
            <w:rPr>
              <w:rFonts w:eastAsia="Times New Roman"/>
              <w:color w:val="000000"/>
            </w:rPr>
            <w:t>:307</w:t>
          </w:r>
          <w:proofErr w:type="gramEnd"/>
          <w:r w:rsidRPr="008876C1">
            <w:rPr>
              <w:rFonts w:eastAsia="Times New Roman"/>
              <w:color w:val="000000"/>
            </w:rPr>
            <w:t>–14.</w:t>
          </w:r>
        </w:p>
        <w:p w14:paraId="7A43145A" w14:textId="77777777" w:rsidR="008876C1" w:rsidRPr="008876C1" w:rsidRDefault="008876C1">
          <w:pPr>
            <w:autoSpaceDE w:val="0"/>
            <w:autoSpaceDN w:val="0"/>
            <w:ind w:hanging="480"/>
            <w:divId w:val="2026127911"/>
            <w:rPr>
              <w:rFonts w:eastAsia="Times New Roman"/>
              <w:color w:val="000000"/>
            </w:rPr>
          </w:pPr>
          <w:r w:rsidRPr="008876C1">
            <w:rPr>
              <w:rFonts w:eastAsia="Times New Roman"/>
              <w:color w:val="000000"/>
            </w:rPr>
            <w:t xml:space="preserve">Budd G, Peel J. A new </w:t>
          </w:r>
          <w:proofErr w:type="spellStart"/>
          <w:r w:rsidRPr="008876C1">
            <w:rPr>
              <w:rFonts w:eastAsia="Times New Roman"/>
              <w:color w:val="000000"/>
            </w:rPr>
            <w:t>xenusiid</w:t>
          </w:r>
          <w:proofErr w:type="spellEnd"/>
          <w:r w:rsidRPr="008876C1">
            <w:rPr>
              <w:rFonts w:eastAsia="Times New Roman"/>
              <w:color w:val="000000"/>
            </w:rPr>
            <w:t xml:space="preserve"> lobopod from the Early Cambrian Sirius </w:t>
          </w:r>
          <w:proofErr w:type="spellStart"/>
          <w:r w:rsidRPr="008876C1">
            <w:rPr>
              <w:rFonts w:eastAsia="Times New Roman"/>
              <w:color w:val="000000"/>
            </w:rPr>
            <w:t>Passet</w:t>
          </w:r>
          <w:proofErr w:type="spellEnd"/>
          <w:r w:rsidRPr="008876C1">
            <w:rPr>
              <w:rFonts w:eastAsia="Times New Roman"/>
              <w:color w:val="000000"/>
            </w:rPr>
            <w:t xml:space="preserve"> fauna of North Greenland. </w:t>
          </w:r>
          <w:r w:rsidRPr="008876C1">
            <w:rPr>
              <w:rFonts w:eastAsia="Times New Roman"/>
              <w:i/>
              <w:iCs/>
              <w:color w:val="000000"/>
            </w:rPr>
            <w:t>Palaeontology</w:t>
          </w:r>
          <w:r w:rsidRPr="008876C1">
            <w:rPr>
              <w:rFonts w:eastAsia="Times New Roman"/>
              <w:color w:val="000000"/>
            </w:rPr>
            <w:t xml:space="preserve"> </w:t>
          </w:r>
          <w:proofErr w:type="gramStart"/>
          <w:r w:rsidRPr="008876C1">
            <w:rPr>
              <w:rFonts w:eastAsia="Times New Roman"/>
              <w:color w:val="000000"/>
            </w:rPr>
            <w:t>1998;</w:t>
          </w:r>
          <w:r w:rsidRPr="008876C1">
            <w:rPr>
              <w:rFonts w:eastAsia="Times New Roman"/>
              <w:b/>
              <w:bCs/>
              <w:color w:val="000000"/>
            </w:rPr>
            <w:t>41</w:t>
          </w:r>
          <w:r w:rsidRPr="008876C1">
            <w:rPr>
              <w:rFonts w:eastAsia="Times New Roman"/>
              <w:color w:val="000000"/>
            </w:rPr>
            <w:t>:1201</w:t>
          </w:r>
          <w:proofErr w:type="gramEnd"/>
          <w:r w:rsidRPr="008876C1">
            <w:rPr>
              <w:rFonts w:eastAsia="Times New Roman"/>
              <w:color w:val="000000"/>
            </w:rPr>
            <w:t>–1213.</w:t>
          </w:r>
        </w:p>
        <w:p w14:paraId="7A70C1F2" w14:textId="77777777" w:rsidR="008876C1" w:rsidRPr="008876C1" w:rsidRDefault="008876C1">
          <w:pPr>
            <w:autoSpaceDE w:val="0"/>
            <w:autoSpaceDN w:val="0"/>
            <w:ind w:hanging="480"/>
            <w:divId w:val="522793438"/>
            <w:rPr>
              <w:rFonts w:eastAsia="Times New Roman"/>
              <w:color w:val="000000"/>
            </w:rPr>
          </w:pPr>
          <w:r w:rsidRPr="008876C1">
            <w:rPr>
              <w:rFonts w:eastAsia="Times New Roman"/>
              <w:color w:val="000000"/>
            </w:rPr>
            <w:t xml:space="preserve">Budd GE. A Cambrian gilled lobopod from Greenland. </w:t>
          </w:r>
          <w:r w:rsidRPr="008876C1">
            <w:rPr>
              <w:rFonts w:eastAsia="Times New Roman"/>
              <w:i/>
              <w:iCs/>
              <w:color w:val="000000"/>
            </w:rPr>
            <w:t>Nature</w:t>
          </w:r>
          <w:r w:rsidRPr="008876C1">
            <w:rPr>
              <w:rFonts w:eastAsia="Times New Roman"/>
              <w:color w:val="000000"/>
            </w:rPr>
            <w:t xml:space="preserve"> </w:t>
          </w:r>
          <w:proofErr w:type="gramStart"/>
          <w:r w:rsidRPr="008876C1">
            <w:rPr>
              <w:rFonts w:eastAsia="Times New Roman"/>
              <w:color w:val="000000"/>
            </w:rPr>
            <w:t>1993;</w:t>
          </w:r>
          <w:r w:rsidRPr="008876C1">
            <w:rPr>
              <w:rFonts w:eastAsia="Times New Roman"/>
              <w:b/>
              <w:bCs/>
              <w:color w:val="000000"/>
            </w:rPr>
            <w:t>364</w:t>
          </w:r>
          <w:r w:rsidRPr="008876C1">
            <w:rPr>
              <w:rFonts w:eastAsia="Times New Roman"/>
              <w:color w:val="000000"/>
            </w:rPr>
            <w:t>:709</w:t>
          </w:r>
          <w:proofErr w:type="gramEnd"/>
          <w:r w:rsidRPr="008876C1">
            <w:rPr>
              <w:rFonts w:eastAsia="Times New Roman"/>
              <w:color w:val="000000"/>
            </w:rPr>
            <w:t>–11.</w:t>
          </w:r>
        </w:p>
        <w:p w14:paraId="52CD477D" w14:textId="77777777" w:rsidR="008876C1" w:rsidRPr="008876C1" w:rsidRDefault="008876C1">
          <w:pPr>
            <w:autoSpaceDE w:val="0"/>
            <w:autoSpaceDN w:val="0"/>
            <w:ind w:hanging="480"/>
            <w:divId w:val="732847644"/>
            <w:rPr>
              <w:rFonts w:eastAsia="Times New Roman"/>
              <w:color w:val="000000"/>
            </w:rPr>
          </w:pPr>
          <w:r w:rsidRPr="008876C1">
            <w:rPr>
              <w:rFonts w:eastAsia="Times New Roman"/>
              <w:color w:val="000000"/>
            </w:rPr>
            <w:t xml:space="preserve">Budd GE. The morphology of </w:t>
          </w:r>
          <w:proofErr w:type="spellStart"/>
          <w:r w:rsidRPr="008876C1">
            <w:rPr>
              <w:rFonts w:eastAsia="Times New Roman"/>
              <w:i/>
              <w:iCs/>
              <w:color w:val="000000"/>
            </w:rPr>
            <w:t>Opabinia</w:t>
          </w:r>
          <w:proofErr w:type="spellEnd"/>
          <w:r w:rsidRPr="008876C1">
            <w:rPr>
              <w:rFonts w:eastAsia="Times New Roman"/>
              <w:i/>
              <w:iCs/>
              <w:color w:val="000000"/>
            </w:rPr>
            <w:t xml:space="preserve"> regalis</w:t>
          </w:r>
          <w:r w:rsidRPr="008876C1">
            <w:rPr>
              <w:rFonts w:eastAsia="Times New Roman"/>
              <w:color w:val="000000"/>
            </w:rPr>
            <w:t xml:space="preserve"> and the reconstruction of the arthropod stem-group. </w:t>
          </w:r>
          <w:proofErr w:type="spellStart"/>
          <w:r w:rsidRPr="008876C1">
            <w:rPr>
              <w:rFonts w:eastAsia="Times New Roman"/>
              <w:i/>
              <w:iCs/>
              <w:color w:val="000000"/>
            </w:rPr>
            <w:t>Lethaia</w:t>
          </w:r>
          <w:proofErr w:type="spellEnd"/>
          <w:r w:rsidRPr="008876C1">
            <w:rPr>
              <w:rFonts w:eastAsia="Times New Roman"/>
              <w:color w:val="000000"/>
            </w:rPr>
            <w:t xml:space="preserve"> </w:t>
          </w:r>
          <w:proofErr w:type="gramStart"/>
          <w:r w:rsidRPr="008876C1">
            <w:rPr>
              <w:rFonts w:eastAsia="Times New Roman"/>
              <w:color w:val="000000"/>
            </w:rPr>
            <w:t>1996;</w:t>
          </w:r>
          <w:r w:rsidRPr="008876C1">
            <w:rPr>
              <w:rFonts w:eastAsia="Times New Roman"/>
              <w:b/>
              <w:bCs/>
              <w:color w:val="000000"/>
            </w:rPr>
            <w:t>29</w:t>
          </w:r>
          <w:r w:rsidRPr="008876C1">
            <w:rPr>
              <w:rFonts w:eastAsia="Times New Roman"/>
              <w:color w:val="000000"/>
            </w:rPr>
            <w:t>:1</w:t>
          </w:r>
          <w:proofErr w:type="gramEnd"/>
          <w:r w:rsidRPr="008876C1">
            <w:rPr>
              <w:rFonts w:eastAsia="Times New Roman"/>
              <w:color w:val="000000"/>
            </w:rPr>
            <w:t>–14.</w:t>
          </w:r>
        </w:p>
        <w:p w14:paraId="283C79E0" w14:textId="77777777" w:rsidR="008876C1" w:rsidRPr="008876C1" w:rsidRDefault="008876C1">
          <w:pPr>
            <w:autoSpaceDE w:val="0"/>
            <w:autoSpaceDN w:val="0"/>
            <w:ind w:hanging="480"/>
            <w:divId w:val="904415512"/>
            <w:rPr>
              <w:rFonts w:eastAsia="Times New Roman"/>
              <w:color w:val="000000"/>
            </w:rPr>
          </w:pPr>
          <w:r w:rsidRPr="008876C1">
            <w:rPr>
              <w:rFonts w:eastAsia="Times New Roman"/>
              <w:color w:val="000000"/>
            </w:rPr>
            <w:t xml:space="preserve">Budd GE. Stem-group arthropods from the Lower Cambrian Sirius </w:t>
          </w:r>
          <w:proofErr w:type="spellStart"/>
          <w:r w:rsidRPr="008876C1">
            <w:rPr>
              <w:rFonts w:eastAsia="Times New Roman"/>
              <w:color w:val="000000"/>
            </w:rPr>
            <w:t>Passet</w:t>
          </w:r>
          <w:proofErr w:type="spellEnd"/>
          <w:r w:rsidRPr="008876C1">
            <w:rPr>
              <w:rFonts w:eastAsia="Times New Roman"/>
              <w:color w:val="000000"/>
            </w:rPr>
            <w:t xml:space="preserve"> fauna of North Greenland. In: </w:t>
          </w:r>
          <w:proofErr w:type="spellStart"/>
          <w:r w:rsidRPr="008876C1">
            <w:rPr>
              <w:rFonts w:eastAsia="Times New Roman"/>
              <w:color w:val="000000"/>
            </w:rPr>
            <w:t>Fortey</w:t>
          </w:r>
          <w:proofErr w:type="spellEnd"/>
          <w:r w:rsidRPr="008876C1">
            <w:rPr>
              <w:rFonts w:eastAsia="Times New Roman"/>
              <w:color w:val="000000"/>
            </w:rPr>
            <w:t xml:space="preserve"> RA, Thomas RH (eds.), </w:t>
          </w:r>
          <w:r w:rsidRPr="008876C1">
            <w:rPr>
              <w:rFonts w:eastAsia="Times New Roman"/>
              <w:i/>
              <w:iCs/>
              <w:color w:val="000000"/>
            </w:rPr>
            <w:t>Arthropod Relationships</w:t>
          </w:r>
          <w:r w:rsidRPr="008876C1">
            <w:rPr>
              <w:rFonts w:eastAsia="Times New Roman"/>
              <w:color w:val="000000"/>
            </w:rPr>
            <w:t>. London: Chapman and Hall, 1997, 125–38.</w:t>
          </w:r>
        </w:p>
        <w:p w14:paraId="331C5CB2" w14:textId="77777777" w:rsidR="008876C1" w:rsidRPr="008876C1" w:rsidRDefault="008876C1">
          <w:pPr>
            <w:autoSpaceDE w:val="0"/>
            <w:autoSpaceDN w:val="0"/>
            <w:ind w:hanging="480"/>
            <w:divId w:val="1504472685"/>
            <w:rPr>
              <w:rFonts w:eastAsia="Times New Roman"/>
              <w:color w:val="000000"/>
            </w:rPr>
          </w:pPr>
          <w:r w:rsidRPr="008876C1">
            <w:rPr>
              <w:rFonts w:eastAsia="Times New Roman"/>
              <w:color w:val="000000"/>
            </w:rPr>
            <w:t xml:space="preserve">Budd GE. The morphology and phylogenetic significance of </w:t>
          </w:r>
          <w:r w:rsidRPr="008876C1">
            <w:rPr>
              <w:rFonts w:eastAsia="Times New Roman"/>
              <w:i/>
              <w:iCs/>
              <w:color w:val="000000"/>
            </w:rPr>
            <w:t xml:space="preserve">Kerygmachela </w:t>
          </w:r>
          <w:proofErr w:type="spellStart"/>
          <w:r w:rsidRPr="008876C1">
            <w:rPr>
              <w:rFonts w:eastAsia="Times New Roman"/>
              <w:i/>
              <w:iCs/>
              <w:color w:val="000000"/>
            </w:rPr>
            <w:t>kierkegaardi</w:t>
          </w:r>
          <w:proofErr w:type="spellEnd"/>
          <w:r w:rsidRPr="008876C1">
            <w:rPr>
              <w:rFonts w:eastAsia="Times New Roman"/>
              <w:color w:val="000000"/>
            </w:rPr>
            <w:t xml:space="preserve"> Budd (Buen Formation, Lower Cambrian, N Greenland). </w:t>
          </w:r>
          <w:r w:rsidRPr="008876C1">
            <w:rPr>
              <w:rFonts w:eastAsia="Times New Roman"/>
              <w:i/>
              <w:iCs/>
              <w:color w:val="000000"/>
            </w:rPr>
            <w:t>Trans R Soc Edinb Earth Sci</w:t>
          </w:r>
          <w:r w:rsidRPr="008876C1">
            <w:rPr>
              <w:rFonts w:eastAsia="Times New Roman"/>
              <w:color w:val="000000"/>
            </w:rPr>
            <w:t xml:space="preserve"> </w:t>
          </w:r>
          <w:proofErr w:type="gramStart"/>
          <w:r w:rsidRPr="008876C1">
            <w:rPr>
              <w:rFonts w:eastAsia="Times New Roman"/>
              <w:color w:val="000000"/>
            </w:rPr>
            <w:t>1998;</w:t>
          </w:r>
          <w:r w:rsidRPr="008876C1">
            <w:rPr>
              <w:rFonts w:eastAsia="Times New Roman"/>
              <w:b/>
              <w:bCs/>
              <w:color w:val="000000"/>
            </w:rPr>
            <w:t>89</w:t>
          </w:r>
          <w:r w:rsidRPr="008876C1">
            <w:rPr>
              <w:rFonts w:eastAsia="Times New Roman"/>
              <w:color w:val="000000"/>
            </w:rPr>
            <w:t>:249</w:t>
          </w:r>
          <w:proofErr w:type="gramEnd"/>
          <w:r w:rsidRPr="008876C1">
            <w:rPr>
              <w:rFonts w:eastAsia="Times New Roman"/>
              <w:color w:val="000000"/>
            </w:rPr>
            <w:t>–90.</w:t>
          </w:r>
        </w:p>
        <w:p w14:paraId="621CD5BB" w14:textId="77777777" w:rsidR="008876C1" w:rsidRPr="008876C1" w:rsidRDefault="008876C1">
          <w:pPr>
            <w:autoSpaceDE w:val="0"/>
            <w:autoSpaceDN w:val="0"/>
            <w:ind w:hanging="480"/>
            <w:divId w:val="1849783261"/>
            <w:rPr>
              <w:rFonts w:eastAsia="Times New Roman"/>
              <w:color w:val="000000"/>
            </w:rPr>
          </w:pPr>
          <w:r w:rsidRPr="008876C1">
            <w:rPr>
              <w:rFonts w:eastAsia="Times New Roman"/>
              <w:color w:val="000000"/>
            </w:rPr>
            <w:t xml:space="preserve">Budd GE. Why are arthropods segmented? </w:t>
          </w:r>
          <w:r w:rsidRPr="008876C1">
            <w:rPr>
              <w:rFonts w:eastAsia="Times New Roman"/>
              <w:i/>
              <w:iCs/>
              <w:color w:val="000000"/>
            </w:rPr>
            <w:t>Evol Dev</w:t>
          </w:r>
          <w:r w:rsidRPr="008876C1">
            <w:rPr>
              <w:rFonts w:eastAsia="Times New Roman"/>
              <w:color w:val="000000"/>
            </w:rPr>
            <w:t xml:space="preserve"> </w:t>
          </w:r>
          <w:proofErr w:type="gramStart"/>
          <w:r w:rsidRPr="008876C1">
            <w:rPr>
              <w:rFonts w:eastAsia="Times New Roman"/>
              <w:color w:val="000000"/>
            </w:rPr>
            <w:t>2001;</w:t>
          </w:r>
          <w:r w:rsidRPr="008876C1">
            <w:rPr>
              <w:rFonts w:eastAsia="Times New Roman"/>
              <w:b/>
              <w:bCs/>
              <w:color w:val="000000"/>
            </w:rPr>
            <w:t>3</w:t>
          </w:r>
          <w:r w:rsidRPr="008876C1">
            <w:rPr>
              <w:rFonts w:eastAsia="Times New Roman"/>
              <w:color w:val="000000"/>
            </w:rPr>
            <w:t>:332</w:t>
          </w:r>
          <w:proofErr w:type="gramEnd"/>
          <w:r w:rsidRPr="008876C1">
            <w:rPr>
              <w:rFonts w:eastAsia="Times New Roman"/>
              <w:color w:val="000000"/>
            </w:rPr>
            <w:t>–42.</w:t>
          </w:r>
        </w:p>
        <w:p w14:paraId="07404233" w14:textId="77777777" w:rsidR="008876C1" w:rsidRPr="008876C1" w:rsidRDefault="008876C1">
          <w:pPr>
            <w:autoSpaceDE w:val="0"/>
            <w:autoSpaceDN w:val="0"/>
            <w:ind w:hanging="480"/>
            <w:divId w:val="260845658"/>
            <w:rPr>
              <w:rFonts w:eastAsia="Times New Roman"/>
              <w:color w:val="000000"/>
            </w:rPr>
          </w:pPr>
          <w:r w:rsidRPr="008876C1">
            <w:rPr>
              <w:rFonts w:eastAsia="Times New Roman"/>
              <w:color w:val="000000"/>
            </w:rPr>
            <w:t xml:space="preserve">Budd GE. A palaeontological solution to the arthropod head problem. </w:t>
          </w:r>
          <w:r w:rsidRPr="008876C1">
            <w:rPr>
              <w:rFonts w:eastAsia="Times New Roman"/>
              <w:i/>
              <w:iCs/>
              <w:color w:val="000000"/>
            </w:rPr>
            <w:t>Nature</w:t>
          </w:r>
          <w:r w:rsidRPr="008876C1">
            <w:rPr>
              <w:rFonts w:eastAsia="Times New Roman"/>
              <w:color w:val="000000"/>
            </w:rPr>
            <w:t xml:space="preserve"> </w:t>
          </w:r>
          <w:proofErr w:type="gramStart"/>
          <w:r w:rsidRPr="008876C1">
            <w:rPr>
              <w:rFonts w:eastAsia="Times New Roman"/>
              <w:color w:val="000000"/>
            </w:rPr>
            <w:t>2002;</w:t>
          </w:r>
          <w:r w:rsidRPr="008876C1">
            <w:rPr>
              <w:rFonts w:eastAsia="Times New Roman"/>
              <w:b/>
              <w:bCs/>
              <w:color w:val="000000"/>
            </w:rPr>
            <w:t>417</w:t>
          </w:r>
          <w:r w:rsidRPr="008876C1">
            <w:rPr>
              <w:rFonts w:eastAsia="Times New Roman"/>
              <w:color w:val="000000"/>
            </w:rPr>
            <w:t>:271</w:t>
          </w:r>
          <w:proofErr w:type="gramEnd"/>
          <w:r w:rsidRPr="008876C1">
            <w:rPr>
              <w:rFonts w:eastAsia="Times New Roman"/>
              <w:color w:val="000000"/>
            </w:rPr>
            <w:t>–5.</w:t>
          </w:r>
        </w:p>
        <w:p w14:paraId="47385B25" w14:textId="77777777" w:rsidR="008876C1" w:rsidRPr="008876C1" w:rsidRDefault="008876C1">
          <w:pPr>
            <w:autoSpaceDE w:val="0"/>
            <w:autoSpaceDN w:val="0"/>
            <w:ind w:hanging="480"/>
            <w:divId w:val="1592350002"/>
            <w:rPr>
              <w:rFonts w:eastAsia="Times New Roman"/>
              <w:color w:val="000000"/>
            </w:rPr>
          </w:pPr>
          <w:r w:rsidRPr="008876C1">
            <w:rPr>
              <w:rFonts w:eastAsia="Times New Roman"/>
              <w:color w:val="000000"/>
            </w:rPr>
            <w:t xml:space="preserve">Budd GE. Head structure in upper stem-group euarthropods. </w:t>
          </w:r>
          <w:r w:rsidRPr="008876C1">
            <w:rPr>
              <w:rFonts w:eastAsia="Times New Roman"/>
              <w:i/>
              <w:iCs/>
              <w:color w:val="000000"/>
            </w:rPr>
            <w:t>Palaeontology</w:t>
          </w:r>
          <w:r w:rsidRPr="008876C1">
            <w:rPr>
              <w:rFonts w:eastAsia="Times New Roman"/>
              <w:color w:val="000000"/>
            </w:rPr>
            <w:t xml:space="preserve"> </w:t>
          </w:r>
          <w:proofErr w:type="gramStart"/>
          <w:r w:rsidRPr="008876C1">
            <w:rPr>
              <w:rFonts w:eastAsia="Times New Roman"/>
              <w:color w:val="000000"/>
            </w:rPr>
            <w:t>2008;</w:t>
          </w:r>
          <w:r w:rsidRPr="008876C1">
            <w:rPr>
              <w:rFonts w:eastAsia="Times New Roman"/>
              <w:b/>
              <w:bCs/>
              <w:color w:val="000000"/>
            </w:rPr>
            <w:t>51</w:t>
          </w:r>
          <w:r w:rsidRPr="008876C1">
            <w:rPr>
              <w:rFonts w:eastAsia="Times New Roman"/>
              <w:color w:val="000000"/>
            </w:rPr>
            <w:t>:561</w:t>
          </w:r>
          <w:proofErr w:type="gramEnd"/>
          <w:r w:rsidRPr="008876C1">
            <w:rPr>
              <w:rFonts w:eastAsia="Times New Roman"/>
              <w:color w:val="000000"/>
            </w:rPr>
            <w:t>–73.</w:t>
          </w:r>
        </w:p>
        <w:p w14:paraId="580D7242" w14:textId="77777777" w:rsidR="008876C1" w:rsidRPr="008876C1" w:rsidRDefault="008876C1">
          <w:pPr>
            <w:autoSpaceDE w:val="0"/>
            <w:autoSpaceDN w:val="0"/>
            <w:ind w:hanging="480"/>
            <w:divId w:val="1182552556"/>
            <w:rPr>
              <w:rFonts w:eastAsia="Times New Roman"/>
              <w:color w:val="000000"/>
            </w:rPr>
          </w:pPr>
          <w:r w:rsidRPr="008876C1">
            <w:rPr>
              <w:rFonts w:eastAsia="Times New Roman"/>
              <w:color w:val="000000"/>
            </w:rPr>
            <w:t xml:space="preserve">Budd GE, Daley AC. The lobes and lobopods of </w:t>
          </w:r>
          <w:proofErr w:type="spellStart"/>
          <w:r w:rsidRPr="008876C1">
            <w:rPr>
              <w:rFonts w:eastAsia="Times New Roman"/>
              <w:i/>
              <w:iCs/>
              <w:color w:val="000000"/>
            </w:rPr>
            <w:t>Opabinia</w:t>
          </w:r>
          <w:proofErr w:type="spellEnd"/>
          <w:r w:rsidRPr="008876C1">
            <w:rPr>
              <w:rFonts w:eastAsia="Times New Roman"/>
              <w:i/>
              <w:iCs/>
              <w:color w:val="000000"/>
            </w:rPr>
            <w:t xml:space="preserve"> regalis</w:t>
          </w:r>
          <w:r w:rsidRPr="008876C1">
            <w:rPr>
              <w:rFonts w:eastAsia="Times New Roman"/>
              <w:color w:val="000000"/>
            </w:rPr>
            <w:t xml:space="preserve"> from the middle Cambrian Burgess Shale. </w:t>
          </w:r>
          <w:proofErr w:type="spellStart"/>
          <w:r w:rsidRPr="008876C1">
            <w:rPr>
              <w:rFonts w:eastAsia="Times New Roman"/>
              <w:i/>
              <w:iCs/>
              <w:color w:val="000000"/>
            </w:rPr>
            <w:t>Lethaia</w:t>
          </w:r>
          <w:proofErr w:type="spellEnd"/>
          <w:r w:rsidRPr="008876C1">
            <w:rPr>
              <w:rFonts w:eastAsia="Times New Roman"/>
              <w:color w:val="000000"/>
            </w:rPr>
            <w:t xml:space="preserve"> </w:t>
          </w:r>
          <w:proofErr w:type="gramStart"/>
          <w:r w:rsidRPr="008876C1">
            <w:rPr>
              <w:rFonts w:eastAsia="Times New Roman"/>
              <w:color w:val="000000"/>
            </w:rPr>
            <w:t>2012;</w:t>
          </w:r>
          <w:r w:rsidRPr="008876C1">
            <w:rPr>
              <w:rFonts w:eastAsia="Times New Roman"/>
              <w:b/>
              <w:bCs/>
              <w:color w:val="000000"/>
            </w:rPr>
            <w:t>45</w:t>
          </w:r>
          <w:r w:rsidRPr="008876C1">
            <w:rPr>
              <w:rFonts w:eastAsia="Times New Roman"/>
              <w:color w:val="000000"/>
            </w:rPr>
            <w:t>:83</w:t>
          </w:r>
          <w:proofErr w:type="gramEnd"/>
          <w:r w:rsidRPr="008876C1">
            <w:rPr>
              <w:rFonts w:eastAsia="Times New Roman"/>
              <w:color w:val="000000"/>
            </w:rPr>
            <w:t>–95.</w:t>
          </w:r>
        </w:p>
        <w:p w14:paraId="16E52353" w14:textId="77777777" w:rsidR="008876C1" w:rsidRPr="008876C1" w:rsidRDefault="008876C1">
          <w:pPr>
            <w:autoSpaceDE w:val="0"/>
            <w:autoSpaceDN w:val="0"/>
            <w:ind w:hanging="480"/>
            <w:divId w:val="1138491516"/>
            <w:rPr>
              <w:rFonts w:eastAsia="Times New Roman"/>
              <w:color w:val="000000"/>
            </w:rPr>
          </w:pPr>
          <w:r w:rsidRPr="008876C1">
            <w:rPr>
              <w:rFonts w:eastAsia="Times New Roman"/>
              <w:color w:val="000000"/>
            </w:rPr>
            <w:t xml:space="preserve">Caron JB, Aria C. The Collins’ monster, a spinous suspension-feeding lobopodian from the Cambrian Burgess Shale of British Columbia. </w:t>
          </w:r>
          <w:r w:rsidRPr="008876C1">
            <w:rPr>
              <w:rFonts w:eastAsia="Times New Roman"/>
              <w:i/>
              <w:iCs/>
              <w:color w:val="000000"/>
            </w:rPr>
            <w:t>Palaeontology</w:t>
          </w:r>
          <w:r w:rsidRPr="008876C1">
            <w:rPr>
              <w:rFonts w:eastAsia="Times New Roman"/>
              <w:color w:val="000000"/>
            </w:rPr>
            <w:t xml:space="preserve"> </w:t>
          </w:r>
          <w:proofErr w:type="gramStart"/>
          <w:r w:rsidRPr="008876C1">
            <w:rPr>
              <w:rFonts w:eastAsia="Times New Roman"/>
              <w:color w:val="000000"/>
            </w:rPr>
            <w:t>2020;</w:t>
          </w:r>
          <w:r w:rsidRPr="008876C1">
            <w:rPr>
              <w:rFonts w:eastAsia="Times New Roman"/>
              <w:b/>
              <w:bCs/>
              <w:color w:val="000000"/>
            </w:rPr>
            <w:t>63</w:t>
          </w:r>
          <w:r w:rsidRPr="008876C1">
            <w:rPr>
              <w:rFonts w:eastAsia="Times New Roman"/>
              <w:color w:val="000000"/>
            </w:rPr>
            <w:t>:979</w:t>
          </w:r>
          <w:proofErr w:type="gramEnd"/>
          <w:r w:rsidRPr="008876C1">
            <w:rPr>
              <w:rFonts w:eastAsia="Times New Roman"/>
              <w:color w:val="000000"/>
            </w:rPr>
            <w:t>–94.</w:t>
          </w:r>
        </w:p>
        <w:p w14:paraId="6F88D65B" w14:textId="77777777" w:rsidR="008876C1" w:rsidRPr="008876C1" w:rsidRDefault="008876C1">
          <w:pPr>
            <w:autoSpaceDE w:val="0"/>
            <w:autoSpaceDN w:val="0"/>
            <w:ind w:hanging="480"/>
            <w:divId w:val="209078058"/>
            <w:rPr>
              <w:rFonts w:eastAsia="Times New Roman"/>
              <w:color w:val="000000"/>
            </w:rPr>
          </w:pPr>
          <w:r w:rsidRPr="008876C1">
            <w:rPr>
              <w:rFonts w:eastAsia="Times New Roman"/>
              <w:color w:val="000000"/>
            </w:rPr>
            <w:t xml:space="preserve">Caron J-B, Smith MR, Harvey THP. Beyond the Burgess Shale: Cambrian microfossils track the rise and fall of </w:t>
          </w:r>
          <w:proofErr w:type="spellStart"/>
          <w:r w:rsidRPr="008876C1">
            <w:rPr>
              <w:rFonts w:eastAsia="Times New Roman"/>
              <w:color w:val="000000"/>
            </w:rPr>
            <w:t>hallucigeniid</w:t>
          </w:r>
          <w:proofErr w:type="spellEnd"/>
          <w:r w:rsidRPr="008876C1">
            <w:rPr>
              <w:rFonts w:eastAsia="Times New Roman"/>
              <w:color w:val="000000"/>
            </w:rPr>
            <w:t xml:space="preserve"> </w:t>
          </w:r>
          <w:proofErr w:type="spellStart"/>
          <w:r w:rsidRPr="008876C1">
            <w:rPr>
              <w:rFonts w:eastAsia="Times New Roman"/>
              <w:color w:val="000000"/>
            </w:rPr>
            <w:t>lobopodians</w:t>
          </w:r>
          <w:proofErr w:type="spellEnd"/>
          <w:r w:rsidRPr="008876C1">
            <w:rPr>
              <w:rFonts w:eastAsia="Times New Roman"/>
              <w:color w:val="000000"/>
            </w:rPr>
            <w:t xml:space="preserve">. </w:t>
          </w:r>
          <w:r w:rsidRPr="008876C1">
            <w:rPr>
              <w:rFonts w:eastAsia="Times New Roman"/>
              <w:i/>
              <w:iCs/>
              <w:color w:val="000000"/>
            </w:rPr>
            <w:t>Proceedings of the Royal Society B: Biological Sciences</w:t>
          </w:r>
          <w:r w:rsidRPr="008876C1">
            <w:rPr>
              <w:rFonts w:eastAsia="Times New Roman"/>
              <w:color w:val="000000"/>
            </w:rPr>
            <w:t xml:space="preserve"> </w:t>
          </w:r>
          <w:proofErr w:type="gramStart"/>
          <w:r w:rsidRPr="008876C1">
            <w:rPr>
              <w:rFonts w:eastAsia="Times New Roman"/>
              <w:color w:val="000000"/>
            </w:rPr>
            <w:t>2013;</w:t>
          </w:r>
          <w:r w:rsidRPr="008876C1">
            <w:rPr>
              <w:rFonts w:eastAsia="Times New Roman"/>
              <w:b/>
              <w:bCs/>
              <w:color w:val="000000"/>
            </w:rPr>
            <w:t>280</w:t>
          </w:r>
          <w:r w:rsidRPr="008876C1">
            <w:rPr>
              <w:rFonts w:eastAsia="Times New Roman"/>
              <w:color w:val="000000"/>
            </w:rPr>
            <w:t>:20131613</w:t>
          </w:r>
          <w:proofErr w:type="gramEnd"/>
          <w:r w:rsidRPr="008876C1">
            <w:rPr>
              <w:rFonts w:eastAsia="Times New Roman"/>
              <w:color w:val="000000"/>
            </w:rPr>
            <w:t>.</w:t>
          </w:r>
        </w:p>
        <w:p w14:paraId="6F944B87" w14:textId="77777777" w:rsidR="008876C1" w:rsidRPr="008876C1" w:rsidRDefault="008876C1">
          <w:pPr>
            <w:autoSpaceDE w:val="0"/>
            <w:autoSpaceDN w:val="0"/>
            <w:ind w:hanging="480"/>
            <w:divId w:val="1268196594"/>
            <w:rPr>
              <w:rFonts w:eastAsia="Times New Roman"/>
              <w:color w:val="000000"/>
            </w:rPr>
          </w:pPr>
          <w:r w:rsidRPr="008876C1">
            <w:rPr>
              <w:rFonts w:eastAsia="Times New Roman"/>
              <w:color w:val="000000"/>
            </w:rPr>
            <w:t xml:space="preserve">Chen J-Y, Edgecombe G, </w:t>
          </w:r>
          <w:proofErr w:type="spellStart"/>
          <w:r w:rsidRPr="008876C1">
            <w:rPr>
              <w:rFonts w:eastAsia="Times New Roman"/>
              <w:color w:val="000000"/>
            </w:rPr>
            <w:t>Ramsköld</w:t>
          </w:r>
          <w:proofErr w:type="spellEnd"/>
          <w:r w:rsidRPr="008876C1">
            <w:rPr>
              <w:rFonts w:eastAsia="Times New Roman"/>
              <w:color w:val="000000"/>
            </w:rPr>
            <w:t xml:space="preserve"> L </w:t>
          </w:r>
          <w:r w:rsidRPr="008876C1">
            <w:rPr>
              <w:rFonts w:eastAsia="Times New Roman"/>
              <w:i/>
              <w:iCs/>
              <w:color w:val="000000"/>
            </w:rPr>
            <w:t>et al.</w:t>
          </w:r>
          <w:r w:rsidRPr="008876C1">
            <w:rPr>
              <w:rFonts w:eastAsia="Times New Roman"/>
              <w:color w:val="000000"/>
            </w:rPr>
            <w:t xml:space="preserve"> Head segmentation in Early Cambrian </w:t>
          </w:r>
          <w:proofErr w:type="spellStart"/>
          <w:r w:rsidRPr="008876C1">
            <w:rPr>
              <w:rFonts w:eastAsia="Times New Roman"/>
              <w:i/>
              <w:iCs/>
              <w:color w:val="000000"/>
            </w:rPr>
            <w:t>Fuxianhuia</w:t>
          </w:r>
          <w:proofErr w:type="spellEnd"/>
          <w:r w:rsidRPr="008876C1">
            <w:rPr>
              <w:rFonts w:eastAsia="Times New Roman"/>
              <w:color w:val="000000"/>
            </w:rPr>
            <w:t xml:space="preserve">: implications for arthropod evolution. </w:t>
          </w:r>
          <w:r w:rsidRPr="008876C1">
            <w:rPr>
              <w:rFonts w:eastAsia="Times New Roman"/>
              <w:i/>
              <w:iCs/>
              <w:color w:val="000000"/>
            </w:rPr>
            <w:t>Science (1979)</w:t>
          </w:r>
          <w:r w:rsidRPr="008876C1">
            <w:rPr>
              <w:rFonts w:eastAsia="Times New Roman"/>
              <w:color w:val="000000"/>
            </w:rPr>
            <w:t xml:space="preserve"> </w:t>
          </w:r>
          <w:proofErr w:type="gramStart"/>
          <w:r w:rsidRPr="008876C1">
            <w:rPr>
              <w:rFonts w:eastAsia="Times New Roman"/>
              <w:color w:val="000000"/>
            </w:rPr>
            <w:t>1995;</w:t>
          </w:r>
          <w:r w:rsidRPr="008876C1">
            <w:rPr>
              <w:rFonts w:eastAsia="Times New Roman"/>
              <w:b/>
              <w:bCs/>
              <w:color w:val="000000"/>
            </w:rPr>
            <w:t>268</w:t>
          </w:r>
          <w:r w:rsidRPr="008876C1">
            <w:rPr>
              <w:rFonts w:eastAsia="Times New Roman"/>
              <w:color w:val="000000"/>
            </w:rPr>
            <w:t>:1339</w:t>
          </w:r>
          <w:proofErr w:type="gramEnd"/>
          <w:r w:rsidRPr="008876C1">
            <w:rPr>
              <w:rFonts w:eastAsia="Times New Roman"/>
              <w:color w:val="000000"/>
            </w:rPr>
            <w:t>–43.</w:t>
          </w:r>
        </w:p>
        <w:p w14:paraId="27227E98" w14:textId="77777777" w:rsidR="008876C1" w:rsidRPr="008876C1" w:rsidRDefault="008876C1">
          <w:pPr>
            <w:autoSpaceDE w:val="0"/>
            <w:autoSpaceDN w:val="0"/>
            <w:ind w:hanging="480"/>
            <w:divId w:val="1740593489"/>
            <w:rPr>
              <w:rFonts w:eastAsia="Times New Roman"/>
              <w:color w:val="000000"/>
            </w:rPr>
          </w:pPr>
          <w:r w:rsidRPr="008876C1">
            <w:rPr>
              <w:rFonts w:eastAsia="Times New Roman"/>
              <w:color w:val="000000"/>
            </w:rPr>
            <w:lastRenderedPageBreak/>
            <w:t xml:space="preserve">Chen J-Y, </w:t>
          </w:r>
          <w:proofErr w:type="spellStart"/>
          <w:r w:rsidRPr="008876C1">
            <w:rPr>
              <w:rFonts w:eastAsia="Times New Roman"/>
              <w:color w:val="000000"/>
            </w:rPr>
            <w:t>Waloszek</w:t>
          </w:r>
          <w:proofErr w:type="spellEnd"/>
          <w:r w:rsidRPr="008876C1">
            <w:rPr>
              <w:rFonts w:eastAsia="Times New Roman"/>
              <w:color w:val="000000"/>
            </w:rPr>
            <w:t xml:space="preserve"> D, Maas A. A new ‘great-appendage’ arthropod from the Lower Cambrian of China and homology of chelicerate chelicerae and raptorial antero-ventral appendages. </w:t>
          </w:r>
          <w:proofErr w:type="spellStart"/>
          <w:r w:rsidRPr="008876C1">
            <w:rPr>
              <w:rFonts w:eastAsia="Times New Roman"/>
              <w:i/>
              <w:iCs/>
              <w:color w:val="000000"/>
            </w:rPr>
            <w:t>Lethaia</w:t>
          </w:r>
          <w:proofErr w:type="spellEnd"/>
          <w:r w:rsidRPr="008876C1">
            <w:rPr>
              <w:rFonts w:eastAsia="Times New Roman"/>
              <w:color w:val="000000"/>
            </w:rPr>
            <w:t xml:space="preserve"> </w:t>
          </w:r>
          <w:proofErr w:type="gramStart"/>
          <w:r w:rsidRPr="008876C1">
            <w:rPr>
              <w:rFonts w:eastAsia="Times New Roman"/>
              <w:color w:val="000000"/>
            </w:rPr>
            <w:t>2004;</w:t>
          </w:r>
          <w:r w:rsidRPr="008876C1">
            <w:rPr>
              <w:rFonts w:eastAsia="Times New Roman"/>
              <w:b/>
              <w:bCs/>
              <w:color w:val="000000"/>
            </w:rPr>
            <w:t>37</w:t>
          </w:r>
          <w:r w:rsidRPr="008876C1">
            <w:rPr>
              <w:rFonts w:eastAsia="Times New Roman"/>
              <w:color w:val="000000"/>
            </w:rPr>
            <w:t>:3</w:t>
          </w:r>
          <w:proofErr w:type="gramEnd"/>
          <w:r w:rsidRPr="008876C1">
            <w:rPr>
              <w:rFonts w:eastAsia="Times New Roman"/>
              <w:color w:val="000000"/>
            </w:rPr>
            <w:t>–20.</w:t>
          </w:r>
        </w:p>
        <w:p w14:paraId="715F4D21" w14:textId="77777777" w:rsidR="008876C1" w:rsidRPr="008876C1" w:rsidRDefault="008876C1">
          <w:pPr>
            <w:autoSpaceDE w:val="0"/>
            <w:autoSpaceDN w:val="0"/>
            <w:ind w:hanging="480"/>
            <w:divId w:val="1750618131"/>
            <w:rPr>
              <w:rFonts w:eastAsia="Times New Roman"/>
              <w:color w:val="000000"/>
            </w:rPr>
          </w:pPr>
          <w:r w:rsidRPr="008876C1">
            <w:rPr>
              <w:rFonts w:eastAsia="Times New Roman"/>
              <w:color w:val="000000"/>
            </w:rPr>
            <w:t xml:space="preserve">Chen J-Y, Zhou G, </w:t>
          </w:r>
          <w:proofErr w:type="spellStart"/>
          <w:r w:rsidRPr="008876C1">
            <w:rPr>
              <w:rFonts w:eastAsia="Times New Roman"/>
              <w:color w:val="000000"/>
            </w:rPr>
            <w:t>Ramsköld</w:t>
          </w:r>
          <w:proofErr w:type="spellEnd"/>
          <w:r w:rsidRPr="008876C1">
            <w:rPr>
              <w:rFonts w:eastAsia="Times New Roman"/>
              <w:color w:val="000000"/>
            </w:rPr>
            <w:t xml:space="preserve"> L. The Cambrian lobopodian </w:t>
          </w:r>
          <w:proofErr w:type="spellStart"/>
          <w:r w:rsidRPr="008876C1">
            <w:rPr>
              <w:rFonts w:eastAsia="Times New Roman"/>
              <w:color w:val="000000"/>
            </w:rPr>
            <w:t>Microdictyon</w:t>
          </w:r>
          <w:proofErr w:type="spellEnd"/>
          <w:r w:rsidRPr="008876C1">
            <w:rPr>
              <w:rFonts w:eastAsia="Times New Roman"/>
              <w:color w:val="000000"/>
            </w:rPr>
            <w:t xml:space="preserve"> </w:t>
          </w:r>
          <w:proofErr w:type="spellStart"/>
          <w:r w:rsidRPr="008876C1">
            <w:rPr>
              <w:rFonts w:eastAsia="Times New Roman"/>
              <w:color w:val="000000"/>
            </w:rPr>
            <w:t>sinicum</w:t>
          </w:r>
          <w:proofErr w:type="spellEnd"/>
          <w:r w:rsidRPr="008876C1">
            <w:rPr>
              <w:rFonts w:eastAsia="Times New Roman"/>
              <w:color w:val="000000"/>
            </w:rPr>
            <w:t xml:space="preserve">. </w:t>
          </w:r>
          <w:r w:rsidRPr="008876C1">
            <w:rPr>
              <w:rFonts w:eastAsia="Times New Roman"/>
              <w:i/>
              <w:iCs/>
              <w:color w:val="000000"/>
            </w:rPr>
            <w:t>Bulletin of National Museum of Natural Science</w:t>
          </w:r>
          <w:r w:rsidRPr="008876C1">
            <w:rPr>
              <w:rFonts w:eastAsia="Times New Roman"/>
              <w:color w:val="000000"/>
            </w:rPr>
            <w:t xml:space="preserve"> </w:t>
          </w:r>
          <w:proofErr w:type="gramStart"/>
          <w:r w:rsidRPr="008876C1">
            <w:rPr>
              <w:rFonts w:eastAsia="Times New Roman"/>
              <w:color w:val="000000"/>
            </w:rPr>
            <w:t>1995;</w:t>
          </w:r>
          <w:r w:rsidRPr="008876C1">
            <w:rPr>
              <w:rFonts w:eastAsia="Times New Roman"/>
              <w:b/>
              <w:bCs/>
              <w:color w:val="000000"/>
            </w:rPr>
            <w:t>5</w:t>
          </w:r>
          <w:r w:rsidRPr="008876C1">
            <w:rPr>
              <w:rFonts w:eastAsia="Times New Roman"/>
              <w:color w:val="000000"/>
            </w:rPr>
            <w:t>:1</w:t>
          </w:r>
          <w:proofErr w:type="gramEnd"/>
          <w:r w:rsidRPr="008876C1">
            <w:rPr>
              <w:rFonts w:eastAsia="Times New Roman"/>
              <w:color w:val="000000"/>
            </w:rPr>
            <w:t>–93.</w:t>
          </w:r>
        </w:p>
        <w:p w14:paraId="701EE8DD" w14:textId="77777777" w:rsidR="008876C1" w:rsidRPr="008876C1" w:rsidRDefault="008876C1">
          <w:pPr>
            <w:autoSpaceDE w:val="0"/>
            <w:autoSpaceDN w:val="0"/>
            <w:ind w:hanging="480"/>
            <w:divId w:val="2099252048"/>
            <w:rPr>
              <w:rFonts w:eastAsia="Times New Roman"/>
              <w:color w:val="000000"/>
            </w:rPr>
          </w:pPr>
          <w:r w:rsidRPr="008876C1">
            <w:rPr>
              <w:rFonts w:eastAsia="Times New Roman"/>
              <w:color w:val="000000"/>
            </w:rPr>
            <w:t xml:space="preserve">Cong P, Ma X, Hou X </w:t>
          </w:r>
          <w:r w:rsidRPr="008876C1">
            <w:rPr>
              <w:rFonts w:eastAsia="Times New Roman"/>
              <w:i/>
              <w:iCs/>
              <w:color w:val="000000"/>
            </w:rPr>
            <w:t>et al.</w:t>
          </w:r>
          <w:r w:rsidRPr="008876C1">
            <w:rPr>
              <w:rFonts w:eastAsia="Times New Roman"/>
              <w:color w:val="000000"/>
            </w:rPr>
            <w:t xml:space="preserve"> Brain structure resolves the segmental affinity of </w:t>
          </w:r>
          <w:proofErr w:type="spellStart"/>
          <w:r w:rsidRPr="008876C1">
            <w:rPr>
              <w:rFonts w:eastAsia="Times New Roman"/>
              <w:color w:val="000000"/>
            </w:rPr>
            <w:t>anomalocaridid</w:t>
          </w:r>
          <w:proofErr w:type="spellEnd"/>
          <w:r w:rsidRPr="008876C1">
            <w:rPr>
              <w:rFonts w:eastAsia="Times New Roman"/>
              <w:color w:val="000000"/>
            </w:rPr>
            <w:t xml:space="preserve"> appendages. </w:t>
          </w:r>
          <w:r w:rsidRPr="008876C1">
            <w:rPr>
              <w:rFonts w:eastAsia="Times New Roman"/>
              <w:i/>
              <w:iCs/>
              <w:color w:val="000000"/>
            </w:rPr>
            <w:t>Nature</w:t>
          </w:r>
          <w:r w:rsidRPr="008876C1">
            <w:rPr>
              <w:rFonts w:eastAsia="Times New Roman"/>
              <w:color w:val="000000"/>
            </w:rPr>
            <w:t xml:space="preserve"> </w:t>
          </w:r>
          <w:proofErr w:type="gramStart"/>
          <w:r w:rsidRPr="008876C1">
            <w:rPr>
              <w:rFonts w:eastAsia="Times New Roman"/>
              <w:color w:val="000000"/>
            </w:rPr>
            <w:t>2014;</w:t>
          </w:r>
          <w:r w:rsidRPr="008876C1">
            <w:rPr>
              <w:rFonts w:eastAsia="Times New Roman"/>
              <w:b/>
              <w:bCs/>
              <w:color w:val="000000"/>
            </w:rPr>
            <w:t>513</w:t>
          </w:r>
          <w:r w:rsidRPr="008876C1">
            <w:rPr>
              <w:rFonts w:eastAsia="Times New Roman"/>
              <w:color w:val="000000"/>
            </w:rPr>
            <w:t>:538</w:t>
          </w:r>
          <w:proofErr w:type="gramEnd"/>
          <w:r w:rsidRPr="008876C1">
            <w:rPr>
              <w:rFonts w:eastAsia="Times New Roman"/>
              <w:color w:val="000000"/>
            </w:rPr>
            <w:t>–42.</w:t>
          </w:r>
        </w:p>
        <w:p w14:paraId="6CD86C7B" w14:textId="77777777" w:rsidR="008876C1" w:rsidRPr="008876C1" w:rsidRDefault="008876C1">
          <w:pPr>
            <w:autoSpaceDE w:val="0"/>
            <w:autoSpaceDN w:val="0"/>
            <w:ind w:hanging="480"/>
            <w:divId w:val="1664120395"/>
            <w:rPr>
              <w:rFonts w:eastAsia="Times New Roman"/>
              <w:color w:val="000000"/>
            </w:rPr>
          </w:pPr>
          <w:r w:rsidRPr="008876C1">
            <w:rPr>
              <w:rFonts w:eastAsia="Times New Roman"/>
              <w:color w:val="000000"/>
            </w:rPr>
            <w:t xml:space="preserve">Conway Morris S. A new metazoan from the Cambrian Burgess Shale of British Columbia. </w:t>
          </w:r>
          <w:r w:rsidRPr="008876C1">
            <w:rPr>
              <w:rFonts w:eastAsia="Times New Roman"/>
              <w:i/>
              <w:iCs/>
              <w:color w:val="000000"/>
            </w:rPr>
            <w:t>Palaeontology</w:t>
          </w:r>
          <w:r w:rsidRPr="008876C1">
            <w:rPr>
              <w:rFonts w:eastAsia="Times New Roman"/>
              <w:color w:val="000000"/>
            </w:rPr>
            <w:t xml:space="preserve"> </w:t>
          </w:r>
          <w:proofErr w:type="gramStart"/>
          <w:r w:rsidRPr="008876C1">
            <w:rPr>
              <w:rFonts w:eastAsia="Times New Roman"/>
              <w:color w:val="000000"/>
            </w:rPr>
            <w:t>1977;</w:t>
          </w:r>
          <w:r w:rsidRPr="008876C1">
            <w:rPr>
              <w:rFonts w:eastAsia="Times New Roman"/>
              <w:b/>
              <w:bCs/>
              <w:color w:val="000000"/>
            </w:rPr>
            <w:t>20</w:t>
          </w:r>
          <w:r w:rsidRPr="008876C1">
            <w:rPr>
              <w:rFonts w:eastAsia="Times New Roman"/>
              <w:color w:val="000000"/>
            </w:rPr>
            <w:t>:623</w:t>
          </w:r>
          <w:proofErr w:type="gramEnd"/>
          <w:r w:rsidRPr="008876C1">
            <w:rPr>
              <w:rFonts w:eastAsia="Times New Roman"/>
              <w:color w:val="000000"/>
            </w:rPr>
            <w:t>–40.</w:t>
          </w:r>
        </w:p>
        <w:p w14:paraId="45C690D0" w14:textId="77777777" w:rsidR="008876C1" w:rsidRPr="008876C1" w:rsidRDefault="008876C1">
          <w:pPr>
            <w:autoSpaceDE w:val="0"/>
            <w:autoSpaceDN w:val="0"/>
            <w:ind w:hanging="480"/>
            <w:divId w:val="2004697616"/>
            <w:rPr>
              <w:rFonts w:eastAsia="Times New Roman"/>
              <w:color w:val="000000"/>
            </w:rPr>
          </w:pPr>
          <w:r w:rsidRPr="008876C1">
            <w:rPr>
              <w:rFonts w:eastAsia="Times New Roman"/>
              <w:color w:val="000000"/>
            </w:rPr>
            <w:t xml:space="preserve">Conway Morris S, Robison RA. More soft-bodied animals and algae from the Middle Cambrian of Utah and British Columbia. </w:t>
          </w:r>
          <w:r w:rsidRPr="008876C1">
            <w:rPr>
              <w:rFonts w:eastAsia="Times New Roman"/>
              <w:i/>
              <w:iCs/>
              <w:color w:val="000000"/>
            </w:rPr>
            <w:t>The University of Kansas Paleontological Contributions</w:t>
          </w:r>
          <w:r w:rsidRPr="008876C1">
            <w:rPr>
              <w:rFonts w:eastAsia="Times New Roman"/>
              <w:color w:val="000000"/>
            </w:rPr>
            <w:t xml:space="preserve"> </w:t>
          </w:r>
          <w:proofErr w:type="gramStart"/>
          <w:r w:rsidRPr="008876C1">
            <w:rPr>
              <w:rFonts w:eastAsia="Times New Roman"/>
              <w:color w:val="000000"/>
            </w:rPr>
            <w:t>1988;</w:t>
          </w:r>
          <w:r w:rsidRPr="008876C1">
            <w:rPr>
              <w:rFonts w:eastAsia="Times New Roman"/>
              <w:b/>
              <w:bCs/>
              <w:color w:val="000000"/>
            </w:rPr>
            <w:t>122</w:t>
          </w:r>
          <w:r w:rsidRPr="008876C1">
            <w:rPr>
              <w:rFonts w:eastAsia="Times New Roman"/>
              <w:color w:val="000000"/>
            </w:rPr>
            <w:t>:1</w:t>
          </w:r>
          <w:proofErr w:type="gramEnd"/>
          <w:r w:rsidRPr="008876C1">
            <w:rPr>
              <w:rFonts w:eastAsia="Times New Roman"/>
              <w:color w:val="000000"/>
            </w:rPr>
            <w:t>–48.</w:t>
          </w:r>
        </w:p>
        <w:p w14:paraId="6DAE4537" w14:textId="77777777" w:rsidR="008876C1" w:rsidRPr="008876C1" w:rsidRDefault="008876C1">
          <w:pPr>
            <w:autoSpaceDE w:val="0"/>
            <w:autoSpaceDN w:val="0"/>
            <w:ind w:hanging="480"/>
            <w:divId w:val="1747145344"/>
            <w:rPr>
              <w:rFonts w:eastAsia="Times New Roman"/>
              <w:color w:val="000000"/>
            </w:rPr>
          </w:pPr>
          <w:r w:rsidRPr="008876C1">
            <w:rPr>
              <w:rFonts w:eastAsia="Times New Roman"/>
              <w:color w:val="000000"/>
            </w:rPr>
            <w:t xml:space="preserve">Daley AC, Bergström J. The oral cone of </w:t>
          </w:r>
          <w:r w:rsidRPr="008876C1">
            <w:rPr>
              <w:rFonts w:eastAsia="Times New Roman"/>
              <w:i/>
              <w:iCs/>
              <w:color w:val="000000"/>
            </w:rPr>
            <w:t>Anomalocaris</w:t>
          </w:r>
          <w:r w:rsidRPr="008876C1">
            <w:rPr>
              <w:rFonts w:eastAsia="Times New Roman"/>
              <w:color w:val="000000"/>
            </w:rPr>
            <w:t xml:space="preserve"> is not a classic “</w:t>
          </w:r>
          <w:proofErr w:type="spellStart"/>
          <w:r w:rsidRPr="008876C1">
            <w:rPr>
              <w:rFonts w:eastAsia="Times New Roman"/>
              <w:color w:val="000000"/>
            </w:rPr>
            <w:t>peytoia</w:t>
          </w:r>
          <w:proofErr w:type="spellEnd"/>
          <w:r w:rsidRPr="008876C1">
            <w:rPr>
              <w:rFonts w:eastAsia="Times New Roman"/>
              <w:color w:val="000000"/>
            </w:rPr>
            <w:t xml:space="preserve">.” </w:t>
          </w:r>
          <w:proofErr w:type="spellStart"/>
          <w:r w:rsidRPr="008876C1">
            <w:rPr>
              <w:rFonts w:eastAsia="Times New Roman"/>
              <w:i/>
              <w:iCs/>
              <w:color w:val="000000"/>
            </w:rPr>
            <w:t>Naturwissenschaften</w:t>
          </w:r>
          <w:proofErr w:type="spellEnd"/>
          <w:r w:rsidRPr="008876C1">
            <w:rPr>
              <w:rFonts w:eastAsia="Times New Roman"/>
              <w:color w:val="000000"/>
            </w:rPr>
            <w:t xml:space="preserve"> </w:t>
          </w:r>
          <w:proofErr w:type="gramStart"/>
          <w:r w:rsidRPr="008876C1">
            <w:rPr>
              <w:rFonts w:eastAsia="Times New Roman"/>
              <w:color w:val="000000"/>
            </w:rPr>
            <w:t>2012;</w:t>
          </w:r>
          <w:r w:rsidRPr="008876C1">
            <w:rPr>
              <w:rFonts w:eastAsia="Times New Roman"/>
              <w:b/>
              <w:bCs/>
              <w:color w:val="000000"/>
            </w:rPr>
            <w:t>99</w:t>
          </w:r>
          <w:r w:rsidRPr="008876C1">
            <w:rPr>
              <w:rFonts w:eastAsia="Times New Roman"/>
              <w:color w:val="000000"/>
            </w:rPr>
            <w:t>:501</w:t>
          </w:r>
          <w:proofErr w:type="gramEnd"/>
          <w:r w:rsidRPr="008876C1">
            <w:rPr>
              <w:rFonts w:eastAsia="Times New Roman"/>
              <w:color w:val="000000"/>
            </w:rPr>
            <w:t>–4.</w:t>
          </w:r>
        </w:p>
        <w:p w14:paraId="51A23E06" w14:textId="77777777" w:rsidR="008876C1" w:rsidRPr="008876C1" w:rsidRDefault="008876C1">
          <w:pPr>
            <w:autoSpaceDE w:val="0"/>
            <w:autoSpaceDN w:val="0"/>
            <w:ind w:hanging="480"/>
            <w:divId w:val="1339431130"/>
            <w:rPr>
              <w:rFonts w:eastAsia="Times New Roman"/>
              <w:color w:val="000000"/>
            </w:rPr>
          </w:pPr>
          <w:r w:rsidRPr="008876C1">
            <w:rPr>
              <w:rFonts w:eastAsia="Times New Roman"/>
              <w:color w:val="000000"/>
            </w:rPr>
            <w:t xml:space="preserve">Daley AC, Budd GE. New </w:t>
          </w:r>
          <w:proofErr w:type="spellStart"/>
          <w:r w:rsidRPr="008876C1">
            <w:rPr>
              <w:rFonts w:eastAsia="Times New Roman"/>
              <w:color w:val="000000"/>
            </w:rPr>
            <w:t>anomalocaridid</w:t>
          </w:r>
          <w:proofErr w:type="spellEnd"/>
          <w:r w:rsidRPr="008876C1">
            <w:rPr>
              <w:rFonts w:eastAsia="Times New Roman"/>
              <w:color w:val="000000"/>
            </w:rPr>
            <w:t xml:space="preserve"> appendages from the Burgess Shale, Canada. </w:t>
          </w:r>
          <w:r w:rsidRPr="008876C1">
            <w:rPr>
              <w:rFonts w:eastAsia="Times New Roman"/>
              <w:i/>
              <w:iCs/>
              <w:color w:val="000000"/>
            </w:rPr>
            <w:t>Palaeontology</w:t>
          </w:r>
          <w:r w:rsidRPr="008876C1">
            <w:rPr>
              <w:rFonts w:eastAsia="Times New Roman"/>
              <w:color w:val="000000"/>
            </w:rPr>
            <w:t xml:space="preserve"> </w:t>
          </w:r>
          <w:proofErr w:type="gramStart"/>
          <w:r w:rsidRPr="008876C1">
            <w:rPr>
              <w:rFonts w:eastAsia="Times New Roman"/>
              <w:color w:val="000000"/>
            </w:rPr>
            <w:t>2010;</w:t>
          </w:r>
          <w:r w:rsidRPr="008876C1">
            <w:rPr>
              <w:rFonts w:eastAsia="Times New Roman"/>
              <w:b/>
              <w:bCs/>
              <w:color w:val="000000"/>
            </w:rPr>
            <w:t>53</w:t>
          </w:r>
          <w:r w:rsidRPr="008876C1">
            <w:rPr>
              <w:rFonts w:eastAsia="Times New Roman"/>
              <w:color w:val="000000"/>
            </w:rPr>
            <w:t>:721</w:t>
          </w:r>
          <w:proofErr w:type="gramEnd"/>
          <w:r w:rsidRPr="008876C1">
            <w:rPr>
              <w:rFonts w:eastAsia="Times New Roman"/>
              <w:color w:val="000000"/>
            </w:rPr>
            <w:t>–38.</w:t>
          </w:r>
        </w:p>
        <w:p w14:paraId="58324D83" w14:textId="77777777" w:rsidR="008876C1" w:rsidRPr="008876C1" w:rsidRDefault="008876C1">
          <w:pPr>
            <w:autoSpaceDE w:val="0"/>
            <w:autoSpaceDN w:val="0"/>
            <w:ind w:hanging="480"/>
            <w:divId w:val="12610504"/>
            <w:rPr>
              <w:rFonts w:eastAsia="Times New Roman"/>
              <w:color w:val="000000"/>
            </w:rPr>
          </w:pPr>
          <w:r w:rsidRPr="008876C1">
            <w:rPr>
              <w:rFonts w:eastAsia="Times New Roman"/>
              <w:color w:val="000000"/>
            </w:rPr>
            <w:t xml:space="preserve">Daley AC, Budd GE, Caron J-B </w:t>
          </w:r>
          <w:r w:rsidRPr="008876C1">
            <w:rPr>
              <w:rFonts w:eastAsia="Times New Roman"/>
              <w:i/>
              <w:iCs/>
              <w:color w:val="000000"/>
            </w:rPr>
            <w:t>et al.</w:t>
          </w:r>
          <w:r w:rsidRPr="008876C1">
            <w:rPr>
              <w:rFonts w:eastAsia="Times New Roman"/>
              <w:color w:val="000000"/>
            </w:rPr>
            <w:t xml:space="preserve"> The Burgess Shale </w:t>
          </w:r>
          <w:proofErr w:type="spellStart"/>
          <w:r w:rsidRPr="008876C1">
            <w:rPr>
              <w:rFonts w:eastAsia="Times New Roman"/>
              <w:color w:val="000000"/>
            </w:rPr>
            <w:t>anomalocaridid</w:t>
          </w:r>
          <w:proofErr w:type="spellEnd"/>
          <w:r w:rsidRPr="008876C1">
            <w:rPr>
              <w:rFonts w:eastAsia="Times New Roman"/>
              <w:color w:val="000000"/>
            </w:rPr>
            <w:t xml:space="preserve"> </w:t>
          </w:r>
          <w:proofErr w:type="spellStart"/>
          <w:r w:rsidRPr="008876C1">
            <w:rPr>
              <w:rFonts w:eastAsia="Times New Roman"/>
              <w:i/>
              <w:iCs/>
              <w:color w:val="000000"/>
            </w:rPr>
            <w:t>Hurdia</w:t>
          </w:r>
          <w:proofErr w:type="spellEnd"/>
          <w:r w:rsidRPr="008876C1">
            <w:rPr>
              <w:rFonts w:eastAsia="Times New Roman"/>
              <w:color w:val="000000"/>
            </w:rPr>
            <w:t xml:space="preserve"> and its significance for early euarthropod evolution. </w:t>
          </w:r>
          <w:r w:rsidRPr="008876C1">
            <w:rPr>
              <w:rFonts w:eastAsia="Times New Roman"/>
              <w:i/>
              <w:iCs/>
              <w:color w:val="000000"/>
            </w:rPr>
            <w:t>Science (1979)</w:t>
          </w:r>
          <w:r w:rsidRPr="008876C1">
            <w:rPr>
              <w:rFonts w:eastAsia="Times New Roman"/>
              <w:color w:val="000000"/>
            </w:rPr>
            <w:t xml:space="preserve"> </w:t>
          </w:r>
          <w:proofErr w:type="gramStart"/>
          <w:r w:rsidRPr="008876C1">
            <w:rPr>
              <w:rFonts w:eastAsia="Times New Roman"/>
              <w:color w:val="000000"/>
            </w:rPr>
            <w:t>2009;</w:t>
          </w:r>
          <w:r w:rsidRPr="008876C1">
            <w:rPr>
              <w:rFonts w:eastAsia="Times New Roman"/>
              <w:b/>
              <w:bCs/>
              <w:color w:val="000000"/>
            </w:rPr>
            <w:t>323</w:t>
          </w:r>
          <w:r w:rsidRPr="008876C1">
            <w:rPr>
              <w:rFonts w:eastAsia="Times New Roman"/>
              <w:color w:val="000000"/>
            </w:rPr>
            <w:t>:1597</w:t>
          </w:r>
          <w:proofErr w:type="gramEnd"/>
          <w:r w:rsidRPr="008876C1">
            <w:rPr>
              <w:rFonts w:eastAsia="Times New Roman"/>
              <w:color w:val="000000"/>
            </w:rPr>
            <w:t>–600.</w:t>
          </w:r>
        </w:p>
        <w:p w14:paraId="1CD4728F" w14:textId="77777777" w:rsidR="008876C1" w:rsidRPr="008876C1" w:rsidRDefault="008876C1">
          <w:pPr>
            <w:autoSpaceDE w:val="0"/>
            <w:autoSpaceDN w:val="0"/>
            <w:ind w:hanging="480"/>
            <w:divId w:val="1664777816"/>
            <w:rPr>
              <w:rFonts w:eastAsia="Times New Roman"/>
              <w:color w:val="000000"/>
            </w:rPr>
          </w:pPr>
          <w:r w:rsidRPr="008876C1">
            <w:rPr>
              <w:rFonts w:eastAsia="Times New Roman"/>
              <w:color w:val="000000"/>
            </w:rPr>
            <w:t xml:space="preserve">Daley AC, Edgecombe GD. Morphology of </w:t>
          </w:r>
          <w:r w:rsidRPr="008876C1">
            <w:rPr>
              <w:rFonts w:eastAsia="Times New Roman"/>
              <w:i/>
              <w:iCs/>
              <w:color w:val="000000"/>
            </w:rPr>
            <w:t>Anomalocaris canadensis</w:t>
          </w:r>
          <w:r w:rsidRPr="008876C1">
            <w:rPr>
              <w:rFonts w:eastAsia="Times New Roman"/>
              <w:color w:val="000000"/>
            </w:rPr>
            <w:t xml:space="preserve"> from the Burgess Shale. </w:t>
          </w:r>
          <w:r w:rsidRPr="008876C1">
            <w:rPr>
              <w:rFonts w:eastAsia="Times New Roman"/>
              <w:i/>
              <w:iCs/>
              <w:color w:val="000000"/>
            </w:rPr>
            <w:t xml:space="preserve">J </w:t>
          </w:r>
          <w:proofErr w:type="spellStart"/>
          <w:r w:rsidRPr="008876C1">
            <w:rPr>
              <w:rFonts w:eastAsia="Times New Roman"/>
              <w:i/>
              <w:iCs/>
              <w:color w:val="000000"/>
            </w:rPr>
            <w:t>Paleontol</w:t>
          </w:r>
          <w:proofErr w:type="spellEnd"/>
          <w:r w:rsidRPr="008876C1">
            <w:rPr>
              <w:rFonts w:eastAsia="Times New Roman"/>
              <w:color w:val="000000"/>
            </w:rPr>
            <w:t xml:space="preserve"> </w:t>
          </w:r>
          <w:proofErr w:type="gramStart"/>
          <w:r w:rsidRPr="008876C1">
            <w:rPr>
              <w:rFonts w:eastAsia="Times New Roman"/>
              <w:color w:val="000000"/>
            </w:rPr>
            <w:t>2014;</w:t>
          </w:r>
          <w:r w:rsidRPr="008876C1">
            <w:rPr>
              <w:rFonts w:eastAsia="Times New Roman"/>
              <w:b/>
              <w:bCs/>
              <w:color w:val="000000"/>
            </w:rPr>
            <w:t>88</w:t>
          </w:r>
          <w:r w:rsidRPr="008876C1">
            <w:rPr>
              <w:rFonts w:eastAsia="Times New Roman"/>
              <w:color w:val="000000"/>
            </w:rPr>
            <w:t>:68</w:t>
          </w:r>
          <w:proofErr w:type="gramEnd"/>
          <w:r w:rsidRPr="008876C1">
            <w:rPr>
              <w:rFonts w:eastAsia="Times New Roman"/>
              <w:color w:val="000000"/>
            </w:rPr>
            <w:t>–91.</w:t>
          </w:r>
        </w:p>
        <w:p w14:paraId="1D3B94DE" w14:textId="77777777" w:rsidR="008876C1" w:rsidRPr="008876C1" w:rsidRDefault="008876C1">
          <w:pPr>
            <w:autoSpaceDE w:val="0"/>
            <w:autoSpaceDN w:val="0"/>
            <w:ind w:hanging="480"/>
            <w:divId w:val="1905487367"/>
            <w:rPr>
              <w:rFonts w:eastAsia="Times New Roman"/>
              <w:color w:val="000000"/>
            </w:rPr>
          </w:pPr>
          <w:proofErr w:type="spellStart"/>
          <w:r w:rsidRPr="008876C1">
            <w:rPr>
              <w:rFonts w:eastAsia="Times New Roman"/>
              <w:color w:val="000000"/>
            </w:rPr>
            <w:t>Dastych</w:t>
          </w:r>
          <w:proofErr w:type="spellEnd"/>
          <w:r w:rsidRPr="008876C1">
            <w:rPr>
              <w:rFonts w:eastAsia="Times New Roman"/>
              <w:color w:val="000000"/>
            </w:rPr>
            <w:t xml:space="preserve"> H, McInnes SJ, Claxton SK. </w:t>
          </w:r>
          <w:proofErr w:type="spellStart"/>
          <w:r w:rsidRPr="008876C1">
            <w:rPr>
              <w:rFonts w:eastAsia="Times New Roman"/>
              <w:color w:val="000000"/>
            </w:rPr>
            <w:t>Oreella</w:t>
          </w:r>
          <w:proofErr w:type="spellEnd"/>
          <w:r w:rsidRPr="008876C1">
            <w:rPr>
              <w:rFonts w:eastAsia="Times New Roman"/>
              <w:color w:val="000000"/>
            </w:rPr>
            <w:t xml:space="preserve"> </w:t>
          </w:r>
          <w:proofErr w:type="spellStart"/>
          <w:r w:rsidRPr="008876C1">
            <w:rPr>
              <w:rFonts w:eastAsia="Times New Roman"/>
              <w:color w:val="000000"/>
            </w:rPr>
            <w:t>mollis</w:t>
          </w:r>
          <w:proofErr w:type="spellEnd"/>
          <w:r w:rsidRPr="008876C1">
            <w:rPr>
              <w:rFonts w:eastAsia="Times New Roman"/>
              <w:color w:val="000000"/>
            </w:rPr>
            <w:t xml:space="preserve"> Murray, 1910 (Tardigrada): a redescription and revision of </w:t>
          </w:r>
          <w:proofErr w:type="spellStart"/>
          <w:r w:rsidRPr="008876C1">
            <w:rPr>
              <w:rFonts w:eastAsia="Times New Roman"/>
              <w:color w:val="000000"/>
            </w:rPr>
            <w:t>Oreella</w:t>
          </w:r>
          <w:proofErr w:type="spellEnd"/>
          <w:r w:rsidRPr="008876C1">
            <w:rPr>
              <w:rFonts w:eastAsia="Times New Roman"/>
              <w:color w:val="000000"/>
            </w:rPr>
            <w:t xml:space="preserve">. </w:t>
          </w:r>
          <w:proofErr w:type="spellStart"/>
          <w:r w:rsidRPr="008876C1">
            <w:rPr>
              <w:rFonts w:eastAsia="Times New Roman"/>
              <w:i/>
              <w:iCs/>
              <w:color w:val="000000"/>
            </w:rPr>
            <w:t>Mitteilungen</w:t>
          </w:r>
          <w:proofErr w:type="spellEnd"/>
          <w:r w:rsidRPr="008876C1">
            <w:rPr>
              <w:rFonts w:eastAsia="Times New Roman"/>
              <w:i/>
              <w:iCs/>
              <w:color w:val="000000"/>
            </w:rPr>
            <w:t xml:space="preserve"> </w:t>
          </w:r>
          <w:proofErr w:type="spellStart"/>
          <w:r w:rsidRPr="008876C1">
            <w:rPr>
              <w:rFonts w:eastAsia="Times New Roman"/>
              <w:i/>
              <w:iCs/>
              <w:color w:val="000000"/>
            </w:rPr>
            <w:t>aus</w:t>
          </w:r>
          <w:proofErr w:type="spellEnd"/>
          <w:r w:rsidRPr="008876C1">
            <w:rPr>
              <w:rFonts w:eastAsia="Times New Roman"/>
              <w:i/>
              <w:iCs/>
              <w:color w:val="000000"/>
            </w:rPr>
            <w:t xml:space="preserve"> </w:t>
          </w:r>
          <w:proofErr w:type="spellStart"/>
          <w:r w:rsidRPr="008876C1">
            <w:rPr>
              <w:rFonts w:eastAsia="Times New Roman"/>
              <w:i/>
              <w:iCs/>
              <w:color w:val="000000"/>
            </w:rPr>
            <w:t>dem</w:t>
          </w:r>
          <w:proofErr w:type="spellEnd"/>
          <w:r w:rsidRPr="008876C1">
            <w:rPr>
              <w:rFonts w:eastAsia="Times New Roman"/>
              <w:i/>
              <w:iCs/>
              <w:color w:val="000000"/>
            </w:rPr>
            <w:t xml:space="preserve"> </w:t>
          </w:r>
          <w:proofErr w:type="spellStart"/>
          <w:r w:rsidRPr="008876C1">
            <w:rPr>
              <w:rFonts w:eastAsia="Times New Roman"/>
              <w:i/>
              <w:iCs/>
              <w:color w:val="000000"/>
            </w:rPr>
            <w:t>Hamburgischen</w:t>
          </w:r>
          <w:proofErr w:type="spellEnd"/>
          <w:r w:rsidRPr="008876C1">
            <w:rPr>
              <w:rFonts w:eastAsia="Times New Roman"/>
              <w:i/>
              <w:iCs/>
              <w:color w:val="000000"/>
            </w:rPr>
            <w:t xml:space="preserve"> </w:t>
          </w:r>
          <w:proofErr w:type="spellStart"/>
          <w:r w:rsidRPr="008876C1">
            <w:rPr>
              <w:rFonts w:eastAsia="Times New Roman"/>
              <w:i/>
              <w:iCs/>
              <w:color w:val="000000"/>
            </w:rPr>
            <w:t>Zoologischen</w:t>
          </w:r>
          <w:proofErr w:type="spellEnd"/>
          <w:r w:rsidRPr="008876C1">
            <w:rPr>
              <w:rFonts w:eastAsia="Times New Roman"/>
              <w:i/>
              <w:iCs/>
              <w:color w:val="000000"/>
            </w:rPr>
            <w:t xml:space="preserve"> Museum und </w:t>
          </w:r>
          <w:proofErr w:type="spellStart"/>
          <w:r w:rsidRPr="008876C1">
            <w:rPr>
              <w:rFonts w:eastAsia="Times New Roman"/>
              <w:i/>
              <w:iCs/>
              <w:color w:val="000000"/>
            </w:rPr>
            <w:t>Institut</w:t>
          </w:r>
          <w:proofErr w:type="spellEnd"/>
          <w:r w:rsidRPr="008876C1">
            <w:rPr>
              <w:rFonts w:eastAsia="Times New Roman"/>
              <w:color w:val="000000"/>
            </w:rPr>
            <w:t xml:space="preserve"> </w:t>
          </w:r>
          <w:proofErr w:type="gramStart"/>
          <w:r w:rsidRPr="008876C1">
            <w:rPr>
              <w:rFonts w:eastAsia="Times New Roman"/>
              <w:color w:val="000000"/>
            </w:rPr>
            <w:t>1998;</w:t>
          </w:r>
          <w:r w:rsidRPr="008876C1">
            <w:rPr>
              <w:rFonts w:eastAsia="Times New Roman"/>
              <w:b/>
              <w:bCs/>
              <w:color w:val="000000"/>
            </w:rPr>
            <w:t>95</w:t>
          </w:r>
          <w:r w:rsidRPr="008876C1">
            <w:rPr>
              <w:rFonts w:eastAsia="Times New Roman"/>
              <w:color w:val="000000"/>
            </w:rPr>
            <w:t>:89</w:t>
          </w:r>
          <w:proofErr w:type="gramEnd"/>
          <w:r w:rsidRPr="008876C1">
            <w:rPr>
              <w:rFonts w:eastAsia="Times New Roman"/>
              <w:color w:val="000000"/>
            </w:rPr>
            <w:t>–113.</w:t>
          </w:r>
        </w:p>
        <w:p w14:paraId="11CAD5FA" w14:textId="77777777" w:rsidR="008876C1" w:rsidRPr="008876C1" w:rsidRDefault="008876C1">
          <w:pPr>
            <w:autoSpaceDE w:val="0"/>
            <w:autoSpaceDN w:val="0"/>
            <w:ind w:hanging="480"/>
            <w:divId w:val="383138815"/>
            <w:rPr>
              <w:rFonts w:eastAsia="Times New Roman"/>
              <w:color w:val="000000"/>
            </w:rPr>
          </w:pPr>
          <w:proofErr w:type="spellStart"/>
          <w:r w:rsidRPr="008876C1">
            <w:rPr>
              <w:rFonts w:eastAsia="Times New Roman"/>
              <w:color w:val="000000"/>
            </w:rPr>
            <w:t>Degma</w:t>
          </w:r>
          <w:proofErr w:type="spellEnd"/>
          <w:r w:rsidRPr="008876C1">
            <w:rPr>
              <w:rFonts w:eastAsia="Times New Roman"/>
              <w:color w:val="000000"/>
            </w:rPr>
            <w:t xml:space="preserve"> P, Guidetti R. Tardigrade taxa. In: Schill RO (ed.), </w:t>
          </w:r>
          <w:r w:rsidRPr="008876C1">
            <w:rPr>
              <w:rFonts w:eastAsia="Times New Roman"/>
              <w:i/>
              <w:iCs/>
              <w:color w:val="000000"/>
            </w:rPr>
            <w:t>Water Bears: The Biology of Tardigrades</w:t>
          </w:r>
          <w:r w:rsidRPr="008876C1">
            <w:rPr>
              <w:rFonts w:eastAsia="Times New Roman"/>
              <w:color w:val="000000"/>
            </w:rPr>
            <w:t>. Cham, Switzerland: Springer Nature Switzerland, 2018, 371–409.</w:t>
          </w:r>
        </w:p>
        <w:p w14:paraId="2D7F9CAE" w14:textId="77777777" w:rsidR="008876C1" w:rsidRPr="008876C1" w:rsidRDefault="008876C1">
          <w:pPr>
            <w:autoSpaceDE w:val="0"/>
            <w:autoSpaceDN w:val="0"/>
            <w:ind w:hanging="480"/>
            <w:divId w:val="672225796"/>
            <w:rPr>
              <w:rFonts w:eastAsia="Times New Roman"/>
              <w:color w:val="000000"/>
            </w:rPr>
          </w:pPr>
          <w:r w:rsidRPr="008876C1">
            <w:rPr>
              <w:rFonts w:eastAsia="Times New Roman"/>
              <w:color w:val="000000"/>
            </w:rPr>
            <w:t xml:space="preserve">Dzik J. The </w:t>
          </w:r>
          <w:proofErr w:type="spellStart"/>
          <w:r w:rsidRPr="008876C1">
            <w:rPr>
              <w:rFonts w:eastAsia="Times New Roman"/>
              <w:color w:val="000000"/>
            </w:rPr>
            <w:t>xenusian</w:t>
          </w:r>
          <w:proofErr w:type="spellEnd"/>
          <w:r w:rsidRPr="008876C1">
            <w:rPr>
              <w:rFonts w:eastAsia="Times New Roman"/>
              <w:color w:val="000000"/>
            </w:rPr>
            <w:t>-to-</w:t>
          </w:r>
          <w:proofErr w:type="spellStart"/>
          <w:r w:rsidRPr="008876C1">
            <w:rPr>
              <w:rFonts w:eastAsia="Times New Roman"/>
              <w:color w:val="000000"/>
            </w:rPr>
            <w:t>anomalocaridid</w:t>
          </w:r>
          <w:proofErr w:type="spellEnd"/>
          <w:r w:rsidRPr="008876C1">
            <w:rPr>
              <w:rFonts w:eastAsia="Times New Roman"/>
              <w:color w:val="000000"/>
            </w:rPr>
            <w:t xml:space="preserve"> transition within the </w:t>
          </w:r>
          <w:proofErr w:type="spellStart"/>
          <w:r w:rsidRPr="008876C1">
            <w:rPr>
              <w:rFonts w:eastAsia="Times New Roman"/>
              <w:color w:val="000000"/>
            </w:rPr>
            <w:t>lobopodians</w:t>
          </w:r>
          <w:proofErr w:type="spellEnd"/>
          <w:r w:rsidRPr="008876C1">
            <w:rPr>
              <w:rFonts w:eastAsia="Times New Roman"/>
              <w:color w:val="000000"/>
            </w:rPr>
            <w:t xml:space="preserve">. </w:t>
          </w:r>
          <w:r w:rsidRPr="008876C1">
            <w:rPr>
              <w:rFonts w:eastAsia="Times New Roman"/>
              <w:i/>
              <w:iCs/>
              <w:color w:val="000000"/>
            </w:rPr>
            <w:t xml:space="preserve">Bollettino della Società </w:t>
          </w:r>
          <w:proofErr w:type="spellStart"/>
          <w:r w:rsidRPr="008876C1">
            <w:rPr>
              <w:rFonts w:eastAsia="Times New Roman"/>
              <w:i/>
              <w:iCs/>
              <w:color w:val="000000"/>
            </w:rPr>
            <w:t>Paleontologica</w:t>
          </w:r>
          <w:proofErr w:type="spellEnd"/>
          <w:r w:rsidRPr="008876C1">
            <w:rPr>
              <w:rFonts w:eastAsia="Times New Roman"/>
              <w:i/>
              <w:iCs/>
              <w:color w:val="000000"/>
            </w:rPr>
            <w:t xml:space="preserve"> </w:t>
          </w:r>
          <w:proofErr w:type="spellStart"/>
          <w:r w:rsidRPr="008876C1">
            <w:rPr>
              <w:rFonts w:eastAsia="Times New Roman"/>
              <w:i/>
              <w:iCs/>
              <w:color w:val="000000"/>
            </w:rPr>
            <w:t>Italiana</w:t>
          </w:r>
          <w:proofErr w:type="spellEnd"/>
          <w:r w:rsidRPr="008876C1">
            <w:rPr>
              <w:rFonts w:eastAsia="Times New Roman"/>
              <w:color w:val="000000"/>
            </w:rPr>
            <w:t xml:space="preserve"> </w:t>
          </w:r>
          <w:proofErr w:type="gramStart"/>
          <w:r w:rsidRPr="008876C1">
            <w:rPr>
              <w:rFonts w:eastAsia="Times New Roman"/>
              <w:color w:val="000000"/>
            </w:rPr>
            <w:t>2011;</w:t>
          </w:r>
          <w:r w:rsidRPr="008876C1">
            <w:rPr>
              <w:rFonts w:eastAsia="Times New Roman"/>
              <w:b/>
              <w:bCs/>
              <w:color w:val="000000"/>
            </w:rPr>
            <w:t>50</w:t>
          </w:r>
          <w:r w:rsidRPr="008876C1">
            <w:rPr>
              <w:rFonts w:eastAsia="Times New Roman"/>
              <w:color w:val="000000"/>
            </w:rPr>
            <w:t>:65</w:t>
          </w:r>
          <w:proofErr w:type="gramEnd"/>
          <w:r w:rsidRPr="008876C1">
            <w:rPr>
              <w:rFonts w:eastAsia="Times New Roman"/>
              <w:color w:val="000000"/>
            </w:rPr>
            <w:t>–74.</w:t>
          </w:r>
        </w:p>
        <w:p w14:paraId="13AA9648" w14:textId="77777777" w:rsidR="008876C1" w:rsidRPr="008876C1" w:rsidRDefault="008876C1">
          <w:pPr>
            <w:autoSpaceDE w:val="0"/>
            <w:autoSpaceDN w:val="0"/>
            <w:ind w:hanging="480"/>
            <w:divId w:val="992105505"/>
            <w:rPr>
              <w:rFonts w:eastAsia="Times New Roman"/>
              <w:color w:val="000000"/>
            </w:rPr>
          </w:pPr>
          <w:r w:rsidRPr="008876C1">
            <w:rPr>
              <w:rFonts w:eastAsia="Times New Roman"/>
              <w:color w:val="000000"/>
            </w:rPr>
            <w:t xml:space="preserve">Dzik J, </w:t>
          </w:r>
          <w:proofErr w:type="spellStart"/>
          <w:r w:rsidRPr="008876C1">
            <w:rPr>
              <w:rFonts w:eastAsia="Times New Roman"/>
              <w:color w:val="000000"/>
            </w:rPr>
            <w:t>Krumbiegel</w:t>
          </w:r>
          <w:proofErr w:type="spellEnd"/>
          <w:r w:rsidRPr="008876C1">
            <w:rPr>
              <w:rFonts w:eastAsia="Times New Roman"/>
              <w:color w:val="000000"/>
            </w:rPr>
            <w:t xml:space="preserve"> G. The oldest “onychophoran” </w:t>
          </w:r>
          <w:proofErr w:type="spellStart"/>
          <w:r w:rsidRPr="008876C1">
            <w:rPr>
              <w:rFonts w:eastAsia="Times New Roman"/>
              <w:i/>
              <w:iCs/>
              <w:color w:val="000000"/>
            </w:rPr>
            <w:t>Xenusion</w:t>
          </w:r>
          <w:proofErr w:type="spellEnd"/>
          <w:r w:rsidRPr="008876C1">
            <w:rPr>
              <w:rFonts w:eastAsia="Times New Roman"/>
              <w:color w:val="000000"/>
            </w:rPr>
            <w:t xml:space="preserve">: a link connecting phyla? </w:t>
          </w:r>
          <w:proofErr w:type="spellStart"/>
          <w:r w:rsidRPr="008876C1">
            <w:rPr>
              <w:rFonts w:eastAsia="Times New Roman"/>
              <w:i/>
              <w:iCs/>
              <w:color w:val="000000"/>
            </w:rPr>
            <w:t>Lethaia</w:t>
          </w:r>
          <w:proofErr w:type="spellEnd"/>
          <w:r w:rsidRPr="008876C1">
            <w:rPr>
              <w:rFonts w:eastAsia="Times New Roman"/>
              <w:color w:val="000000"/>
            </w:rPr>
            <w:t xml:space="preserve"> </w:t>
          </w:r>
          <w:proofErr w:type="gramStart"/>
          <w:r w:rsidRPr="008876C1">
            <w:rPr>
              <w:rFonts w:eastAsia="Times New Roman"/>
              <w:color w:val="000000"/>
            </w:rPr>
            <w:t>1989;</w:t>
          </w:r>
          <w:r w:rsidRPr="008876C1">
            <w:rPr>
              <w:rFonts w:eastAsia="Times New Roman"/>
              <w:b/>
              <w:bCs/>
              <w:color w:val="000000"/>
            </w:rPr>
            <w:t>22</w:t>
          </w:r>
          <w:r w:rsidRPr="008876C1">
            <w:rPr>
              <w:rFonts w:eastAsia="Times New Roman"/>
              <w:color w:val="000000"/>
            </w:rPr>
            <w:t>:169</w:t>
          </w:r>
          <w:proofErr w:type="gramEnd"/>
          <w:r w:rsidRPr="008876C1">
            <w:rPr>
              <w:rFonts w:eastAsia="Times New Roman"/>
              <w:color w:val="000000"/>
            </w:rPr>
            <w:t>–81.</w:t>
          </w:r>
        </w:p>
        <w:p w14:paraId="1253FE2F" w14:textId="77777777" w:rsidR="008876C1" w:rsidRPr="008876C1" w:rsidRDefault="008876C1">
          <w:pPr>
            <w:autoSpaceDE w:val="0"/>
            <w:autoSpaceDN w:val="0"/>
            <w:ind w:hanging="480"/>
            <w:divId w:val="1888833633"/>
            <w:rPr>
              <w:rFonts w:eastAsia="Times New Roman"/>
              <w:color w:val="000000"/>
            </w:rPr>
          </w:pPr>
          <w:r w:rsidRPr="008876C1">
            <w:rPr>
              <w:rFonts w:eastAsia="Times New Roman"/>
              <w:color w:val="000000"/>
            </w:rPr>
            <w:t xml:space="preserve">Edgecombe G, </w:t>
          </w:r>
          <w:proofErr w:type="spellStart"/>
          <w:r w:rsidRPr="008876C1">
            <w:rPr>
              <w:rFonts w:eastAsia="Times New Roman"/>
              <w:color w:val="000000"/>
            </w:rPr>
            <w:t>Ramsköld</w:t>
          </w:r>
          <w:proofErr w:type="spellEnd"/>
          <w:r w:rsidRPr="008876C1">
            <w:rPr>
              <w:rFonts w:eastAsia="Times New Roman"/>
              <w:color w:val="000000"/>
            </w:rPr>
            <w:t xml:space="preserve"> L. Relationships of Cambrian </w:t>
          </w:r>
          <w:proofErr w:type="spellStart"/>
          <w:r w:rsidRPr="008876C1">
            <w:rPr>
              <w:rFonts w:eastAsia="Times New Roman"/>
              <w:color w:val="000000"/>
            </w:rPr>
            <w:t>Arachnata</w:t>
          </w:r>
          <w:proofErr w:type="spellEnd"/>
          <w:r w:rsidRPr="008876C1">
            <w:rPr>
              <w:rFonts w:eastAsia="Times New Roman"/>
              <w:color w:val="000000"/>
            </w:rPr>
            <w:t xml:space="preserve"> and the systematic position of </w:t>
          </w:r>
          <w:proofErr w:type="spellStart"/>
          <w:r w:rsidRPr="008876C1">
            <w:rPr>
              <w:rFonts w:eastAsia="Times New Roman"/>
              <w:color w:val="000000"/>
            </w:rPr>
            <w:t>Trilobita</w:t>
          </w:r>
          <w:proofErr w:type="spellEnd"/>
          <w:r w:rsidRPr="008876C1">
            <w:rPr>
              <w:rFonts w:eastAsia="Times New Roman"/>
              <w:color w:val="000000"/>
            </w:rPr>
            <w:t xml:space="preserve">. </w:t>
          </w:r>
          <w:r w:rsidRPr="008876C1">
            <w:rPr>
              <w:rFonts w:eastAsia="Times New Roman"/>
              <w:i/>
              <w:iCs/>
              <w:color w:val="000000"/>
            </w:rPr>
            <w:t xml:space="preserve">J </w:t>
          </w:r>
          <w:proofErr w:type="spellStart"/>
          <w:r w:rsidRPr="008876C1">
            <w:rPr>
              <w:rFonts w:eastAsia="Times New Roman"/>
              <w:i/>
              <w:iCs/>
              <w:color w:val="000000"/>
            </w:rPr>
            <w:t>Paleontol</w:t>
          </w:r>
          <w:proofErr w:type="spellEnd"/>
          <w:r w:rsidRPr="008876C1">
            <w:rPr>
              <w:rFonts w:eastAsia="Times New Roman"/>
              <w:color w:val="000000"/>
            </w:rPr>
            <w:t xml:space="preserve"> </w:t>
          </w:r>
          <w:proofErr w:type="gramStart"/>
          <w:r w:rsidRPr="008876C1">
            <w:rPr>
              <w:rFonts w:eastAsia="Times New Roman"/>
              <w:color w:val="000000"/>
            </w:rPr>
            <w:t>1999;</w:t>
          </w:r>
          <w:r w:rsidRPr="008876C1">
            <w:rPr>
              <w:rFonts w:eastAsia="Times New Roman"/>
              <w:b/>
              <w:bCs/>
              <w:color w:val="000000"/>
            </w:rPr>
            <w:t>73</w:t>
          </w:r>
          <w:r w:rsidRPr="008876C1">
            <w:rPr>
              <w:rFonts w:eastAsia="Times New Roman"/>
              <w:color w:val="000000"/>
            </w:rPr>
            <w:t>:263</w:t>
          </w:r>
          <w:proofErr w:type="gramEnd"/>
          <w:r w:rsidRPr="008876C1">
            <w:rPr>
              <w:rFonts w:eastAsia="Times New Roman"/>
              <w:color w:val="000000"/>
            </w:rPr>
            <w:t>–87.</w:t>
          </w:r>
        </w:p>
        <w:p w14:paraId="3B4B0320" w14:textId="77777777" w:rsidR="008876C1" w:rsidRPr="008876C1" w:rsidRDefault="008876C1">
          <w:pPr>
            <w:autoSpaceDE w:val="0"/>
            <w:autoSpaceDN w:val="0"/>
            <w:ind w:hanging="480"/>
            <w:divId w:val="519781935"/>
            <w:rPr>
              <w:rFonts w:eastAsia="Times New Roman"/>
              <w:color w:val="000000"/>
            </w:rPr>
          </w:pPr>
          <w:r w:rsidRPr="008876C1">
            <w:rPr>
              <w:rFonts w:eastAsia="Times New Roman"/>
              <w:color w:val="000000"/>
            </w:rPr>
            <w:t xml:space="preserve">Edgecombe GD. Palaeontological and molecular evidence linking arthropods, onychophorans, and other </w:t>
          </w:r>
          <w:proofErr w:type="spellStart"/>
          <w:r w:rsidRPr="008876C1">
            <w:rPr>
              <w:rFonts w:eastAsia="Times New Roman"/>
              <w:color w:val="000000"/>
            </w:rPr>
            <w:t>Ecdysozoa</w:t>
          </w:r>
          <w:proofErr w:type="spellEnd"/>
          <w:r w:rsidRPr="008876C1">
            <w:rPr>
              <w:rFonts w:eastAsia="Times New Roman"/>
              <w:color w:val="000000"/>
            </w:rPr>
            <w:t xml:space="preserve">. </w:t>
          </w:r>
          <w:r w:rsidRPr="008876C1">
            <w:rPr>
              <w:rFonts w:eastAsia="Times New Roman"/>
              <w:i/>
              <w:iCs/>
              <w:color w:val="000000"/>
            </w:rPr>
            <w:t>Evolution: Education and Outreach</w:t>
          </w:r>
          <w:r w:rsidRPr="008876C1">
            <w:rPr>
              <w:rFonts w:eastAsia="Times New Roman"/>
              <w:color w:val="000000"/>
            </w:rPr>
            <w:t xml:space="preserve"> </w:t>
          </w:r>
          <w:proofErr w:type="gramStart"/>
          <w:r w:rsidRPr="008876C1">
            <w:rPr>
              <w:rFonts w:eastAsia="Times New Roman"/>
              <w:color w:val="000000"/>
            </w:rPr>
            <w:t>2009;</w:t>
          </w:r>
          <w:r w:rsidRPr="008876C1">
            <w:rPr>
              <w:rFonts w:eastAsia="Times New Roman"/>
              <w:b/>
              <w:bCs/>
              <w:color w:val="000000"/>
            </w:rPr>
            <w:t>2</w:t>
          </w:r>
          <w:r w:rsidRPr="008876C1">
            <w:rPr>
              <w:rFonts w:eastAsia="Times New Roman"/>
              <w:color w:val="000000"/>
            </w:rPr>
            <w:t>:178</w:t>
          </w:r>
          <w:proofErr w:type="gramEnd"/>
          <w:r w:rsidRPr="008876C1">
            <w:rPr>
              <w:rFonts w:eastAsia="Times New Roman"/>
              <w:color w:val="000000"/>
            </w:rPr>
            <w:t>–90.</w:t>
          </w:r>
        </w:p>
        <w:p w14:paraId="47C3C95A" w14:textId="77777777" w:rsidR="008876C1" w:rsidRPr="008876C1" w:rsidRDefault="008876C1">
          <w:pPr>
            <w:autoSpaceDE w:val="0"/>
            <w:autoSpaceDN w:val="0"/>
            <w:ind w:hanging="480"/>
            <w:divId w:val="118379753"/>
            <w:rPr>
              <w:rFonts w:eastAsia="Times New Roman"/>
              <w:color w:val="000000"/>
            </w:rPr>
          </w:pPr>
          <w:r w:rsidRPr="008876C1">
            <w:rPr>
              <w:rFonts w:eastAsia="Times New Roman"/>
              <w:color w:val="000000"/>
            </w:rPr>
            <w:lastRenderedPageBreak/>
            <w:t xml:space="preserve">Eriksson BJ, Budd GE. Onychophoran cephalic nerves and their bearing on our understanding of head segmentation and stem-group evolution of Arthropoda. </w:t>
          </w:r>
          <w:r w:rsidRPr="008876C1">
            <w:rPr>
              <w:rFonts w:eastAsia="Times New Roman"/>
              <w:i/>
              <w:iCs/>
              <w:color w:val="000000"/>
            </w:rPr>
            <w:t>Arthropod Struct Dev</w:t>
          </w:r>
          <w:r w:rsidRPr="008876C1">
            <w:rPr>
              <w:rFonts w:eastAsia="Times New Roman"/>
              <w:color w:val="000000"/>
            </w:rPr>
            <w:t xml:space="preserve"> </w:t>
          </w:r>
          <w:proofErr w:type="gramStart"/>
          <w:r w:rsidRPr="008876C1">
            <w:rPr>
              <w:rFonts w:eastAsia="Times New Roman"/>
              <w:color w:val="000000"/>
            </w:rPr>
            <w:t>2000;</w:t>
          </w:r>
          <w:r w:rsidRPr="008876C1">
            <w:rPr>
              <w:rFonts w:eastAsia="Times New Roman"/>
              <w:b/>
              <w:bCs/>
              <w:color w:val="000000"/>
            </w:rPr>
            <w:t>29</w:t>
          </w:r>
          <w:r w:rsidRPr="008876C1">
            <w:rPr>
              <w:rFonts w:eastAsia="Times New Roman"/>
              <w:color w:val="000000"/>
            </w:rPr>
            <w:t>:197</w:t>
          </w:r>
          <w:proofErr w:type="gramEnd"/>
          <w:r w:rsidRPr="008876C1">
            <w:rPr>
              <w:rFonts w:eastAsia="Times New Roman"/>
              <w:color w:val="000000"/>
            </w:rPr>
            <w:t>–209.</w:t>
          </w:r>
        </w:p>
        <w:p w14:paraId="3D105CA9" w14:textId="77777777" w:rsidR="008876C1" w:rsidRPr="008876C1" w:rsidRDefault="008876C1">
          <w:pPr>
            <w:autoSpaceDE w:val="0"/>
            <w:autoSpaceDN w:val="0"/>
            <w:ind w:hanging="480"/>
            <w:divId w:val="2131707053"/>
            <w:rPr>
              <w:rFonts w:eastAsia="Times New Roman"/>
              <w:color w:val="000000"/>
            </w:rPr>
          </w:pPr>
          <w:r w:rsidRPr="008876C1">
            <w:rPr>
              <w:rFonts w:eastAsia="Times New Roman"/>
              <w:color w:val="000000"/>
            </w:rPr>
            <w:t xml:space="preserve">Eriksson BJ, Tait NN, Budd GE </w:t>
          </w:r>
          <w:r w:rsidRPr="008876C1">
            <w:rPr>
              <w:rFonts w:eastAsia="Times New Roman"/>
              <w:i/>
              <w:iCs/>
              <w:color w:val="000000"/>
            </w:rPr>
            <w:t>et al.</w:t>
          </w:r>
          <w:r w:rsidRPr="008876C1">
            <w:rPr>
              <w:rFonts w:eastAsia="Times New Roman"/>
              <w:color w:val="000000"/>
            </w:rPr>
            <w:t xml:space="preserve"> The involvement of [</w:t>
          </w:r>
          <w:proofErr w:type="spellStart"/>
          <w:r w:rsidRPr="008876C1">
            <w:rPr>
              <w:rFonts w:eastAsia="Times New Roman"/>
              <w:color w:val="000000"/>
            </w:rPr>
            <w:t>i</w:t>
          </w:r>
          <w:proofErr w:type="spellEnd"/>
          <w:r w:rsidRPr="008876C1">
            <w:rPr>
              <w:rFonts w:eastAsia="Times New Roman"/>
              <w:color w:val="000000"/>
            </w:rPr>
            <w:t>]engrailed[/</w:t>
          </w:r>
          <w:proofErr w:type="spellStart"/>
          <w:r w:rsidRPr="008876C1">
            <w:rPr>
              <w:rFonts w:eastAsia="Times New Roman"/>
              <w:color w:val="000000"/>
            </w:rPr>
            <w:t>i</w:t>
          </w:r>
          <w:proofErr w:type="spellEnd"/>
          <w:r w:rsidRPr="008876C1">
            <w:rPr>
              <w:rFonts w:eastAsia="Times New Roman"/>
              <w:color w:val="000000"/>
            </w:rPr>
            <w:t>] and [</w:t>
          </w:r>
          <w:proofErr w:type="spellStart"/>
          <w:r w:rsidRPr="008876C1">
            <w:rPr>
              <w:rFonts w:eastAsia="Times New Roman"/>
              <w:color w:val="000000"/>
            </w:rPr>
            <w:t>i</w:t>
          </w:r>
          <w:proofErr w:type="spellEnd"/>
          <w:r w:rsidRPr="008876C1">
            <w:rPr>
              <w:rFonts w:eastAsia="Times New Roman"/>
              <w:color w:val="000000"/>
            </w:rPr>
            <w:t>]wingless[/</w:t>
          </w:r>
          <w:proofErr w:type="spellStart"/>
          <w:r w:rsidRPr="008876C1">
            <w:rPr>
              <w:rFonts w:eastAsia="Times New Roman"/>
              <w:color w:val="000000"/>
            </w:rPr>
            <w:t>i</w:t>
          </w:r>
          <w:proofErr w:type="spellEnd"/>
          <w:r w:rsidRPr="008876C1">
            <w:rPr>
              <w:rFonts w:eastAsia="Times New Roman"/>
              <w:color w:val="000000"/>
            </w:rPr>
            <w:t>] during segmentation in the onychophoran [</w:t>
          </w:r>
          <w:proofErr w:type="spellStart"/>
          <w:r w:rsidRPr="008876C1">
            <w:rPr>
              <w:rFonts w:eastAsia="Times New Roman"/>
              <w:color w:val="000000"/>
            </w:rPr>
            <w:t>i</w:t>
          </w:r>
          <w:proofErr w:type="spellEnd"/>
          <w:r w:rsidRPr="008876C1">
            <w:rPr>
              <w:rFonts w:eastAsia="Times New Roman"/>
              <w:color w:val="000000"/>
            </w:rPr>
            <w:t>]</w:t>
          </w:r>
          <w:proofErr w:type="spellStart"/>
          <w:r w:rsidRPr="008876C1">
            <w:rPr>
              <w:rFonts w:eastAsia="Times New Roman"/>
              <w:color w:val="000000"/>
            </w:rPr>
            <w:t>Euperipatoides</w:t>
          </w:r>
          <w:proofErr w:type="spellEnd"/>
          <w:r w:rsidRPr="008876C1">
            <w:rPr>
              <w:rFonts w:eastAsia="Times New Roman"/>
              <w:color w:val="000000"/>
            </w:rPr>
            <w:t xml:space="preserve"> </w:t>
          </w:r>
          <w:proofErr w:type="spellStart"/>
          <w:r w:rsidRPr="008876C1">
            <w:rPr>
              <w:rFonts w:eastAsia="Times New Roman"/>
              <w:color w:val="000000"/>
            </w:rPr>
            <w:t>kanangrensis</w:t>
          </w:r>
          <w:proofErr w:type="spellEnd"/>
          <w:r w:rsidRPr="008876C1">
            <w:rPr>
              <w:rFonts w:eastAsia="Times New Roman"/>
              <w:color w:val="000000"/>
            </w:rPr>
            <w:t>[/</w:t>
          </w:r>
          <w:proofErr w:type="spellStart"/>
          <w:r w:rsidRPr="008876C1">
            <w:rPr>
              <w:rFonts w:eastAsia="Times New Roman"/>
              <w:color w:val="000000"/>
            </w:rPr>
            <w:t>i</w:t>
          </w:r>
          <w:proofErr w:type="spellEnd"/>
          <w:r w:rsidRPr="008876C1">
            <w:rPr>
              <w:rFonts w:eastAsia="Times New Roman"/>
              <w:color w:val="000000"/>
            </w:rPr>
            <w:t xml:space="preserve">] (Peripatopsidae: </w:t>
          </w:r>
          <w:proofErr w:type="spellStart"/>
          <w:r w:rsidRPr="008876C1">
            <w:rPr>
              <w:rFonts w:eastAsia="Times New Roman"/>
              <w:color w:val="000000"/>
            </w:rPr>
            <w:t>Onychophora</w:t>
          </w:r>
          <w:proofErr w:type="spellEnd"/>
          <w:r w:rsidRPr="008876C1">
            <w:rPr>
              <w:rFonts w:eastAsia="Times New Roman"/>
              <w:color w:val="000000"/>
            </w:rPr>
            <w:t xml:space="preserve">) (Reid 1996). </w:t>
          </w:r>
          <w:r w:rsidRPr="008876C1">
            <w:rPr>
              <w:rFonts w:eastAsia="Times New Roman"/>
              <w:i/>
              <w:iCs/>
              <w:color w:val="000000"/>
            </w:rPr>
            <w:t>Dev Genes Evol</w:t>
          </w:r>
          <w:r w:rsidRPr="008876C1">
            <w:rPr>
              <w:rFonts w:eastAsia="Times New Roman"/>
              <w:color w:val="000000"/>
            </w:rPr>
            <w:t xml:space="preserve"> </w:t>
          </w:r>
          <w:proofErr w:type="gramStart"/>
          <w:r w:rsidRPr="008876C1">
            <w:rPr>
              <w:rFonts w:eastAsia="Times New Roman"/>
              <w:color w:val="000000"/>
            </w:rPr>
            <w:t>2009;</w:t>
          </w:r>
          <w:r w:rsidRPr="008876C1">
            <w:rPr>
              <w:rFonts w:eastAsia="Times New Roman"/>
              <w:b/>
              <w:bCs/>
              <w:color w:val="000000"/>
            </w:rPr>
            <w:t>219</w:t>
          </w:r>
          <w:r w:rsidRPr="008876C1">
            <w:rPr>
              <w:rFonts w:eastAsia="Times New Roman"/>
              <w:color w:val="000000"/>
            </w:rPr>
            <w:t>:249</w:t>
          </w:r>
          <w:proofErr w:type="gramEnd"/>
          <w:r w:rsidRPr="008876C1">
            <w:rPr>
              <w:rFonts w:eastAsia="Times New Roman"/>
              <w:color w:val="000000"/>
            </w:rPr>
            <w:t>–64.</w:t>
          </w:r>
        </w:p>
        <w:p w14:paraId="37BF8681" w14:textId="77777777" w:rsidR="008876C1" w:rsidRPr="008876C1" w:rsidRDefault="008876C1">
          <w:pPr>
            <w:autoSpaceDE w:val="0"/>
            <w:autoSpaceDN w:val="0"/>
            <w:ind w:hanging="480"/>
            <w:divId w:val="1845198786"/>
            <w:rPr>
              <w:rFonts w:eastAsia="Times New Roman"/>
              <w:color w:val="000000"/>
            </w:rPr>
          </w:pPr>
          <w:r w:rsidRPr="008876C1">
            <w:rPr>
              <w:rFonts w:eastAsia="Times New Roman"/>
              <w:color w:val="000000"/>
            </w:rPr>
            <w:t xml:space="preserve">Fontoura P, Bartels PJ, Jørgensen A </w:t>
          </w:r>
          <w:r w:rsidRPr="008876C1">
            <w:rPr>
              <w:rFonts w:eastAsia="Times New Roman"/>
              <w:i/>
              <w:iCs/>
              <w:color w:val="000000"/>
            </w:rPr>
            <w:t>et al.</w:t>
          </w:r>
          <w:r w:rsidRPr="008876C1">
            <w:rPr>
              <w:rFonts w:eastAsia="Times New Roman"/>
              <w:color w:val="000000"/>
            </w:rPr>
            <w:t xml:space="preserve"> A dichotomous key to the genera of the Marine </w:t>
          </w:r>
          <w:proofErr w:type="spellStart"/>
          <w:r w:rsidRPr="008876C1">
            <w:rPr>
              <w:rFonts w:eastAsia="Times New Roman"/>
              <w:color w:val="000000"/>
            </w:rPr>
            <w:t>Heterotardigrades</w:t>
          </w:r>
          <w:proofErr w:type="spellEnd"/>
          <w:r w:rsidRPr="008876C1">
            <w:rPr>
              <w:rFonts w:eastAsia="Times New Roman"/>
              <w:color w:val="000000"/>
            </w:rPr>
            <w:t xml:space="preserve"> (Tardigrada). </w:t>
          </w:r>
          <w:proofErr w:type="spellStart"/>
          <w:r w:rsidRPr="008876C1">
            <w:rPr>
              <w:rFonts w:eastAsia="Times New Roman"/>
              <w:i/>
              <w:iCs/>
              <w:color w:val="000000"/>
            </w:rPr>
            <w:t>Zootaxa</w:t>
          </w:r>
          <w:proofErr w:type="spellEnd"/>
          <w:r w:rsidRPr="008876C1">
            <w:rPr>
              <w:rFonts w:eastAsia="Times New Roman"/>
              <w:color w:val="000000"/>
            </w:rPr>
            <w:t xml:space="preserve"> </w:t>
          </w:r>
          <w:proofErr w:type="gramStart"/>
          <w:r w:rsidRPr="008876C1">
            <w:rPr>
              <w:rFonts w:eastAsia="Times New Roman"/>
              <w:color w:val="000000"/>
            </w:rPr>
            <w:t>2017;</w:t>
          </w:r>
          <w:r w:rsidRPr="008876C1">
            <w:rPr>
              <w:rFonts w:eastAsia="Times New Roman"/>
              <w:b/>
              <w:bCs/>
              <w:color w:val="000000"/>
            </w:rPr>
            <w:t>4294</w:t>
          </w:r>
          <w:r w:rsidRPr="008876C1">
            <w:rPr>
              <w:rFonts w:eastAsia="Times New Roman"/>
              <w:color w:val="000000"/>
            </w:rPr>
            <w:t>:1</w:t>
          </w:r>
          <w:proofErr w:type="gramEnd"/>
          <w:r w:rsidRPr="008876C1">
            <w:rPr>
              <w:rFonts w:eastAsia="Times New Roman"/>
              <w:color w:val="000000"/>
            </w:rPr>
            <w:t>–45.</w:t>
          </w:r>
        </w:p>
        <w:p w14:paraId="4997C4CD" w14:textId="77777777" w:rsidR="008876C1" w:rsidRPr="008876C1" w:rsidRDefault="008876C1">
          <w:pPr>
            <w:autoSpaceDE w:val="0"/>
            <w:autoSpaceDN w:val="0"/>
            <w:ind w:hanging="480"/>
            <w:divId w:val="1269318304"/>
            <w:rPr>
              <w:rFonts w:eastAsia="Times New Roman"/>
              <w:color w:val="000000"/>
            </w:rPr>
          </w:pPr>
          <w:r w:rsidRPr="008876C1">
            <w:rPr>
              <w:rFonts w:eastAsia="Times New Roman"/>
              <w:color w:val="000000"/>
            </w:rPr>
            <w:t xml:space="preserve">Fritsch M, Richter S. The formation of the nervous system during larval development in Triops </w:t>
          </w:r>
          <w:proofErr w:type="spellStart"/>
          <w:r w:rsidRPr="008876C1">
            <w:rPr>
              <w:rFonts w:eastAsia="Times New Roman"/>
              <w:color w:val="000000"/>
            </w:rPr>
            <w:t>cancriformis</w:t>
          </w:r>
          <w:proofErr w:type="spellEnd"/>
          <w:r w:rsidRPr="008876C1">
            <w:rPr>
              <w:rFonts w:eastAsia="Times New Roman"/>
              <w:color w:val="000000"/>
            </w:rPr>
            <w:t xml:space="preserve"> (Bosc) (crustacea, Branchiopoda): An immunohistochemical survey. </w:t>
          </w:r>
          <w:r w:rsidRPr="008876C1">
            <w:rPr>
              <w:rFonts w:eastAsia="Times New Roman"/>
              <w:i/>
              <w:iCs/>
              <w:color w:val="000000"/>
            </w:rPr>
            <w:t xml:space="preserve">J </w:t>
          </w:r>
          <w:proofErr w:type="spellStart"/>
          <w:r w:rsidRPr="008876C1">
            <w:rPr>
              <w:rFonts w:eastAsia="Times New Roman"/>
              <w:i/>
              <w:iCs/>
              <w:color w:val="000000"/>
            </w:rPr>
            <w:t>Morphol</w:t>
          </w:r>
          <w:proofErr w:type="spellEnd"/>
          <w:r w:rsidRPr="008876C1">
            <w:rPr>
              <w:rFonts w:eastAsia="Times New Roman"/>
              <w:color w:val="000000"/>
            </w:rPr>
            <w:t xml:space="preserve"> </w:t>
          </w:r>
          <w:proofErr w:type="gramStart"/>
          <w:r w:rsidRPr="008876C1">
            <w:rPr>
              <w:rFonts w:eastAsia="Times New Roman"/>
              <w:color w:val="000000"/>
            </w:rPr>
            <w:t>2010;</w:t>
          </w:r>
          <w:r w:rsidRPr="008876C1">
            <w:rPr>
              <w:rFonts w:eastAsia="Times New Roman"/>
              <w:b/>
              <w:bCs/>
              <w:color w:val="000000"/>
            </w:rPr>
            <w:t>271</w:t>
          </w:r>
          <w:r w:rsidRPr="008876C1">
            <w:rPr>
              <w:rFonts w:eastAsia="Times New Roman"/>
              <w:color w:val="000000"/>
            </w:rPr>
            <w:t>:1457</w:t>
          </w:r>
          <w:proofErr w:type="gramEnd"/>
          <w:r w:rsidRPr="008876C1">
            <w:rPr>
              <w:rFonts w:eastAsia="Times New Roman"/>
              <w:color w:val="000000"/>
            </w:rPr>
            <w:t>–81.</w:t>
          </w:r>
        </w:p>
        <w:p w14:paraId="5E65C051" w14:textId="77777777" w:rsidR="008876C1" w:rsidRPr="008876C1" w:rsidRDefault="008876C1">
          <w:pPr>
            <w:autoSpaceDE w:val="0"/>
            <w:autoSpaceDN w:val="0"/>
            <w:ind w:hanging="480"/>
            <w:divId w:val="1205485525"/>
            <w:rPr>
              <w:rFonts w:eastAsia="Times New Roman"/>
              <w:color w:val="000000"/>
            </w:rPr>
          </w:pPr>
          <w:r w:rsidRPr="008876C1">
            <w:rPr>
              <w:rFonts w:eastAsia="Times New Roman"/>
              <w:color w:val="000000"/>
            </w:rPr>
            <w:t xml:space="preserve">Fujimoto S. A new </w:t>
          </w:r>
          <w:proofErr w:type="spellStart"/>
          <w:r w:rsidRPr="008876C1">
            <w:rPr>
              <w:rFonts w:eastAsia="Times New Roman"/>
              <w:color w:val="000000"/>
            </w:rPr>
            <w:t>Stygarctus</w:t>
          </w:r>
          <w:proofErr w:type="spellEnd"/>
          <w:r w:rsidRPr="008876C1">
            <w:rPr>
              <w:rFonts w:eastAsia="Times New Roman"/>
              <w:color w:val="000000"/>
            </w:rPr>
            <w:t xml:space="preserve"> (</w:t>
          </w:r>
          <w:proofErr w:type="spellStart"/>
          <w:r w:rsidRPr="008876C1">
            <w:rPr>
              <w:rFonts w:eastAsia="Times New Roman"/>
              <w:color w:val="000000"/>
            </w:rPr>
            <w:t>Arthrotardigrada</w:t>
          </w:r>
          <w:proofErr w:type="spellEnd"/>
          <w:r w:rsidRPr="008876C1">
            <w:rPr>
              <w:rFonts w:eastAsia="Times New Roman"/>
              <w:color w:val="000000"/>
            </w:rPr>
            <w:t xml:space="preserve">: </w:t>
          </w:r>
          <w:proofErr w:type="spellStart"/>
          <w:r w:rsidRPr="008876C1">
            <w:rPr>
              <w:rFonts w:eastAsia="Times New Roman"/>
              <w:color w:val="000000"/>
            </w:rPr>
            <w:t>Stygarctidae</w:t>
          </w:r>
          <w:proofErr w:type="spellEnd"/>
          <w:r w:rsidRPr="008876C1">
            <w:rPr>
              <w:rFonts w:eastAsia="Times New Roman"/>
              <w:color w:val="000000"/>
            </w:rPr>
            <w:t xml:space="preserve">) from Japan, with entangled seminal receptacle ducts. </w:t>
          </w:r>
          <w:proofErr w:type="spellStart"/>
          <w:r w:rsidRPr="008876C1">
            <w:rPr>
              <w:rFonts w:eastAsia="Times New Roman"/>
              <w:i/>
              <w:iCs/>
              <w:color w:val="000000"/>
            </w:rPr>
            <w:t>Zootaxa</w:t>
          </w:r>
          <w:proofErr w:type="spellEnd"/>
          <w:r w:rsidRPr="008876C1">
            <w:rPr>
              <w:rFonts w:eastAsia="Times New Roman"/>
              <w:color w:val="000000"/>
            </w:rPr>
            <w:t xml:space="preserve"> </w:t>
          </w:r>
          <w:proofErr w:type="gramStart"/>
          <w:r w:rsidRPr="008876C1">
            <w:rPr>
              <w:rFonts w:eastAsia="Times New Roman"/>
              <w:color w:val="000000"/>
            </w:rPr>
            <w:t>2014;</w:t>
          </w:r>
          <w:r w:rsidRPr="008876C1">
            <w:rPr>
              <w:rFonts w:eastAsia="Times New Roman"/>
              <w:b/>
              <w:bCs/>
              <w:color w:val="000000"/>
            </w:rPr>
            <w:t>3784</w:t>
          </w:r>
          <w:r w:rsidRPr="008876C1">
            <w:rPr>
              <w:rFonts w:eastAsia="Times New Roman"/>
              <w:color w:val="000000"/>
            </w:rPr>
            <w:t>:187</w:t>
          </w:r>
          <w:proofErr w:type="gramEnd"/>
          <w:r w:rsidRPr="008876C1">
            <w:rPr>
              <w:rFonts w:eastAsia="Times New Roman"/>
              <w:color w:val="000000"/>
            </w:rPr>
            <w:t>–95.</w:t>
          </w:r>
        </w:p>
        <w:p w14:paraId="008FC716" w14:textId="77777777" w:rsidR="008876C1" w:rsidRPr="008876C1" w:rsidRDefault="008876C1">
          <w:pPr>
            <w:autoSpaceDE w:val="0"/>
            <w:autoSpaceDN w:val="0"/>
            <w:ind w:hanging="480"/>
            <w:divId w:val="1859545586"/>
            <w:rPr>
              <w:rFonts w:eastAsia="Times New Roman"/>
              <w:color w:val="000000"/>
            </w:rPr>
          </w:pPr>
          <w:r w:rsidRPr="008876C1">
            <w:rPr>
              <w:rFonts w:eastAsia="Times New Roman"/>
              <w:color w:val="000000"/>
            </w:rPr>
            <w:t xml:space="preserve">Fujimoto S, Suzuki AC, Ito M </w:t>
          </w:r>
          <w:r w:rsidRPr="008876C1">
            <w:rPr>
              <w:rFonts w:eastAsia="Times New Roman"/>
              <w:i/>
              <w:iCs/>
              <w:color w:val="000000"/>
            </w:rPr>
            <w:t>et al.</w:t>
          </w:r>
          <w:r w:rsidRPr="008876C1">
            <w:rPr>
              <w:rFonts w:eastAsia="Times New Roman"/>
              <w:color w:val="000000"/>
            </w:rPr>
            <w:t xml:space="preserve"> Marine tardigrades from Lützow-Holm Bay, East Antarctica with the description of a new species. </w:t>
          </w:r>
          <w:r w:rsidRPr="008876C1">
            <w:rPr>
              <w:rFonts w:eastAsia="Times New Roman"/>
              <w:i/>
              <w:iCs/>
              <w:color w:val="000000"/>
            </w:rPr>
            <w:t xml:space="preserve">Polar </w:t>
          </w:r>
          <w:proofErr w:type="spellStart"/>
          <w:r w:rsidRPr="008876C1">
            <w:rPr>
              <w:rFonts w:eastAsia="Times New Roman"/>
              <w:i/>
              <w:iCs/>
              <w:color w:val="000000"/>
            </w:rPr>
            <w:t>Biol</w:t>
          </w:r>
          <w:proofErr w:type="spellEnd"/>
          <w:r w:rsidRPr="008876C1">
            <w:rPr>
              <w:rFonts w:eastAsia="Times New Roman"/>
              <w:color w:val="000000"/>
            </w:rPr>
            <w:t xml:space="preserve"> </w:t>
          </w:r>
          <w:proofErr w:type="gramStart"/>
          <w:r w:rsidRPr="008876C1">
            <w:rPr>
              <w:rFonts w:eastAsia="Times New Roman"/>
              <w:color w:val="000000"/>
            </w:rPr>
            <w:t>2020;</w:t>
          </w:r>
          <w:r w:rsidRPr="008876C1">
            <w:rPr>
              <w:rFonts w:eastAsia="Times New Roman"/>
              <w:b/>
              <w:bCs/>
              <w:color w:val="000000"/>
            </w:rPr>
            <w:t>43</w:t>
          </w:r>
          <w:r w:rsidRPr="008876C1">
            <w:rPr>
              <w:rFonts w:eastAsia="Times New Roman"/>
              <w:color w:val="000000"/>
            </w:rPr>
            <w:t>:679</w:t>
          </w:r>
          <w:proofErr w:type="gramEnd"/>
          <w:r w:rsidRPr="008876C1">
            <w:rPr>
              <w:rFonts w:eastAsia="Times New Roman"/>
              <w:color w:val="000000"/>
            </w:rPr>
            <w:t>–93.</w:t>
          </w:r>
        </w:p>
        <w:p w14:paraId="26D53A6F" w14:textId="77777777" w:rsidR="008876C1" w:rsidRPr="008876C1" w:rsidRDefault="008876C1">
          <w:pPr>
            <w:autoSpaceDE w:val="0"/>
            <w:autoSpaceDN w:val="0"/>
            <w:ind w:hanging="480"/>
            <w:divId w:val="925920065"/>
            <w:rPr>
              <w:rFonts w:eastAsia="Times New Roman"/>
              <w:color w:val="000000"/>
            </w:rPr>
          </w:pPr>
          <w:r w:rsidRPr="008876C1">
            <w:rPr>
              <w:rFonts w:eastAsia="Times New Roman"/>
              <w:color w:val="000000"/>
            </w:rPr>
            <w:t xml:space="preserve">Gabriel WN, Goldstein B. Segmental expression of Pax3/7 and Engrailed homologs in tardigrade development. </w:t>
          </w:r>
          <w:r w:rsidRPr="008876C1">
            <w:rPr>
              <w:rFonts w:eastAsia="Times New Roman"/>
              <w:i/>
              <w:iCs/>
              <w:color w:val="000000"/>
            </w:rPr>
            <w:t>Dev Genes Evol</w:t>
          </w:r>
          <w:r w:rsidRPr="008876C1">
            <w:rPr>
              <w:rFonts w:eastAsia="Times New Roman"/>
              <w:color w:val="000000"/>
            </w:rPr>
            <w:t xml:space="preserve"> </w:t>
          </w:r>
          <w:proofErr w:type="gramStart"/>
          <w:r w:rsidRPr="008876C1">
            <w:rPr>
              <w:rFonts w:eastAsia="Times New Roman"/>
              <w:color w:val="000000"/>
            </w:rPr>
            <w:t>2007;</w:t>
          </w:r>
          <w:r w:rsidRPr="008876C1">
            <w:rPr>
              <w:rFonts w:eastAsia="Times New Roman"/>
              <w:b/>
              <w:bCs/>
              <w:color w:val="000000"/>
            </w:rPr>
            <w:t>217</w:t>
          </w:r>
          <w:r w:rsidRPr="008876C1">
            <w:rPr>
              <w:rFonts w:eastAsia="Times New Roman"/>
              <w:color w:val="000000"/>
            </w:rPr>
            <w:t>:421</w:t>
          </w:r>
          <w:proofErr w:type="gramEnd"/>
          <w:r w:rsidRPr="008876C1">
            <w:rPr>
              <w:rFonts w:eastAsia="Times New Roman"/>
              <w:color w:val="000000"/>
            </w:rPr>
            <w:t>–33.</w:t>
          </w:r>
        </w:p>
        <w:p w14:paraId="5D2F8AF1" w14:textId="77777777" w:rsidR="008876C1" w:rsidRPr="008876C1" w:rsidRDefault="008876C1">
          <w:pPr>
            <w:autoSpaceDE w:val="0"/>
            <w:autoSpaceDN w:val="0"/>
            <w:ind w:hanging="480"/>
            <w:divId w:val="1573658650"/>
            <w:rPr>
              <w:rFonts w:eastAsia="Times New Roman"/>
              <w:color w:val="000000"/>
            </w:rPr>
          </w:pPr>
          <w:r w:rsidRPr="008876C1">
            <w:rPr>
              <w:rFonts w:eastAsia="Times New Roman"/>
              <w:color w:val="000000"/>
            </w:rPr>
            <w:t xml:space="preserve">Game M, Smith FW. Loss of intermediate regions of perpendicular body axes contributed to miniaturization of tardigrades. </w:t>
          </w:r>
          <w:r w:rsidRPr="008876C1">
            <w:rPr>
              <w:rFonts w:eastAsia="Times New Roman"/>
              <w:i/>
              <w:iCs/>
              <w:color w:val="000000"/>
            </w:rPr>
            <w:t>Proceedings of the Royal Society B: Biological Sciences</w:t>
          </w:r>
          <w:r w:rsidRPr="008876C1">
            <w:rPr>
              <w:rFonts w:eastAsia="Times New Roman"/>
              <w:color w:val="000000"/>
            </w:rPr>
            <w:t xml:space="preserve"> 2020;</w:t>
          </w:r>
          <w:r w:rsidRPr="008876C1">
            <w:rPr>
              <w:rFonts w:eastAsia="Times New Roman"/>
              <w:b/>
              <w:bCs/>
              <w:color w:val="000000"/>
            </w:rPr>
            <w:t>287</w:t>
          </w:r>
          <w:r w:rsidRPr="008876C1">
            <w:rPr>
              <w:rFonts w:eastAsia="Times New Roman"/>
              <w:color w:val="000000"/>
            </w:rPr>
            <w:t>, DOI: 10.1098/rspb.2020.1135rspb20201135.</w:t>
          </w:r>
        </w:p>
        <w:p w14:paraId="03F223FF" w14:textId="77777777" w:rsidR="008876C1" w:rsidRPr="008876C1" w:rsidRDefault="008876C1">
          <w:pPr>
            <w:autoSpaceDE w:val="0"/>
            <w:autoSpaceDN w:val="0"/>
            <w:ind w:hanging="480"/>
            <w:divId w:val="1154446402"/>
            <w:rPr>
              <w:rFonts w:eastAsia="Times New Roman"/>
              <w:color w:val="000000"/>
            </w:rPr>
          </w:pPr>
          <w:r w:rsidRPr="008876C1">
            <w:rPr>
              <w:rFonts w:eastAsia="Times New Roman"/>
              <w:color w:val="000000"/>
            </w:rPr>
            <w:t xml:space="preserve">García-Bellido DC, Edgecombe GD, Paterson JR </w:t>
          </w:r>
          <w:r w:rsidRPr="008876C1">
            <w:rPr>
              <w:rFonts w:eastAsia="Times New Roman"/>
              <w:i/>
              <w:iCs/>
              <w:color w:val="000000"/>
            </w:rPr>
            <w:t>et al.</w:t>
          </w:r>
          <w:r w:rsidRPr="008876C1">
            <w:rPr>
              <w:rFonts w:eastAsia="Times New Roman"/>
              <w:color w:val="000000"/>
            </w:rPr>
            <w:t xml:space="preserve"> A ‘Collins’ monster’-type lobopodian from the Emu Bay Shale </w:t>
          </w:r>
          <w:proofErr w:type="spellStart"/>
          <w:r w:rsidRPr="008876C1">
            <w:rPr>
              <w:rFonts w:eastAsia="Times New Roman"/>
              <w:color w:val="000000"/>
            </w:rPr>
            <w:t>Konservat-Lagerstätte</w:t>
          </w:r>
          <w:proofErr w:type="spellEnd"/>
          <w:r w:rsidRPr="008876C1">
            <w:rPr>
              <w:rFonts w:eastAsia="Times New Roman"/>
              <w:color w:val="000000"/>
            </w:rPr>
            <w:t xml:space="preserve"> (Cambrian), South Australia. </w:t>
          </w:r>
          <w:r w:rsidRPr="008876C1">
            <w:rPr>
              <w:rFonts w:eastAsia="Times New Roman"/>
              <w:i/>
              <w:iCs/>
              <w:color w:val="000000"/>
            </w:rPr>
            <w:t>Alcheringa</w:t>
          </w:r>
          <w:r w:rsidRPr="008876C1">
            <w:rPr>
              <w:rFonts w:eastAsia="Times New Roman"/>
              <w:color w:val="000000"/>
            </w:rPr>
            <w:t xml:space="preserve"> </w:t>
          </w:r>
          <w:proofErr w:type="gramStart"/>
          <w:r w:rsidRPr="008876C1">
            <w:rPr>
              <w:rFonts w:eastAsia="Times New Roman"/>
              <w:color w:val="000000"/>
            </w:rPr>
            <w:t>2013;</w:t>
          </w:r>
          <w:r w:rsidRPr="008876C1">
            <w:rPr>
              <w:rFonts w:eastAsia="Times New Roman"/>
              <w:b/>
              <w:bCs/>
              <w:color w:val="000000"/>
            </w:rPr>
            <w:t>37</w:t>
          </w:r>
          <w:r w:rsidRPr="008876C1">
            <w:rPr>
              <w:rFonts w:eastAsia="Times New Roman"/>
              <w:color w:val="000000"/>
            </w:rPr>
            <w:t>:474</w:t>
          </w:r>
          <w:proofErr w:type="gramEnd"/>
          <w:r w:rsidRPr="008876C1">
            <w:rPr>
              <w:rFonts w:eastAsia="Times New Roman"/>
              <w:color w:val="000000"/>
            </w:rPr>
            <w:t>–8.</w:t>
          </w:r>
        </w:p>
        <w:p w14:paraId="7B5BA0BC" w14:textId="77777777" w:rsidR="008876C1" w:rsidRPr="008876C1" w:rsidRDefault="008876C1">
          <w:pPr>
            <w:autoSpaceDE w:val="0"/>
            <w:autoSpaceDN w:val="0"/>
            <w:ind w:hanging="480"/>
            <w:divId w:val="410784615"/>
            <w:rPr>
              <w:rFonts w:eastAsia="Times New Roman"/>
              <w:color w:val="000000"/>
            </w:rPr>
          </w:pPr>
          <w:proofErr w:type="spellStart"/>
          <w:r w:rsidRPr="008876C1">
            <w:rPr>
              <w:rFonts w:eastAsia="Times New Roman"/>
              <w:color w:val="000000"/>
            </w:rPr>
            <w:t>Gąsiorek</w:t>
          </w:r>
          <w:proofErr w:type="spellEnd"/>
          <w:r w:rsidRPr="008876C1">
            <w:rPr>
              <w:rFonts w:eastAsia="Times New Roman"/>
              <w:color w:val="000000"/>
            </w:rPr>
            <w:t xml:space="preserve"> P, Kristensen DM, Kristensen RM. Extreme secondary sexual dimorphism in the genus </w:t>
          </w:r>
          <w:proofErr w:type="spellStart"/>
          <w:r w:rsidRPr="008876C1">
            <w:rPr>
              <w:rFonts w:eastAsia="Times New Roman"/>
              <w:color w:val="000000"/>
            </w:rPr>
            <w:t>Florarctus</w:t>
          </w:r>
          <w:proofErr w:type="spellEnd"/>
          <w:r w:rsidRPr="008876C1">
            <w:rPr>
              <w:rFonts w:eastAsia="Times New Roman"/>
              <w:color w:val="000000"/>
            </w:rPr>
            <w:t xml:space="preserve"> (</w:t>
          </w:r>
          <w:proofErr w:type="spellStart"/>
          <w:r w:rsidRPr="008876C1">
            <w:rPr>
              <w:rFonts w:eastAsia="Times New Roman"/>
              <w:color w:val="000000"/>
            </w:rPr>
            <w:t>Heterotardigrada</w:t>
          </w:r>
          <w:proofErr w:type="spellEnd"/>
          <w:r w:rsidRPr="008876C1">
            <w:rPr>
              <w:rFonts w:eastAsia="Times New Roman"/>
              <w:color w:val="000000"/>
            </w:rPr>
            <w:t xml:space="preserve">: </w:t>
          </w:r>
          <w:proofErr w:type="spellStart"/>
          <w:r w:rsidRPr="008876C1">
            <w:rPr>
              <w:rFonts w:eastAsia="Times New Roman"/>
              <w:color w:val="000000"/>
            </w:rPr>
            <w:t>Halechiniscidae</w:t>
          </w:r>
          <w:proofErr w:type="spellEnd"/>
          <w:r w:rsidRPr="008876C1">
            <w:rPr>
              <w:rFonts w:eastAsia="Times New Roman"/>
              <w:color w:val="000000"/>
            </w:rPr>
            <w:t xml:space="preserve">). </w:t>
          </w:r>
          <w:r w:rsidRPr="008876C1">
            <w:rPr>
              <w:rFonts w:eastAsia="Times New Roman"/>
              <w:i/>
              <w:iCs/>
              <w:color w:val="000000"/>
            </w:rPr>
            <w:t>Marine Biodiversity</w:t>
          </w:r>
          <w:r w:rsidRPr="008876C1">
            <w:rPr>
              <w:rFonts w:eastAsia="Times New Roman"/>
              <w:color w:val="000000"/>
            </w:rPr>
            <w:t xml:space="preserve"> 2021;</w:t>
          </w:r>
          <w:r w:rsidRPr="008876C1">
            <w:rPr>
              <w:rFonts w:eastAsia="Times New Roman"/>
              <w:b/>
              <w:bCs/>
              <w:color w:val="000000"/>
            </w:rPr>
            <w:t>51</w:t>
          </w:r>
          <w:r w:rsidRPr="008876C1">
            <w:rPr>
              <w:rFonts w:eastAsia="Times New Roman"/>
              <w:color w:val="000000"/>
            </w:rPr>
            <w:t>, DOI: 10.1007/s12526-021-01183-y.</w:t>
          </w:r>
        </w:p>
        <w:p w14:paraId="053247DC" w14:textId="77777777" w:rsidR="008876C1" w:rsidRPr="008876C1" w:rsidRDefault="008876C1">
          <w:pPr>
            <w:autoSpaceDE w:val="0"/>
            <w:autoSpaceDN w:val="0"/>
            <w:ind w:hanging="480"/>
            <w:divId w:val="409012519"/>
            <w:rPr>
              <w:rFonts w:eastAsia="Times New Roman"/>
              <w:color w:val="000000"/>
            </w:rPr>
          </w:pPr>
          <w:proofErr w:type="spellStart"/>
          <w:r w:rsidRPr="008876C1">
            <w:rPr>
              <w:rFonts w:eastAsia="Times New Roman"/>
              <w:color w:val="000000"/>
            </w:rPr>
            <w:t>Gąsiorek</w:t>
          </w:r>
          <w:proofErr w:type="spellEnd"/>
          <w:r w:rsidRPr="008876C1">
            <w:rPr>
              <w:rFonts w:eastAsia="Times New Roman"/>
              <w:color w:val="000000"/>
            </w:rPr>
            <w:t xml:space="preserve"> P, Stec D, </w:t>
          </w:r>
          <w:proofErr w:type="spellStart"/>
          <w:r w:rsidRPr="008876C1">
            <w:rPr>
              <w:rFonts w:eastAsia="Times New Roman"/>
              <w:color w:val="000000"/>
            </w:rPr>
            <w:t>Morek</w:t>
          </w:r>
          <w:proofErr w:type="spellEnd"/>
          <w:r w:rsidRPr="008876C1">
            <w:rPr>
              <w:rFonts w:eastAsia="Times New Roman"/>
              <w:color w:val="000000"/>
            </w:rPr>
            <w:t xml:space="preserve"> W </w:t>
          </w:r>
          <w:r w:rsidRPr="008876C1">
            <w:rPr>
              <w:rFonts w:eastAsia="Times New Roman"/>
              <w:i/>
              <w:iCs/>
              <w:color w:val="000000"/>
            </w:rPr>
            <w:t>et al.</w:t>
          </w:r>
          <w:r w:rsidRPr="008876C1">
            <w:rPr>
              <w:rFonts w:eastAsia="Times New Roman"/>
              <w:color w:val="000000"/>
            </w:rPr>
            <w:t xml:space="preserve"> An integrative redescription of </w:t>
          </w:r>
          <w:proofErr w:type="spellStart"/>
          <w:r w:rsidRPr="008876C1">
            <w:rPr>
              <w:rFonts w:eastAsia="Times New Roman"/>
              <w:color w:val="000000"/>
            </w:rPr>
            <w:t>Echiniscus</w:t>
          </w:r>
          <w:proofErr w:type="spellEnd"/>
          <w:r w:rsidRPr="008876C1">
            <w:rPr>
              <w:rFonts w:eastAsia="Times New Roman"/>
              <w:color w:val="000000"/>
            </w:rPr>
            <w:t xml:space="preserve"> testudo (</w:t>
          </w:r>
          <w:proofErr w:type="spellStart"/>
          <w:r w:rsidRPr="008876C1">
            <w:rPr>
              <w:rFonts w:eastAsia="Times New Roman"/>
              <w:color w:val="000000"/>
            </w:rPr>
            <w:t>Doyère</w:t>
          </w:r>
          <w:proofErr w:type="spellEnd"/>
          <w:r w:rsidRPr="008876C1">
            <w:rPr>
              <w:rFonts w:eastAsia="Times New Roman"/>
              <w:color w:val="000000"/>
            </w:rPr>
            <w:t xml:space="preserve">, 1840), the nominal taxon for the class </w:t>
          </w:r>
          <w:proofErr w:type="spellStart"/>
          <w:r w:rsidRPr="008876C1">
            <w:rPr>
              <w:rFonts w:eastAsia="Times New Roman"/>
              <w:color w:val="000000"/>
            </w:rPr>
            <w:t>Heterotardigrada</w:t>
          </w:r>
          <w:proofErr w:type="spellEnd"/>
          <w:r w:rsidRPr="008876C1">
            <w:rPr>
              <w:rFonts w:eastAsia="Times New Roman"/>
              <w:color w:val="000000"/>
            </w:rPr>
            <w:t xml:space="preserve"> (</w:t>
          </w:r>
          <w:proofErr w:type="spellStart"/>
          <w:r w:rsidRPr="008876C1">
            <w:rPr>
              <w:rFonts w:eastAsia="Times New Roman"/>
              <w:color w:val="000000"/>
            </w:rPr>
            <w:t>Ecdysozoa</w:t>
          </w:r>
          <w:proofErr w:type="spellEnd"/>
          <w:r w:rsidRPr="008876C1">
            <w:rPr>
              <w:rFonts w:eastAsia="Times New Roman"/>
              <w:color w:val="000000"/>
            </w:rPr>
            <w:t xml:space="preserve">: </w:t>
          </w:r>
          <w:proofErr w:type="spellStart"/>
          <w:r w:rsidRPr="008876C1">
            <w:rPr>
              <w:rFonts w:eastAsia="Times New Roman"/>
              <w:color w:val="000000"/>
            </w:rPr>
            <w:t>Panarthropoda</w:t>
          </w:r>
          <w:proofErr w:type="spellEnd"/>
          <w:r w:rsidRPr="008876C1">
            <w:rPr>
              <w:rFonts w:eastAsia="Times New Roman"/>
              <w:color w:val="000000"/>
            </w:rPr>
            <w:t xml:space="preserve">: Tardigrada). </w:t>
          </w:r>
          <w:proofErr w:type="spellStart"/>
          <w:r w:rsidRPr="008876C1">
            <w:rPr>
              <w:rFonts w:eastAsia="Times New Roman"/>
              <w:i/>
              <w:iCs/>
              <w:color w:val="000000"/>
            </w:rPr>
            <w:t>Zool</w:t>
          </w:r>
          <w:proofErr w:type="spellEnd"/>
          <w:r w:rsidRPr="008876C1">
            <w:rPr>
              <w:rFonts w:eastAsia="Times New Roman"/>
              <w:i/>
              <w:iCs/>
              <w:color w:val="000000"/>
            </w:rPr>
            <w:t xml:space="preserve"> Anz</w:t>
          </w:r>
          <w:r w:rsidRPr="008876C1">
            <w:rPr>
              <w:rFonts w:eastAsia="Times New Roman"/>
              <w:color w:val="000000"/>
            </w:rPr>
            <w:t xml:space="preserve"> 2017</w:t>
          </w:r>
          <w:proofErr w:type="gramStart"/>
          <w:r w:rsidRPr="008876C1">
            <w:rPr>
              <w:rFonts w:eastAsia="Times New Roman"/>
              <w:color w:val="000000"/>
            </w:rPr>
            <w:t>a;</w:t>
          </w:r>
          <w:r w:rsidRPr="008876C1">
            <w:rPr>
              <w:rFonts w:eastAsia="Times New Roman"/>
              <w:b/>
              <w:bCs/>
              <w:color w:val="000000"/>
            </w:rPr>
            <w:t>270</w:t>
          </w:r>
          <w:r w:rsidRPr="008876C1">
            <w:rPr>
              <w:rFonts w:eastAsia="Times New Roman"/>
              <w:color w:val="000000"/>
            </w:rPr>
            <w:t>:107</w:t>
          </w:r>
          <w:proofErr w:type="gramEnd"/>
          <w:r w:rsidRPr="008876C1">
            <w:rPr>
              <w:rFonts w:eastAsia="Times New Roman"/>
              <w:color w:val="000000"/>
            </w:rPr>
            <w:t>–22.</w:t>
          </w:r>
        </w:p>
        <w:p w14:paraId="74FB6443" w14:textId="77777777" w:rsidR="008876C1" w:rsidRPr="008876C1" w:rsidRDefault="008876C1">
          <w:pPr>
            <w:autoSpaceDE w:val="0"/>
            <w:autoSpaceDN w:val="0"/>
            <w:ind w:hanging="480"/>
            <w:divId w:val="777143284"/>
            <w:rPr>
              <w:rFonts w:eastAsia="Times New Roman"/>
              <w:color w:val="000000"/>
            </w:rPr>
          </w:pPr>
          <w:proofErr w:type="spellStart"/>
          <w:r w:rsidRPr="008876C1">
            <w:rPr>
              <w:rFonts w:eastAsia="Times New Roman"/>
              <w:color w:val="000000"/>
            </w:rPr>
            <w:t>Gąsiorek</w:t>
          </w:r>
          <w:proofErr w:type="spellEnd"/>
          <w:r w:rsidRPr="008876C1">
            <w:rPr>
              <w:rFonts w:eastAsia="Times New Roman"/>
              <w:color w:val="000000"/>
            </w:rPr>
            <w:t xml:space="preserve"> P, Stec D, </w:t>
          </w:r>
          <w:proofErr w:type="spellStart"/>
          <w:r w:rsidRPr="008876C1">
            <w:rPr>
              <w:rFonts w:eastAsia="Times New Roman"/>
              <w:color w:val="000000"/>
            </w:rPr>
            <w:t>Morek</w:t>
          </w:r>
          <w:proofErr w:type="spellEnd"/>
          <w:r w:rsidRPr="008876C1">
            <w:rPr>
              <w:rFonts w:eastAsia="Times New Roman"/>
              <w:color w:val="000000"/>
            </w:rPr>
            <w:t xml:space="preserve"> W </w:t>
          </w:r>
          <w:r w:rsidRPr="008876C1">
            <w:rPr>
              <w:rFonts w:eastAsia="Times New Roman"/>
              <w:i/>
              <w:iCs/>
              <w:color w:val="000000"/>
            </w:rPr>
            <w:t>et al.</w:t>
          </w:r>
          <w:r w:rsidRPr="008876C1">
            <w:rPr>
              <w:rFonts w:eastAsia="Times New Roman"/>
              <w:color w:val="000000"/>
            </w:rPr>
            <w:t xml:space="preserve"> Deceptive conservatism of claws: distinct phyletic lineages concealed within </w:t>
          </w:r>
          <w:proofErr w:type="spellStart"/>
          <w:r w:rsidRPr="008876C1">
            <w:rPr>
              <w:rFonts w:eastAsia="Times New Roman"/>
              <w:color w:val="000000"/>
            </w:rPr>
            <w:t>Isohypsibioidea</w:t>
          </w:r>
          <w:proofErr w:type="spellEnd"/>
          <w:r w:rsidRPr="008876C1">
            <w:rPr>
              <w:rFonts w:eastAsia="Times New Roman"/>
              <w:color w:val="000000"/>
            </w:rPr>
            <w:t xml:space="preserve"> (</w:t>
          </w:r>
          <w:proofErr w:type="spellStart"/>
          <w:r w:rsidRPr="008876C1">
            <w:rPr>
              <w:rFonts w:eastAsia="Times New Roman"/>
              <w:color w:val="000000"/>
            </w:rPr>
            <w:t>Eutardigrada</w:t>
          </w:r>
          <w:proofErr w:type="spellEnd"/>
          <w:r w:rsidRPr="008876C1">
            <w:rPr>
              <w:rFonts w:eastAsia="Times New Roman"/>
              <w:color w:val="000000"/>
            </w:rPr>
            <w:t xml:space="preserve">) revealed by molecular and morphological evidence. </w:t>
          </w:r>
          <w:r w:rsidRPr="008876C1">
            <w:rPr>
              <w:rFonts w:eastAsia="Times New Roman"/>
              <w:i/>
              <w:iCs/>
              <w:color w:val="000000"/>
            </w:rPr>
            <w:t>Contributions to Zoology</w:t>
          </w:r>
          <w:r w:rsidRPr="008876C1">
            <w:rPr>
              <w:rFonts w:eastAsia="Times New Roman"/>
              <w:color w:val="000000"/>
            </w:rPr>
            <w:t xml:space="preserve"> </w:t>
          </w:r>
          <w:proofErr w:type="gramStart"/>
          <w:r w:rsidRPr="008876C1">
            <w:rPr>
              <w:rFonts w:eastAsia="Times New Roman"/>
              <w:color w:val="000000"/>
            </w:rPr>
            <w:t>2019;</w:t>
          </w:r>
          <w:r w:rsidRPr="008876C1">
            <w:rPr>
              <w:rFonts w:eastAsia="Times New Roman"/>
              <w:b/>
              <w:bCs/>
              <w:color w:val="000000"/>
            </w:rPr>
            <w:t>88</w:t>
          </w:r>
          <w:r w:rsidRPr="008876C1">
            <w:rPr>
              <w:rFonts w:eastAsia="Times New Roman"/>
              <w:color w:val="000000"/>
            </w:rPr>
            <w:t>:78</w:t>
          </w:r>
          <w:proofErr w:type="gramEnd"/>
          <w:r w:rsidRPr="008876C1">
            <w:rPr>
              <w:rFonts w:eastAsia="Times New Roman"/>
              <w:color w:val="000000"/>
            </w:rPr>
            <w:t>–132.</w:t>
          </w:r>
        </w:p>
        <w:p w14:paraId="6B425805" w14:textId="77777777" w:rsidR="008876C1" w:rsidRPr="008876C1" w:rsidRDefault="008876C1">
          <w:pPr>
            <w:autoSpaceDE w:val="0"/>
            <w:autoSpaceDN w:val="0"/>
            <w:ind w:hanging="480"/>
            <w:divId w:val="1877159355"/>
            <w:rPr>
              <w:rFonts w:eastAsia="Times New Roman"/>
              <w:color w:val="000000"/>
            </w:rPr>
          </w:pPr>
          <w:proofErr w:type="spellStart"/>
          <w:r w:rsidRPr="008876C1">
            <w:rPr>
              <w:rFonts w:eastAsia="Times New Roman"/>
              <w:color w:val="000000"/>
            </w:rPr>
            <w:t>Gąsiorek</w:t>
          </w:r>
          <w:proofErr w:type="spellEnd"/>
          <w:r w:rsidRPr="008876C1">
            <w:rPr>
              <w:rFonts w:eastAsia="Times New Roman"/>
              <w:color w:val="000000"/>
            </w:rPr>
            <w:t xml:space="preserve"> P, Zawierucha K, Stec D </w:t>
          </w:r>
          <w:r w:rsidRPr="008876C1">
            <w:rPr>
              <w:rFonts w:eastAsia="Times New Roman"/>
              <w:i/>
              <w:iCs/>
              <w:color w:val="000000"/>
            </w:rPr>
            <w:t>et al.</w:t>
          </w:r>
          <w:r w:rsidRPr="008876C1">
            <w:rPr>
              <w:rFonts w:eastAsia="Times New Roman"/>
              <w:color w:val="000000"/>
            </w:rPr>
            <w:t xml:space="preserve"> Integrative redescription of a common Arctic water bear </w:t>
          </w:r>
          <w:proofErr w:type="spellStart"/>
          <w:r w:rsidRPr="008876C1">
            <w:rPr>
              <w:rFonts w:eastAsia="Times New Roman"/>
              <w:color w:val="000000"/>
            </w:rPr>
            <w:t>Pilatobius</w:t>
          </w:r>
          <w:proofErr w:type="spellEnd"/>
          <w:r w:rsidRPr="008876C1">
            <w:rPr>
              <w:rFonts w:eastAsia="Times New Roman"/>
              <w:color w:val="000000"/>
            </w:rPr>
            <w:t xml:space="preserve"> </w:t>
          </w:r>
          <w:proofErr w:type="spellStart"/>
          <w:r w:rsidRPr="008876C1">
            <w:rPr>
              <w:rFonts w:eastAsia="Times New Roman"/>
              <w:color w:val="000000"/>
            </w:rPr>
            <w:t>recamieri</w:t>
          </w:r>
          <w:proofErr w:type="spellEnd"/>
          <w:r w:rsidRPr="008876C1">
            <w:rPr>
              <w:rFonts w:eastAsia="Times New Roman"/>
              <w:color w:val="000000"/>
            </w:rPr>
            <w:t xml:space="preserve"> (Richters, 1911). </w:t>
          </w:r>
          <w:r w:rsidRPr="008876C1">
            <w:rPr>
              <w:rFonts w:eastAsia="Times New Roman"/>
              <w:i/>
              <w:iCs/>
              <w:color w:val="000000"/>
            </w:rPr>
            <w:t xml:space="preserve">Polar </w:t>
          </w:r>
          <w:proofErr w:type="spellStart"/>
          <w:r w:rsidRPr="008876C1">
            <w:rPr>
              <w:rFonts w:eastAsia="Times New Roman"/>
              <w:i/>
              <w:iCs/>
              <w:color w:val="000000"/>
            </w:rPr>
            <w:t>Biol</w:t>
          </w:r>
          <w:proofErr w:type="spellEnd"/>
          <w:r w:rsidRPr="008876C1">
            <w:rPr>
              <w:rFonts w:eastAsia="Times New Roman"/>
              <w:color w:val="000000"/>
            </w:rPr>
            <w:t xml:space="preserve"> 2017</w:t>
          </w:r>
          <w:proofErr w:type="gramStart"/>
          <w:r w:rsidRPr="008876C1">
            <w:rPr>
              <w:rFonts w:eastAsia="Times New Roman"/>
              <w:color w:val="000000"/>
            </w:rPr>
            <w:t>b;</w:t>
          </w:r>
          <w:r w:rsidRPr="008876C1">
            <w:rPr>
              <w:rFonts w:eastAsia="Times New Roman"/>
              <w:b/>
              <w:bCs/>
              <w:color w:val="000000"/>
            </w:rPr>
            <w:t>40</w:t>
          </w:r>
          <w:r w:rsidRPr="008876C1">
            <w:rPr>
              <w:rFonts w:eastAsia="Times New Roman"/>
              <w:color w:val="000000"/>
            </w:rPr>
            <w:t>:2239</w:t>
          </w:r>
          <w:proofErr w:type="gramEnd"/>
          <w:r w:rsidRPr="008876C1">
            <w:rPr>
              <w:rFonts w:eastAsia="Times New Roman"/>
              <w:color w:val="000000"/>
            </w:rPr>
            <w:t>–52.</w:t>
          </w:r>
        </w:p>
        <w:p w14:paraId="6B37B76B" w14:textId="77777777" w:rsidR="008876C1" w:rsidRPr="008876C1" w:rsidRDefault="008876C1">
          <w:pPr>
            <w:autoSpaceDE w:val="0"/>
            <w:autoSpaceDN w:val="0"/>
            <w:ind w:hanging="480"/>
            <w:divId w:val="219246706"/>
            <w:rPr>
              <w:rFonts w:eastAsia="Times New Roman"/>
              <w:color w:val="000000"/>
            </w:rPr>
          </w:pPr>
          <w:proofErr w:type="spellStart"/>
          <w:r w:rsidRPr="008876C1">
            <w:rPr>
              <w:rFonts w:eastAsia="Times New Roman"/>
              <w:color w:val="000000"/>
            </w:rPr>
            <w:lastRenderedPageBreak/>
            <w:t>Grollmann</w:t>
          </w:r>
          <w:proofErr w:type="spellEnd"/>
          <w:r w:rsidRPr="008876C1">
            <w:rPr>
              <w:rFonts w:eastAsia="Times New Roman"/>
              <w:color w:val="000000"/>
            </w:rPr>
            <w:t xml:space="preserve"> MM, Jørgensen A, Møbjerg N. </w:t>
          </w:r>
          <w:proofErr w:type="spellStart"/>
          <w:r w:rsidRPr="008876C1">
            <w:rPr>
              <w:rFonts w:eastAsia="Times New Roman"/>
              <w:color w:val="000000"/>
            </w:rPr>
            <w:t>Actinarctus</w:t>
          </w:r>
          <w:proofErr w:type="spellEnd"/>
          <w:r w:rsidRPr="008876C1">
            <w:rPr>
              <w:rFonts w:eastAsia="Times New Roman"/>
              <w:color w:val="000000"/>
            </w:rPr>
            <w:t xml:space="preserve"> </w:t>
          </w:r>
          <w:proofErr w:type="spellStart"/>
          <w:r w:rsidRPr="008876C1">
            <w:rPr>
              <w:rFonts w:eastAsia="Times New Roman"/>
              <w:color w:val="000000"/>
            </w:rPr>
            <w:t>doryphorus</w:t>
          </w:r>
          <w:proofErr w:type="spellEnd"/>
          <w:r w:rsidRPr="008876C1">
            <w:rPr>
              <w:rFonts w:eastAsia="Times New Roman"/>
              <w:color w:val="000000"/>
            </w:rPr>
            <w:t xml:space="preserve"> (</w:t>
          </w:r>
          <w:proofErr w:type="spellStart"/>
          <w:r w:rsidRPr="008876C1">
            <w:rPr>
              <w:rFonts w:eastAsia="Times New Roman"/>
              <w:color w:val="000000"/>
            </w:rPr>
            <w:t>Tanarctidae</w:t>
          </w:r>
          <w:proofErr w:type="spellEnd"/>
          <w:r w:rsidRPr="008876C1">
            <w:rPr>
              <w:rFonts w:eastAsia="Times New Roman"/>
              <w:color w:val="000000"/>
            </w:rPr>
            <w:t xml:space="preserve">) DNA barcodes and phylogenetic reinvestigation of </w:t>
          </w:r>
          <w:proofErr w:type="spellStart"/>
          <w:r w:rsidRPr="008876C1">
            <w:rPr>
              <w:rFonts w:eastAsia="Times New Roman"/>
              <w:color w:val="000000"/>
            </w:rPr>
            <w:t>Arthrotardigrada</w:t>
          </w:r>
          <w:proofErr w:type="spellEnd"/>
          <w:r w:rsidRPr="008876C1">
            <w:rPr>
              <w:rFonts w:eastAsia="Times New Roman"/>
              <w:color w:val="000000"/>
            </w:rPr>
            <w:t xml:space="preserve"> with new A. </w:t>
          </w:r>
          <w:proofErr w:type="spellStart"/>
          <w:r w:rsidRPr="008876C1">
            <w:rPr>
              <w:rFonts w:eastAsia="Times New Roman"/>
              <w:color w:val="000000"/>
            </w:rPr>
            <w:t>doryphorus</w:t>
          </w:r>
          <w:proofErr w:type="spellEnd"/>
          <w:r w:rsidRPr="008876C1">
            <w:rPr>
              <w:rFonts w:eastAsia="Times New Roman"/>
              <w:color w:val="000000"/>
            </w:rPr>
            <w:t xml:space="preserve"> and </w:t>
          </w:r>
          <w:proofErr w:type="spellStart"/>
          <w:r w:rsidRPr="008876C1">
            <w:rPr>
              <w:rFonts w:eastAsia="Times New Roman"/>
              <w:color w:val="000000"/>
            </w:rPr>
            <w:t>Echiniscoididae</w:t>
          </w:r>
          <w:proofErr w:type="spellEnd"/>
          <w:r w:rsidRPr="008876C1">
            <w:rPr>
              <w:rFonts w:eastAsia="Times New Roman"/>
              <w:color w:val="000000"/>
            </w:rPr>
            <w:t xml:space="preserve"> sequences. </w:t>
          </w:r>
          <w:proofErr w:type="spellStart"/>
          <w:r w:rsidRPr="008876C1">
            <w:rPr>
              <w:rFonts w:eastAsia="Times New Roman"/>
              <w:i/>
              <w:iCs/>
              <w:color w:val="000000"/>
            </w:rPr>
            <w:t>Zootaxa</w:t>
          </w:r>
          <w:proofErr w:type="spellEnd"/>
          <w:r w:rsidRPr="008876C1">
            <w:rPr>
              <w:rFonts w:eastAsia="Times New Roman"/>
              <w:color w:val="000000"/>
            </w:rPr>
            <w:t xml:space="preserve"> </w:t>
          </w:r>
          <w:proofErr w:type="gramStart"/>
          <w:r w:rsidRPr="008876C1">
            <w:rPr>
              <w:rFonts w:eastAsia="Times New Roman"/>
              <w:color w:val="000000"/>
            </w:rPr>
            <w:t>2023;</w:t>
          </w:r>
          <w:r w:rsidRPr="008876C1">
            <w:rPr>
              <w:rFonts w:eastAsia="Times New Roman"/>
              <w:b/>
              <w:bCs/>
              <w:color w:val="000000"/>
            </w:rPr>
            <w:t>5284</w:t>
          </w:r>
          <w:r w:rsidRPr="008876C1">
            <w:rPr>
              <w:rFonts w:eastAsia="Times New Roman"/>
              <w:color w:val="000000"/>
            </w:rPr>
            <w:t>:351</w:t>
          </w:r>
          <w:proofErr w:type="gramEnd"/>
          <w:r w:rsidRPr="008876C1">
            <w:rPr>
              <w:rFonts w:eastAsia="Times New Roman"/>
              <w:color w:val="000000"/>
            </w:rPr>
            <w:t>–63.</w:t>
          </w:r>
        </w:p>
        <w:p w14:paraId="53846A99" w14:textId="77777777" w:rsidR="008876C1" w:rsidRPr="008876C1" w:rsidRDefault="008876C1">
          <w:pPr>
            <w:autoSpaceDE w:val="0"/>
            <w:autoSpaceDN w:val="0"/>
            <w:ind w:hanging="480"/>
            <w:divId w:val="1264656117"/>
            <w:rPr>
              <w:rFonts w:eastAsia="Times New Roman"/>
              <w:color w:val="000000"/>
            </w:rPr>
          </w:pPr>
          <w:r w:rsidRPr="008876C1">
            <w:rPr>
              <w:rFonts w:eastAsia="Times New Roman"/>
              <w:color w:val="000000"/>
            </w:rPr>
            <w:t xml:space="preserve">Gross V, Epple L, Mayer G. Organization of the central nervous system and innervation of cephalic sensory structures in the water bear </w:t>
          </w:r>
          <w:proofErr w:type="spellStart"/>
          <w:r w:rsidRPr="008876C1">
            <w:rPr>
              <w:rFonts w:eastAsia="Times New Roman"/>
              <w:color w:val="000000"/>
            </w:rPr>
            <w:t>Echiniscus</w:t>
          </w:r>
          <w:proofErr w:type="spellEnd"/>
          <w:r w:rsidRPr="008876C1">
            <w:rPr>
              <w:rFonts w:eastAsia="Times New Roman"/>
              <w:color w:val="000000"/>
            </w:rPr>
            <w:t xml:space="preserve"> testudo (Tardigrada: </w:t>
          </w:r>
          <w:proofErr w:type="spellStart"/>
          <w:r w:rsidRPr="008876C1">
            <w:rPr>
              <w:rFonts w:eastAsia="Times New Roman"/>
              <w:color w:val="000000"/>
            </w:rPr>
            <w:t>Heterotardigrada</w:t>
          </w:r>
          <w:proofErr w:type="spellEnd"/>
          <w:r w:rsidRPr="008876C1">
            <w:rPr>
              <w:rFonts w:eastAsia="Times New Roman"/>
              <w:color w:val="000000"/>
            </w:rPr>
            <w:t xml:space="preserve">) revisited. </w:t>
          </w:r>
          <w:r w:rsidRPr="008876C1">
            <w:rPr>
              <w:rFonts w:eastAsia="Times New Roman"/>
              <w:i/>
              <w:iCs/>
              <w:color w:val="000000"/>
            </w:rPr>
            <w:t xml:space="preserve">J </w:t>
          </w:r>
          <w:proofErr w:type="spellStart"/>
          <w:r w:rsidRPr="008876C1">
            <w:rPr>
              <w:rFonts w:eastAsia="Times New Roman"/>
              <w:i/>
              <w:iCs/>
              <w:color w:val="000000"/>
            </w:rPr>
            <w:t>Morphol</w:t>
          </w:r>
          <w:proofErr w:type="spellEnd"/>
          <w:r w:rsidRPr="008876C1">
            <w:rPr>
              <w:rFonts w:eastAsia="Times New Roman"/>
              <w:color w:val="000000"/>
            </w:rPr>
            <w:t xml:space="preserve"> </w:t>
          </w:r>
          <w:proofErr w:type="gramStart"/>
          <w:r w:rsidRPr="008876C1">
            <w:rPr>
              <w:rFonts w:eastAsia="Times New Roman"/>
              <w:color w:val="000000"/>
            </w:rPr>
            <w:t>2021;</w:t>
          </w:r>
          <w:r w:rsidRPr="008876C1">
            <w:rPr>
              <w:rFonts w:eastAsia="Times New Roman"/>
              <w:b/>
              <w:bCs/>
              <w:color w:val="000000"/>
            </w:rPr>
            <w:t>282</w:t>
          </w:r>
          <w:r w:rsidRPr="008876C1">
            <w:rPr>
              <w:rFonts w:eastAsia="Times New Roman"/>
              <w:color w:val="000000"/>
            </w:rPr>
            <w:t>:1298</w:t>
          </w:r>
          <w:proofErr w:type="gramEnd"/>
          <w:r w:rsidRPr="008876C1">
            <w:rPr>
              <w:rFonts w:eastAsia="Times New Roman"/>
              <w:color w:val="000000"/>
            </w:rPr>
            <w:t>–312.</w:t>
          </w:r>
        </w:p>
        <w:p w14:paraId="19FA4A9F" w14:textId="77777777" w:rsidR="008876C1" w:rsidRPr="008876C1" w:rsidRDefault="008876C1">
          <w:pPr>
            <w:autoSpaceDE w:val="0"/>
            <w:autoSpaceDN w:val="0"/>
            <w:ind w:hanging="480"/>
            <w:divId w:val="1823689728"/>
            <w:rPr>
              <w:rFonts w:eastAsia="Times New Roman"/>
              <w:color w:val="000000"/>
            </w:rPr>
          </w:pPr>
          <w:r w:rsidRPr="008876C1">
            <w:rPr>
              <w:rFonts w:eastAsia="Times New Roman"/>
              <w:color w:val="000000"/>
            </w:rPr>
            <w:t xml:space="preserve">Gross V, Mayer G. Neural development in the tardigrade </w:t>
          </w:r>
          <w:proofErr w:type="spellStart"/>
          <w:r w:rsidRPr="008876C1">
            <w:rPr>
              <w:rFonts w:eastAsia="Times New Roman"/>
              <w:color w:val="000000"/>
            </w:rPr>
            <w:t>Hypsibius</w:t>
          </w:r>
          <w:proofErr w:type="spellEnd"/>
          <w:r w:rsidRPr="008876C1">
            <w:rPr>
              <w:rFonts w:eastAsia="Times New Roman"/>
              <w:color w:val="000000"/>
            </w:rPr>
            <w:t xml:space="preserve"> </w:t>
          </w:r>
          <w:proofErr w:type="spellStart"/>
          <w:r w:rsidRPr="008876C1">
            <w:rPr>
              <w:rFonts w:eastAsia="Times New Roman"/>
              <w:color w:val="000000"/>
            </w:rPr>
            <w:t>dujardini</w:t>
          </w:r>
          <w:proofErr w:type="spellEnd"/>
          <w:r w:rsidRPr="008876C1">
            <w:rPr>
              <w:rFonts w:eastAsia="Times New Roman"/>
              <w:color w:val="000000"/>
            </w:rPr>
            <w:t xml:space="preserve"> based on anti-acetylated α-tubulin immunolabeling. </w:t>
          </w:r>
          <w:proofErr w:type="spellStart"/>
          <w:r w:rsidRPr="008876C1">
            <w:rPr>
              <w:rFonts w:eastAsia="Times New Roman"/>
              <w:i/>
              <w:iCs/>
              <w:color w:val="000000"/>
            </w:rPr>
            <w:t>Evodevo</w:t>
          </w:r>
          <w:proofErr w:type="spellEnd"/>
          <w:r w:rsidRPr="008876C1">
            <w:rPr>
              <w:rFonts w:eastAsia="Times New Roman"/>
              <w:color w:val="000000"/>
            </w:rPr>
            <w:t xml:space="preserve"> 2015;</w:t>
          </w:r>
          <w:r w:rsidRPr="008876C1">
            <w:rPr>
              <w:rFonts w:eastAsia="Times New Roman"/>
              <w:b/>
              <w:bCs/>
              <w:color w:val="000000"/>
            </w:rPr>
            <w:t>6</w:t>
          </w:r>
          <w:r w:rsidRPr="008876C1">
            <w:rPr>
              <w:rFonts w:eastAsia="Times New Roman"/>
              <w:color w:val="000000"/>
            </w:rPr>
            <w:t>, DOI: 10.1186/s13227-015-0008-4.</w:t>
          </w:r>
        </w:p>
        <w:p w14:paraId="320D83D7" w14:textId="77777777" w:rsidR="008876C1" w:rsidRPr="008876C1" w:rsidRDefault="008876C1">
          <w:pPr>
            <w:autoSpaceDE w:val="0"/>
            <w:autoSpaceDN w:val="0"/>
            <w:ind w:hanging="480"/>
            <w:divId w:val="449129593"/>
            <w:rPr>
              <w:rFonts w:eastAsia="Times New Roman"/>
              <w:color w:val="000000"/>
            </w:rPr>
          </w:pPr>
          <w:r w:rsidRPr="008876C1">
            <w:rPr>
              <w:rFonts w:eastAsia="Times New Roman"/>
              <w:color w:val="000000"/>
            </w:rPr>
            <w:t xml:space="preserve">Halberg KA, Persson D, Møbjerg N </w:t>
          </w:r>
          <w:r w:rsidRPr="008876C1">
            <w:rPr>
              <w:rFonts w:eastAsia="Times New Roman"/>
              <w:i/>
              <w:iCs/>
              <w:color w:val="000000"/>
            </w:rPr>
            <w:t>et al.</w:t>
          </w:r>
          <w:r w:rsidRPr="008876C1">
            <w:rPr>
              <w:rFonts w:eastAsia="Times New Roman"/>
              <w:color w:val="000000"/>
            </w:rPr>
            <w:t xml:space="preserve"> </w:t>
          </w:r>
          <w:proofErr w:type="spellStart"/>
          <w:r w:rsidRPr="008876C1">
            <w:rPr>
              <w:rFonts w:eastAsia="Times New Roman"/>
              <w:color w:val="000000"/>
            </w:rPr>
            <w:t>Myoanatomy</w:t>
          </w:r>
          <w:proofErr w:type="spellEnd"/>
          <w:r w:rsidRPr="008876C1">
            <w:rPr>
              <w:rFonts w:eastAsia="Times New Roman"/>
              <w:color w:val="000000"/>
            </w:rPr>
            <w:t xml:space="preserve"> of the marine tardigrade [</w:t>
          </w:r>
          <w:proofErr w:type="spellStart"/>
          <w:r w:rsidRPr="008876C1">
            <w:rPr>
              <w:rFonts w:eastAsia="Times New Roman"/>
              <w:color w:val="000000"/>
            </w:rPr>
            <w:t>i</w:t>
          </w:r>
          <w:proofErr w:type="spellEnd"/>
          <w:r w:rsidRPr="008876C1">
            <w:rPr>
              <w:rFonts w:eastAsia="Times New Roman"/>
              <w:color w:val="000000"/>
            </w:rPr>
            <w:t>]</w:t>
          </w:r>
          <w:proofErr w:type="spellStart"/>
          <w:r w:rsidRPr="008876C1">
            <w:rPr>
              <w:rFonts w:eastAsia="Times New Roman"/>
              <w:color w:val="000000"/>
            </w:rPr>
            <w:t>Halobiotus</w:t>
          </w:r>
          <w:proofErr w:type="spellEnd"/>
          <w:r w:rsidRPr="008876C1">
            <w:rPr>
              <w:rFonts w:eastAsia="Times New Roman"/>
              <w:color w:val="000000"/>
            </w:rPr>
            <w:t xml:space="preserve"> </w:t>
          </w:r>
          <w:proofErr w:type="spellStart"/>
          <w:r w:rsidRPr="008876C1">
            <w:rPr>
              <w:rFonts w:eastAsia="Times New Roman"/>
              <w:color w:val="000000"/>
            </w:rPr>
            <w:t>crispae</w:t>
          </w:r>
          <w:proofErr w:type="spellEnd"/>
          <w:r w:rsidRPr="008876C1">
            <w:rPr>
              <w:rFonts w:eastAsia="Times New Roman"/>
              <w:color w:val="000000"/>
            </w:rPr>
            <w:t>[/</w:t>
          </w:r>
          <w:proofErr w:type="spellStart"/>
          <w:r w:rsidRPr="008876C1">
            <w:rPr>
              <w:rFonts w:eastAsia="Times New Roman"/>
              <w:color w:val="000000"/>
            </w:rPr>
            <w:t>i</w:t>
          </w:r>
          <w:proofErr w:type="spellEnd"/>
          <w:r w:rsidRPr="008876C1">
            <w:rPr>
              <w:rFonts w:eastAsia="Times New Roman"/>
              <w:color w:val="000000"/>
            </w:rPr>
            <w:t>] (</w:t>
          </w:r>
          <w:proofErr w:type="spellStart"/>
          <w:r w:rsidRPr="008876C1">
            <w:rPr>
              <w:rFonts w:eastAsia="Times New Roman"/>
              <w:color w:val="000000"/>
            </w:rPr>
            <w:t>Eutardigrada</w:t>
          </w:r>
          <w:proofErr w:type="spellEnd"/>
          <w:r w:rsidRPr="008876C1">
            <w:rPr>
              <w:rFonts w:eastAsia="Times New Roman"/>
              <w:color w:val="000000"/>
            </w:rPr>
            <w:t xml:space="preserve">: </w:t>
          </w:r>
          <w:proofErr w:type="spellStart"/>
          <w:r w:rsidRPr="008876C1">
            <w:rPr>
              <w:rFonts w:eastAsia="Times New Roman"/>
              <w:color w:val="000000"/>
            </w:rPr>
            <w:t>Hypsibiidae</w:t>
          </w:r>
          <w:proofErr w:type="spellEnd"/>
          <w:r w:rsidRPr="008876C1">
            <w:rPr>
              <w:rFonts w:eastAsia="Times New Roman"/>
              <w:color w:val="000000"/>
            </w:rPr>
            <w:t xml:space="preserve">). </w:t>
          </w:r>
          <w:r w:rsidRPr="008876C1">
            <w:rPr>
              <w:rFonts w:eastAsia="Times New Roman"/>
              <w:i/>
              <w:iCs/>
              <w:color w:val="000000"/>
            </w:rPr>
            <w:t xml:space="preserve">J </w:t>
          </w:r>
          <w:proofErr w:type="spellStart"/>
          <w:r w:rsidRPr="008876C1">
            <w:rPr>
              <w:rFonts w:eastAsia="Times New Roman"/>
              <w:i/>
              <w:iCs/>
              <w:color w:val="000000"/>
            </w:rPr>
            <w:t>Morphol</w:t>
          </w:r>
          <w:proofErr w:type="spellEnd"/>
          <w:r w:rsidRPr="008876C1">
            <w:rPr>
              <w:rFonts w:eastAsia="Times New Roman"/>
              <w:color w:val="000000"/>
            </w:rPr>
            <w:t xml:space="preserve"> </w:t>
          </w:r>
          <w:proofErr w:type="gramStart"/>
          <w:r w:rsidRPr="008876C1">
            <w:rPr>
              <w:rFonts w:eastAsia="Times New Roman"/>
              <w:color w:val="000000"/>
            </w:rPr>
            <w:t>2009;</w:t>
          </w:r>
          <w:r w:rsidRPr="008876C1">
            <w:rPr>
              <w:rFonts w:eastAsia="Times New Roman"/>
              <w:b/>
              <w:bCs/>
              <w:color w:val="000000"/>
            </w:rPr>
            <w:t>270</w:t>
          </w:r>
          <w:r w:rsidRPr="008876C1">
            <w:rPr>
              <w:rFonts w:eastAsia="Times New Roman"/>
              <w:color w:val="000000"/>
            </w:rPr>
            <w:t>:996</w:t>
          </w:r>
          <w:proofErr w:type="gramEnd"/>
          <w:r w:rsidRPr="008876C1">
            <w:rPr>
              <w:rFonts w:eastAsia="Times New Roman"/>
              <w:color w:val="000000"/>
            </w:rPr>
            <w:t>–1013.</w:t>
          </w:r>
        </w:p>
        <w:p w14:paraId="4B878CEC" w14:textId="77777777" w:rsidR="008876C1" w:rsidRPr="008876C1" w:rsidRDefault="008876C1">
          <w:pPr>
            <w:autoSpaceDE w:val="0"/>
            <w:autoSpaceDN w:val="0"/>
            <w:ind w:hanging="480"/>
            <w:divId w:val="2100514691"/>
            <w:rPr>
              <w:rFonts w:eastAsia="Times New Roman"/>
              <w:color w:val="000000"/>
            </w:rPr>
          </w:pPr>
          <w:r w:rsidRPr="008876C1">
            <w:rPr>
              <w:rFonts w:eastAsia="Times New Roman"/>
              <w:color w:val="000000"/>
            </w:rPr>
            <w:t xml:space="preserve">Han J, Liu J, Zhang Z </w:t>
          </w:r>
          <w:r w:rsidRPr="008876C1">
            <w:rPr>
              <w:rFonts w:eastAsia="Times New Roman"/>
              <w:i/>
              <w:iCs/>
              <w:color w:val="000000"/>
            </w:rPr>
            <w:t>et al.</w:t>
          </w:r>
          <w:r w:rsidRPr="008876C1">
            <w:rPr>
              <w:rFonts w:eastAsia="Times New Roman"/>
              <w:color w:val="000000"/>
            </w:rPr>
            <w:t xml:space="preserve"> Trunk ornament on the </w:t>
          </w:r>
          <w:proofErr w:type="spellStart"/>
          <w:r w:rsidRPr="008876C1">
            <w:rPr>
              <w:rFonts w:eastAsia="Times New Roman"/>
              <w:color w:val="000000"/>
            </w:rPr>
            <w:t>palaeoscolecid</w:t>
          </w:r>
          <w:proofErr w:type="spellEnd"/>
          <w:r w:rsidRPr="008876C1">
            <w:rPr>
              <w:rFonts w:eastAsia="Times New Roman"/>
              <w:color w:val="000000"/>
            </w:rPr>
            <w:t xml:space="preserve"> worms </w:t>
          </w:r>
          <w:proofErr w:type="spellStart"/>
          <w:r w:rsidRPr="008876C1">
            <w:rPr>
              <w:rFonts w:eastAsia="Times New Roman"/>
              <w:color w:val="000000"/>
            </w:rPr>
            <w:t>Cricocosmia</w:t>
          </w:r>
          <w:proofErr w:type="spellEnd"/>
          <w:r w:rsidRPr="008876C1">
            <w:rPr>
              <w:rFonts w:eastAsia="Times New Roman"/>
              <w:color w:val="000000"/>
            </w:rPr>
            <w:t xml:space="preserve"> and </w:t>
          </w:r>
          <w:proofErr w:type="spellStart"/>
          <w:r w:rsidRPr="008876C1">
            <w:rPr>
              <w:rFonts w:eastAsia="Times New Roman"/>
              <w:color w:val="000000"/>
            </w:rPr>
            <w:t>Tabelliscolex</w:t>
          </w:r>
          <w:proofErr w:type="spellEnd"/>
          <w:r w:rsidRPr="008876C1">
            <w:rPr>
              <w:rFonts w:eastAsia="Times New Roman"/>
              <w:color w:val="000000"/>
            </w:rPr>
            <w:t xml:space="preserve"> from the Early Cambrian Chengjiang deposits of China. </w:t>
          </w:r>
          <w:r w:rsidRPr="008876C1">
            <w:rPr>
              <w:rFonts w:eastAsia="Times New Roman"/>
              <w:i/>
              <w:iCs/>
              <w:color w:val="000000"/>
            </w:rPr>
            <w:t xml:space="preserve">Acta </w:t>
          </w:r>
          <w:proofErr w:type="spellStart"/>
          <w:r w:rsidRPr="008876C1">
            <w:rPr>
              <w:rFonts w:eastAsia="Times New Roman"/>
              <w:i/>
              <w:iCs/>
              <w:color w:val="000000"/>
            </w:rPr>
            <w:t>Palaeontol</w:t>
          </w:r>
          <w:proofErr w:type="spellEnd"/>
          <w:r w:rsidRPr="008876C1">
            <w:rPr>
              <w:rFonts w:eastAsia="Times New Roman"/>
              <w:i/>
              <w:iCs/>
              <w:color w:val="000000"/>
            </w:rPr>
            <w:t xml:space="preserve"> Pol</w:t>
          </w:r>
          <w:r w:rsidRPr="008876C1">
            <w:rPr>
              <w:rFonts w:eastAsia="Times New Roman"/>
              <w:color w:val="000000"/>
            </w:rPr>
            <w:t xml:space="preserve"> </w:t>
          </w:r>
          <w:proofErr w:type="gramStart"/>
          <w:r w:rsidRPr="008876C1">
            <w:rPr>
              <w:rFonts w:eastAsia="Times New Roman"/>
              <w:color w:val="000000"/>
            </w:rPr>
            <w:t>2007;</w:t>
          </w:r>
          <w:r w:rsidRPr="008876C1">
            <w:rPr>
              <w:rFonts w:eastAsia="Times New Roman"/>
              <w:b/>
              <w:bCs/>
              <w:color w:val="000000"/>
            </w:rPr>
            <w:t>52</w:t>
          </w:r>
          <w:r w:rsidRPr="008876C1">
            <w:rPr>
              <w:rFonts w:eastAsia="Times New Roman"/>
              <w:color w:val="000000"/>
            </w:rPr>
            <w:t>:423</w:t>
          </w:r>
          <w:proofErr w:type="gramEnd"/>
          <w:r w:rsidRPr="008876C1">
            <w:rPr>
              <w:rFonts w:eastAsia="Times New Roman"/>
              <w:color w:val="000000"/>
            </w:rPr>
            <w:t>–31.</w:t>
          </w:r>
        </w:p>
        <w:p w14:paraId="2A360DF5" w14:textId="77777777" w:rsidR="008876C1" w:rsidRPr="008876C1" w:rsidRDefault="008876C1">
          <w:pPr>
            <w:autoSpaceDE w:val="0"/>
            <w:autoSpaceDN w:val="0"/>
            <w:ind w:hanging="480"/>
            <w:divId w:val="2004822035"/>
            <w:rPr>
              <w:rFonts w:eastAsia="Times New Roman"/>
              <w:color w:val="000000"/>
            </w:rPr>
          </w:pPr>
          <w:r w:rsidRPr="008876C1">
            <w:rPr>
              <w:rFonts w:eastAsia="Times New Roman"/>
              <w:color w:val="000000"/>
            </w:rPr>
            <w:t xml:space="preserve">Hansen JG, Kristensen RM, Jørgensen A </w:t>
          </w:r>
          <w:r w:rsidRPr="008876C1">
            <w:rPr>
              <w:rFonts w:eastAsia="Times New Roman"/>
              <w:i/>
              <w:iCs/>
              <w:color w:val="000000"/>
            </w:rPr>
            <w:t>et al.</w:t>
          </w:r>
          <w:r w:rsidRPr="008876C1">
            <w:rPr>
              <w:rFonts w:eastAsia="Times New Roman"/>
              <w:color w:val="000000"/>
            </w:rPr>
            <w:t xml:space="preserve"> </w:t>
          </w:r>
          <w:r w:rsidRPr="008876C1">
            <w:rPr>
              <w:rFonts w:eastAsia="Times New Roman"/>
              <w:i/>
              <w:iCs/>
              <w:color w:val="000000"/>
            </w:rPr>
            <w:t>The Armoured Marine Tardigrades (</w:t>
          </w:r>
          <w:proofErr w:type="spellStart"/>
          <w:r w:rsidRPr="008876C1">
            <w:rPr>
              <w:rFonts w:eastAsia="Times New Roman"/>
              <w:i/>
              <w:iCs/>
              <w:color w:val="000000"/>
            </w:rPr>
            <w:t>Arthrotardigrada</w:t>
          </w:r>
          <w:proofErr w:type="spellEnd"/>
          <w:r w:rsidRPr="008876C1">
            <w:rPr>
              <w:rFonts w:eastAsia="Times New Roman"/>
              <w:i/>
              <w:iCs/>
              <w:color w:val="000000"/>
            </w:rPr>
            <w:t>, Tardigrada)</w:t>
          </w:r>
          <w:r w:rsidRPr="008876C1">
            <w:rPr>
              <w:rFonts w:eastAsia="Times New Roman"/>
              <w:color w:val="000000"/>
            </w:rPr>
            <w:t>., 2012.</w:t>
          </w:r>
        </w:p>
        <w:p w14:paraId="76C229C5" w14:textId="77777777" w:rsidR="008876C1" w:rsidRPr="008876C1" w:rsidRDefault="008876C1">
          <w:pPr>
            <w:autoSpaceDE w:val="0"/>
            <w:autoSpaceDN w:val="0"/>
            <w:ind w:hanging="480"/>
            <w:divId w:val="1889297135"/>
            <w:rPr>
              <w:rFonts w:eastAsia="Times New Roman"/>
              <w:color w:val="000000"/>
            </w:rPr>
          </w:pPr>
          <w:proofErr w:type="spellStart"/>
          <w:r w:rsidRPr="008876C1">
            <w:rPr>
              <w:rFonts w:eastAsia="Times New Roman"/>
              <w:color w:val="000000"/>
            </w:rPr>
            <w:t>Harzsch</w:t>
          </w:r>
          <w:proofErr w:type="spellEnd"/>
          <w:r w:rsidRPr="008876C1">
            <w:rPr>
              <w:rFonts w:eastAsia="Times New Roman"/>
              <w:color w:val="000000"/>
            </w:rPr>
            <w:t xml:space="preserve"> S, </w:t>
          </w:r>
          <w:proofErr w:type="spellStart"/>
          <w:r w:rsidRPr="008876C1">
            <w:rPr>
              <w:rFonts w:eastAsia="Times New Roman"/>
              <w:color w:val="000000"/>
            </w:rPr>
            <w:t>Waloszek</w:t>
          </w:r>
          <w:proofErr w:type="spellEnd"/>
          <w:r w:rsidRPr="008876C1">
            <w:rPr>
              <w:rFonts w:eastAsia="Times New Roman"/>
              <w:color w:val="000000"/>
            </w:rPr>
            <w:t xml:space="preserve"> D. Serotonin-immunoreactive neurons in the ventral nerve cord of Crustacea: A character to study aspects of arthropod phylogeny. </w:t>
          </w:r>
          <w:r w:rsidRPr="008876C1">
            <w:rPr>
              <w:rFonts w:eastAsia="Times New Roman"/>
              <w:i/>
              <w:iCs/>
              <w:color w:val="000000"/>
            </w:rPr>
            <w:t>Arthropod Struct Dev</w:t>
          </w:r>
          <w:r w:rsidRPr="008876C1">
            <w:rPr>
              <w:rFonts w:eastAsia="Times New Roman"/>
              <w:color w:val="000000"/>
            </w:rPr>
            <w:t xml:space="preserve"> </w:t>
          </w:r>
          <w:proofErr w:type="gramStart"/>
          <w:r w:rsidRPr="008876C1">
            <w:rPr>
              <w:rFonts w:eastAsia="Times New Roman"/>
              <w:color w:val="000000"/>
            </w:rPr>
            <w:t>2000;</w:t>
          </w:r>
          <w:r w:rsidRPr="008876C1">
            <w:rPr>
              <w:rFonts w:eastAsia="Times New Roman"/>
              <w:b/>
              <w:bCs/>
              <w:color w:val="000000"/>
            </w:rPr>
            <w:t>29</w:t>
          </w:r>
          <w:r w:rsidRPr="008876C1">
            <w:rPr>
              <w:rFonts w:eastAsia="Times New Roman"/>
              <w:color w:val="000000"/>
            </w:rPr>
            <w:t>:307</w:t>
          </w:r>
          <w:proofErr w:type="gramEnd"/>
          <w:r w:rsidRPr="008876C1">
            <w:rPr>
              <w:rFonts w:eastAsia="Times New Roman"/>
              <w:color w:val="000000"/>
            </w:rPr>
            <w:t>–22.</w:t>
          </w:r>
        </w:p>
        <w:p w14:paraId="11C96C7F" w14:textId="77777777" w:rsidR="008876C1" w:rsidRPr="008876C1" w:rsidRDefault="008876C1">
          <w:pPr>
            <w:autoSpaceDE w:val="0"/>
            <w:autoSpaceDN w:val="0"/>
            <w:ind w:hanging="480"/>
            <w:divId w:val="789661968"/>
            <w:rPr>
              <w:rFonts w:eastAsia="Times New Roman"/>
              <w:color w:val="000000"/>
            </w:rPr>
          </w:pPr>
          <w:proofErr w:type="spellStart"/>
          <w:r w:rsidRPr="008876C1">
            <w:rPr>
              <w:rFonts w:eastAsia="Times New Roman"/>
              <w:color w:val="000000"/>
            </w:rPr>
            <w:t>Harzsch</w:t>
          </w:r>
          <w:proofErr w:type="spellEnd"/>
          <w:r w:rsidRPr="008876C1">
            <w:rPr>
              <w:rFonts w:eastAsia="Times New Roman"/>
              <w:color w:val="000000"/>
            </w:rPr>
            <w:t xml:space="preserve"> S, Wildt M, Battelle B </w:t>
          </w:r>
          <w:r w:rsidRPr="008876C1">
            <w:rPr>
              <w:rFonts w:eastAsia="Times New Roman"/>
              <w:i/>
              <w:iCs/>
              <w:color w:val="000000"/>
            </w:rPr>
            <w:t>et al.</w:t>
          </w:r>
          <w:r w:rsidRPr="008876C1">
            <w:rPr>
              <w:rFonts w:eastAsia="Times New Roman"/>
              <w:color w:val="000000"/>
            </w:rPr>
            <w:t xml:space="preserve"> Immunohistochemical localization of neurotransmitters in the nervous system of larval </w:t>
          </w:r>
          <w:r w:rsidRPr="008876C1">
            <w:rPr>
              <w:rFonts w:eastAsia="Times New Roman"/>
              <w:i/>
              <w:iCs/>
              <w:color w:val="000000"/>
            </w:rPr>
            <w:t>Limulus polyphemus</w:t>
          </w:r>
          <w:r w:rsidRPr="008876C1">
            <w:rPr>
              <w:rFonts w:eastAsia="Times New Roman"/>
              <w:color w:val="000000"/>
            </w:rPr>
            <w:t xml:space="preserve"> (Chelicerata, Xiphosura): evidence for a conserved </w:t>
          </w:r>
          <w:proofErr w:type="spellStart"/>
          <w:r w:rsidRPr="008876C1">
            <w:rPr>
              <w:rFonts w:eastAsia="Times New Roman"/>
              <w:color w:val="000000"/>
            </w:rPr>
            <w:t>protocerebral</w:t>
          </w:r>
          <w:proofErr w:type="spellEnd"/>
          <w:r w:rsidRPr="008876C1">
            <w:rPr>
              <w:rFonts w:eastAsia="Times New Roman"/>
              <w:color w:val="000000"/>
            </w:rPr>
            <w:t xml:space="preserve"> architecture in </w:t>
          </w:r>
          <w:proofErr w:type="spellStart"/>
          <w:r w:rsidRPr="008876C1">
            <w:rPr>
              <w:rFonts w:eastAsia="Times New Roman"/>
              <w:color w:val="000000"/>
            </w:rPr>
            <w:t>Euarthropoda</w:t>
          </w:r>
          <w:proofErr w:type="spellEnd"/>
          <w:r w:rsidRPr="008876C1">
            <w:rPr>
              <w:rFonts w:eastAsia="Times New Roman"/>
              <w:color w:val="000000"/>
            </w:rPr>
            <w:t xml:space="preserve">. </w:t>
          </w:r>
          <w:r w:rsidRPr="008876C1">
            <w:rPr>
              <w:rFonts w:eastAsia="Times New Roman"/>
              <w:i/>
              <w:iCs/>
              <w:color w:val="000000"/>
            </w:rPr>
            <w:t>Arthropod Struct Dev</w:t>
          </w:r>
          <w:r w:rsidRPr="008876C1">
            <w:rPr>
              <w:rFonts w:eastAsia="Times New Roman"/>
              <w:color w:val="000000"/>
            </w:rPr>
            <w:t xml:space="preserve"> </w:t>
          </w:r>
          <w:proofErr w:type="gramStart"/>
          <w:r w:rsidRPr="008876C1">
            <w:rPr>
              <w:rFonts w:eastAsia="Times New Roman"/>
              <w:color w:val="000000"/>
            </w:rPr>
            <w:t>2005;</w:t>
          </w:r>
          <w:r w:rsidRPr="008876C1">
            <w:rPr>
              <w:rFonts w:eastAsia="Times New Roman"/>
              <w:b/>
              <w:bCs/>
              <w:color w:val="000000"/>
            </w:rPr>
            <w:t>34</w:t>
          </w:r>
          <w:r w:rsidRPr="008876C1">
            <w:rPr>
              <w:rFonts w:eastAsia="Times New Roman"/>
              <w:color w:val="000000"/>
            </w:rPr>
            <w:t>:327</w:t>
          </w:r>
          <w:proofErr w:type="gramEnd"/>
          <w:r w:rsidRPr="008876C1">
            <w:rPr>
              <w:rFonts w:eastAsia="Times New Roman"/>
              <w:color w:val="000000"/>
            </w:rPr>
            <w:t>–42.</w:t>
          </w:r>
        </w:p>
        <w:p w14:paraId="7753F669" w14:textId="77777777" w:rsidR="008876C1" w:rsidRPr="008876C1" w:rsidRDefault="008876C1">
          <w:pPr>
            <w:autoSpaceDE w:val="0"/>
            <w:autoSpaceDN w:val="0"/>
            <w:ind w:hanging="480"/>
            <w:divId w:val="1367607583"/>
            <w:rPr>
              <w:rFonts w:eastAsia="Times New Roman"/>
              <w:color w:val="000000"/>
            </w:rPr>
          </w:pPr>
          <w:r w:rsidRPr="008876C1">
            <w:rPr>
              <w:rFonts w:eastAsia="Times New Roman"/>
              <w:color w:val="000000"/>
            </w:rPr>
            <w:t>Haug JT, Briggs DE, Haug C. Morphology and function in the Cambrian Burgess Shale megacheiran arthropod [</w:t>
          </w:r>
          <w:proofErr w:type="spellStart"/>
          <w:r w:rsidRPr="008876C1">
            <w:rPr>
              <w:rFonts w:eastAsia="Times New Roman"/>
              <w:color w:val="000000"/>
            </w:rPr>
            <w:t>i</w:t>
          </w:r>
          <w:proofErr w:type="spellEnd"/>
          <w:r w:rsidRPr="008876C1">
            <w:rPr>
              <w:rFonts w:eastAsia="Times New Roman"/>
              <w:color w:val="000000"/>
            </w:rPr>
            <w:t>]</w:t>
          </w:r>
          <w:proofErr w:type="spellStart"/>
          <w:r w:rsidRPr="008876C1">
            <w:rPr>
              <w:rFonts w:eastAsia="Times New Roman"/>
              <w:color w:val="000000"/>
            </w:rPr>
            <w:t>Leanchoilia</w:t>
          </w:r>
          <w:proofErr w:type="spellEnd"/>
          <w:r w:rsidRPr="008876C1">
            <w:rPr>
              <w:rFonts w:eastAsia="Times New Roman"/>
              <w:color w:val="000000"/>
            </w:rPr>
            <w:t xml:space="preserve"> </w:t>
          </w:r>
          <w:proofErr w:type="spellStart"/>
          <w:r w:rsidRPr="008876C1">
            <w:rPr>
              <w:rFonts w:eastAsia="Times New Roman"/>
              <w:color w:val="000000"/>
            </w:rPr>
            <w:t>superlata</w:t>
          </w:r>
          <w:proofErr w:type="spellEnd"/>
          <w:r w:rsidRPr="008876C1">
            <w:rPr>
              <w:rFonts w:eastAsia="Times New Roman"/>
              <w:color w:val="000000"/>
            </w:rPr>
            <w:t>[/</w:t>
          </w:r>
          <w:proofErr w:type="spellStart"/>
          <w:r w:rsidRPr="008876C1">
            <w:rPr>
              <w:rFonts w:eastAsia="Times New Roman"/>
              <w:color w:val="000000"/>
            </w:rPr>
            <w:t>i</w:t>
          </w:r>
          <w:proofErr w:type="spellEnd"/>
          <w:r w:rsidRPr="008876C1">
            <w:rPr>
              <w:rFonts w:eastAsia="Times New Roman"/>
              <w:color w:val="000000"/>
            </w:rPr>
            <w:t xml:space="preserve">] and the application of a descriptive matrix. </w:t>
          </w:r>
          <w:r w:rsidRPr="008876C1">
            <w:rPr>
              <w:rFonts w:eastAsia="Times New Roman"/>
              <w:i/>
              <w:iCs/>
              <w:color w:val="000000"/>
            </w:rPr>
            <w:t xml:space="preserve">BMC Evol </w:t>
          </w:r>
          <w:proofErr w:type="spellStart"/>
          <w:r w:rsidRPr="008876C1">
            <w:rPr>
              <w:rFonts w:eastAsia="Times New Roman"/>
              <w:i/>
              <w:iCs/>
              <w:color w:val="000000"/>
            </w:rPr>
            <w:t>Biol</w:t>
          </w:r>
          <w:proofErr w:type="spellEnd"/>
          <w:r w:rsidRPr="008876C1">
            <w:rPr>
              <w:rFonts w:eastAsia="Times New Roman"/>
              <w:color w:val="000000"/>
            </w:rPr>
            <w:t xml:space="preserve"> </w:t>
          </w:r>
          <w:proofErr w:type="gramStart"/>
          <w:r w:rsidRPr="008876C1">
            <w:rPr>
              <w:rFonts w:eastAsia="Times New Roman"/>
              <w:color w:val="000000"/>
            </w:rPr>
            <w:t>2012;</w:t>
          </w:r>
          <w:r w:rsidRPr="008876C1">
            <w:rPr>
              <w:rFonts w:eastAsia="Times New Roman"/>
              <w:b/>
              <w:bCs/>
              <w:color w:val="000000"/>
            </w:rPr>
            <w:t>12</w:t>
          </w:r>
          <w:r w:rsidRPr="008876C1">
            <w:rPr>
              <w:rFonts w:eastAsia="Times New Roman"/>
              <w:color w:val="000000"/>
            </w:rPr>
            <w:t>:162</w:t>
          </w:r>
          <w:proofErr w:type="gramEnd"/>
          <w:r w:rsidRPr="008876C1">
            <w:rPr>
              <w:rFonts w:eastAsia="Times New Roman"/>
              <w:color w:val="000000"/>
            </w:rPr>
            <w:t>.</w:t>
          </w:r>
        </w:p>
        <w:p w14:paraId="6B2115C6" w14:textId="77777777" w:rsidR="008876C1" w:rsidRPr="008876C1" w:rsidRDefault="008876C1">
          <w:pPr>
            <w:autoSpaceDE w:val="0"/>
            <w:autoSpaceDN w:val="0"/>
            <w:ind w:hanging="480"/>
            <w:divId w:val="675501703"/>
            <w:rPr>
              <w:rFonts w:eastAsia="Times New Roman"/>
              <w:color w:val="000000"/>
            </w:rPr>
          </w:pPr>
          <w:r w:rsidRPr="008876C1">
            <w:rPr>
              <w:rFonts w:eastAsia="Times New Roman"/>
              <w:color w:val="000000"/>
            </w:rPr>
            <w:t xml:space="preserve">Haug JT, </w:t>
          </w:r>
          <w:proofErr w:type="spellStart"/>
          <w:r w:rsidRPr="008876C1">
            <w:rPr>
              <w:rFonts w:eastAsia="Times New Roman"/>
              <w:color w:val="000000"/>
            </w:rPr>
            <w:t>Waloszek</w:t>
          </w:r>
          <w:proofErr w:type="spellEnd"/>
          <w:r w:rsidRPr="008876C1">
            <w:rPr>
              <w:rFonts w:eastAsia="Times New Roman"/>
              <w:color w:val="000000"/>
            </w:rPr>
            <w:t xml:space="preserve"> D, Maas A </w:t>
          </w:r>
          <w:r w:rsidRPr="008876C1">
            <w:rPr>
              <w:rFonts w:eastAsia="Times New Roman"/>
              <w:i/>
              <w:iCs/>
              <w:color w:val="000000"/>
            </w:rPr>
            <w:t>et al.</w:t>
          </w:r>
          <w:r w:rsidRPr="008876C1">
            <w:rPr>
              <w:rFonts w:eastAsia="Times New Roman"/>
              <w:color w:val="000000"/>
            </w:rPr>
            <w:t xml:space="preserve"> Functional morphology, ontogeny and evolution of mantis shrimp-like predators in the Cambrian. </w:t>
          </w:r>
          <w:r w:rsidRPr="008876C1">
            <w:rPr>
              <w:rFonts w:eastAsia="Times New Roman"/>
              <w:i/>
              <w:iCs/>
              <w:color w:val="000000"/>
            </w:rPr>
            <w:t>Palaeontology</w:t>
          </w:r>
          <w:r w:rsidRPr="008876C1">
            <w:rPr>
              <w:rFonts w:eastAsia="Times New Roman"/>
              <w:color w:val="000000"/>
            </w:rPr>
            <w:t xml:space="preserve"> </w:t>
          </w:r>
          <w:proofErr w:type="gramStart"/>
          <w:r w:rsidRPr="008876C1">
            <w:rPr>
              <w:rFonts w:eastAsia="Times New Roman"/>
              <w:color w:val="000000"/>
            </w:rPr>
            <w:t>2012;</w:t>
          </w:r>
          <w:r w:rsidRPr="008876C1">
            <w:rPr>
              <w:rFonts w:eastAsia="Times New Roman"/>
              <w:b/>
              <w:bCs/>
              <w:color w:val="000000"/>
            </w:rPr>
            <w:t>55</w:t>
          </w:r>
          <w:r w:rsidRPr="008876C1">
            <w:rPr>
              <w:rFonts w:eastAsia="Times New Roman"/>
              <w:color w:val="000000"/>
            </w:rPr>
            <w:t>:369</w:t>
          </w:r>
          <w:proofErr w:type="gramEnd"/>
          <w:r w:rsidRPr="008876C1">
            <w:rPr>
              <w:rFonts w:eastAsia="Times New Roman"/>
              <w:color w:val="000000"/>
            </w:rPr>
            <w:t>–99.</w:t>
          </w:r>
        </w:p>
        <w:p w14:paraId="6F4D420A" w14:textId="77777777" w:rsidR="008876C1" w:rsidRPr="008876C1" w:rsidRDefault="008876C1">
          <w:pPr>
            <w:autoSpaceDE w:val="0"/>
            <w:autoSpaceDN w:val="0"/>
            <w:ind w:hanging="480"/>
            <w:divId w:val="1936282036"/>
            <w:rPr>
              <w:rFonts w:eastAsia="Times New Roman"/>
              <w:color w:val="000000"/>
            </w:rPr>
          </w:pPr>
          <w:r w:rsidRPr="008876C1">
            <w:rPr>
              <w:rFonts w:eastAsia="Times New Roman"/>
              <w:color w:val="000000"/>
            </w:rPr>
            <w:t xml:space="preserve">Hou X-G, Bergström J. Cambrian </w:t>
          </w:r>
          <w:proofErr w:type="spellStart"/>
          <w:r w:rsidRPr="008876C1">
            <w:rPr>
              <w:rFonts w:eastAsia="Times New Roman"/>
              <w:color w:val="000000"/>
            </w:rPr>
            <w:t>lobopodians</w:t>
          </w:r>
          <w:proofErr w:type="spellEnd"/>
          <w:r w:rsidRPr="008876C1">
            <w:rPr>
              <w:rFonts w:eastAsia="Times New Roman"/>
              <w:color w:val="000000"/>
            </w:rPr>
            <w:t xml:space="preserve">–ancestors of extant onychophorans? </w:t>
          </w:r>
          <w:proofErr w:type="spellStart"/>
          <w:r w:rsidRPr="008876C1">
            <w:rPr>
              <w:rFonts w:eastAsia="Times New Roman"/>
              <w:i/>
              <w:iCs/>
              <w:color w:val="000000"/>
            </w:rPr>
            <w:t>Zool</w:t>
          </w:r>
          <w:proofErr w:type="spellEnd"/>
          <w:r w:rsidRPr="008876C1">
            <w:rPr>
              <w:rFonts w:eastAsia="Times New Roman"/>
              <w:i/>
              <w:iCs/>
              <w:color w:val="000000"/>
            </w:rPr>
            <w:t xml:space="preserve"> J Linn Soc</w:t>
          </w:r>
          <w:r w:rsidRPr="008876C1">
            <w:rPr>
              <w:rFonts w:eastAsia="Times New Roman"/>
              <w:color w:val="000000"/>
            </w:rPr>
            <w:t xml:space="preserve"> </w:t>
          </w:r>
          <w:proofErr w:type="gramStart"/>
          <w:r w:rsidRPr="008876C1">
            <w:rPr>
              <w:rFonts w:eastAsia="Times New Roman"/>
              <w:color w:val="000000"/>
            </w:rPr>
            <w:t>1995;</w:t>
          </w:r>
          <w:r w:rsidRPr="008876C1">
            <w:rPr>
              <w:rFonts w:eastAsia="Times New Roman"/>
              <w:b/>
              <w:bCs/>
              <w:color w:val="000000"/>
            </w:rPr>
            <w:t>114</w:t>
          </w:r>
          <w:r w:rsidRPr="008876C1">
            <w:rPr>
              <w:rFonts w:eastAsia="Times New Roman"/>
              <w:color w:val="000000"/>
            </w:rPr>
            <w:t>:3</w:t>
          </w:r>
          <w:proofErr w:type="gramEnd"/>
          <w:r w:rsidRPr="008876C1">
            <w:rPr>
              <w:rFonts w:eastAsia="Times New Roman"/>
              <w:color w:val="000000"/>
            </w:rPr>
            <w:t>–19.</w:t>
          </w:r>
        </w:p>
        <w:p w14:paraId="01EB763E" w14:textId="77777777" w:rsidR="008876C1" w:rsidRPr="008876C1" w:rsidRDefault="008876C1">
          <w:pPr>
            <w:autoSpaceDE w:val="0"/>
            <w:autoSpaceDN w:val="0"/>
            <w:ind w:hanging="480"/>
            <w:divId w:val="1164972546"/>
            <w:rPr>
              <w:rFonts w:eastAsia="Times New Roman"/>
              <w:color w:val="000000"/>
            </w:rPr>
          </w:pPr>
          <w:r w:rsidRPr="008876C1">
            <w:rPr>
              <w:rFonts w:eastAsia="Times New Roman"/>
              <w:color w:val="000000"/>
            </w:rPr>
            <w:t xml:space="preserve">Hou XG, Ma XY, Zhao J </w:t>
          </w:r>
          <w:r w:rsidRPr="008876C1">
            <w:rPr>
              <w:rFonts w:eastAsia="Times New Roman"/>
              <w:i/>
              <w:iCs/>
              <w:color w:val="000000"/>
            </w:rPr>
            <w:t>et al.</w:t>
          </w:r>
          <w:r w:rsidRPr="008876C1">
            <w:rPr>
              <w:rFonts w:eastAsia="Times New Roman"/>
              <w:color w:val="000000"/>
            </w:rPr>
            <w:t xml:space="preserve"> The lobopodian </w:t>
          </w:r>
          <w:proofErr w:type="spellStart"/>
          <w:r w:rsidRPr="008876C1">
            <w:rPr>
              <w:rFonts w:eastAsia="Times New Roman"/>
              <w:color w:val="000000"/>
            </w:rPr>
            <w:t>Paucipodia</w:t>
          </w:r>
          <w:proofErr w:type="spellEnd"/>
          <w:r w:rsidRPr="008876C1">
            <w:rPr>
              <w:rFonts w:eastAsia="Times New Roman"/>
              <w:color w:val="000000"/>
            </w:rPr>
            <w:t xml:space="preserve"> inermis from the Lower Cambrian Chengjiang fauna, Yunnan, China. </w:t>
          </w:r>
          <w:proofErr w:type="spellStart"/>
          <w:r w:rsidRPr="008876C1">
            <w:rPr>
              <w:rFonts w:eastAsia="Times New Roman"/>
              <w:i/>
              <w:iCs/>
              <w:color w:val="000000"/>
            </w:rPr>
            <w:t>Lethaia</w:t>
          </w:r>
          <w:proofErr w:type="spellEnd"/>
          <w:r w:rsidRPr="008876C1">
            <w:rPr>
              <w:rFonts w:eastAsia="Times New Roman"/>
              <w:color w:val="000000"/>
            </w:rPr>
            <w:t xml:space="preserve"> </w:t>
          </w:r>
          <w:proofErr w:type="gramStart"/>
          <w:r w:rsidRPr="008876C1">
            <w:rPr>
              <w:rFonts w:eastAsia="Times New Roman"/>
              <w:color w:val="000000"/>
            </w:rPr>
            <w:t>2004;</w:t>
          </w:r>
          <w:r w:rsidRPr="008876C1">
            <w:rPr>
              <w:rFonts w:eastAsia="Times New Roman"/>
              <w:b/>
              <w:bCs/>
              <w:color w:val="000000"/>
            </w:rPr>
            <w:t>37</w:t>
          </w:r>
          <w:r w:rsidRPr="008876C1">
            <w:rPr>
              <w:rFonts w:eastAsia="Times New Roman"/>
              <w:color w:val="000000"/>
            </w:rPr>
            <w:t>:235</w:t>
          </w:r>
          <w:proofErr w:type="gramEnd"/>
          <w:r w:rsidRPr="008876C1">
            <w:rPr>
              <w:rFonts w:eastAsia="Times New Roman"/>
              <w:color w:val="000000"/>
            </w:rPr>
            <w:t>–44.</w:t>
          </w:r>
        </w:p>
        <w:p w14:paraId="4123DEB2" w14:textId="77777777" w:rsidR="008876C1" w:rsidRPr="008876C1" w:rsidRDefault="008876C1">
          <w:pPr>
            <w:autoSpaceDE w:val="0"/>
            <w:autoSpaceDN w:val="0"/>
            <w:ind w:hanging="480"/>
            <w:divId w:val="503013033"/>
            <w:rPr>
              <w:rFonts w:eastAsia="Times New Roman"/>
              <w:color w:val="000000"/>
            </w:rPr>
          </w:pPr>
          <w:r w:rsidRPr="008876C1">
            <w:rPr>
              <w:rFonts w:eastAsia="Times New Roman"/>
              <w:color w:val="000000"/>
            </w:rPr>
            <w:t xml:space="preserve">Jørgensen A, Møbjerg N, Kristensen RM. Phylogeny and evolution of the </w:t>
          </w:r>
          <w:proofErr w:type="spellStart"/>
          <w:r w:rsidRPr="008876C1">
            <w:rPr>
              <w:rFonts w:eastAsia="Times New Roman"/>
              <w:color w:val="000000"/>
            </w:rPr>
            <w:t>Echiniscidae</w:t>
          </w:r>
          <w:proofErr w:type="spellEnd"/>
          <w:r w:rsidRPr="008876C1">
            <w:rPr>
              <w:rFonts w:eastAsia="Times New Roman"/>
              <w:color w:val="000000"/>
            </w:rPr>
            <w:t xml:space="preserve"> (</w:t>
          </w:r>
          <w:proofErr w:type="spellStart"/>
          <w:r w:rsidRPr="008876C1">
            <w:rPr>
              <w:rFonts w:eastAsia="Times New Roman"/>
              <w:color w:val="000000"/>
            </w:rPr>
            <w:t>Echiniscoidea</w:t>
          </w:r>
          <w:proofErr w:type="spellEnd"/>
          <w:r w:rsidRPr="008876C1">
            <w:rPr>
              <w:rFonts w:eastAsia="Times New Roman"/>
              <w:color w:val="000000"/>
            </w:rPr>
            <w:t xml:space="preserve">, Tardigrada) - an investigation of the congruence between molecules and morphology. </w:t>
          </w:r>
          <w:r w:rsidRPr="008876C1">
            <w:rPr>
              <w:rFonts w:eastAsia="Times New Roman"/>
              <w:i/>
              <w:iCs/>
              <w:color w:val="000000"/>
            </w:rPr>
            <w:t>Journal of Zoological Systematics and Evolutionary Research</w:t>
          </w:r>
          <w:r w:rsidRPr="008876C1">
            <w:rPr>
              <w:rFonts w:eastAsia="Times New Roman"/>
              <w:color w:val="000000"/>
            </w:rPr>
            <w:t xml:space="preserve"> </w:t>
          </w:r>
          <w:proofErr w:type="gramStart"/>
          <w:r w:rsidRPr="008876C1">
            <w:rPr>
              <w:rFonts w:eastAsia="Times New Roman"/>
              <w:color w:val="000000"/>
            </w:rPr>
            <w:t>2011;</w:t>
          </w:r>
          <w:r w:rsidRPr="008876C1">
            <w:rPr>
              <w:rFonts w:eastAsia="Times New Roman"/>
              <w:b/>
              <w:bCs/>
              <w:color w:val="000000"/>
            </w:rPr>
            <w:t>49</w:t>
          </w:r>
          <w:r w:rsidRPr="008876C1">
            <w:rPr>
              <w:rFonts w:eastAsia="Times New Roman"/>
              <w:color w:val="000000"/>
            </w:rPr>
            <w:t>:6</w:t>
          </w:r>
          <w:proofErr w:type="gramEnd"/>
          <w:r w:rsidRPr="008876C1">
            <w:rPr>
              <w:rFonts w:eastAsia="Times New Roman"/>
              <w:color w:val="000000"/>
            </w:rPr>
            <w:t>–16.</w:t>
          </w:r>
        </w:p>
        <w:p w14:paraId="18233905" w14:textId="77777777" w:rsidR="008876C1" w:rsidRPr="008876C1" w:rsidRDefault="008876C1">
          <w:pPr>
            <w:autoSpaceDE w:val="0"/>
            <w:autoSpaceDN w:val="0"/>
            <w:ind w:hanging="480"/>
            <w:divId w:val="1562598830"/>
            <w:rPr>
              <w:rFonts w:eastAsia="Times New Roman"/>
              <w:color w:val="000000"/>
            </w:rPr>
          </w:pPr>
          <w:r w:rsidRPr="008876C1">
            <w:rPr>
              <w:rFonts w:eastAsia="Times New Roman"/>
              <w:color w:val="000000"/>
            </w:rPr>
            <w:lastRenderedPageBreak/>
            <w:t xml:space="preserve">Kayastha P, Roszkowska M, </w:t>
          </w:r>
          <w:proofErr w:type="spellStart"/>
          <w:r w:rsidRPr="008876C1">
            <w:rPr>
              <w:rFonts w:eastAsia="Times New Roman"/>
              <w:color w:val="000000"/>
            </w:rPr>
            <w:t>Mioduchowska</w:t>
          </w:r>
          <w:proofErr w:type="spellEnd"/>
          <w:r w:rsidRPr="008876C1">
            <w:rPr>
              <w:rFonts w:eastAsia="Times New Roman"/>
              <w:color w:val="000000"/>
            </w:rPr>
            <w:t xml:space="preserve"> M </w:t>
          </w:r>
          <w:r w:rsidRPr="008876C1">
            <w:rPr>
              <w:rFonts w:eastAsia="Times New Roman"/>
              <w:i/>
              <w:iCs/>
              <w:color w:val="000000"/>
            </w:rPr>
            <w:t>et al.</w:t>
          </w:r>
          <w:r w:rsidRPr="008876C1">
            <w:rPr>
              <w:rFonts w:eastAsia="Times New Roman"/>
              <w:color w:val="000000"/>
            </w:rPr>
            <w:t xml:space="preserve"> Integrative descriptions of two new tardigrade species along with the new record of </w:t>
          </w:r>
          <w:proofErr w:type="spellStart"/>
          <w:r w:rsidRPr="008876C1">
            <w:rPr>
              <w:rFonts w:eastAsia="Times New Roman"/>
              <w:color w:val="000000"/>
            </w:rPr>
            <w:t>Mesobiotus</w:t>
          </w:r>
          <w:proofErr w:type="spellEnd"/>
          <w:r w:rsidRPr="008876C1">
            <w:rPr>
              <w:rFonts w:eastAsia="Times New Roman"/>
              <w:color w:val="000000"/>
            </w:rPr>
            <w:t xml:space="preserve"> </w:t>
          </w:r>
          <w:proofErr w:type="spellStart"/>
          <w:r w:rsidRPr="008876C1">
            <w:rPr>
              <w:rFonts w:eastAsia="Times New Roman"/>
              <w:color w:val="000000"/>
            </w:rPr>
            <w:t>skorackii</w:t>
          </w:r>
          <w:proofErr w:type="spellEnd"/>
          <w:r w:rsidRPr="008876C1">
            <w:rPr>
              <w:rFonts w:eastAsia="Times New Roman"/>
              <w:color w:val="000000"/>
            </w:rPr>
            <w:t xml:space="preserve"> Kaczmarek et al., 2018 from Canada. </w:t>
          </w:r>
          <w:r w:rsidRPr="008876C1">
            <w:rPr>
              <w:rFonts w:eastAsia="Times New Roman"/>
              <w:i/>
              <w:iCs/>
              <w:color w:val="000000"/>
            </w:rPr>
            <w:t>Diversity (Basel)</w:t>
          </w:r>
          <w:r w:rsidRPr="008876C1">
            <w:rPr>
              <w:rFonts w:eastAsia="Times New Roman"/>
              <w:color w:val="000000"/>
            </w:rPr>
            <w:t xml:space="preserve"> 2021;</w:t>
          </w:r>
          <w:r w:rsidRPr="008876C1">
            <w:rPr>
              <w:rFonts w:eastAsia="Times New Roman"/>
              <w:b/>
              <w:bCs/>
              <w:color w:val="000000"/>
            </w:rPr>
            <w:t>13</w:t>
          </w:r>
          <w:r w:rsidRPr="008876C1">
            <w:rPr>
              <w:rFonts w:eastAsia="Times New Roman"/>
              <w:color w:val="000000"/>
            </w:rPr>
            <w:t>, DOI: 10.3390/d13080394.</w:t>
          </w:r>
        </w:p>
        <w:p w14:paraId="1A4F43F1" w14:textId="77777777" w:rsidR="008876C1" w:rsidRPr="008876C1" w:rsidRDefault="008876C1">
          <w:pPr>
            <w:autoSpaceDE w:val="0"/>
            <w:autoSpaceDN w:val="0"/>
            <w:ind w:hanging="480"/>
            <w:divId w:val="30768657"/>
            <w:rPr>
              <w:rFonts w:eastAsia="Times New Roman"/>
              <w:color w:val="000000"/>
            </w:rPr>
          </w:pPr>
          <w:r w:rsidRPr="008876C1">
            <w:rPr>
              <w:rFonts w:eastAsia="Times New Roman"/>
              <w:color w:val="000000"/>
            </w:rPr>
            <w:t xml:space="preserve">Kihm J-H, Smith FW, Kim S </w:t>
          </w:r>
          <w:r w:rsidRPr="008876C1">
            <w:rPr>
              <w:rFonts w:eastAsia="Times New Roman"/>
              <w:i/>
              <w:iCs/>
              <w:color w:val="000000"/>
            </w:rPr>
            <w:t>et al.</w:t>
          </w:r>
          <w:r w:rsidRPr="008876C1">
            <w:rPr>
              <w:rFonts w:eastAsia="Times New Roman"/>
              <w:color w:val="000000"/>
            </w:rPr>
            <w:t xml:space="preserve"> Cambrian </w:t>
          </w:r>
          <w:proofErr w:type="spellStart"/>
          <w:r w:rsidRPr="008876C1">
            <w:rPr>
              <w:rFonts w:eastAsia="Times New Roman"/>
              <w:color w:val="000000"/>
            </w:rPr>
            <w:t>lobopodians</w:t>
          </w:r>
          <w:proofErr w:type="spellEnd"/>
          <w:r w:rsidRPr="008876C1">
            <w:rPr>
              <w:rFonts w:eastAsia="Times New Roman"/>
              <w:color w:val="000000"/>
            </w:rPr>
            <w:t xml:space="preserve"> shed light on the origin of the tardigrade body plan. </w:t>
          </w:r>
          <w:r w:rsidRPr="008876C1">
            <w:rPr>
              <w:rFonts w:eastAsia="Times New Roman"/>
              <w:i/>
              <w:iCs/>
              <w:color w:val="000000"/>
            </w:rPr>
            <w:t>Proceedings of the National Academy of Sciences</w:t>
          </w:r>
          <w:r w:rsidRPr="008876C1">
            <w:rPr>
              <w:rFonts w:eastAsia="Times New Roman"/>
              <w:color w:val="000000"/>
            </w:rPr>
            <w:t xml:space="preserve"> 2023</w:t>
          </w:r>
          <w:proofErr w:type="gramStart"/>
          <w:r w:rsidRPr="008876C1">
            <w:rPr>
              <w:rFonts w:eastAsia="Times New Roman"/>
              <w:color w:val="000000"/>
            </w:rPr>
            <w:t>a;</w:t>
          </w:r>
          <w:r w:rsidRPr="008876C1">
            <w:rPr>
              <w:rFonts w:eastAsia="Times New Roman"/>
              <w:b/>
              <w:bCs/>
              <w:color w:val="000000"/>
            </w:rPr>
            <w:t>120</w:t>
          </w:r>
          <w:r w:rsidRPr="008876C1">
            <w:rPr>
              <w:rFonts w:eastAsia="Times New Roman"/>
              <w:color w:val="000000"/>
            </w:rPr>
            <w:t>:2017</w:t>
          </w:r>
          <w:proofErr w:type="gramEnd"/>
          <w:r w:rsidRPr="008876C1">
            <w:rPr>
              <w:rFonts w:eastAsia="Times New Roman"/>
              <w:color w:val="000000"/>
            </w:rPr>
            <w:t>.</w:t>
          </w:r>
        </w:p>
        <w:p w14:paraId="6DEE4732" w14:textId="77777777" w:rsidR="008876C1" w:rsidRPr="008876C1" w:rsidRDefault="008876C1">
          <w:pPr>
            <w:autoSpaceDE w:val="0"/>
            <w:autoSpaceDN w:val="0"/>
            <w:ind w:hanging="480"/>
            <w:divId w:val="799879949"/>
            <w:rPr>
              <w:rFonts w:eastAsia="Times New Roman"/>
              <w:color w:val="000000"/>
            </w:rPr>
          </w:pPr>
          <w:r w:rsidRPr="008876C1">
            <w:rPr>
              <w:rFonts w:eastAsia="Times New Roman"/>
              <w:color w:val="000000"/>
            </w:rPr>
            <w:t xml:space="preserve">Kihm JH, Zawierucha K, Rho HS </w:t>
          </w:r>
          <w:r w:rsidRPr="008876C1">
            <w:rPr>
              <w:rFonts w:eastAsia="Times New Roman"/>
              <w:i/>
              <w:iCs/>
              <w:color w:val="000000"/>
            </w:rPr>
            <w:t>et al.</w:t>
          </w:r>
          <w:r w:rsidRPr="008876C1">
            <w:rPr>
              <w:rFonts w:eastAsia="Times New Roman"/>
              <w:color w:val="000000"/>
            </w:rPr>
            <w:t xml:space="preserve"> Homology of the head sensory structures between </w:t>
          </w:r>
          <w:proofErr w:type="spellStart"/>
          <w:r w:rsidRPr="008876C1">
            <w:rPr>
              <w:rFonts w:eastAsia="Times New Roman"/>
              <w:color w:val="000000"/>
            </w:rPr>
            <w:t>Heterotardigrada</w:t>
          </w:r>
          <w:proofErr w:type="spellEnd"/>
          <w:r w:rsidRPr="008876C1">
            <w:rPr>
              <w:rFonts w:eastAsia="Times New Roman"/>
              <w:color w:val="000000"/>
            </w:rPr>
            <w:t xml:space="preserve"> and </w:t>
          </w:r>
          <w:proofErr w:type="spellStart"/>
          <w:r w:rsidRPr="008876C1">
            <w:rPr>
              <w:rFonts w:eastAsia="Times New Roman"/>
              <w:color w:val="000000"/>
            </w:rPr>
            <w:t>Eutardigrada</w:t>
          </w:r>
          <w:proofErr w:type="spellEnd"/>
          <w:r w:rsidRPr="008876C1">
            <w:rPr>
              <w:rFonts w:eastAsia="Times New Roman"/>
              <w:color w:val="000000"/>
            </w:rPr>
            <w:t xml:space="preserve"> supported in a new species of water bear (</w:t>
          </w:r>
          <w:proofErr w:type="spellStart"/>
          <w:r w:rsidRPr="008876C1">
            <w:rPr>
              <w:rFonts w:eastAsia="Times New Roman"/>
              <w:color w:val="000000"/>
            </w:rPr>
            <w:t>Ramazzottiidae</w:t>
          </w:r>
          <w:proofErr w:type="spellEnd"/>
          <w:r w:rsidRPr="008876C1">
            <w:rPr>
              <w:rFonts w:eastAsia="Times New Roman"/>
              <w:color w:val="000000"/>
            </w:rPr>
            <w:t xml:space="preserve">: </w:t>
          </w:r>
          <w:proofErr w:type="spellStart"/>
          <w:r w:rsidRPr="008876C1">
            <w:rPr>
              <w:rFonts w:eastAsia="Times New Roman"/>
              <w:color w:val="000000"/>
            </w:rPr>
            <w:t>Ramazzottius</w:t>
          </w:r>
          <w:proofErr w:type="spellEnd"/>
          <w:r w:rsidRPr="008876C1">
            <w:rPr>
              <w:rFonts w:eastAsia="Times New Roman"/>
              <w:color w:val="000000"/>
            </w:rPr>
            <w:t xml:space="preserve">). </w:t>
          </w:r>
          <w:r w:rsidRPr="008876C1">
            <w:rPr>
              <w:rFonts w:eastAsia="Times New Roman"/>
              <w:i/>
              <w:iCs/>
              <w:color w:val="000000"/>
            </w:rPr>
            <w:t>Zoological Lett</w:t>
          </w:r>
          <w:r w:rsidRPr="008876C1">
            <w:rPr>
              <w:rFonts w:eastAsia="Times New Roman"/>
              <w:color w:val="000000"/>
            </w:rPr>
            <w:t xml:space="preserve"> 2023</w:t>
          </w:r>
          <w:proofErr w:type="gramStart"/>
          <w:r w:rsidRPr="008876C1">
            <w:rPr>
              <w:rFonts w:eastAsia="Times New Roman"/>
              <w:color w:val="000000"/>
            </w:rPr>
            <w:t>b;</w:t>
          </w:r>
          <w:r w:rsidRPr="008876C1">
            <w:rPr>
              <w:rFonts w:eastAsia="Times New Roman"/>
              <w:b/>
              <w:bCs/>
              <w:color w:val="000000"/>
            </w:rPr>
            <w:t>9</w:t>
          </w:r>
          <w:r w:rsidRPr="008876C1">
            <w:rPr>
              <w:rFonts w:eastAsia="Times New Roman"/>
              <w:color w:val="000000"/>
            </w:rPr>
            <w:t>:1</w:t>
          </w:r>
          <w:proofErr w:type="gramEnd"/>
          <w:r w:rsidRPr="008876C1">
            <w:rPr>
              <w:rFonts w:eastAsia="Times New Roman"/>
              <w:color w:val="000000"/>
            </w:rPr>
            <w:t>–17.</w:t>
          </w:r>
        </w:p>
        <w:p w14:paraId="692E306A" w14:textId="77777777" w:rsidR="008876C1" w:rsidRPr="008876C1" w:rsidRDefault="008876C1">
          <w:pPr>
            <w:autoSpaceDE w:val="0"/>
            <w:autoSpaceDN w:val="0"/>
            <w:ind w:hanging="480"/>
            <w:divId w:val="183401670"/>
            <w:rPr>
              <w:rFonts w:eastAsia="Times New Roman"/>
              <w:color w:val="000000"/>
            </w:rPr>
          </w:pPr>
          <w:r w:rsidRPr="008876C1">
            <w:rPr>
              <w:rFonts w:eastAsia="Times New Roman"/>
              <w:color w:val="000000"/>
            </w:rPr>
            <w:t xml:space="preserve">Kristensen RM. New aberrant </w:t>
          </w:r>
          <w:proofErr w:type="spellStart"/>
          <w:r w:rsidRPr="008876C1">
            <w:rPr>
              <w:rFonts w:eastAsia="Times New Roman"/>
              <w:color w:val="000000"/>
            </w:rPr>
            <w:t>eutardigrades</w:t>
          </w:r>
          <w:proofErr w:type="spellEnd"/>
          <w:r w:rsidRPr="008876C1">
            <w:rPr>
              <w:rFonts w:eastAsia="Times New Roman"/>
              <w:color w:val="000000"/>
            </w:rPr>
            <w:t xml:space="preserve"> from homothermic springs on Disko Island, West Greenland. In: Nelson DR (ed.), </w:t>
          </w:r>
          <w:r w:rsidRPr="008876C1">
            <w:rPr>
              <w:rFonts w:eastAsia="Times New Roman"/>
              <w:i/>
              <w:iCs/>
              <w:color w:val="000000"/>
            </w:rPr>
            <w:t>Proceedings of the Third International Symposium on Tardigrada</w:t>
          </w:r>
          <w:r w:rsidRPr="008876C1">
            <w:rPr>
              <w:rFonts w:eastAsia="Times New Roman"/>
              <w:color w:val="000000"/>
            </w:rPr>
            <w:t>. Johnson City, Tennessee: East Tennessee State University Press, 1982, 203–20.</w:t>
          </w:r>
        </w:p>
        <w:p w14:paraId="2C04380A" w14:textId="77777777" w:rsidR="008876C1" w:rsidRPr="008876C1" w:rsidRDefault="008876C1">
          <w:pPr>
            <w:autoSpaceDE w:val="0"/>
            <w:autoSpaceDN w:val="0"/>
            <w:ind w:hanging="480"/>
            <w:divId w:val="1718890851"/>
            <w:rPr>
              <w:rFonts w:eastAsia="Times New Roman"/>
              <w:color w:val="000000"/>
            </w:rPr>
          </w:pPr>
          <w:r w:rsidRPr="008876C1">
            <w:rPr>
              <w:rFonts w:eastAsia="Times New Roman"/>
              <w:color w:val="000000"/>
            </w:rPr>
            <w:t xml:space="preserve">Kristensen RM, Sørensen MV, Hansen JG </w:t>
          </w:r>
          <w:r w:rsidRPr="008876C1">
            <w:rPr>
              <w:rFonts w:eastAsia="Times New Roman"/>
              <w:i/>
              <w:iCs/>
              <w:color w:val="000000"/>
            </w:rPr>
            <w:t>et al.</w:t>
          </w:r>
          <w:r w:rsidRPr="008876C1">
            <w:rPr>
              <w:rFonts w:eastAsia="Times New Roman"/>
              <w:color w:val="000000"/>
            </w:rPr>
            <w:t xml:space="preserve"> A new species of </w:t>
          </w:r>
          <w:proofErr w:type="spellStart"/>
          <w:r w:rsidRPr="008876C1">
            <w:rPr>
              <w:rFonts w:eastAsia="Times New Roman"/>
              <w:color w:val="000000"/>
            </w:rPr>
            <w:t>Neostygarctus</w:t>
          </w:r>
          <w:proofErr w:type="spellEnd"/>
          <w:r w:rsidRPr="008876C1">
            <w:rPr>
              <w:rFonts w:eastAsia="Times New Roman"/>
              <w:color w:val="000000"/>
            </w:rPr>
            <w:t xml:space="preserve"> (</w:t>
          </w:r>
          <w:proofErr w:type="spellStart"/>
          <w:r w:rsidRPr="008876C1">
            <w:rPr>
              <w:rFonts w:eastAsia="Times New Roman"/>
              <w:color w:val="000000"/>
            </w:rPr>
            <w:t>Arthrotardigrada</w:t>
          </w:r>
          <w:proofErr w:type="spellEnd"/>
          <w:r w:rsidRPr="008876C1">
            <w:rPr>
              <w:rFonts w:eastAsia="Times New Roman"/>
              <w:color w:val="000000"/>
            </w:rPr>
            <w:t xml:space="preserve">) from the Condor Seamount in the Azores, Northeast Atlantic. </w:t>
          </w:r>
          <w:r w:rsidRPr="008876C1">
            <w:rPr>
              <w:rFonts w:eastAsia="Times New Roman"/>
              <w:i/>
              <w:iCs/>
              <w:color w:val="000000"/>
            </w:rPr>
            <w:t>Marine Biodiversity</w:t>
          </w:r>
          <w:r w:rsidRPr="008876C1">
            <w:rPr>
              <w:rFonts w:eastAsia="Times New Roman"/>
              <w:color w:val="000000"/>
            </w:rPr>
            <w:t xml:space="preserve"> </w:t>
          </w:r>
          <w:proofErr w:type="gramStart"/>
          <w:r w:rsidRPr="008876C1">
            <w:rPr>
              <w:rFonts w:eastAsia="Times New Roman"/>
              <w:color w:val="000000"/>
            </w:rPr>
            <w:t>2015;</w:t>
          </w:r>
          <w:r w:rsidRPr="008876C1">
            <w:rPr>
              <w:rFonts w:eastAsia="Times New Roman"/>
              <w:b/>
              <w:bCs/>
              <w:color w:val="000000"/>
            </w:rPr>
            <w:t>45</w:t>
          </w:r>
          <w:r w:rsidRPr="008876C1">
            <w:rPr>
              <w:rFonts w:eastAsia="Times New Roman"/>
              <w:color w:val="000000"/>
            </w:rPr>
            <w:t>:453</w:t>
          </w:r>
          <w:proofErr w:type="gramEnd"/>
          <w:r w:rsidRPr="008876C1">
            <w:rPr>
              <w:rFonts w:eastAsia="Times New Roman"/>
              <w:color w:val="000000"/>
            </w:rPr>
            <w:t>–67.</w:t>
          </w:r>
        </w:p>
        <w:p w14:paraId="38E68FD4" w14:textId="77777777" w:rsidR="008876C1" w:rsidRPr="008876C1" w:rsidRDefault="008876C1">
          <w:pPr>
            <w:autoSpaceDE w:val="0"/>
            <w:autoSpaceDN w:val="0"/>
            <w:ind w:hanging="480"/>
            <w:divId w:val="659699287"/>
            <w:rPr>
              <w:rFonts w:eastAsia="Times New Roman"/>
              <w:color w:val="000000"/>
            </w:rPr>
          </w:pPr>
          <w:r w:rsidRPr="008876C1">
            <w:rPr>
              <w:rFonts w:eastAsia="Times New Roman"/>
              <w:color w:val="000000"/>
            </w:rPr>
            <w:t xml:space="preserve">Kühl G, Briggs DEG, Rust J. A great-appendage arthropod with a radial mouth from the Lower Devonian </w:t>
          </w:r>
          <w:proofErr w:type="spellStart"/>
          <w:r w:rsidRPr="008876C1">
            <w:rPr>
              <w:rFonts w:eastAsia="Times New Roman"/>
              <w:color w:val="000000"/>
            </w:rPr>
            <w:t>Hunsrück</w:t>
          </w:r>
          <w:proofErr w:type="spellEnd"/>
          <w:r w:rsidRPr="008876C1">
            <w:rPr>
              <w:rFonts w:eastAsia="Times New Roman"/>
              <w:color w:val="000000"/>
            </w:rPr>
            <w:t xml:space="preserve"> Slate, Germany. </w:t>
          </w:r>
          <w:r w:rsidRPr="008876C1">
            <w:rPr>
              <w:rFonts w:eastAsia="Times New Roman"/>
              <w:i/>
              <w:iCs/>
              <w:color w:val="000000"/>
            </w:rPr>
            <w:t>Science (1979)</w:t>
          </w:r>
          <w:r w:rsidRPr="008876C1">
            <w:rPr>
              <w:rFonts w:eastAsia="Times New Roman"/>
              <w:color w:val="000000"/>
            </w:rPr>
            <w:t xml:space="preserve"> </w:t>
          </w:r>
          <w:proofErr w:type="gramStart"/>
          <w:r w:rsidRPr="008876C1">
            <w:rPr>
              <w:rFonts w:eastAsia="Times New Roman"/>
              <w:color w:val="000000"/>
            </w:rPr>
            <w:t>2009;</w:t>
          </w:r>
          <w:r w:rsidRPr="008876C1">
            <w:rPr>
              <w:rFonts w:eastAsia="Times New Roman"/>
              <w:b/>
              <w:bCs/>
              <w:color w:val="000000"/>
            </w:rPr>
            <w:t>323</w:t>
          </w:r>
          <w:r w:rsidRPr="008876C1">
            <w:rPr>
              <w:rFonts w:eastAsia="Times New Roman"/>
              <w:color w:val="000000"/>
            </w:rPr>
            <w:t>:771</w:t>
          </w:r>
          <w:proofErr w:type="gramEnd"/>
          <w:r w:rsidRPr="008876C1">
            <w:rPr>
              <w:rFonts w:eastAsia="Times New Roman"/>
              <w:color w:val="000000"/>
            </w:rPr>
            <w:t>–3.</w:t>
          </w:r>
        </w:p>
        <w:p w14:paraId="00289AB3" w14:textId="77777777" w:rsidR="008876C1" w:rsidRPr="008876C1" w:rsidRDefault="008876C1">
          <w:pPr>
            <w:autoSpaceDE w:val="0"/>
            <w:autoSpaceDN w:val="0"/>
            <w:ind w:hanging="480"/>
            <w:divId w:val="755515175"/>
            <w:rPr>
              <w:rFonts w:eastAsia="Times New Roman"/>
              <w:color w:val="000000"/>
            </w:rPr>
          </w:pPr>
          <w:r w:rsidRPr="008876C1">
            <w:rPr>
              <w:rFonts w:eastAsia="Times New Roman"/>
              <w:color w:val="000000"/>
            </w:rPr>
            <w:t xml:space="preserve">Legg DA, Sutton MD, Edgecombe GD. Arthropod fossil data increase congruence of morphological and molecular phylogenies. </w:t>
          </w:r>
          <w:r w:rsidRPr="008876C1">
            <w:rPr>
              <w:rFonts w:eastAsia="Times New Roman"/>
              <w:i/>
              <w:iCs/>
              <w:color w:val="000000"/>
            </w:rPr>
            <w:t>Nat Commun</w:t>
          </w:r>
          <w:r w:rsidRPr="008876C1">
            <w:rPr>
              <w:rFonts w:eastAsia="Times New Roman"/>
              <w:color w:val="000000"/>
            </w:rPr>
            <w:t xml:space="preserve"> </w:t>
          </w:r>
          <w:proofErr w:type="gramStart"/>
          <w:r w:rsidRPr="008876C1">
            <w:rPr>
              <w:rFonts w:eastAsia="Times New Roman"/>
              <w:color w:val="000000"/>
            </w:rPr>
            <w:t>2013;</w:t>
          </w:r>
          <w:r w:rsidRPr="008876C1">
            <w:rPr>
              <w:rFonts w:eastAsia="Times New Roman"/>
              <w:b/>
              <w:bCs/>
              <w:color w:val="000000"/>
            </w:rPr>
            <w:t>4</w:t>
          </w:r>
          <w:r w:rsidRPr="008876C1">
            <w:rPr>
              <w:rFonts w:eastAsia="Times New Roman"/>
              <w:color w:val="000000"/>
            </w:rPr>
            <w:t>:2485</w:t>
          </w:r>
          <w:proofErr w:type="gramEnd"/>
          <w:r w:rsidRPr="008876C1">
            <w:rPr>
              <w:rFonts w:eastAsia="Times New Roman"/>
              <w:color w:val="000000"/>
            </w:rPr>
            <w:t>.</w:t>
          </w:r>
        </w:p>
        <w:p w14:paraId="30C380F9" w14:textId="77777777" w:rsidR="008876C1" w:rsidRPr="008876C1" w:rsidRDefault="008876C1">
          <w:pPr>
            <w:autoSpaceDE w:val="0"/>
            <w:autoSpaceDN w:val="0"/>
            <w:ind w:hanging="480"/>
            <w:divId w:val="2076664012"/>
            <w:rPr>
              <w:rFonts w:eastAsia="Times New Roman"/>
              <w:color w:val="000000"/>
            </w:rPr>
          </w:pPr>
          <w:r w:rsidRPr="008876C1">
            <w:rPr>
              <w:rFonts w:eastAsia="Times New Roman"/>
              <w:color w:val="000000"/>
            </w:rPr>
            <w:t xml:space="preserve">Liu J, Dunlop JA. Cambrian </w:t>
          </w:r>
          <w:proofErr w:type="spellStart"/>
          <w:r w:rsidRPr="008876C1">
            <w:rPr>
              <w:rFonts w:eastAsia="Times New Roman"/>
              <w:color w:val="000000"/>
            </w:rPr>
            <w:t>lobopodians</w:t>
          </w:r>
          <w:proofErr w:type="spellEnd"/>
          <w:r w:rsidRPr="008876C1">
            <w:rPr>
              <w:rFonts w:eastAsia="Times New Roman"/>
              <w:color w:val="000000"/>
            </w:rPr>
            <w:t xml:space="preserve">: A review of recent progress in our understanding of their morphology and evolution. </w:t>
          </w:r>
          <w:proofErr w:type="spellStart"/>
          <w:r w:rsidRPr="008876C1">
            <w:rPr>
              <w:rFonts w:eastAsia="Times New Roman"/>
              <w:i/>
              <w:iCs/>
              <w:color w:val="000000"/>
            </w:rPr>
            <w:t>Palaeogeogr</w:t>
          </w:r>
          <w:proofErr w:type="spellEnd"/>
          <w:r w:rsidRPr="008876C1">
            <w:rPr>
              <w:rFonts w:eastAsia="Times New Roman"/>
              <w:i/>
              <w:iCs/>
              <w:color w:val="000000"/>
            </w:rPr>
            <w:t xml:space="preserve"> </w:t>
          </w:r>
          <w:proofErr w:type="spellStart"/>
          <w:r w:rsidRPr="008876C1">
            <w:rPr>
              <w:rFonts w:eastAsia="Times New Roman"/>
              <w:i/>
              <w:iCs/>
              <w:color w:val="000000"/>
            </w:rPr>
            <w:t>Palaeoclimatol</w:t>
          </w:r>
          <w:proofErr w:type="spellEnd"/>
          <w:r w:rsidRPr="008876C1">
            <w:rPr>
              <w:rFonts w:eastAsia="Times New Roman"/>
              <w:i/>
              <w:iCs/>
              <w:color w:val="000000"/>
            </w:rPr>
            <w:t xml:space="preserve"> </w:t>
          </w:r>
          <w:proofErr w:type="spellStart"/>
          <w:r w:rsidRPr="008876C1">
            <w:rPr>
              <w:rFonts w:eastAsia="Times New Roman"/>
              <w:i/>
              <w:iCs/>
              <w:color w:val="000000"/>
            </w:rPr>
            <w:t>Palaeoecol</w:t>
          </w:r>
          <w:proofErr w:type="spellEnd"/>
          <w:r w:rsidRPr="008876C1">
            <w:rPr>
              <w:rFonts w:eastAsia="Times New Roman"/>
              <w:color w:val="000000"/>
            </w:rPr>
            <w:t xml:space="preserve"> </w:t>
          </w:r>
          <w:proofErr w:type="gramStart"/>
          <w:r w:rsidRPr="008876C1">
            <w:rPr>
              <w:rFonts w:eastAsia="Times New Roman"/>
              <w:color w:val="000000"/>
            </w:rPr>
            <w:t>2014;</w:t>
          </w:r>
          <w:r w:rsidRPr="008876C1">
            <w:rPr>
              <w:rFonts w:eastAsia="Times New Roman"/>
              <w:b/>
              <w:bCs/>
              <w:color w:val="000000"/>
            </w:rPr>
            <w:t>398</w:t>
          </w:r>
          <w:r w:rsidRPr="008876C1">
            <w:rPr>
              <w:rFonts w:eastAsia="Times New Roman"/>
              <w:color w:val="000000"/>
            </w:rPr>
            <w:t>:4</w:t>
          </w:r>
          <w:proofErr w:type="gramEnd"/>
          <w:r w:rsidRPr="008876C1">
            <w:rPr>
              <w:rFonts w:eastAsia="Times New Roman"/>
              <w:color w:val="000000"/>
            </w:rPr>
            <w:t>–15.</w:t>
          </w:r>
        </w:p>
        <w:p w14:paraId="57378FEC" w14:textId="77777777" w:rsidR="008876C1" w:rsidRPr="008876C1" w:rsidRDefault="008876C1">
          <w:pPr>
            <w:autoSpaceDE w:val="0"/>
            <w:autoSpaceDN w:val="0"/>
            <w:ind w:hanging="480"/>
            <w:divId w:val="627080940"/>
            <w:rPr>
              <w:rFonts w:eastAsia="Times New Roman"/>
              <w:color w:val="000000"/>
            </w:rPr>
          </w:pPr>
          <w:r w:rsidRPr="008876C1">
            <w:rPr>
              <w:rFonts w:eastAsia="Times New Roman"/>
              <w:color w:val="000000"/>
            </w:rPr>
            <w:t xml:space="preserve">Liu J, Shu D, Han J </w:t>
          </w:r>
          <w:r w:rsidRPr="008876C1">
            <w:rPr>
              <w:rFonts w:eastAsia="Times New Roman"/>
              <w:i/>
              <w:iCs/>
              <w:color w:val="000000"/>
            </w:rPr>
            <w:t>et al.</w:t>
          </w:r>
          <w:r w:rsidRPr="008876C1">
            <w:rPr>
              <w:rFonts w:eastAsia="Times New Roman"/>
              <w:color w:val="000000"/>
            </w:rPr>
            <w:t xml:space="preserve"> A large </w:t>
          </w:r>
          <w:proofErr w:type="spellStart"/>
          <w:r w:rsidRPr="008876C1">
            <w:rPr>
              <w:rFonts w:eastAsia="Times New Roman"/>
              <w:color w:val="000000"/>
            </w:rPr>
            <w:t>xenusiid</w:t>
          </w:r>
          <w:proofErr w:type="spellEnd"/>
          <w:r w:rsidRPr="008876C1">
            <w:rPr>
              <w:rFonts w:eastAsia="Times New Roman"/>
              <w:color w:val="000000"/>
            </w:rPr>
            <w:t xml:space="preserve"> lobopod with complex appendages from the Lower Cambrian Chengjiang </w:t>
          </w:r>
          <w:proofErr w:type="spellStart"/>
          <w:r w:rsidRPr="008876C1">
            <w:rPr>
              <w:rFonts w:eastAsia="Times New Roman"/>
              <w:color w:val="000000"/>
            </w:rPr>
            <w:t>Lagerstätte</w:t>
          </w:r>
          <w:proofErr w:type="spellEnd"/>
          <w:r w:rsidRPr="008876C1">
            <w:rPr>
              <w:rFonts w:eastAsia="Times New Roman"/>
              <w:color w:val="000000"/>
            </w:rPr>
            <w:t xml:space="preserve">. </w:t>
          </w:r>
          <w:proofErr w:type="gramStart"/>
          <w:r w:rsidRPr="008876C1">
            <w:rPr>
              <w:rFonts w:eastAsia="Times New Roman"/>
              <w:color w:val="000000"/>
            </w:rPr>
            <w:t>2006;</w:t>
          </w:r>
          <w:r w:rsidRPr="008876C1">
            <w:rPr>
              <w:rFonts w:eastAsia="Times New Roman"/>
              <w:b/>
              <w:bCs/>
              <w:color w:val="000000"/>
            </w:rPr>
            <w:t>51</w:t>
          </w:r>
          <w:r w:rsidRPr="008876C1">
            <w:rPr>
              <w:rFonts w:eastAsia="Times New Roman"/>
              <w:color w:val="000000"/>
            </w:rPr>
            <w:t>:215</w:t>
          </w:r>
          <w:proofErr w:type="gramEnd"/>
          <w:r w:rsidRPr="008876C1">
            <w:rPr>
              <w:rFonts w:eastAsia="Times New Roman"/>
              <w:color w:val="000000"/>
            </w:rPr>
            <w:t>–22.</w:t>
          </w:r>
        </w:p>
        <w:p w14:paraId="09993332" w14:textId="77777777" w:rsidR="008876C1" w:rsidRPr="008876C1" w:rsidRDefault="008876C1">
          <w:pPr>
            <w:autoSpaceDE w:val="0"/>
            <w:autoSpaceDN w:val="0"/>
            <w:ind w:hanging="480"/>
            <w:divId w:val="1443308059"/>
            <w:rPr>
              <w:rFonts w:eastAsia="Times New Roman"/>
              <w:color w:val="000000"/>
            </w:rPr>
          </w:pPr>
          <w:r w:rsidRPr="008876C1">
            <w:rPr>
              <w:rFonts w:eastAsia="Times New Roman"/>
              <w:color w:val="000000"/>
            </w:rPr>
            <w:t xml:space="preserve">Liu J, Shu D, Han J </w:t>
          </w:r>
          <w:r w:rsidRPr="008876C1">
            <w:rPr>
              <w:rFonts w:eastAsia="Times New Roman"/>
              <w:i/>
              <w:iCs/>
              <w:color w:val="000000"/>
            </w:rPr>
            <w:t>et al.</w:t>
          </w:r>
          <w:r w:rsidRPr="008876C1">
            <w:rPr>
              <w:rFonts w:eastAsia="Times New Roman"/>
              <w:color w:val="000000"/>
            </w:rPr>
            <w:t xml:space="preserve"> Morpho-anatomy of the lobopod [</w:t>
          </w:r>
          <w:proofErr w:type="spellStart"/>
          <w:r w:rsidRPr="008876C1">
            <w:rPr>
              <w:rFonts w:eastAsia="Times New Roman"/>
              <w:color w:val="000000"/>
            </w:rPr>
            <w:t>i</w:t>
          </w:r>
          <w:proofErr w:type="spellEnd"/>
          <w:r w:rsidRPr="008876C1">
            <w:rPr>
              <w:rFonts w:eastAsia="Times New Roman"/>
              <w:color w:val="000000"/>
            </w:rPr>
            <w:t>]</w:t>
          </w:r>
          <w:proofErr w:type="spellStart"/>
          <w:r w:rsidRPr="008876C1">
            <w:rPr>
              <w:rFonts w:eastAsia="Times New Roman"/>
              <w:color w:val="000000"/>
            </w:rPr>
            <w:t>Magadictyon</w:t>
          </w:r>
          <w:proofErr w:type="spellEnd"/>
          <w:r w:rsidRPr="008876C1">
            <w:rPr>
              <w:rFonts w:eastAsia="Times New Roman"/>
              <w:color w:val="000000"/>
            </w:rPr>
            <w:t>[/</w:t>
          </w:r>
          <w:proofErr w:type="spellStart"/>
          <w:r w:rsidRPr="008876C1">
            <w:rPr>
              <w:rFonts w:eastAsia="Times New Roman"/>
              <w:color w:val="000000"/>
            </w:rPr>
            <w:t>i</w:t>
          </w:r>
          <w:proofErr w:type="spellEnd"/>
          <w:r w:rsidRPr="008876C1">
            <w:rPr>
              <w:rFonts w:eastAsia="Times New Roman"/>
              <w:color w:val="000000"/>
            </w:rPr>
            <w:t>] [sic] cf. [</w:t>
          </w:r>
          <w:proofErr w:type="spellStart"/>
          <w:r w:rsidRPr="008876C1">
            <w:rPr>
              <w:rFonts w:eastAsia="Times New Roman"/>
              <w:color w:val="000000"/>
            </w:rPr>
            <w:t>i</w:t>
          </w:r>
          <w:proofErr w:type="spellEnd"/>
          <w:r w:rsidRPr="008876C1">
            <w:rPr>
              <w:rFonts w:eastAsia="Times New Roman"/>
              <w:color w:val="000000"/>
            </w:rPr>
            <w:t>]</w:t>
          </w:r>
          <w:proofErr w:type="spellStart"/>
          <w:r w:rsidRPr="008876C1">
            <w:rPr>
              <w:rFonts w:eastAsia="Times New Roman"/>
              <w:color w:val="000000"/>
            </w:rPr>
            <w:t>haikouensis</w:t>
          </w:r>
          <w:proofErr w:type="spellEnd"/>
          <w:r w:rsidRPr="008876C1">
            <w:rPr>
              <w:rFonts w:eastAsia="Times New Roman"/>
              <w:color w:val="000000"/>
            </w:rPr>
            <w:t>[/</w:t>
          </w:r>
          <w:proofErr w:type="spellStart"/>
          <w:r w:rsidRPr="008876C1">
            <w:rPr>
              <w:rFonts w:eastAsia="Times New Roman"/>
              <w:color w:val="000000"/>
            </w:rPr>
            <w:t>i</w:t>
          </w:r>
          <w:proofErr w:type="spellEnd"/>
          <w:r w:rsidRPr="008876C1">
            <w:rPr>
              <w:rFonts w:eastAsia="Times New Roman"/>
              <w:color w:val="000000"/>
            </w:rPr>
            <w:t xml:space="preserve">] from the Early Cambrian Chengjiang </w:t>
          </w:r>
          <w:proofErr w:type="spellStart"/>
          <w:r w:rsidRPr="008876C1">
            <w:rPr>
              <w:rFonts w:eastAsia="Times New Roman"/>
              <w:color w:val="000000"/>
            </w:rPr>
            <w:t>Lagerstätte</w:t>
          </w:r>
          <w:proofErr w:type="spellEnd"/>
          <w:r w:rsidRPr="008876C1">
            <w:rPr>
              <w:rFonts w:eastAsia="Times New Roman"/>
              <w:color w:val="000000"/>
            </w:rPr>
            <w:t xml:space="preserve">, South China. </w:t>
          </w:r>
          <w:r w:rsidRPr="008876C1">
            <w:rPr>
              <w:rFonts w:eastAsia="Times New Roman"/>
              <w:i/>
              <w:iCs/>
              <w:color w:val="000000"/>
            </w:rPr>
            <w:t xml:space="preserve">Acta </w:t>
          </w:r>
          <w:proofErr w:type="spellStart"/>
          <w:r w:rsidRPr="008876C1">
            <w:rPr>
              <w:rFonts w:eastAsia="Times New Roman"/>
              <w:i/>
              <w:iCs/>
              <w:color w:val="000000"/>
            </w:rPr>
            <w:t>Zoologica</w:t>
          </w:r>
          <w:proofErr w:type="spellEnd"/>
          <w:r w:rsidRPr="008876C1">
            <w:rPr>
              <w:rFonts w:eastAsia="Times New Roman"/>
              <w:color w:val="000000"/>
            </w:rPr>
            <w:t xml:space="preserve"> </w:t>
          </w:r>
          <w:proofErr w:type="gramStart"/>
          <w:r w:rsidRPr="008876C1">
            <w:rPr>
              <w:rFonts w:eastAsia="Times New Roman"/>
              <w:color w:val="000000"/>
            </w:rPr>
            <w:t>2007;</w:t>
          </w:r>
          <w:r w:rsidRPr="008876C1">
            <w:rPr>
              <w:rFonts w:eastAsia="Times New Roman"/>
              <w:b/>
              <w:bCs/>
              <w:color w:val="000000"/>
            </w:rPr>
            <w:t>88</w:t>
          </w:r>
          <w:r w:rsidRPr="008876C1">
            <w:rPr>
              <w:rFonts w:eastAsia="Times New Roman"/>
              <w:color w:val="000000"/>
            </w:rPr>
            <w:t>:279</w:t>
          </w:r>
          <w:proofErr w:type="gramEnd"/>
          <w:r w:rsidRPr="008876C1">
            <w:rPr>
              <w:rFonts w:eastAsia="Times New Roman"/>
              <w:color w:val="000000"/>
            </w:rPr>
            <w:t>–88.</w:t>
          </w:r>
        </w:p>
        <w:p w14:paraId="554DAC33" w14:textId="77777777" w:rsidR="008876C1" w:rsidRPr="008876C1" w:rsidRDefault="008876C1">
          <w:pPr>
            <w:autoSpaceDE w:val="0"/>
            <w:autoSpaceDN w:val="0"/>
            <w:ind w:hanging="480"/>
            <w:divId w:val="1545873070"/>
            <w:rPr>
              <w:rFonts w:eastAsia="Times New Roman"/>
              <w:color w:val="000000"/>
            </w:rPr>
          </w:pPr>
          <w:r w:rsidRPr="008876C1">
            <w:rPr>
              <w:rFonts w:eastAsia="Times New Roman"/>
              <w:color w:val="000000"/>
            </w:rPr>
            <w:t xml:space="preserve">Liu J, Shu D, Han J </w:t>
          </w:r>
          <w:r w:rsidRPr="008876C1">
            <w:rPr>
              <w:rFonts w:eastAsia="Times New Roman"/>
              <w:i/>
              <w:iCs/>
              <w:color w:val="000000"/>
            </w:rPr>
            <w:t>et al.</w:t>
          </w:r>
          <w:r w:rsidRPr="008876C1">
            <w:rPr>
              <w:rFonts w:eastAsia="Times New Roman"/>
              <w:color w:val="000000"/>
            </w:rPr>
            <w:t xml:space="preserve"> The lobopod </w:t>
          </w:r>
          <w:proofErr w:type="spellStart"/>
          <w:r w:rsidRPr="008876C1">
            <w:rPr>
              <w:rFonts w:eastAsia="Times New Roman"/>
              <w:i/>
              <w:iCs/>
              <w:color w:val="000000"/>
            </w:rPr>
            <w:t>Onychodictyon</w:t>
          </w:r>
          <w:proofErr w:type="spellEnd"/>
          <w:r w:rsidRPr="008876C1">
            <w:rPr>
              <w:rFonts w:eastAsia="Times New Roman"/>
              <w:color w:val="000000"/>
            </w:rPr>
            <w:t xml:space="preserve"> from the lower Cambrian Chengjiang </w:t>
          </w:r>
          <w:proofErr w:type="spellStart"/>
          <w:r w:rsidRPr="008876C1">
            <w:rPr>
              <w:rFonts w:eastAsia="Times New Roman"/>
              <w:color w:val="000000"/>
            </w:rPr>
            <w:t>lagerstätte</w:t>
          </w:r>
          <w:proofErr w:type="spellEnd"/>
          <w:r w:rsidRPr="008876C1">
            <w:rPr>
              <w:rFonts w:eastAsia="Times New Roman"/>
              <w:color w:val="000000"/>
            </w:rPr>
            <w:t xml:space="preserve"> revisited. </w:t>
          </w:r>
          <w:r w:rsidRPr="008876C1">
            <w:rPr>
              <w:rFonts w:eastAsia="Times New Roman"/>
              <w:i/>
              <w:iCs/>
              <w:color w:val="000000"/>
            </w:rPr>
            <w:t xml:space="preserve">Acta </w:t>
          </w:r>
          <w:proofErr w:type="spellStart"/>
          <w:r w:rsidRPr="008876C1">
            <w:rPr>
              <w:rFonts w:eastAsia="Times New Roman"/>
              <w:i/>
              <w:iCs/>
              <w:color w:val="000000"/>
            </w:rPr>
            <w:t>Palaeontol</w:t>
          </w:r>
          <w:proofErr w:type="spellEnd"/>
          <w:r w:rsidRPr="008876C1">
            <w:rPr>
              <w:rFonts w:eastAsia="Times New Roman"/>
              <w:i/>
              <w:iCs/>
              <w:color w:val="000000"/>
            </w:rPr>
            <w:t xml:space="preserve"> Pol</w:t>
          </w:r>
          <w:r w:rsidRPr="008876C1">
            <w:rPr>
              <w:rFonts w:eastAsia="Times New Roman"/>
              <w:color w:val="000000"/>
            </w:rPr>
            <w:t xml:space="preserve"> </w:t>
          </w:r>
          <w:proofErr w:type="gramStart"/>
          <w:r w:rsidRPr="008876C1">
            <w:rPr>
              <w:rFonts w:eastAsia="Times New Roman"/>
              <w:color w:val="000000"/>
            </w:rPr>
            <w:t>2008;</w:t>
          </w:r>
          <w:r w:rsidRPr="008876C1">
            <w:rPr>
              <w:rFonts w:eastAsia="Times New Roman"/>
              <w:b/>
              <w:bCs/>
              <w:color w:val="000000"/>
            </w:rPr>
            <w:t>53</w:t>
          </w:r>
          <w:r w:rsidRPr="008876C1">
            <w:rPr>
              <w:rFonts w:eastAsia="Times New Roman"/>
              <w:color w:val="000000"/>
            </w:rPr>
            <w:t>:285</w:t>
          </w:r>
          <w:proofErr w:type="gramEnd"/>
          <w:r w:rsidRPr="008876C1">
            <w:rPr>
              <w:rFonts w:eastAsia="Times New Roman"/>
              <w:color w:val="000000"/>
            </w:rPr>
            <w:t>–92.</w:t>
          </w:r>
        </w:p>
        <w:p w14:paraId="1FD412B8" w14:textId="77777777" w:rsidR="008876C1" w:rsidRPr="008876C1" w:rsidRDefault="008876C1">
          <w:pPr>
            <w:autoSpaceDE w:val="0"/>
            <w:autoSpaceDN w:val="0"/>
            <w:ind w:hanging="480"/>
            <w:divId w:val="1879049316"/>
            <w:rPr>
              <w:rFonts w:eastAsia="Times New Roman"/>
              <w:color w:val="000000"/>
            </w:rPr>
          </w:pPr>
          <w:r w:rsidRPr="008876C1">
            <w:rPr>
              <w:rFonts w:eastAsia="Times New Roman"/>
              <w:color w:val="000000"/>
            </w:rPr>
            <w:t xml:space="preserve">Liu J, Steiner M, Dunlop JA </w:t>
          </w:r>
          <w:r w:rsidRPr="008876C1">
            <w:rPr>
              <w:rFonts w:eastAsia="Times New Roman"/>
              <w:i/>
              <w:iCs/>
              <w:color w:val="000000"/>
            </w:rPr>
            <w:t>et al.</w:t>
          </w:r>
          <w:r w:rsidRPr="008876C1">
            <w:rPr>
              <w:rFonts w:eastAsia="Times New Roman"/>
              <w:color w:val="000000"/>
            </w:rPr>
            <w:t xml:space="preserve"> An armoured Cambrian lobopodian from China with arthropod-like appendages. </w:t>
          </w:r>
          <w:r w:rsidRPr="008876C1">
            <w:rPr>
              <w:rFonts w:eastAsia="Times New Roman"/>
              <w:i/>
              <w:iCs/>
              <w:color w:val="000000"/>
            </w:rPr>
            <w:t>Nature</w:t>
          </w:r>
          <w:r w:rsidRPr="008876C1">
            <w:rPr>
              <w:rFonts w:eastAsia="Times New Roman"/>
              <w:color w:val="000000"/>
            </w:rPr>
            <w:t xml:space="preserve"> </w:t>
          </w:r>
          <w:proofErr w:type="gramStart"/>
          <w:r w:rsidRPr="008876C1">
            <w:rPr>
              <w:rFonts w:eastAsia="Times New Roman"/>
              <w:color w:val="000000"/>
            </w:rPr>
            <w:t>2011;</w:t>
          </w:r>
          <w:r w:rsidRPr="008876C1">
            <w:rPr>
              <w:rFonts w:eastAsia="Times New Roman"/>
              <w:b/>
              <w:bCs/>
              <w:color w:val="000000"/>
            </w:rPr>
            <w:t>470</w:t>
          </w:r>
          <w:r w:rsidRPr="008876C1">
            <w:rPr>
              <w:rFonts w:eastAsia="Times New Roman"/>
              <w:color w:val="000000"/>
            </w:rPr>
            <w:t>:526</w:t>
          </w:r>
          <w:proofErr w:type="gramEnd"/>
          <w:r w:rsidRPr="008876C1">
            <w:rPr>
              <w:rFonts w:eastAsia="Times New Roman"/>
              <w:color w:val="000000"/>
            </w:rPr>
            <w:t>–30.</w:t>
          </w:r>
        </w:p>
        <w:p w14:paraId="25DEEFCB" w14:textId="77777777" w:rsidR="008876C1" w:rsidRPr="008876C1" w:rsidRDefault="008876C1">
          <w:pPr>
            <w:autoSpaceDE w:val="0"/>
            <w:autoSpaceDN w:val="0"/>
            <w:ind w:hanging="480"/>
            <w:divId w:val="1425222092"/>
            <w:rPr>
              <w:rFonts w:eastAsia="Times New Roman"/>
              <w:color w:val="000000"/>
            </w:rPr>
          </w:pPr>
          <w:r w:rsidRPr="008876C1">
            <w:rPr>
              <w:rFonts w:eastAsia="Times New Roman"/>
              <w:color w:val="000000"/>
            </w:rPr>
            <w:t xml:space="preserve">Liu Y, Maas A, </w:t>
          </w:r>
          <w:proofErr w:type="spellStart"/>
          <w:r w:rsidRPr="008876C1">
            <w:rPr>
              <w:rFonts w:eastAsia="Times New Roman"/>
              <w:color w:val="000000"/>
            </w:rPr>
            <w:t>Waloszek</w:t>
          </w:r>
          <w:proofErr w:type="spellEnd"/>
          <w:r w:rsidRPr="008876C1">
            <w:rPr>
              <w:rFonts w:eastAsia="Times New Roman"/>
              <w:color w:val="000000"/>
            </w:rPr>
            <w:t xml:space="preserve"> D. Early development of the anterior body region of the grey widow spider [</w:t>
          </w:r>
          <w:proofErr w:type="spellStart"/>
          <w:r w:rsidRPr="008876C1">
            <w:rPr>
              <w:rFonts w:eastAsia="Times New Roman"/>
              <w:color w:val="000000"/>
            </w:rPr>
            <w:t>i</w:t>
          </w:r>
          <w:proofErr w:type="spellEnd"/>
          <w:r w:rsidRPr="008876C1">
            <w:rPr>
              <w:rFonts w:eastAsia="Times New Roman"/>
              <w:color w:val="000000"/>
            </w:rPr>
            <w:t xml:space="preserve">]Latrodectus </w:t>
          </w:r>
          <w:proofErr w:type="spellStart"/>
          <w:r w:rsidRPr="008876C1">
            <w:rPr>
              <w:rFonts w:eastAsia="Times New Roman"/>
              <w:color w:val="000000"/>
            </w:rPr>
            <w:t>geometricus</w:t>
          </w:r>
          <w:proofErr w:type="spellEnd"/>
          <w:r w:rsidRPr="008876C1">
            <w:rPr>
              <w:rFonts w:eastAsia="Times New Roman"/>
              <w:color w:val="000000"/>
            </w:rPr>
            <w:t>[/</w:t>
          </w:r>
          <w:proofErr w:type="spellStart"/>
          <w:r w:rsidRPr="008876C1">
            <w:rPr>
              <w:rFonts w:eastAsia="Times New Roman"/>
              <w:color w:val="000000"/>
            </w:rPr>
            <w:t>i</w:t>
          </w:r>
          <w:proofErr w:type="spellEnd"/>
          <w:r w:rsidRPr="008876C1">
            <w:rPr>
              <w:rFonts w:eastAsia="Times New Roman"/>
              <w:color w:val="000000"/>
            </w:rPr>
            <w:t xml:space="preserve">] Koch, 1841 (Theridiidae, Araneae). </w:t>
          </w:r>
          <w:r w:rsidRPr="008876C1">
            <w:rPr>
              <w:rFonts w:eastAsia="Times New Roman"/>
              <w:i/>
              <w:iCs/>
              <w:color w:val="000000"/>
            </w:rPr>
            <w:t>Arthropod Struct Dev</w:t>
          </w:r>
          <w:r w:rsidRPr="008876C1">
            <w:rPr>
              <w:rFonts w:eastAsia="Times New Roman"/>
              <w:color w:val="000000"/>
            </w:rPr>
            <w:t xml:space="preserve"> </w:t>
          </w:r>
          <w:proofErr w:type="gramStart"/>
          <w:r w:rsidRPr="008876C1">
            <w:rPr>
              <w:rFonts w:eastAsia="Times New Roman"/>
              <w:color w:val="000000"/>
            </w:rPr>
            <w:t>2009;</w:t>
          </w:r>
          <w:r w:rsidRPr="008876C1">
            <w:rPr>
              <w:rFonts w:eastAsia="Times New Roman"/>
              <w:b/>
              <w:bCs/>
              <w:color w:val="000000"/>
            </w:rPr>
            <w:t>38</w:t>
          </w:r>
          <w:r w:rsidRPr="008876C1">
            <w:rPr>
              <w:rFonts w:eastAsia="Times New Roman"/>
              <w:color w:val="000000"/>
            </w:rPr>
            <w:t>:401</w:t>
          </w:r>
          <w:proofErr w:type="gramEnd"/>
          <w:r w:rsidRPr="008876C1">
            <w:rPr>
              <w:rFonts w:eastAsia="Times New Roman"/>
              <w:color w:val="000000"/>
            </w:rPr>
            <w:t>–16.</w:t>
          </w:r>
        </w:p>
        <w:p w14:paraId="74A1F524" w14:textId="77777777" w:rsidR="008876C1" w:rsidRPr="008876C1" w:rsidRDefault="008876C1">
          <w:pPr>
            <w:autoSpaceDE w:val="0"/>
            <w:autoSpaceDN w:val="0"/>
            <w:ind w:hanging="480"/>
            <w:divId w:val="1514950193"/>
            <w:rPr>
              <w:rFonts w:eastAsia="Times New Roman"/>
              <w:color w:val="000000"/>
            </w:rPr>
          </w:pPr>
          <w:r w:rsidRPr="008876C1">
            <w:rPr>
              <w:rFonts w:eastAsia="Times New Roman"/>
              <w:color w:val="000000"/>
            </w:rPr>
            <w:lastRenderedPageBreak/>
            <w:t xml:space="preserve">Liu Y, Maas A, </w:t>
          </w:r>
          <w:proofErr w:type="spellStart"/>
          <w:r w:rsidRPr="008876C1">
            <w:rPr>
              <w:rFonts w:eastAsia="Times New Roman"/>
              <w:color w:val="000000"/>
            </w:rPr>
            <w:t>Waloszek</w:t>
          </w:r>
          <w:proofErr w:type="spellEnd"/>
          <w:r w:rsidRPr="008876C1">
            <w:rPr>
              <w:rFonts w:eastAsia="Times New Roman"/>
              <w:color w:val="000000"/>
            </w:rPr>
            <w:t xml:space="preserve"> D. Early embryonic development of the head region of </w:t>
          </w:r>
          <w:r w:rsidRPr="008876C1">
            <w:rPr>
              <w:rFonts w:eastAsia="Times New Roman"/>
              <w:i/>
              <w:iCs/>
              <w:color w:val="000000"/>
            </w:rPr>
            <w:t xml:space="preserve">Gryllus </w:t>
          </w:r>
          <w:proofErr w:type="spellStart"/>
          <w:r w:rsidRPr="008876C1">
            <w:rPr>
              <w:rFonts w:eastAsia="Times New Roman"/>
              <w:i/>
              <w:iCs/>
              <w:color w:val="000000"/>
            </w:rPr>
            <w:t>assimilis</w:t>
          </w:r>
          <w:proofErr w:type="spellEnd"/>
          <w:r w:rsidRPr="008876C1">
            <w:rPr>
              <w:rFonts w:eastAsia="Times New Roman"/>
              <w:color w:val="000000"/>
            </w:rPr>
            <w:t xml:space="preserve"> Fabricius, 1775 (Orthoptera, </w:t>
          </w:r>
          <w:proofErr w:type="spellStart"/>
          <w:r w:rsidRPr="008876C1">
            <w:rPr>
              <w:rFonts w:eastAsia="Times New Roman"/>
              <w:color w:val="000000"/>
            </w:rPr>
            <w:t>Insecta</w:t>
          </w:r>
          <w:proofErr w:type="spellEnd"/>
          <w:r w:rsidRPr="008876C1">
            <w:rPr>
              <w:rFonts w:eastAsia="Times New Roman"/>
              <w:color w:val="000000"/>
            </w:rPr>
            <w:t xml:space="preserve">). </w:t>
          </w:r>
          <w:r w:rsidRPr="008876C1">
            <w:rPr>
              <w:rFonts w:eastAsia="Times New Roman"/>
              <w:i/>
              <w:iCs/>
              <w:color w:val="000000"/>
            </w:rPr>
            <w:t>Arthropod Struct Dev</w:t>
          </w:r>
          <w:r w:rsidRPr="008876C1">
            <w:rPr>
              <w:rFonts w:eastAsia="Times New Roman"/>
              <w:color w:val="000000"/>
            </w:rPr>
            <w:t xml:space="preserve"> </w:t>
          </w:r>
          <w:proofErr w:type="gramStart"/>
          <w:r w:rsidRPr="008876C1">
            <w:rPr>
              <w:rFonts w:eastAsia="Times New Roman"/>
              <w:color w:val="000000"/>
            </w:rPr>
            <w:t>2010;</w:t>
          </w:r>
          <w:r w:rsidRPr="008876C1">
            <w:rPr>
              <w:rFonts w:eastAsia="Times New Roman"/>
              <w:b/>
              <w:bCs/>
              <w:color w:val="000000"/>
            </w:rPr>
            <w:t>39</w:t>
          </w:r>
          <w:r w:rsidRPr="008876C1">
            <w:rPr>
              <w:rFonts w:eastAsia="Times New Roman"/>
              <w:color w:val="000000"/>
            </w:rPr>
            <w:t>:382</w:t>
          </w:r>
          <w:proofErr w:type="gramEnd"/>
          <w:r w:rsidRPr="008876C1">
            <w:rPr>
              <w:rFonts w:eastAsia="Times New Roman"/>
              <w:color w:val="000000"/>
            </w:rPr>
            <w:t>–95.</w:t>
          </w:r>
        </w:p>
        <w:p w14:paraId="04466157" w14:textId="77777777" w:rsidR="008876C1" w:rsidRPr="008876C1" w:rsidRDefault="008876C1">
          <w:pPr>
            <w:autoSpaceDE w:val="0"/>
            <w:autoSpaceDN w:val="0"/>
            <w:ind w:hanging="480"/>
            <w:divId w:val="1065419083"/>
            <w:rPr>
              <w:rFonts w:eastAsia="Times New Roman"/>
              <w:color w:val="000000"/>
            </w:rPr>
          </w:pPr>
          <w:r w:rsidRPr="008876C1">
            <w:rPr>
              <w:rFonts w:eastAsia="Times New Roman"/>
              <w:color w:val="000000"/>
            </w:rPr>
            <w:t xml:space="preserve">Ma X, Cong P, Hou X </w:t>
          </w:r>
          <w:r w:rsidRPr="008876C1">
            <w:rPr>
              <w:rFonts w:eastAsia="Times New Roman"/>
              <w:i/>
              <w:iCs/>
              <w:color w:val="000000"/>
            </w:rPr>
            <w:t>et al.</w:t>
          </w:r>
          <w:r w:rsidRPr="008876C1">
            <w:rPr>
              <w:rFonts w:eastAsia="Times New Roman"/>
              <w:color w:val="000000"/>
            </w:rPr>
            <w:t xml:space="preserve"> An exceptionally preserved arthropod cardiovascular system from the early Cambrian. </w:t>
          </w:r>
          <w:r w:rsidRPr="008876C1">
            <w:rPr>
              <w:rFonts w:eastAsia="Times New Roman"/>
              <w:i/>
              <w:iCs/>
              <w:color w:val="000000"/>
            </w:rPr>
            <w:t>Nat Commun</w:t>
          </w:r>
          <w:r w:rsidRPr="008876C1">
            <w:rPr>
              <w:rFonts w:eastAsia="Times New Roman"/>
              <w:color w:val="000000"/>
            </w:rPr>
            <w:t xml:space="preserve"> 2014</w:t>
          </w:r>
          <w:proofErr w:type="gramStart"/>
          <w:r w:rsidRPr="008876C1">
            <w:rPr>
              <w:rFonts w:eastAsia="Times New Roman"/>
              <w:color w:val="000000"/>
            </w:rPr>
            <w:t>a;</w:t>
          </w:r>
          <w:r w:rsidRPr="008876C1">
            <w:rPr>
              <w:rFonts w:eastAsia="Times New Roman"/>
              <w:b/>
              <w:bCs/>
              <w:color w:val="000000"/>
            </w:rPr>
            <w:t>5</w:t>
          </w:r>
          <w:r w:rsidRPr="008876C1">
            <w:rPr>
              <w:rFonts w:eastAsia="Times New Roman"/>
              <w:color w:val="000000"/>
            </w:rPr>
            <w:t>:3560</w:t>
          </w:r>
          <w:proofErr w:type="gramEnd"/>
          <w:r w:rsidRPr="008876C1">
            <w:rPr>
              <w:rFonts w:eastAsia="Times New Roman"/>
              <w:color w:val="000000"/>
            </w:rPr>
            <w:t>.</w:t>
          </w:r>
        </w:p>
        <w:p w14:paraId="1B10F271" w14:textId="77777777" w:rsidR="008876C1" w:rsidRPr="008876C1" w:rsidRDefault="008876C1">
          <w:pPr>
            <w:autoSpaceDE w:val="0"/>
            <w:autoSpaceDN w:val="0"/>
            <w:ind w:hanging="480"/>
            <w:divId w:val="1550725885"/>
            <w:rPr>
              <w:rFonts w:eastAsia="Times New Roman"/>
              <w:color w:val="000000"/>
            </w:rPr>
          </w:pPr>
          <w:r w:rsidRPr="008876C1">
            <w:rPr>
              <w:rFonts w:eastAsia="Times New Roman"/>
              <w:color w:val="000000"/>
            </w:rPr>
            <w:t xml:space="preserve">Ma X, Edgecombe GD, Legg DA </w:t>
          </w:r>
          <w:r w:rsidRPr="008876C1">
            <w:rPr>
              <w:rFonts w:eastAsia="Times New Roman"/>
              <w:i/>
              <w:iCs/>
              <w:color w:val="000000"/>
            </w:rPr>
            <w:t>et al.</w:t>
          </w:r>
          <w:r w:rsidRPr="008876C1">
            <w:rPr>
              <w:rFonts w:eastAsia="Times New Roman"/>
              <w:color w:val="000000"/>
            </w:rPr>
            <w:t xml:space="preserve"> The morphology and phylogenetic position of the Cambrian lobopodian </w:t>
          </w:r>
          <w:r w:rsidRPr="008876C1">
            <w:rPr>
              <w:rFonts w:eastAsia="Times New Roman"/>
              <w:i/>
              <w:iCs/>
              <w:color w:val="000000"/>
            </w:rPr>
            <w:t xml:space="preserve">Diania </w:t>
          </w:r>
          <w:proofErr w:type="spellStart"/>
          <w:r w:rsidRPr="008876C1">
            <w:rPr>
              <w:rFonts w:eastAsia="Times New Roman"/>
              <w:i/>
              <w:iCs/>
              <w:color w:val="000000"/>
            </w:rPr>
            <w:t>cactiformis</w:t>
          </w:r>
          <w:proofErr w:type="spellEnd"/>
          <w:r w:rsidRPr="008876C1">
            <w:rPr>
              <w:rFonts w:eastAsia="Times New Roman"/>
              <w:color w:val="000000"/>
            </w:rPr>
            <w:t xml:space="preserve">. </w:t>
          </w:r>
          <w:r w:rsidRPr="008876C1">
            <w:rPr>
              <w:rFonts w:eastAsia="Times New Roman"/>
              <w:i/>
              <w:iCs/>
              <w:color w:val="000000"/>
            </w:rPr>
            <w:t xml:space="preserve">J </w:t>
          </w:r>
          <w:proofErr w:type="spellStart"/>
          <w:r w:rsidRPr="008876C1">
            <w:rPr>
              <w:rFonts w:eastAsia="Times New Roman"/>
              <w:i/>
              <w:iCs/>
              <w:color w:val="000000"/>
            </w:rPr>
            <w:t>Syst</w:t>
          </w:r>
          <w:proofErr w:type="spellEnd"/>
          <w:r w:rsidRPr="008876C1">
            <w:rPr>
              <w:rFonts w:eastAsia="Times New Roman"/>
              <w:i/>
              <w:iCs/>
              <w:color w:val="000000"/>
            </w:rPr>
            <w:t xml:space="preserve"> </w:t>
          </w:r>
          <w:proofErr w:type="spellStart"/>
          <w:r w:rsidRPr="008876C1">
            <w:rPr>
              <w:rFonts w:eastAsia="Times New Roman"/>
              <w:i/>
              <w:iCs/>
              <w:color w:val="000000"/>
            </w:rPr>
            <w:t>Palaeontol</w:t>
          </w:r>
          <w:proofErr w:type="spellEnd"/>
          <w:r w:rsidRPr="008876C1">
            <w:rPr>
              <w:rFonts w:eastAsia="Times New Roman"/>
              <w:color w:val="000000"/>
            </w:rPr>
            <w:t xml:space="preserve"> 2014b;</w:t>
          </w:r>
          <w:r w:rsidRPr="008876C1">
            <w:rPr>
              <w:rFonts w:eastAsia="Times New Roman"/>
              <w:b/>
              <w:bCs/>
              <w:color w:val="000000"/>
            </w:rPr>
            <w:t>12</w:t>
          </w:r>
          <w:r w:rsidRPr="008876C1">
            <w:rPr>
              <w:rFonts w:eastAsia="Times New Roman"/>
              <w:color w:val="000000"/>
            </w:rPr>
            <w:t>:no-no.</w:t>
          </w:r>
        </w:p>
        <w:p w14:paraId="7431967D" w14:textId="77777777" w:rsidR="008876C1" w:rsidRPr="008876C1" w:rsidRDefault="008876C1">
          <w:pPr>
            <w:autoSpaceDE w:val="0"/>
            <w:autoSpaceDN w:val="0"/>
            <w:ind w:hanging="480"/>
            <w:divId w:val="334891915"/>
            <w:rPr>
              <w:rFonts w:eastAsia="Times New Roman"/>
              <w:color w:val="000000"/>
            </w:rPr>
          </w:pPr>
          <w:r w:rsidRPr="008876C1">
            <w:rPr>
              <w:rFonts w:eastAsia="Times New Roman"/>
              <w:color w:val="000000"/>
            </w:rPr>
            <w:t xml:space="preserve">Ma X, Hou X, Aldridge RJ </w:t>
          </w:r>
          <w:r w:rsidRPr="008876C1">
            <w:rPr>
              <w:rFonts w:eastAsia="Times New Roman"/>
              <w:i/>
              <w:iCs/>
              <w:color w:val="000000"/>
            </w:rPr>
            <w:t>et al.</w:t>
          </w:r>
          <w:r w:rsidRPr="008876C1">
            <w:rPr>
              <w:rFonts w:eastAsia="Times New Roman"/>
              <w:color w:val="000000"/>
            </w:rPr>
            <w:t xml:space="preserve"> Morphology of Cambrian lobopodian eyes from the Chengjiang </w:t>
          </w:r>
          <w:proofErr w:type="spellStart"/>
          <w:r w:rsidRPr="008876C1">
            <w:rPr>
              <w:rFonts w:eastAsia="Times New Roman"/>
              <w:color w:val="000000"/>
            </w:rPr>
            <w:t>Lagerstätte</w:t>
          </w:r>
          <w:proofErr w:type="spellEnd"/>
          <w:r w:rsidRPr="008876C1">
            <w:rPr>
              <w:rFonts w:eastAsia="Times New Roman"/>
              <w:color w:val="000000"/>
            </w:rPr>
            <w:t xml:space="preserve"> and their evolutionary significance. </w:t>
          </w:r>
          <w:r w:rsidRPr="008876C1">
            <w:rPr>
              <w:rFonts w:eastAsia="Times New Roman"/>
              <w:i/>
              <w:iCs/>
              <w:color w:val="000000"/>
            </w:rPr>
            <w:t>Arthropod Struct Dev</w:t>
          </w:r>
          <w:r w:rsidRPr="008876C1">
            <w:rPr>
              <w:rFonts w:eastAsia="Times New Roman"/>
              <w:color w:val="000000"/>
            </w:rPr>
            <w:t xml:space="preserve"> </w:t>
          </w:r>
          <w:proofErr w:type="gramStart"/>
          <w:r w:rsidRPr="008876C1">
            <w:rPr>
              <w:rFonts w:eastAsia="Times New Roman"/>
              <w:color w:val="000000"/>
            </w:rPr>
            <w:t>2012;</w:t>
          </w:r>
          <w:r w:rsidRPr="008876C1">
            <w:rPr>
              <w:rFonts w:eastAsia="Times New Roman"/>
              <w:b/>
              <w:bCs/>
              <w:color w:val="000000"/>
            </w:rPr>
            <w:t>41</w:t>
          </w:r>
          <w:r w:rsidRPr="008876C1">
            <w:rPr>
              <w:rFonts w:eastAsia="Times New Roman"/>
              <w:color w:val="000000"/>
            </w:rPr>
            <w:t>:495</w:t>
          </w:r>
          <w:proofErr w:type="gramEnd"/>
          <w:r w:rsidRPr="008876C1">
            <w:rPr>
              <w:rFonts w:eastAsia="Times New Roman"/>
              <w:color w:val="000000"/>
            </w:rPr>
            <w:t>–504.</w:t>
          </w:r>
        </w:p>
        <w:p w14:paraId="2D673784" w14:textId="77777777" w:rsidR="008876C1" w:rsidRPr="008876C1" w:rsidRDefault="008876C1">
          <w:pPr>
            <w:autoSpaceDE w:val="0"/>
            <w:autoSpaceDN w:val="0"/>
            <w:ind w:hanging="480"/>
            <w:divId w:val="2045053412"/>
            <w:rPr>
              <w:rFonts w:eastAsia="Times New Roman"/>
              <w:color w:val="000000"/>
            </w:rPr>
          </w:pPr>
          <w:r w:rsidRPr="008876C1">
            <w:rPr>
              <w:rFonts w:eastAsia="Times New Roman"/>
              <w:color w:val="000000"/>
            </w:rPr>
            <w:t xml:space="preserve">Ma X, Hou X, Bergström J. Morphology of </w:t>
          </w:r>
          <w:proofErr w:type="spellStart"/>
          <w:r w:rsidRPr="008876C1">
            <w:rPr>
              <w:rFonts w:eastAsia="Times New Roman"/>
              <w:i/>
              <w:iCs/>
              <w:color w:val="000000"/>
            </w:rPr>
            <w:t>Luolishania</w:t>
          </w:r>
          <w:proofErr w:type="spellEnd"/>
          <w:r w:rsidRPr="008876C1">
            <w:rPr>
              <w:rFonts w:eastAsia="Times New Roman"/>
              <w:i/>
              <w:iCs/>
              <w:color w:val="000000"/>
            </w:rPr>
            <w:t xml:space="preserve"> </w:t>
          </w:r>
          <w:proofErr w:type="spellStart"/>
          <w:r w:rsidRPr="008876C1">
            <w:rPr>
              <w:rFonts w:eastAsia="Times New Roman"/>
              <w:i/>
              <w:iCs/>
              <w:color w:val="000000"/>
            </w:rPr>
            <w:t>longicruris</w:t>
          </w:r>
          <w:proofErr w:type="spellEnd"/>
          <w:r w:rsidRPr="008876C1">
            <w:rPr>
              <w:rFonts w:eastAsia="Times New Roman"/>
              <w:color w:val="000000"/>
            </w:rPr>
            <w:t xml:space="preserve"> (Lower Cambrian, Chengjiang </w:t>
          </w:r>
          <w:proofErr w:type="spellStart"/>
          <w:r w:rsidRPr="008876C1">
            <w:rPr>
              <w:rFonts w:eastAsia="Times New Roman"/>
              <w:color w:val="000000"/>
            </w:rPr>
            <w:t>Lagerstätte</w:t>
          </w:r>
          <w:proofErr w:type="spellEnd"/>
          <w:r w:rsidRPr="008876C1">
            <w:rPr>
              <w:rFonts w:eastAsia="Times New Roman"/>
              <w:color w:val="000000"/>
            </w:rPr>
            <w:t xml:space="preserve">, SW China) and the phylogenetic relationships within </w:t>
          </w:r>
          <w:proofErr w:type="spellStart"/>
          <w:r w:rsidRPr="008876C1">
            <w:rPr>
              <w:rFonts w:eastAsia="Times New Roman"/>
              <w:color w:val="000000"/>
            </w:rPr>
            <w:t>lobopodians</w:t>
          </w:r>
          <w:proofErr w:type="spellEnd"/>
          <w:r w:rsidRPr="008876C1">
            <w:rPr>
              <w:rFonts w:eastAsia="Times New Roman"/>
              <w:color w:val="000000"/>
            </w:rPr>
            <w:t xml:space="preserve">. </w:t>
          </w:r>
          <w:r w:rsidRPr="008876C1">
            <w:rPr>
              <w:rFonts w:eastAsia="Times New Roman"/>
              <w:i/>
              <w:iCs/>
              <w:color w:val="000000"/>
            </w:rPr>
            <w:t>Arthropod Struct Dev</w:t>
          </w:r>
          <w:r w:rsidRPr="008876C1">
            <w:rPr>
              <w:rFonts w:eastAsia="Times New Roman"/>
              <w:color w:val="000000"/>
            </w:rPr>
            <w:t xml:space="preserve"> </w:t>
          </w:r>
          <w:proofErr w:type="gramStart"/>
          <w:r w:rsidRPr="008876C1">
            <w:rPr>
              <w:rFonts w:eastAsia="Times New Roman"/>
              <w:color w:val="000000"/>
            </w:rPr>
            <w:t>2009;</w:t>
          </w:r>
          <w:r w:rsidRPr="008876C1">
            <w:rPr>
              <w:rFonts w:eastAsia="Times New Roman"/>
              <w:b/>
              <w:bCs/>
              <w:color w:val="000000"/>
            </w:rPr>
            <w:t>38</w:t>
          </w:r>
          <w:r w:rsidRPr="008876C1">
            <w:rPr>
              <w:rFonts w:eastAsia="Times New Roman"/>
              <w:color w:val="000000"/>
            </w:rPr>
            <w:t>:271</w:t>
          </w:r>
          <w:proofErr w:type="gramEnd"/>
          <w:r w:rsidRPr="008876C1">
            <w:rPr>
              <w:rFonts w:eastAsia="Times New Roman"/>
              <w:color w:val="000000"/>
            </w:rPr>
            <w:t>–91.</w:t>
          </w:r>
        </w:p>
        <w:p w14:paraId="6BC99167" w14:textId="77777777" w:rsidR="008876C1" w:rsidRPr="008876C1" w:rsidRDefault="008876C1">
          <w:pPr>
            <w:autoSpaceDE w:val="0"/>
            <w:autoSpaceDN w:val="0"/>
            <w:ind w:hanging="480"/>
            <w:divId w:val="1828325452"/>
            <w:rPr>
              <w:rFonts w:eastAsia="Times New Roman"/>
              <w:color w:val="000000"/>
            </w:rPr>
          </w:pPr>
          <w:r w:rsidRPr="008876C1">
            <w:rPr>
              <w:rFonts w:eastAsia="Times New Roman"/>
              <w:color w:val="000000"/>
            </w:rPr>
            <w:t xml:space="preserve">Maas A, Mayer G, Kristensen RM </w:t>
          </w:r>
          <w:r w:rsidRPr="008876C1">
            <w:rPr>
              <w:rFonts w:eastAsia="Times New Roman"/>
              <w:i/>
              <w:iCs/>
              <w:color w:val="000000"/>
            </w:rPr>
            <w:t>et al.</w:t>
          </w:r>
          <w:r w:rsidRPr="008876C1">
            <w:rPr>
              <w:rFonts w:eastAsia="Times New Roman"/>
              <w:color w:val="000000"/>
            </w:rPr>
            <w:t xml:space="preserve"> A Cambrian micro-lobopodian and the evolution of arthropod locomotion and reproduction. </w:t>
          </w:r>
          <w:r w:rsidRPr="008876C1">
            <w:rPr>
              <w:rFonts w:eastAsia="Times New Roman"/>
              <w:i/>
              <w:iCs/>
              <w:color w:val="000000"/>
            </w:rPr>
            <w:t>Chinese Science Bulletin</w:t>
          </w:r>
          <w:r w:rsidRPr="008876C1">
            <w:rPr>
              <w:rFonts w:eastAsia="Times New Roman"/>
              <w:color w:val="000000"/>
            </w:rPr>
            <w:t xml:space="preserve"> </w:t>
          </w:r>
          <w:proofErr w:type="gramStart"/>
          <w:r w:rsidRPr="008876C1">
            <w:rPr>
              <w:rFonts w:eastAsia="Times New Roman"/>
              <w:color w:val="000000"/>
            </w:rPr>
            <w:t>2007;</w:t>
          </w:r>
          <w:r w:rsidRPr="008876C1">
            <w:rPr>
              <w:rFonts w:eastAsia="Times New Roman"/>
              <w:b/>
              <w:bCs/>
              <w:color w:val="000000"/>
            </w:rPr>
            <w:t>52</w:t>
          </w:r>
          <w:r w:rsidRPr="008876C1">
            <w:rPr>
              <w:rFonts w:eastAsia="Times New Roman"/>
              <w:color w:val="000000"/>
            </w:rPr>
            <w:t>:3385</w:t>
          </w:r>
          <w:proofErr w:type="gramEnd"/>
          <w:r w:rsidRPr="008876C1">
            <w:rPr>
              <w:rFonts w:eastAsia="Times New Roman"/>
              <w:color w:val="000000"/>
            </w:rPr>
            <w:t>–92.</w:t>
          </w:r>
        </w:p>
        <w:p w14:paraId="2EDBFD14" w14:textId="77777777" w:rsidR="008876C1" w:rsidRPr="008876C1" w:rsidRDefault="008876C1">
          <w:pPr>
            <w:autoSpaceDE w:val="0"/>
            <w:autoSpaceDN w:val="0"/>
            <w:ind w:hanging="480"/>
            <w:divId w:val="2091153265"/>
            <w:rPr>
              <w:rFonts w:eastAsia="Times New Roman"/>
              <w:color w:val="000000"/>
            </w:rPr>
          </w:pPr>
          <w:r w:rsidRPr="008876C1">
            <w:rPr>
              <w:rFonts w:eastAsia="Times New Roman"/>
              <w:color w:val="000000"/>
            </w:rPr>
            <w:t xml:space="preserve">Mapalo MA, Game M, Smith FW </w:t>
          </w:r>
          <w:r w:rsidRPr="008876C1">
            <w:rPr>
              <w:rFonts w:eastAsia="Times New Roman"/>
              <w:i/>
              <w:iCs/>
              <w:color w:val="000000"/>
            </w:rPr>
            <w:t>et al.</w:t>
          </w:r>
          <w:r w:rsidRPr="008876C1">
            <w:rPr>
              <w:rFonts w:eastAsia="Times New Roman"/>
              <w:color w:val="000000"/>
            </w:rPr>
            <w:t xml:space="preserve"> Expression of distal limb patterning genes in </w:t>
          </w:r>
          <w:proofErr w:type="spellStart"/>
          <w:r w:rsidRPr="008876C1">
            <w:rPr>
              <w:rFonts w:eastAsia="Times New Roman"/>
              <w:color w:val="000000"/>
            </w:rPr>
            <w:t>Hypsibius</w:t>
          </w:r>
          <w:proofErr w:type="spellEnd"/>
          <w:r w:rsidRPr="008876C1">
            <w:rPr>
              <w:rFonts w:eastAsia="Times New Roman"/>
              <w:color w:val="000000"/>
            </w:rPr>
            <w:t xml:space="preserve"> </w:t>
          </w:r>
          <w:proofErr w:type="spellStart"/>
          <w:r w:rsidRPr="008876C1">
            <w:rPr>
              <w:rFonts w:eastAsia="Times New Roman"/>
              <w:color w:val="000000"/>
            </w:rPr>
            <w:t>exemplaris</w:t>
          </w:r>
          <w:proofErr w:type="spellEnd"/>
          <w:r w:rsidRPr="008876C1">
            <w:rPr>
              <w:rFonts w:eastAsia="Times New Roman"/>
              <w:color w:val="000000"/>
            </w:rPr>
            <w:t xml:space="preserve"> indicate regionalization and suggest distal identity of tardigrade legs. </w:t>
          </w:r>
          <w:proofErr w:type="spellStart"/>
          <w:r w:rsidRPr="008876C1">
            <w:rPr>
              <w:rFonts w:eastAsia="Times New Roman"/>
              <w:i/>
              <w:iCs/>
              <w:color w:val="000000"/>
            </w:rPr>
            <w:t>Evodevo</w:t>
          </w:r>
          <w:proofErr w:type="spellEnd"/>
          <w:r w:rsidRPr="008876C1">
            <w:rPr>
              <w:rFonts w:eastAsia="Times New Roman"/>
              <w:color w:val="000000"/>
            </w:rPr>
            <w:t xml:space="preserve"> </w:t>
          </w:r>
          <w:proofErr w:type="gramStart"/>
          <w:r w:rsidRPr="008876C1">
            <w:rPr>
              <w:rFonts w:eastAsia="Times New Roman"/>
              <w:color w:val="000000"/>
            </w:rPr>
            <w:t>2024;</w:t>
          </w:r>
          <w:r w:rsidRPr="008876C1">
            <w:rPr>
              <w:rFonts w:eastAsia="Times New Roman"/>
              <w:b/>
              <w:bCs/>
              <w:color w:val="000000"/>
            </w:rPr>
            <w:t>15</w:t>
          </w:r>
          <w:r w:rsidRPr="008876C1">
            <w:rPr>
              <w:rFonts w:eastAsia="Times New Roman"/>
              <w:color w:val="000000"/>
            </w:rPr>
            <w:t>:1</w:t>
          </w:r>
          <w:proofErr w:type="gramEnd"/>
          <w:r w:rsidRPr="008876C1">
            <w:rPr>
              <w:rFonts w:eastAsia="Times New Roman"/>
              <w:color w:val="000000"/>
            </w:rPr>
            <w:t>–15.</w:t>
          </w:r>
        </w:p>
        <w:p w14:paraId="4888A808" w14:textId="77777777" w:rsidR="008876C1" w:rsidRPr="008876C1" w:rsidRDefault="008876C1">
          <w:pPr>
            <w:autoSpaceDE w:val="0"/>
            <w:autoSpaceDN w:val="0"/>
            <w:ind w:hanging="480"/>
            <w:divId w:val="530655443"/>
            <w:rPr>
              <w:rFonts w:eastAsia="Times New Roman"/>
              <w:color w:val="000000"/>
            </w:rPr>
          </w:pPr>
          <w:r w:rsidRPr="008876C1">
            <w:rPr>
              <w:rFonts w:eastAsia="Times New Roman"/>
              <w:color w:val="000000"/>
            </w:rPr>
            <w:t xml:space="preserve">Mapalo MA, Wolfe JM, Ortega-Hernández J. Cretaceous amber inclusions illuminate the evolutionary origin of tardigrades. </w:t>
          </w:r>
          <w:r w:rsidRPr="008876C1">
            <w:rPr>
              <w:rFonts w:eastAsia="Times New Roman"/>
              <w:i/>
              <w:iCs/>
              <w:color w:val="000000"/>
            </w:rPr>
            <w:t xml:space="preserve">Commun </w:t>
          </w:r>
          <w:proofErr w:type="spellStart"/>
          <w:r w:rsidRPr="008876C1">
            <w:rPr>
              <w:rFonts w:eastAsia="Times New Roman"/>
              <w:i/>
              <w:iCs/>
              <w:color w:val="000000"/>
            </w:rPr>
            <w:t>Biol</w:t>
          </w:r>
          <w:proofErr w:type="spellEnd"/>
          <w:r w:rsidRPr="008876C1">
            <w:rPr>
              <w:rFonts w:eastAsia="Times New Roman"/>
              <w:color w:val="000000"/>
            </w:rPr>
            <w:t xml:space="preserve"> </w:t>
          </w:r>
          <w:proofErr w:type="gramStart"/>
          <w:r w:rsidRPr="008876C1">
            <w:rPr>
              <w:rFonts w:eastAsia="Times New Roman"/>
              <w:color w:val="000000"/>
            </w:rPr>
            <w:t>2024;</w:t>
          </w:r>
          <w:r w:rsidRPr="008876C1">
            <w:rPr>
              <w:rFonts w:eastAsia="Times New Roman"/>
              <w:b/>
              <w:bCs/>
              <w:color w:val="000000"/>
            </w:rPr>
            <w:t>7</w:t>
          </w:r>
          <w:r w:rsidRPr="008876C1">
            <w:rPr>
              <w:rFonts w:eastAsia="Times New Roman"/>
              <w:color w:val="000000"/>
            </w:rPr>
            <w:t>:1</w:t>
          </w:r>
          <w:proofErr w:type="gramEnd"/>
          <w:r w:rsidRPr="008876C1">
            <w:rPr>
              <w:rFonts w:eastAsia="Times New Roman"/>
              <w:color w:val="000000"/>
            </w:rPr>
            <w:t>–13.</w:t>
          </w:r>
        </w:p>
        <w:p w14:paraId="3DA3047C" w14:textId="77777777" w:rsidR="008876C1" w:rsidRPr="008876C1" w:rsidRDefault="008876C1">
          <w:pPr>
            <w:autoSpaceDE w:val="0"/>
            <w:autoSpaceDN w:val="0"/>
            <w:ind w:hanging="480"/>
            <w:divId w:val="1437746458"/>
            <w:rPr>
              <w:rFonts w:eastAsia="Times New Roman"/>
              <w:color w:val="000000"/>
            </w:rPr>
          </w:pPr>
          <w:r w:rsidRPr="008876C1">
            <w:rPr>
              <w:rFonts w:eastAsia="Times New Roman"/>
              <w:color w:val="000000"/>
            </w:rPr>
            <w:t xml:space="preserve">Marchioro T, Rebecchi L, Cesari M </w:t>
          </w:r>
          <w:r w:rsidRPr="008876C1">
            <w:rPr>
              <w:rFonts w:eastAsia="Times New Roman"/>
              <w:i/>
              <w:iCs/>
              <w:color w:val="000000"/>
            </w:rPr>
            <w:t>et al.</w:t>
          </w:r>
          <w:r w:rsidRPr="008876C1">
            <w:rPr>
              <w:rFonts w:eastAsia="Times New Roman"/>
              <w:color w:val="000000"/>
            </w:rPr>
            <w:t xml:space="preserve"> Somatic musculature of Tardigrada: phylogenetic signal and metameric patterns. </w:t>
          </w:r>
          <w:proofErr w:type="spellStart"/>
          <w:r w:rsidRPr="008876C1">
            <w:rPr>
              <w:rFonts w:eastAsia="Times New Roman"/>
              <w:i/>
              <w:iCs/>
              <w:color w:val="000000"/>
            </w:rPr>
            <w:t>Zool</w:t>
          </w:r>
          <w:proofErr w:type="spellEnd"/>
          <w:r w:rsidRPr="008876C1">
            <w:rPr>
              <w:rFonts w:eastAsia="Times New Roman"/>
              <w:i/>
              <w:iCs/>
              <w:color w:val="000000"/>
            </w:rPr>
            <w:t xml:space="preserve"> J Linn Soc</w:t>
          </w:r>
          <w:r w:rsidRPr="008876C1">
            <w:rPr>
              <w:rFonts w:eastAsia="Times New Roman"/>
              <w:color w:val="000000"/>
            </w:rPr>
            <w:t xml:space="preserve"> </w:t>
          </w:r>
          <w:proofErr w:type="gramStart"/>
          <w:r w:rsidRPr="008876C1">
            <w:rPr>
              <w:rFonts w:eastAsia="Times New Roman"/>
              <w:color w:val="000000"/>
            </w:rPr>
            <w:t>2013;</w:t>
          </w:r>
          <w:r w:rsidRPr="008876C1">
            <w:rPr>
              <w:rFonts w:eastAsia="Times New Roman"/>
              <w:b/>
              <w:bCs/>
              <w:color w:val="000000"/>
            </w:rPr>
            <w:t>169</w:t>
          </w:r>
          <w:r w:rsidRPr="008876C1">
            <w:rPr>
              <w:rFonts w:eastAsia="Times New Roman"/>
              <w:color w:val="000000"/>
            </w:rPr>
            <w:t>:580</w:t>
          </w:r>
          <w:proofErr w:type="gramEnd"/>
          <w:r w:rsidRPr="008876C1">
            <w:rPr>
              <w:rFonts w:eastAsia="Times New Roman"/>
              <w:color w:val="000000"/>
            </w:rPr>
            <w:t>–603.</w:t>
          </w:r>
        </w:p>
        <w:p w14:paraId="31EFF120" w14:textId="77777777" w:rsidR="008876C1" w:rsidRPr="008876C1" w:rsidRDefault="008876C1">
          <w:pPr>
            <w:autoSpaceDE w:val="0"/>
            <w:autoSpaceDN w:val="0"/>
            <w:ind w:hanging="480"/>
            <w:divId w:val="651954526"/>
            <w:rPr>
              <w:rFonts w:eastAsia="Times New Roman"/>
              <w:color w:val="000000"/>
            </w:rPr>
          </w:pPr>
          <w:r w:rsidRPr="008876C1">
            <w:rPr>
              <w:rFonts w:eastAsia="Times New Roman"/>
              <w:color w:val="000000"/>
            </w:rPr>
            <w:t xml:space="preserve">Marcus E. </w:t>
          </w:r>
          <w:proofErr w:type="spellStart"/>
          <w:r w:rsidRPr="008876C1">
            <w:rPr>
              <w:rFonts w:eastAsia="Times New Roman"/>
              <w:color w:val="000000"/>
            </w:rPr>
            <w:t>Batillipes</w:t>
          </w:r>
          <w:proofErr w:type="spellEnd"/>
          <w:r w:rsidRPr="008876C1">
            <w:rPr>
              <w:rFonts w:eastAsia="Times New Roman"/>
              <w:color w:val="000000"/>
            </w:rPr>
            <w:t xml:space="preserve"> </w:t>
          </w:r>
          <w:proofErr w:type="spellStart"/>
          <w:r w:rsidRPr="008876C1">
            <w:rPr>
              <w:rFonts w:eastAsia="Times New Roman"/>
              <w:color w:val="000000"/>
            </w:rPr>
            <w:t>pennaki</w:t>
          </w:r>
          <w:proofErr w:type="spellEnd"/>
          <w:r w:rsidRPr="008876C1">
            <w:rPr>
              <w:rFonts w:eastAsia="Times New Roman"/>
              <w:color w:val="000000"/>
            </w:rPr>
            <w:t xml:space="preserve">, a new marine tardigrade from the North and South American Atlantic coast. </w:t>
          </w:r>
          <w:r w:rsidRPr="008876C1">
            <w:rPr>
              <w:rFonts w:eastAsia="Times New Roman"/>
              <w:i/>
              <w:iCs/>
              <w:color w:val="000000"/>
            </w:rPr>
            <w:t xml:space="preserve">Comunicaciones </w:t>
          </w:r>
          <w:proofErr w:type="spellStart"/>
          <w:r w:rsidRPr="008876C1">
            <w:rPr>
              <w:rFonts w:eastAsia="Times New Roman"/>
              <w:i/>
              <w:iCs/>
              <w:color w:val="000000"/>
            </w:rPr>
            <w:t>Zoologicas</w:t>
          </w:r>
          <w:proofErr w:type="spellEnd"/>
          <w:r w:rsidRPr="008876C1">
            <w:rPr>
              <w:rFonts w:eastAsia="Times New Roman"/>
              <w:i/>
              <w:iCs/>
              <w:color w:val="000000"/>
            </w:rPr>
            <w:t xml:space="preserve"> del Museo de Historia Natural de Montevideo</w:t>
          </w:r>
          <w:r w:rsidRPr="008876C1">
            <w:rPr>
              <w:rFonts w:eastAsia="Times New Roman"/>
              <w:color w:val="000000"/>
            </w:rPr>
            <w:t xml:space="preserve"> 1946;</w:t>
          </w:r>
          <w:r w:rsidRPr="008876C1">
            <w:rPr>
              <w:rFonts w:eastAsia="Times New Roman"/>
              <w:b/>
              <w:bCs/>
              <w:color w:val="000000"/>
            </w:rPr>
            <w:t>33</w:t>
          </w:r>
          <w:r w:rsidRPr="008876C1">
            <w:rPr>
              <w:rFonts w:eastAsia="Times New Roman"/>
              <w:color w:val="000000"/>
            </w:rPr>
            <w:t>.</w:t>
          </w:r>
        </w:p>
        <w:p w14:paraId="5D021790" w14:textId="77777777" w:rsidR="008876C1" w:rsidRPr="008876C1" w:rsidRDefault="008876C1">
          <w:pPr>
            <w:autoSpaceDE w:val="0"/>
            <w:autoSpaceDN w:val="0"/>
            <w:ind w:hanging="480"/>
            <w:divId w:val="1746107572"/>
            <w:rPr>
              <w:rFonts w:eastAsia="Times New Roman"/>
              <w:color w:val="000000"/>
            </w:rPr>
          </w:pPr>
          <w:r w:rsidRPr="008876C1">
            <w:rPr>
              <w:rFonts w:eastAsia="Times New Roman"/>
              <w:color w:val="000000"/>
            </w:rPr>
            <w:t xml:space="preserve">Marley NJ, </w:t>
          </w:r>
          <w:proofErr w:type="spellStart"/>
          <w:r w:rsidRPr="008876C1">
            <w:rPr>
              <w:rFonts w:eastAsia="Times New Roman"/>
              <w:color w:val="000000"/>
            </w:rPr>
            <w:t>Mcinnes</w:t>
          </w:r>
          <w:proofErr w:type="spellEnd"/>
          <w:r w:rsidRPr="008876C1">
            <w:rPr>
              <w:rFonts w:eastAsia="Times New Roman"/>
              <w:color w:val="000000"/>
            </w:rPr>
            <w:t xml:space="preserve"> SJ, Sands CJ. Phylum Tardigrada: A re-evaluation of the </w:t>
          </w:r>
          <w:proofErr w:type="spellStart"/>
          <w:r w:rsidRPr="008876C1">
            <w:rPr>
              <w:rFonts w:eastAsia="Times New Roman"/>
              <w:color w:val="000000"/>
            </w:rPr>
            <w:t>Parachela</w:t>
          </w:r>
          <w:proofErr w:type="spellEnd"/>
          <w:r w:rsidRPr="008876C1">
            <w:rPr>
              <w:rFonts w:eastAsia="Times New Roman"/>
              <w:color w:val="000000"/>
            </w:rPr>
            <w:t xml:space="preserve">. </w:t>
          </w:r>
          <w:proofErr w:type="spellStart"/>
          <w:r w:rsidRPr="008876C1">
            <w:rPr>
              <w:rFonts w:eastAsia="Times New Roman"/>
              <w:i/>
              <w:iCs/>
              <w:color w:val="000000"/>
            </w:rPr>
            <w:t>Zootaxa</w:t>
          </w:r>
          <w:proofErr w:type="spellEnd"/>
          <w:r w:rsidRPr="008876C1">
            <w:rPr>
              <w:rFonts w:eastAsia="Times New Roman"/>
              <w:color w:val="000000"/>
            </w:rPr>
            <w:t xml:space="preserve"> </w:t>
          </w:r>
          <w:proofErr w:type="gramStart"/>
          <w:r w:rsidRPr="008876C1">
            <w:rPr>
              <w:rFonts w:eastAsia="Times New Roman"/>
              <w:color w:val="000000"/>
            </w:rPr>
            <w:t>2011;</w:t>
          </w:r>
          <w:r w:rsidRPr="008876C1">
            <w:rPr>
              <w:rFonts w:eastAsia="Times New Roman"/>
              <w:b/>
              <w:bCs/>
              <w:color w:val="000000"/>
            </w:rPr>
            <w:t>64</w:t>
          </w:r>
          <w:r w:rsidRPr="008876C1">
            <w:rPr>
              <w:rFonts w:eastAsia="Times New Roman"/>
              <w:color w:val="000000"/>
            </w:rPr>
            <w:t>:51</w:t>
          </w:r>
          <w:proofErr w:type="gramEnd"/>
          <w:r w:rsidRPr="008876C1">
            <w:rPr>
              <w:rFonts w:eastAsia="Times New Roman"/>
              <w:color w:val="000000"/>
            </w:rPr>
            <w:t>–64.</w:t>
          </w:r>
        </w:p>
        <w:p w14:paraId="344EDF55" w14:textId="77777777" w:rsidR="008876C1" w:rsidRPr="008876C1" w:rsidRDefault="008876C1">
          <w:pPr>
            <w:autoSpaceDE w:val="0"/>
            <w:autoSpaceDN w:val="0"/>
            <w:ind w:hanging="480"/>
            <w:divId w:val="784890865"/>
            <w:rPr>
              <w:rFonts w:eastAsia="Times New Roman"/>
              <w:color w:val="000000"/>
            </w:rPr>
          </w:pPr>
          <w:r w:rsidRPr="008876C1">
            <w:rPr>
              <w:rFonts w:eastAsia="Times New Roman"/>
              <w:color w:val="000000"/>
            </w:rPr>
            <w:t xml:space="preserve">Martin C, Mayer G. Neuronal tracing of oral nerves in a velvet worm - Implications for the evolution of </w:t>
          </w:r>
          <w:proofErr w:type="spellStart"/>
          <w:r w:rsidRPr="008876C1">
            <w:rPr>
              <w:rFonts w:eastAsia="Times New Roman"/>
              <w:color w:val="000000"/>
            </w:rPr>
            <w:t>theecdysozoan</w:t>
          </w:r>
          <w:proofErr w:type="spellEnd"/>
          <w:r w:rsidRPr="008876C1">
            <w:rPr>
              <w:rFonts w:eastAsia="Times New Roman"/>
              <w:color w:val="000000"/>
            </w:rPr>
            <w:t xml:space="preserve"> brain. </w:t>
          </w:r>
          <w:r w:rsidRPr="008876C1">
            <w:rPr>
              <w:rFonts w:eastAsia="Times New Roman"/>
              <w:i/>
              <w:iCs/>
              <w:color w:val="000000"/>
            </w:rPr>
            <w:t xml:space="preserve">Front </w:t>
          </w:r>
          <w:proofErr w:type="spellStart"/>
          <w:r w:rsidRPr="008876C1">
            <w:rPr>
              <w:rFonts w:eastAsia="Times New Roman"/>
              <w:i/>
              <w:iCs/>
              <w:color w:val="000000"/>
            </w:rPr>
            <w:t>Neuroanat</w:t>
          </w:r>
          <w:proofErr w:type="spellEnd"/>
          <w:r w:rsidRPr="008876C1">
            <w:rPr>
              <w:rFonts w:eastAsia="Times New Roman"/>
              <w:color w:val="000000"/>
            </w:rPr>
            <w:t xml:space="preserve"> </w:t>
          </w:r>
          <w:proofErr w:type="gramStart"/>
          <w:r w:rsidRPr="008876C1">
            <w:rPr>
              <w:rFonts w:eastAsia="Times New Roman"/>
              <w:color w:val="000000"/>
            </w:rPr>
            <w:t>2014;</w:t>
          </w:r>
          <w:r w:rsidRPr="008876C1">
            <w:rPr>
              <w:rFonts w:eastAsia="Times New Roman"/>
              <w:b/>
              <w:bCs/>
              <w:color w:val="000000"/>
            </w:rPr>
            <w:t>8</w:t>
          </w:r>
          <w:r w:rsidRPr="008876C1">
            <w:rPr>
              <w:rFonts w:eastAsia="Times New Roman"/>
              <w:color w:val="000000"/>
            </w:rPr>
            <w:t>:1</w:t>
          </w:r>
          <w:proofErr w:type="gramEnd"/>
          <w:r w:rsidRPr="008876C1">
            <w:rPr>
              <w:rFonts w:eastAsia="Times New Roman"/>
              <w:color w:val="000000"/>
            </w:rPr>
            <w:t>–13.</w:t>
          </w:r>
        </w:p>
        <w:p w14:paraId="50DA888F" w14:textId="77777777" w:rsidR="008876C1" w:rsidRPr="008876C1" w:rsidRDefault="008876C1">
          <w:pPr>
            <w:autoSpaceDE w:val="0"/>
            <w:autoSpaceDN w:val="0"/>
            <w:ind w:hanging="480"/>
            <w:divId w:val="715279901"/>
            <w:rPr>
              <w:rFonts w:eastAsia="Times New Roman"/>
              <w:color w:val="000000"/>
            </w:rPr>
          </w:pPr>
          <w:r w:rsidRPr="008876C1">
            <w:rPr>
              <w:rFonts w:eastAsia="Times New Roman"/>
              <w:color w:val="000000"/>
            </w:rPr>
            <w:t xml:space="preserve">Mayer G, </w:t>
          </w:r>
          <w:proofErr w:type="spellStart"/>
          <w:r w:rsidRPr="008876C1">
            <w:rPr>
              <w:rFonts w:eastAsia="Times New Roman"/>
              <w:color w:val="000000"/>
            </w:rPr>
            <w:t>Harzsch</w:t>
          </w:r>
          <w:proofErr w:type="spellEnd"/>
          <w:r w:rsidRPr="008876C1">
            <w:rPr>
              <w:rFonts w:eastAsia="Times New Roman"/>
              <w:color w:val="000000"/>
            </w:rPr>
            <w:t xml:space="preserve"> S. Immunolocalization of serotonin in </w:t>
          </w:r>
          <w:proofErr w:type="spellStart"/>
          <w:r w:rsidRPr="008876C1">
            <w:rPr>
              <w:rFonts w:eastAsia="Times New Roman"/>
              <w:color w:val="000000"/>
            </w:rPr>
            <w:t>Onychophora</w:t>
          </w:r>
          <w:proofErr w:type="spellEnd"/>
          <w:r w:rsidRPr="008876C1">
            <w:rPr>
              <w:rFonts w:eastAsia="Times New Roman"/>
              <w:color w:val="000000"/>
            </w:rPr>
            <w:t xml:space="preserve"> argues against segmental ganglia being an ancestral feature of arthropods. </w:t>
          </w:r>
          <w:r w:rsidRPr="008876C1">
            <w:rPr>
              <w:rFonts w:eastAsia="Times New Roman"/>
              <w:i/>
              <w:iCs/>
              <w:color w:val="000000"/>
            </w:rPr>
            <w:t xml:space="preserve">BMC Evol </w:t>
          </w:r>
          <w:proofErr w:type="spellStart"/>
          <w:r w:rsidRPr="008876C1">
            <w:rPr>
              <w:rFonts w:eastAsia="Times New Roman"/>
              <w:i/>
              <w:iCs/>
              <w:color w:val="000000"/>
            </w:rPr>
            <w:t>Biol</w:t>
          </w:r>
          <w:proofErr w:type="spellEnd"/>
          <w:r w:rsidRPr="008876C1">
            <w:rPr>
              <w:rFonts w:eastAsia="Times New Roman"/>
              <w:color w:val="000000"/>
            </w:rPr>
            <w:t xml:space="preserve"> </w:t>
          </w:r>
          <w:proofErr w:type="gramStart"/>
          <w:r w:rsidRPr="008876C1">
            <w:rPr>
              <w:rFonts w:eastAsia="Times New Roman"/>
              <w:color w:val="000000"/>
            </w:rPr>
            <w:t>2007;</w:t>
          </w:r>
          <w:r w:rsidRPr="008876C1">
            <w:rPr>
              <w:rFonts w:eastAsia="Times New Roman"/>
              <w:b/>
              <w:bCs/>
              <w:color w:val="000000"/>
            </w:rPr>
            <w:t>7</w:t>
          </w:r>
          <w:r w:rsidRPr="008876C1">
            <w:rPr>
              <w:rFonts w:eastAsia="Times New Roman"/>
              <w:color w:val="000000"/>
            </w:rPr>
            <w:t>:1</w:t>
          </w:r>
          <w:proofErr w:type="gramEnd"/>
          <w:r w:rsidRPr="008876C1">
            <w:rPr>
              <w:rFonts w:eastAsia="Times New Roman"/>
              <w:color w:val="000000"/>
            </w:rPr>
            <w:t>–9.</w:t>
          </w:r>
        </w:p>
        <w:p w14:paraId="6AB5B721" w14:textId="77777777" w:rsidR="008876C1" w:rsidRPr="008876C1" w:rsidRDefault="008876C1">
          <w:pPr>
            <w:autoSpaceDE w:val="0"/>
            <w:autoSpaceDN w:val="0"/>
            <w:ind w:hanging="480"/>
            <w:divId w:val="1785079180"/>
            <w:rPr>
              <w:rFonts w:eastAsia="Times New Roman"/>
              <w:color w:val="000000"/>
            </w:rPr>
          </w:pPr>
          <w:r w:rsidRPr="008876C1">
            <w:rPr>
              <w:rFonts w:eastAsia="Times New Roman"/>
              <w:color w:val="000000"/>
            </w:rPr>
            <w:t xml:space="preserve">Mayer G, </w:t>
          </w:r>
          <w:proofErr w:type="spellStart"/>
          <w:r w:rsidRPr="008876C1">
            <w:rPr>
              <w:rFonts w:eastAsia="Times New Roman"/>
              <w:color w:val="000000"/>
            </w:rPr>
            <w:t>Kauschke</w:t>
          </w:r>
          <w:proofErr w:type="spellEnd"/>
          <w:r w:rsidRPr="008876C1">
            <w:rPr>
              <w:rFonts w:eastAsia="Times New Roman"/>
              <w:color w:val="000000"/>
            </w:rPr>
            <w:t xml:space="preserve"> S, Rüdiger J </w:t>
          </w:r>
          <w:r w:rsidRPr="008876C1">
            <w:rPr>
              <w:rFonts w:eastAsia="Times New Roman"/>
              <w:i/>
              <w:iCs/>
              <w:color w:val="000000"/>
            </w:rPr>
            <w:t>et al.</w:t>
          </w:r>
          <w:r w:rsidRPr="008876C1">
            <w:rPr>
              <w:rFonts w:eastAsia="Times New Roman"/>
              <w:color w:val="000000"/>
            </w:rPr>
            <w:t xml:space="preserve"> Neural markers reveal a one-segmented head in tardigrades (water bears). </w:t>
          </w:r>
          <w:proofErr w:type="spellStart"/>
          <w:r w:rsidRPr="008876C1">
            <w:rPr>
              <w:rFonts w:eastAsia="Times New Roman"/>
              <w:i/>
              <w:iCs/>
              <w:color w:val="000000"/>
            </w:rPr>
            <w:t>PLoS</w:t>
          </w:r>
          <w:proofErr w:type="spellEnd"/>
          <w:r w:rsidRPr="008876C1">
            <w:rPr>
              <w:rFonts w:eastAsia="Times New Roman"/>
              <w:i/>
              <w:iCs/>
              <w:color w:val="000000"/>
            </w:rPr>
            <w:t xml:space="preserve"> One</w:t>
          </w:r>
          <w:r w:rsidRPr="008876C1">
            <w:rPr>
              <w:rFonts w:eastAsia="Times New Roman"/>
              <w:color w:val="000000"/>
            </w:rPr>
            <w:t xml:space="preserve"> 2013a;</w:t>
          </w:r>
          <w:proofErr w:type="gramStart"/>
          <w:r w:rsidRPr="008876C1">
            <w:rPr>
              <w:rFonts w:eastAsia="Times New Roman"/>
              <w:b/>
              <w:bCs/>
              <w:color w:val="000000"/>
            </w:rPr>
            <w:t>8</w:t>
          </w:r>
          <w:r w:rsidRPr="008876C1">
            <w:rPr>
              <w:rFonts w:eastAsia="Times New Roman"/>
              <w:color w:val="000000"/>
            </w:rPr>
            <w:t>:e</w:t>
          </w:r>
          <w:proofErr w:type="gramEnd"/>
          <w:r w:rsidRPr="008876C1">
            <w:rPr>
              <w:rFonts w:eastAsia="Times New Roman"/>
              <w:color w:val="000000"/>
            </w:rPr>
            <w:t>59090.</w:t>
          </w:r>
        </w:p>
        <w:p w14:paraId="583F5D61" w14:textId="77777777" w:rsidR="008876C1" w:rsidRPr="008876C1" w:rsidRDefault="008876C1">
          <w:pPr>
            <w:autoSpaceDE w:val="0"/>
            <w:autoSpaceDN w:val="0"/>
            <w:ind w:hanging="480"/>
            <w:divId w:val="2046904723"/>
            <w:rPr>
              <w:rFonts w:eastAsia="Times New Roman"/>
              <w:color w:val="000000"/>
            </w:rPr>
          </w:pPr>
          <w:r w:rsidRPr="008876C1">
            <w:rPr>
              <w:rFonts w:eastAsia="Times New Roman"/>
              <w:color w:val="000000"/>
            </w:rPr>
            <w:t xml:space="preserve">Mayer G, Martin C, Rüdiger J </w:t>
          </w:r>
          <w:r w:rsidRPr="008876C1">
            <w:rPr>
              <w:rFonts w:eastAsia="Times New Roman"/>
              <w:i/>
              <w:iCs/>
              <w:color w:val="000000"/>
            </w:rPr>
            <w:t>et al.</w:t>
          </w:r>
          <w:r w:rsidRPr="008876C1">
            <w:rPr>
              <w:rFonts w:eastAsia="Times New Roman"/>
              <w:color w:val="000000"/>
            </w:rPr>
            <w:t xml:space="preserve"> Selective neuronal staining in tardigrades and onychophorans provides insights into the evolution of segmental ganglia in panarthropods. </w:t>
          </w:r>
          <w:r w:rsidRPr="008876C1">
            <w:rPr>
              <w:rFonts w:eastAsia="Times New Roman"/>
              <w:i/>
              <w:iCs/>
              <w:color w:val="000000"/>
            </w:rPr>
            <w:t xml:space="preserve">BMC Evol </w:t>
          </w:r>
          <w:proofErr w:type="spellStart"/>
          <w:r w:rsidRPr="008876C1">
            <w:rPr>
              <w:rFonts w:eastAsia="Times New Roman"/>
              <w:i/>
              <w:iCs/>
              <w:color w:val="000000"/>
            </w:rPr>
            <w:t>Biol</w:t>
          </w:r>
          <w:proofErr w:type="spellEnd"/>
          <w:r w:rsidRPr="008876C1">
            <w:rPr>
              <w:rFonts w:eastAsia="Times New Roman"/>
              <w:color w:val="000000"/>
            </w:rPr>
            <w:t xml:space="preserve"> 2013b;</w:t>
          </w:r>
          <w:r w:rsidRPr="008876C1">
            <w:rPr>
              <w:rFonts w:eastAsia="Times New Roman"/>
              <w:b/>
              <w:bCs/>
              <w:color w:val="000000"/>
            </w:rPr>
            <w:t>13</w:t>
          </w:r>
          <w:r w:rsidRPr="008876C1">
            <w:rPr>
              <w:rFonts w:eastAsia="Times New Roman"/>
              <w:color w:val="000000"/>
            </w:rPr>
            <w:t>, DOI: 10.1186/1471-2148-13-230.</w:t>
          </w:r>
        </w:p>
        <w:p w14:paraId="11EE3DC3" w14:textId="77777777" w:rsidR="008876C1" w:rsidRPr="008876C1" w:rsidRDefault="008876C1">
          <w:pPr>
            <w:autoSpaceDE w:val="0"/>
            <w:autoSpaceDN w:val="0"/>
            <w:ind w:hanging="480"/>
            <w:divId w:val="413481405"/>
            <w:rPr>
              <w:rFonts w:eastAsia="Times New Roman"/>
              <w:color w:val="000000"/>
            </w:rPr>
          </w:pPr>
          <w:r w:rsidRPr="008876C1">
            <w:rPr>
              <w:rFonts w:eastAsia="Times New Roman"/>
              <w:color w:val="000000"/>
            </w:rPr>
            <w:lastRenderedPageBreak/>
            <w:t xml:space="preserve">Michalczyk Ł, </w:t>
          </w:r>
          <w:proofErr w:type="spellStart"/>
          <w:r w:rsidRPr="008876C1">
            <w:rPr>
              <w:rFonts w:eastAsia="Times New Roman"/>
              <w:color w:val="000000"/>
            </w:rPr>
            <w:t>Wełnicz</w:t>
          </w:r>
          <w:proofErr w:type="spellEnd"/>
          <w:r w:rsidRPr="008876C1">
            <w:rPr>
              <w:rFonts w:eastAsia="Times New Roman"/>
              <w:color w:val="000000"/>
            </w:rPr>
            <w:t xml:space="preserve"> W, Frohme M </w:t>
          </w:r>
          <w:r w:rsidRPr="008876C1">
            <w:rPr>
              <w:rFonts w:eastAsia="Times New Roman"/>
              <w:i/>
              <w:iCs/>
              <w:color w:val="000000"/>
            </w:rPr>
            <w:t>et al.</w:t>
          </w:r>
          <w:r w:rsidRPr="008876C1">
            <w:rPr>
              <w:rFonts w:eastAsia="Times New Roman"/>
              <w:color w:val="000000"/>
            </w:rPr>
            <w:t xml:space="preserve"> Redescriptions of three </w:t>
          </w:r>
          <w:proofErr w:type="spellStart"/>
          <w:r w:rsidRPr="008876C1">
            <w:rPr>
              <w:rFonts w:eastAsia="Times New Roman"/>
              <w:color w:val="000000"/>
            </w:rPr>
            <w:t>Milnesium</w:t>
          </w:r>
          <w:proofErr w:type="spellEnd"/>
          <w:r w:rsidRPr="008876C1">
            <w:rPr>
              <w:rFonts w:eastAsia="Times New Roman"/>
              <w:color w:val="000000"/>
            </w:rPr>
            <w:t xml:space="preserve"> </w:t>
          </w:r>
          <w:proofErr w:type="spellStart"/>
          <w:r w:rsidRPr="008876C1">
            <w:rPr>
              <w:rFonts w:eastAsia="Times New Roman"/>
              <w:color w:val="000000"/>
            </w:rPr>
            <w:t>Doyère</w:t>
          </w:r>
          <w:proofErr w:type="spellEnd"/>
          <w:r w:rsidRPr="008876C1">
            <w:rPr>
              <w:rFonts w:eastAsia="Times New Roman"/>
              <w:color w:val="000000"/>
            </w:rPr>
            <w:t xml:space="preserve">, 1840 taxa (Tardigrada: </w:t>
          </w:r>
          <w:proofErr w:type="spellStart"/>
          <w:r w:rsidRPr="008876C1">
            <w:rPr>
              <w:rFonts w:eastAsia="Times New Roman"/>
              <w:color w:val="000000"/>
            </w:rPr>
            <w:t>Eutardigrada</w:t>
          </w:r>
          <w:proofErr w:type="spellEnd"/>
          <w:r w:rsidRPr="008876C1">
            <w:rPr>
              <w:rFonts w:eastAsia="Times New Roman"/>
              <w:color w:val="000000"/>
            </w:rPr>
            <w:t xml:space="preserve">: </w:t>
          </w:r>
          <w:proofErr w:type="spellStart"/>
          <w:r w:rsidRPr="008876C1">
            <w:rPr>
              <w:rFonts w:eastAsia="Times New Roman"/>
              <w:color w:val="000000"/>
            </w:rPr>
            <w:t>Milnesiidae</w:t>
          </w:r>
          <w:proofErr w:type="spellEnd"/>
          <w:r w:rsidRPr="008876C1">
            <w:rPr>
              <w:rFonts w:eastAsia="Times New Roman"/>
              <w:color w:val="000000"/>
            </w:rPr>
            <w:t xml:space="preserve">), including the nominal species for the genus. </w:t>
          </w:r>
          <w:proofErr w:type="spellStart"/>
          <w:r w:rsidRPr="008876C1">
            <w:rPr>
              <w:rFonts w:eastAsia="Times New Roman"/>
              <w:i/>
              <w:iCs/>
              <w:color w:val="000000"/>
            </w:rPr>
            <w:t>Zootaxa</w:t>
          </w:r>
          <w:proofErr w:type="spellEnd"/>
          <w:r w:rsidRPr="008876C1">
            <w:rPr>
              <w:rFonts w:eastAsia="Times New Roman"/>
              <w:color w:val="000000"/>
            </w:rPr>
            <w:t xml:space="preserve"> </w:t>
          </w:r>
          <w:proofErr w:type="gramStart"/>
          <w:r w:rsidRPr="008876C1">
            <w:rPr>
              <w:rFonts w:eastAsia="Times New Roman"/>
              <w:color w:val="000000"/>
            </w:rPr>
            <w:t>2012;</w:t>
          </w:r>
          <w:r w:rsidRPr="008876C1">
            <w:rPr>
              <w:rFonts w:eastAsia="Times New Roman"/>
              <w:b/>
              <w:bCs/>
              <w:color w:val="000000"/>
            </w:rPr>
            <w:t>20</w:t>
          </w:r>
          <w:r w:rsidRPr="008876C1">
            <w:rPr>
              <w:rFonts w:eastAsia="Times New Roman"/>
              <w:color w:val="000000"/>
            </w:rPr>
            <w:t>:1</w:t>
          </w:r>
          <w:proofErr w:type="gramEnd"/>
          <w:r w:rsidRPr="008876C1">
            <w:rPr>
              <w:rFonts w:eastAsia="Times New Roman"/>
              <w:color w:val="000000"/>
            </w:rPr>
            <w:t>–20.</w:t>
          </w:r>
        </w:p>
        <w:p w14:paraId="7BC42E6A" w14:textId="77777777" w:rsidR="008876C1" w:rsidRPr="008876C1" w:rsidRDefault="008876C1">
          <w:pPr>
            <w:autoSpaceDE w:val="0"/>
            <w:autoSpaceDN w:val="0"/>
            <w:ind w:hanging="480"/>
            <w:divId w:val="1847404061"/>
            <w:rPr>
              <w:rFonts w:eastAsia="Times New Roman"/>
              <w:color w:val="000000"/>
            </w:rPr>
          </w:pPr>
          <w:proofErr w:type="spellStart"/>
          <w:r w:rsidRPr="008876C1">
            <w:rPr>
              <w:rFonts w:eastAsia="Times New Roman"/>
              <w:color w:val="000000"/>
            </w:rPr>
            <w:t>Mittmann</w:t>
          </w:r>
          <w:proofErr w:type="spellEnd"/>
          <w:r w:rsidRPr="008876C1">
            <w:rPr>
              <w:rFonts w:eastAsia="Times New Roman"/>
              <w:color w:val="000000"/>
            </w:rPr>
            <w:t xml:space="preserve"> B, Scholtz G. Development of the nervous system in the “head” of [</w:t>
          </w:r>
          <w:proofErr w:type="spellStart"/>
          <w:r w:rsidRPr="008876C1">
            <w:rPr>
              <w:rFonts w:eastAsia="Times New Roman"/>
              <w:color w:val="000000"/>
            </w:rPr>
            <w:t>i</w:t>
          </w:r>
          <w:proofErr w:type="spellEnd"/>
          <w:r w:rsidRPr="008876C1">
            <w:rPr>
              <w:rFonts w:eastAsia="Times New Roman"/>
              <w:color w:val="000000"/>
            </w:rPr>
            <w:t>]Limulus polyphemus[/</w:t>
          </w:r>
          <w:proofErr w:type="spellStart"/>
          <w:r w:rsidRPr="008876C1">
            <w:rPr>
              <w:rFonts w:eastAsia="Times New Roman"/>
              <w:color w:val="000000"/>
            </w:rPr>
            <w:t>i</w:t>
          </w:r>
          <w:proofErr w:type="spellEnd"/>
          <w:r w:rsidRPr="008876C1">
            <w:rPr>
              <w:rFonts w:eastAsia="Times New Roman"/>
              <w:color w:val="000000"/>
            </w:rPr>
            <w:t xml:space="preserve">] (Chelicerata: Xiphosura): morphological evidence for a correspondence between the segments of the chelicerae and of the (first) antennae of Mandibulata. </w:t>
          </w:r>
          <w:r w:rsidRPr="008876C1">
            <w:rPr>
              <w:rFonts w:eastAsia="Times New Roman"/>
              <w:i/>
              <w:iCs/>
              <w:color w:val="000000"/>
            </w:rPr>
            <w:t>Dev Genes Evol</w:t>
          </w:r>
          <w:r w:rsidRPr="008876C1">
            <w:rPr>
              <w:rFonts w:eastAsia="Times New Roman"/>
              <w:color w:val="000000"/>
            </w:rPr>
            <w:t xml:space="preserve"> </w:t>
          </w:r>
          <w:proofErr w:type="gramStart"/>
          <w:r w:rsidRPr="008876C1">
            <w:rPr>
              <w:rFonts w:eastAsia="Times New Roman"/>
              <w:color w:val="000000"/>
            </w:rPr>
            <w:t>2003;</w:t>
          </w:r>
          <w:r w:rsidRPr="008876C1">
            <w:rPr>
              <w:rFonts w:eastAsia="Times New Roman"/>
              <w:b/>
              <w:bCs/>
              <w:color w:val="000000"/>
            </w:rPr>
            <w:t>213</w:t>
          </w:r>
          <w:r w:rsidRPr="008876C1">
            <w:rPr>
              <w:rFonts w:eastAsia="Times New Roman"/>
              <w:color w:val="000000"/>
            </w:rPr>
            <w:t>:9</w:t>
          </w:r>
          <w:proofErr w:type="gramEnd"/>
          <w:r w:rsidRPr="008876C1">
            <w:rPr>
              <w:rFonts w:eastAsia="Times New Roman"/>
              <w:color w:val="000000"/>
            </w:rPr>
            <w:t>–17.</w:t>
          </w:r>
        </w:p>
        <w:p w14:paraId="30358AC6" w14:textId="77777777" w:rsidR="008876C1" w:rsidRPr="008876C1" w:rsidRDefault="008876C1">
          <w:pPr>
            <w:autoSpaceDE w:val="0"/>
            <w:autoSpaceDN w:val="0"/>
            <w:ind w:hanging="480"/>
            <w:divId w:val="371004672"/>
            <w:rPr>
              <w:rFonts w:eastAsia="Times New Roman"/>
              <w:color w:val="000000"/>
            </w:rPr>
          </w:pPr>
          <w:r w:rsidRPr="008876C1">
            <w:rPr>
              <w:rFonts w:eastAsia="Times New Roman"/>
              <w:color w:val="000000"/>
            </w:rPr>
            <w:t xml:space="preserve">Møbjerg N, Jørgensen A, Kristensen RM </w:t>
          </w:r>
          <w:r w:rsidRPr="008876C1">
            <w:rPr>
              <w:rFonts w:eastAsia="Times New Roman"/>
              <w:i/>
              <w:iCs/>
              <w:color w:val="000000"/>
            </w:rPr>
            <w:t>et al.</w:t>
          </w:r>
          <w:r w:rsidRPr="008876C1">
            <w:rPr>
              <w:rFonts w:eastAsia="Times New Roman"/>
              <w:color w:val="000000"/>
            </w:rPr>
            <w:t xml:space="preserve"> Morphology and functional anatomy. In: Schill RO (ed.), </w:t>
          </w:r>
          <w:r w:rsidRPr="008876C1">
            <w:rPr>
              <w:rFonts w:eastAsia="Times New Roman"/>
              <w:i/>
              <w:iCs/>
              <w:color w:val="000000"/>
            </w:rPr>
            <w:t>Water Bears: The Biology of Tardigrades</w:t>
          </w:r>
          <w:r w:rsidRPr="008876C1">
            <w:rPr>
              <w:rFonts w:eastAsia="Times New Roman"/>
              <w:color w:val="000000"/>
            </w:rPr>
            <w:t>. Cham, Switzerland: Springer Nature Switzerland, 2018, 57–94.</w:t>
          </w:r>
        </w:p>
        <w:p w14:paraId="1119A7EC" w14:textId="77777777" w:rsidR="008876C1" w:rsidRPr="008876C1" w:rsidRDefault="008876C1">
          <w:pPr>
            <w:autoSpaceDE w:val="0"/>
            <w:autoSpaceDN w:val="0"/>
            <w:ind w:hanging="480"/>
            <w:divId w:val="350029924"/>
            <w:rPr>
              <w:rFonts w:eastAsia="Times New Roman"/>
              <w:color w:val="000000"/>
            </w:rPr>
          </w:pPr>
          <w:r w:rsidRPr="008876C1">
            <w:rPr>
              <w:rFonts w:eastAsia="Times New Roman"/>
              <w:color w:val="000000"/>
            </w:rPr>
            <w:t xml:space="preserve">Møbjerg N, Kristensen RM, Jørgensen A. Data from new taxa infer </w:t>
          </w:r>
          <w:proofErr w:type="spellStart"/>
          <w:r w:rsidRPr="008876C1">
            <w:rPr>
              <w:rFonts w:eastAsia="Times New Roman"/>
              <w:color w:val="000000"/>
            </w:rPr>
            <w:t>Isoechiniscoides</w:t>
          </w:r>
          <w:proofErr w:type="spellEnd"/>
          <w:r w:rsidRPr="008876C1">
            <w:rPr>
              <w:rFonts w:eastAsia="Times New Roman"/>
              <w:color w:val="000000"/>
            </w:rPr>
            <w:t xml:space="preserve"> gen. </w:t>
          </w:r>
          <w:proofErr w:type="spellStart"/>
          <w:r w:rsidRPr="008876C1">
            <w:rPr>
              <w:rFonts w:eastAsia="Times New Roman"/>
              <w:color w:val="000000"/>
            </w:rPr>
            <w:t>nov.</w:t>
          </w:r>
          <w:proofErr w:type="spellEnd"/>
          <w:r w:rsidRPr="008876C1">
            <w:rPr>
              <w:rFonts w:eastAsia="Times New Roman"/>
              <w:color w:val="000000"/>
            </w:rPr>
            <w:t xml:space="preserve"> and increase the phylogenetic and evolutionary understanding of </w:t>
          </w:r>
          <w:proofErr w:type="spellStart"/>
          <w:r w:rsidRPr="008876C1">
            <w:rPr>
              <w:rFonts w:eastAsia="Times New Roman"/>
              <w:color w:val="000000"/>
            </w:rPr>
            <w:t>echiniscoidid</w:t>
          </w:r>
          <w:proofErr w:type="spellEnd"/>
          <w:r w:rsidRPr="008876C1">
            <w:rPr>
              <w:rFonts w:eastAsia="Times New Roman"/>
              <w:color w:val="000000"/>
            </w:rPr>
            <w:t xml:space="preserve"> tardigrades (</w:t>
          </w:r>
          <w:proofErr w:type="spellStart"/>
          <w:r w:rsidRPr="008876C1">
            <w:rPr>
              <w:rFonts w:eastAsia="Times New Roman"/>
              <w:color w:val="000000"/>
            </w:rPr>
            <w:t>Echiniscoidea</w:t>
          </w:r>
          <w:proofErr w:type="spellEnd"/>
          <w:r w:rsidRPr="008876C1">
            <w:rPr>
              <w:rFonts w:eastAsia="Times New Roman"/>
              <w:color w:val="000000"/>
            </w:rPr>
            <w:t xml:space="preserve">: Tardigrada). </w:t>
          </w:r>
          <w:proofErr w:type="spellStart"/>
          <w:r w:rsidRPr="008876C1">
            <w:rPr>
              <w:rFonts w:eastAsia="Times New Roman"/>
              <w:i/>
              <w:iCs/>
              <w:color w:val="000000"/>
            </w:rPr>
            <w:t>Zool</w:t>
          </w:r>
          <w:proofErr w:type="spellEnd"/>
          <w:r w:rsidRPr="008876C1">
            <w:rPr>
              <w:rFonts w:eastAsia="Times New Roman"/>
              <w:i/>
              <w:iCs/>
              <w:color w:val="000000"/>
            </w:rPr>
            <w:t xml:space="preserve"> J Linn Soc</w:t>
          </w:r>
          <w:r w:rsidRPr="008876C1">
            <w:rPr>
              <w:rFonts w:eastAsia="Times New Roman"/>
              <w:color w:val="000000"/>
            </w:rPr>
            <w:t xml:space="preserve"> </w:t>
          </w:r>
          <w:proofErr w:type="gramStart"/>
          <w:r w:rsidRPr="008876C1">
            <w:rPr>
              <w:rFonts w:eastAsia="Times New Roman"/>
              <w:color w:val="000000"/>
            </w:rPr>
            <w:t>2016;</w:t>
          </w:r>
          <w:r w:rsidRPr="008876C1">
            <w:rPr>
              <w:rFonts w:eastAsia="Times New Roman"/>
              <w:b/>
              <w:bCs/>
              <w:color w:val="000000"/>
            </w:rPr>
            <w:t>178</w:t>
          </w:r>
          <w:r w:rsidRPr="008876C1">
            <w:rPr>
              <w:rFonts w:eastAsia="Times New Roman"/>
              <w:color w:val="000000"/>
            </w:rPr>
            <w:t>:804</w:t>
          </w:r>
          <w:proofErr w:type="gramEnd"/>
          <w:r w:rsidRPr="008876C1">
            <w:rPr>
              <w:rFonts w:eastAsia="Times New Roman"/>
              <w:color w:val="000000"/>
            </w:rPr>
            <w:t>–18.</w:t>
          </w:r>
        </w:p>
        <w:p w14:paraId="204BC1FB" w14:textId="77777777" w:rsidR="008876C1" w:rsidRPr="008876C1" w:rsidRDefault="008876C1">
          <w:pPr>
            <w:autoSpaceDE w:val="0"/>
            <w:autoSpaceDN w:val="0"/>
            <w:ind w:hanging="480"/>
            <w:divId w:val="417756412"/>
            <w:rPr>
              <w:rFonts w:eastAsia="Times New Roman"/>
              <w:color w:val="000000"/>
            </w:rPr>
          </w:pPr>
          <w:r w:rsidRPr="008876C1">
            <w:rPr>
              <w:rFonts w:eastAsia="Times New Roman"/>
              <w:color w:val="000000"/>
            </w:rPr>
            <w:t xml:space="preserve">Murdock DJE, </w:t>
          </w:r>
          <w:proofErr w:type="spellStart"/>
          <w:r w:rsidRPr="008876C1">
            <w:rPr>
              <w:rFonts w:eastAsia="Times New Roman"/>
              <w:color w:val="000000"/>
            </w:rPr>
            <w:t>Gabbott</w:t>
          </w:r>
          <w:proofErr w:type="spellEnd"/>
          <w:r w:rsidRPr="008876C1">
            <w:rPr>
              <w:rFonts w:eastAsia="Times New Roman"/>
              <w:color w:val="000000"/>
            </w:rPr>
            <w:t xml:space="preserve"> SE, Mayer G </w:t>
          </w:r>
          <w:r w:rsidRPr="008876C1">
            <w:rPr>
              <w:rFonts w:eastAsia="Times New Roman"/>
              <w:i/>
              <w:iCs/>
              <w:color w:val="000000"/>
            </w:rPr>
            <w:t>et al.</w:t>
          </w:r>
          <w:r w:rsidRPr="008876C1">
            <w:rPr>
              <w:rFonts w:eastAsia="Times New Roman"/>
              <w:color w:val="000000"/>
            </w:rPr>
            <w:t xml:space="preserve"> Decay of velvet worms (</w:t>
          </w:r>
          <w:proofErr w:type="spellStart"/>
          <w:r w:rsidRPr="008876C1">
            <w:rPr>
              <w:rFonts w:eastAsia="Times New Roman"/>
              <w:color w:val="000000"/>
            </w:rPr>
            <w:t>Onychophora</w:t>
          </w:r>
          <w:proofErr w:type="spellEnd"/>
          <w:r w:rsidRPr="008876C1">
            <w:rPr>
              <w:rFonts w:eastAsia="Times New Roman"/>
              <w:color w:val="000000"/>
            </w:rPr>
            <w:t xml:space="preserve">), and bias in the fossil record of </w:t>
          </w:r>
          <w:proofErr w:type="spellStart"/>
          <w:r w:rsidRPr="008876C1">
            <w:rPr>
              <w:rFonts w:eastAsia="Times New Roman"/>
              <w:color w:val="000000"/>
            </w:rPr>
            <w:t>lobopodians</w:t>
          </w:r>
          <w:proofErr w:type="spellEnd"/>
          <w:r w:rsidRPr="008876C1">
            <w:rPr>
              <w:rFonts w:eastAsia="Times New Roman"/>
              <w:color w:val="000000"/>
            </w:rPr>
            <w:t xml:space="preserve">. </w:t>
          </w:r>
          <w:r w:rsidRPr="008876C1">
            <w:rPr>
              <w:rFonts w:eastAsia="Times New Roman"/>
              <w:i/>
              <w:iCs/>
              <w:color w:val="000000"/>
            </w:rPr>
            <w:t xml:space="preserve">BMC Evol </w:t>
          </w:r>
          <w:proofErr w:type="spellStart"/>
          <w:r w:rsidRPr="008876C1">
            <w:rPr>
              <w:rFonts w:eastAsia="Times New Roman"/>
              <w:i/>
              <w:iCs/>
              <w:color w:val="000000"/>
            </w:rPr>
            <w:t>Biol</w:t>
          </w:r>
          <w:proofErr w:type="spellEnd"/>
          <w:r w:rsidRPr="008876C1">
            <w:rPr>
              <w:rFonts w:eastAsia="Times New Roman"/>
              <w:color w:val="000000"/>
            </w:rPr>
            <w:t xml:space="preserve"> 2014;</w:t>
          </w:r>
          <w:r w:rsidRPr="008876C1">
            <w:rPr>
              <w:rFonts w:eastAsia="Times New Roman"/>
              <w:b/>
              <w:bCs/>
              <w:color w:val="000000"/>
            </w:rPr>
            <w:t>14</w:t>
          </w:r>
          <w:r w:rsidRPr="008876C1">
            <w:rPr>
              <w:rFonts w:eastAsia="Times New Roman"/>
              <w:color w:val="000000"/>
            </w:rPr>
            <w:t>, DOI: 10.1186/s12862-014-0222-z.</w:t>
          </w:r>
        </w:p>
        <w:p w14:paraId="155D8B55" w14:textId="77777777" w:rsidR="008876C1" w:rsidRPr="008876C1" w:rsidRDefault="008876C1">
          <w:pPr>
            <w:autoSpaceDE w:val="0"/>
            <w:autoSpaceDN w:val="0"/>
            <w:ind w:hanging="480"/>
            <w:divId w:val="852842502"/>
            <w:rPr>
              <w:rFonts w:eastAsia="Times New Roman"/>
              <w:color w:val="000000"/>
            </w:rPr>
          </w:pPr>
          <w:r w:rsidRPr="008876C1">
            <w:rPr>
              <w:rFonts w:eastAsia="Times New Roman"/>
              <w:color w:val="000000"/>
            </w:rPr>
            <w:t xml:space="preserve">Nelson DR. </w:t>
          </w:r>
          <w:proofErr w:type="gramStart"/>
          <w:r w:rsidRPr="008876C1">
            <w:rPr>
              <w:rFonts w:eastAsia="Times New Roman"/>
              <w:color w:val="000000"/>
            </w:rPr>
            <w:t>Current status</w:t>
          </w:r>
          <w:proofErr w:type="gramEnd"/>
          <w:r w:rsidRPr="008876C1">
            <w:rPr>
              <w:rFonts w:eastAsia="Times New Roman"/>
              <w:color w:val="000000"/>
            </w:rPr>
            <w:t xml:space="preserve"> of the Tardigrada: evolution and ecology. </w:t>
          </w:r>
          <w:proofErr w:type="spellStart"/>
          <w:r w:rsidRPr="008876C1">
            <w:rPr>
              <w:rFonts w:eastAsia="Times New Roman"/>
              <w:i/>
              <w:iCs/>
              <w:color w:val="000000"/>
            </w:rPr>
            <w:t>Integr</w:t>
          </w:r>
          <w:proofErr w:type="spellEnd"/>
          <w:r w:rsidRPr="008876C1">
            <w:rPr>
              <w:rFonts w:eastAsia="Times New Roman"/>
              <w:i/>
              <w:iCs/>
              <w:color w:val="000000"/>
            </w:rPr>
            <w:t xml:space="preserve"> Comp </w:t>
          </w:r>
          <w:proofErr w:type="spellStart"/>
          <w:r w:rsidRPr="008876C1">
            <w:rPr>
              <w:rFonts w:eastAsia="Times New Roman"/>
              <w:i/>
              <w:iCs/>
              <w:color w:val="000000"/>
            </w:rPr>
            <w:t>Biol</w:t>
          </w:r>
          <w:proofErr w:type="spellEnd"/>
          <w:r w:rsidRPr="008876C1">
            <w:rPr>
              <w:rFonts w:eastAsia="Times New Roman"/>
              <w:color w:val="000000"/>
            </w:rPr>
            <w:t xml:space="preserve"> </w:t>
          </w:r>
          <w:proofErr w:type="gramStart"/>
          <w:r w:rsidRPr="008876C1">
            <w:rPr>
              <w:rFonts w:eastAsia="Times New Roman"/>
              <w:color w:val="000000"/>
            </w:rPr>
            <w:t>2002;</w:t>
          </w:r>
          <w:r w:rsidRPr="008876C1">
            <w:rPr>
              <w:rFonts w:eastAsia="Times New Roman"/>
              <w:b/>
              <w:bCs/>
              <w:color w:val="000000"/>
            </w:rPr>
            <w:t>42</w:t>
          </w:r>
          <w:r w:rsidRPr="008876C1">
            <w:rPr>
              <w:rFonts w:eastAsia="Times New Roman"/>
              <w:color w:val="000000"/>
            </w:rPr>
            <w:t>:652</w:t>
          </w:r>
          <w:proofErr w:type="gramEnd"/>
          <w:r w:rsidRPr="008876C1">
            <w:rPr>
              <w:rFonts w:eastAsia="Times New Roman"/>
              <w:color w:val="000000"/>
            </w:rPr>
            <w:t>–9.</w:t>
          </w:r>
        </w:p>
        <w:p w14:paraId="40B70ADB" w14:textId="77777777" w:rsidR="008876C1" w:rsidRPr="008876C1" w:rsidRDefault="008876C1">
          <w:pPr>
            <w:autoSpaceDE w:val="0"/>
            <w:autoSpaceDN w:val="0"/>
            <w:ind w:hanging="480"/>
            <w:divId w:val="7100339"/>
            <w:rPr>
              <w:rFonts w:eastAsia="Times New Roman"/>
              <w:color w:val="000000"/>
            </w:rPr>
          </w:pPr>
          <w:r w:rsidRPr="008876C1">
            <w:rPr>
              <w:rFonts w:eastAsia="Times New Roman"/>
              <w:color w:val="000000"/>
            </w:rPr>
            <w:t xml:space="preserve">Ortega-Hernández J. </w:t>
          </w:r>
          <w:proofErr w:type="spellStart"/>
          <w:r w:rsidRPr="008876C1">
            <w:rPr>
              <w:rFonts w:eastAsia="Times New Roman"/>
              <w:color w:val="000000"/>
            </w:rPr>
            <w:t>Lobopodians</w:t>
          </w:r>
          <w:proofErr w:type="spellEnd"/>
          <w:r w:rsidRPr="008876C1">
            <w:rPr>
              <w:rFonts w:eastAsia="Times New Roman"/>
              <w:color w:val="000000"/>
            </w:rPr>
            <w:t xml:space="preserve">. </w:t>
          </w:r>
          <w:r w:rsidRPr="008876C1">
            <w:rPr>
              <w:rFonts w:eastAsia="Times New Roman"/>
              <w:i/>
              <w:iCs/>
              <w:color w:val="000000"/>
            </w:rPr>
            <w:t>Current Biology</w:t>
          </w:r>
          <w:r w:rsidRPr="008876C1">
            <w:rPr>
              <w:rFonts w:eastAsia="Times New Roman"/>
              <w:color w:val="000000"/>
            </w:rPr>
            <w:t xml:space="preserve"> 2015;</w:t>
          </w:r>
          <w:proofErr w:type="gramStart"/>
          <w:r w:rsidRPr="008876C1">
            <w:rPr>
              <w:rFonts w:eastAsia="Times New Roman"/>
              <w:b/>
              <w:bCs/>
              <w:color w:val="000000"/>
            </w:rPr>
            <w:t>25</w:t>
          </w:r>
          <w:r w:rsidRPr="008876C1">
            <w:rPr>
              <w:rFonts w:eastAsia="Times New Roman"/>
              <w:color w:val="000000"/>
            </w:rPr>
            <w:t>:R</w:t>
          </w:r>
          <w:proofErr w:type="gramEnd"/>
          <w:r w:rsidRPr="008876C1">
            <w:rPr>
              <w:rFonts w:eastAsia="Times New Roman"/>
              <w:color w:val="000000"/>
            </w:rPr>
            <w:t>873–5.</w:t>
          </w:r>
        </w:p>
        <w:p w14:paraId="49283845" w14:textId="77777777" w:rsidR="008876C1" w:rsidRPr="008876C1" w:rsidRDefault="008876C1">
          <w:pPr>
            <w:autoSpaceDE w:val="0"/>
            <w:autoSpaceDN w:val="0"/>
            <w:ind w:hanging="480"/>
            <w:divId w:val="366763455"/>
            <w:rPr>
              <w:rFonts w:eastAsia="Times New Roman"/>
              <w:color w:val="000000"/>
            </w:rPr>
          </w:pPr>
          <w:r w:rsidRPr="008876C1">
            <w:rPr>
              <w:rFonts w:eastAsia="Times New Roman"/>
              <w:color w:val="000000"/>
            </w:rPr>
            <w:t xml:space="preserve">Ortega-Hernández J. Making sense of “lower” and “upper” stem-group </w:t>
          </w:r>
          <w:proofErr w:type="spellStart"/>
          <w:r w:rsidRPr="008876C1">
            <w:rPr>
              <w:rFonts w:eastAsia="Times New Roman"/>
              <w:color w:val="000000"/>
            </w:rPr>
            <w:t>Euarthropoda</w:t>
          </w:r>
          <w:proofErr w:type="spellEnd"/>
          <w:r w:rsidRPr="008876C1">
            <w:rPr>
              <w:rFonts w:eastAsia="Times New Roman"/>
              <w:color w:val="000000"/>
            </w:rPr>
            <w:t xml:space="preserve">, with comments on the strict use of the name Arthropoda von Siebold, 1848. </w:t>
          </w:r>
          <w:r w:rsidRPr="008876C1">
            <w:rPr>
              <w:rFonts w:eastAsia="Times New Roman"/>
              <w:i/>
              <w:iCs/>
              <w:color w:val="000000"/>
            </w:rPr>
            <w:t>Biological Reviews</w:t>
          </w:r>
          <w:r w:rsidRPr="008876C1">
            <w:rPr>
              <w:rFonts w:eastAsia="Times New Roman"/>
              <w:color w:val="000000"/>
            </w:rPr>
            <w:t xml:space="preserve"> </w:t>
          </w:r>
          <w:proofErr w:type="gramStart"/>
          <w:r w:rsidRPr="008876C1">
            <w:rPr>
              <w:rFonts w:eastAsia="Times New Roman"/>
              <w:color w:val="000000"/>
            </w:rPr>
            <w:t>2016;</w:t>
          </w:r>
          <w:r w:rsidRPr="008876C1">
            <w:rPr>
              <w:rFonts w:eastAsia="Times New Roman"/>
              <w:b/>
              <w:bCs/>
              <w:color w:val="000000"/>
            </w:rPr>
            <w:t>91</w:t>
          </w:r>
          <w:r w:rsidRPr="008876C1">
            <w:rPr>
              <w:rFonts w:eastAsia="Times New Roman"/>
              <w:color w:val="000000"/>
            </w:rPr>
            <w:t>:255</w:t>
          </w:r>
          <w:proofErr w:type="gramEnd"/>
          <w:r w:rsidRPr="008876C1">
            <w:rPr>
              <w:rFonts w:eastAsia="Times New Roman"/>
              <w:color w:val="000000"/>
            </w:rPr>
            <w:t>–73.</w:t>
          </w:r>
        </w:p>
        <w:p w14:paraId="27037833" w14:textId="77777777" w:rsidR="008876C1" w:rsidRPr="008876C1" w:rsidRDefault="008876C1">
          <w:pPr>
            <w:autoSpaceDE w:val="0"/>
            <w:autoSpaceDN w:val="0"/>
            <w:ind w:hanging="480"/>
            <w:divId w:val="1496067455"/>
            <w:rPr>
              <w:rFonts w:eastAsia="Times New Roman"/>
              <w:color w:val="000000"/>
            </w:rPr>
          </w:pPr>
          <w:r w:rsidRPr="008876C1">
            <w:rPr>
              <w:rFonts w:eastAsia="Times New Roman"/>
              <w:color w:val="000000"/>
            </w:rPr>
            <w:t xml:space="preserve">Ortega-Hernández J, Brena C. Ancestral patterning of tergite formation in a centipede suggests derived mode of trunk segmentation in trilobites. </w:t>
          </w:r>
          <w:proofErr w:type="spellStart"/>
          <w:r w:rsidRPr="008876C1">
            <w:rPr>
              <w:rFonts w:eastAsia="Times New Roman"/>
              <w:i/>
              <w:iCs/>
              <w:color w:val="000000"/>
            </w:rPr>
            <w:t>PLoS</w:t>
          </w:r>
          <w:proofErr w:type="spellEnd"/>
          <w:r w:rsidRPr="008876C1">
            <w:rPr>
              <w:rFonts w:eastAsia="Times New Roman"/>
              <w:i/>
              <w:iCs/>
              <w:color w:val="000000"/>
            </w:rPr>
            <w:t xml:space="preserve"> One</w:t>
          </w:r>
          <w:r w:rsidRPr="008876C1">
            <w:rPr>
              <w:rFonts w:eastAsia="Times New Roman"/>
              <w:color w:val="000000"/>
            </w:rPr>
            <w:t xml:space="preserve"> 2012;</w:t>
          </w:r>
          <w:proofErr w:type="gramStart"/>
          <w:r w:rsidRPr="008876C1">
            <w:rPr>
              <w:rFonts w:eastAsia="Times New Roman"/>
              <w:b/>
              <w:bCs/>
              <w:color w:val="000000"/>
            </w:rPr>
            <w:t>7</w:t>
          </w:r>
          <w:r w:rsidRPr="008876C1">
            <w:rPr>
              <w:rFonts w:eastAsia="Times New Roman"/>
              <w:color w:val="000000"/>
            </w:rPr>
            <w:t>:e</w:t>
          </w:r>
          <w:proofErr w:type="gramEnd"/>
          <w:r w:rsidRPr="008876C1">
            <w:rPr>
              <w:rFonts w:eastAsia="Times New Roman"/>
              <w:color w:val="000000"/>
            </w:rPr>
            <w:t>52623.</w:t>
          </w:r>
        </w:p>
        <w:p w14:paraId="4B26FACB" w14:textId="77777777" w:rsidR="008876C1" w:rsidRPr="008876C1" w:rsidRDefault="008876C1">
          <w:pPr>
            <w:autoSpaceDE w:val="0"/>
            <w:autoSpaceDN w:val="0"/>
            <w:ind w:hanging="480"/>
            <w:divId w:val="747963985"/>
            <w:rPr>
              <w:rFonts w:eastAsia="Times New Roman"/>
              <w:color w:val="000000"/>
            </w:rPr>
          </w:pPr>
          <w:r w:rsidRPr="008876C1">
            <w:rPr>
              <w:rFonts w:eastAsia="Times New Roman"/>
              <w:color w:val="000000"/>
            </w:rPr>
            <w:t xml:space="preserve">Ortega-Hernández J, Janssen R, Budd GE. Origin and evolution of the panarthropod head – A palaeobiological and developmental perspective. </w:t>
          </w:r>
          <w:r w:rsidRPr="008876C1">
            <w:rPr>
              <w:rFonts w:eastAsia="Times New Roman"/>
              <w:i/>
              <w:iCs/>
              <w:color w:val="000000"/>
            </w:rPr>
            <w:t>Arthropod Struct Dev</w:t>
          </w:r>
          <w:r w:rsidRPr="008876C1">
            <w:rPr>
              <w:rFonts w:eastAsia="Times New Roman"/>
              <w:color w:val="000000"/>
            </w:rPr>
            <w:t xml:space="preserve"> </w:t>
          </w:r>
          <w:proofErr w:type="gramStart"/>
          <w:r w:rsidRPr="008876C1">
            <w:rPr>
              <w:rFonts w:eastAsia="Times New Roman"/>
              <w:color w:val="000000"/>
            </w:rPr>
            <w:t>2017;</w:t>
          </w:r>
          <w:r w:rsidRPr="008876C1">
            <w:rPr>
              <w:rFonts w:eastAsia="Times New Roman"/>
              <w:b/>
              <w:bCs/>
              <w:color w:val="000000"/>
            </w:rPr>
            <w:t>46</w:t>
          </w:r>
          <w:r w:rsidRPr="008876C1">
            <w:rPr>
              <w:rFonts w:eastAsia="Times New Roman"/>
              <w:color w:val="000000"/>
            </w:rPr>
            <w:t>:354</w:t>
          </w:r>
          <w:proofErr w:type="gramEnd"/>
          <w:r w:rsidRPr="008876C1">
            <w:rPr>
              <w:rFonts w:eastAsia="Times New Roman"/>
              <w:color w:val="000000"/>
            </w:rPr>
            <w:t>–79.</w:t>
          </w:r>
        </w:p>
        <w:p w14:paraId="3170156A" w14:textId="77777777" w:rsidR="008876C1" w:rsidRPr="008876C1" w:rsidRDefault="008876C1">
          <w:pPr>
            <w:autoSpaceDE w:val="0"/>
            <w:autoSpaceDN w:val="0"/>
            <w:ind w:hanging="480"/>
            <w:divId w:val="2010478132"/>
            <w:rPr>
              <w:rFonts w:eastAsia="Times New Roman"/>
              <w:color w:val="000000"/>
            </w:rPr>
          </w:pPr>
          <w:r w:rsidRPr="008876C1">
            <w:rPr>
              <w:rFonts w:eastAsia="Times New Roman"/>
              <w:color w:val="000000"/>
            </w:rPr>
            <w:t xml:space="preserve">Ortega-Hernández J, Legg D, Braddy S. The phylogeny of </w:t>
          </w:r>
          <w:proofErr w:type="spellStart"/>
          <w:r w:rsidRPr="008876C1">
            <w:rPr>
              <w:rFonts w:eastAsia="Times New Roman"/>
              <w:color w:val="000000"/>
            </w:rPr>
            <w:t>aglaspidid</w:t>
          </w:r>
          <w:proofErr w:type="spellEnd"/>
          <w:r w:rsidRPr="008876C1">
            <w:rPr>
              <w:rFonts w:eastAsia="Times New Roman"/>
              <w:color w:val="000000"/>
            </w:rPr>
            <w:t xml:space="preserve"> arthropods and the internal relationships within </w:t>
          </w:r>
          <w:proofErr w:type="spellStart"/>
          <w:r w:rsidRPr="008876C1">
            <w:rPr>
              <w:rFonts w:eastAsia="Times New Roman"/>
              <w:color w:val="000000"/>
            </w:rPr>
            <w:t>Artiopoda</w:t>
          </w:r>
          <w:proofErr w:type="spellEnd"/>
          <w:r w:rsidRPr="008876C1">
            <w:rPr>
              <w:rFonts w:eastAsia="Times New Roman"/>
              <w:color w:val="000000"/>
            </w:rPr>
            <w:t xml:space="preserve">. </w:t>
          </w:r>
          <w:r w:rsidRPr="008876C1">
            <w:rPr>
              <w:rFonts w:eastAsia="Times New Roman"/>
              <w:i/>
              <w:iCs/>
              <w:color w:val="000000"/>
            </w:rPr>
            <w:t>Cladistics</w:t>
          </w:r>
          <w:r w:rsidRPr="008876C1">
            <w:rPr>
              <w:rFonts w:eastAsia="Times New Roman"/>
              <w:color w:val="000000"/>
            </w:rPr>
            <w:t xml:space="preserve"> </w:t>
          </w:r>
          <w:proofErr w:type="gramStart"/>
          <w:r w:rsidRPr="008876C1">
            <w:rPr>
              <w:rFonts w:eastAsia="Times New Roman"/>
              <w:color w:val="000000"/>
            </w:rPr>
            <w:t>2013;</w:t>
          </w:r>
          <w:r w:rsidRPr="008876C1">
            <w:rPr>
              <w:rFonts w:eastAsia="Times New Roman"/>
              <w:b/>
              <w:bCs/>
              <w:color w:val="000000"/>
            </w:rPr>
            <w:t>29</w:t>
          </w:r>
          <w:r w:rsidRPr="008876C1">
            <w:rPr>
              <w:rFonts w:eastAsia="Times New Roman"/>
              <w:color w:val="000000"/>
            </w:rPr>
            <w:t>:15</w:t>
          </w:r>
          <w:proofErr w:type="gramEnd"/>
          <w:r w:rsidRPr="008876C1">
            <w:rPr>
              <w:rFonts w:eastAsia="Times New Roman"/>
              <w:color w:val="000000"/>
            </w:rPr>
            <w:t>–45.</w:t>
          </w:r>
        </w:p>
        <w:p w14:paraId="33F24AEA" w14:textId="77777777" w:rsidR="008876C1" w:rsidRPr="008876C1" w:rsidRDefault="008876C1">
          <w:pPr>
            <w:autoSpaceDE w:val="0"/>
            <w:autoSpaceDN w:val="0"/>
            <w:ind w:hanging="480"/>
            <w:divId w:val="1050347916"/>
            <w:rPr>
              <w:rFonts w:eastAsia="Times New Roman"/>
              <w:color w:val="000000"/>
            </w:rPr>
          </w:pPr>
          <w:r w:rsidRPr="008876C1">
            <w:rPr>
              <w:rFonts w:eastAsia="Times New Roman"/>
              <w:color w:val="000000"/>
            </w:rPr>
            <w:t xml:space="preserve">Ou Q, Liu J, Shu D </w:t>
          </w:r>
          <w:r w:rsidRPr="008876C1">
            <w:rPr>
              <w:rFonts w:eastAsia="Times New Roman"/>
              <w:i/>
              <w:iCs/>
              <w:color w:val="000000"/>
            </w:rPr>
            <w:t>et al.</w:t>
          </w:r>
          <w:r w:rsidRPr="008876C1">
            <w:rPr>
              <w:rFonts w:eastAsia="Times New Roman"/>
              <w:color w:val="000000"/>
            </w:rPr>
            <w:t xml:space="preserve"> A rare onychophoran-like lobopodian from the lower Cambrian Chengjiang </w:t>
          </w:r>
          <w:proofErr w:type="spellStart"/>
          <w:r w:rsidRPr="008876C1">
            <w:rPr>
              <w:rFonts w:eastAsia="Times New Roman"/>
              <w:color w:val="000000"/>
            </w:rPr>
            <w:t>Lagerstätte</w:t>
          </w:r>
          <w:proofErr w:type="spellEnd"/>
          <w:r w:rsidRPr="008876C1">
            <w:rPr>
              <w:rFonts w:eastAsia="Times New Roman"/>
              <w:color w:val="000000"/>
            </w:rPr>
            <w:t xml:space="preserve">, southwestern China, and its phylogenetic implications. </w:t>
          </w:r>
          <w:r w:rsidRPr="008876C1">
            <w:rPr>
              <w:rFonts w:eastAsia="Times New Roman"/>
              <w:i/>
              <w:iCs/>
              <w:color w:val="000000"/>
            </w:rPr>
            <w:t xml:space="preserve">J </w:t>
          </w:r>
          <w:proofErr w:type="spellStart"/>
          <w:r w:rsidRPr="008876C1">
            <w:rPr>
              <w:rFonts w:eastAsia="Times New Roman"/>
              <w:i/>
              <w:iCs/>
              <w:color w:val="000000"/>
            </w:rPr>
            <w:t>Paleontol</w:t>
          </w:r>
          <w:proofErr w:type="spellEnd"/>
          <w:r w:rsidRPr="008876C1">
            <w:rPr>
              <w:rFonts w:eastAsia="Times New Roman"/>
              <w:color w:val="000000"/>
            </w:rPr>
            <w:t xml:space="preserve"> </w:t>
          </w:r>
          <w:proofErr w:type="gramStart"/>
          <w:r w:rsidRPr="008876C1">
            <w:rPr>
              <w:rFonts w:eastAsia="Times New Roman"/>
              <w:color w:val="000000"/>
            </w:rPr>
            <w:t>2011;</w:t>
          </w:r>
          <w:r w:rsidRPr="008876C1">
            <w:rPr>
              <w:rFonts w:eastAsia="Times New Roman"/>
              <w:b/>
              <w:bCs/>
              <w:color w:val="000000"/>
            </w:rPr>
            <w:t>85</w:t>
          </w:r>
          <w:r w:rsidRPr="008876C1">
            <w:rPr>
              <w:rFonts w:eastAsia="Times New Roman"/>
              <w:color w:val="000000"/>
            </w:rPr>
            <w:t>:587</w:t>
          </w:r>
          <w:proofErr w:type="gramEnd"/>
          <w:r w:rsidRPr="008876C1">
            <w:rPr>
              <w:rFonts w:eastAsia="Times New Roman"/>
              <w:color w:val="000000"/>
            </w:rPr>
            <w:t>–94.</w:t>
          </w:r>
        </w:p>
        <w:p w14:paraId="7130D0D1" w14:textId="77777777" w:rsidR="008876C1" w:rsidRPr="008876C1" w:rsidRDefault="008876C1">
          <w:pPr>
            <w:autoSpaceDE w:val="0"/>
            <w:autoSpaceDN w:val="0"/>
            <w:ind w:hanging="480"/>
            <w:divId w:val="1026325177"/>
            <w:rPr>
              <w:rFonts w:eastAsia="Times New Roman"/>
              <w:color w:val="000000"/>
            </w:rPr>
          </w:pPr>
          <w:r w:rsidRPr="008876C1">
            <w:rPr>
              <w:rFonts w:eastAsia="Times New Roman"/>
              <w:color w:val="000000"/>
            </w:rPr>
            <w:t xml:space="preserve">Ou Q, Shu D, Mayer G. Cambrian </w:t>
          </w:r>
          <w:proofErr w:type="spellStart"/>
          <w:r w:rsidRPr="008876C1">
            <w:rPr>
              <w:rFonts w:eastAsia="Times New Roman"/>
              <w:color w:val="000000"/>
            </w:rPr>
            <w:t>lobopodians</w:t>
          </w:r>
          <w:proofErr w:type="spellEnd"/>
          <w:r w:rsidRPr="008876C1">
            <w:rPr>
              <w:rFonts w:eastAsia="Times New Roman"/>
              <w:color w:val="000000"/>
            </w:rPr>
            <w:t xml:space="preserve"> and extant onychophorans provide new insights into early cephalization in </w:t>
          </w:r>
          <w:proofErr w:type="spellStart"/>
          <w:r w:rsidRPr="008876C1">
            <w:rPr>
              <w:rFonts w:eastAsia="Times New Roman"/>
              <w:color w:val="000000"/>
            </w:rPr>
            <w:t>Panarthropoda</w:t>
          </w:r>
          <w:proofErr w:type="spellEnd"/>
          <w:r w:rsidRPr="008876C1">
            <w:rPr>
              <w:rFonts w:eastAsia="Times New Roman"/>
              <w:color w:val="000000"/>
            </w:rPr>
            <w:t xml:space="preserve">. </w:t>
          </w:r>
          <w:r w:rsidRPr="008876C1">
            <w:rPr>
              <w:rFonts w:eastAsia="Times New Roman"/>
              <w:i/>
              <w:iCs/>
              <w:color w:val="000000"/>
            </w:rPr>
            <w:t>Nat Commun</w:t>
          </w:r>
          <w:r w:rsidRPr="008876C1">
            <w:rPr>
              <w:rFonts w:eastAsia="Times New Roman"/>
              <w:color w:val="000000"/>
            </w:rPr>
            <w:t xml:space="preserve"> </w:t>
          </w:r>
          <w:proofErr w:type="gramStart"/>
          <w:r w:rsidRPr="008876C1">
            <w:rPr>
              <w:rFonts w:eastAsia="Times New Roman"/>
              <w:color w:val="000000"/>
            </w:rPr>
            <w:t>2012;</w:t>
          </w:r>
          <w:r w:rsidRPr="008876C1">
            <w:rPr>
              <w:rFonts w:eastAsia="Times New Roman"/>
              <w:b/>
              <w:bCs/>
              <w:color w:val="000000"/>
            </w:rPr>
            <w:t>3</w:t>
          </w:r>
          <w:r w:rsidRPr="008876C1">
            <w:rPr>
              <w:rFonts w:eastAsia="Times New Roman"/>
              <w:color w:val="000000"/>
            </w:rPr>
            <w:t>:1261</w:t>
          </w:r>
          <w:proofErr w:type="gramEnd"/>
          <w:r w:rsidRPr="008876C1">
            <w:rPr>
              <w:rFonts w:eastAsia="Times New Roman"/>
              <w:color w:val="000000"/>
            </w:rPr>
            <w:t>.</w:t>
          </w:r>
        </w:p>
        <w:p w14:paraId="78C7CBA5" w14:textId="77777777" w:rsidR="008876C1" w:rsidRPr="008876C1" w:rsidRDefault="008876C1">
          <w:pPr>
            <w:autoSpaceDE w:val="0"/>
            <w:autoSpaceDN w:val="0"/>
            <w:ind w:hanging="480"/>
            <w:divId w:val="1786998053"/>
            <w:rPr>
              <w:rFonts w:eastAsia="Times New Roman"/>
              <w:color w:val="000000"/>
            </w:rPr>
          </w:pPr>
          <w:r w:rsidRPr="008876C1">
            <w:rPr>
              <w:rFonts w:eastAsia="Times New Roman"/>
              <w:color w:val="000000"/>
            </w:rPr>
            <w:t xml:space="preserve">Park TYS, Kihm JH, Woo J </w:t>
          </w:r>
          <w:r w:rsidRPr="008876C1">
            <w:rPr>
              <w:rFonts w:eastAsia="Times New Roman"/>
              <w:i/>
              <w:iCs/>
              <w:color w:val="000000"/>
            </w:rPr>
            <w:t>et al.</w:t>
          </w:r>
          <w:r w:rsidRPr="008876C1">
            <w:rPr>
              <w:rFonts w:eastAsia="Times New Roman"/>
              <w:color w:val="000000"/>
            </w:rPr>
            <w:t xml:space="preserve"> Brain and eyes of Kerygmachela reveal </w:t>
          </w:r>
          <w:proofErr w:type="spellStart"/>
          <w:r w:rsidRPr="008876C1">
            <w:rPr>
              <w:rFonts w:eastAsia="Times New Roman"/>
              <w:color w:val="000000"/>
            </w:rPr>
            <w:t>protocerebral</w:t>
          </w:r>
          <w:proofErr w:type="spellEnd"/>
          <w:r w:rsidRPr="008876C1">
            <w:rPr>
              <w:rFonts w:eastAsia="Times New Roman"/>
              <w:color w:val="000000"/>
            </w:rPr>
            <w:t xml:space="preserve"> ancestry of the panarthropod head. </w:t>
          </w:r>
          <w:r w:rsidRPr="008876C1">
            <w:rPr>
              <w:rFonts w:eastAsia="Times New Roman"/>
              <w:i/>
              <w:iCs/>
              <w:color w:val="000000"/>
            </w:rPr>
            <w:t>Nat Commun</w:t>
          </w:r>
          <w:r w:rsidRPr="008876C1">
            <w:rPr>
              <w:rFonts w:eastAsia="Times New Roman"/>
              <w:color w:val="000000"/>
            </w:rPr>
            <w:t xml:space="preserve"> </w:t>
          </w:r>
          <w:proofErr w:type="gramStart"/>
          <w:r w:rsidRPr="008876C1">
            <w:rPr>
              <w:rFonts w:eastAsia="Times New Roman"/>
              <w:color w:val="000000"/>
            </w:rPr>
            <w:t>2018;</w:t>
          </w:r>
          <w:r w:rsidRPr="008876C1">
            <w:rPr>
              <w:rFonts w:eastAsia="Times New Roman"/>
              <w:b/>
              <w:bCs/>
              <w:color w:val="000000"/>
            </w:rPr>
            <w:t>9</w:t>
          </w:r>
          <w:r w:rsidRPr="008876C1">
            <w:rPr>
              <w:rFonts w:eastAsia="Times New Roman"/>
              <w:color w:val="000000"/>
            </w:rPr>
            <w:t>:1</w:t>
          </w:r>
          <w:proofErr w:type="gramEnd"/>
          <w:r w:rsidRPr="008876C1">
            <w:rPr>
              <w:rFonts w:eastAsia="Times New Roman"/>
              <w:color w:val="000000"/>
            </w:rPr>
            <w:t>–7.</w:t>
          </w:r>
        </w:p>
        <w:p w14:paraId="23DC8489" w14:textId="77777777" w:rsidR="008876C1" w:rsidRPr="008876C1" w:rsidRDefault="008876C1">
          <w:pPr>
            <w:autoSpaceDE w:val="0"/>
            <w:autoSpaceDN w:val="0"/>
            <w:ind w:hanging="480"/>
            <w:divId w:val="1002856263"/>
            <w:rPr>
              <w:rFonts w:eastAsia="Times New Roman"/>
              <w:color w:val="000000"/>
            </w:rPr>
          </w:pPr>
          <w:r w:rsidRPr="008876C1">
            <w:rPr>
              <w:rFonts w:eastAsia="Times New Roman"/>
              <w:color w:val="000000"/>
            </w:rPr>
            <w:lastRenderedPageBreak/>
            <w:t xml:space="preserve">Pechmann M, Schwager EE, </w:t>
          </w:r>
          <w:proofErr w:type="spellStart"/>
          <w:r w:rsidRPr="008876C1">
            <w:rPr>
              <w:rFonts w:eastAsia="Times New Roman"/>
              <w:color w:val="000000"/>
            </w:rPr>
            <w:t>Turetzek</w:t>
          </w:r>
          <w:proofErr w:type="spellEnd"/>
          <w:r w:rsidRPr="008876C1">
            <w:rPr>
              <w:rFonts w:eastAsia="Times New Roman"/>
              <w:color w:val="000000"/>
            </w:rPr>
            <w:t xml:space="preserve"> N </w:t>
          </w:r>
          <w:r w:rsidRPr="008876C1">
            <w:rPr>
              <w:rFonts w:eastAsia="Times New Roman"/>
              <w:i/>
              <w:iCs/>
              <w:color w:val="000000"/>
            </w:rPr>
            <w:t>et al.</w:t>
          </w:r>
          <w:r w:rsidRPr="008876C1">
            <w:rPr>
              <w:rFonts w:eastAsia="Times New Roman"/>
              <w:color w:val="000000"/>
            </w:rPr>
            <w:t xml:space="preserve"> Regressive evolution of the arthropod tritocerebral segment linked to functional divergence of the Hox gene </w:t>
          </w:r>
          <w:r w:rsidRPr="008876C1">
            <w:rPr>
              <w:rFonts w:eastAsia="Times New Roman"/>
              <w:i/>
              <w:iCs/>
              <w:color w:val="000000"/>
            </w:rPr>
            <w:t>labial</w:t>
          </w:r>
          <w:r w:rsidRPr="008876C1">
            <w:rPr>
              <w:rFonts w:eastAsia="Times New Roman"/>
              <w:color w:val="000000"/>
            </w:rPr>
            <w:t xml:space="preserve">. </w:t>
          </w:r>
          <w:r w:rsidRPr="008876C1">
            <w:rPr>
              <w:rFonts w:eastAsia="Times New Roman"/>
              <w:i/>
              <w:iCs/>
              <w:color w:val="000000"/>
            </w:rPr>
            <w:t>Proceedings of the Royal Society B: Biological Sciences</w:t>
          </w:r>
          <w:r w:rsidRPr="008876C1">
            <w:rPr>
              <w:rFonts w:eastAsia="Times New Roman"/>
              <w:color w:val="000000"/>
            </w:rPr>
            <w:t xml:space="preserve"> </w:t>
          </w:r>
          <w:proofErr w:type="gramStart"/>
          <w:r w:rsidRPr="008876C1">
            <w:rPr>
              <w:rFonts w:eastAsia="Times New Roman"/>
              <w:color w:val="000000"/>
            </w:rPr>
            <w:t>2015;</w:t>
          </w:r>
          <w:r w:rsidRPr="008876C1">
            <w:rPr>
              <w:rFonts w:eastAsia="Times New Roman"/>
              <w:b/>
              <w:bCs/>
              <w:color w:val="000000"/>
            </w:rPr>
            <w:t>282</w:t>
          </w:r>
          <w:r w:rsidRPr="008876C1">
            <w:rPr>
              <w:rFonts w:eastAsia="Times New Roman"/>
              <w:color w:val="000000"/>
            </w:rPr>
            <w:t>:20151162</w:t>
          </w:r>
          <w:proofErr w:type="gramEnd"/>
          <w:r w:rsidRPr="008876C1">
            <w:rPr>
              <w:rFonts w:eastAsia="Times New Roman"/>
              <w:color w:val="000000"/>
            </w:rPr>
            <w:t>.</w:t>
          </w:r>
        </w:p>
        <w:p w14:paraId="5DD53E87" w14:textId="77777777" w:rsidR="008876C1" w:rsidRPr="008876C1" w:rsidRDefault="008876C1">
          <w:pPr>
            <w:autoSpaceDE w:val="0"/>
            <w:autoSpaceDN w:val="0"/>
            <w:ind w:hanging="480"/>
            <w:divId w:val="850029374"/>
            <w:rPr>
              <w:rFonts w:eastAsia="Times New Roman"/>
              <w:color w:val="000000"/>
            </w:rPr>
          </w:pPr>
          <w:r w:rsidRPr="008876C1">
            <w:rPr>
              <w:rFonts w:eastAsia="Times New Roman"/>
              <w:color w:val="000000"/>
            </w:rPr>
            <w:t xml:space="preserve">Persson DK, Halberg K a, Jørgensen A </w:t>
          </w:r>
          <w:r w:rsidRPr="008876C1">
            <w:rPr>
              <w:rFonts w:eastAsia="Times New Roman"/>
              <w:i/>
              <w:iCs/>
              <w:color w:val="000000"/>
            </w:rPr>
            <w:t>et al.</w:t>
          </w:r>
          <w:r w:rsidRPr="008876C1">
            <w:rPr>
              <w:rFonts w:eastAsia="Times New Roman"/>
              <w:color w:val="000000"/>
            </w:rPr>
            <w:t xml:space="preserve"> Neuroanatomy of [</w:t>
          </w:r>
          <w:proofErr w:type="spellStart"/>
          <w:r w:rsidRPr="008876C1">
            <w:rPr>
              <w:rFonts w:eastAsia="Times New Roman"/>
              <w:color w:val="000000"/>
            </w:rPr>
            <w:t>i</w:t>
          </w:r>
          <w:proofErr w:type="spellEnd"/>
          <w:r w:rsidRPr="008876C1">
            <w:rPr>
              <w:rFonts w:eastAsia="Times New Roman"/>
              <w:color w:val="000000"/>
            </w:rPr>
            <w:t>]</w:t>
          </w:r>
          <w:proofErr w:type="spellStart"/>
          <w:r w:rsidRPr="008876C1">
            <w:rPr>
              <w:rFonts w:eastAsia="Times New Roman"/>
              <w:color w:val="000000"/>
            </w:rPr>
            <w:t>Halobiotus</w:t>
          </w:r>
          <w:proofErr w:type="spellEnd"/>
          <w:r w:rsidRPr="008876C1">
            <w:rPr>
              <w:rFonts w:eastAsia="Times New Roman"/>
              <w:color w:val="000000"/>
            </w:rPr>
            <w:t xml:space="preserve"> </w:t>
          </w:r>
          <w:proofErr w:type="spellStart"/>
          <w:r w:rsidRPr="008876C1">
            <w:rPr>
              <w:rFonts w:eastAsia="Times New Roman"/>
              <w:color w:val="000000"/>
            </w:rPr>
            <w:t>crispae</w:t>
          </w:r>
          <w:proofErr w:type="spellEnd"/>
          <w:r w:rsidRPr="008876C1">
            <w:rPr>
              <w:rFonts w:eastAsia="Times New Roman"/>
              <w:color w:val="000000"/>
            </w:rPr>
            <w:t>[/</w:t>
          </w:r>
          <w:proofErr w:type="spellStart"/>
          <w:r w:rsidRPr="008876C1">
            <w:rPr>
              <w:rFonts w:eastAsia="Times New Roman"/>
              <w:color w:val="000000"/>
            </w:rPr>
            <w:t>i</w:t>
          </w:r>
          <w:proofErr w:type="spellEnd"/>
          <w:r w:rsidRPr="008876C1">
            <w:rPr>
              <w:rFonts w:eastAsia="Times New Roman"/>
              <w:color w:val="000000"/>
            </w:rPr>
            <w:t>] (</w:t>
          </w:r>
          <w:proofErr w:type="spellStart"/>
          <w:r w:rsidRPr="008876C1">
            <w:rPr>
              <w:rFonts w:eastAsia="Times New Roman"/>
              <w:color w:val="000000"/>
            </w:rPr>
            <w:t>Eutardigrada</w:t>
          </w:r>
          <w:proofErr w:type="spellEnd"/>
          <w:r w:rsidRPr="008876C1">
            <w:rPr>
              <w:rFonts w:eastAsia="Times New Roman"/>
              <w:color w:val="000000"/>
            </w:rPr>
            <w:t xml:space="preserve">: </w:t>
          </w:r>
          <w:proofErr w:type="spellStart"/>
          <w:r w:rsidRPr="008876C1">
            <w:rPr>
              <w:rFonts w:eastAsia="Times New Roman"/>
              <w:color w:val="000000"/>
            </w:rPr>
            <w:t>Hypsibiidae</w:t>
          </w:r>
          <w:proofErr w:type="spellEnd"/>
          <w:r w:rsidRPr="008876C1">
            <w:rPr>
              <w:rFonts w:eastAsia="Times New Roman"/>
              <w:color w:val="000000"/>
            </w:rPr>
            <w:t xml:space="preserve">): Tardigrade brain structure supports the clade </w:t>
          </w:r>
          <w:proofErr w:type="spellStart"/>
          <w:r w:rsidRPr="008876C1">
            <w:rPr>
              <w:rFonts w:eastAsia="Times New Roman"/>
              <w:color w:val="000000"/>
            </w:rPr>
            <w:t>Panarthropoda</w:t>
          </w:r>
          <w:proofErr w:type="spellEnd"/>
          <w:r w:rsidRPr="008876C1">
            <w:rPr>
              <w:rFonts w:eastAsia="Times New Roman"/>
              <w:color w:val="000000"/>
            </w:rPr>
            <w:t xml:space="preserve">. </w:t>
          </w:r>
          <w:r w:rsidRPr="008876C1">
            <w:rPr>
              <w:rFonts w:eastAsia="Times New Roman"/>
              <w:i/>
              <w:iCs/>
              <w:color w:val="000000"/>
            </w:rPr>
            <w:t xml:space="preserve">J </w:t>
          </w:r>
          <w:proofErr w:type="spellStart"/>
          <w:r w:rsidRPr="008876C1">
            <w:rPr>
              <w:rFonts w:eastAsia="Times New Roman"/>
              <w:i/>
              <w:iCs/>
              <w:color w:val="000000"/>
            </w:rPr>
            <w:t>Morphol</w:t>
          </w:r>
          <w:proofErr w:type="spellEnd"/>
          <w:r w:rsidRPr="008876C1">
            <w:rPr>
              <w:rFonts w:eastAsia="Times New Roman"/>
              <w:color w:val="000000"/>
            </w:rPr>
            <w:t xml:space="preserve"> </w:t>
          </w:r>
          <w:proofErr w:type="gramStart"/>
          <w:r w:rsidRPr="008876C1">
            <w:rPr>
              <w:rFonts w:eastAsia="Times New Roman"/>
              <w:color w:val="000000"/>
            </w:rPr>
            <w:t>2012;</w:t>
          </w:r>
          <w:r w:rsidRPr="008876C1">
            <w:rPr>
              <w:rFonts w:eastAsia="Times New Roman"/>
              <w:b/>
              <w:bCs/>
              <w:color w:val="000000"/>
            </w:rPr>
            <w:t>273</w:t>
          </w:r>
          <w:r w:rsidRPr="008876C1">
            <w:rPr>
              <w:rFonts w:eastAsia="Times New Roman"/>
              <w:color w:val="000000"/>
            </w:rPr>
            <w:t>:1227</w:t>
          </w:r>
          <w:proofErr w:type="gramEnd"/>
          <w:r w:rsidRPr="008876C1">
            <w:rPr>
              <w:rFonts w:eastAsia="Times New Roman"/>
              <w:color w:val="000000"/>
            </w:rPr>
            <w:t>–45.</w:t>
          </w:r>
        </w:p>
        <w:p w14:paraId="58CCBB2D" w14:textId="77777777" w:rsidR="008876C1" w:rsidRPr="008876C1" w:rsidRDefault="008876C1">
          <w:pPr>
            <w:autoSpaceDE w:val="0"/>
            <w:autoSpaceDN w:val="0"/>
            <w:ind w:hanging="480"/>
            <w:divId w:val="232933869"/>
            <w:rPr>
              <w:rFonts w:eastAsia="Times New Roman"/>
              <w:color w:val="000000"/>
            </w:rPr>
          </w:pPr>
          <w:r w:rsidRPr="008876C1">
            <w:rPr>
              <w:rFonts w:eastAsia="Times New Roman"/>
              <w:color w:val="000000"/>
            </w:rPr>
            <w:t xml:space="preserve">Persson DK, Halberg KA, Jørgensen A </w:t>
          </w:r>
          <w:r w:rsidRPr="008876C1">
            <w:rPr>
              <w:rFonts w:eastAsia="Times New Roman"/>
              <w:i/>
              <w:iCs/>
              <w:color w:val="000000"/>
            </w:rPr>
            <w:t>et al.</w:t>
          </w:r>
          <w:r w:rsidRPr="008876C1">
            <w:rPr>
              <w:rFonts w:eastAsia="Times New Roman"/>
              <w:color w:val="000000"/>
            </w:rPr>
            <w:t xml:space="preserve"> Brain anatomy of the marine tardigrade [</w:t>
          </w:r>
          <w:proofErr w:type="spellStart"/>
          <w:r w:rsidRPr="008876C1">
            <w:rPr>
              <w:rFonts w:eastAsia="Times New Roman"/>
              <w:color w:val="000000"/>
            </w:rPr>
            <w:t>i</w:t>
          </w:r>
          <w:proofErr w:type="spellEnd"/>
          <w:r w:rsidRPr="008876C1">
            <w:rPr>
              <w:rFonts w:eastAsia="Times New Roman"/>
              <w:color w:val="000000"/>
            </w:rPr>
            <w:t>]</w:t>
          </w:r>
          <w:proofErr w:type="spellStart"/>
          <w:r w:rsidRPr="008876C1">
            <w:rPr>
              <w:rFonts w:eastAsia="Times New Roman"/>
              <w:color w:val="000000"/>
            </w:rPr>
            <w:t>Actinarctus</w:t>
          </w:r>
          <w:proofErr w:type="spellEnd"/>
          <w:r w:rsidRPr="008876C1">
            <w:rPr>
              <w:rFonts w:eastAsia="Times New Roman"/>
              <w:color w:val="000000"/>
            </w:rPr>
            <w:t xml:space="preserve"> </w:t>
          </w:r>
          <w:proofErr w:type="spellStart"/>
          <w:r w:rsidRPr="008876C1">
            <w:rPr>
              <w:rFonts w:eastAsia="Times New Roman"/>
              <w:color w:val="000000"/>
            </w:rPr>
            <w:t>doryphorus</w:t>
          </w:r>
          <w:proofErr w:type="spellEnd"/>
          <w:r w:rsidRPr="008876C1">
            <w:rPr>
              <w:rFonts w:eastAsia="Times New Roman"/>
              <w:color w:val="000000"/>
            </w:rPr>
            <w:t>[/</w:t>
          </w:r>
          <w:proofErr w:type="spellStart"/>
          <w:r w:rsidRPr="008876C1">
            <w:rPr>
              <w:rFonts w:eastAsia="Times New Roman"/>
              <w:color w:val="000000"/>
            </w:rPr>
            <w:t>i</w:t>
          </w:r>
          <w:proofErr w:type="spellEnd"/>
          <w:r w:rsidRPr="008876C1">
            <w:rPr>
              <w:rFonts w:eastAsia="Times New Roman"/>
              <w:color w:val="000000"/>
            </w:rPr>
            <w:t>] (</w:t>
          </w:r>
          <w:proofErr w:type="spellStart"/>
          <w:r w:rsidRPr="008876C1">
            <w:rPr>
              <w:rFonts w:eastAsia="Times New Roman"/>
              <w:color w:val="000000"/>
            </w:rPr>
            <w:t>Arthrotardigrada</w:t>
          </w:r>
          <w:proofErr w:type="spellEnd"/>
          <w:r w:rsidRPr="008876C1">
            <w:rPr>
              <w:rFonts w:eastAsia="Times New Roman"/>
              <w:color w:val="000000"/>
            </w:rPr>
            <w:t xml:space="preserve">). </w:t>
          </w:r>
          <w:r w:rsidRPr="008876C1">
            <w:rPr>
              <w:rFonts w:eastAsia="Times New Roman"/>
              <w:i/>
              <w:iCs/>
              <w:color w:val="000000"/>
            </w:rPr>
            <w:t xml:space="preserve">J </w:t>
          </w:r>
          <w:proofErr w:type="spellStart"/>
          <w:r w:rsidRPr="008876C1">
            <w:rPr>
              <w:rFonts w:eastAsia="Times New Roman"/>
              <w:i/>
              <w:iCs/>
              <w:color w:val="000000"/>
            </w:rPr>
            <w:t>Morphol</w:t>
          </w:r>
          <w:proofErr w:type="spellEnd"/>
          <w:r w:rsidRPr="008876C1">
            <w:rPr>
              <w:rFonts w:eastAsia="Times New Roman"/>
              <w:color w:val="000000"/>
            </w:rPr>
            <w:t xml:space="preserve"> </w:t>
          </w:r>
          <w:proofErr w:type="gramStart"/>
          <w:r w:rsidRPr="008876C1">
            <w:rPr>
              <w:rFonts w:eastAsia="Times New Roman"/>
              <w:color w:val="000000"/>
            </w:rPr>
            <w:t>2014;</w:t>
          </w:r>
          <w:r w:rsidRPr="008876C1">
            <w:rPr>
              <w:rFonts w:eastAsia="Times New Roman"/>
              <w:b/>
              <w:bCs/>
              <w:color w:val="000000"/>
            </w:rPr>
            <w:t>275</w:t>
          </w:r>
          <w:r w:rsidRPr="008876C1">
            <w:rPr>
              <w:rFonts w:eastAsia="Times New Roman"/>
              <w:color w:val="000000"/>
            </w:rPr>
            <w:t>:173</w:t>
          </w:r>
          <w:proofErr w:type="gramEnd"/>
          <w:r w:rsidRPr="008876C1">
            <w:rPr>
              <w:rFonts w:eastAsia="Times New Roman"/>
              <w:color w:val="000000"/>
            </w:rPr>
            <w:t>–90.</w:t>
          </w:r>
        </w:p>
        <w:p w14:paraId="41358A09" w14:textId="77777777" w:rsidR="008876C1" w:rsidRPr="008876C1" w:rsidRDefault="008876C1">
          <w:pPr>
            <w:autoSpaceDE w:val="0"/>
            <w:autoSpaceDN w:val="0"/>
            <w:ind w:hanging="480"/>
            <w:divId w:val="885335409"/>
            <w:rPr>
              <w:rFonts w:eastAsia="Times New Roman"/>
              <w:color w:val="000000"/>
            </w:rPr>
          </w:pPr>
          <w:r w:rsidRPr="008876C1">
            <w:rPr>
              <w:rFonts w:eastAsia="Times New Roman"/>
              <w:color w:val="000000"/>
            </w:rPr>
            <w:t xml:space="preserve">Petersen B. The tardigrade fauna of Greenland. </w:t>
          </w:r>
          <w:proofErr w:type="spellStart"/>
          <w:r w:rsidRPr="008876C1">
            <w:rPr>
              <w:rFonts w:eastAsia="Times New Roman"/>
              <w:i/>
              <w:iCs/>
              <w:color w:val="000000"/>
            </w:rPr>
            <w:t>Meddelelser</w:t>
          </w:r>
          <w:proofErr w:type="spellEnd"/>
          <w:r w:rsidRPr="008876C1">
            <w:rPr>
              <w:rFonts w:eastAsia="Times New Roman"/>
              <w:i/>
              <w:iCs/>
              <w:color w:val="000000"/>
            </w:rPr>
            <w:t xml:space="preserve"> om </w:t>
          </w:r>
          <w:proofErr w:type="spellStart"/>
          <w:r w:rsidRPr="008876C1">
            <w:rPr>
              <w:rFonts w:eastAsia="Times New Roman"/>
              <w:i/>
              <w:iCs/>
              <w:color w:val="000000"/>
            </w:rPr>
            <w:t>Grønland</w:t>
          </w:r>
          <w:proofErr w:type="spellEnd"/>
          <w:r w:rsidRPr="008876C1">
            <w:rPr>
              <w:rFonts w:eastAsia="Times New Roman"/>
              <w:color w:val="000000"/>
            </w:rPr>
            <w:t xml:space="preserve"> </w:t>
          </w:r>
          <w:proofErr w:type="gramStart"/>
          <w:r w:rsidRPr="008876C1">
            <w:rPr>
              <w:rFonts w:eastAsia="Times New Roman"/>
              <w:color w:val="000000"/>
            </w:rPr>
            <w:t>1951;</w:t>
          </w:r>
          <w:r w:rsidRPr="008876C1">
            <w:rPr>
              <w:rFonts w:eastAsia="Times New Roman"/>
              <w:b/>
              <w:bCs/>
              <w:color w:val="000000"/>
            </w:rPr>
            <w:t>150</w:t>
          </w:r>
          <w:r w:rsidRPr="008876C1">
            <w:rPr>
              <w:rFonts w:eastAsia="Times New Roman"/>
              <w:color w:val="000000"/>
            </w:rPr>
            <w:t>:1</w:t>
          </w:r>
          <w:proofErr w:type="gramEnd"/>
          <w:r w:rsidRPr="008876C1">
            <w:rPr>
              <w:rFonts w:eastAsia="Times New Roman"/>
              <w:color w:val="000000"/>
            </w:rPr>
            <w:t>–94.</w:t>
          </w:r>
        </w:p>
        <w:p w14:paraId="3DFD4932" w14:textId="77777777" w:rsidR="008876C1" w:rsidRPr="008876C1" w:rsidRDefault="008876C1">
          <w:pPr>
            <w:autoSpaceDE w:val="0"/>
            <w:autoSpaceDN w:val="0"/>
            <w:ind w:hanging="480"/>
            <w:divId w:val="1732800568"/>
            <w:rPr>
              <w:rFonts w:eastAsia="Times New Roman"/>
              <w:color w:val="000000"/>
            </w:rPr>
          </w:pPr>
          <w:r w:rsidRPr="008876C1">
            <w:rPr>
              <w:rFonts w:eastAsia="Times New Roman"/>
              <w:color w:val="000000"/>
            </w:rPr>
            <w:t xml:space="preserve">Poinar G. Fossil onychophorans from Dominican and Baltic amber: </w:t>
          </w:r>
          <w:proofErr w:type="spellStart"/>
          <w:r w:rsidRPr="008876C1">
            <w:rPr>
              <w:rFonts w:eastAsia="Times New Roman"/>
              <w:color w:val="000000"/>
            </w:rPr>
            <w:t>Tertiapatus</w:t>
          </w:r>
          <w:proofErr w:type="spellEnd"/>
          <w:r w:rsidRPr="008876C1">
            <w:rPr>
              <w:rFonts w:eastAsia="Times New Roman"/>
              <w:color w:val="000000"/>
            </w:rPr>
            <w:t xml:space="preserve"> </w:t>
          </w:r>
          <w:proofErr w:type="spellStart"/>
          <w:r w:rsidRPr="008876C1">
            <w:rPr>
              <w:rFonts w:eastAsia="Times New Roman"/>
              <w:color w:val="000000"/>
            </w:rPr>
            <w:t>dominicanus</w:t>
          </w:r>
          <w:proofErr w:type="spellEnd"/>
          <w:r w:rsidRPr="008876C1">
            <w:rPr>
              <w:rFonts w:eastAsia="Times New Roman"/>
              <w:color w:val="000000"/>
            </w:rPr>
            <w:t xml:space="preserve"> </w:t>
          </w:r>
          <w:proofErr w:type="spellStart"/>
          <w:r w:rsidRPr="008876C1">
            <w:rPr>
              <w:rFonts w:eastAsia="Times New Roman"/>
              <w:color w:val="000000"/>
            </w:rPr>
            <w:t>n.g</w:t>
          </w:r>
          <w:proofErr w:type="spellEnd"/>
          <w:r w:rsidRPr="008876C1">
            <w:rPr>
              <w:rFonts w:eastAsia="Times New Roman"/>
              <w:color w:val="000000"/>
            </w:rPr>
            <w:t xml:space="preserve">., </w:t>
          </w:r>
          <w:proofErr w:type="spellStart"/>
          <w:r w:rsidRPr="008876C1">
            <w:rPr>
              <w:rFonts w:eastAsia="Times New Roman"/>
              <w:color w:val="000000"/>
            </w:rPr>
            <w:t>n.sp</w:t>
          </w:r>
          <w:proofErr w:type="spellEnd"/>
          <w:r w:rsidRPr="008876C1">
            <w:rPr>
              <w:rFonts w:eastAsia="Times New Roman"/>
              <w:color w:val="000000"/>
            </w:rPr>
            <w:t>. (</w:t>
          </w:r>
          <w:proofErr w:type="spellStart"/>
          <w:r w:rsidRPr="008876C1">
            <w:rPr>
              <w:rFonts w:eastAsia="Times New Roman"/>
              <w:color w:val="000000"/>
            </w:rPr>
            <w:t>Tertiapatidae</w:t>
          </w:r>
          <w:proofErr w:type="spellEnd"/>
          <w:r w:rsidRPr="008876C1">
            <w:rPr>
              <w:rFonts w:eastAsia="Times New Roman"/>
              <w:color w:val="000000"/>
            </w:rPr>
            <w:t xml:space="preserve"> </w:t>
          </w:r>
          <w:proofErr w:type="spellStart"/>
          <w:r w:rsidRPr="008876C1">
            <w:rPr>
              <w:rFonts w:eastAsia="Times New Roman"/>
              <w:color w:val="000000"/>
            </w:rPr>
            <w:t>n.fam</w:t>
          </w:r>
          <w:proofErr w:type="spellEnd"/>
          <w:r w:rsidRPr="008876C1">
            <w:rPr>
              <w:rFonts w:eastAsia="Times New Roman"/>
              <w:color w:val="000000"/>
            </w:rPr>
            <w:t xml:space="preserve">.) and </w:t>
          </w:r>
          <w:proofErr w:type="spellStart"/>
          <w:r w:rsidRPr="008876C1">
            <w:rPr>
              <w:rFonts w:eastAsia="Times New Roman"/>
              <w:color w:val="000000"/>
            </w:rPr>
            <w:t>Succinipatopsis</w:t>
          </w:r>
          <w:proofErr w:type="spellEnd"/>
          <w:r w:rsidRPr="008876C1">
            <w:rPr>
              <w:rFonts w:eastAsia="Times New Roman"/>
              <w:color w:val="000000"/>
            </w:rPr>
            <w:t xml:space="preserve"> </w:t>
          </w:r>
          <w:proofErr w:type="spellStart"/>
          <w:r w:rsidRPr="008876C1">
            <w:rPr>
              <w:rFonts w:eastAsia="Times New Roman"/>
              <w:color w:val="000000"/>
            </w:rPr>
            <w:t>balticus</w:t>
          </w:r>
          <w:proofErr w:type="spellEnd"/>
          <w:r w:rsidRPr="008876C1">
            <w:rPr>
              <w:rFonts w:eastAsia="Times New Roman"/>
              <w:color w:val="000000"/>
            </w:rPr>
            <w:t xml:space="preserve"> </w:t>
          </w:r>
          <w:proofErr w:type="spellStart"/>
          <w:r w:rsidRPr="008876C1">
            <w:rPr>
              <w:rFonts w:eastAsia="Times New Roman"/>
              <w:color w:val="000000"/>
            </w:rPr>
            <w:t>n.g</w:t>
          </w:r>
          <w:proofErr w:type="spellEnd"/>
          <w:r w:rsidRPr="008876C1">
            <w:rPr>
              <w:rFonts w:eastAsia="Times New Roman"/>
              <w:color w:val="000000"/>
            </w:rPr>
            <w:t xml:space="preserve">., </w:t>
          </w:r>
          <w:proofErr w:type="spellStart"/>
          <w:r w:rsidRPr="008876C1">
            <w:rPr>
              <w:rFonts w:eastAsia="Times New Roman"/>
              <w:color w:val="000000"/>
            </w:rPr>
            <w:t>n.sp</w:t>
          </w:r>
          <w:proofErr w:type="spellEnd"/>
          <w:r w:rsidRPr="008876C1">
            <w:rPr>
              <w:rFonts w:eastAsia="Times New Roman"/>
              <w:color w:val="000000"/>
            </w:rPr>
            <w:t>. (</w:t>
          </w:r>
          <w:proofErr w:type="spellStart"/>
          <w:r w:rsidRPr="008876C1">
            <w:rPr>
              <w:rFonts w:eastAsia="Times New Roman"/>
              <w:color w:val="000000"/>
            </w:rPr>
            <w:t>Succinipatopsidae</w:t>
          </w:r>
          <w:proofErr w:type="spellEnd"/>
          <w:r w:rsidRPr="008876C1">
            <w:rPr>
              <w:rFonts w:eastAsia="Times New Roman"/>
              <w:color w:val="000000"/>
            </w:rPr>
            <w:t xml:space="preserve"> </w:t>
          </w:r>
          <w:proofErr w:type="spellStart"/>
          <w:r w:rsidRPr="008876C1">
            <w:rPr>
              <w:rFonts w:eastAsia="Times New Roman"/>
              <w:color w:val="000000"/>
            </w:rPr>
            <w:t>n.fam</w:t>
          </w:r>
          <w:proofErr w:type="spellEnd"/>
          <w:r w:rsidRPr="008876C1">
            <w:rPr>
              <w:rFonts w:eastAsia="Times New Roman"/>
              <w:color w:val="000000"/>
            </w:rPr>
            <w:t xml:space="preserve">.) with a proposed classification of the subphylum </w:t>
          </w:r>
          <w:proofErr w:type="spellStart"/>
          <w:r w:rsidRPr="008876C1">
            <w:rPr>
              <w:rFonts w:eastAsia="Times New Roman"/>
              <w:color w:val="000000"/>
            </w:rPr>
            <w:t>Onychophora</w:t>
          </w:r>
          <w:proofErr w:type="spellEnd"/>
          <w:r w:rsidRPr="008876C1">
            <w:rPr>
              <w:rFonts w:eastAsia="Times New Roman"/>
              <w:color w:val="000000"/>
            </w:rPr>
            <w:t xml:space="preserve">. </w:t>
          </w:r>
          <w:r w:rsidRPr="008876C1">
            <w:rPr>
              <w:rFonts w:eastAsia="Times New Roman"/>
              <w:i/>
              <w:iCs/>
              <w:color w:val="000000"/>
            </w:rPr>
            <w:t>Invertebrate Biology</w:t>
          </w:r>
          <w:r w:rsidRPr="008876C1">
            <w:rPr>
              <w:rFonts w:eastAsia="Times New Roman"/>
              <w:color w:val="000000"/>
            </w:rPr>
            <w:t xml:space="preserve"> </w:t>
          </w:r>
          <w:proofErr w:type="gramStart"/>
          <w:r w:rsidRPr="008876C1">
            <w:rPr>
              <w:rFonts w:eastAsia="Times New Roman"/>
              <w:color w:val="000000"/>
            </w:rPr>
            <w:t>2000;</w:t>
          </w:r>
          <w:r w:rsidRPr="008876C1">
            <w:rPr>
              <w:rFonts w:eastAsia="Times New Roman"/>
              <w:b/>
              <w:bCs/>
              <w:color w:val="000000"/>
            </w:rPr>
            <w:t>119</w:t>
          </w:r>
          <w:r w:rsidRPr="008876C1">
            <w:rPr>
              <w:rFonts w:eastAsia="Times New Roman"/>
              <w:color w:val="000000"/>
            </w:rPr>
            <w:t>:104</w:t>
          </w:r>
          <w:proofErr w:type="gramEnd"/>
          <w:r w:rsidRPr="008876C1">
            <w:rPr>
              <w:rFonts w:eastAsia="Times New Roman"/>
              <w:color w:val="000000"/>
            </w:rPr>
            <w:t>–9.</w:t>
          </w:r>
        </w:p>
        <w:p w14:paraId="38EDD968" w14:textId="77777777" w:rsidR="008876C1" w:rsidRPr="008876C1" w:rsidRDefault="008876C1">
          <w:pPr>
            <w:autoSpaceDE w:val="0"/>
            <w:autoSpaceDN w:val="0"/>
            <w:ind w:hanging="480"/>
            <w:divId w:val="1216165675"/>
            <w:rPr>
              <w:rFonts w:eastAsia="Times New Roman"/>
              <w:color w:val="000000"/>
            </w:rPr>
          </w:pPr>
          <w:r w:rsidRPr="008876C1">
            <w:rPr>
              <w:rFonts w:eastAsia="Times New Roman"/>
              <w:color w:val="000000"/>
            </w:rPr>
            <w:t xml:space="preserve">Pollock LW. Observations on marine </w:t>
          </w:r>
          <w:proofErr w:type="spellStart"/>
          <w:r w:rsidRPr="008876C1">
            <w:rPr>
              <w:rFonts w:eastAsia="Times New Roman"/>
              <w:color w:val="000000"/>
            </w:rPr>
            <w:t>Heterotardigrada</w:t>
          </w:r>
          <w:proofErr w:type="spellEnd"/>
          <w:r w:rsidRPr="008876C1">
            <w:rPr>
              <w:rFonts w:eastAsia="Times New Roman"/>
              <w:color w:val="000000"/>
            </w:rPr>
            <w:t xml:space="preserve">, including a new genus from the Western Atlantic Ocean. </w:t>
          </w:r>
          <w:r w:rsidRPr="008876C1">
            <w:rPr>
              <w:rFonts w:eastAsia="Times New Roman"/>
              <w:i/>
              <w:iCs/>
              <w:color w:val="000000"/>
            </w:rPr>
            <w:t xml:space="preserve">Cah </w:t>
          </w:r>
          <w:proofErr w:type="spellStart"/>
          <w:r w:rsidRPr="008876C1">
            <w:rPr>
              <w:rFonts w:eastAsia="Times New Roman"/>
              <w:i/>
              <w:iCs/>
              <w:color w:val="000000"/>
            </w:rPr>
            <w:t>Biol</w:t>
          </w:r>
          <w:proofErr w:type="spellEnd"/>
          <w:r w:rsidRPr="008876C1">
            <w:rPr>
              <w:rFonts w:eastAsia="Times New Roman"/>
              <w:i/>
              <w:iCs/>
              <w:color w:val="000000"/>
            </w:rPr>
            <w:t xml:space="preserve"> Mar</w:t>
          </w:r>
          <w:r w:rsidRPr="008876C1">
            <w:rPr>
              <w:rFonts w:eastAsia="Times New Roman"/>
              <w:color w:val="000000"/>
            </w:rPr>
            <w:t xml:space="preserve"> </w:t>
          </w:r>
          <w:proofErr w:type="gramStart"/>
          <w:r w:rsidRPr="008876C1">
            <w:rPr>
              <w:rFonts w:eastAsia="Times New Roman"/>
              <w:color w:val="000000"/>
            </w:rPr>
            <w:t>1975;</w:t>
          </w:r>
          <w:r w:rsidRPr="008876C1">
            <w:rPr>
              <w:rFonts w:eastAsia="Times New Roman"/>
              <w:b/>
              <w:bCs/>
              <w:color w:val="000000"/>
            </w:rPr>
            <w:t>17</w:t>
          </w:r>
          <w:r w:rsidRPr="008876C1">
            <w:rPr>
              <w:rFonts w:eastAsia="Times New Roman"/>
              <w:color w:val="000000"/>
            </w:rPr>
            <w:t>:121</w:t>
          </w:r>
          <w:proofErr w:type="gramEnd"/>
          <w:r w:rsidRPr="008876C1">
            <w:rPr>
              <w:rFonts w:eastAsia="Times New Roman"/>
              <w:color w:val="000000"/>
            </w:rPr>
            <w:t>–32.</w:t>
          </w:r>
        </w:p>
        <w:p w14:paraId="17BA473F" w14:textId="77777777" w:rsidR="008876C1" w:rsidRPr="008876C1" w:rsidRDefault="008876C1">
          <w:pPr>
            <w:autoSpaceDE w:val="0"/>
            <w:autoSpaceDN w:val="0"/>
            <w:ind w:hanging="480"/>
            <w:divId w:val="2045979731"/>
            <w:rPr>
              <w:rFonts w:eastAsia="Times New Roman"/>
              <w:color w:val="000000"/>
            </w:rPr>
          </w:pPr>
          <w:proofErr w:type="spellStart"/>
          <w:r w:rsidRPr="008876C1">
            <w:rPr>
              <w:rFonts w:eastAsia="Times New Roman"/>
              <w:color w:val="000000"/>
            </w:rPr>
            <w:t>Posnien</w:t>
          </w:r>
          <w:proofErr w:type="spellEnd"/>
          <w:r w:rsidRPr="008876C1">
            <w:rPr>
              <w:rFonts w:eastAsia="Times New Roman"/>
              <w:color w:val="000000"/>
            </w:rPr>
            <w:t xml:space="preserve"> N, </w:t>
          </w:r>
          <w:proofErr w:type="spellStart"/>
          <w:r w:rsidRPr="008876C1">
            <w:rPr>
              <w:rFonts w:eastAsia="Times New Roman"/>
              <w:color w:val="000000"/>
            </w:rPr>
            <w:t>Bashasab</w:t>
          </w:r>
          <w:proofErr w:type="spellEnd"/>
          <w:r w:rsidRPr="008876C1">
            <w:rPr>
              <w:rFonts w:eastAsia="Times New Roman"/>
              <w:color w:val="000000"/>
            </w:rPr>
            <w:t xml:space="preserve"> F, Bucher G. The insect upper lip (</w:t>
          </w:r>
          <w:proofErr w:type="spellStart"/>
          <w:r w:rsidRPr="008876C1">
            <w:rPr>
              <w:rFonts w:eastAsia="Times New Roman"/>
              <w:color w:val="000000"/>
            </w:rPr>
            <w:t>labrum</w:t>
          </w:r>
          <w:proofErr w:type="spellEnd"/>
          <w:r w:rsidRPr="008876C1">
            <w:rPr>
              <w:rFonts w:eastAsia="Times New Roman"/>
              <w:color w:val="000000"/>
            </w:rPr>
            <w:t xml:space="preserve">) is a nonsegmental appendage-like structure. </w:t>
          </w:r>
          <w:r w:rsidRPr="008876C1">
            <w:rPr>
              <w:rFonts w:eastAsia="Times New Roman"/>
              <w:i/>
              <w:iCs/>
              <w:color w:val="000000"/>
            </w:rPr>
            <w:t>Evol Dev</w:t>
          </w:r>
          <w:r w:rsidRPr="008876C1">
            <w:rPr>
              <w:rFonts w:eastAsia="Times New Roman"/>
              <w:color w:val="000000"/>
            </w:rPr>
            <w:t xml:space="preserve"> </w:t>
          </w:r>
          <w:proofErr w:type="gramStart"/>
          <w:r w:rsidRPr="008876C1">
            <w:rPr>
              <w:rFonts w:eastAsia="Times New Roman"/>
              <w:color w:val="000000"/>
            </w:rPr>
            <w:t>2009;</w:t>
          </w:r>
          <w:r w:rsidRPr="008876C1">
            <w:rPr>
              <w:rFonts w:eastAsia="Times New Roman"/>
              <w:b/>
              <w:bCs/>
              <w:color w:val="000000"/>
            </w:rPr>
            <w:t>11</w:t>
          </w:r>
          <w:r w:rsidRPr="008876C1">
            <w:rPr>
              <w:rFonts w:eastAsia="Times New Roman"/>
              <w:color w:val="000000"/>
            </w:rPr>
            <w:t>:480</w:t>
          </w:r>
          <w:proofErr w:type="gramEnd"/>
          <w:r w:rsidRPr="008876C1">
            <w:rPr>
              <w:rFonts w:eastAsia="Times New Roman"/>
              <w:color w:val="000000"/>
            </w:rPr>
            <w:t>–8.</w:t>
          </w:r>
        </w:p>
        <w:p w14:paraId="604BF4E8" w14:textId="77777777" w:rsidR="008876C1" w:rsidRPr="008876C1" w:rsidRDefault="008876C1">
          <w:pPr>
            <w:autoSpaceDE w:val="0"/>
            <w:autoSpaceDN w:val="0"/>
            <w:ind w:hanging="480"/>
            <w:divId w:val="851917063"/>
            <w:rPr>
              <w:rFonts w:eastAsia="Times New Roman"/>
              <w:color w:val="000000"/>
            </w:rPr>
          </w:pPr>
          <w:r w:rsidRPr="008876C1">
            <w:rPr>
              <w:rFonts w:eastAsia="Times New Roman"/>
              <w:color w:val="000000"/>
            </w:rPr>
            <w:t xml:space="preserve">Raeker J, Lord A, Herranz M </w:t>
          </w:r>
          <w:r w:rsidRPr="008876C1">
            <w:rPr>
              <w:rFonts w:eastAsia="Times New Roman"/>
              <w:i/>
              <w:iCs/>
              <w:color w:val="000000"/>
            </w:rPr>
            <w:t>et al.</w:t>
          </w:r>
          <w:r w:rsidRPr="008876C1">
            <w:rPr>
              <w:rFonts w:eastAsia="Times New Roman"/>
              <w:color w:val="000000"/>
            </w:rPr>
            <w:t xml:space="preserve"> The big, the small and the weird: A phylogenomic analysis of extant </w:t>
          </w:r>
          <w:proofErr w:type="spellStart"/>
          <w:r w:rsidRPr="008876C1">
            <w:rPr>
              <w:rFonts w:eastAsia="Times New Roman"/>
              <w:color w:val="000000"/>
            </w:rPr>
            <w:t>Priapulida</w:t>
          </w:r>
          <w:proofErr w:type="spellEnd"/>
          <w:r w:rsidRPr="008876C1">
            <w:rPr>
              <w:rFonts w:eastAsia="Times New Roman"/>
              <w:color w:val="000000"/>
            </w:rPr>
            <w:t xml:space="preserve">. </w:t>
          </w:r>
          <w:r w:rsidRPr="008876C1">
            <w:rPr>
              <w:rFonts w:eastAsia="Times New Roman"/>
              <w:i/>
              <w:iCs/>
              <w:color w:val="000000"/>
            </w:rPr>
            <w:t xml:space="preserve">Mol </w:t>
          </w:r>
          <w:proofErr w:type="spellStart"/>
          <w:r w:rsidRPr="008876C1">
            <w:rPr>
              <w:rFonts w:eastAsia="Times New Roman"/>
              <w:i/>
              <w:iCs/>
              <w:color w:val="000000"/>
            </w:rPr>
            <w:t>Phylogenet</w:t>
          </w:r>
          <w:proofErr w:type="spellEnd"/>
          <w:r w:rsidRPr="008876C1">
            <w:rPr>
              <w:rFonts w:eastAsia="Times New Roman"/>
              <w:i/>
              <w:iCs/>
              <w:color w:val="000000"/>
            </w:rPr>
            <w:t xml:space="preserve"> Evol</w:t>
          </w:r>
          <w:r w:rsidRPr="008876C1">
            <w:rPr>
              <w:rFonts w:eastAsia="Times New Roman"/>
              <w:color w:val="000000"/>
            </w:rPr>
            <w:t xml:space="preserve"> 2025;</w:t>
          </w:r>
          <w:r w:rsidRPr="008876C1">
            <w:rPr>
              <w:rFonts w:eastAsia="Times New Roman"/>
              <w:b/>
              <w:bCs/>
              <w:color w:val="000000"/>
            </w:rPr>
            <w:t>204</w:t>
          </w:r>
          <w:r w:rsidRPr="008876C1">
            <w:rPr>
              <w:rFonts w:eastAsia="Times New Roman"/>
              <w:color w:val="000000"/>
            </w:rPr>
            <w:t>, DOI: 10.1016/j.ympev.2025.108297.</w:t>
          </w:r>
        </w:p>
        <w:p w14:paraId="5CFF4AE3" w14:textId="77777777" w:rsidR="008876C1" w:rsidRPr="008876C1" w:rsidRDefault="008876C1">
          <w:pPr>
            <w:autoSpaceDE w:val="0"/>
            <w:autoSpaceDN w:val="0"/>
            <w:ind w:hanging="480"/>
            <w:divId w:val="349065920"/>
            <w:rPr>
              <w:rFonts w:eastAsia="Times New Roman"/>
              <w:color w:val="000000"/>
            </w:rPr>
          </w:pPr>
          <w:proofErr w:type="spellStart"/>
          <w:r w:rsidRPr="008876C1">
            <w:rPr>
              <w:rFonts w:eastAsia="Times New Roman"/>
              <w:color w:val="000000"/>
            </w:rPr>
            <w:t>Ramazzotti</w:t>
          </w:r>
          <w:proofErr w:type="spellEnd"/>
          <w:r w:rsidRPr="008876C1">
            <w:rPr>
              <w:rFonts w:eastAsia="Times New Roman"/>
              <w:color w:val="000000"/>
            </w:rPr>
            <w:t xml:space="preserve"> G, </w:t>
          </w:r>
          <w:proofErr w:type="spellStart"/>
          <w:r w:rsidRPr="008876C1">
            <w:rPr>
              <w:rFonts w:eastAsia="Times New Roman"/>
              <w:color w:val="000000"/>
            </w:rPr>
            <w:t>Maucci</w:t>
          </w:r>
          <w:proofErr w:type="spellEnd"/>
          <w:r w:rsidRPr="008876C1">
            <w:rPr>
              <w:rFonts w:eastAsia="Times New Roman"/>
              <w:color w:val="000000"/>
            </w:rPr>
            <w:t xml:space="preserve"> W. Il Phylum Tardigrada. </w:t>
          </w:r>
          <w:r w:rsidRPr="008876C1">
            <w:rPr>
              <w:rFonts w:eastAsia="Times New Roman"/>
              <w:i/>
              <w:iCs/>
              <w:color w:val="000000"/>
            </w:rPr>
            <w:t xml:space="preserve">Memorie </w:t>
          </w:r>
          <w:proofErr w:type="spellStart"/>
          <w:r w:rsidRPr="008876C1">
            <w:rPr>
              <w:rFonts w:eastAsia="Times New Roman"/>
              <w:i/>
              <w:iCs/>
              <w:color w:val="000000"/>
            </w:rPr>
            <w:t>dell’Instituto</w:t>
          </w:r>
          <w:proofErr w:type="spellEnd"/>
          <w:r w:rsidRPr="008876C1">
            <w:rPr>
              <w:rFonts w:eastAsia="Times New Roman"/>
              <w:i/>
              <w:iCs/>
              <w:color w:val="000000"/>
            </w:rPr>
            <w:t xml:space="preserve"> Italiano di </w:t>
          </w:r>
          <w:proofErr w:type="spellStart"/>
          <w:r w:rsidRPr="008876C1">
            <w:rPr>
              <w:rFonts w:eastAsia="Times New Roman"/>
              <w:i/>
              <w:iCs/>
              <w:color w:val="000000"/>
            </w:rPr>
            <w:t>Idrobiologia</w:t>
          </w:r>
          <w:proofErr w:type="spellEnd"/>
          <w:r w:rsidRPr="008876C1">
            <w:rPr>
              <w:rFonts w:eastAsia="Times New Roman"/>
              <w:color w:val="000000"/>
            </w:rPr>
            <w:t xml:space="preserve"> </w:t>
          </w:r>
          <w:proofErr w:type="gramStart"/>
          <w:r w:rsidRPr="008876C1">
            <w:rPr>
              <w:rFonts w:eastAsia="Times New Roman"/>
              <w:color w:val="000000"/>
            </w:rPr>
            <w:t>1983;</w:t>
          </w:r>
          <w:r w:rsidRPr="008876C1">
            <w:rPr>
              <w:rFonts w:eastAsia="Times New Roman"/>
              <w:b/>
              <w:bCs/>
              <w:color w:val="000000"/>
            </w:rPr>
            <w:t>41</w:t>
          </w:r>
          <w:r w:rsidRPr="008876C1">
            <w:rPr>
              <w:rFonts w:eastAsia="Times New Roman"/>
              <w:color w:val="000000"/>
            </w:rPr>
            <w:t>:1</w:t>
          </w:r>
          <w:proofErr w:type="gramEnd"/>
          <w:r w:rsidRPr="008876C1">
            <w:rPr>
              <w:rFonts w:eastAsia="Times New Roman"/>
              <w:color w:val="000000"/>
            </w:rPr>
            <w:t>–1012.</w:t>
          </w:r>
        </w:p>
        <w:p w14:paraId="48E8C1CD" w14:textId="77777777" w:rsidR="008876C1" w:rsidRPr="008876C1" w:rsidRDefault="008876C1">
          <w:pPr>
            <w:autoSpaceDE w:val="0"/>
            <w:autoSpaceDN w:val="0"/>
            <w:ind w:hanging="480"/>
            <w:divId w:val="229316878"/>
            <w:rPr>
              <w:rFonts w:eastAsia="Times New Roman"/>
              <w:color w:val="000000"/>
            </w:rPr>
          </w:pPr>
          <w:proofErr w:type="spellStart"/>
          <w:r w:rsidRPr="008876C1">
            <w:rPr>
              <w:rFonts w:eastAsia="Times New Roman"/>
              <w:color w:val="000000"/>
            </w:rPr>
            <w:t>Ramsköld</w:t>
          </w:r>
          <w:proofErr w:type="spellEnd"/>
          <w:r w:rsidRPr="008876C1">
            <w:rPr>
              <w:rFonts w:eastAsia="Times New Roman"/>
              <w:color w:val="000000"/>
            </w:rPr>
            <w:t xml:space="preserve"> L. The second leg row of </w:t>
          </w:r>
          <w:proofErr w:type="spellStart"/>
          <w:r w:rsidRPr="008876C1">
            <w:rPr>
              <w:rFonts w:eastAsia="Times New Roman"/>
              <w:i/>
              <w:iCs/>
              <w:color w:val="000000"/>
            </w:rPr>
            <w:t>Hallucigenia</w:t>
          </w:r>
          <w:proofErr w:type="spellEnd"/>
          <w:r w:rsidRPr="008876C1">
            <w:rPr>
              <w:rFonts w:eastAsia="Times New Roman"/>
              <w:color w:val="000000"/>
            </w:rPr>
            <w:t xml:space="preserve"> discovered. </w:t>
          </w:r>
          <w:proofErr w:type="spellStart"/>
          <w:r w:rsidRPr="008876C1">
            <w:rPr>
              <w:rFonts w:eastAsia="Times New Roman"/>
              <w:i/>
              <w:iCs/>
              <w:color w:val="000000"/>
            </w:rPr>
            <w:t>Lethaia</w:t>
          </w:r>
          <w:proofErr w:type="spellEnd"/>
          <w:r w:rsidRPr="008876C1">
            <w:rPr>
              <w:rFonts w:eastAsia="Times New Roman"/>
              <w:color w:val="000000"/>
            </w:rPr>
            <w:t xml:space="preserve"> </w:t>
          </w:r>
          <w:proofErr w:type="gramStart"/>
          <w:r w:rsidRPr="008876C1">
            <w:rPr>
              <w:rFonts w:eastAsia="Times New Roman"/>
              <w:color w:val="000000"/>
            </w:rPr>
            <w:t>1992;</w:t>
          </w:r>
          <w:r w:rsidRPr="008876C1">
            <w:rPr>
              <w:rFonts w:eastAsia="Times New Roman"/>
              <w:b/>
              <w:bCs/>
              <w:color w:val="000000"/>
            </w:rPr>
            <w:t>25</w:t>
          </w:r>
          <w:r w:rsidRPr="008876C1">
            <w:rPr>
              <w:rFonts w:eastAsia="Times New Roman"/>
              <w:color w:val="000000"/>
            </w:rPr>
            <w:t>:221</w:t>
          </w:r>
          <w:proofErr w:type="gramEnd"/>
          <w:r w:rsidRPr="008876C1">
            <w:rPr>
              <w:rFonts w:eastAsia="Times New Roman"/>
              <w:color w:val="000000"/>
            </w:rPr>
            <w:t>–4.</w:t>
          </w:r>
        </w:p>
        <w:p w14:paraId="245FBF6C" w14:textId="77777777" w:rsidR="008876C1" w:rsidRPr="008876C1" w:rsidRDefault="008876C1">
          <w:pPr>
            <w:autoSpaceDE w:val="0"/>
            <w:autoSpaceDN w:val="0"/>
            <w:ind w:hanging="480"/>
            <w:divId w:val="1136490666"/>
            <w:rPr>
              <w:rFonts w:eastAsia="Times New Roman"/>
              <w:color w:val="000000"/>
            </w:rPr>
          </w:pPr>
          <w:proofErr w:type="spellStart"/>
          <w:r w:rsidRPr="008876C1">
            <w:rPr>
              <w:rFonts w:eastAsia="Times New Roman"/>
              <w:color w:val="000000"/>
            </w:rPr>
            <w:t>Ramsköld</w:t>
          </w:r>
          <w:proofErr w:type="spellEnd"/>
          <w:r w:rsidRPr="008876C1">
            <w:rPr>
              <w:rFonts w:eastAsia="Times New Roman"/>
              <w:color w:val="000000"/>
            </w:rPr>
            <w:t xml:space="preserve"> L, Chen J-Y. Cambrian </w:t>
          </w:r>
          <w:proofErr w:type="spellStart"/>
          <w:r w:rsidRPr="008876C1">
            <w:rPr>
              <w:rFonts w:eastAsia="Times New Roman"/>
              <w:color w:val="000000"/>
            </w:rPr>
            <w:t>lobopodians</w:t>
          </w:r>
          <w:proofErr w:type="spellEnd"/>
          <w:r w:rsidRPr="008876C1">
            <w:rPr>
              <w:rFonts w:eastAsia="Times New Roman"/>
              <w:color w:val="000000"/>
            </w:rPr>
            <w:t xml:space="preserve">: morphology and phylogeny. In: Edgecombe GD (ed.), </w:t>
          </w:r>
          <w:r w:rsidRPr="008876C1">
            <w:rPr>
              <w:rFonts w:eastAsia="Times New Roman"/>
              <w:i/>
              <w:iCs/>
              <w:color w:val="000000"/>
            </w:rPr>
            <w:t>Arthropod Fossils and Phylogeny</w:t>
          </w:r>
          <w:r w:rsidRPr="008876C1">
            <w:rPr>
              <w:rFonts w:eastAsia="Times New Roman"/>
              <w:color w:val="000000"/>
            </w:rPr>
            <w:t>. New York: Columbia University Press, 1998, 107–50.</w:t>
          </w:r>
        </w:p>
        <w:p w14:paraId="083F65EF" w14:textId="77777777" w:rsidR="008876C1" w:rsidRPr="008876C1" w:rsidRDefault="008876C1">
          <w:pPr>
            <w:autoSpaceDE w:val="0"/>
            <w:autoSpaceDN w:val="0"/>
            <w:ind w:hanging="480"/>
            <w:divId w:val="643438049"/>
            <w:rPr>
              <w:rFonts w:eastAsia="Times New Roman"/>
              <w:color w:val="000000"/>
            </w:rPr>
          </w:pPr>
          <w:r w:rsidRPr="008876C1">
            <w:rPr>
              <w:rFonts w:eastAsia="Times New Roman"/>
              <w:color w:val="000000"/>
            </w:rPr>
            <w:t xml:space="preserve">Richter S, Loesel R, </w:t>
          </w:r>
          <w:proofErr w:type="spellStart"/>
          <w:r w:rsidRPr="008876C1">
            <w:rPr>
              <w:rFonts w:eastAsia="Times New Roman"/>
              <w:color w:val="000000"/>
            </w:rPr>
            <w:t>Purschke</w:t>
          </w:r>
          <w:proofErr w:type="spellEnd"/>
          <w:r w:rsidRPr="008876C1">
            <w:rPr>
              <w:rFonts w:eastAsia="Times New Roman"/>
              <w:color w:val="000000"/>
            </w:rPr>
            <w:t xml:space="preserve"> G </w:t>
          </w:r>
          <w:r w:rsidRPr="008876C1">
            <w:rPr>
              <w:rFonts w:eastAsia="Times New Roman"/>
              <w:i/>
              <w:iCs/>
              <w:color w:val="000000"/>
            </w:rPr>
            <w:t>et al.</w:t>
          </w:r>
          <w:r w:rsidRPr="008876C1">
            <w:rPr>
              <w:rFonts w:eastAsia="Times New Roman"/>
              <w:color w:val="000000"/>
            </w:rPr>
            <w:t xml:space="preserve"> Invertebrate </w:t>
          </w:r>
          <w:proofErr w:type="spellStart"/>
          <w:r w:rsidRPr="008876C1">
            <w:rPr>
              <w:rFonts w:eastAsia="Times New Roman"/>
              <w:color w:val="000000"/>
            </w:rPr>
            <w:t>neurophylogeny</w:t>
          </w:r>
          <w:proofErr w:type="spellEnd"/>
          <w:r w:rsidRPr="008876C1">
            <w:rPr>
              <w:rFonts w:eastAsia="Times New Roman"/>
              <w:color w:val="000000"/>
            </w:rPr>
            <w:t xml:space="preserve">: Suggested terms and definitions for a neuroanatomical glossary. </w:t>
          </w:r>
          <w:r w:rsidRPr="008876C1">
            <w:rPr>
              <w:rFonts w:eastAsia="Times New Roman"/>
              <w:i/>
              <w:iCs/>
              <w:color w:val="000000"/>
            </w:rPr>
            <w:t xml:space="preserve">Front </w:t>
          </w:r>
          <w:proofErr w:type="spellStart"/>
          <w:r w:rsidRPr="008876C1">
            <w:rPr>
              <w:rFonts w:eastAsia="Times New Roman"/>
              <w:i/>
              <w:iCs/>
              <w:color w:val="000000"/>
            </w:rPr>
            <w:t>Zool</w:t>
          </w:r>
          <w:proofErr w:type="spellEnd"/>
          <w:r w:rsidRPr="008876C1">
            <w:rPr>
              <w:rFonts w:eastAsia="Times New Roman"/>
              <w:color w:val="000000"/>
            </w:rPr>
            <w:t xml:space="preserve"> </w:t>
          </w:r>
          <w:proofErr w:type="gramStart"/>
          <w:r w:rsidRPr="008876C1">
            <w:rPr>
              <w:rFonts w:eastAsia="Times New Roman"/>
              <w:color w:val="000000"/>
            </w:rPr>
            <w:t>2010;</w:t>
          </w:r>
          <w:r w:rsidRPr="008876C1">
            <w:rPr>
              <w:rFonts w:eastAsia="Times New Roman"/>
              <w:b/>
              <w:bCs/>
              <w:color w:val="000000"/>
            </w:rPr>
            <w:t>7</w:t>
          </w:r>
          <w:r w:rsidRPr="008876C1">
            <w:rPr>
              <w:rFonts w:eastAsia="Times New Roman"/>
              <w:color w:val="000000"/>
            </w:rPr>
            <w:t>:1</w:t>
          </w:r>
          <w:proofErr w:type="gramEnd"/>
          <w:r w:rsidRPr="008876C1">
            <w:rPr>
              <w:rFonts w:eastAsia="Times New Roman"/>
              <w:color w:val="000000"/>
            </w:rPr>
            <w:t>–49.</w:t>
          </w:r>
        </w:p>
        <w:p w14:paraId="0336312F" w14:textId="77777777" w:rsidR="008876C1" w:rsidRPr="008876C1" w:rsidRDefault="008876C1">
          <w:pPr>
            <w:autoSpaceDE w:val="0"/>
            <w:autoSpaceDN w:val="0"/>
            <w:ind w:hanging="480"/>
            <w:divId w:val="488862347"/>
            <w:rPr>
              <w:rFonts w:eastAsia="Times New Roman"/>
              <w:color w:val="000000"/>
            </w:rPr>
          </w:pPr>
          <w:r w:rsidRPr="008876C1">
            <w:rPr>
              <w:rFonts w:eastAsia="Times New Roman"/>
              <w:color w:val="000000"/>
            </w:rPr>
            <w:t>Rothe BH, Schmidt-</w:t>
          </w:r>
          <w:proofErr w:type="spellStart"/>
          <w:r w:rsidRPr="008876C1">
            <w:rPr>
              <w:rFonts w:eastAsia="Times New Roman"/>
              <w:color w:val="000000"/>
            </w:rPr>
            <w:t>Rhaesa</w:t>
          </w:r>
          <w:proofErr w:type="spellEnd"/>
          <w:r w:rsidRPr="008876C1">
            <w:rPr>
              <w:rFonts w:eastAsia="Times New Roman"/>
              <w:color w:val="000000"/>
            </w:rPr>
            <w:t xml:space="preserve"> A. Structure of the nervous system in [</w:t>
          </w:r>
          <w:proofErr w:type="spellStart"/>
          <w:r w:rsidRPr="008876C1">
            <w:rPr>
              <w:rFonts w:eastAsia="Times New Roman"/>
              <w:color w:val="000000"/>
            </w:rPr>
            <w:t>i</w:t>
          </w:r>
          <w:proofErr w:type="spellEnd"/>
          <w:r w:rsidRPr="008876C1">
            <w:rPr>
              <w:rFonts w:eastAsia="Times New Roman"/>
              <w:color w:val="000000"/>
            </w:rPr>
            <w:t>]</w:t>
          </w:r>
          <w:proofErr w:type="spellStart"/>
          <w:r w:rsidRPr="008876C1">
            <w:rPr>
              <w:rFonts w:eastAsia="Times New Roman"/>
              <w:color w:val="000000"/>
            </w:rPr>
            <w:t>Tubiluchus</w:t>
          </w:r>
          <w:proofErr w:type="spellEnd"/>
          <w:r w:rsidRPr="008876C1">
            <w:rPr>
              <w:rFonts w:eastAsia="Times New Roman"/>
              <w:color w:val="000000"/>
            </w:rPr>
            <w:t xml:space="preserve"> troglodytes[/</w:t>
          </w:r>
          <w:proofErr w:type="spellStart"/>
          <w:r w:rsidRPr="008876C1">
            <w:rPr>
              <w:rFonts w:eastAsia="Times New Roman"/>
              <w:color w:val="000000"/>
            </w:rPr>
            <w:t>i</w:t>
          </w:r>
          <w:proofErr w:type="spellEnd"/>
          <w:r w:rsidRPr="008876C1">
            <w:rPr>
              <w:rFonts w:eastAsia="Times New Roman"/>
              <w:color w:val="000000"/>
            </w:rPr>
            <w:t>] (</w:t>
          </w:r>
          <w:proofErr w:type="spellStart"/>
          <w:r w:rsidRPr="008876C1">
            <w:rPr>
              <w:rFonts w:eastAsia="Times New Roman"/>
              <w:color w:val="000000"/>
            </w:rPr>
            <w:t>Priapulida</w:t>
          </w:r>
          <w:proofErr w:type="spellEnd"/>
          <w:r w:rsidRPr="008876C1">
            <w:rPr>
              <w:rFonts w:eastAsia="Times New Roman"/>
              <w:color w:val="000000"/>
            </w:rPr>
            <w:t xml:space="preserve">). </w:t>
          </w:r>
          <w:r w:rsidRPr="008876C1">
            <w:rPr>
              <w:rFonts w:eastAsia="Times New Roman"/>
              <w:i/>
              <w:iCs/>
              <w:color w:val="000000"/>
            </w:rPr>
            <w:t>Invertebrate Biology</w:t>
          </w:r>
          <w:r w:rsidRPr="008876C1">
            <w:rPr>
              <w:rFonts w:eastAsia="Times New Roman"/>
              <w:color w:val="000000"/>
            </w:rPr>
            <w:t xml:space="preserve"> </w:t>
          </w:r>
          <w:proofErr w:type="gramStart"/>
          <w:r w:rsidRPr="008876C1">
            <w:rPr>
              <w:rFonts w:eastAsia="Times New Roman"/>
              <w:color w:val="000000"/>
            </w:rPr>
            <w:t>2010;</w:t>
          </w:r>
          <w:r w:rsidRPr="008876C1">
            <w:rPr>
              <w:rFonts w:eastAsia="Times New Roman"/>
              <w:b/>
              <w:bCs/>
              <w:color w:val="000000"/>
            </w:rPr>
            <w:t>129</w:t>
          </w:r>
          <w:r w:rsidRPr="008876C1">
            <w:rPr>
              <w:rFonts w:eastAsia="Times New Roman"/>
              <w:color w:val="000000"/>
            </w:rPr>
            <w:t>:39</w:t>
          </w:r>
          <w:proofErr w:type="gramEnd"/>
          <w:r w:rsidRPr="008876C1">
            <w:rPr>
              <w:rFonts w:eastAsia="Times New Roman"/>
              <w:color w:val="000000"/>
            </w:rPr>
            <w:t>–58.</w:t>
          </w:r>
        </w:p>
        <w:p w14:paraId="510983C2" w14:textId="77777777" w:rsidR="008876C1" w:rsidRPr="008876C1" w:rsidRDefault="008876C1">
          <w:pPr>
            <w:autoSpaceDE w:val="0"/>
            <w:autoSpaceDN w:val="0"/>
            <w:ind w:hanging="480"/>
            <w:divId w:val="349912666"/>
            <w:rPr>
              <w:rFonts w:eastAsia="Times New Roman"/>
              <w:color w:val="000000"/>
            </w:rPr>
          </w:pPr>
          <w:r w:rsidRPr="008876C1">
            <w:rPr>
              <w:rFonts w:eastAsia="Times New Roman"/>
              <w:color w:val="000000"/>
            </w:rPr>
            <w:t xml:space="preserve">Van Roy P, Daley AC, Briggs DEG. </w:t>
          </w:r>
          <w:proofErr w:type="spellStart"/>
          <w:r w:rsidRPr="008876C1">
            <w:rPr>
              <w:rFonts w:eastAsia="Times New Roman"/>
              <w:color w:val="000000"/>
            </w:rPr>
            <w:t>Anomalocaridids</w:t>
          </w:r>
          <w:proofErr w:type="spellEnd"/>
          <w:r w:rsidRPr="008876C1">
            <w:rPr>
              <w:rFonts w:eastAsia="Times New Roman"/>
              <w:color w:val="000000"/>
            </w:rPr>
            <w:t xml:space="preserve"> had two sets of lateral flaps. </w:t>
          </w:r>
          <w:r w:rsidRPr="008876C1">
            <w:rPr>
              <w:rFonts w:eastAsia="Times New Roman"/>
              <w:i/>
              <w:iCs/>
              <w:color w:val="000000"/>
            </w:rPr>
            <w:t>57th Palaeontological Association Annual Meeting</w:t>
          </w:r>
          <w:r w:rsidRPr="008876C1">
            <w:rPr>
              <w:rFonts w:eastAsia="Times New Roman"/>
              <w:color w:val="000000"/>
            </w:rPr>
            <w:t>. 2013, 58.</w:t>
          </w:r>
        </w:p>
        <w:p w14:paraId="75107F58" w14:textId="77777777" w:rsidR="008876C1" w:rsidRPr="008876C1" w:rsidRDefault="008876C1">
          <w:pPr>
            <w:autoSpaceDE w:val="0"/>
            <w:autoSpaceDN w:val="0"/>
            <w:ind w:hanging="480"/>
            <w:divId w:val="603196039"/>
            <w:rPr>
              <w:rFonts w:eastAsia="Times New Roman"/>
              <w:color w:val="000000"/>
            </w:rPr>
          </w:pPr>
          <w:r w:rsidRPr="008876C1">
            <w:rPr>
              <w:rFonts w:eastAsia="Times New Roman"/>
              <w:color w:val="000000"/>
            </w:rPr>
            <w:t xml:space="preserve">Van Roy P, Daley AC, Briggs DEG. </w:t>
          </w:r>
          <w:proofErr w:type="spellStart"/>
          <w:r w:rsidRPr="008876C1">
            <w:rPr>
              <w:rFonts w:eastAsia="Times New Roman"/>
              <w:color w:val="000000"/>
            </w:rPr>
            <w:t>Anomalocaridid</w:t>
          </w:r>
          <w:proofErr w:type="spellEnd"/>
          <w:r w:rsidRPr="008876C1">
            <w:rPr>
              <w:rFonts w:eastAsia="Times New Roman"/>
              <w:color w:val="000000"/>
            </w:rPr>
            <w:t xml:space="preserve"> trunk limb homology revealed by a giant filter-feeder with paired flaps. </w:t>
          </w:r>
          <w:r w:rsidRPr="008876C1">
            <w:rPr>
              <w:rFonts w:eastAsia="Times New Roman"/>
              <w:i/>
              <w:iCs/>
              <w:color w:val="000000"/>
            </w:rPr>
            <w:t>Nature</w:t>
          </w:r>
          <w:r w:rsidRPr="008876C1">
            <w:rPr>
              <w:rFonts w:eastAsia="Times New Roman"/>
              <w:color w:val="000000"/>
            </w:rPr>
            <w:t xml:space="preserve"> </w:t>
          </w:r>
          <w:proofErr w:type="gramStart"/>
          <w:r w:rsidRPr="008876C1">
            <w:rPr>
              <w:rFonts w:eastAsia="Times New Roman"/>
              <w:color w:val="000000"/>
            </w:rPr>
            <w:t>2015;</w:t>
          </w:r>
          <w:r w:rsidRPr="008876C1">
            <w:rPr>
              <w:rFonts w:eastAsia="Times New Roman"/>
              <w:b/>
              <w:bCs/>
              <w:color w:val="000000"/>
            </w:rPr>
            <w:t>522</w:t>
          </w:r>
          <w:r w:rsidRPr="008876C1">
            <w:rPr>
              <w:rFonts w:eastAsia="Times New Roman"/>
              <w:color w:val="000000"/>
            </w:rPr>
            <w:t>:77</w:t>
          </w:r>
          <w:proofErr w:type="gramEnd"/>
          <w:r w:rsidRPr="008876C1">
            <w:rPr>
              <w:rFonts w:eastAsia="Times New Roman"/>
              <w:color w:val="000000"/>
            </w:rPr>
            <w:t>–80.</w:t>
          </w:r>
        </w:p>
        <w:p w14:paraId="14F249F5" w14:textId="77777777" w:rsidR="008876C1" w:rsidRPr="008876C1" w:rsidRDefault="008876C1">
          <w:pPr>
            <w:autoSpaceDE w:val="0"/>
            <w:autoSpaceDN w:val="0"/>
            <w:ind w:hanging="480"/>
            <w:divId w:val="1452242078"/>
            <w:rPr>
              <w:rFonts w:eastAsia="Times New Roman"/>
              <w:color w:val="000000"/>
            </w:rPr>
          </w:pPr>
          <w:proofErr w:type="spellStart"/>
          <w:r w:rsidRPr="008876C1">
            <w:rPr>
              <w:rFonts w:eastAsia="Times New Roman"/>
              <w:color w:val="000000"/>
            </w:rPr>
            <w:lastRenderedPageBreak/>
            <w:t>Saulenko</w:t>
          </w:r>
          <w:proofErr w:type="spellEnd"/>
          <w:r w:rsidRPr="008876C1">
            <w:rPr>
              <w:rFonts w:eastAsia="Times New Roman"/>
              <w:color w:val="000000"/>
            </w:rPr>
            <w:t xml:space="preserve"> AA, </w:t>
          </w:r>
          <w:proofErr w:type="spellStart"/>
          <w:r w:rsidRPr="008876C1">
            <w:rPr>
              <w:rFonts w:eastAsia="Times New Roman"/>
              <w:color w:val="000000"/>
            </w:rPr>
            <w:t>Maiorova</w:t>
          </w:r>
          <w:proofErr w:type="spellEnd"/>
          <w:r w:rsidRPr="008876C1">
            <w:rPr>
              <w:rFonts w:eastAsia="Times New Roman"/>
              <w:color w:val="000000"/>
            </w:rPr>
            <w:t xml:space="preserve"> AS, Martínez Arbizu P </w:t>
          </w:r>
          <w:r w:rsidRPr="008876C1">
            <w:rPr>
              <w:rFonts w:eastAsia="Times New Roman"/>
              <w:i/>
              <w:iCs/>
              <w:color w:val="000000"/>
            </w:rPr>
            <w:t>et al.</w:t>
          </w:r>
          <w:r w:rsidRPr="008876C1">
            <w:rPr>
              <w:rFonts w:eastAsia="Times New Roman"/>
              <w:color w:val="000000"/>
            </w:rPr>
            <w:t xml:space="preserve"> Deep-sea tardigrades from the North-Western Pacific, with descriptions of two new species. </w:t>
          </w:r>
          <w:r w:rsidRPr="008876C1">
            <w:rPr>
              <w:rFonts w:eastAsia="Times New Roman"/>
              <w:i/>
              <w:iCs/>
              <w:color w:val="000000"/>
            </w:rPr>
            <w:t>Diversity (Basel)</w:t>
          </w:r>
          <w:r w:rsidRPr="008876C1">
            <w:rPr>
              <w:rFonts w:eastAsia="Times New Roman"/>
              <w:color w:val="000000"/>
            </w:rPr>
            <w:t xml:space="preserve"> 2022;</w:t>
          </w:r>
          <w:r w:rsidRPr="008876C1">
            <w:rPr>
              <w:rFonts w:eastAsia="Times New Roman"/>
              <w:b/>
              <w:bCs/>
              <w:color w:val="000000"/>
            </w:rPr>
            <w:t>14</w:t>
          </w:r>
          <w:r w:rsidRPr="008876C1">
            <w:rPr>
              <w:rFonts w:eastAsia="Times New Roman"/>
              <w:color w:val="000000"/>
            </w:rPr>
            <w:t>, DOI: 10.1080/03745485809494479.</w:t>
          </w:r>
        </w:p>
        <w:p w14:paraId="2E0C0091" w14:textId="77777777" w:rsidR="008876C1" w:rsidRPr="008876C1" w:rsidRDefault="008876C1">
          <w:pPr>
            <w:autoSpaceDE w:val="0"/>
            <w:autoSpaceDN w:val="0"/>
            <w:ind w:hanging="480"/>
            <w:divId w:val="1370912604"/>
            <w:rPr>
              <w:rFonts w:eastAsia="Times New Roman"/>
              <w:color w:val="000000"/>
            </w:rPr>
          </w:pPr>
          <w:r w:rsidRPr="008876C1">
            <w:rPr>
              <w:rFonts w:eastAsia="Times New Roman"/>
              <w:color w:val="000000"/>
            </w:rPr>
            <w:t xml:space="preserve">Scholtz G, Edgecombe GD. The evolution of arthropod heads: reconciling morphological, developmental and palaeontological evidence. </w:t>
          </w:r>
          <w:r w:rsidRPr="008876C1">
            <w:rPr>
              <w:rFonts w:eastAsia="Times New Roman"/>
              <w:i/>
              <w:iCs/>
              <w:color w:val="000000"/>
            </w:rPr>
            <w:t>Dev Genes Evol</w:t>
          </w:r>
          <w:r w:rsidRPr="008876C1">
            <w:rPr>
              <w:rFonts w:eastAsia="Times New Roman"/>
              <w:color w:val="000000"/>
            </w:rPr>
            <w:t xml:space="preserve"> </w:t>
          </w:r>
          <w:proofErr w:type="gramStart"/>
          <w:r w:rsidRPr="008876C1">
            <w:rPr>
              <w:rFonts w:eastAsia="Times New Roman"/>
              <w:color w:val="000000"/>
            </w:rPr>
            <w:t>2006;</w:t>
          </w:r>
          <w:r w:rsidRPr="008876C1">
            <w:rPr>
              <w:rFonts w:eastAsia="Times New Roman"/>
              <w:b/>
              <w:bCs/>
              <w:color w:val="000000"/>
            </w:rPr>
            <w:t>216</w:t>
          </w:r>
          <w:r w:rsidRPr="008876C1">
            <w:rPr>
              <w:rFonts w:eastAsia="Times New Roman"/>
              <w:color w:val="000000"/>
            </w:rPr>
            <w:t>:395</w:t>
          </w:r>
          <w:proofErr w:type="gramEnd"/>
          <w:r w:rsidRPr="008876C1">
            <w:rPr>
              <w:rFonts w:eastAsia="Times New Roman"/>
              <w:color w:val="000000"/>
            </w:rPr>
            <w:t>–415.</w:t>
          </w:r>
        </w:p>
        <w:p w14:paraId="1D7E75DF" w14:textId="77777777" w:rsidR="008876C1" w:rsidRPr="008876C1" w:rsidRDefault="008876C1">
          <w:pPr>
            <w:autoSpaceDE w:val="0"/>
            <w:autoSpaceDN w:val="0"/>
            <w:ind w:hanging="480"/>
            <w:divId w:val="220558987"/>
            <w:rPr>
              <w:rFonts w:eastAsia="Times New Roman"/>
              <w:color w:val="000000"/>
            </w:rPr>
          </w:pPr>
          <w:r w:rsidRPr="008876C1">
            <w:rPr>
              <w:rFonts w:eastAsia="Times New Roman"/>
              <w:color w:val="000000"/>
            </w:rPr>
            <w:t xml:space="preserve">Schulz VE. </w:t>
          </w:r>
          <w:proofErr w:type="spellStart"/>
          <w:r w:rsidRPr="008876C1">
            <w:rPr>
              <w:rFonts w:eastAsia="Times New Roman"/>
              <w:color w:val="000000"/>
            </w:rPr>
            <w:t>Actinarctus</w:t>
          </w:r>
          <w:proofErr w:type="spellEnd"/>
          <w:r w:rsidRPr="008876C1">
            <w:rPr>
              <w:rFonts w:eastAsia="Times New Roman"/>
              <w:color w:val="000000"/>
            </w:rPr>
            <w:t xml:space="preserve"> </w:t>
          </w:r>
          <w:proofErr w:type="spellStart"/>
          <w:r w:rsidRPr="008876C1">
            <w:rPr>
              <w:rFonts w:eastAsia="Times New Roman"/>
              <w:color w:val="000000"/>
            </w:rPr>
            <w:t>doryphorus</w:t>
          </w:r>
          <w:proofErr w:type="spellEnd"/>
          <w:r w:rsidRPr="008876C1">
            <w:rPr>
              <w:rFonts w:eastAsia="Times New Roman"/>
              <w:color w:val="000000"/>
            </w:rPr>
            <w:t xml:space="preserve">, </w:t>
          </w:r>
          <w:proofErr w:type="spellStart"/>
          <w:r w:rsidRPr="008876C1">
            <w:rPr>
              <w:rFonts w:eastAsia="Times New Roman"/>
              <w:color w:val="000000"/>
            </w:rPr>
            <w:t>nov.</w:t>
          </w:r>
          <w:proofErr w:type="spellEnd"/>
          <w:r w:rsidRPr="008876C1">
            <w:rPr>
              <w:rFonts w:eastAsia="Times New Roman"/>
              <w:color w:val="000000"/>
            </w:rPr>
            <w:t xml:space="preserve"> gen. </w:t>
          </w:r>
          <w:proofErr w:type="spellStart"/>
          <w:r w:rsidRPr="008876C1">
            <w:rPr>
              <w:rFonts w:eastAsia="Times New Roman"/>
              <w:color w:val="000000"/>
            </w:rPr>
            <w:t>nov.</w:t>
          </w:r>
          <w:proofErr w:type="spellEnd"/>
          <w:r w:rsidRPr="008876C1">
            <w:rPr>
              <w:rFonts w:eastAsia="Times New Roman"/>
              <w:color w:val="000000"/>
            </w:rPr>
            <w:t xml:space="preserve"> spec. </w:t>
          </w:r>
          <w:proofErr w:type="spellStart"/>
          <w:r w:rsidRPr="008876C1">
            <w:rPr>
              <w:rFonts w:eastAsia="Times New Roman"/>
              <w:color w:val="000000"/>
            </w:rPr>
            <w:t>ein</w:t>
          </w:r>
          <w:proofErr w:type="spellEnd"/>
          <w:r w:rsidRPr="008876C1">
            <w:rPr>
              <w:rFonts w:eastAsia="Times New Roman"/>
              <w:color w:val="000000"/>
            </w:rPr>
            <w:t xml:space="preserve"> </w:t>
          </w:r>
          <w:proofErr w:type="spellStart"/>
          <w:r w:rsidRPr="008876C1">
            <w:rPr>
              <w:rFonts w:eastAsia="Times New Roman"/>
              <w:color w:val="000000"/>
            </w:rPr>
            <w:t>merkwürdiger</w:t>
          </w:r>
          <w:proofErr w:type="spellEnd"/>
          <w:r w:rsidRPr="008876C1">
            <w:rPr>
              <w:rFonts w:eastAsia="Times New Roman"/>
              <w:color w:val="000000"/>
            </w:rPr>
            <w:t xml:space="preserve"> </w:t>
          </w:r>
          <w:proofErr w:type="spellStart"/>
          <w:r w:rsidRPr="008876C1">
            <w:rPr>
              <w:rFonts w:eastAsia="Times New Roman"/>
              <w:color w:val="000000"/>
            </w:rPr>
            <w:t>Tardigrad</w:t>
          </w:r>
          <w:proofErr w:type="spellEnd"/>
          <w:r w:rsidRPr="008876C1">
            <w:rPr>
              <w:rFonts w:eastAsia="Times New Roman"/>
              <w:color w:val="000000"/>
            </w:rPr>
            <w:t xml:space="preserve"> </w:t>
          </w:r>
          <w:proofErr w:type="spellStart"/>
          <w:r w:rsidRPr="008876C1">
            <w:rPr>
              <w:rFonts w:eastAsia="Times New Roman"/>
              <w:color w:val="000000"/>
            </w:rPr>
            <w:t>aus</w:t>
          </w:r>
          <w:proofErr w:type="spellEnd"/>
          <w:r w:rsidRPr="008876C1">
            <w:rPr>
              <w:rFonts w:eastAsia="Times New Roman"/>
              <w:color w:val="000000"/>
            </w:rPr>
            <w:t xml:space="preserve"> der </w:t>
          </w:r>
          <w:proofErr w:type="spellStart"/>
          <w:r w:rsidRPr="008876C1">
            <w:rPr>
              <w:rFonts w:eastAsia="Times New Roman"/>
              <w:color w:val="000000"/>
            </w:rPr>
            <w:t>Nordsee</w:t>
          </w:r>
          <w:proofErr w:type="spellEnd"/>
          <w:r w:rsidRPr="008876C1">
            <w:rPr>
              <w:rFonts w:eastAsia="Times New Roman"/>
              <w:color w:val="000000"/>
            </w:rPr>
            <w:t xml:space="preserve">. </w:t>
          </w:r>
          <w:proofErr w:type="spellStart"/>
          <w:r w:rsidRPr="008876C1">
            <w:rPr>
              <w:rFonts w:eastAsia="Times New Roman"/>
              <w:i/>
              <w:iCs/>
              <w:color w:val="000000"/>
            </w:rPr>
            <w:t>Zool</w:t>
          </w:r>
          <w:proofErr w:type="spellEnd"/>
          <w:r w:rsidRPr="008876C1">
            <w:rPr>
              <w:rFonts w:eastAsia="Times New Roman"/>
              <w:i/>
              <w:iCs/>
              <w:color w:val="000000"/>
            </w:rPr>
            <w:t xml:space="preserve"> Anz</w:t>
          </w:r>
          <w:r w:rsidRPr="008876C1">
            <w:rPr>
              <w:rFonts w:eastAsia="Times New Roman"/>
              <w:color w:val="000000"/>
            </w:rPr>
            <w:t xml:space="preserve"> </w:t>
          </w:r>
          <w:proofErr w:type="gramStart"/>
          <w:r w:rsidRPr="008876C1">
            <w:rPr>
              <w:rFonts w:eastAsia="Times New Roman"/>
              <w:color w:val="000000"/>
            </w:rPr>
            <w:t>1935;</w:t>
          </w:r>
          <w:r w:rsidRPr="008876C1">
            <w:rPr>
              <w:rFonts w:eastAsia="Times New Roman"/>
              <w:b/>
              <w:bCs/>
              <w:color w:val="000000"/>
            </w:rPr>
            <w:t>111</w:t>
          </w:r>
          <w:r w:rsidRPr="008876C1">
            <w:rPr>
              <w:rFonts w:eastAsia="Times New Roman"/>
              <w:color w:val="000000"/>
            </w:rPr>
            <w:t>:285</w:t>
          </w:r>
          <w:proofErr w:type="gramEnd"/>
          <w:r w:rsidRPr="008876C1">
            <w:rPr>
              <w:rFonts w:eastAsia="Times New Roman"/>
              <w:color w:val="000000"/>
            </w:rPr>
            <w:t>–8.</w:t>
          </w:r>
        </w:p>
        <w:p w14:paraId="177CB286" w14:textId="77777777" w:rsidR="008876C1" w:rsidRPr="008876C1" w:rsidRDefault="008876C1">
          <w:pPr>
            <w:autoSpaceDE w:val="0"/>
            <w:autoSpaceDN w:val="0"/>
            <w:ind w:hanging="480"/>
            <w:divId w:val="1077022913"/>
            <w:rPr>
              <w:rFonts w:eastAsia="Times New Roman"/>
              <w:color w:val="000000"/>
            </w:rPr>
          </w:pPr>
          <w:r w:rsidRPr="008876C1">
            <w:rPr>
              <w:rFonts w:eastAsia="Times New Roman"/>
              <w:color w:val="000000"/>
            </w:rPr>
            <w:t>Schulze C, Neves RC, Schmidt-</w:t>
          </w:r>
          <w:proofErr w:type="spellStart"/>
          <w:r w:rsidRPr="008876C1">
            <w:rPr>
              <w:rFonts w:eastAsia="Times New Roman"/>
              <w:color w:val="000000"/>
            </w:rPr>
            <w:t>Rhaesa</w:t>
          </w:r>
          <w:proofErr w:type="spellEnd"/>
          <w:r w:rsidRPr="008876C1">
            <w:rPr>
              <w:rFonts w:eastAsia="Times New Roman"/>
              <w:color w:val="000000"/>
            </w:rPr>
            <w:t xml:space="preserve"> A. Comparative immunohistochemical investigation on the nervous system of two species of </w:t>
          </w:r>
          <w:proofErr w:type="spellStart"/>
          <w:r w:rsidRPr="008876C1">
            <w:rPr>
              <w:rFonts w:eastAsia="Times New Roman"/>
              <w:color w:val="000000"/>
            </w:rPr>
            <w:t>Arthrotardigrada</w:t>
          </w:r>
          <w:proofErr w:type="spellEnd"/>
          <w:r w:rsidRPr="008876C1">
            <w:rPr>
              <w:rFonts w:eastAsia="Times New Roman"/>
              <w:color w:val="000000"/>
            </w:rPr>
            <w:t xml:space="preserve"> (</w:t>
          </w:r>
          <w:proofErr w:type="spellStart"/>
          <w:r w:rsidRPr="008876C1">
            <w:rPr>
              <w:rFonts w:eastAsia="Times New Roman"/>
              <w:color w:val="000000"/>
            </w:rPr>
            <w:t>Heterotardigrada</w:t>
          </w:r>
          <w:proofErr w:type="spellEnd"/>
          <w:r w:rsidRPr="008876C1">
            <w:rPr>
              <w:rFonts w:eastAsia="Times New Roman"/>
              <w:color w:val="000000"/>
            </w:rPr>
            <w:t xml:space="preserve">, Tardigrada). </w:t>
          </w:r>
          <w:proofErr w:type="spellStart"/>
          <w:r w:rsidRPr="008876C1">
            <w:rPr>
              <w:rFonts w:eastAsia="Times New Roman"/>
              <w:i/>
              <w:iCs/>
              <w:color w:val="000000"/>
            </w:rPr>
            <w:t>Zool</w:t>
          </w:r>
          <w:proofErr w:type="spellEnd"/>
          <w:r w:rsidRPr="008876C1">
            <w:rPr>
              <w:rFonts w:eastAsia="Times New Roman"/>
              <w:i/>
              <w:iCs/>
              <w:color w:val="000000"/>
            </w:rPr>
            <w:t xml:space="preserve"> Anz</w:t>
          </w:r>
          <w:r w:rsidRPr="008876C1">
            <w:rPr>
              <w:rFonts w:eastAsia="Times New Roman"/>
              <w:color w:val="000000"/>
            </w:rPr>
            <w:t xml:space="preserve"> </w:t>
          </w:r>
          <w:proofErr w:type="gramStart"/>
          <w:r w:rsidRPr="008876C1">
            <w:rPr>
              <w:rFonts w:eastAsia="Times New Roman"/>
              <w:color w:val="000000"/>
            </w:rPr>
            <w:t>2014;</w:t>
          </w:r>
          <w:r w:rsidRPr="008876C1">
            <w:rPr>
              <w:rFonts w:eastAsia="Times New Roman"/>
              <w:b/>
              <w:bCs/>
              <w:color w:val="000000"/>
            </w:rPr>
            <w:t>253</w:t>
          </w:r>
          <w:r w:rsidRPr="008876C1">
            <w:rPr>
              <w:rFonts w:eastAsia="Times New Roman"/>
              <w:color w:val="000000"/>
            </w:rPr>
            <w:t>:225</w:t>
          </w:r>
          <w:proofErr w:type="gramEnd"/>
          <w:r w:rsidRPr="008876C1">
            <w:rPr>
              <w:rFonts w:eastAsia="Times New Roman"/>
              <w:color w:val="000000"/>
            </w:rPr>
            <w:t>–35.</w:t>
          </w:r>
        </w:p>
        <w:p w14:paraId="25D96F3C" w14:textId="77777777" w:rsidR="008876C1" w:rsidRPr="008876C1" w:rsidRDefault="008876C1">
          <w:pPr>
            <w:autoSpaceDE w:val="0"/>
            <w:autoSpaceDN w:val="0"/>
            <w:ind w:hanging="480"/>
            <w:divId w:val="1906573579"/>
            <w:rPr>
              <w:rFonts w:eastAsia="Times New Roman"/>
              <w:color w:val="000000"/>
            </w:rPr>
          </w:pPr>
          <w:r w:rsidRPr="008876C1">
            <w:rPr>
              <w:rFonts w:eastAsia="Times New Roman"/>
              <w:color w:val="000000"/>
            </w:rPr>
            <w:t>Schulze C, Schmidt-</w:t>
          </w:r>
          <w:proofErr w:type="spellStart"/>
          <w:r w:rsidRPr="008876C1">
            <w:rPr>
              <w:rFonts w:eastAsia="Times New Roman"/>
              <w:color w:val="000000"/>
            </w:rPr>
            <w:t>Rhaesa</w:t>
          </w:r>
          <w:proofErr w:type="spellEnd"/>
          <w:r w:rsidRPr="008876C1">
            <w:rPr>
              <w:rFonts w:eastAsia="Times New Roman"/>
              <w:color w:val="000000"/>
            </w:rPr>
            <w:t xml:space="preserve"> A. The architecture of the nervous system of </w:t>
          </w:r>
          <w:proofErr w:type="spellStart"/>
          <w:r w:rsidRPr="008876C1">
            <w:rPr>
              <w:rFonts w:eastAsia="Times New Roman"/>
              <w:color w:val="000000"/>
            </w:rPr>
            <w:t>Echiniscus</w:t>
          </w:r>
          <w:proofErr w:type="spellEnd"/>
          <w:r w:rsidRPr="008876C1">
            <w:rPr>
              <w:rFonts w:eastAsia="Times New Roman"/>
              <w:color w:val="000000"/>
            </w:rPr>
            <w:t xml:space="preserve"> testudo (</w:t>
          </w:r>
          <w:proofErr w:type="spellStart"/>
          <w:r w:rsidRPr="008876C1">
            <w:rPr>
              <w:rFonts w:eastAsia="Times New Roman"/>
              <w:color w:val="000000"/>
            </w:rPr>
            <w:t>Echiniscoidea</w:t>
          </w:r>
          <w:proofErr w:type="spellEnd"/>
          <w:r w:rsidRPr="008876C1">
            <w:rPr>
              <w:rFonts w:eastAsia="Times New Roman"/>
              <w:color w:val="000000"/>
            </w:rPr>
            <w:t xml:space="preserve">, </w:t>
          </w:r>
          <w:proofErr w:type="spellStart"/>
          <w:r w:rsidRPr="008876C1">
            <w:rPr>
              <w:rFonts w:eastAsia="Times New Roman"/>
              <w:color w:val="000000"/>
            </w:rPr>
            <w:t>Heterotardigrada</w:t>
          </w:r>
          <w:proofErr w:type="spellEnd"/>
          <w:r w:rsidRPr="008876C1">
            <w:rPr>
              <w:rFonts w:eastAsia="Times New Roman"/>
              <w:color w:val="000000"/>
            </w:rPr>
            <w:t xml:space="preserve">). </w:t>
          </w:r>
          <w:r w:rsidRPr="008876C1">
            <w:rPr>
              <w:rFonts w:eastAsia="Times New Roman"/>
              <w:i/>
              <w:iCs/>
              <w:color w:val="000000"/>
            </w:rPr>
            <w:t xml:space="preserve">J </w:t>
          </w:r>
          <w:proofErr w:type="spellStart"/>
          <w:r w:rsidRPr="008876C1">
            <w:rPr>
              <w:rFonts w:eastAsia="Times New Roman"/>
              <w:i/>
              <w:iCs/>
              <w:color w:val="000000"/>
            </w:rPr>
            <w:t>Limnol</w:t>
          </w:r>
          <w:proofErr w:type="spellEnd"/>
          <w:r w:rsidRPr="008876C1">
            <w:rPr>
              <w:rFonts w:eastAsia="Times New Roman"/>
              <w:color w:val="000000"/>
            </w:rPr>
            <w:t xml:space="preserve"> </w:t>
          </w:r>
          <w:proofErr w:type="gramStart"/>
          <w:r w:rsidRPr="008876C1">
            <w:rPr>
              <w:rFonts w:eastAsia="Times New Roman"/>
              <w:color w:val="000000"/>
            </w:rPr>
            <w:t>2013;</w:t>
          </w:r>
          <w:r w:rsidRPr="008876C1">
            <w:rPr>
              <w:rFonts w:eastAsia="Times New Roman"/>
              <w:b/>
              <w:bCs/>
              <w:color w:val="000000"/>
            </w:rPr>
            <w:t>72</w:t>
          </w:r>
          <w:r w:rsidRPr="008876C1">
            <w:rPr>
              <w:rFonts w:eastAsia="Times New Roman"/>
              <w:color w:val="000000"/>
            </w:rPr>
            <w:t>:44</w:t>
          </w:r>
          <w:proofErr w:type="gramEnd"/>
          <w:r w:rsidRPr="008876C1">
            <w:rPr>
              <w:rFonts w:eastAsia="Times New Roman"/>
              <w:color w:val="000000"/>
            </w:rPr>
            <w:t>–53.</w:t>
          </w:r>
        </w:p>
        <w:p w14:paraId="218D1F40" w14:textId="77777777" w:rsidR="008876C1" w:rsidRPr="008876C1" w:rsidRDefault="008876C1">
          <w:pPr>
            <w:autoSpaceDE w:val="0"/>
            <w:autoSpaceDN w:val="0"/>
            <w:ind w:hanging="480"/>
            <w:divId w:val="828012813"/>
            <w:rPr>
              <w:rFonts w:eastAsia="Times New Roman"/>
              <w:color w:val="000000"/>
            </w:rPr>
          </w:pPr>
          <w:r w:rsidRPr="008876C1">
            <w:rPr>
              <w:rFonts w:eastAsia="Times New Roman"/>
              <w:color w:val="000000"/>
            </w:rPr>
            <w:t xml:space="preserve">de Sena Oliveira I, Mayer G. Apodemes associated with limbs support serial homology of claws and jaws in </w:t>
          </w:r>
          <w:proofErr w:type="spellStart"/>
          <w:r w:rsidRPr="008876C1">
            <w:rPr>
              <w:rFonts w:eastAsia="Times New Roman"/>
              <w:color w:val="000000"/>
            </w:rPr>
            <w:t>Onychophora</w:t>
          </w:r>
          <w:proofErr w:type="spellEnd"/>
          <w:r w:rsidRPr="008876C1">
            <w:rPr>
              <w:rFonts w:eastAsia="Times New Roman"/>
              <w:color w:val="000000"/>
            </w:rPr>
            <w:t xml:space="preserve"> (velvet worms). </w:t>
          </w:r>
          <w:r w:rsidRPr="008876C1">
            <w:rPr>
              <w:rFonts w:eastAsia="Times New Roman"/>
              <w:i/>
              <w:iCs/>
              <w:color w:val="000000"/>
            </w:rPr>
            <w:t xml:space="preserve">J </w:t>
          </w:r>
          <w:proofErr w:type="spellStart"/>
          <w:r w:rsidRPr="008876C1">
            <w:rPr>
              <w:rFonts w:eastAsia="Times New Roman"/>
              <w:i/>
              <w:iCs/>
              <w:color w:val="000000"/>
            </w:rPr>
            <w:t>Morphol</w:t>
          </w:r>
          <w:proofErr w:type="spellEnd"/>
          <w:r w:rsidRPr="008876C1">
            <w:rPr>
              <w:rFonts w:eastAsia="Times New Roman"/>
              <w:color w:val="000000"/>
            </w:rPr>
            <w:t xml:space="preserve"> 2013, DOI: 10.1002/jmor.20171.</w:t>
          </w:r>
        </w:p>
        <w:p w14:paraId="3DF4948B" w14:textId="77777777" w:rsidR="008876C1" w:rsidRPr="008876C1" w:rsidRDefault="008876C1">
          <w:pPr>
            <w:autoSpaceDE w:val="0"/>
            <w:autoSpaceDN w:val="0"/>
            <w:ind w:hanging="480"/>
            <w:divId w:val="513808415"/>
            <w:rPr>
              <w:rFonts w:eastAsia="Times New Roman"/>
              <w:color w:val="000000"/>
            </w:rPr>
          </w:pPr>
          <w:r w:rsidRPr="008876C1">
            <w:rPr>
              <w:rFonts w:eastAsia="Times New Roman"/>
              <w:color w:val="000000"/>
            </w:rPr>
            <w:t xml:space="preserve">Smith FW, Boothby TC, Giovannini I </w:t>
          </w:r>
          <w:r w:rsidRPr="008876C1">
            <w:rPr>
              <w:rFonts w:eastAsia="Times New Roman"/>
              <w:i/>
              <w:iCs/>
              <w:color w:val="000000"/>
            </w:rPr>
            <w:t>et al.</w:t>
          </w:r>
          <w:r w:rsidRPr="008876C1">
            <w:rPr>
              <w:rFonts w:eastAsia="Times New Roman"/>
              <w:color w:val="000000"/>
            </w:rPr>
            <w:t xml:space="preserve"> The compact body plan of tardigrades evolved by the loss of a large body region. </w:t>
          </w:r>
          <w:r w:rsidRPr="008876C1">
            <w:rPr>
              <w:rFonts w:eastAsia="Times New Roman"/>
              <w:i/>
              <w:iCs/>
              <w:color w:val="000000"/>
            </w:rPr>
            <w:t>Current Biology</w:t>
          </w:r>
          <w:r w:rsidRPr="008876C1">
            <w:rPr>
              <w:rFonts w:eastAsia="Times New Roman"/>
              <w:color w:val="000000"/>
            </w:rPr>
            <w:t xml:space="preserve"> </w:t>
          </w:r>
          <w:proofErr w:type="gramStart"/>
          <w:r w:rsidRPr="008876C1">
            <w:rPr>
              <w:rFonts w:eastAsia="Times New Roman"/>
              <w:color w:val="000000"/>
            </w:rPr>
            <w:t>2016;</w:t>
          </w:r>
          <w:r w:rsidRPr="008876C1">
            <w:rPr>
              <w:rFonts w:eastAsia="Times New Roman"/>
              <w:b/>
              <w:bCs/>
              <w:color w:val="000000"/>
            </w:rPr>
            <w:t>26</w:t>
          </w:r>
          <w:r w:rsidRPr="008876C1">
            <w:rPr>
              <w:rFonts w:eastAsia="Times New Roman"/>
              <w:color w:val="000000"/>
            </w:rPr>
            <w:t>:224</w:t>
          </w:r>
          <w:proofErr w:type="gramEnd"/>
          <w:r w:rsidRPr="008876C1">
            <w:rPr>
              <w:rFonts w:eastAsia="Times New Roman"/>
              <w:color w:val="000000"/>
            </w:rPr>
            <w:t>–9.</w:t>
          </w:r>
        </w:p>
        <w:p w14:paraId="6AF37E79" w14:textId="77777777" w:rsidR="008876C1" w:rsidRPr="008876C1" w:rsidRDefault="008876C1">
          <w:pPr>
            <w:autoSpaceDE w:val="0"/>
            <w:autoSpaceDN w:val="0"/>
            <w:ind w:hanging="480"/>
            <w:divId w:val="1101219559"/>
            <w:rPr>
              <w:rFonts w:eastAsia="Times New Roman"/>
              <w:color w:val="000000"/>
            </w:rPr>
          </w:pPr>
          <w:r w:rsidRPr="008876C1">
            <w:rPr>
              <w:rFonts w:eastAsia="Times New Roman"/>
              <w:color w:val="000000"/>
            </w:rPr>
            <w:t xml:space="preserve">Smith MR, Caron JB. </w:t>
          </w:r>
          <w:proofErr w:type="spellStart"/>
          <w:r w:rsidRPr="008876C1">
            <w:rPr>
              <w:rFonts w:eastAsia="Times New Roman"/>
              <w:color w:val="000000"/>
            </w:rPr>
            <w:t>Hallucigenia’s</w:t>
          </w:r>
          <w:proofErr w:type="spellEnd"/>
          <w:r w:rsidRPr="008876C1">
            <w:rPr>
              <w:rFonts w:eastAsia="Times New Roman"/>
              <w:color w:val="000000"/>
            </w:rPr>
            <w:t xml:space="preserve"> head and the pharyngeal armature of early </w:t>
          </w:r>
          <w:proofErr w:type="spellStart"/>
          <w:r w:rsidRPr="008876C1">
            <w:rPr>
              <w:rFonts w:eastAsia="Times New Roman"/>
              <w:color w:val="000000"/>
            </w:rPr>
            <w:t>ecdysozoans</w:t>
          </w:r>
          <w:proofErr w:type="spellEnd"/>
          <w:r w:rsidRPr="008876C1">
            <w:rPr>
              <w:rFonts w:eastAsia="Times New Roman"/>
              <w:color w:val="000000"/>
            </w:rPr>
            <w:t xml:space="preserve">. </w:t>
          </w:r>
          <w:r w:rsidRPr="008876C1">
            <w:rPr>
              <w:rFonts w:eastAsia="Times New Roman"/>
              <w:i/>
              <w:iCs/>
              <w:color w:val="000000"/>
            </w:rPr>
            <w:t>Nature</w:t>
          </w:r>
          <w:r w:rsidRPr="008876C1">
            <w:rPr>
              <w:rFonts w:eastAsia="Times New Roman"/>
              <w:color w:val="000000"/>
            </w:rPr>
            <w:t xml:space="preserve"> </w:t>
          </w:r>
          <w:proofErr w:type="gramStart"/>
          <w:r w:rsidRPr="008876C1">
            <w:rPr>
              <w:rFonts w:eastAsia="Times New Roman"/>
              <w:color w:val="000000"/>
            </w:rPr>
            <w:t>2015;</w:t>
          </w:r>
          <w:r w:rsidRPr="008876C1">
            <w:rPr>
              <w:rFonts w:eastAsia="Times New Roman"/>
              <w:b/>
              <w:bCs/>
              <w:color w:val="000000"/>
            </w:rPr>
            <w:t>523</w:t>
          </w:r>
          <w:r w:rsidRPr="008876C1">
            <w:rPr>
              <w:rFonts w:eastAsia="Times New Roman"/>
              <w:color w:val="000000"/>
            </w:rPr>
            <w:t>:75</w:t>
          </w:r>
          <w:proofErr w:type="gramEnd"/>
          <w:r w:rsidRPr="008876C1">
            <w:rPr>
              <w:rFonts w:eastAsia="Times New Roman"/>
              <w:color w:val="000000"/>
            </w:rPr>
            <w:t>–8.</w:t>
          </w:r>
        </w:p>
        <w:p w14:paraId="1A47C9F7" w14:textId="77777777" w:rsidR="008876C1" w:rsidRPr="008876C1" w:rsidRDefault="008876C1">
          <w:pPr>
            <w:autoSpaceDE w:val="0"/>
            <w:autoSpaceDN w:val="0"/>
            <w:ind w:hanging="480"/>
            <w:divId w:val="1805199007"/>
            <w:rPr>
              <w:rFonts w:eastAsia="Times New Roman"/>
              <w:color w:val="000000"/>
            </w:rPr>
          </w:pPr>
          <w:r w:rsidRPr="008876C1">
            <w:rPr>
              <w:rFonts w:eastAsia="Times New Roman"/>
              <w:color w:val="000000"/>
            </w:rPr>
            <w:t xml:space="preserve">Smith MR, Harvey THP, Butterfield NJ. The macro- </w:t>
          </w:r>
          <w:proofErr w:type="gramStart"/>
          <w:r w:rsidRPr="008876C1">
            <w:rPr>
              <w:rFonts w:eastAsia="Times New Roman"/>
              <w:color w:val="000000"/>
            </w:rPr>
            <w:t>And</w:t>
          </w:r>
          <w:proofErr w:type="gramEnd"/>
          <w:r w:rsidRPr="008876C1">
            <w:rPr>
              <w:rFonts w:eastAsia="Times New Roman"/>
              <w:color w:val="000000"/>
            </w:rPr>
            <w:t xml:space="preserve"> microfossil record of the Cambrian priapulid </w:t>
          </w:r>
          <w:proofErr w:type="spellStart"/>
          <w:r w:rsidRPr="008876C1">
            <w:rPr>
              <w:rFonts w:eastAsia="Times New Roman"/>
              <w:color w:val="000000"/>
            </w:rPr>
            <w:t>Ottoia</w:t>
          </w:r>
          <w:proofErr w:type="spellEnd"/>
          <w:r w:rsidRPr="008876C1">
            <w:rPr>
              <w:rFonts w:eastAsia="Times New Roman"/>
              <w:color w:val="000000"/>
            </w:rPr>
            <w:t xml:space="preserve">. </w:t>
          </w:r>
          <w:r w:rsidRPr="008876C1">
            <w:rPr>
              <w:rFonts w:eastAsia="Times New Roman"/>
              <w:i/>
              <w:iCs/>
              <w:color w:val="000000"/>
            </w:rPr>
            <w:t>Palaeontology</w:t>
          </w:r>
          <w:r w:rsidRPr="008876C1">
            <w:rPr>
              <w:rFonts w:eastAsia="Times New Roman"/>
              <w:color w:val="000000"/>
            </w:rPr>
            <w:t xml:space="preserve"> </w:t>
          </w:r>
          <w:proofErr w:type="gramStart"/>
          <w:r w:rsidRPr="008876C1">
            <w:rPr>
              <w:rFonts w:eastAsia="Times New Roman"/>
              <w:color w:val="000000"/>
            </w:rPr>
            <w:t>2015;</w:t>
          </w:r>
          <w:r w:rsidRPr="008876C1">
            <w:rPr>
              <w:rFonts w:eastAsia="Times New Roman"/>
              <w:b/>
              <w:bCs/>
              <w:color w:val="000000"/>
            </w:rPr>
            <w:t>58</w:t>
          </w:r>
          <w:r w:rsidRPr="008876C1">
            <w:rPr>
              <w:rFonts w:eastAsia="Times New Roman"/>
              <w:color w:val="000000"/>
            </w:rPr>
            <w:t>:705</w:t>
          </w:r>
          <w:proofErr w:type="gramEnd"/>
          <w:r w:rsidRPr="008876C1">
            <w:rPr>
              <w:rFonts w:eastAsia="Times New Roman"/>
              <w:color w:val="000000"/>
            </w:rPr>
            <w:t>–21.</w:t>
          </w:r>
        </w:p>
        <w:p w14:paraId="4F1BD2AF" w14:textId="77777777" w:rsidR="008876C1" w:rsidRPr="008876C1" w:rsidRDefault="008876C1">
          <w:pPr>
            <w:autoSpaceDE w:val="0"/>
            <w:autoSpaceDN w:val="0"/>
            <w:ind w:hanging="480"/>
            <w:divId w:val="1610309537"/>
            <w:rPr>
              <w:rFonts w:eastAsia="Times New Roman"/>
              <w:color w:val="000000"/>
            </w:rPr>
          </w:pPr>
          <w:r w:rsidRPr="008876C1">
            <w:rPr>
              <w:rFonts w:eastAsia="Times New Roman"/>
              <w:color w:val="000000"/>
            </w:rPr>
            <w:t xml:space="preserve">Smith MR, Ortega-Hernández J. </w:t>
          </w:r>
          <w:proofErr w:type="spellStart"/>
          <w:r w:rsidRPr="008876C1">
            <w:rPr>
              <w:rFonts w:eastAsia="Times New Roman"/>
              <w:color w:val="000000"/>
            </w:rPr>
            <w:t>Hallucigenia’s</w:t>
          </w:r>
          <w:proofErr w:type="spellEnd"/>
          <w:r w:rsidRPr="008876C1">
            <w:rPr>
              <w:rFonts w:eastAsia="Times New Roman"/>
              <w:color w:val="000000"/>
            </w:rPr>
            <w:t xml:space="preserve"> onychophoran-like claws and the case for </w:t>
          </w:r>
          <w:proofErr w:type="spellStart"/>
          <w:r w:rsidRPr="008876C1">
            <w:rPr>
              <w:rFonts w:eastAsia="Times New Roman"/>
              <w:color w:val="000000"/>
            </w:rPr>
            <w:t>Tactopoda</w:t>
          </w:r>
          <w:proofErr w:type="spellEnd"/>
          <w:r w:rsidRPr="008876C1">
            <w:rPr>
              <w:rFonts w:eastAsia="Times New Roman"/>
              <w:color w:val="000000"/>
            </w:rPr>
            <w:t xml:space="preserve">. </w:t>
          </w:r>
          <w:r w:rsidRPr="008876C1">
            <w:rPr>
              <w:rFonts w:eastAsia="Times New Roman"/>
              <w:i/>
              <w:iCs/>
              <w:color w:val="000000"/>
            </w:rPr>
            <w:t>Nature</w:t>
          </w:r>
          <w:r w:rsidRPr="008876C1">
            <w:rPr>
              <w:rFonts w:eastAsia="Times New Roman"/>
              <w:color w:val="000000"/>
            </w:rPr>
            <w:t xml:space="preserve"> </w:t>
          </w:r>
          <w:proofErr w:type="gramStart"/>
          <w:r w:rsidRPr="008876C1">
            <w:rPr>
              <w:rFonts w:eastAsia="Times New Roman"/>
              <w:color w:val="000000"/>
            </w:rPr>
            <w:t>2014;</w:t>
          </w:r>
          <w:r w:rsidRPr="008876C1">
            <w:rPr>
              <w:rFonts w:eastAsia="Times New Roman"/>
              <w:b/>
              <w:bCs/>
              <w:color w:val="000000"/>
            </w:rPr>
            <w:t>514</w:t>
          </w:r>
          <w:r w:rsidRPr="008876C1">
            <w:rPr>
              <w:rFonts w:eastAsia="Times New Roman"/>
              <w:color w:val="000000"/>
            </w:rPr>
            <w:t>:363</w:t>
          </w:r>
          <w:proofErr w:type="gramEnd"/>
          <w:r w:rsidRPr="008876C1">
            <w:rPr>
              <w:rFonts w:eastAsia="Times New Roman"/>
              <w:color w:val="000000"/>
            </w:rPr>
            <w:t>–6.</w:t>
          </w:r>
        </w:p>
        <w:p w14:paraId="796E6820" w14:textId="77777777" w:rsidR="008876C1" w:rsidRPr="008876C1" w:rsidRDefault="008876C1">
          <w:pPr>
            <w:autoSpaceDE w:val="0"/>
            <w:autoSpaceDN w:val="0"/>
            <w:ind w:hanging="480"/>
            <w:divId w:val="1085079673"/>
            <w:rPr>
              <w:rFonts w:eastAsia="Times New Roman"/>
              <w:color w:val="000000"/>
            </w:rPr>
          </w:pPr>
          <w:r w:rsidRPr="008876C1">
            <w:rPr>
              <w:rFonts w:eastAsia="Times New Roman"/>
              <w:color w:val="000000"/>
            </w:rPr>
            <w:t xml:space="preserve">Steiner M, Hu S-X, Liu J </w:t>
          </w:r>
          <w:r w:rsidRPr="008876C1">
            <w:rPr>
              <w:rFonts w:eastAsia="Times New Roman"/>
              <w:i/>
              <w:iCs/>
              <w:color w:val="000000"/>
            </w:rPr>
            <w:t>et al.</w:t>
          </w:r>
          <w:r w:rsidRPr="008876C1">
            <w:rPr>
              <w:rFonts w:eastAsia="Times New Roman"/>
              <w:color w:val="000000"/>
            </w:rPr>
            <w:t xml:space="preserve"> A new species of </w:t>
          </w:r>
          <w:proofErr w:type="spellStart"/>
          <w:r w:rsidRPr="008876C1">
            <w:rPr>
              <w:rFonts w:eastAsia="Times New Roman"/>
              <w:i/>
              <w:iCs/>
              <w:color w:val="000000"/>
            </w:rPr>
            <w:t>Hallucigenia</w:t>
          </w:r>
          <w:proofErr w:type="spellEnd"/>
          <w:r w:rsidRPr="008876C1">
            <w:rPr>
              <w:rFonts w:eastAsia="Times New Roman"/>
              <w:i/>
              <w:iCs/>
              <w:color w:val="000000"/>
            </w:rPr>
            <w:t xml:space="preserve"> </w:t>
          </w:r>
          <w:r w:rsidRPr="008876C1">
            <w:rPr>
              <w:rFonts w:eastAsia="Times New Roman"/>
              <w:color w:val="000000"/>
            </w:rPr>
            <w:t xml:space="preserve">from the Cambrian Stage 4 </w:t>
          </w:r>
          <w:proofErr w:type="spellStart"/>
          <w:r w:rsidRPr="008876C1">
            <w:rPr>
              <w:rFonts w:eastAsia="Times New Roman"/>
              <w:color w:val="000000"/>
            </w:rPr>
            <w:t>Wulongqing</w:t>
          </w:r>
          <w:proofErr w:type="spellEnd"/>
          <w:r w:rsidRPr="008876C1">
            <w:rPr>
              <w:rFonts w:eastAsia="Times New Roman"/>
              <w:color w:val="000000"/>
            </w:rPr>
            <w:t xml:space="preserve"> Formation of Yunnan (South China) and the structure of sclerites in </w:t>
          </w:r>
          <w:proofErr w:type="spellStart"/>
          <w:r w:rsidRPr="008876C1">
            <w:rPr>
              <w:rFonts w:eastAsia="Times New Roman"/>
              <w:color w:val="000000"/>
            </w:rPr>
            <w:t>lobopodians</w:t>
          </w:r>
          <w:proofErr w:type="spellEnd"/>
          <w:r w:rsidRPr="008876C1">
            <w:rPr>
              <w:rFonts w:eastAsia="Times New Roman"/>
              <w:color w:val="000000"/>
            </w:rPr>
            <w:t xml:space="preserve">. </w:t>
          </w:r>
          <w:r w:rsidRPr="008876C1">
            <w:rPr>
              <w:rFonts w:eastAsia="Times New Roman"/>
              <w:i/>
              <w:iCs/>
              <w:color w:val="000000"/>
            </w:rPr>
            <w:t xml:space="preserve">Bull </w:t>
          </w:r>
          <w:proofErr w:type="spellStart"/>
          <w:r w:rsidRPr="008876C1">
            <w:rPr>
              <w:rFonts w:eastAsia="Times New Roman"/>
              <w:i/>
              <w:iCs/>
              <w:color w:val="000000"/>
            </w:rPr>
            <w:t>Geosci</w:t>
          </w:r>
          <w:proofErr w:type="spellEnd"/>
          <w:r w:rsidRPr="008876C1">
            <w:rPr>
              <w:rFonts w:eastAsia="Times New Roman"/>
              <w:color w:val="000000"/>
            </w:rPr>
            <w:t xml:space="preserve"> </w:t>
          </w:r>
          <w:proofErr w:type="gramStart"/>
          <w:r w:rsidRPr="008876C1">
            <w:rPr>
              <w:rFonts w:eastAsia="Times New Roman"/>
              <w:color w:val="000000"/>
            </w:rPr>
            <w:t>2012;</w:t>
          </w:r>
          <w:r w:rsidRPr="008876C1">
            <w:rPr>
              <w:rFonts w:eastAsia="Times New Roman"/>
              <w:b/>
              <w:bCs/>
              <w:color w:val="000000"/>
            </w:rPr>
            <w:t>87</w:t>
          </w:r>
          <w:r w:rsidRPr="008876C1">
            <w:rPr>
              <w:rFonts w:eastAsia="Times New Roman"/>
              <w:color w:val="000000"/>
            </w:rPr>
            <w:t>:107</w:t>
          </w:r>
          <w:proofErr w:type="gramEnd"/>
          <w:r w:rsidRPr="008876C1">
            <w:rPr>
              <w:rFonts w:eastAsia="Times New Roman"/>
              <w:color w:val="000000"/>
            </w:rPr>
            <w:t>–24.</w:t>
          </w:r>
        </w:p>
        <w:p w14:paraId="1B9D8AB0" w14:textId="77777777" w:rsidR="008876C1" w:rsidRPr="008876C1" w:rsidRDefault="008876C1">
          <w:pPr>
            <w:autoSpaceDE w:val="0"/>
            <w:autoSpaceDN w:val="0"/>
            <w:ind w:hanging="480"/>
            <w:divId w:val="1496606934"/>
            <w:rPr>
              <w:rFonts w:eastAsia="Times New Roman"/>
              <w:color w:val="000000"/>
            </w:rPr>
          </w:pPr>
          <w:r w:rsidRPr="008876C1">
            <w:rPr>
              <w:rFonts w:eastAsia="Times New Roman"/>
              <w:color w:val="000000"/>
            </w:rPr>
            <w:t xml:space="preserve">Storch V. </w:t>
          </w:r>
          <w:proofErr w:type="spellStart"/>
          <w:r w:rsidRPr="008876C1">
            <w:rPr>
              <w:rFonts w:eastAsia="Times New Roman"/>
              <w:color w:val="000000"/>
            </w:rPr>
            <w:t>Priapulida</w:t>
          </w:r>
          <w:proofErr w:type="spellEnd"/>
          <w:r w:rsidRPr="008876C1">
            <w:rPr>
              <w:rFonts w:eastAsia="Times New Roman"/>
              <w:color w:val="000000"/>
            </w:rPr>
            <w:t xml:space="preserve">. In: Harrison FW, Rupert EE (eds.), </w:t>
          </w:r>
          <w:r w:rsidRPr="008876C1">
            <w:rPr>
              <w:rFonts w:eastAsia="Times New Roman"/>
              <w:i/>
              <w:iCs/>
              <w:color w:val="000000"/>
            </w:rPr>
            <w:t>Microscopic Anatomy of Invertebrates Volume 4</w:t>
          </w:r>
          <w:r w:rsidRPr="008876C1">
            <w:rPr>
              <w:rFonts w:eastAsia="Times New Roman"/>
              <w:color w:val="000000"/>
            </w:rPr>
            <w:t>. New York: Wiley-Liss, Inc., 1991, 333–50.</w:t>
          </w:r>
        </w:p>
        <w:p w14:paraId="05DE4D8B" w14:textId="77777777" w:rsidR="008876C1" w:rsidRPr="008876C1" w:rsidRDefault="008876C1">
          <w:pPr>
            <w:autoSpaceDE w:val="0"/>
            <w:autoSpaceDN w:val="0"/>
            <w:ind w:hanging="480"/>
            <w:divId w:val="408160555"/>
            <w:rPr>
              <w:rFonts w:eastAsia="Times New Roman"/>
              <w:color w:val="000000"/>
            </w:rPr>
          </w:pPr>
          <w:r w:rsidRPr="008876C1">
            <w:rPr>
              <w:rFonts w:eastAsia="Times New Roman"/>
              <w:color w:val="000000"/>
            </w:rPr>
            <w:t xml:space="preserve">Tanaka G, Hou X, Ma X </w:t>
          </w:r>
          <w:r w:rsidRPr="008876C1">
            <w:rPr>
              <w:rFonts w:eastAsia="Times New Roman"/>
              <w:i/>
              <w:iCs/>
              <w:color w:val="000000"/>
            </w:rPr>
            <w:t>et al.</w:t>
          </w:r>
          <w:r w:rsidRPr="008876C1">
            <w:rPr>
              <w:rFonts w:eastAsia="Times New Roman"/>
              <w:color w:val="000000"/>
            </w:rPr>
            <w:t xml:space="preserve"> Chelicerate neural ground pattern in a Cambrian great appendage arthropod. </w:t>
          </w:r>
          <w:r w:rsidRPr="008876C1">
            <w:rPr>
              <w:rFonts w:eastAsia="Times New Roman"/>
              <w:i/>
              <w:iCs/>
              <w:color w:val="000000"/>
            </w:rPr>
            <w:t>Nature</w:t>
          </w:r>
          <w:r w:rsidRPr="008876C1">
            <w:rPr>
              <w:rFonts w:eastAsia="Times New Roman"/>
              <w:color w:val="000000"/>
            </w:rPr>
            <w:t xml:space="preserve"> </w:t>
          </w:r>
          <w:proofErr w:type="gramStart"/>
          <w:r w:rsidRPr="008876C1">
            <w:rPr>
              <w:rFonts w:eastAsia="Times New Roman"/>
              <w:color w:val="000000"/>
            </w:rPr>
            <w:t>2013;</w:t>
          </w:r>
          <w:r w:rsidRPr="008876C1">
            <w:rPr>
              <w:rFonts w:eastAsia="Times New Roman"/>
              <w:b/>
              <w:bCs/>
              <w:color w:val="000000"/>
            </w:rPr>
            <w:t>502</w:t>
          </w:r>
          <w:r w:rsidRPr="008876C1">
            <w:rPr>
              <w:rFonts w:eastAsia="Times New Roman"/>
              <w:color w:val="000000"/>
            </w:rPr>
            <w:t>:364</w:t>
          </w:r>
          <w:proofErr w:type="gramEnd"/>
          <w:r w:rsidRPr="008876C1">
            <w:rPr>
              <w:rFonts w:eastAsia="Times New Roman"/>
              <w:color w:val="000000"/>
            </w:rPr>
            <w:t>–7.</w:t>
          </w:r>
        </w:p>
        <w:p w14:paraId="3C518B8A" w14:textId="77777777" w:rsidR="008876C1" w:rsidRPr="008876C1" w:rsidRDefault="008876C1">
          <w:pPr>
            <w:autoSpaceDE w:val="0"/>
            <w:autoSpaceDN w:val="0"/>
            <w:ind w:hanging="480"/>
            <w:divId w:val="328143406"/>
            <w:rPr>
              <w:rFonts w:eastAsia="Times New Roman"/>
              <w:color w:val="000000"/>
            </w:rPr>
          </w:pPr>
          <w:r w:rsidRPr="008876C1">
            <w:rPr>
              <w:rFonts w:eastAsia="Times New Roman"/>
              <w:color w:val="000000"/>
            </w:rPr>
            <w:t xml:space="preserve">Thompson I, Jones DS. A possible onychophoran from the Middle Pennsylvanian Mazon Creek beds of Northern Illinois. </w:t>
          </w:r>
          <w:r w:rsidRPr="008876C1">
            <w:rPr>
              <w:rFonts w:eastAsia="Times New Roman"/>
              <w:i/>
              <w:iCs/>
              <w:color w:val="000000"/>
            </w:rPr>
            <w:t xml:space="preserve">J </w:t>
          </w:r>
          <w:proofErr w:type="spellStart"/>
          <w:r w:rsidRPr="008876C1">
            <w:rPr>
              <w:rFonts w:eastAsia="Times New Roman"/>
              <w:i/>
              <w:iCs/>
              <w:color w:val="000000"/>
            </w:rPr>
            <w:t>Paleontol</w:t>
          </w:r>
          <w:proofErr w:type="spellEnd"/>
          <w:r w:rsidRPr="008876C1">
            <w:rPr>
              <w:rFonts w:eastAsia="Times New Roman"/>
              <w:color w:val="000000"/>
            </w:rPr>
            <w:t xml:space="preserve"> </w:t>
          </w:r>
          <w:proofErr w:type="gramStart"/>
          <w:r w:rsidRPr="008876C1">
            <w:rPr>
              <w:rFonts w:eastAsia="Times New Roman"/>
              <w:color w:val="000000"/>
            </w:rPr>
            <w:t>1980;</w:t>
          </w:r>
          <w:r w:rsidRPr="008876C1">
            <w:rPr>
              <w:rFonts w:eastAsia="Times New Roman"/>
              <w:b/>
              <w:bCs/>
              <w:color w:val="000000"/>
            </w:rPr>
            <w:t>54</w:t>
          </w:r>
          <w:r w:rsidRPr="008876C1">
            <w:rPr>
              <w:rFonts w:eastAsia="Times New Roman"/>
              <w:color w:val="000000"/>
            </w:rPr>
            <w:t>:588</w:t>
          </w:r>
          <w:proofErr w:type="gramEnd"/>
          <w:r w:rsidRPr="008876C1">
            <w:rPr>
              <w:rFonts w:eastAsia="Times New Roman"/>
              <w:color w:val="000000"/>
            </w:rPr>
            <w:t>–96.</w:t>
          </w:r>
        </w:p>
        <w:p w14:paraId="1F62EFE5" w14:textId="77777777" w:rsidR="008876C1" w:rsidRPr="008876C1" w:rsidRDefault="008876C1">
          <w:pPr>
            <w:autoSpaceDE w:val="0"/>
            <w:autoSpaceDN w:val="0"/>
            <w:ind w:hanging="480"/>
            <w:divId w:val="831917538"/>
            <w:rPr>
              <w:rFonts w:eastAsia="Times New Roman"/>
              <w:color w:val="000000"/>
            </w:rPr>
          </w:pPr>
          <w:r w:rsidRPr="008876C1">
            <w:rPr>
              <w:rFonts w:eastAsia="Times New Roman"/>
              <w:color w:val="000000"/>
            </w:rPr>
            <w:t>Todaro MA, Shirley TC. A new meiobenthic priapulid (</w:t>
          </w:r>
          <w:proofErr w:type="spellStart"/>
          <w:r w:rsidRPr="008876C1">
            <w:rPr>
              <w:rFonts w:eastAsia="Times New Roman"/>
              <w:color w:val="000000"/>
            </w:rPr>
            <w:t>priapulida</w:t>
          </w:r>
          <w:proofErr w:type="spellEnd"/>
          <w:r w:rsidRPr="008876C1">
            <w:rPr>
              <w:rFonts w:eastAsia="Times New Roman"/>
              <w:color w:val="000000"/>
            </w:rPr>
            <w:t xml:space="preserve">, </w:t>
          </w:r>
          <w:proofErr w:type="spellStart"/>
          <w:r w:rsidRPr="008876C1">
            <w:rPr>
              <w:rFonts w:eastAsia="Times New Roman"/>
              <w:color w:val="000000"/>
            </w:rPr>
            <w:t>tubiluchidae</w:t>
          </w:r>
          <w:proofErr w:type="spellEnd"/>
          <w:r w:rsidRPr="008876C1">
            <w:rPr>
              <w:rFonts w:eastAsia="Times New Roman"/>
              <w:color w:val="000000"/>
            </w:rPr>
            <w:t xml:space="preserve">) from a mediterranean submarine cave. </w:t>
          </w:r>
          <w:r w:rsidRPr="008876C1">
            <w:rPr>
              <w:rFonts w:eastAsia="Times New Roman"/>
              <w:i/>
              <w:iCs/>
              <w:color w:val="000000"/>
            </w:rPr>
            <w:t>Italian Journal of Zoology</w:t>
          </w:r>
          <w:r w:rsidRPr="008876C1">
            <w:rPr>
              <w:rFonts w:eastAsia="Times New Roman"/>
              <w:color w:val="000000"/>
            </w:rPr>
            <w:t xml:space="preserve"> </w:t>
          </w:r>
          <w:proofErr w:type="gramStart"/>
          <w:r w:rsidRPr="008876C1">
            <w:rPr>
              <w:rFonts w:eastAsia="Times New Roman"/>
              <w:color w:val="000000"/>
            </w:rPr>
            <w:t>2003;</w:t>
          </w:r>
          <w:r w:rsidRPr="008876C1">
            <w:rPr>
              <w:rFonts w:eastAsia="Times New Roman"/>
              <w:b/>
              <w:bCs/>
              <w:color w:val="000000"/>
            </w:rPr>
            <w:t>70</w:t>
          </w:r>
          <w:r w:rsidRPr="008876C1">
            <w:rPr>
              <w:rFonts w:eastAsia="Times New Roman"/>
              <w:color w:val="000000"/>
            </w:rPr>
            <w:t>:79</w:t>
          </w:r>
          <w:proofErr w:type="gramEnd"/>
          <w:r w:rsidRPr="008876C1">
            <w:rPr>
              <w:rFonts w:eastAsia="Times New Roman"/>
              <w:color w:val="000000"/>
            </w:rPr>
            <w:t>–87.</w:t>
          </w:r>
        </w:p>
        <w:p w14:paraId="3199F7F6" w14:textId="77777777" w:rsidR="008876C1" w:rsidRPr="008876C1" w:rsidRDefault="008876C1">
          <w:pPr>
            <w:autoSpaceDE w:val="0"/>
            <w:autoSpaceDN w:val="0"/>
            <w:ind w:hanging="480"/>
            <w:divId w:val="798763717"/>
            <w:rPr>
              <w:rFonts w:eastAsia="Times New Roman"/>
              <w:color w:val="000000"/>
            </w:rPr>
          </w:pPr>
          <w:r w:rsidRPr="008876C1">
            <w:rPr>
              <w:rFonts w:eastAsia="Times New Roman"/>
              <w:color w:val="000000"/>
            </w:rPr>
            <w:lastRenderedPageBreak/>
            <w:t xml:space="preserve">Topper TP, Skovsted CB, Peel JS </w:t>
          </w:r>
          <w:r w:rsidRPr="008876C1">
            <w:rPr>
              <w:rFonts w:eastAsia="Times New Roman"/>
              <w:i/>
              <w:iCs/>
              <w:color w:val="000000"/>
            </w:rPr>
            <w:t>et al.</w:t>
          </w:r>
          <w:r w:rsidRPr="008876C1">
            <w:rPr>
              <w:rFonts w:eastAsia="Times New Roman"/>
              <w:color w:val="000000"/>
            </w:rPr>
            <w:t xml:space="preserve"> Moulting in the lobopodian </w:t>
          </w:r>
          <w:proofErr w:type="spellStart"/>
          <w:r w:rsidRPr="008876C1">
            <w:rPr>
              <w:rFonts w:eastAsia="Times New Roman"/>
              <w:i/>
              <w:iCs/>
              <w:color w:val="000000"/>
            </w:rPr>
            <w:t>Onychodictyon</w:t>
          </w:r>
          <w:proofErr w:type="spellEnd"/>
          <w:r w:rsidRPr="008876C1">
            <w:rPr>
              <w:rFonts w:eastAsia="Times New Roman"/>
              <w:color w:val="000000"/>
            </w:rPr>
            <w:t xml:space="preserve"> from the lower Cambrian of Greenland. </w:t>
          </w:r>
          <w:proofErr w:type="spellStart"/>
          <w:r w:rsidRPr="008876C1">
            <w:rPr>
              <w:rFonts w:eastAsia="Times New Roman"/>
              <w:i/>
              <w:iCs/>
              <w:color w:val="000000"/>
            </w:rPr>
            <w:t>Lethaia</w:t>
          </w:r>
          <w:proofErr w:type="spellEnd"/>
          <w:r w:rsidRPr="008876C1">
            <w:rPr>
              <w:rFonts w:eastAsia="Times New Roman"/>
              <w:color w:val="000000"/>
            </w:rPr>
            <w:t xml:space="preserve"> </w:t>
          </w:r>
          <w:proofErr w:type="gramStart"/>
          <w:r w:rsidRPr="008876C1">
            <w:rPr>
              <w:rFonts w:eastAsia="Times New Roman"/>
              <w:color w:val="000000"/>
            </w:rPr>
            <w:t>2013;</w:t>
          </w:r>
          <w:r w:rsidRPr="008876C1">
            <w:rPr>
              <w:rFonts w:eastAsia="Times New Roman"/>
              <w:b/>
              <w:bCs/>
              <w:color w:val="000000"/>
            </w:rPr>
            <w:t>46</w:t>
          </w:r>
          <w:r w:rsidRPr="008876C1">
            <w:rPr>
              <w:rFonts w:eastAsia="Times New Roman"/>
              <w:color w:val="000000"/>
            </w:rPr>
            <w:t>:490</w:t>
          </w:r>
          <w:proofErr w:type="gramEnd"/>
          <w:r w:rsidRPr="008876C1">
            <w:rPr>
              <w:rFonts w:eastAsia="Times New Roman"/>
              <w:color w:val="000000"/>
            </w:rPr>
            <w:t>–5.</w:t>
          </w:r>
        </w:p>
        <w:p w14:paraId="7ACA750D" w14:textId="77777777" w:rsidR="008876C1" w:rsidRPr="008876C1" w:rsidRDefault="008876C1">
          <w:pPr>
            <w:autoSpaceDE w:val="0"/>
            <w:autoSpaceDN w:val="0"/>
            <w:ind w:hanging="480"/>
            <w:divId w:val="1072192953"/>
            <w:rPr>
              <w:rFonts w:eastAsia="Times New Roman"/>
              <w:color w:val="000000"/>
            </w:rPr>
          </w:pPr>
          <w:r w:rsidRPr="008876C1">
            <w:rPr>
              <w:rFonts w:eastAsia="Times New Roman"/>
              <w:color w:val="000000"/>
            </w:rPr>
            <w:t xml:space="preserve">Vannier J, Liu J, </w:t>
          </w:r>
          <w:proofErr w:type="spellStart"/>
          <w:r w:rsidRPr="008876C1">
            <w:rPr>
              <w:rFonts w:eastAsia="Times New Roman"/>
              <w:color w:val="000000"/>
            </w:rPr>
            <w:t>Lerosey-Aubril</w:t>
          </w:r>
          <w:proofErr w:type="spellEnd"/>
          <w:r w:rsidRPr="008876C1">
            <w:rPr>
              <w:rFonts w:eastAsia="Times New Roman"/>
              <w:color w:val="000000"/>
            </w:rPr>
            <w:t xml:space="preserve"> R </w:t>
          </w:r>
          <w:r w:rsidRPr="008876C1">
            <w:rPr>
              <w:rFonts w:eastAsia="Times New Roman"/>
              <w:i/>
              <w:iCs/>
              <w:color w:val="000000"/>
            </w:rPr>
            <w:t>et al.</w:t>
          </w:r>
          <w:r w:rsidRPr="008876C1">
            <w:rPr>
              <w:rFonts w:eastAsia="Times New Roman"/>
              <w:color w:val="000000"/>
            </w:rPr>
            <w:t xml:space="preserve"> Sophisticated digestive systems in early arthropods. </w:t>
          </w:r>
          <w:r w:rsidRPr="008876C1">
            <w:rPr>
              <w:rFonts w:eastAsia="Times New Roman"/>
              <w:i/>
              <w:iCs/>
              <w:color w:val="000000"/>
            </w:rPr>
            <w:t>Nat Commun</w:t>
          </w:r>
          <w:r w:rsidRPr="008876C1">
            <w:rPr>
              <w:rFonts w:eastAsia="Times New Roman"/>
              <w:color w:val="000000"/>
            </w:rPr>
            <w:t xml:space="preserve"> </w:t>
          </w:r>
          <w:proofErr w:type="gramStart"/>
          <w:r w:rsidRPr="008876C1">
            <w:rPr>
              <w:rFonts w:eastAsia="Times New Roman"/>
              <w:color w:val="000000"/>
            </w:rPr>
            <w:t>2014;</w:t>
          </w:r>
          <w:r w:rsidRPr="008876C1">
            <w:rPr>
              <w:rFonts w:eastAsia="Times New Roman"/>
              <w:b/>
              <w:bCs/>
              <w:color w:val="000000"/>
            </w:rPr>
            <w:t>5</w:t>
          </w:r>
          <w:r w:rsidRPr="008876C1">
            <w:rPr>
              <w:rFonts w:eastAsia="Times New Roman"/>
              <w:color w:val="000000"/>
            </w:rPr>
            <w:t>:3641</w:t>
          </w:r>
          <w:proofErr w:type="gramEnd"/>
          <w:r w:rsidRPr="008876C1">
            <w:rPr>
              <w:rFonts w:eastAsia="Times New Roman"/>
              <w:color w:val="000000"/>
            </w:rPr>
            <w:t>.</w:t>
          </w:r>
        </w:p>
        <w:p w14:paraId="43F96803" w14:textId="77777777" w:rsidR="008876C1" w:rsidRPr="008876C1" w:rsidRDefault="008876C1">
          <w:pPr>
            <w:autoSpaceDE w:val="0"/>
            <w:autoSpaceDN w:val="0"/>
            <w:ind w:hanging="480"/>
            <w:divId w:val="927540935"/>
            <w:rPr>
              <w:rFonts w:eastAsia="Times New Roman"/>
              <w:color w:val="000000"/>
            </w:rPr>
          </w:pPr>
          <w:proofErr w:type="spellStart"/>
          <w:r w:rsidRPr="008876C1">
            <w:rPr>
              <w:rFonts w:eastAsia="Times New Roman"/>
              <w:color w:val="000000"/>
            </w:rPr>
            <w:t>Waloszek</w:t>
          </w:r>
          <w:proofErr w:type="spellEnd"/>
          <w:r w:rsidRPr="008876C1">
            <w:rPr>
              <w:rFonts w:eastAsia="Times New Roman"/>
              <w:color w:val="000000"/>
            </w:rPr>
            <w:t xml:space="preserve"> D, Chen J-Y, Maas A </w:t>
          </w:r>
          <w:r w:rsidRPr="008876C1">
            <w:rPr>
              <w:rFonts w:eastAsia="Times New Roman"/>
              <w:i/>
              <w:iCs/>
              <w:color w:val="000000"/>
            </w:rPr>
            <w:t>et al.</w:t>
          </w:r>
          <w:r w:rsidRPr="008876C1">
            <w:rPr>
              <w:rFonts w:eastAsia="Times New Roman"/>
              <w:color w:val="000000"/>
            </w:rPr>
            <w:t xml:space="preserve"> Early Cambrian arthropods—new insights into arthropod head and structural evolution. </w:t>
          </w:r>
          <w:r w:rsidRPr="008876C1">
            <w:rPr>
              <w:rFonts w:eastAsia="Times New Roman"/>
              <w:i/>
              <w:iCs/>
              <w:color w:val="000000"/>
            </w:rPr>
            <w:t>Arthropod Struct Dev</w:t>
          </w:r>
          <w:r w:rsidRPr="008876C1">
            <w:rPr>
              <w:rFonts w:eastAsia="Times New Roman"/>
              <w:color w:val="000000"/>
            </w:rPr>
            <w:t xml:space="preserve"> </w:t>
          </w:r>
          <w:proofErr w:type="gramStart"/>
          <w:r w:rsidRPr="008876C1">
            <w:rPr>
              <w:rFonts w:eastAsia="Times New Roman"/>
              <w:color w:val="000000"/>
            </w:rPr>
            <w:t>2005;</w:t>
          </w:r>
          <w:r w:rsidRPr="008876C1">
            <w:rPr>
              <w:rFonts w:eastAsia="Times New Roman"/>
              <w:b/>
              <w:bCs/>
              <w:color w:val="000000"/>
            </w:rPr>
            <w:t>34</w:t>
          </w:r>
          <w:r w:rsidRPr="008876C1">
            <w:rPr>
              <w:rFonts w:eastAsia="Times New Roman"/>
              <w:color w:val="000000"/>
            </w:rPr>
            <w:t>:189</w:t>
          </w:r>
          <w:proofErr w:type="gramEnd"/>
          <w:r w:rsidRPr="008876C1">
            <w:rPr>
              <w:rFonts w:eastAsia="Times New Roman"/>
              <w:color w:val="000000"/>
            </w:rPr>
            <w:t>–205.</w:t>
          </w:r>
        </w:p>
        <w:p w14:paraId="52181155" w14:textId="77777777" w:rsidR="008876C1" w:rsidRPr="008876C1" w:rsidRDefault="008876C1">
          <w:pPr>
            <w:autoSpaceDE w:val="0"/>
            <w:autoSpaceDN w:val="0"/>
            <w:ind w:hanging="480"/>
            <w:divId w:val="1817995076"/>
            <w:rPr>
              <w:rFonts w:eastAsia="Times New Roman"/>
              <w:color w:val="000000"/>
            </w:rPr>
          </w:pPr>
          <w:r w:rsidRPr="008876C1">
            <w:rPr>
              <w:rFonts w:eastAsia="Times New Roman"/>
              <w:color w:val="000000"/>
            </w:rPr>
            <w:t xml:space="preserve">Wang D, Vannier J, Martín-Durán JM </w:t>
          </w:r>
          <w:r w:rsidRPr="008876C1">
            <w:rPr>
              <w:rFonts w:eastAsia="Times New Roman"/>
              <w:i/>
              <w:iCs/>
              <w:color w:val="000000"/>
            </w:rPr>
            <w:t>et al.</w:t>
          </w:r>
          <w:r w:rsidRPr="008876C1">
            <w:rPr>
              <w:rFonts w:eastAsia="Times New Roman"/>
              <w:color w:val="000000"/>
            </w:rPr>
            <w:t xml:space="preserve"> Preservation and early evolution of </w:t>
          </w:r>
          <w:proofErr w:type="spellStart"/>
          <w:r w:rsidRPr="008876C1">
            <w:rPr>
              <w:rFonts w:eastAsia="Times New Roman"/>
              <w:color w:val="000000"/>
            </w:rPr>
            <w:t>scalidophoran</w:t>
          </w:r>
          <w:proofErr w:type="spellEnd"/>
          <w:r w:rsidRPr="008876C1">
            <w:rPr>
              <w:rFonts w:eastAsia="Times New Roman"/>
              <w:color w:val="000000"/>
            </w:rPr>
            <w:t xml:space="preserve"> ventral nerve cord. </w:t>
          </w:r>
          <w:r w:rsidRPr="008876C1">
            <w:rPr>
              <w:rFonts w:eastAsia="Times New Roman"/>
              <w:i/>
              <w:iCs/>
              <w:color w:val="000000"/>
            </w:rPr>
            <w:t>Sci Adv</w:t>
          </w:r>
          <w:r w:rsidRPr="008876C1">
            <w:rPr>
              <w:rFonts w:eastAsia="Times New Roman"/>
              <w:color w:val="000000"/>
            </w:rPr>
            <w:t xml:space="preserve"> 2025;</w:t>
          </w:r>
          <w:proofErr w:type="gramStart"/>
          <w:r w:rsidRPr="008876C1">
            <w:rPr>
              <w:rFonts w:eastAsia="Times New Roman"/>
              <w:b/>
              <w:bCs/>
              <w:color w:val="000000"/>
            </w:rPr>
            <w:t>11</w:t>
          </w:r>
          <w:r w:rsidRPr="008876C1">
            <w:rPr>
              <w:rFonts w:eastAsia="Times New Roman"/>
              <w:color w:val="000000"/>
            </w:rPr>
            <w:t>:eadr</w:t>
          </w:r>
          <w:proofErr w:type="gramEnd"/>
          <w:r w:rsidRPr="008876C1">
            <w:rPr>
              <w:rFonts w:eastAsia="Times New Roman"/>
              <w:color w:val="000000"/>
            </w:rPr>
            <w:t>0896.</w:t>
          </w:r>
        </w:p>
        <w:p w14:paraId="005DC658" w14:textId="77777777" w:rsidR="008876C1" w:rsidRPr="008876C1" w:rsidRDefault="008876C1">
          <w:pPr>
            <w:autoSpaceDE w:val="0"/>
            <w:autoSpaceDN w:val="0"/>
            <w:ind w:hanging="480"/>
            <w:divId w:val="883559284"/>
            <w:rPr>
              <w:rFonts w:eastAsia="Times New Roman"/>
              <w:color w:val="000000"/>
            </w:rPr>
          </w:pPr>
          <w:r w:rsidRPr="008876C1">
            <w:rPr>
              <w:rFonts w:eastAsia="Times New Roman"/>
              <w:color w:val="000000"/>
            </w:rPr>
            <w:t xml:space="preserve">Whittington HB. The lobopod animal </w:t>
          </w:r>
          <w:proofErr w:type="spellStart"/>
          <w:r w:rsidRPr="008876C1">
            <w:rPr>
              <w:rFonts w:eastAsia="Times New Roman"/>
              <w:i/>
              <w:iCs/>
              <w:color w:val="000000"/>
            </w:rPr>
            <w:t>Aysheaia</w:t>
          </w:r>
          <w:proofErr w:type="spellEnd"/>
          <w:r w:rsidRPr="008876C1">
            <w:rPr>
              <w:rFonts w:eastAsia="Times New Roman"/>
              <w:i/>
              <w:iCs/>
              <w:color w:val="000000"/>
            </w:rPr>
            <w:t xml:space="preserve"> pedunculata</w:t>
          </w:r>
          <w:r w:rsidRPr="008876C1">
            <w:rPr>
              <w:rFonts w:eastAsia="Times New Roman"/>
              <w:color w:val="000000"/>
            </w:rPr>
            <w:t xml:space="preserve"> Walcott, Middle Cambrian, Burgess Shale, British Columbia. </w:t>
          </w:r>
          <w:r w:rsidRPr="008876C1">
            <w:rPr>
              <w:rFonts w:eastAsia="Times New Roman"/>
              <w:i/>
              <w:iCs/>
              <w:color w:val="000000"/>
            </w:rPr>
            <w:t>Philosophical Transactions of the Royal Society of London B: Biological Sciences</w:t>
          </w:r>
          <w:r w:rsidRPr="008876C1">
            <w:rPr>
              <w:rFonts w:eastAsia="Times New Roman"/>
              <w:color w:val="000000"/>
            </w:rPr>
            <w:t xml:space="preserve"> </w:t>
          </w:r>
          <w:proofErr w:type="gramStart"/>
          <w:r w:rsidRPr="008876C1">
            <w:rPr>
              <w:rFonts w:eastAsia="Times New Roman"/>
              <w:color w:val="000000"/>
            </w:rPr>
            <w:t>1978;</w:t>
          </w:r>
          <w:r w:rsidRPr="008876C1">
            <w:rPr>
              <w:rFonts w:eastAsia="Times New Roman"/>
              <w:b/>
              <w:bCs/>
              <w:color w:val="000000"/>
            </w:rPr>
            <w:t>284</w:t>
          </w:r>
          <w:r w:rsidRPr="008876C1">
            <w:rPr>
              <w:rFonts w:eastAsia="Times New Roman"/>
              <w:color w:val="000000"/>
            </w:rPr>
            <w:t>:165</w:t>
          </w:r>
          <w:proofErr w:type="gramEnd"/>
          <w:r w:rsidRPr="008876C1">
            <w:rPr>
              <w:rFonts w:eastAsia="Times New Roman"/>
              <w:color w:val="000000"/>
            </w:rPr>
            <w:t>–97.</w:t>
          </w:r>
        </w:p>
        <w:p w14:paraId="288ED6FE" w14:textId="77777777" w:rsidR="008876C1" w:rsidRPr="008876C1" w:rsidRDefault="008876C1">
          <w:pPr>
            <w:autoSpaceDE w:val="0"/>
            <w:autoSpaceDN w:val="0"/>
            <w:ind w:hanging="480"/>
            <w:divId w:val="810560900"/>
            <w:rPr>
              <w:rFonts w:eastAsia="Times New Roman"/>
              <w:color w:val="000000"/>
            </w:rPr>
          </w:pPr>
          <w:r w:rsidRPr="008876C1">
            <w:rPr>
              <w:rFonts w:eastAsia="Times New Roman"/>
              <w:color w:val="000000"/>
            </w:rPr>
            <w:t>Whittington HB. Anatomy of the Ordovician trilobite [</w:t>
          </w:r>
          <w:proofErr w:type="spellStart"/>
          <w:r w:rsidRPr="008876C1">
            <w:rPr>
              <w:rFonts w:eastAsia="Times New Roman"/>
              <w:color w:val="000000"/>
            </w:rPr>
            <w:t>i</w:t>
          </w:r>
          <w:proofErr w:type="spellEnd"/>
          <w:r w:rsidRPr="008876C1">
            <w:rPr>
              <w:rFonts w:eastAsia="Times New Roman"/>
              <w:color w:val="000000"/>
            </w:rPr>
            <w:t>]</w:t>
          </w:r>
          <w:proofErr w:type="spellStart"/>
          <w:r w:rsidRPr="008876C1">
            <w:rPr>
              <w:rFonts w:eastAsia="Times New Roman"/>
              <w:color w:val="000000"/>
            </w:rPr>
            <w:t>Placoparia</w:t>
          </w:r>
          <w:proofErr w:type="spellEnd"/>
          <w:r w:rsidRPr="008876C1">
            <w:rPr>
              <w:rFonts w:eastAsia="Times New Roman"/>
              <w:color w:val="000000"/>
            </w:rPr>
            <w:t>[/</w:t>
          </w:r>
          <w:proofErr w:type="spellStart"/>
          <w:r w:rsidRPr="008876C1">
            <w:rPr>
              <w:rFonts w:eastAsia="Times New Roman"/>
              <w:color w:val="000000"/>
            </w:rPr>
            <w:t>i</w:t>
          </w:r>
          <w:proofErr w:type="spellEnd"/>
          <w:r w:rsidRPr="008876C1">
            <w:rPr>
              <w:rFonts w:eastAsia="Times New Roman"/>
              <w:color w:val="000000"/>
            </w:rPr>
            <w:t xml:space="preserve">]. </w:t>
          </w:r>
          <w:r w:rsidRPr="008876C1">
            <w:rPr>
              <w:rFonts w:eastAsia="Times New Roman"/>
              <w:i/>
              <w:iCs/>
              <w:color w:val="000000"/>
            </w:rPr>
            <w:t>Philosophical Transactions of the Royal Society B: Biological Sciences</w:t>
          </w:r>
          <w:r w:rsidRPr="008876C1">
            <w:rPr>
              <w:rFonts w:eastAsia="Times New Roman"/>
              <w:color w:val="000000"/>
            </w:rPr>
            <w:t xml:space="preserve"> </w:t>
          </w:r>
          <w:proofErr w:type="gramStart"/>
          <w:r w:rsidRPr="008876C1">
            <w:rPr>
              <w:rFonts w:eastAsia="Times New Roman"/>
              <w:color w:val="000000"/>
            </w:rPr>
            <w:t>1993;</w:t>
          </w:r>
          <w:r w:rsidRPr="008876C1">
            <w:rPr>
              <w:rFonts w:eastAsia="Times New Roman"/>
              <w:b/>
              <w:bCs/>
              <w:color w:val="000000"/>
            </w:rPr>
            <w:t>339</w:t>
          </w:r>
          <w:r w:rsidRPr="008876C1">
            <w:rPr>
              <w:rFonts w:eastAsia="Times New Roman"/>
              <w:color w:val="000000"/>
            </w:rPr>
            <w:t>:109</w:t>
          </w:r>
          <w:proofErr w:type="gramEnd"/>
          <w:r w:rsidRPr="008876C1">
            <w:rPr>
              <w:rFonts w:eastAsia="Times New Roman"/>
              <w:color w:val="000000"/>
            </w:rPr>
            <w:t>–18.</w:t>
          </w:r>
        </w:p>
        <w:p w14:paraId="0ADA8A85" w14:textId="77777777" w:rsidR="008876C1" w:rsidRPr="008876C1" w:rsidRDefault="008876C1">
          <w:pPr>
            <w:autoSpaceDE w:val="0"/>
            <w:autoSpaceDN w:val="0"/>
            <w:ind w:hanging="480"/>
            <w:divId w:val="2078015640"/>
            <w:rPr>
              <w:rFonts w:eastAsia="Times New Roman"/>
              <w:color w:val="000000"/>
            </w:rPr>
          </w:pPr>
          <w:r w:rsidRPr="008876C1">
            <w:rPr>
              <w:rFonts w:eastAsia="Times New Roman"/>
              <w:color w:val="000000"/>
            </w:rPr>
            <w:t xml:space="preserve">Whittington HB, Briggs DEG. The largest Cambrian animal, Anomalocaris, Burgess Shale, British Columbia. </w:t>
          </w:r>
          <w:r w:rsidRPr="008876C1">
            <w:rPr>
              <w:rFonts w:eastAsia="Times New Roman"/>
              <w:i/>
              <w:iCs/>
              <w:color w:val="000000"/>
            </w:rPr>
            <w:t>Philosophical Transactions of the Royal Society B: Biological Sciences</w:t>
          </w:r>
          <w:r w:rsidRPr="008876C1">
            <w:rPr>
              <w:rFonts w:eastAsia="Times New Roman"/>
              <w:color w:val="000000"/>
            </w:rPr>
            <w:t xml:space="preserve"> </w:t>
          </w:r>
          <w:proofErr w:type="gramStart"/>
          <w:r w:rsidRPr="008876C1">
            <w:rPr>
              <w:rFonts w:eastAsia="Times New Roman"/>
              <w:color w:val="000000"/>
            </w:rPr>
            <w:t>1985;</w:t>
          </w:r>
          <w:r w:rsidRPr="008876C1">
            <w:rPr>
              <w:rFonts w:eastAsia="Times New Roman"/>
              <w:b/>
              <w:bCs/>
              <w:color w:val="000000"/>
            </w:rPr>
            <w:t>309</w:t>
          </w:r>
          <w:r w:rsidRPr="008876C1">
            <w:rPr>
              <w:rFonts w:eastAsia="Times New Roman"/>
              <w:color w:val="000000"/>
            </w:rPr>
            <w:t>:569</w:t>
          </w:r>
          <w:proofErr w:type="gramEnd"/>
          <w:r w:rsidRPr="008876C1">
            <w:rPr>
              <w:rFonts w:eastAsia="Times New Roman"/>
              <w:color w:val="000000"/>
            </w:rPr>
            <w:t>–609.</w:t>
          </w:r>
        </w:p>
        <w:p w14:paraId="7D00D3AC" w14:textId="77777777" w:rsidR="008876C1" w:rsidRPr="008876C1" w:rsidRDefault="008876C1">
          <w:pPr>
            <w:autoSpaceDE w:val="0"/>
            <w:autoSpaceDN w:val="0"/>
            <w:ind w:hanging="480"/>
            <w:divId w:val="1469203903"/>
            <w:rPr>
              <w:rFonts w:eastAsia="Times New Roman"/>
              <w:color w:val="000000"/>
            </w:rPr>
          </w:pPr>
          <w:r w:rsidRPr="008876C1">
            <w:rPr>
              <w:rFonts w:eastAsia="Times New Roman"/>
              <w:color w:val="000000"/>
            </w:rPr>
            <w:t xml:space="preserve">Yamakawa S, </w:t>
          </w:r>
          <w:proofErr w:type="spellStart"/>
          <w:r w:rsidRPr="008876C1">
            <w:rPr>
              <w:rFonts w:eastAsia="Times New Roman"/>
              <w:color w:val="000000"/>
            </w:rPr>
            <w:t>Hejnol</w:t>
          </w:r>
          <w:proofErr w:type="spellEnd"/>
          <w:r w:rsidRPr="008876C1">
            <w:rPr>
              <w:rFonts w:eastAsia="Times New Roman"/>
              <w:color w:val="000000"/>
            </w:rPr>
            <w:t xml:space="preserve"> A. </w:t>
          </w:r>
          <w:proofErr w:type="spellStart"/>
          <w:r w:rsidRPr="008876C1">
            <w:rPr>
              <w:rFonts w:eastAsia="Times New Roman"/>
              <w:color w:val="000000"/>
            </w:rPr>
            <w:t>Ecdysteroid</w:t>
          </w:r>
          <w:proofErr w:type="spellEnd"/>
          <w:r w:rsidRPr="008876C1">
            <w:rPr>
              <w:rFonts w:eastAsia="Times New Roman"/>
              <w:color w:val="000000"/>
            </w:rPr>
            <w:t xml:space="preserve">-dependent </w:t>
          </w:r>
          <w:proofErr w:type="spellStart"/>
          <w:r w:rsidRPr="008876C1">
            <w:rPr>
              <w:rFonts w:eastAsia="Times New Roman"/>
              <w:color w:val="000000"/>
            </w:rPr>
            <w:t>molting</w:t>
          </w:r>
          <w:proofErr w:type="spellEnd"/>
          <w:r w:rsidRPr="008876C1">
            <w:rPr>
              <w:rFonts w:eastAsia="Times New Roman"/>
              <w:color w:val="000000"/>
            </w:rPr>
            <w:t xml:space="preserve"> in tardigrades. </w:t>
          </w:r>
          <w:r w:rsidRPr="008876C1">
            <w:rPr>
              <w:rFonts w:eastAsia="Times New Roman"/>
              <w:i/>
              <w:iCs/>
              <w:color w:val="000000"/>
            </w:rPr>
            <w:t>Current Biology</w:t>
          </w:r>
          <w:r w:rsidRPr="008876C1">
            <w:rPr>
              <w:rFonts w:eastAsia="Times New Roman"/>
              <w:color w:val="000000"/>
            </w:rPr>
            <w:t xml:space="preserve"> </w:t>
          </w:r>
          <w:proofErr w:type="gramStart"/>
          <w:r w:rsidRPr="008876C1">
            <w:rPr>
              <w:rFonts w:eastAsia="Times New Roman"/>
              <w:color w:val="000000"/>
            </w:rPr>
            <w:t>2024;</w:t>
          </w:r>
          <w:r w:rsidRPr="008876C1">
            <w:rPr>
              <w:rFonts w:eastAsia="Times New Roman"/>
              <w:b/>
              <w:bCs/>
              <w:color w:val="000000"/>
            </w:rPr>
            <w:t>34</w:t>
          </w:r>
          <w:r w:rsidRPr="008876C1">
            <w:rPr>
              <w:rFonts w:eastAsia="Times New Roman"/>
              <w:color w:val="000000"/>
            </w:rPr>
            <w:t>:5804</w:t>
          </w:r>
          <w:proofErr w:type="gramEnd"/>
          <w:r w:rsidRPr="008876C1">
            <w:rPr>
              <w:rFonts w:eastAsia="Times New Roman"/>
              <w:color w:val="000000"/>
            </w:rPr>
            <w:t>-5812.e4.</w:t>
          </w:r>
        </w:p>
        <w:p w14:paraId="23C57901" w14:textId="77777777" w:rsidR="008876C1" w:rsidRPr="008876C1" w:rsidRDefault="008876C1">
          <w:pPr>
            <w:autoSpaceDE w:val="0"/>
            <w:autoSpaceDN w:val="0"/>
            <w:ind w:hanging="480"/>
            <w:divId w:val="756290288"/>
            <w:rPr>
              <w:rFonts w:eastAsia="Times New Roman"/>
              <w:color w:val="000000"/>
            </w:rPr>
          </w:pPr>
          <w:r w:rsidRPr="008876C1">
            <w:rPr>
              <w:rFonts w:eastAsia="Times New Roman"/>
              <w:color w:val="000000"/>
            </w:rPr>
            <w:t xml:space="preserve">Yang J, Ortega-Hernández J, Butterfield NJ </w:t>
          </w:r>
          <w:r w:rsidRPr="008876C1">
            <w:rPr>
              <w:rFonts w:eastAsia="Times New Roman"/>
              <w:i/>
              <w:iCs/>
              <w:color w:val="000000"/>
            </w:rPr>
            <w:t>et al.</w:t>
          </w:r>
          <w:r w:rsidRPr="008876C1">
            <w:rPr>
              <w:rFonts w:eastAsia="Times New Roman"/>
              <w:color w:val="000000"/>
            </w:rPr>
            <w:t xml:space="preserve"> Specialized appendages in </w:t>
          </w:r>
          <w:proofErr w:type="spellStart"/>
          <w:r w:rsidRPr="008876C1">
            <w:rPr>
              <w:rFonts w:eastAsia="Times New Roman"/>
              <w:color w:val="000000"/>
            </w:rPr>
            <w:t>fuxianhuiids</w:t>
          </w:r>
          <w:proofErr w:type="spellEnd"/>
          <w:r w:rsidRPr="008876C1">
            <w:rPr>
              <w:rFonts w:eastAsia="Times New Roman"/>
              <w:color w:val="000000"/>
            </w:rPr>
            <w:t xml:space="preserve"> and the head organization of early euarthropods. </w:t>
          </w:r>
          <w:r w:rsidRPr="008876C1">
            <w:rPr>
              <w:rFonts w:eastAsia="Times New Roman"/>
              <w:i/>
              <w:iCs/>
              <w:color w:val="000000"/>
            </w:rPr>
            <w:t>Nature</w:t>
          </w:r>
          <w:r w:rsidRPr="008876C1">
            <w:rPr>
              <w:rFonts w:eastAsia="Times New Roman"/>
              <w:color w:val="000000"/>
            </w:rPr>
            <w:t xml:space="preserve"> </w:t>
          </w:r>
          <w:proofErr w:type="gramStart"/>
          <w:r w:rsidRPr="008876C1">
            <w:rPr>
              <w:rFonts w:eastAsia="Times New Roman"/>
              <w:color w:val="000000"/>
            </w:rPr>
            <w:t>2013;</w:t>
          </w:r>
          <w:r w:rsidRPr="008876C1">
            <w:rPr>
              <w:rFonts w:eastAsia="Times New Roman"/>
              <w:b/>
              <w:bCs/>
              <w:color w:val="000000"/>
            </w:rPr>
            <w:t>494</w:t>
          </w:r>
          <w:r w:rsidRPr="008876C1">
            <w:rPr>
              <w:rFonts w:eastAsia="Times New Roman"/>
              <w:color w:val="000000"/>
            </w:rPr>
            <w:t>:468</w:t>
          </w:r>
          <w:proofErr w:type="gramEnd"/>
          <w:r w:rsidRPr="008876C1">
            <w:rPr>
              <w:rFonts w:eastAsia="Times New Roman"/>
              <w:color w:val="000000"/>
            </w:rPr>
            <w:t>–71.</w:t>
          </w:r>
        </w:p>
        <w:p w14:paraId="69BFD73B" w14:textId="77777777" w:rsidR="008876C1" w:rsidRPr="008876C1" w:rsidRDefault="008876C1">
          <w:pPr>
            <w:autoSpaceDE w:val="0"/>
            <w:autoSpaceDN w:val="0"/>
            <w:ind w:hanging="480"/>
            <w:divId w:val="940334451"/>
            <w:rPr>
              <w:rFonts w:eastAsia="Times New Roman"/>
              <w:color w:val="000000"/>
            </w:rPr>
          </w:pPr>
          <w:r w:rsidRPr="008876C1">
            <w:rPr>
              <w:rFonts w:eastAsia="Times New Roman"/>
              <w:color w:val="000000"/>
            </w:rPr>
            <w:t xml:space="preserve">Yang J, Ortega-Hernández J, Butterfield NJ </w:t>
          </w:r>
          <w:r w:rsidRPr="008876C1">
            <w:rPr>
              <w:rFonts w:eastAsia="Times New Roman"/>
              <w:i/>
              <w:iCs/>
              <w:color w:val="000000"/>
            </w:rPr>
            <w:t>et al.</w:t>
          </w:r>
          <w:r w:rsidRPr="008876C1">
            <w:rPr>
              <w:rFonts w:eastAsia="Times New Roman"/>
              <w:color w:val="000000"/>
            </w:rPr>
            <w:t xml:space="preserve"> </w:t>
          </w:r>
          <w:proofErr w:type="spellStart"/>
          <w:r w:rsidRPr="008876C1">
            <w:rPr>
              <w:rFonts w:eastAsia="Times New Roman"/>
              <w:color w:val="000000"/>
            </w:rPr>
            <w:t>Fuxianhuiid</w:t>
          </w:r>
          <w:proofErr w:type="spellEnd"/>
          <w:r w:rsidRPr="008876C1">
            <w:rPr>
              <w:rFonts w:eastAsia="Times New Roman"/>
              <w:color w:val="000000"/>
            </w:rPr>
            <w:t xml:space="preserve"> ventral nerve cord and early nervous system evolution in </w:t>
          </w:r>
          <w:proofErr w:type="spellStart"/>
          <w:r w:rsidRPr="008876C1">
            <w:rPr>
              <w:rFonts w:eastAsia="Times New Roman"/>
              <w:color w:val="000000"/>
            </w:rPr>
            <w:t>Panarthropoda</w:t>
          </w:r>
          <w:proofErr w:type="spellEnd"/>
          <w:r w:rsidRPr="008876C1">
            <w:rPr>
              <w:rFonts w:eastAsia="Times New Roman"/>
              <w:color w:val="000000"/>
            </w:rPr>
            <w:t xml:space="preserve">. </w:t>
          </w:r>
          <w:r w:rsidRPr="008876C1">
            <w:rPr>
              <w:rFonts w:eastAsia="Times New Roman"/>
              <w:i/>
              <w:iCs/>
              <w:color w:val="000000"/>
            </w:rPr>
            <w:t xml:space="preserve">Proc Natl </w:t>
          </w:r>
          <w:proofErr w:type="spellStart"/>
          <w:r w:rsidRPr="008876C1">
            <w:rPr>
              <w:rFonts w:eastAsia="Times New Roman"/>
              <w:i/>
              <w:iCs/>
              <w:color w:val="000000"/>
            </w:rPr>
            <w:t>Acad</w:t>
          </w:r>
          <w:proofErr w:type="spellEnd"/>
          <w:r w:rsidRPr="008876C1">
            <w:rPr>
              <w:rFonts w:eastAsia="Times New Roman"/>
              <w:i/>
              <w:iCs/>
              <w:color w:val="000000"/>
            </w:rPr>
            <w:t xml:space="preserve"> Sci U S A</w:t>
          </w:r>
          <w:r w:rsidRPr="008876C1">
            <w:rPr>
              <w:rFonts w:eastAsia="Times New Roman"/>
              <w:color w:val="000000"/>
            </w:rPr>
            <w:t xml:space="preserve"> </w:t>
          </w:r>
          <w:proofErr w:type="gramStart"/>
          <w:r w:rsidRPr="008876C1">
            <w:rPr>
              <w:rFonts w:eastAsia="Times New Roman"/>
              <w:color w:val="000000"/>
            </w:rPr>
            <w:t>2016;</w:t>
          </w:r>
          <w:r w:rsidRPr="008876C1">
            <w:rPr>
              <w:rFonts w:eastAsia="Times New Roman"/>
              <w:b/>
              <w:bCs/>
              <w:color w:val="000000"/>
            </w:rPr>
            <w:t>113</w:t>
          </w:r>
          <w:r w:rsidRPr="008876C1">
            <w:rPr>
              <w:rFonts w:eastAsia="Times New Roman"/>
              <w:color w:val="000000"/>
            </w:rPr>
            <w:t>:2988</w:t>
          </w:r>
          <w:proofErr w:type="gramEnd"/>
          <w:r w:rsidRPr="008876C1">
            <w:rPr>
              <w:rFonts w:eastAsia="Times New Roman"/>
              <w:color w:val="000000"/>
            </w:rPr>
            <w:t>–93.</w:t>
          </w:r>
        </w:p>
        <w:p w14:paraId="7FB0D14A" w14:textId="77777777" w:rsidR="008876C1" w:rsidRPr="008876C1" w:rsidRDefault="008876C1">
          <w:pPr>
            <w:autoSpaceDE w:val="0"/>
            <w:autoSpaceDN w:val="0"/>
            <w:ind w:hanging="480"/>
            <w:divId w:val="1709141010"/>
            <w:rPr>
              <w:rFonts w:eastAsia="Times New Roman"/>
              <w:color w:val="000000"/>
            </w:rPr>
          </w:pPr>
          <w:r w:rsidRPr="008876C1">
            <w:rPr>
              <w:rFonts w:eastAsia="Times New Roman"/>
              <w:color w:val="000000"/>
            </w:rPr>
            <w:t xml:space="preserve">Yang J, Ortega-Hernández J, Gerber S </w:t>
          </w:r>
          <w:r w:rsidRPr="008876C1">
            <w:rPr>
              <w:rFonts w:eastAsia="Times New Roman"/>
              <w:i/>
              <w:iCs/>
              <w:color w:val="000000"/>
            </w:rPr>
            <w:t>et al.</w:t>
          </w:r>
          <w:r w:rsidRPr="008876C1">
            <w:rPr>
              <w:rFonts w:eastAsia="Times New Roman"/>
              <w:color w:val="000000"/>
            </w:rPr>
            <w:t xml:space="preserve"> A </w:t>
          </w:r>
          <w:proofErr w:type="spellStart"/>
          <w:r w:rsidRPr="008876C1">
            <w:rPr>
              <w:rFonts w:eastAsia="Times New Roman"/>
              <w:color w:val="000000"/>
            </w:rPr>
            <w:t>superarmored</w:t>
          </w:r>
          <w:proofErr w:type="spellEnd"/>
          <w:r w:rsidRPr="008876C1">
            <w:rPr>
              <w:rFonts w:eastAsia="Times New Roman"/>
              <w:color w:val="000000"/>
            </w:rPr>
            <w:t xml:space="preserve"> lobopodian from the Cambrian of China and early disparity in the evolution of </w:t>
          </w:r>
          <w:proofErr w:type="spellStart"/>
          <w:r w:rsidRPr="008876C1">
            <w:rPr>
              <w:rFonts w:eastAsia="Times New Roman"/>
              <w:color w:val="000000"/>
            </w:rPr>
            <w:t>Onychophora</w:t>
          </w:r>
          <w:proofErr w:type="spellEnd"/>
          <w:r w:rsidRPr="008876C1">
            <w:rPr>
              <w:rFonts w:eastAsia="Times New Roman"/>
              <w:color w:val="000000"/>
            </w:rPr>
            <w:t xml:space="preserve">. </w:t>
          </w:r>
          <w:r w:rsidRPr="008876C1">
            <w:rPr>
              <w:rFonts w:eastAsia="Times New Roman"/>
              <w:i/>
              <w:iCs/>
              <w:color w:val="000000"/>
            </w:rPr>
            <w:t xml:space="preserve">Proc Natl </w:t>
          </w:r>
          <w:proofErr w:type="spellStart"/>
          <w:r w:rsidRPr="008876C1">
            <w:rPr>
              <w:rFonts w:eastAsia="Times New Roman"/>
              <w:i/>
              <w:iCs/>
              <w:color w:val="000000"/>
            </w:rPr>
            <w:t>Acad</w:t>
          </w:r>
          <w:proofErr w:type="spellEnd"/>
          <w:r w:rsidRPr="008876C1">
            <w:rPr>
              <w:rFonts w:eastAsia="Times New Roman"/>
              <w:i/>
              <w:iCs/>
              <w:color w:val="000000"/>
            </w:rPr>
            <w:t xml:space="preserve"> Sci U S A</w:t>
          </w:r>
          <w:r w:rsidRPr="008876C1">
            <w:rPr>
              <w:rFonts w:eastAsia="Times New Roman"/>
              <w:color w:val="000000"/>
            </w:rPr>
            <w:t xml:space="preserve"> </w:t>
          </w:r>
          <w:proofErr w:type="gramStart"/>
          <w:r w:rsidRPr="008876C1">
            <w:rPr>
              <w:rFonts w:eastAsia="Times New Roman"/>
              <w:color w:val="000000"/>
            </w:rPr>
            <w:t>2015;</w:t>
          </w:r>
          <w:r w:rsidRPr="008876C1">
            <w:rPr>
              <w:rFonts w:eastAsia="Times New Roman"/>
              <w:b/>
              <w:bCs/>
              <w:color w:val="000000"/>
            </w:rPr>
            <w:t>112</w:t>
          </w:r>
          <w:r w:rsidRPr="008876C1">
            <w:rPr>
              <w:rFonts w:eastAsia="Times New Roman"/>
              <w:color w:val="000000"/>
            </w:rPr>
            <w:t>:8678</w:t>
          </w:r>
          <w:proofErr w:type="gramEnd"/>
          <w:r w:rsidRPr="008876C1">
            <w:rPr>
              <w:rFonts w:eastAsia="Times New Roman"/>
              <w:color w:val="000000"/>
            </w:rPr>
            <w:t>–83.</w:t>
          </w:r>
        </w:p>
        <w:p w14:paraId="3D5A0270" w14:textId="77777777" w:rsidR="008876C1" w:rsidRPr="008876C1" w:rsidRDefault="008876C1">
          <w:pPr>
            <w:autoSpaceDE w:val="0"/>
            <w:autoSpaceDN w:val="0"/>
            <w:ind w:hanging="480"/>
            <w:divId w:val="549071994"/>
            <w:rPr>
              <w:rFonts w:eastAsia="Times New Roman"/>
              <w:color w:val="000000"/>
            </w:rPr>
          </w:pPr>
          <w:r w:rsidRPr="008876C1">
            <w:rPr>
              <w:rFonts w:eastAsia="Times New Roman"/>
              <w:color w:val="000000"/>
            </w:rPr>
            <w:t xml:space="preserve">Zhang X, Briggs DEG. The nature and significance of the appendages of </w:t>
          </w:r>
          <w:proofErr w:type="spellStart"/>
          <w:r w:rsidRPr="008876C1">
            <w:rPr>
              <w:rFonts w:eastAsia="Times New Roman"/>
              <w:i/>
              <w:iCs/>
              <w:color w:val="000000"/>
            </w:rPr>
            <w:t>Opabinia</w:t>
          </w:r>
          <w:proofErr w:type="spellEnd"/>
          <w:r w:rsidRPr="008876C1">
            <w:rPr>
              <w:rFonts w:eastAsia="Times New Roman"/>
              <w:i/>
              <w:iCs/>
              <w:color w:val="000000"/>
            </w:rPr>
            <w:t xml:space="preserve"> </w:t>
          </w:r>
          <w:r w:rsidRPr="008876C1">
            <w:rPr>
              <w:rFonts w:eastAsia="Times New Roman"/>
              <w:color w:val="000000"/>
            </w:rPr>
            <w:t xml:space="preserve">from the Middle Cambrian Burgess Shale. </w:t>
          </w:r>
          <w:proofErr w:type="spellStart"/>
          <w:r w:rsidRPr="008876C1">
            <w:rPr>
              <w:rFonts w:eastAsia="Times New Roman"/>
              <w:i/>
              <w:iCs/>
              <w:color w:val="000000"/>
            </w:rPr>
            <w:t>Lethaia</w:t>
          </w:r>
          <w:proofErr w:type="spellEnd"/>
          <w:r w:rsidRPr="008876C1">
            <w:rPr>
              <w:rFonts w:eastAsia="Times New Roman"/>
              <w:color w:val="000000"/>
            </w:rPr>
            <w:t xml:space="preserve"> </w:t>
          </w:r>
          <w:proofErr w:type="gramStart"/>
          <w:r w:rsidRPr="008876C1">
            <w:rPr>
              <w:rFonts w:eastAsia="Times New Roman"/>
              <w:color w:val="000000"/>
            </w:rPr>
            <w:t>2007;</w:t>
          </w:r>
          <w:r w:rsidRPr="008876C1">
            <w:rPr>
              <w:rFonts w:eastAsia="Times New Roman"/>
              <w:b/>
              <w:bCs/>
              <w:color w:val="000000"/>
            </w:rPr>
            <w:t>40</w:t>
          </w:r>
          <w:r w:rsidRPr="008876C1">
            <w:rPr>
              <w:rFonts w:eastAsia="Times New Roman"/>
              <w:color w:val="000000"/>
            </w:rPr>
            <w:t>:161</w:t>
          </w:r>
          <w:proofErr w:type="gramEnd"/>
          <w:r w:rsidRPr="008876C1">
            <w:rPr>
              <w:rFonts w:eastAsia="Times New Roman"/>
              <w:color w:val="000000"/>
            </w:rPr>
            <w:t>–73.</w:t>
          </w:r>
        </w:p>
        <w:p w14:paraId="411C5496" w14:textId="77777777" w:rsidR="008876C1" w:rsidRPr="008876C1" w:rsidRDefault="008876C1">
          <w:pPr>
            <w:autoSpaceDE w:val="0"/>
            <w:autoSpaceDN w:val="0"/>
            <w:ind w:hanging="480"/>
            <w:divId w:val="127404528"/>
            <w:rPr>
              <w:rFonts w:eastAsia="Times New Roman"/>
              <w:color w:val="000000"/>
            </w:rPr>
          </w:pPr>
          <w:r w:rsidRPr="008876C1">
            <w:rPr>
              <w:rFonts w:eastAsia="Times New Roman"/>
              <w:color w:val="000000"/>
            </w:rPr>
            <w:t xml:space="preserve">Zhang X-G, Aldridge RJ. Development and diversification of trunk plates of the lower Cambrian </w:t>
          </w:r>
          <w:proofErr w:type="spellStart"/>
          <w:r w:rsidRPr="008876C1">
            <w:rPr>
              <w:rFonts w:eastAsia="Times New Roman"/>
              <w:color w:val="000000"/>
            </w:rPr>
            <w:t>lobopodians</w:t>
          </w:r>
          <w:proofErr w:type="spellEnd"/>
          <w:r w:rsidRPr="008876C1">
            <w:rPr>
              <w:rFonts w:eastAsia="Times New Roman"/>
              <w:color w:val="000000"/>
            </w:rPr>
            <w:t xml:space="preserve">. </w:t>
          </w:r>
          <w:r w:rsidRPr="008876C1">
            <w:rPr>
              <w:rFonts w:eastAsia="Times New Roman"/>
              <w:i/>
              <w:iCs/>
              <w:color w:val="000000"/>
            </w:rPr>
            <w:t>Palaeontology</w:t>
          </w:r>
          <w:r w:rsidRPr="008876C1">
            <w:rPr>
              <w:rFonts w:eastAsia="Times New Roman"/>
              <w:color w:val="000000"/>
            </w:rPr>
            <w:t xml:space="preserve"> </w:t>
          </w:r>
          <w:proofErr w:type="gramStart"/>
          <w:r w:rsidRPr="008876C1">
            <w:rPr>
              <w:rFonts w:eastAsia="Times New Roman"/>
              <w:color w:val="000000"/>
            </w:rPr>
            <w:t>2007;</w:t>
          </w:r>
          <w:r w:rsidRPr="008876C1">
            <w:rPr>
              <w:rFonts w:eastAsia="Times New Roman"/>
              <w:b/>
              <w:bCs/>
              <w:color w:val="000000"/>
            </w:rPr>
            <w:t>50</w:t>
          </w:r>
          <w:r w:rsidRPr="008876C1">
            <w:rPr>
              <w:rFonts w:eastAsia="Times New Roman"/>
              <w:color w:val="000000"/>
            </w:rPr>
            <w:t>:401</w:t>
          </w:r>
          <w:proofErr w:type="gramEnd"/>
          <w:r w:rsidRPr="008876C1">
            <w:rPr>
              <w:rFonts w:eastAsia="Times New Roman"/>
              <w:color w:val="000000"/>
            </w:rPr>
            <w:t>–15.</w:t>
          </w:r>
        </w:p>
        <w:p w14:paraId="76E5C66C" w14:textId="77777777" w:rsidR="008876C1" w:rsidRPr="008876C1" w:rsidRDefault="008876C1">
          <w:pPr>
            <w:autoSpaceDE w:val="0"/>
            <w:autoSpaceDN w:val="0"/>
            <w:ind w:hanging="480"/>
            <w:divId w:val="1551307792"/>
            <w:rPr>
              <w:rFonts w:eastAsia="Times New Roman"/>
              <w:color w:val="000000"/>
            </w:rPr>
          </w:pPr>
          <w:r w:rsidRPr="008876C1">
            <w:rPr>
              <w:rFonts w:eastAsia="Times New Roman"/>
              <w:color w:val="000000"/>
            </w:rPr>
            <w:t xml:space="preserve">De Zio Grimaldi S, Gallo MD </w:t>
          </w:r>
          <w:proofErr w:type="spellStart"/>
          <w:r w:rsidRPr="008876C1">
            <w:rPr>
              <w:rFonts w:eastAsia="Times New Roman"/>
              <w:color w:val="000000"/>
            </w:rPr>
            <w:t>abbabbo</w:t>
          </w:r>
          <w:proofErr w:type="spellEnd"/>
          <w:r w:rsidRPr="008876C1">
            <w:rPr>
              <w:rFonts w:eastAsia="Times New Roman"/>
              <w:color w:val="000000"/>
            </w:rPr>
            <w:t xml:space="preserve">, Lucia MRM. </w:t>
          </w:r>
          <w:proofErr w:type="spellStart"/>
          <w:r w:rsidRPr="008876C1">
            <w:rPr>
              <w:rFonts w:eastAsia="Times New Roman"/>
              <w:color w:val="000000"/>
            </w:rPr>
            <w:t>Neoarctus</w:t>
          </w:r>
          <w:proofErr w:type="spellEnd"/>
          <w:r w:rsidRPr="008876C1">
            <w:rPr>
              <w:rFonts w:eastAsia="Times New Roman"/>
              <w:color w:val="000000"/>
            </w:rPr>
            <w:t xml:space="preserve"> primigenius n. G., n. sp., a new </w:t>
          </w:r>
          <w:proofErr w:type="spellStart"/>
          <w:r w:rsidRPr="008876C1">
            <w:rPr>
              <w:rFonts w:eastAsia="Times New Roman"/>
              <w:color w:val="000000"/>
            </w:rPr>
            <w:t>Stygarctidae</w:t>
          </w:r>
          <w:proofErr w:type="spellEnd"/>
          <w:r w:rsidRPr="008876C1">
            <w:rPr>
              <w:rFonts w:eastAsia="Times New Roman"/>
              <w:color w:val="000000"/>
            </w:rPr>
            <w:t xml:space="preserve"> of the </w:t>
          </w:r>
          <w:proofErr w:type="gramStart"/>
          <w:r w:rsidRPr="008876C1">
            <w:rPr>
              <w:rFonts w:eastAsia="Times New Roman"/>
              <w:color w:val="000000"/>
            </w:rPr>
            <w:t>Tyrrhenian sea</w:t>
          </w:r>
          <w:proofErr w:type="gramEnd"/>
          <w:r w:rsidRPr="008876C1">
            <w:rPr>
              <w:rFonts w:eastAsia="Times New Roman"/>
              <w:color w:val="000000"/>
            </w:rPr>
            <w:t xml:space="preserve"> (Tardigrada, </w:t>
          </w:r>
          <w:proofErr w:type="spellStart"/>
          <w:r w:rsidRPr="008876C1">
            <w:rPr>
              <w:rFonts w:eastAsia="Times New Roman"/>
              <w:color w:val="000000"/>
            </w:rPr>
            <w:t>Arthrotardigrada</w:t>
          </w:r>
          <w:proofErr w:type="spellEnd"/>
          <w:r w:rsidRPr="008876C1">
            <w:rPr>
              <w:rFonts w:eastAsia="Times New Roman"/>
              <w:color w:val="000000"/>
            </w:rPr>
            <w:t xml:space="preserve">). </w:t>
          </w:r>
          <w:r w:rsidRPr="008876C1">
            <w:rPr>
              <w:rFonts w:eastAsia="Times New Roman"/>
              <w:i/>
              <w:iCs/>
              <w:color w:val="000000"/>
            </w:rPr>
            <w:t>Italian Journal of Zoology</w:t>
          </w:r>
          <w:r w:rsidRPr="008876C1">
            <w:rPr>
              <w:rFonts w:eastAsia="Times New Roman"/>
              <w:color w:val="000000"/>
            </w:rPr>
            <w:t xml:space="preserve"> </w:t>
          </w:r>
          <w:proofErr w:type="gramStart"/>
          <w:r w:rsidRPr="008876C1">
            <w:rPr>
              <w:rFonts w:eastAsia="Times New Roman"/>
              <w:color w:val="000000"/>
            </w:rPr>
            <w:t>1992;</w:t>
          </w:r>
          <w:r w:rsidRPr="008876C1">
            <w:rPr>
              <w:rFonts w:eastAsia="Times New Roman"/>
              <w:b/>
              <w:bCs/>
              <w:color w:val="000000"/>
            </w:rPr>
            <w:t>59</w:t>
          </w:r>
          <w:r w:rsidRPr="008876C1">
            <w:rPr>
              <w:rFonts w:eastAsia="Times New Roman"/>
              <w:color w:val="000000"/>
            </w:rPr>
            <w:t>:309</w:t>
          </w:r>
          <w:proofErr w:type="gramEnd"/>
          <w:r w:rsidRPr="008876C1">
            <w:rPr>
              <w:rFonts w:eastAsia="Times New Roman"/>
              <w:color w:val="000000"/>
            </w:rPr>
            <w:t>–13.</w:t>
          </w:r>
        </w:p>
        <w:p w14:paraId="775A5E01" w14:textId="178412A3" w:rsidR="000B6920" w:rsidRPr="008876C1" w:rsidRDefault="008876C1" w:rsidP="008876C1">
          <w:pPr>
            <w:rPr>
              <w:lang w:val="en-CA" w:eastAsia="en-US"/>
            </w:rPr>
          </w:pPr>
          <w:r w:rsidRPr="008876C1">
            <w:rPr>
              <w:rFonts w:eastAsia="Times New Roman"/>
              <w:color w:val="000000"/>
            </w:rPr>
            <w:t> </w:t>
          </w:r>
        </w:p>
      </w:sdtContent>
    </w:sdt>
    <w:sectPr w:rsidR="000B6920" w:rsidRPr="008876C1" w:rsidSect="00D91F00">
      <w:footerReference w:type="even" r:id="rId8"/>
      <w:footerReference w:type="default" r:id="rId9"/>
      <w:pgSz w:w="12242" w:h="15842"/>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F41DD6" w14:textId="77777777" w:rsidR="00672F58" w:rsidRDefault="00672F58">
      <w:r>
        <w:separator/>
      </w:r>
    </w:p>
  </w:endnote>
  <w:endnote w:type="continuationSeparator" w:id="0">
    <w:p w14:paraId="14CF67CF" w14:textId="77777777" w:rsidR="00672F58" w:rsidRDefault="00672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75EAA" w14:textId="77777777" w:rsidR="009015A8" w:rsidRDefault="009015A8" w:rsidP="00231D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2379">
      <w:rPr>
        <w:rStyle w:val="PageNumber"/>
        <w:noProof/>
      </w:rPr>
      <w:t>8</w:t>
    </w:r>
    <w:r>
      <w:rPr>
        <w:rStyle w:val="PageNumber"/>
      </w:rPr>
      <w:fldChar w:fldCharType="end"/>
    </w:r>
  </w:p>
  <w:p w14:paraId="245752A3" w14:textId="77777777" w:rsidR="009015A8" w:rsidRDefault="009015A8" w:rsidP="0002137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68E3DC" w14:textId="77777777" w:rsidR="009015A8" w:rsidRDefault="009015A8" w:rsidP="00231D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4A46">
      <w:rPr>
        <w:rStyle w:val="PageNumber"/>
        <w:noProof/>
      </w:rPr>
      <w:t>14</w:t>
    </w:r>
    <w:r>
      <w:rPr>
        <w:rStyle w:val="PageNumber"/>
      </w:rPr>
      <w:fldChar w:fldCharType="end"/>
    </w:r>
  </w:p>
  <w:p w14:paraId="14FA3A27" w14:textId="77777777" w:rsidR="009015A8" w:rsidRDefault="009015A8" w:rsidP="0002137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716917" w14:textId="77777777" w:rsidR="00672F58" w:rsidRDefault="00672F58">
      <w:r>
        <w:separator/>
      </w:r>
    </w:p>
  </w:footnote>
  <w:footnote w:type="continuationSeparator" w:id="0">
    <w:p w14:paraId="7635323F" w14:textId="77777777" w:rsidR="00672F58" w:rsidRDefault="00672F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8D274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67372A"/>
    <w:multiLevelType w:val="hybridMultilevel"/>
    <w:tmpl w:val="ABF0BDB4"/>
    <w:lvl w:ilvl="0" w:tplc="51941AC0">
      <w:numFmt w:val="decimal"/>
      <w:lvlText w:val="(%1)"/>
      <w:lvlJc w:val="left"/>
      <w:pPr>
        <w:ind w:left="630" w:hanging="360"/>
      </w:pPr>
      <w:rPr>
        <w:rFonts w:hint="default"/>
        <w:b w:val="0"/>
        <w:i/>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C6F2DAF"/>
    <w:multiLevelType w:val="hybridMultilevel"/>
    <w:tmpl w:val="DD886D74"/>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16D34CF4"/>
    <w:multiLevelType w:val="hybridMultilevel"/>
    <w:tmpl w:val="1ED65202"/>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8843F26"/>
    <w:multiLevelType w:val="hybridMultilevel"/>
    <w:tmpl w:val="7D582054"/>
    <w:lvl w:ilvl="0" w:tplc="040A000F">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B775F7B"/>
    <w:multiLevelType w:val="hybridMultilevel"/>
    <w:tmpl w:val="06E4CE36"/>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B9014F3"/>
    <w:multiLevelType w:val="hybridMultilevel"/>
    <w:tmpl w:val="3E8286AA"/>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1BD14694"/>
    <w:multiLevelType w:val="hybridMultilevel"/>
    <w:tmpl w:val="E8C6AA84"/>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FB35076"/>
    <w:multiLevelType w:val="hybridMultilevel"/>
    <w:tmpl w:val="63AE8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9D4CC3"/>
    <w:multiLevelType w:val="multilevel"/>
    <w:tmpl w:val="7C646E64"/>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2C516DCC"/>
    <w:multiLevelType w:val="hybridMultilevel"/>
    <w:tmpl w:val="1794ED2C"/>
    <w:lvl w:ilvl="0" w:tplc="8446D1E2">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52577D"/>
    <w:multiLevelType w:val="hybridMultilevel"/>
    <w:tmpl w:val="B6DC87F4"/>
    <w:lvl w:ilvl="0" w:tplc="08448048">
      <w:start w:val="1"/>
      <w:numFmt w:val="decimal"/>
      <w:lvlText w:val="%1."/>
      <w:lvlJc w:val="left"/>
      <w:pPr>
        <w:ind w:left="360" w:hanging="360"/>
      </w:pPr>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tplc="22D8FD1C">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313A30AA"/>
    <w:multiLevelType w:val="hybridMultilevel"/>
    <w:tmpl w:val="E8AEFA32"/>
    <w:lvl w:ilvl="0" w:tplc="14288174">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32885BC7"/>
    <w:multiLevelType w:val="hybridMultilevel"/>
    <w:tmpl w:val="2F2AE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0D482A"/>
    <w:multiLevelType w:val="hybridMultilevel"/>
    <w:tmpl w:val="204A2A84"/>
    <w:lvl w:ilvl="0" w:tplc="95901886">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5D67CF"/>
    <w:multiLevelType w:val="hybridMultilevel"/>
    <w:tmpl w:val="E3A49590"/>
    <w:lvl w:ilvl="0" w:tplc="D0C46BC6">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232827"/>
    <w:multiLevelType w:val="hybridMultilevel"/>
    <w:tmpl w:val="CC7089C0"/>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3A9A5F69"/>
    <w:multiLevelType w:val="hybridMultilevel"/>
    <w:tmpl w:val="83409C0E"/>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1046A13"/>
    <w:multiLevelType w:val="hybridMultilevel"/>
    <w:tmpl w:val="E258F554"/>
    <w:lvl w:ilvl="0" w:tplc="5238B450">
      <w:start w:val="1"/>
      <w:numFmt w:val="decimal"/>
      <w:lvlText w:val="%1."/>
      <w:lvlJc w:val="left"/>
      <w:pPr>
        <w:tabs>
          <w:tab w:val="num" w:pos="397"/>
        </w:tabs>
        <w:ind w:left="0" w:firstLine="0"/>
      </w:pPr>
      <w:rPr>
        <w:rFonts w:ascii="Times New Roman" w:hAnsi="Times New Roman" w:hint="default"/>
        <w:b w:val="0"/>
        <w:i w:val="0"/>
        <w:color w:val="auto"/>
        <w:sz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449707CC"/>
    <w:multiLevelType w:val="hybridMultilevel"/>
    <w:tmpl w:val="333ABD80"/>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468E07A1"/>
    <w:multiLevelType w:val="hybridMultilevel"/>
    <w:tmpl w:val="514AFA9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48522FF0"/>
    <w:multiLevelType w:val="multilevel"/>
    <w:tmpl w:val="7C646E64"/>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4E1426F2"/>
    <w:multiLevelType w:val="hybridMultilevel"/>
    <w:tmpl w:val="9870661E"/>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5185214E"/>
    <w:multiLevelType w:val="hybridMultilevel"/>
    <w:tmpl w:val="36384FD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5269505D"/>
    <w:multiLevelType w:val="hybridMultilevel"/>
    <w:tmpl w:val="464C290C"/>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3B6429A"/>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54A50169"/>
    <w:multiLevelType w:val="hybridMultilevel"/>
    <w:tmpl w:val="13504A94"/>
    <w:lvl w:ilvl="0" w:tplc="AB1E51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9B70059"/>
    <w:multiLevelType w:val="hybridMultilevel"/>
    <w:tmpl w:val="934E7F5E"/>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5C5039B7"/>
    <w:multiLevelType w:val="hybridMultilevel"/>
    <w:tmpl w:val="532C42FA"/>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5E4B3817"/>
    <w:multiLevelType w:val="hybridMultilevel"/>
    <w:tmpl w:val="108C43AA"/>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F24F53"/>
    <w:multiLevelType w:val="hybridMultilevel"/>
    <w:tmpl w:val="2836E3B4"/>
    <w:lvl w:ilvl="0" w:tplc="5F163E32">
      <w:start w:val="1"/>
      <w:numFmt w:val="decimal"/>
      <w:pStyle w:val="Transformationseries"/>
      <w:lvlText w:val="%1."/>
      <w:lvlJc w:val="left"/>
      <w:pPr>
        <w:ind w:left="630" w:hanging="360"/>
      </w:pPr>
      <w:rPr>
        <w:rFonts w:hint="default"/>
        <w:i w:val="0"/>
        <w:sz w:val="24"/>
        <w:szCs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37000C4"/>
    <w:multiLevelType w:val="hybridMultilevel"/>
    <w:tmpl w:val="D108AD7C"/>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6D9B2986"/>
    <w:multiLevelType w:val="hybridMultilevel"/>
    <w:tmpl w:val="A1BA054E"/>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6FE62548"/>
    <w:multiLevelType w:val="hybridMultilevel"/>
    <w:tmpl w:val="CCDA5420"/>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701B1CD8"/>
    <w:multiLevelType w:val="hybridMultilevel"/>
    <w:tmpl w:val="DF1CE73C"/>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5" w15:restartNumberingAfterBreak="0">
    <w:nsid w:val="75522987"/>
    <w:multiLevelType w:val="hybridMultilevel"/>
    <w:tmpl w:val="6D8AE48C"/>
    <w:lvl w:ilvl="0" w:tplc="172E8C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62C501F"/>
    <w:multiLevelType w:val="hybridMultilevel"/>
    <w:tmpl w:val="FC3C40AC"/>
    <w:lvl w:ilvl="0" w:tplc="040A000F">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16cid:durableId="1990284365">
    <w:abstractNumId w:val="18"/>
  </w:num>
  <w:num w:numId="2" w16cid:durableId="1689529532">
    <w:abstractNumId w:val="32"/>
  </w:num>
  <w:num w:numId="3" w16cid:durableId="1956054068">
    <w:abstractNumId w:val="6"/>
  </w:num>
  <w:num w:numId="4" w16cid:durableId="1723166161">
    <w:abstractNumId w:val="2"/>
  </w:num>
  <w:num w:numId="5" w16cid:durableId="997924877">
    <w:abstractNumId w:val="7"/>
  </w:num>
  <w:num w:numId="6" w16cid:durableId="1177496569">
    <w:abstractNumId w:val="3"/>
  </w:num>
  <w:num w:numId="7" w16cid:durableId="607549134">
    <w:abstractNumId w:val="19"/>
  </w:num>
  <w:num w:numId="8" w16cid:durableId="2132742068">
    <w:abstractNumId w:val="16"/>
  </w:num>
  <w:num w:numId="9" w16cid:durableId="828640080">
    <w:abstractNumId w:val="5"/>
  </w:num>
  <w:num w:numId="10" w16cid:durableId="643581906">
    <w:abstractNumId w:val="22"/>
  </w:num>
  <w:num w:numId="11" w16cid:durableId="2124962207">
    <w:abstractNumId w:val="28"/>
  </w:num>
  <w:num w:numId="12" w16cid:durableId="2138334108">
    <w:abstractNumId w:val="33"/>
  </w:num>
  <w:num w:numId="13" w16cid:durableId="474295827">
    <w:abstractNumId w:val="24"/>
  </w:num>
  <w:num w:numId="14" w16cid:durableId="1159924319">
    <w:abstractNumId w:val="27"/>
  </w:num>
  <w:num w:numId="15" w16cid:durableId="46144660">
    <w:abstractNumId w:val="34"/>
  </w:num>
  <w:num w:numId="16" w16cid:durableId="450638576">
    <w:abstractNumId w:val="31"/>
  </w:num>
  <w:num w:numId="17" w16cid:durableId="1600290149">
    <w:abstractNumId w:val="36"/>
  </w:num>
  <w:num w:numId="18" w16cid:durableId="1492984534">
    <w:abstractNumId w:val="17"/>
  </w:num>
  <w:num w:numId="19" w16cid:durableId="632710205">
    <w:abstractNumId w:val="23"/>
  </w:num>
  <w:num w:numId="20" w16cid:durableId="1398169530">
    <w:abstractNumId w:val="20"/>
  </w:num>
  <w:num w:numId="21" w16cid:durableId="551965608">
    <w:abstractNumId w:val="4"/>
  </w:num>
  <w:num w:numId="22" w16cid:durableId="544485423">
    <w:abstractNumId w:val="12"/>
  </w:num>
  <w:num w:numId="23" w16cid:durableId="1193958441">
    <w:abstractNumId w:val="14"/>
  </w:num>
  <w:num w:numId="24" w16cid:durableId="1808477099">
    <w:abstractNumId w:val="15"/>
  </w:num>
  <w:num w:numId="25" w16cid:durableId="2124684953">
    <w:abstractNumId w:val="10"/>
  </w:num>
  <w:num w:numId="26" w16cid:durableId="2069986400">
    <w:abstractNumId w:val="25"/>
  </w:num>
  <w:num w:numId="27" w16cid:durableId="1351640913">
    <w:abstractNumId w:val="11"/>
  </w:num>
  <w:num w:numId="28" w16cid:durableId="1430929276">
    <w:abstractNumId w:val="35"/>
  </w:num>
  <w:num w:numId="29" w16cid:durableId="1266379089">
    <w:abstractNumId w:val="30"/>
  </w:num>
  <w:num w:numId="30" w16cid:durableId="490296485">
    <w:abstractNumId w:val="29"/>
  </w:num>
  <w:num w:numId="31" w16cid:durableId="403840118">
    <w:abstractNumId w:val="30"/>
    <w:lvlOverride w:ilvl="0">
      <w:startOverride w:val="1"/>
    </w:lvlOverride>
  </w:num>
  <w:num w:numId="32" w16cid:durableId="529999519">
    <w:abstractNumId w:val="30"/>
  </w:num>
  <w:num w:numId="33" w16cid:durableId="1363244431">
    <w:abstractNumId w:val="30"/>
  </w:num>
  <w:num w:numId="34" w16cid:durableId="1261447247">
    <w:abstractNumId w:val="9"/>
  </w:num>
  <w:num w:numId="35" w16cid:durableId="559244736">
    <w:abstractNumId w:val="21"/>
  </w:num>
  <w:num w:numId="36" w16cid:durableId="923219909">
    <w:abstractNumId w:val="13"/>
  </w:num>
  <w:num w:numId="37" w16cid:durableId="1299726224">
    <w:abstractNumId w:val="8"/>
  </w:num>
  <w:num w:numId="38" w16cid:durableId="1228145249">
    <w:abstractNumId w:val="30"/>
  </w:num>
  <w:num w:numId="39" w16cid:durableId="1701008565">
    <w:abstractNumId w:val="0"/>
  </w:num>
  <w:num w:numId="40" w16cid:durableId="1583753321">
    <w:abstractNumId w:val="26"/>
  </w:num>
  <w:num w:numId="41" w16cid:durableId="7220651">
    <w:abstractNumId w:val="30"/>
  </w:num>
  <w:num w:numId="42" w16cid:durableId="154730863">
    <w:abstractNumId w:val="30"/>
  </w:num>
  <w:num w:numId="43" w16cid:durableId="966860992">
    <w:abstractNumId w:val="30"/>
    <w:lvlOverride w:ilvl="0">
      <w:startOverride w:val="1"/>
    </w:lvlOverride>
  </w:num>
  <w:num w:numId="44" w16cid:durableId="255016727">
    <w:abstractNumId w:val="1"/>
  </w:num>
  <w:num w:numId="45" w16cid:durableId="1092624991">
    <w:abstractNumId w:val="30"/>
    <w:lvlOverride w:ilvl="0"/>
  </w:num>
  <w:num w:numId="46" w16cid:durableId="2053842627">
    <w:abstractNumId w:val="30"/>
    <w:lvlOverride w:ilvl="0"/>
  </w:num>
  <w:num w:numId="47" w16cid:durableId="1722628441">
    <w:abstractNumId w:val="3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5"/>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573"/>
    <w:rsid w:val="00000456"/>
    <w:rsid w:val="0000064A"/>
    <w:rsid w:val="00000FEA"/>
    <w:rsid w:val="0000157B"/>
    <w:rsid w:val="000015DE"/>
    <w:rsid w:val="00001DCC"/>
    <w:rsid w:val="00001E58"/>
    <w:rsid w:val="000020A1"/>
    <w:rsid w:val="000022E8"/>
    <w:rsid w:val="00002340"/>
    <w:rsid w:val="000024A4"/>
    <w:rsid w:val="0000292F"/>
    <w:rsid w:val="00002C8D"/>
    <w:rsid w:val="0000308B"/>
    <w:rsid w:val="000034F5"/>
    <w:rsid w:val="00003A5B"/>
    <w:rsid w:val="00004B99"/>
    <w:rsid w:val="00004EE0"/>
    <w:rsid w:val="000050DC"/>
    <w:rsid w:val="00005297"/>
    <w:rsid w:val="00005329"/>
    <w:rsid w:val="00005432"/>
    <w:rsid w:val="0000597E"/>
    <w:rsid w:val="00005A40"/>
    <w:rsid w:val="0000621B"/>
    <w:rsid w:val="000067A8"/>
    <w:rsid w:val="00006DC7"/>
    <w:rsid w:val="00006DCC"/>
    <w:rsid w:val="00006E8A"/>
    <w:rsid w:val="0000708C"/>
    <w:rsid w:val="0000725E"/>
    <w:rsid w:val="00007337"/>
    <w:rsid w:val="00007705"/>
    <w:rsid w:val="000077A8"/>
    <w:rsid w:val="00007980"/>
    <w:rsid w:val="000079C3"/>
    <w:rsid w:val="00007E21"/>
    <w:rsid w:val="00007F79"/>
    <w:rsid w:val="00007FDA"/>
    <w:rsid w:val="000104B6"/>
    <w:rsid w:val="000106B3"/>
    <w:rsid w:val="00010B51"/>
    <w:rsid w:val="00010C5A"/>
    <w:rsid w:val="00010E8F"/>
    <w:rsid w:val="000112DB"/>
    <w:rsid w:val="0001136D"/>
    <w:rsid w:val="0001170F"/>
    <w:rsid w:val="0001173C"/>
    <w:rsid w:val="000117F3"/>
    <w:rsid w:val="00011ACF"/>
    <w:rsid w:val="00011B79"/>
    <w:rsid w:val="00011E8E"/>
    <w:rsid w:val="000125DC"/>
    <w:rsid w:val="000126DD"/>
    <w:rsid w:val="00012709"/>
    <w:rsid w:val="00012D0D"/>
    <w:rsid w:val="000135C7"/>
    <w:rsid w:val="00013622"/>
    <w:rsid w:val="00013909"/>
    <w:rsid w:val="00013AC9"/>
    <w:rsid w:val="00013E97"/>
    <w:rsid w:val="00014019"/>
    <w:rsid w:val="0001404D"/>
    <w:rsid w:val="000147E3"/>
    <w:rsid w:val="00014DFA"/>
    <w:rsid w:val="00014E93"/>
    <w:rsid w:val="000150CC"/>
    <w:rsid w:val="0001526B"/>
    <w:rsid w:val="000153CE"/>
    <w:rsid w:val="00015569"/>
    <w:rsid w:val="00015953"/>
    <w:rsid w:val="00015C5A"/>
    <w:rsid w:val="000164CD"/>
    <w:rsid w:val="00016743"/>
    <w:rsid w:val="00016EA9"/>
    <w:rsid w:val="00017130"/>
    <w:rsid w:val="00017571"/>
    <w:rsid w:val="000178E7"/>
    <w:rsid w:val="00017D45"/>
    <w:rsid w:val="00017E12"/>
    <w:rsid w:val="00017FC5"/>
    <w:rsid w:val="0002025F"/>
    <w:rsid w:val="000207E8"/>
    <w:rsid w:val="000209D3"/>
    <w:rsid w:val="00021183"/>
    <w:rsid w:val="00021379"/>
    <w:rsid w:val="0002140D"/>
    <w:rsid w:val="00021EE0"/>
    <w:rsid w:val="00022079"/>
    <w:rsid w:val="0002221F"/>
    <w:rsid w:val="0002278F"/>
    <w:rsid w:val="0002281F"/>
    <w:rsid w:val="00023008"/>
    <w:rsid w:val="000232D0"/>
    <w:rsid w:val="00023367"/>
    <w:rsid w:val="000234C7"/>
    <w:rsid w:val="0002363C"/>
    <w:rsid w:val="00023D14"/>
    <w:rsid w:val="00023F09"/>
    <w:rsid w:val="00024379"/>
    <w:rsid w:val="000243D8"/>
    <w:rsid w:val="000243F7"/>
    <w:rsid w:val="0002466A"/>
    <w:rsid w:val="00024ADC"/>
    <w:rsid w:val="00024B0F"/>
    <w:rsid w:val="000250FE"/>
    <w:rsid w:val="00025169"/>
    <w:rsid w:val="00025487"/>
    <w:rsid w:val="0002593A"/>
    <w:rsid w:val="00025A2F"/>
    <w:rsid w:val="00025C20"/>
    <w:rsid w:val="000263E8"/>
    <w:rsid w:val="00026527"/>
    <w:rsid w:val="000268D3"/>
    <w:rsid w:val="00026AEE"/>
    <w:rsid w:val="0002714F"/>
    <w:rsid w:val="00030B1C"/>
    <w:rsid w:val="00030CDB"/>
    <w:rsid w:val="000312B5"/>
    <w:rsid w:val="00031490"/>
    <w:rsid w:val="0003153A"/>
    <w:rsid w:val="0003189E"/>
    <w:rsid w:val="0003197F"/>
    <w:rsid w:val="00031C1C"/>
    <w:rsid w:val="000325D4"/>
    <w:rsid w:val="0003277B"/>
    <w:rsid w:val="000329A6"/>
    <w:rsid w:val="000329AD"/>
    <w:rsid w:val="00033ED2"/>
    <w:rsid w:val="00034AA9"/>
    <w:rsid w:val="00034E5D"/>
    <w:rsid w:val="000356CB"/>
    <w:rsid w:val="0003573F"/>
    <w:rsid w:val="00035A12"/>
    <w:rsid w:val="00035ACC"/>
    <w:rsid w:val="00035C54"/>
    <w:rsid w:val="00036379"/>
    <w:rsid w:val="00036891"/>
    <w:rsid w:val="00036936"/>
    <w:rsid w:val="000372D7"/>
    <w:rsid w:val="00037357"/>
    <w:rsid w:val="000375E2"/>
    <w:rsid w:val="00037746"/>
    <w:rsid w:val="00037B85"/>
    <w:rsid w:val="00037F1F"/>
    <w:rsid w:val="0004051D"/>
    <w:rsid w:val="00040821"/>
    <w:rsid w:val="00040C6F"/>
    <w:rsid w:val="000415E2"/>
    <w:rsid w:val="000415F6"/>
    <w:rsid w:val="00041BD9"/>
    <w:rsid w:val="0004212D"/>
    <w:rsid w:val="0004252C"/>
    <w:rsid w:val="0004362A"/>
    <w:rsid w:val="00043C5E"/>
    <w:rsid w:val="00043EDA"/>
    <w:rsid w:val="000440CF"/>
    <w:rsid w:val="00044134"/>
    <w:rsid w:val="00044194"/>
    <w:rsid w:val="000444BE"/>
    <w:rsid w:val="00044893"/>
    <w:rsid w:val="0004550F"/>
    <w:rsid w:val="000459BA"/>
    <w:rsid w:val="00045CF6"/>
    <w:rsid w:val="00045D0D"/>
    <w:rsid w:val="0004604C"/>
    <w:rsid w:val="0004662B"/>
    <w:rsid w:val="00046667"/>
    <w:rsid w:val="00046A9E"/>
    <w:rsid w:val="00046C9D"/>
    <w:rsid w:val="00046D10"/>
    <w:rsid w:val="0004754B"/>
    <w:rsid w:val="00047C96"/>
    <w:rsid w:val="00050565"/>
    <w:rsid w:val="0005188E"/>
    <w:rsid w:val="000522A9"/>
    <w:rsid w:val="00052422"/>
    <w:rsid w:val="00052843"/>
    <w:rsid w:val="00052E11"/>
    <w:rsid w:val="000535EA"/>
    <w:rsid w:val="000537B8"/>
    <w:rsid w:val="0005383F"/>
    <w:rsid w:val="00054046"/>
    <w:rsid w:val="00054096"/>
    <w:rsid w:val="00054544"/>
    <w:rsid w:val="0005496D"/>
    <w:rsid w:val="00054D31"/>
    <w:rsid w:val="00054D70"/>
    <w:rsid w:val="00055356"/>
    <w:rsid w:val="00055DF6"/>
    <w:rsid w:val="00056520"/>
    <w:rsid w:val="000566FF"/>
    <w:rsid w:val="00056E4A"/>
    <w:rsid w:val="000572F8"/>
    <w:rsid w:val="0005767E"/>
    <w:rsid w:val="000579BF"/>
    <w:rsid w:val="00057A79"/>
    <w:rsid w:val="00057ED7"/>
    <w:rsid w:val="00060568"/>
    <w:rsid w:val="00060945"/>
    <w:rsid w:val="0006104C"/>
    <w:rsid w:val="00061191"/>
    <w:rsid w:val="000611DD"/>
    <w:rsid w:val="000617C5"/>
    <w:rsid w:val="00062005"/>
    <w:rsid w:val="0006252A"/>
    <w:rsid w:val="000628CE"/>
    <w:rsid w:val="000629BA"/>
    <w:rsid w:val="00062B3B"/>
    <w:rsid w:val="00063980"/>
    <w:rsid w:val="000644CC"/>
    <w:rsid w:val="00064B2A"/>
    <w:rsid w:val="00065A7C"/>
    <w:rsid w:val="00065F82"/>
    <w:rsid w:val="00066659"/>
    <w:rsid w:val="000672F7"/>
    <w:rsid w:val="0006796A"/>
    <w:rsid w:val="00067DDD"/>
    <w:rsid w:val="00067DFB"/>
    <w:rsid w:val="00067E2E"/>
    <w:rsid w:val="0007028D"/>
    <w:rsid w:val="000709DB"/>
    <w:rsid w:val="00070A6F"/>
    <w:rsid w:val="00071425"/>
    <w:rsid w:val="0007159A"/>
    <w:rsid w:val="00071B32"/>
    <w:rsid w:val="00071CAC"/>
    <w:rsid w:val="000721D5"/>
    <w:rsid w:val="00072250"/>
    <w:rsid w:val="00072814"/>
    <w:rsid w:val="00072B9A"/>
    <w:rsid w:val="00072C43"/>
    <w:rsid w:val="00073039"/>
    <w:rsid w:val="0007348F"/>
    <w:rsid w:val="000734EC"/>
    <w:rsid w:val="00073520"/>
    <w:rsid w:val="000738E4"/>
    <w:rsid w:val="00073BB3"/>
    <w:rsid w:val="00073D4D"/>
    <w:rsid w:val="00073DCF"/>
    <w:rsid w:val="0007477A"/>
    <w:rsid w:val="000752CA"/>
    <w:rsid w:val="000755E1"/>
    <w:rsid w:val="00075F99"/>
    <w:rsid w:val="00076381"/>
    <w:rsid w:val="00076610"/>
    <w:rsid w:val="00076739"/>
    <w:rsid w:val="00076A38"/>
    <w:rsid w:val="00076A94"/>
    <w:rsid w:val="00076C0C"/>
    <w:rsid w:val="00076E6C"/>
    <w:rsid w:val="00077161"/>
    <w:rsid w:val="00077225"/>
    <w:rsid w:val="000776F3"/>
    <w:rsid w:val="00077981"/>
    <w:rsid w:val="00077B30"/>
    <w:rsid w:val="00077C92"/>
    <w:rsid w:val="00077F70"/>
    <w:rsid w:val="0008128E"/>
    <w:rsid w:val="000812E9"/>
    <w:rsid w:val="00081300"/>
    <w:rsid w:val="0008174B"/>
    <w:rsid w:val="00081BA7"/>
    <w:rsid w:val="00081EE5"/>
    <w:rsid w:val="00082345"/>
    <w:rsid w:val="000824B7"/>
    <w:rsid w:val="00082944"/>
    <w:rsid w:val="00082F1B"/>
    <w:rsid w:val="00083269"/>
    <w:rsid w:val="00083388"/>
    <w:rsid w:val="000837FD"/>
    <w:rsid w:val="00083DA4"/>
    <w:rsid w:val="0008438D"/>
    <w:rsid w:val="0008486E"/>
    <w:rsid w:val="00084D2C"/>
    <w:rsid w:val="00084FED"/>
    <w:rsid w:val="00085424"/>
    <w:rsid w:val="00085CC8"/>
    <w:rsid w:val="00086313"/>
    <w:rsid w:val="00086424"/>
    <w:rsid w:val="00086852"/>
    <w:rsid w:val="00086899"/>
    <w:rsid w:val="00086A35"/>
    <w:rsid w:val="00086D98"/>
    <w:rsid w:val="00086EAB"/>
    <w:rsid w:val="0008787E"/>
    <w:rsid w:val="00087BA0"/>
    <w:rsid w:val="00087C6E"/>
    <w:rsid w:val="00090DB9"/>
    <w:rsid w:val="00091652"/>
    <w:rsid w:val="00091A97"/>
    <w:rsid w:val="00091BA2"/>
    <w:rsid w:val="00092256"/>
    <w:rsid w:val="00092363"/>
    <w:rsid w:val="0009334C"/>
    <w:rsid w:val="00093935"/>
    <w:rsid w:val="00093BF4"/>
    <w:rsid w:val="0009464F"/>
    <w:rsid w:val="00094694"/>
    <w:rsid w:val="00094E87"/>
    <w:rsid w:val="0009500C"/>
    <w:rsid w:val="000951A4"/>
    <w:rsid w:val="00095E5A"/>
    <w:rsid w:val="00096B9F"/>
    <w:rsid w:val="00096ECD"/>
    <w:rsid w:val="00097038"/>
    <w:rsid w:val="00097224"/>
    <w:rsid w:val="000976A4"/>
    <w:rsid w:val="000A0755"/>
    <w:rsid w:val="000A0CF9"/>
    <w:rsid w:val="000A127B"/>
    <w:rsid w:val="000A15EE"/>
    <w:rsid w:val="000A1644"/>
    <w:rsid w:val="000A176A"/>
    <w:rsid w:val="000A1A83"/>
    <w:rsid w:val="000A1D52"/>
    <w:rsid w:val="000A2853"/>
    <w:rsid w:val="000A2C85"/>
    <w:rsid w:val="000A2E08"/>
    <w:rsid w:val="000A31AB"/>
    <w:rsid w:val="000A35EA"/>
    <w:rsid w:val="000A38C9"/>
    <w:rsid w:val="000A4686"/>
    <w:rsid w:val="000A54DE"/>
    <w:rsid w:val="000A5659"/>
    <w:rsid w:val="000A5738"/>
    <w:rsid w:val="000A578A"/>
    <w:rsid w:val="000A5BE7"/>
    <w:rsid w:val="000A646E"/>
    <w:rsid w:val="000A696A"/>
    <w:rsid w:val="000A6DDF"/>
    <w:rsid w:val="000A7330"/>
    <w:rsid w:val="000A76DB"/>
    <w:rsid w:val="000A7B2F"/>
    <w:rsid w:val="000B0193"/>
    <w:rsid w:val="000B0A52"/>
    <w:rsid w:val="000B0AEB"/>
    <w:rsid w:val="000B0CF0"/>
    <w:rsid w:val="000B0DCD"/>
    <w:rsid w:val="000B104B"/>
    <w:rsid w:val="000B1375"/>
    <w:rsid w:val="000B1DC6"/>
    <w:rsid w:val="000B1F4B"/>
    <w:rsid w:val="000B1F73"/>
    <w:rsid w:val="000B2799"/>
    <w:rsid w:val="000B2A04"/>
    <w:rsid w:val="000B2C59"/>
    <w:rsid w:val="000B2D56"/>
    <w:rsid w:val="000B2D70"/>
    <w:rsid w:val="000B317E"/>
    <w:rsid w:val="000B324B"/>
    <w:rsid w:val="000B353A"/>
    <w:rsid w:val="000B3885"/>
    <w:rsid w:val="000B3B7C"/>
    <w:rsid w:val="000B4314"/>
    <w:rsid w:val="000B47D7"/>
    <w:rsid w:val="000B53DA"/>
    <w:rsid w:val="000B5601"/>
    <w:rsid w:val="000B5AEB"/>
    <w:rsid w:val="000B5C60"/>
    <w:rsid w:val="000B5E3D"/>
    <w:rsid w:val="000B64C4"/>
    <w:rsid w:val="000B6920"/>
    <w:rsid w:val="000B69AE"/>
    <w:rsid w:val="000B69CA"/>
    <w:rsid w:val="000B768D"/>
    <w:rsid w:val="000B78A7"/>
    <w:rsid w:val="000B7D05"/>
    <w:rsid w:val="000B7D4D"/>
    <w:rsid w:val="000B7EF3"/>
    <w:rsid w:val="000B7F6C"/>
    <w:rsid w:val="000C0939"/>
    <w:rsid w:val="000C0AAF"/>
    <w:rsid w:val="000C1656"/>
    <w:rsid w:val="000C16CF"/>
    <w:rsid w:val="000C1A0E"/>
    <w:rsid w:val="000C1F92"/>
    <w:rsid w:val="000C2253"/>
    <w:rsid w:val="000C2606"/>
    <w:rsid w:val="000C264E"/>
    <w:rsid w:val="000C28C7"/>
    <w:rsid w:val="000C2C9E"/>
    <w:rsid w:val="000C2DDE"/>
    <w:rsid w:val="000C2F43"/>
    <w:rsid w:val="000C33A2"/>
    <w:rsid w:val="000C34CC"/>
    <w:rsid w:val="000C3584"/>
    <w:rsid w:val="000C4346"/>
    <w:rsid w:val="000C47A4"/>
    <w:rsid w:val="000C488A"/>
    <w:rsid w:val="000C4BFE"/>
    <w:rsid w:val="000C5240"/>
    <w:rsid w:val="000C5827"/>
    <w:rsid w:val="000C5969"/>
    <w:rsid w:val="000C5B8D"/>
    <w:rsid w:val="000C5C5D"/>
    <w:rsid w:val="000C5F70"/>
    <w:rsid w:val="000C6007"/>
    <w:rsid w:val="000C60D2"/>
    <w:rsid w:val="000C6FE0"/>
    <w:rsid w:val="000C70A0"/>
    <w:rsid w:val="000C7632"/>
    <w:rsid w:val="000C776F"/>
    <w:rsid w:val="000C7A65"/>
    <w:rsid w:val="000C7AD8"/>
    <w:rsid w:val="000D032A"/>
    <w:rsid w:val="000D0400"/>
    <w:rsid w:val="000D0429"/>
    <w:rsid w:val="000D091F"/>
    <w:rsid w:val="000D0971"/>
    <w:rsid w:val="000D0AD9"/>
    <w:rsid w:val="000D0D44"/>
    <w:rsid w:val="000D1787"/>
    <w:rsid w:val="000D1CE1"/>
    <w:rsid w:val="000D2AF7"/>
    <w:rsid w:val="000D2EBB"/>
    <w:rsid w:val="000D2F95"/>
    <w:rsid w:val="000D3237"/>
    <w:rsid w:val="000D32F4"/>
    <w:rsid w:val="000D3601"/>
    <w:rsid w:val="000D3AB8"/>
    <w:rsid w:val="000D3D9E"/>
    <w:rsid w:val="000D3F8E"/>
    <w:rsid w:val="000D4373"/>
    <w:rsid w:val="000D484E"/>
    <w:rsid w:val="000D48CA"/>
    <w:rsid w:val="000D4F41"/>
    <w:rsid w:val="000D5783"/>
    <w:rsid w:val="000D60D1"/>
    <w:rsid w:val="000D616A"/>
    <w:rsid w:val="000D62D7"/>
    <w:rsid w:val="000D6A86"/>
    <w:rsid w:val="000D6EB2"/>
    <w:rsid w:val="000D714B"/>
    <w:rsid w:val="000D75D8"/>
    <w:rsid w:val="000D7996"/>
    <w:rsid w:val="000D7B72"/>
    <w:rsid w:val="000E05B7"/>
    <w:rsid w:val="000E12A4"/>
    <w:rsid w:val="000E173F"/>
    <w:rsid w:val="000E178C"/>
    <w:rsid w:val="000E1D4D"/>
    <w:rsid w:val="000E1F4E"/>
    <w:rsid w:val="000E2010"/>
    <w:rsid w:val="000E21BA"/>
    <w:rsid w:val="000E2AA4"/>
    <w:rsid w:val="000E2AEC"/>
    <w:rsid w:val="000E3214"/>
    <w:rsid w:val="000E378B"/>
    <w:rsid w:val="000E384E"/>
    <w:rsid w:val="000E3D48"/>
    <w:rsid w:val="000E4841"/>
    <w:rsid w:val="000E4FA4"/>
    <w:rsid w:val="000E5453"/>
    <w:rsid w:val="000E5462"/>
    <w:rsid w:val="000E55F6"/>
    <w:rsid w:val="000E57BC"/>
    <w:rsid w:val="000E5A9D"/>
    <w:rsid w:val="000E61FB"/>
    <w:rsid w:val="000E6EE5"/>
    <w:rsid w:val="000E6FA1"/>
    <w:rsid w:val="000E701E"/>
    <w:rsid w:val="000E72DE"/>
    <w:rsid w:val="000E73FF"/>
    <w:rsid w:val="000E75CF"/>
    <w:rsid w:val="000E7DA0"/>
    <w:rsid w:val="000F0620"/>
    <w:rsid w:val="000F0BBE"/>
    <w:rsid w:val="000F132F"/>
    <w:rsid w:val="000F1364"/>
    <w:rsid w:val="000F1681"/>
    <w:rsid w:val="000F2734"/>
    <w:rsid w:val="000F2741"/>
    <w:rsid w:val="000F2CD5"/>
    <w:rsid w:val="000F2D1E"/>
    <w:rsid w:val="000F2E25"/>
    <w:rsid w:val="000F308D"/>
    <w:rsid w:val="000F3F0A"/>
    <w:rsid w:val="000F5BDB"/>
    <w:rsid w:val="000F5FC6"/>
    <w:rsid w:val="000F657F"/>
    <w:rsid w:val="000F6720"/>
    <w:rsid w:val="000F6742"/>
    <w:rsid w:val="000F6AF7"/>
    <w:rsid w:val="000F6B6F"/>
    <w:rsid w:val="000F6C32"/>
    <w:rsid w:val="000F7752"/>
    <w:rsid w:val="001004AE"/>
    <w:rsid w:val="00100558"/>
    <w:rsid w:val="0010062D"/>
    <w:rsid w:val="00100B35"/>
    <w:rsid w:val="00100BA5"/>
    <w:rsid w:val="0010109E"/>
    <w:rsid w:val="001011E3"/>
    <w:rsid w:val="001019C0"/>
    <w:rsid w:val="001019FF"/>
    <w:rsid w:val="00101C6C"/>
    <w:rsid w:val="0010239C"/>
    <w:rsid w:val="001023FD"/>
    <w:rsid w:val="00102C35"/>
    <w:rsid w:val="00102E32"/>
    <w:rsid w:val="00103012"/>
    <w:rsid w:val="00103244"/>
    <w:rsid w:val="00103336"/>
    <w:rsid w:val="00103677"/>
    <w:rsid w:val="00103E0D"/>
    <w:rsid w:val="001042B2"/>
    <w:rsid w:val="00104466"/>
    <w:rsid w:val="00104B3B"/>
    <w:rsid w:val="00104DB6"/>
    <w:rsid w:val="00105143"/>
    <w:rsid w:val="001056EE"/>
    <w:rsid w:val="0010583D"/>
    <w:rsid w:val="00105982"/>
    <w:rsid w:val="00105B68"/>
    <w:rsid w:val="00105BC4"/>
    <w:rsid w:val="00105DB3"/>
    <w:rsid w:val="00106608"/>
    <w:rsid w:val="001066DE"/>
    <w:rsid w:val="00106D1A"/>
    <w:rsid w:val="0010768C"/>
    <w:rsid w:val="0010792F"/>
    <w:rsid w:val="00107F73"/>
    <w:rsid w:val="001104FA"/>
    <w:rsid w:val="00110B4F"/>
    <w:rsid w:val="00110CFD"/>
    <w:rsid w:val="00110FF5"/>
    <w:rsid w:val="00111829"/>
    <w:rsid w:val="00111D8F"/>
    <w:rsid w:val="00112320"/>
    <w:rsid w:val="001127A2"/>
    <w:rsid w:val="00112980"/>
    <w:rsid w:val="00112E3A"/>
    <w:rsid w:val="00113838"/>
    <w:rsid w:val="00113BBE"/>
    <w:rsid w:val="00113D1F"/>
    <w:rsid w:val="00113DFD"/>
    <w:rsid w:val="00113F8E"/>
    <w:rsid w:val="00114174"/>
    <w:rsid w:val="0011438C"/>
    <w:rsid w:val="001144DA"/>
    <w:rsid w:val="001145A9"/>
    <w:rsid w:val="00114C51"/>
    <w:rsid w:val="00114D29"/>
    <w:rsid w:val="00114E50"/>
    <w:rsid w:val="00114EF9"/>
    <w:rsid w:val="00115619"/>
    <w:rsid w:val="00115833"/>
    <w:rsid w:val="001158A7"/>
    <w:rsid w:val="00115A15"/>
    <w:rsid w:val="00115DD8"/>
    <w:rsid w:val="00115F04"/>
    <w:rsid w:val="0011674D"/>
    <w:rsid w:val="00116918"/>
    <w:rsid w:val="00117D93"/>
    <w:rsid w:val="001208C9"/>
    <w:rsid w:val="00120E7B"/>
    <w:rsid w:val="00120F64"/>
    <w:rsid w:val="0012136F"/>
    <w:rsid w:val="001216BE"/>
    <w:rsid w:val="001225F2"/>
    <w:rsid w:val="00122697"/>
    <w:rsid w:val="001226CC"/>
    <w:rsid w:val="00122733"/>
    <w:rsid w:val="001228A4"/>
    <w:rsid w:val="00122934"/>
    <w:rsid w:val="001229E0"/>
    <w:rsid w:val="00122CE7"/>
    <w:rsid w:val="00122D7E"/>
    <w:rsid w:val="00122F1F"/>
    <w:rsid w:val="0012303C"/>
    <w:rsid w:val="00123368"/>
    <w:rsid w:val="001233CD"/>
    <w:rsid w:val="001238EE"/>
    <w:rsid w:val="0012398C"/>
    <w:rsid w:val="00123C43"/>
    <w:rsid w:val="00124070"/>
    <w:rsid w:val="00124393"/>
    <w:rsid w:val="0012452E"/>
    <w:rsid w:val="00124788"/>
    <w:rsid w:val="00124C82"/>
    <w:rsid w:val="00124CCF"/>
    <w:rsid w:val="001251D0"/>
    <w:rsid w:val="001256D1"/>
    <w:rsid w:val="00125A8A"/>
    <w:rsid w:val="00125AE8"/>
    <w:rsid w:val="00125DB3"/>
    <w:rsid w:val="00125F47"/>
    <w:rsid w:val="00126D5C"/>
    <w:rsid w:val="00126DAF"/>
    <w:rsid w:val="0012797B"/>
    <w:rsid w:val="00127C29"/>
    <w:rsid w:val="00127FE3"/>
    <w:rsid w:val="00130627"/>
    <w:rsid w:val="001308C3"/>
    <w:rsid w:val="00130AF4"/>
    <w:rsid w:val="00130F00"/>
    <w:rsid w:val="00131050"/>
    <w:rsid w:val="001311D7"/>
    <w:rsid w:val="0013136C"/>
    <w:rsid w:val="00131843"/>
    <w:rsid w:val="00131DFF"/>
    <w:rsid w:val="00131F42"/>
    <w:rsid w:val="00132388"/>
    <w:rsid w:val="00132723"/>
    <w:rsid w:val="00132790"/>
    <w:rsid w:val="0013294F"/>
    <w:rsid w:val="0013297E"/>
    <w:rsid w:val="001329EA"/>
    <w:rsid w:val="00132E65"/>
    <w:rsid w:val="001335A0"/>
    <w:rsid w:val="00133A00"/>
    <w:rsid w:val="00133A74"/>
    <w:rsid w:val="00133B69"/>
    <w:rsid w:val="0013416D"/>
    <w:rsid w:val="0013420C"/>
    <w:rsid w:val="00134E19"/>
    <w:rsid w:val="00134FE7"/>
    <w:rsid w:val="001350A6"/>
    <w:rsid w:val="001350A9"/>
    <w:rsid w:val="001350C6"/>
    <w:rsid w:val="00135766"/>
    <w:rsid w:val="0013586D"/>
    <w:rsid w:val="001360EB"/>
    <w:rsid w:val="001363B7"/>
    <w:rsid w:val="001368C4"/>
    <w:rsid w:val="00136E0D"/>
    <w:rsid w:val="001373CF"/>
    <w:rsid w:val="00137628"/>
    <w:rsid w:val="00137A20"/>
    <w:rsid w:val="00140118"/>
    <w:rsid w:val="00140158"/>
    <w:rsid w:val="00140481"/>
    <w:rsid w:val="0014067E"/>
    <w:rsid w:val="001409BA"/>
    <w:rsid w:val="00141299"/>
    <w:rsid w:val="00141317"/>
    <w:rsid w:val="001414A2"/>
    <w:rsid w:val="0014154B"/>
    <w:rsid w:val="001416DC"/>
    <w:rsid w:val="00141D5B"/>
    <w:rsid w:val="00142AD7"/>
    <w:rsid w:val="00142D46"/>
    <w:rsid w:val="00142E28"/>
    <w:rsid w:val="001431A6"/>
    <w:rsid w:val="00143219"/>
    <w:rsid w:val="001438A3"/>
    <w:rsid w:val="00143C62"/>
    <w:rsid w:val="0014492F"/>
    <w:rsid w:val="00144A3D"/>
    <w:rsid w:val="00144B09"/>
    <w:rsid w:val="00144EF8"/>
    <w:rsid w:val="00145247"/>
    <w:rsid w:val="0014545D"/>
    <w:rsid w:val="00145B2F"/>
    <w:rsid w:val="00146301"/>
    <w:rsid w:val="0014680B"/>
    <w:rsid w:val="00146B4C"/>
    <w:rsid w:val="00146C63"/>
    <w:rsid w:val="00146D51"/>
    <w:rsid w:val="001473B3"/>
    <w:rsid w:val="00147E09"/>
    <w:rsid w:val="0015031A"/>
    <w:rsid w:val="00150462"/>
    <w:rsid w:val="0015047E"/>
    <w:rsid w:val="00150796"/>
    <w:rsid w:val="00150A4F"/>
    <w:rsid w:val="001510D8"/>
    <w:rsid w:val="00151C14"/>
    <w:rsid w:val="001523A3"/>
    <w:rsid w:val="00152488"/>
    <w:rsid w:val="00152546"/>
    <w:rsid w:val="00152605"/>
    <w:rsid w:val="00152A33"/>
    <w:rsid w:val="00152C91"/>
    <w:rsid w:val="00152E10"/>
    <w:rsid w:val="00152F14"/>
    <w:rsid w:val="001537D4"/>
    <w:rsid w:val="00153992"/>
    <w:rsid w:val="001543BE"/>
    <w:rsid w:val="001546C0"/>
    <w:rsid w:val="00154788"/>
    <w:rsid w:val="001547B0"/>
    <w:rsid w:val="00154F45"/>
    <w:rsid w:val="00155554"/>
    <w:rsid w:val="00156259"/>
    <w:rsid w:val="00156480"/>
    <w:rsid w:val="0015702B"/>
    <w:rsid w:val="00157836"/>
    <w:rsid w:val="001579FB"/>
    <w:rsid w:val="00157F63"/>
    <w:rsid w:val="00160057"/>
    <w:rsid w:val="001601DA"/>
    <w:rsid w:val="001609BA"/>
    <w:rsid w:val="00160B86"/>
    <w:rsid w:val="00161196"/>
    <w:rsid w:val="0016151F"/>
    <w:rsid w:val="00161584"/>
    <w:rsid w:val="00161603"/>
    <w:rsid w:val="001618E9"/>
    <w:rsid w:val="00161EB7"/>
    <w:rsid w:val="00162274"/>
    <w:rsid w:val="0016254C"/>
    <w:rsid w:val="00162B99"/>
    <w:rsid w:val="00162FF5"/>
    <w:rsid w:val="00163209"/>
    <w:rsid w:val="001635D4"/>
    <w:rsid w:val="00163D40"/>
    <w:rsid w:val="00163F03"/>
    <w:rsid w:val="00164BE1"/>
    <w:rsid w:val="00164F2F"/>
    <w:rsid w:val="0016521E"/>
    <w:rsid w:val="001657FC"/>
    <w:rsid w:val="0016663D"/>
    <w:rsid w:val="00166741"/>
    <w:rsid w:val="00166907"/>
    <w:rsid w:val="00166C69"/>
    <w:rsid w:val="00166CC4"/>
    <w:rsid w:val="0017052B"/>
    <w:rsid w:val="00170759"/>
    <w:rsid w:val="001708CC"/>
    <w:rsid w:val="00170C37"/>
    <w:rsid w:val="00170D02"/>
    <w:rsid w:val="0017113F"/>
    <w:rsid w:val="0017125E"/>
    <w:rsid w:val="001715ED"/>
    <w:rsid w:val="001717E7"/>
    <w:rsid w:val="00171C79"/>
    <w:rsid w:val="00172253"/>
    <w:rsid w:val="001727B1"/>
    <w:rsid w:val="001728F4"/>
    <w:rsid w:val="001729F0"/>
    <w:rsid w:val="00172D69"/>
    <w:rsid w:val="001730AA"/>
    <w:rsid w:val="00173446"/>
    <w:rsid w:val="001737D2"/>
    <w:rsid w:val="001738F0"/>
    <w:rsid w:val="00173950"/>
    <w:rsid w:val="001745FE"/>
    <w:rsid w:val="00174802"/>
    <w:rsid w:val="00174B37"/>
    <w:rsid w:val="00174F9A"/>
    <w:rsid w:val="001753DD"/>
    <w:rsid w:val="00175555"/>
    <w:rsid w:val="00175749"/>
    <w:rsid w:val="001757D2"/>
    <w:rsid w:val="00175BF0"/>
    <w:rsid w:val="0017603B"/>
    <w:rsid w:val="001762A1"/>
    <w:rsid w:val="001762C2"/>
    <w:rsid w:val="00176BFF"/>
    <w:rsid w:val="00177999"/>
    <w:rsid w:val="00177B18"/>
    <w:rsid w:val="00177B19"/>
    <w:rsid w:val="001804B4"/>
    <w:rsid w:val="0018107C"/>
    <w:rsid w:val="001812E3"/>
    <w:rsid w:val="0018160E"/>
    <w:rsid w:val="00181A24"/>
    <w:rsid w:val="00181DE6"/>
    <w:rsid w:val="0018247F"/>
    <w:rsid w:val="00182E15"/>
    <w:rsid w:val="00183012"/>
    <w:rsid w:val="00183509"/>
    <w:rsid w:val="00183DB8"/>
    <w:rsid w:val="00183ED3"/>
    <w:rsid w:val="00184B01"/>
    <w:rsid w:val="00184CED"/>
    <w:rsid w:val="001853B8"/>
    <w:rsid w:val="00185511"/>
    <w:rsid w:val="001855E3"/>
    <w:rsid w:val="0018706A"/>
    <w:rsid w:val="0018711C"/>
    <w:rsid w:val="0018770E"/>
    <w:rsid w:val="00187B4D"/>
    <w:rsid w:val="0019057F"/>
    <w:rsid w:val="00190EFD"/>
    <w:rsid w:val="00191812"/>
    <w:rsid w:val="00191BAE"/>
    <w:rsid w:val="00191D6C"/>
    <w:rsid w:val="00192010"/>
    <w:rsid w:val="001926A8"/>
    <w:rsid w:val="00192C0E"/>
    <w:rsid w:val="00193171"/>
    <w:rsid w:val="00193490"/>
    <w:rsid w:val="0019377D"/>
    <w:rsid w:val="00193F42"/>
    <w:rsid w:val="00194480"/>
    <w:rsid w:val="00194FF4"/>
    <w:rsid w:val="00195411"/>
    <w:rsid w:val="0019590C"/>
    <w:rsid w:val="001959B1"/>
    <w:rsid w:val="00195A32"/>
    <w:rsid w:val="001960AE"/>
    <w:rsid w:val="00196451"/>
    <w:rsid w:val="001966D4"/>
    <w:rsid w:val="00196947"/>
    <w:rsid w:val="00196BDD"/>
    <w:rsid w:val="00196E07"/>
    <w:rsid w:val="00197007"/>
    <w:rsid w:val="001975C5"/>
    <w:rsid w:val="00197A63"/>
    <w:rsid w:val="001A0137"/>
    <w:rsid w:val="001A0907"/>
    <w:rsid w:val="001A0B4F"/>
    <w:rsid w:val="001A0C6A"/>
    <w:rsid w:val="001A0FA8"/>
    <w:rsid w:val="001A13B4"/>
    <w:rsid w:val="001A1594"/>
    <w:rsid w:val="001A1E7B"/>
    <w:rsid w:val="001A200D"/>
    <w:rsid w:val="001A223F"/>
    <w:rsid w:val="001A22E1"/>
    <w:rsid w:val="001A32C5"/>
    <w:rsid w:val="001A35C9"/>
    <w:rsid w:val="001A35E8"/>
    <w:rsid w:val="001A360A"/>
    <w:rsid w:val="001A40B2"/>
    <w:rsid w:val="001A4737"/>
    <w:rsid w:val="001A4DC1"/>
    <w:rsid w:val="001A4DE5"/>
    <w:rsid w:val="001A5385"/>
    <w:rsid w:val="001A54EC"/>
    <w:rsid w:val="001A57CE"/>
    <w:rsid w:val="001A5810"/>
    <w:rsid w:val="001A5BE5"/>
    <w:rsid w:val="001A65E4"/>
    <w:rsid w:val="001A6E05"/>
    <w:rsid w:val="001A7737"/>
    <w:rsid w:val="001A7A30"/>
    <w:rsid w:val="001A7D0D"/>
    <w:rsid w:val="001B0375"/>
    <w:rsid w:val="001B075E"/>
    <w:rsid w:val="001B079B"/>
    <w:rsid w:val="001B0AA9"/>
    <w:rsid w:val="001B0AD5"/>
    <w:rsid w:val="001B0FD6"/>
    <w:rsid w:val="001B12F8"/>
    <w:rsid w:val="001B1E3F"/>
    <w:rsid w:val="001B229B"/>
    <w:rsid w:val="001B2310"/>
    <w:rsid w:val="001B2711"/>
    <w:rsid w:val="001B30E0"/>
    <w:rsid w:val="001B3BF8"/>
    <w:rsid w:val="001B3EBD"/>
    <w:rsid w:val="001B4042"/>
    <w:rsid w:val="001B41F5"/>
    <w:rsid w:val="001B424B"/>
    <w:rsid w:val="001B48B2"/>
    <w:rsid w:val="001B4C5F"/>
    <w:rsid w:val="001B4D84"/>
    <w:rsid w:val="001B531A"/>
    <w:rsid w:val="001B5B9B"/>
    <w:rsid w:val="001B62EF"/>
    <w:rsid w:val="001B64A4"/>
    <w:rsid w:val="001B6A2F"/>
    <w:rsid w:val="001B6BB9"/>
    <w:rsid w:val="001B7CC5"/>
    <w:rsid w:val="001B7E45"/>
    <w:rsid w:val="001C0961"/>
    <w:rsid w:val="001C0A60"/>
    <w:rsid w:val="001C0B8B"/>
    <w:rsid w:val="001C0FB3"/>
    <w:rsid w:val="001C12A5"/>
    <w:rsid w:val="001C1430"/>
    <w:rsid w:val="001C1435"/>
    <w:rsid w:val="001C1BD9"/>
    <w:rsid w:val="001C1DA6"/>
    <w:rsid w:val="001C20CF"/>
    <w:rsid w:val="001C2445"/>
    <w:rsid w:val="001C26A4"/>
    <w:rsid w:val="001C2720"/>
    <w:rsid w:val="001C2BA2"/>
    <w:rsid w:val="001C3838"/>
    <w:rsid w:val="001C393D"/>
    <w:rsid w:val="001C3E57"/>
    <w:rsid w:val="001C4272"/>
    <w:rsid w:val="001C47BF"/>
    <w:rsid w:val="001C4CAB"/>
    <w:rsid w:val="001C511E"/>
    <w:rsid w:val="001C568B"/>
    <w:rsid w:val="001C5719"/>
    <w:rsid w:val="001C57B4"/>
    <w:rsid w:val="001C5BA9"/>
    <w:rsid w:val="001C5CB9"/>
    <w:rsid w:val="001C64A1"/>
    <w:rsid w:val="001C6692"/>
    <w:rsid w:val="001C66D6"/>
    <w:rsid w:val="001C6C84"/>
    <w:rsid w:val="001C6D21"/>
    <w:rsid w:val="001C6D24"/>
    <w:rsid w:val="001C6D83"/>
    <w:rsid w:val="001C7293"/>
    <w:rsid w:val="001C74E8"/>
    <w:rsid w:val="001C798E"/>
    <w:rsid w:val="001C79E1"/>
    <w:rsid w:val="001C7C30"/>
    <w:rsid w:val="001C7DFF"/>
    <w:rsid w:val="001D0B13"/>
    <w:rsid w:val="001D0E74"/>
    <w:rsid w:val="001D117E"/>
    <w:rsid w:val="001D13A5"/>
    <w:rsid w:val="001D1BF8"/>
    <w:rsid w:val="001D1D7A"/>
    <w:rsid w:val="001D1EC0"/>
    <w:rsid w:val="001D1F74"/>
    <w:rsid w:val="001D2127"/>
    <w:rsid w:val="001D2792"/>
    <w:rsid w:val="001D2A67"/>
    <w:rsid w:val="001D32CB"/>
    <w:rsid w:val="001D3593"/>
    <w:rsid w:val="001D3F3A"/>
    <w:rsid w:val="001D4291"/>
    <w:rsid w:val="001D4670"/>
    <w:rsid w:val="001D47BB"/>
    <w:rsid w:val="001D48FC"/>
    <w:rsid w:val="001D49B5"/>
    <w:rsid w:val="001D4A98"/>
    <w:rsid w:val="001D4D50"/>
    <w:rsid w:val="001D58E8"/>
    <w:rsid w:val="001D6319"/>
    <w:rsid w:val="001D68C2"/>
    <w:rsid w:val="001D68C5"/>
    <w:rsid w:val="001D6B74"/>
    <w:rsid w:val="001D6C2F"/>
    <w:rsid w:val="001D6E1D"/>
    <w:rsid w:val="001D6E89"/>
    <w:rsid w:val="001D788D"/>
    <w:rsid w:val="001D7BDB"/>
    <w:rsid w:val="001D7CDD"/>
    <w:rsid w:val="001E0205"/>
    <w:rsid w:val="001E0714"/>
    <w:rsid w:val="001E0866"/>
    <w:rsid w:val="001E0ADF"/>
    <w:rsid w:val="001E1040"/>
    <w:rsid w:val="001E1BA9"/>
    <w:rsid w:val="001E1ECB"/>
    <w:rsid w:val="001E2106"/>
    <w:rsid w:val="001E214A"/>
    <w:rsid w:val="001E3C5B"/>
    <w:rsid w:val="001E493C"/>
    <w:rsid w:val="001E4ABA"/>
    <w:rsid w:val="001E4ACB"/>
    <w:rsid w:val="001E4BC9"/>
    <w:rsid w:val="001E55D1"/>
    <w:rsid w:val="001E57D2"/>
    <w:rsid w:val="001E5810"/>
    <w:rsid w:val="001E63BC"/>
    <w:rsid w:val="001E66CF"/>
    <w:rsid w:val="001E68D0"/>
    <w:rsid w:val="001E6ACD"/>
    <w:rsid w:val="001E787C"/>
    <w:rsid w:val="001E7AB0"/>
    <w:rsid w:val="001F0209"/>
    <w:rsid w:val="001F062C"/>
    <w:rsid w:val="001F1168"/>
    <w:rsid w:val="001F14D1"/>
    <w:rsid w:val="001F150D"/>
    <w:rsid w:val="001F1761"/>
    <w:rsid w:val="001F1AD2"/>
    <w:rsid w:val="001F1F2D"/>
    <w:rsid w:val="001F2101"/>
    <w:rsid w:val="001F235D"/>
    <w:rsid w:val="001F2519"/>
    <w:rsid w:val="001F26AC"/>
    <w:rsid w:val="001F2709"/>
    <w:rsid w:val="001F27BF"/>
    <w:rsid w:val="001F291A"/>
    <w:rsid w:val="001F2B62"/>
    <w:rsid w:val="001F2D5B"/>
    <w:rsid w:val="001F3C34"/>
    <w:rsid w:val="001F3CF3"/>
    <w:rsid w:val="001F4620"/>
    <w:rsid w:val="001F48C9"/>
    <w:rsid w:val="001F54E1"/>
    <w:rsid w:val="001F6A00"/>
    <w:rsid w:val="001F6A59"/>
    <w:rsid w:val="001F6EF7"/>
    <w:rsid w:val="001F7396"/>
    <w:rsid w:val="001F7C9F"/>
    <w:rsid w:val="001F7E03"/>
    <w:rsid w:val="002004DE"/>
    <w:rsid w:val="00200815"/>
    <w:rsid w:val="002008DA"/>
    <w:rsid w:val="00200CEE"/>
    <w:rsid w:val="00200FAF"/>
    <w:rsid w:val="00200FDD"/>
    <w:rsid w:val="00201661"/>
    <w:rsid w:val="00201A76"/>
    <w:rsid w:val="0020213B"/>
    <w:rsid w:val="00202766"/>
    <w:rsid w:val="00202AA7"/>
    <w:rsid w:val="00202DAF"/>
    <w:rsid w:val="0020300F"/>
    <w:rsid w:val="002031E3"/>
    <w:rsid w:val="00203316"/>
    <w:rsid w:val="00203387"/>
    <w:rsid w:val="0020387F"/>
    <w:rsid w:val="0020395A"/>
    <w:rsid w:val="00203A7F"/>
    <w:rsid w:val="00203C0E"/>
    <w:rsid w:val="002044CD"/>
    <w:rsid w:val="00204691"/>
    <w:rsid w:val="0020480A"/>
    <w:rsid w:val="00204EAE"/>
    <w:rsid w:val="002054A5"/>
    <w:rsid w:val="002058D7"/>
    <w:rsid w:val="00205951"/>
    <w:rsid w:val="002059A2"/>
    <w:rsid w:val="00205EE3"/>
    <w:rsid w:val="00205FF5"/>
    <w:rsid w:val="00206037"/>
    <w:rsid w:val="00206283"/>
    <w:rsid w:val="002068A2"/>
    <w:rsid w:val="002069BE"/>
    <w:rsid w:val="00206D6A"/>
    <w:rsid w:val="002075C6"/>
    <w:rsid w:val="00207CF7"/>
    <w:rsid w:val="00210070"/>
    <w:rsid w:val="00210365"/>
    <w:rsid w:val="00210385"/>
    <w:rsid w:val="00210526"/>
    <w:rsid w:val="00210698"/>
    <w:rsid w:val="00210B68"/>
    <w:rsid w:val="00210BAD"/>
    <w:rsid w:val="00210C67"/>
    <w:rsid w:val="002111E4"/>
    <w:rsid w:val="00211913"/>
    <w:rsid w:val="00212597"/>
    <w:rsid w:val="002127F4"/>
    <w:rsid w:val="00212804"/>
    <w:rsid w:val="00212E6F"/>
    <w:rsid w:val="00213912"/>
    <w:rsid w:val="00213A2F"/>
    <w:rsid w:val="00213AE8"/>
    <w:rsid w:val="00213EAF"/>
    <w:rsid w:val="00214DEC"/>
    <w:rsid w:val="00215A57"/>
    <w:rsid w:val="00216074"/>
    <w:rsid w:val="002166AB"/>
    <w:rsid w:val="00216CC8"/>
    <w:rsid w:val="00216CFE"/>
    <w:rsid w:val="002172F4"/>
    <w:rsid w:val="00220A30"/>
    <w:rsid w:val="00221168"/>
    <w:rsid w:val="00221245"/>
    <w:rsid w:val="0022180F"/>
    <w:rsid w:val="00221D1B"/>
    <w:rsid w:val="0022201B"/>
    <w:rsid w:val="00222D4D"/>
    <w:rsid w:val="00222F62"/>
    <w:rsid w:val="002245B7"/>
    <w:rsid w:val="0022462C"/>
    <w:rsid w:val="002248E6"/>
    <w:rsid w:val="0022498C"/>
    <w:rsid w:val="00224DFA"/>
    <w:rsid w:val="00224F60"/>
    <w:rsid w:val="0022508C"/>
    <w:rsid w:val="00225548"/>
    <w:rsid w:val="00225689"/>
    <w:rsid w:val="002256FC"/>
    <w:rsid w:val="0022590F"/>
    <w:rsid w:val="00225D46"/>
    <w:rsid w:val="00225E00"/>
    <w:rsid w:val="00225F50"/>
    <w:rsid w:val="002263DE"/>
    <w:rsid w:val="00226AEF"/>
    <w:rsid w:val="002270F3"/>
    <w:rsid w:val="00227B9F"/>
    <w:rsid w:val="00227C8B"/>
    <w:rsid w:val="00227D5C"/>
    <w:rsid w:val="00227FE5"/>
    <w:rsid w:val="00230310"/>
    <w:rsid w:val="00230D24"/>
    <w:rsid w:val="00231473"/>
    <w:rsid w:val="00231CDD"/>
    <w:rsid w:val="00231D12"/>
    <w:rsid w:val="0023213B"/>
    <w:rsid w:val="002323C1"/>
    <w:rsid w:val="002324D8"/>
    <w:rsid w:val="00232519"/>
    <w:rsid w:val="00232923"/>
    <w:rsid w:val="00232AD0"/>
    <w:rsid w:val="00233177"/>
    <w:rsid w:val="002336CF"/>
    <w:rsid w:val="002338CF"/>
    <w:rsid w:val="00233AF2"/>
    <w:rsid w:val="00233B6D"/>
    <w:rsid w:val="00233BF8"/>
    <w:rsid w:val="00234040"/>
    <w:rsid w:val="002340A9"/>
    <w:rsid w:val="002342F2"/>
    <w:rsid w:val="0023537E"/>
    <w:rsid w:val="00235519"/>
    <w:rsid w:val="002358C8"/>
    <w:rsid w:val="00235BD4"/>
    <w:rsid w:val="002366E8"/>
    <w:rsid w:val="00237193"/>
    <w:rsid w:val="00237336"/>
    <w:rsid w:val="00237653"/>
    <w:rsid w:val="00237C41"/>
    <w:rsid w:val="00237CF6"/>
    <w:rsid w:val="00237ECF"/>
    <w:rsid w:val="002407BF"/>
    <w:rsid w:val="00240C57"/>
    <w:rsid w:val="00240D90"/>
    <w:rsid w:val="002411F5"/>
    <w:rsid w:val="00241208"/>
    <w:rsid w:val="00241657"/>
    <w:rsid w:val="002416D1"/>
    <w:rsid w:val="0024202A"/>
    <w:rsid w:val="002421D9"/>
    <w:rsid w:val="00242711"/>
    <w:rsid w:val="00242AA3"/>
    <w:rsid w:val="00242AD7"/>
    <w:rsid w:val="00242CA3"/>
    <w:rsid w:val="00243146"/>
    <w:rsid w:val="0024328C"/>
    <w:rsid w:val="00243C4F"/>
    <w:rsid w:val="002447F8"/>
    <w:rsid w:val="0024494A"/>
    <w:rsid w:val="00245C23"/>
    <w:rsid w:val="002460D5"/>
    <w:rsid w:val="002461AB"/>
    <w:rsid w:val="00246BCC"/>
    <w:rsid w:val="00247C21"/>
    <w:rsid w:val="00247F5C"/>
    <w:rsid w:val="00250667"/>
    <w:rsid w:val="002507DF"/>
    <w:rsid w:val="00250AD5"/>
    <w:rsid w:val="00251198"/>
    <w:rsid w:val="00251A0F"/>
    <w:rsid w:val="00251AA8"/>
    <w:rsid w:val="00252027"/>
    <w:rsid w:val="0025225B"/>
    <w:rsid w:val="002523FC"/>
    <w:rsid w:val="00252673"/>
    <w:rsid w:val="0025283C"/>
    <w:rsid w:val="00252A0D"/>
    <w:rsid w:val="00252B4F"/>
    <w:rsid w:val="00252E7E"/>
    <w:rsid w:val="00253FFA"/>
    <w:rsid w:val="00254974"/>
    <w:rsid w:val="00254AD8"/>
    <w:rsid w:val="00254F32"/>
    <w:rsid w:val="0025536F"/>
    <w:rsid w:val="0025559A"/>
    <w:rsid w:val="002556C0"/>
    <w:rsid w:val="00255E40"/>
    <w:rsid w:val="002564E3"/>
    <w:rsid w:val="00256761"/>
    <w:rsid w:val="002568AD"/>
    <w:rsid w:val="002569E1"/>
    <w:rsid w:val="00256AAA"/>
    <w:rsid w:val="00256D88"/>
    <w:rsid w:val="002571A8"/>
    <w:rsid w:val="002601F3"/>
    <w:rsid w:val="002602F2"/>
    <w:rsid w:val="002612D1"/>
    <w:rsid w:val="002618F6"/>
    <w:rsid w:val="00261AFA"/>
    <w:rsid w:val="00261B2B"/>
    <w:rsid w:val="00261C5E"/>
    <w:rsid w:val="00261DDF"/>
    <w:rsid w:val="0026272D"/>
    <w:rsid w:val="00262966"/>
    <w:rsid w:val="00263713"/>
    <w:rsid w:val="00263936"/>
    <w:rsid w:val="00263BD1"/>
    <w:rsid w:val="00263E53"/>
    <w:rsid w:val="00264502"/>
    <w:rsid w:val="002647A1"/>
    <w:rsid w:val="00265091"/>
    <w:rsid w:val="00265459"/>
    <w:rsid w:val="002654A5"/>
    <w:rsid w:val="0026571A"/>
    <w:rsid w:val="00265C4C"/>
    <w:rsid w:val="00265CE2"/>
    <w:rsid w:val="0026605D"/>
    <w:rsid w:val="00266252"/>
    <w:rsid w:val="00266304"/>
    <w:rsid w:val="00266491"/>
    <w:rsid w:val="00266566"/>
    <w:rsid w:val="00266933"/>
    <w:rsid w:val="0026796E"/>
    <w:rsid w:val="00270244"/>
    <w:rsid w:val="002703F6"/>
    <w:rsid w:val="002706E8"/>
    <w:rsid w:val="00271285"/>
    <w:rsid w:val="002712A7"/>
    <w:rsid w:val="00271787"/>
    <w:rsid w:val="00271C7A"/>
    <w:rsid w:val="002724B9"/>
    <w:rsid w:val="00273A91"/>
    <w:rsid w:val="00273AAD"/>
    <w:rsid w:val="0027419C"/>
    <w:rsid w:val="00274F8C"/>
    <w:rsid w:val="0027538D"/>
    <w:rsid w:val="00275481"/>
    <w:rsid w:val="002754E7"/>
    <w:rsid w:val="0027673D"/>
    <w:rsid w:val="0027733D"/>
    <w:rsid w:val="0027762C"/>
    <w:rsid w:val="00277E3F"/>
    <w:rsid w:val="00277F25"/>
    <w:rsid w:val="002800AA"/>
    <w:rsid w:val="00280283"/>
    <w:rsid w:val="002805F1"/>
    <w:rsid w:val="002807BF"/>
    <w:rsid w:val="0028099E"/>
    <w:rsid w:val="00281471"/>
    <w:rsid w:val="00282534"/>
    <w:rsid w:val="00282BFD"/>
    <w:rsid w:val="00282CC0"/>
    <w:rsid w:val="002830E3"/>
    <w:rsid w:val="002841BB"/>
    <w:rsid w:val="00285024"/>
    <w:rsid w:val="002851EA"/>
    <w:rsid w:val="00285620"/>
    <w:rsid w:val="00285654"/>
    <w:rsid w:val="00285B76"/>
    <w:rsid w:val="00285F36"/>
    <w:rsid w:val="002860B5"/>
    <w:rsid w:val="00286ABD"/>
    <w:rsid w:val="00286D1D"/>
    <w:rsid w:val="00286D85"/>
    <w:rsid w:val="0028721C"/>
    <w:rsid w:val="00287346"/>
    <w:rsid w:val="0028746F"/>
    <w:rsid w:val="00287532"/>
    <w:rsid w:val="002875FB"/>
    <w:rsid w:val="002903EE"/>
    <w:rsid w:val="00290552"/>
    <w:rsid w:val="00290C66"/>
    <w:rsid w:val="002915D3"/>
    <w:rsid w:val="00291830"/>
    <w:rsid w:val="00291CF8"/>
    <w:rsid w:val="002924DA"/>
    <w:rsid w:val="0029266E"/>
    <w:rsid w:val="0029283D"/>
    <w:rsid w:val="00292B6A"/>
    <w:rsid w:val="00292D31"/>
    <w:rsid w:val="002932B0"/>
    <w:rsid w:val="002932D4"/>
    <w:rsid w:val="002935B7"/>
    <w:rsid w:val="0029367B"/>
    <w:rsid w:val="00293CEA"/>
    <w:rsid w:val="00293DCB"/>
    <w:rsid w:val="0029434C"/>
    <w:rsid w:val="00294818"/>
    <w:rsid w:val="00294D31"/>
    <w:rsid w:val="00294DAC"/>
    <w:rsid w:val="002951CE"/>
    <w:rsid w:val="002953B9"/>
    <w:rsid w:val="0029540A"/>
    <w:rsid w:val="0029555F"/>
    <w:rsid w:val="00295733"/>
    <w:rsid w:val="0029585F"/>
    <w:rsid w:val="00295C56"/>
    <w:rsid w:val="00295CEC"/>
    <w:rsid w:val="0029604B"/>
    <w:rsid w:val="002963CC"/>
    <w:rsid w:val="00296411"/>
    <w:rsid w:val="0029651D"/>
    <w:rsid w:val="00296531"/>
    <w:rsid w:val="002970A7"/>
    <w:rsid w:val="002971A0"/>
    <w:rsid w:val="002971CE"/>
    <w:rsid w:val="002977EF"/>
    <w:rsid w:val="00297DD0"/>
    <w:rsid w:val="002A0463"/>
    <w:rsid w:val="002A0528"/>
    <w:rsid w:val="002A0971"/>
    <w:rsid w:val="002A0992"/>
    <w:rsid w:val="002A0BE9"/>
    <w:rsid w:val="002A146E"/>
    <w:rsid w:val="002A1661"/>
    <w:rsid w:val="002A1C3C"/>
    <w:rsid w:val="002A1E6E"/>
    <w:rsid w:val="002A2372"/>
    <w:rsid w:val="002A2666"/>
    <w:rsid w:val="002A2BD0"/>
    <w:rsid w:val="002A3210"/>
    <w:rsid w:val="002A3567"/>
    <w:rsid w:val="002A42B7"/>
    <w:rsid w:val="002A444E"/>
    <w:rsid w:val="002A460C"/>
    <w:rsid w:val="002A4970"/>
    <w:rsid w:val="002A4A4C"/>
    <w:rsid w:val="002A4C16"/>
    <w:rsid w:val="002A4F14"/>
    <w:rsid w:val="002A50A2"/>
    <w:rsid w:val="002A51DB"/>
    <w:rsid w:val="002A5CC7"/>
    <w:rsid w:val="002A6462"/>
    <w:rsid w:val="002A6568"/>
    <w:rsid w:val="002A686F"/>
    <w:rsid w:val="002A7079"/>
    <w:rsid w:val="002A72CC"/>
    <w:rsid w:val="002A79CD"/>
    <w:rsid w:val="002A7B67"/>
    <w:rsid w:val="002B002D"/>
    <w:rsid w:val="002B042D"/>
    <w:rsid w:val="002B052D"/>
    <w:rsid w:val="002B0719"/>
    <w:rsid w:val="002B0A91"/>
    <w:rsid w:val="002B0E92"/>
    <w:rsid w:val="002B0F34"/>
    <w:rsid w:val="002B14C7"/>
    <w:rsid w:val="002B16FA"/>
    <w:rsid w:val="002B1C8C"/>
    <w:rsid w:val="002B1D68"/>
    <w:rsid w:val="002B23D1"/>
    <w:rsid w:val="002B307B"/>
    <w:rsid w:val="002B3245"/>
    <w:rsid w:val="002B3598"/>
    <w:rsid w:val="002B39B3"/>
    <w:rsid w:val="002B460A"/>
    <w:rsid w:val="002B465E"/>
    <w:rsid w:val="002B4980"/>
    <w:rsid w:val="002B4B1A"/>
    <w:rsid w:val="002B4F0B"/>
    <w:rsid w:val="002B4FBC"/>
    <w:rsid w:val="002B5053"/>
    <w:rsid w:val="002B5525"/>
    <w:rsid w:val="002B5567"/>
    <w:rsid w:val="002B5974"/>
    <w:rsid w:val="002B59F6"/>
    <w:rsid w:val="002B5B75"/>
    <w:rsid w:val="002B5E65"/>
    <w:rsid w:val="002B676A"/>
    <w:rsid w:val="002B6BB4"/>
    <w:rsid w:val="002B702D"/>
    <w:rsid w:val="002B7160"/>
    <w:rsid w:val="002B727B"/>
    <w:rsid w:val="002B7972"/>
    <w:rsid w:val="002C06B0"/>
    <w:rsid w:val="002C07A9"/>
    <w:rsid w:val="002C14A0"/>
    <w:rsid w:val="002C1BFD"/>
    <w:rsid w:val="002C1F42"/>
    <w:rsid w:val="002C2195"/>
    <w:rsid w:val="002C2357"/>
    <w:rsid w:val="002C23F7"/>
    <w:rsid w:val="002C248D"/>
    <w:rsid w:val="002C2AFD"/>
    <w:rsid w:val="002C2B37"/>
    <w:rsid w:val="002C2B7C"/>
    <w:rsid w:val="002C33A4"/>
    <w:rsid w:val="002C37EF"/>
    <w:rsid w:val="002C3DB3"/>
    <w:rsid w:val="002C46C0"/>
    <w:rsid w:val="002C4D94"/>
    <w:rsid w:val="002C4F32"/>
    <w:rsid w:val="002C54BC"/>
    <w:rsid w:val="002C5C16"/>
    <w:rsid w:val="002C5CE0"/>
    <w:rsid w:val="002C5DA5"/>
    <w:rsid w:val="002C5E50"/>
    <w:rsid w:val="002C60FE"/>
    <w:rsid w:val="002C692B"/>
    <w:rsid w:val="002C6C34"/>
    <w:rsid w:val="002C7024"/>
    <w:rsid w:val="002C7482"/>
    <w:rsid w:val="002C74B8"/>
    <w:rsid w:val="002C76D9"/>
    <w:rsid w:val="002C7B44"/>
    <w:rsid w:val="002C7C01"/>
    <w:rsid w:val="002C7D81"/>
    <w:rsid w:val="002C7F91"/>
    <w:rsid w:val="002D0212"/>
    <w:rsid w:val="002D03D2"/>
    <w:rsid w:val="002D0A22"/>
    <w:rsid w:val="002D0E9A"/>
    <w:rsid w:val="002D114D"/>
    <w:rsid w:val="002D13D6"/>
    <w:rsid w:val="002D1B3C"/>
    <w:rsid w:val="002D1F56"/>
    <w:rsid w:val="002D1F8A"/>
    <w:rsid w:val="002D2067"/>
    <w:rsid w:val="002D2649"/>
    <w:rsid w:val="002D26DA"/>
    <w:rsid w:val="002D26F0"/>
    <w:rsid w:val="002D26F5"/>
    <w:rsid w:val="002D2C11"/>
    <w:rsid w:val="002D2EC8"/>
    <w:rsid w:val="002D2F3B"/>
    <w:rsid w:val="002D31AB"/>
    <w:rsid w:val="002D3285"/>
    <w:rsid w:val="002D358E"/>
    <w:rsid w:val="002D3591"/>
    <w:rsid w:val="002D37DA"/>
    <w:rsid w:val="002D392D"/>
    <w:rsid w:val="002D3B00"/>
    <w:rsid w:val="002D3E54"/>
    <w:rsid w:val="002D4435"/>
    <w:rsid w:val="002D4442"/>
    <w:rsid w:val="002D444B"/>
    <w:rsid w:val="002D4870"/>
    <w:rsid w:val="002D4CF5"/>
    <w:rsid w:val="002D55E5"/>
    <w:rsid w:val="002D5CE6"/>
    <w:rsid w:val="002D65DB"/>
    <w:rsid w:val="002D6CE8"/>
    <w:rsid w:val="002E05A2"/>
    <w:rsid w:val="002E0D5C"/>
    <w:rsid w:val="002E17F3"/>
    <w:rsid w:val="002E1B5B"/>
    <w:rsid w:val="002E1F66"/>
    <w:rsid w:val="002E1F85"/>
    <w:rsid w:val="002E2403"/>
    <w:rsid w:val="002E2D9A"/>
    <w:rsid w:val="002E344B"/>
    <w:rsid w:val="002E358C"/>
    <w:rsid w:val="002E3620"/>
    <w:rsid w:val="002E4210"/>
    <w:rsid w:val="002E42BA"/>
    <w:rsid w:val="002E459F"/>
    <w:rsid w:val="002E45AC"/>
    <w:rsid w:val="002E4619"/>
    <w:rsid w:val="002E49A7"/>
    <w:rsid w:val="002E50C9"/>
    <w:rsid w:val="002E5283"/>
    <w:rsid w:val="002E530F"/>
    <w:rsid w:val="002E586A"/>
    <w:rsid w:val="002E5B8D"/>
    <w:rsid w:val="002E6323"/>
    <w:rsid w:val="002E658D"/>
    <w:rsid w:val="002E65DC"/>
    <w:rsid w:val="002E6616"/>
    <w:rsid w:val="002E6C01"/>
    <w:rsid w:val="002E70A1"/>
    <w:rsid w:val="002E7308"/>
    <w:rsid w:val="002E7630"/>
    <w:rsid w:val="002E7AC7"/>
    <w:rsid w:val="002E7B38"/>
    <w:rsid w:val="002E7B45"/>
    <w:rsid w:val="002E7C2F"/>
    <w:rsid w:val="002E7FF2"/>
    <w:rsid w:val="002F0B11"/>
    <w:rsid w:val="002F0BFA"/>
    <w:rsid w:val="002F0F4A"/>
    <w:rsid w:val="002F151C"/>
    <w:rsid w:val="002F1874"/>
    <w:rsid w:val="002F1C85"/>
    <w:rsid w:val="002F1D80"/>
    <w:rsid w:val="002F1E4E"/>
    <w:rsid w:val="002F1F26"/>
    <w:rsid w:val="002F21CD"/>
    <w:rsid w:val="002F2815"/>
    <w:rsid w:val="002F32DF"/>
    <w:rsid w:val="002F371E"/>
    <w:rsid w:val="002F40A6"/>
    <w:rsid w:val="002F475D"/>
    <w:rsid w:val="002F4CAB"/>
    <w:rsid w:val="002F4E2D"/>
    <w:rsid w:val="002F4F7B"/>
    <w:rsid w:val="002F510C"/>
    <w:rsid w:val="002F525C"/>
    <w:rsid w:val="002F5324"/>
    <w:rsid w:val="002F5482"/>
    <w:rsid w:val="002F5946"/>
    <w:rsid w:val="002F5C45"/>
    <w:rsid w:val="002F6E10"/>
    <w:rsid w:val="002F6F91"/>
    <w:rsid w:val="002F7519"/>
    <w:rsid w:val="002F77C6"/>
    <w:rsid w:val="002F783C"/>
    <w:rsid w:val="002F7AEE"/>
    <w:rsid w:val="002F7AFD"/>
    <w:rsid w:val="002F7B10"/>
    <w:rsid w:val="002F7BBA"/>
    <w:rsid w:val="002F7BE9"/>
    <w:rsid w:val="002F7E02"/>
    <w:rsid w:val="002F7EE8"/>
    <w:rsid w:val="002F7F70"/>
    <w:rsid w:val="00300144"/>
    <w:rsid w:val="00300297"/>
    <w:rsid w:val="00300E71"/>
    <w:rsid w:val="003017A9"/>
    <w:rsid w:val="00301EE3"/>
    <w:rsid w:val="003021D4"/>
    <w:rsid w:val="003022EF"/>
    <w:rsid w:val="003034B6"/>
    <w:rsid w:val="003037A1"/>
    <w:rsid w:val="003038B6"/>
    <w:rsid w:val="00303DC1"/>
    <w:rsid w:val="00303F26"/>
    <w:rsid w:val="003041FE"/>
    <w:rsid w:val="00304986"/>
    <w:rsid w:val="00304CF8"/>
    <w:rsid w:val="00305192"/>
    <w:rsid w:val="00305520"/>
    <w:rsid w:val="003056E6"/>
    <w:rsid w:val="003057BF"/>
    <w:rsid w:val="00305835"/>
    <w:rsid w:val="00305BDC"/>
    <w:rsid w:val="0030652C"/>
    <w:rsid w:val="0030678A"/>
    <w:rsid w:val="00306DA3"/>
    <w:rsid w:val="00306E1D"/>
    <w:rsid w:val="00306ED3"/>
    <w:rsid w:val="003072E3"/>
    <w:rsid w:val="0030790D"/>
    <w:rsid w:val="00307BBB"/>
    <w:rsid w:val="00307C0E"/>
    <w:rsid w:val="0031001D"/>
    <w:rsid w:val="00310189"/>
    <w:rsid w:val="003101E2"/>
    <w:rsid w:val="0031099F"/>
    <w:rsid w:val="00310AC1"/>
    <w:rsid w:val="00310B9D"/>
    <w:rsid w:val="0031176D"/>
    <w:rsid w:val="00311D22"/>
    <w:rsid w:val="00311D93"/>
    <w:rsid w:val="00311D95"/>
    <w:rsid w:val="00311EE6"/>
    <w:rsid w:val="00312203"/>
    <w:rsid w:val="003122AE"/>
    <w:rsid w:val="003123E4"/>
    <w:rsid w:val="00312A54"/>
    <w:rsid w:val="00312ABD"/>
    <w:rsid w:val="00312EB8"/>
    <w:rsid w:val="00313136"/>
    <w:rsid w:val="0031318F"/>
    <w:rsid w:val="00314BCA"/>
    <w:rsid w:val="003151B6"/>
    <w:rsid w:val="0031587B"/>
    <w:rsid w:val="0031592B"/>
    <w:rsid w:val="00315B02"/>
    <w:rsid w:val="0031634E"/>
    <w:rsid w:val="00316AB4"/>
    <w:rsid w:val="00317BCD"/>
    <w:rsid w:val="00320588"/>
    <w:rsid w:val="00320A29"/>
    <w:rsid w:val="0032101D"/>
    <w:rsid w:val="0032107C"/>
    <w:rsid w:val="003211C0"/>
    <w:rsid w:val="00321A0A"/>
    <w:rsid w:val="00321A9D"/>
    <w:rsid w:val="00321BC8"/>
    <w:rsid w:val="00321D41"/>
    <w:rsid w:val="00321EC3"/>
    <w:rsid w:val="003220FB"/>
    <w:rsid w:val="003222F6"/>
    <w:rsid w:val="0032258A"/>
    <w:rsid w:val="00322A29"/>
    <w:rsid w:val="0032322B"/>
    <w:rsid w:val="00323442"/>
    <w:rsid w:val="003237D8"/>
    <w:rsid w:val="003239A1"/>
    <w:rsid w:val="00323D55"/>
    <w:rsid w:val="00324076"/>
    <w:rsid w:val="00324090"/>
    <w:rsid w:val="0032480D"/>
    <w:rsid w:val="003254E0"/>
    <w:rsid w:val="0032551D"/>
    <w:rsid w:val="00325F93"/>
    <w:rsid w:val="00326172"/>
    <w:rsid w:val="003264F6"/>
    <w:rsid w:val="00326542"/>
    <w:rsid w:val="003265FE"/>
    <w:rsid w:val="0032663F"/>
    <w:rsid w:val="003266F7"/>
    <w:rsid w:val="003268F3"/>
    <w:rsid w:val="00326A45"/>
    <w:rsid w:val="00326E07"/>
    <w:rsid w:val="00327099"/>
    <w:rsid w:val="00327103"/>
    <w:rsid w:val="003276B0"/>
    <w:rsid w:val="00327C61"/>
    <w:rsid w:val="00330561"/>
    <w:rsid w:val="00330D5E"/>
    <w:rsid w:val="003313A5"/>
    <w:rsid w:val="0033201D"/>
    <w:rsid w:val="00332A3F"/>
    <w:rsid w:val="00332D45"/>
    <w:rsid w:val="00332DFD"/>
    <w:rsid w:val="003346A9"/>
    <w:rsid w:val="003349F5"/>
    <w:rsid w:val="00334BB7"/>
    <w:rsid w:val="00334E78"/>
    <w:rsid w:val="003354C2"/>
    <w:rsid w:val="00336299"/>
    <w:rsid w:val="0033629E"/>
    <w:rsid w:val="00336371"/>
    <w:rsid w:val="003363D6"/>
    <w:rsid w:val="00336787"/>
    <w:rsid w:val="00336979"/>
    <w:rsid w:val="00336CB5"/>
    <w:rsid w:val="00337761"/>
    <w:rsid w:val="00337CC3"/>
    <w:rsid w:val="003401FC"/>
    <w:rsid w:val="0034049F"/>
    <w:rsid w:val="0034182D"/>
    <w:rsid w:val="00341B22"/>
    <w:rsid w:val="00341FAC"/>
    <w:rsid w:val="00341FBB"/>
    <w:rsid w:val="0034203A"/>
    <w:rsid w:val="00342095"/>
    <w:rsid w:val="00342779"/>
    <w:rsid w:val="00342D4B"/>
    <w:rsid w:val="003432EA"/>
    <w:rsid w:val="00343346"/>
    <w:rsid w:val="003433D6"/>
    <w:rsid w:val="00343618"/>
    <w:rsid w:val="00344002"/>
    <w:rsid w:val="003443F1"/>
    <w:rsid w:val="00344737"/>
    <w:rsid w:val="00344753"/>
    <w:rsid w:val="0034497C"/>
    <w:rsid w:val="00344AAA"/>
    <w:rsid w:val="00344CA4"/>
    <w:rsid w:val="003451C0"/>
    <w:rsid w:val="00345636"/>
    <w:rsid w:val="00345C70"/>
    <w:rsid w:val="00345D40"/>
    <w:rsid w:val="00345FEA"/>
    <w:rsid w:val="003463BA"/>
    <w:rsid w:val="00346583"/>
    <w:rsid w:val="003465B6"/>
    <w:rsid w:val="00346805"/>
    <w:rsid w:val="00346FFE"/>
    <w:rsid w:val="003473DF"/>
    <w:rsid w:val="003474B7"/>
    <w:rsid w:val="00347FC1"/>
    <w:rsid w:val="003504FD"/>
    <w:rsid w:val="003506C4"/>
    <w:rsid w:val="0035088E"/>
    <w:rsid w:val="00350CC9"/>
    <w:rsid w:val="003510A3"/>
    <w:rsid w:val="00351266"/>
    <w:rsid w:val="0035133C"/>
    <w:rsid w:val="00351B43"/>
    <w:rsid w:val="00351B46"/>
    <w:rsid w:val="0035254B"/>
    <w:rsid w:val="0035296C"/>
    <w:rsid w:val="00352D33"/>
    <w:rsid w:val="00353B07"/>
    <w:rsid w:val="003548EF"/>
    <w:rsid w:val="00354EC7"/>
    <w:rsid w:val="0035583A"/>
    <w:rsid w:val="00355A49"/>
    <w:rsid w:val="00355F00"/>
    <w:rsid w:val="00356561"/>
    <w:rsid w:val="00356C3B"/>
    <w:rsid w:val="00356DA9"/>
    <w:rsid w:val="00356EE9"/>
    <w:rsid w:val="00357174"/>
    <w:rsid w:val="003571E4"/>
    <w:rsid w:val="003602D0"/>
    <w:rsid w:val="003607DF"/>
    <w:rsid w:val="00360B74"/>
    <w:rsid w:val="00361C94"/>
    <w:rsid w:val="00361D1D"/>
    <w:rsid w:val="00361D31"/>
    <w:rsid w:val="00361F32"/>
    <w:rsid w:val="00362209"/>
    <w:rsid w:val="003627EB"/>
    <w:rsid w:val="00362D26"/>
    <w:rsid w:val="00363050"/>
    <w:rsid w:val="00363059"/>
    <w:rsid w:val="00363469"/>
    <w:rsid w:val="00363AD4"/>
    <w:rsid w:val="00363CF8"/>
    <w:rsid w:val="00363F94"/>
    <w:rsid w:val="00364206"/>
    <w:rsid w:val="00364EA4"/>
    <w:rsid w:val="00366318"/>
    <w:rsid w:val="003668AD"/>
    <w:rsid w:val="00366D82"/>
    <w:rsid w:val="003671BA"/>
    <w:rsid w:val="003672FC"/>
    <w:rsid w:val="003679D9"/>
    <w:rsid w:val="00367C25"/>
    <w:rsid w:val="00367E6A"/>
    <w:rsid w:val="00367FF5"/>
    <w:rsid w:val="0037001F"/>
    <w:rsid w:val="003709FE"/>
    <w:rsid w:val="00370A16"/>
    <w:rsid w:val="00370E29"/>
    <w:rsid w:val="00370F05"/>
    <w:rsid w:val="00370F60"/>
    <w:rsid w:val="0037134E"/>
    <w:rsid w:val="0037196B"/>
    <w:rsid w:val="00371C0B"/>
    <w:rsid w:val="00371F70"/>
    <w:rsid w:val="0037238A"/>
    <w:rsid w:val="003729BB"/>
    <w:rsid w:val="00372A86"/>
    <w:rsid w:val="00373393"/>
    <w:rsid w:val="003733D5"/>
    <w:rsid w:val="0037356B"/>
    <w:rsid w:val="003738DE"/>
    <w:rsid w:val="00374024"/>
    <w:rsid w:val="003740A6"/>
    <w:rsid w:val="00374767"/>
    <w:rsid w:val="00375052"/>
    <w:rsid w:val="003753C3"/>
    <w:rsid w:val="00376350"/>
    <w:rsid w:val="00376643"/>
    <w:rsid w:val="0037676F"/>
    <w:rsid w:val="003777BB"/>
    <w:rsid w:val="00377E74"/>
    <w:rsid w:val="003809B9"/>
    <w:rsid w:val="00380FF5"/>
    <w:rsid w:val="003812C9"/>
    <w:rsid w:val="0038160C"/>
    <w:rsid w:val="003816FD"/>
    <w:rsid w:val="00381882"/>
    <w:rsid w:val="003819CB"/>
    <w:rsid w:val="00381EF3"/>
    <w:rsid w:val="00382278"/>
    <w:rsid w:val="0038266B"/>
    <w:rsid w:val="003826F2"/>
    <w:rsid w:val="00382F89"/>
    <w:rsid w:val="00382F94"/>
    <w:rsid w:val="00383642"/>
    <w:rsid w:val="00383B14"/>
    <w:rsid w:val="0038401D"/>
    <w:rsid w:val="00384241"/>
    <w:rsid w:val="00384554"/>
    <w:rsid w:val="00384D7E"/>
    <w:rsid w:val="0038568F"/>
    <w:rsid w:val="00385777"/>
    <w:rsid w:val="00385DF5"/>
    <w:rsid w:val="0038653C"/>
    <w:rsid w:val="0038699B"/>
    <w:rsid w:val="0038715F"/>
    <w:rsid w:val="003874BD"/>
    <w:rsid w:val="00387A46"/>
    <w:rsid w:val="00387ABE"/>
    <w:rsid w:val="00387D8C"/>
    <w:rsid w:val="00390360"/>
    <w:rsid w:val="0039077B"/>
    <w:rsid w:val="003909A9"/>
    <w:rsid w:val="00391244"/>
    <w:rsid w:val="00391909"/>
    <w:rsid w:val="00391ACA"/>
    <w:rsid w:val="00391CB0"/>
    <w:rsid w:val="00392149"/>
    <w:rsid w:val="00392466"/>
    <w:rsid w:val="00392B5C"/>
    <w:rsid w:val="00392E51"/>
    <w:rsid w:val="00392F08"/>
    <w:rsid w:val="003930B1"/>
    <w:rsid w:val="003936F4"/>
    <w:rsid w:val="00393835"/>
    <w:rsid w:val="00394122"/>
    <w:rsid w:val="0039496F"/>
    <w:rsid w:val="0039497D"/>
    <w:rsid w:val="00394AAA"/>
    <w:rsid w:val="00394F1A"/>
    <w:rsid w:val="0039534A"/>
    <w:rsid w:val="00395504"/>
    <w:rsid w:val="00395522"/>
    <w:rsid w:val="00395C5C"/>
    <w:rsid w:val="00395CA2"/>
    <w:rsid w:val="00396641"/>
    <w:rsid w:val="00396A19"/>
    <w:rsid w:val="00396A36"/>
    <w:rsid w:val="00396AA5"/>
    <w:rsid w:val="00396E14"/>
    <w:rsid w:val="0039751F"/>
    <w:rsid w:val="00397734"/>
    <w:rsid w:val="00397F83"/>
    <w:rsid w:val="003A06EB"/>
    <w:rsid w:val="003A0AF6"/>
    <w:rsid w:val="003A1603"/>
    <w:rsid w:val="003A173E"/>
    <w:rsid w:val="003A1FBF"/>
    <w:rsid w:val="003A24C0"/>
    <w:rsid w:val="003A27A3"/>
    <w:rsid w:val="003A29B9"/>
    <w:rsid w:val="003A2DBF"/>
    <w:rsid w:val="003A2E97"/>
    <w:rsid w:val="003A3A01"/>
    <w:rsid w:val="003A3EB3"/>
    <w:rsid w:val="003A4013"/>
    <w:rsid w:val="003A455E"/>
    <w:rsid w:val="003A4E57"/>
    <w:rsid w:val="003A4EEB"/>
    <w:rsid w:val="003A544B"/>
    <w:rsid w:val="003A5972"/>
    <w:rsid w:val="003A5A08"/>
    <w:rsid w:val="003A5A6D"/>
    <w:rsid w:val="003A60BA"/>
    <w:rsid w:val="003A64E7"/>
    <w:rsid w:val="003A6989"/>
    <w:rsid w:val="003A72A3"/>
    <w:rsid w:val="003A7CF0"/>
    <w:rsid w:val="003A7D1A"/>
    <w:rsid w:val="003A7F12"/>
    <w:rsid w:val="003B07EB"/>
    <w:rsid w:val="003B0CB1"/>
    <w:rsid w:val="003B128D"/>
    <w:rsid w:val="003B1F11"/>
    <w:rsid w:val="003B2724"/>
    <w:rsid w:val="003B2E8B"/>
    <w:rsid w:val="003B2F44"/>
    <w:rsid w:val="003B2FC4"/>
    <w:rsid w:val="003B38FA"/>
    <w:rsid w:val="003B3D65"/>
    <w:rsid w:val="003B3F1C"/>
    <w:rsid w:val="003B3FA1"/>
    <w:rsid w:val="003B43D2"/>
    <w:rsid w:val="003B4C3A"/>
    <w:rsid w:val="003B5EBE"/>
    <w:rsid w:val="003B5ED0"/>
    <w:rsid w:val="003B5F05"/>
    <w:rsid w:val="003B6AA8"/>
    <w:rsid w:val="003B6B79"/>
    <w:rsid w:val="003B6D20"/>
    <w:rsid w:val="003B7494"/>
    <w:rsid w:val="003B795A"/>
    <w:rsid w:val="003B7D94"/>
    <w:rsid w:val="003C0597"/>
    <w:rsid w:val="003C0A42"/>
    <w:rsid w:val="003C0B13"/>
    <w:rsid w:val="003C10B5"/>
    <w:rsid w:val="003C1451"/>
    <w:rsid w:val="003C1868"/>
    <w:rsid w:val="003C1A2D"/>
    <w:rsid w:val="003C1C7D"/>
    <w:rsid w:val="003C20BB"/>
    <w:rsid w:val="003C22B9"/>
    <w:rsid w:val="003C2682"/>
    <w:rsid w:val="003C2CA9"/>
    <w:rsid w:val="003C31E5"/>
    <w:rsid w:val="003C3497"/>
    <w:rsid w:val="003C3509"/>
    <w:rsid w:val="003C3A40"/>
    <w:rsid w:val="003C3B1F"/>
    <w:rsid w:val="003C3DD0"/>
    <w:rsid w:val="003C4CDC"/>
    <w:rsid w:val="003C5338"/>
    <w:rsid w:val="003C5815"/>
    <w:rsid w:val="003C5864"/>
    <w:rsid w:val="003C591C"/>
    <w:rsid w:val="003C5A5F"/>
    <w:rsid w:val="003C5D31"/>
    <w:rsid w:val="003C642E"/>
    <w:rsid w:val="003C66D4"/>
    <w:rsid w:val="003C6DF8"/>
    <w:rsid w:val="003C6F5D"/>
    <w:rsid w:val="003C755A"/>
    <w:rsid w:val="003C77B8"/>
    <w:rsid w:val="003D018D"/>
    <w:rsid w:val="003D01B5"/>
    <w:rsid w:val="003D0362"/>
    <w:rsid w:val="003D0497"/>
    <w:rsid w:val="003D04BE"/>
    <w:rsid w:val="003D055B"/>
    <w:rsid w:val="003D0751"/>
    <w:rsid w:val="003D0A48"/>
    <w:rsid w:val="003D1B1D"/>
    <w:rsid w:val="003D1B7F"/>
    <w:rsid w:val="003D21A3"/>
    <w:rsid w:val="003D231B"/>
    <w:rsid w:val="003D2601"/>
    <w:rsid w:val="003D2624"/>
    <w:rsid w:val="003D280F"/>
    <w:rsid w:val="003D2A03"/>
    <w:rsid w:val="003D2E20"/>
    <w:rsid w:val="003D3572"/>
    <w:rsid w:val="003D3851"/>
    <w:rsid w:val="003D40E3"/>
    <w:rsid w:val="003D48B7"/>
    <w:rsid w:val="003D4B85"/>
    <w:rsid w:val="003D4D19"/>
    <w:rsid w:val="003D53EE"/>
    <w:rsid w:val="003D54C4"/>
    <w:rsid w:val="003D5584"/>
    <w:rsid w:val="003D5B39"/>
    <w:rsid w:val="003D5BC9"/>
    <w:rsid w:val="003D6158"/>
    <w:rsid w:val="003D61A2"/>
    <w:rsid w:val="003D6298"/>
    <w:rsid w:val="003D6339"/>
    <w:rsid w:val="003D66B0"/>
    <w:rsid w:val="003D708E"/>
    <w:rsid w:val="003D711E"/>
    <w:rsid w:val="003D73C7"/>
    <w:rsid w:val="003D7B25"/>
    <w:rsid w:val="003D7ED0"/>
    <w:rsid w:val="003D7F5E"/>
    <w:rsid w:val="003E11D5"/>
    <w:rsid w:val="003E16B7"/>
    <w:rsid w:val="003E2717"/>
    <w:rsid w:val="003E312E"/>
    <w:rsid w:val="003E318A"/>
    <w:rsid w:val="003E3CBE"/>
    <w:rsid w:val="003E426A"/>
    <w:rsid w:val="003E42B2"/>
    <w:rsid w:val="003E4420"/>
    <w:rsid w:val="003E44B3"/>
    <w:rsid w:val="003E493D"/>
    <w:rsid w:val="003E4A04"/>
    <w:rsid w:val="003E4A65"/>
    <w:rsid w:val="003E553E"/>
    <w:rsid w:val="003E562A"/>
    <w:rsid w:val="003E5923"/>
    <w:rsid w:val="003E5998"/>
    <w:rsid w:val="003E59C8"/>
    <w:rsid w:val="003E5D41"/>
    <w:rsid w:val="003E5E06"/>
    <w:rsid w:val="003E6088"/>
    <w:rsid w:val="003E6268"/>
    <w:rsid w:val="003E6D66"/>
    <w:rsid w:val="003E74FD"/>
    <w:rsid w:val="003E7949"/>
    <w:rsid w:val="003E7D9C"/>
    <w:rsid w:val="003F02FF"/>
    <w:rsid w:val="003F0897"/>
    <w:rsid w:val="003F1348"/>
    <w:rsid w:val="003F145E"/>
    <w:rsid w:val="003F14A5"/>
    <w:rsid w:val="003F1779"/>
    <w:rsid w:val="003F1F0D"/>
    <w:rsid w:val="003F25BF"/>
    <w:rsid w:val="003F26F8"/>
    <w:rsid w:val="003F294B"/>
    <w:rsid w:val="003F2DDD"/>
    <w:rsid w:val="003F2E0E"/>
    <w:rsid w:val="003F331C"/>
    <w:rsid w:val="003F3395"/>
    <w:rsid w:val="003F3AEC"/>
    <w:rsid w:val="003F3E56"/>
    <w:rsid w:val="003F4C94"/>
    <w:rsid w:val="003F4D80"/>
    <w:rsid w:val="003F5055"/>
    <w:rsid w:val="003F522A"/>
    <w:rsid w:val="003F5268"/>
    <w:rsid w:val="003F598E"/>
    <w:rsid w:val="003F5B15"/>
    <w:rsid w:val="003F5B69"/>
    <w:rsid w:val="003F603B"/>
    <w:rsid w:val="003F677E"/>
    <w:rsid w:val="003F6FFD"/>
    <w:rsid w:val="003F71EB"/>
    <w:rsid w:val="003F72D1"/>
    <w:rsid w:val="003F76FE"/>
    <w:rsid w:val="003F7BEC"/>
    <w:rsid w:val="0040033E"/>
    <w:rsid w:val="00400445"/>
    <w:rsid w:val="004006C1"/>
    <w:rsid w:val="00400ABF"/>
    <w:rsid w:val="00401456"/>
    <w:rsid w:val="004014D0"/>
    <w:rsid w:val="00401B13"/>
    <w:rsid w:val="00401FBB"/>
    <w:rsid w:val="00402239"/>
    <w:rsid w:val="00402CF4"/>
    <w:rsid w:val="00403D46"/>
    <w:rsid w:val="004040B0"/>
    <w:rsid w:val="004045D5"/>
    <w:rsid w:val="0040493E"/>
    <w:rsid w:val="00404B08"/>
    <w:rsid w:val="00405521"/>
    <w:rsid w:val="00405BDF"/>
    <w:rsid w:val="00405D15"/>
    <w:rsid w:val="00406682"/>
    <w:rsid w:val="004066CC"/>
    <w:rsid w:val="00406B93"/>
    <w:rsid w:val="00406BDD"/>
    <w:rsid w:val="004070FC"/>
    <w:rsid w:val="004071EB"/>
    <w:rsid w:val="0040781B"/>
    <w:rsid w:val="0040789A"/>
    <w:rsid w:val="00407963"/>
    <w:rsid w:val="00407C04"/>
    <w:rsid w:val="00410011"/>
    <w:rsid w:val="004102B6"/>
    <w:rsid w:val="004118B5"/>
    <w:rsid w:val="00411A3E"/>
    <w:rsid w:val="0041234C"/>
    <w:rsid w:val="004129FA"/>
    <w:rsid w:val="00412A22"/>
    <w:rsid w:val="00413AAE"/>
    <w:rsid w:val="00413F43"/>
    <w:rsid w:val="00414224"/>
    <w:rsid w:val="004143D3"/>
    <w:rsid w:val="00414471"/>
    <w:rsid w:val="00414543"/>
    <w:rsid w:val="00414726"/>
    <w:rsid w:val="00414B70"/>
    <w:rsid w:val="00415365"/>
    <w:rsid w:val="00415722"/>
    <w:rsid w:val="00415824"/>
    <w:rsid w:val="00415DAA"/>
    <w:rsid w:val="0041625F"/>
    <w:rsid w:val="004163B1"/>
    <w:rsid w:val="004165D4"/>
    <w:rsid w:val="0041666E"/>
    <w:rsid w:val="004177F2"/>
    <w:rsid w:val="00417AD1"/>
    <w:rsid w:val="00417F9C"/>
    <w:rsid w:val="0042004A"/>
    <w:rsid w:val="004202CF"/>
    <w:rsid w:val="004207DF"/>
    <w:rsid w:val="00420DD1"/>
    <w:rsid w:val="00420EF7"/>
    <w:rsid w:val="00421684"/>
    <w:rsid w:val="0042194E"/>
    <w:rsid w:val="0042246F"/>
    <w:rsid w:val="00422677"/>
    <w:rsid w:val="00422F26"/>
    <w:rsid w:val="004232E6"/>
    <w:rsid w:val="00423416"/>
    <w:rsid w:val="00423613"/>
    <w:rsid w:val="00423BC7"/>
    <w:rsid w:val="0042401C"/>
    <w:rsid w:val="004241BE"/>
    <w:rsid w:val="00424A6B"/>
    <w:rsid w:val="00424E7E"/>
    <w:rsid w:val="004254B6"/>
    <w:rsid w:val="00425EAA"/>
    <w:rsid w:val="004262BE"/>
    <w:rsid w:val="004273DF"/>
    <w:rsid w:val="004276AD"/>
    <w:rsid w:val="004279B3"/>
    <w:rsid w:val="00430474"/>
    <w:rsid w:val="004306E7"/>
    <w:rsid w:val="00430A11"/>
    <w:rsid w:val="00430BD2"/>
    <w:rsid w:val="00430E05"/>
    <w:rsid w:val="00430EBA"/>
    <w:rsid w:val="00430F04"/>
    <w:rsid w:val="00431105"/>
    <w:rsid w:val="004319B8"/>
    <w:rsid w:val="00431EF2"/>
    <w:rsid w:val="00431F0C"/>
    <w:rsid w:val="004320FE"/>
    <w:rsid w:val="0043252C"/>
    <w:rsid w:val="004335C8"/>
    <w:rsid w:val="00433966"/>
    <w:rsid w:val="00433A5C"/>
    <w:rsid w:val="00433A6F"/>
    <w:rsid w:val="00433B96"/>
    <w:rsid w:val="004345F9"/>
    <w:rsid w:val="0043485A"/>
    <w:rsid w:val="004353E6"/>
    <w:rsid w:val="0043545B"/>
    <w:rsid w:val="00435699"/>
    <w:rsid w:val="004358D1"/>
    <w:rsid w:val="00435908"/>
    <w:rsid w:val="00435A09"/>
    <w:rsid w:val="00435AA7"/>
    <w:rsid w:val="004366A5"/>
    <w:rsid w:val="00436E6E"/>
    <w:rsid w:val="0043718B"/>
    <w:rsid w:val="00437885"/>
    <w:rsid w:val="00437F2A"/>
    <w:rsid w:val="00441047"/>
    <w:rsid w:val="004424D6"/>
    <w:rsid w:val="00442615"/>
    <w:rsid w:val="00442900"/>
    <w:rsid w:val="00442F9C"/>
    <w:rsid w:val="00443431"/>
    <w:rsid w:val="004435F4"/>
    <w:rsid w:val="004436BC"/>
    <w:rsid w:val="00444215"/>
    <w:rsid w:val="0044434A"/>
    <w:rsid w:val="004450AB"/>
    <w:rsid w:val="00445506"/>
    <w:rsid w:val="00445A02"/>
    <w:rsid w:val="004460E9"/>
    <w:rsid w:val="004463B8"/>
    <w:rsid w:val="00446420"/>
    <w:rsid w:val="00446554"/>
    <w:rsid w:val="00446CAC"/>
    <w:rsid w:val="004470A4"/>
    <w:rsid w:val="004471EE"/>
    <w:rsid w:val="00447430"/>
    <w:rsid w:val="00447986"/>
    <w:rsid w:val="004479E0"/>
    <w:rsid w:val="00447F9E"/>
    <w:rsid w:val="00447FE3"/>
    <w:rsid w:val="00447FEF"/>
    <w:rsid w:val="00450297"/>
    <w:rsid w:val="00450663"/>
    <w:rsid w:val="0045124C"/>
    <w:rsid w:val="00451382"/>
    <w:rsid w:val="0045183C"/>
    <w:rsid w:val="00451B60"/>
    <w:rsid w:val="0045221D"/>
    <w:rsid w:val="0045255B"/>
    <w:rsid w:val="0045383F"/>
    <w:rsid w:val="00454323"/>
    <w:rsid w:val="00454366"/>
    <w:rsid w:val="00454B0A"/>
    <w:rsid w:val="00454D3A"/>
    <w:rsid w:val="00454F03"/>
    <w:rsid w:val="0045567C"/>
    <w:rsid w:val="004558A6"/>
    <w:rsid w:val="0045591B"/>
    <w:rsid w:val="00455DEF"/>
    <w:rsid w:val="00456741"/>
    <w:rsid w:val="0045721B"/>
    <w:rsid w:val="00457D5B"/>
    <w:rsid w:val="0046044E"/>
    <w:rsid w:val="00460D4D"/>
    <w:rsid w:val="00460DF3"/>
    <w:rsid w:val="00460FCA"/>
    <w:rsid w:val="00461104"/>
    <w:rsid w:val="00461865"/>
    <w:rsid w:val="0046189C"/>
    <w:rsid w:val="00461AFA"/>
    <w:rsid w:val="00461FA1"/>
    <w:rsid w:val="0046206B"/>
    <w:rsid w:val="00462356"/>
    <w:rsid w:val="00462775"/>
    <w:rsid w:val="0046305F"/>
    <w:rsid w:val="0046309C"/>
    <w:rsid w:val="004630C3"/>
    <w:rsid w:val="004636F9"/>
    <w:rsid w:val="004638D0"/>
    <w:rsid w:val="00463BB0"/>
    <w:rsid w:val="00463D48"/>
    <w:rsid w:val="00463D77"/>
    <w:rsid w:val="00463FB1"/>
    <w:rsid w:val="00464586"/>
    <w:rsid w:val="00464603"/>
    <w:rsid w:val="0046462D"/>
    <w:rsid w:val="00464859"/>
    <w:rsid w:val="00464FCC"/>
    <w:rsid w:val="00465176"/>
    <w:rsid w:val="0046549A"/>
    <w:rsid w:val="0046585B"/>
    <w:rsid w:val="00465A5A"/>
    <w:rsid w:val="00466901"/>
    <w:rsid w:val="0046783A"/>
    <w:rsid w:val="00467986"/>
    <w:rsid w:val="00467C98"/>
    <w:rsid w:val="0047029C"/>
    <w:rsid w:val="00470796"/>
    <w:rsid w:val="00470B1B"/>
    <w:rsid w:val="004713F9"/>
    <w:rsid w:val="00471517"/>
    <w:rsid w:val="0047163B"/>
    <w:rsid w:val="0047183D"/>
    <w:rsid w:val="00471C56"/>
    <w:rsid w:val="00471FC7"/>
    <w:rsid w:val="00472153"/>
    <w:rsid w:val="00472A40"/>
    <w:rsid w:val="00472E3E"/>
    <w:rsid w:val="00472E86"/>
    <w:rsid w:val="00473C1B"/>
    <w:rsid w:val="00473CDB"/>
    <w:rsid w:val="00474BE9"/>
    <w:rsid w:val="0047503E"/>
    <w:rsid w:val="00475136"/>
    <w:rsid w:val="00475583"/>
    <w:rsid w:val="00475782"/>
    <w:rsid w:val="00475B72"/>
    <w:rsid w:val="00475C10"/>
    <w:rsid w:val="00475D2F"/>
    <w:rsid w:val="00475D83"/>
    <w:rsid w:val="00476006"/>
    <w:rsid w:val="00476764"/>
    <w:rsid w:val="0047737F"/>
    <w:rsid w:val="004773A5"/>
    <w:rsid w:val="004776A2"/>
    <w:rsid w:val="00477929"/>
    <w:rsid w:val="00477BB1"/>
    <w:rsid w:val="00477BE2"/>
    <w:rsid w:val="00480292"/>
    <w:rsid w:val="00480476"/>
    <w:rsid w:val="00480AAC"/>
    <w:rsid w:val="00481850"/>
    <w:rsid w:val="004822FD"/>
    <w:rsid w:val="00482D4A"/>
    <w:rsid w:val="00482DC6"/>
    <w:rsid w:val="004833AB"/>
    <w:rsid w:val="004839F0"/>
    <w:rsid w:val="00483E59"/>
    <w:rsid w:val="00484055"/>
    <w:rsid w:val="00484637"/>
    <w:rsid w:val="00484936"/>
    <w:rsid w:val="00484EEC"/>
    <w:rsid w:val="004851CD"/>
    <w:rsid w:val="004851D8"/>
    <w:rsid w:val="00485CE3"/>
    <w:rsid w:val="00486105"/>
    <w:rsid w:val="004864FA"/>
    <w:rsid w:val="004867FB"/>
    <w:rsid w:val="00486AD7"/>
    <w:rsid w:val="00486E0F"/>
    <w:rsid w:val="00487101"/>
    <w:rsid w:val="004874E8"/>
    <w:rsid w:val="00487A61"/>
    <w:rsid w:val="00487C31"/>
    <w:rsid w:val="00487CE3"/>
    <w:rsid w:val="00487E6F"/>
    <w:rsid w:val="00490507"/>
    <w:rsid w:val="004906FE"/>
    <w:rsid w:val="00490ACE"/>
    <w:rsid w:val="004915A4"/>
    <w:rsid w:val="00491E00"/>
    <w:rsid w:val="004924D4"/>
    <w:rsid w:val="0049291D"/>
    <w:rsid w:val="00493422"/>
    <w:rsid w:val="0049373F"/>
    <w:rsid w:val="00493D2A"/>
    <w:rsid w:val="00493E06"/>
    <w:rsid w:val="00493EF9"/>
    <w:rsid w:val="0049401E"/>
    <w:rsid w:val="00494986"/>
    <w:rsid w:val="00495229"/>
    <w:rsid w:val="00495B65"/>
    <w:rsid w:val="00495BC9"/>
    <w:rsid w:val="00496226"/>
    <w:rsid w:val="004962A9"/>
    <w:rsid w:val="00497ACA"/>
    <w:rsid w:val="00497EBD"/>
    <w:rsid w:val="004A0963"/>
    <w:rsid w:val="004A0C91"/>
    <w:rsid w:val="004A0E0D"/>
    <w:rsid w:val="004A0E80"/>
    <w:rsid w:val="004A1156"/>
    <w:rsid w:val="004A17F1"/>
    <w:rsid w:val="004A19AD"/>
    <w:rsid w:val="004A1A12"/>
    <w:rsid w:val="004A1D2B"/>
    <w:rsid w:val="004A1E1A"/>
    <w:rsid w:val="004A200C"/>
    <w:rsid w:val="004A23ED"/>
    <w:rsid w:val="004A32A5"/>
    <w:rsid w:val="004A342D"/>
    <w:rsid w:val="004A3471"/>
    <w:rsid w:val="004A374A"/>
    <w:rsid w:val="004A378F"/>
    <w:rsid w:val="004A39F4"/>
    <w:rsid w:val="004A3A26"/>
    <w:rsid w:val="004A3BC9"/>
    <w:rsid w:val="004A4006"/>
    <w:rsid w:val="004A4364"/>
    <w:rsid w:val="004A475C"/>
    <w:rsid w:val="004A4BDD"/>
    <w:rsid w:val="004A51A4"/>
    <w:rsid w:val="004A5437"/>
    <w:rsid w:val="004A5696"/>
    <w:rsid w:val="004A61F4"/>
    <w:rsid w:val="004A62F6"/>
    <w:rsid w:val="004A64B7"/>
    <w:rsid w:val="004A6529"/>
    <w:rsid w:val="004A6C1C"/>
    <w:rsid w:val="004A6F63"/>
    <w:rsid w:val="004A7932"/>
    <w:rsid w:val="004A7D87"/>
    <w:rsid w:val="004A7F71"/>
    <w:rsid w:val="004B017B"/>
    <w:rsid w:val="004B0C88"/>
    <w:rsid w:val="004B103D"/>
    <w:rsid w:val="004B1501"/>
    <w:rsid w:val="004B22A3"/>
    <w:rsid w:val="004B22F8"/>
    <w:rsid w:val="004B2611"/>
    <w:rsid w:val="004B26F8"/>
    <w:rsid w:val="004B291D"/>
    <w:rsid w:val="004B2AF4"/>
    <w:rsid w:val="004B3393"/>
    <w:rsid w:val="004B34CF"/>
    <w:rsid w:val="004B38E3"/>
    <w:rsid w:val="004B3981"/>
    <w:rsid w:val="004B3CCC"/>
    <w:rsid w:val="004B3DDB"/>
    <w:rsid w:val="004B3F8D"/>
    <w:rsid w:val="004B4399"/>
    <w:rsid w:val="004B43D0"/>
    <w:rsid w:val="004B43ED"/>
    <w:rsid w:val="004B4BF9"/>
    <w:rsid w:val="004B54D5"/>
    <w:rsid w:val="004B5FC0"/>
    <w:rsid w:val="004B6EC6"/>
    <w:rsid w:val="004B6FF1"/>
    <w:rsid w:val="004B7239"/>
    <w:rsid w:val="004C02E3"/>
    <w:rsid w:val="004C0565"/>
    <w:rsid w:val="004C063C"/>
    <w:rsid w:val="004C0D13"/>
    <w:rsid w:val="004C11F0"/>
    <w:rsid w:val="004C1853"/>
    <w:rsid w:val="004C188F"/>
    <w:rsid w:val="004C1B57"/>
    <w:rsid w:val="004C1F29"/>
    <w:rsid w:val="004C1F33"/>
    <w:rsid w:val="004C1F68"/>
    <w:rsid w:val="004C20A9"/>
    <w:rsid w:val="004C2615"/>
    <w:rsid w:val="004C2978"/>
    <w:rsid w:val="004C2986"/>
    <w:rsid w:val="004C2A63"/>
    <w:rsid w:val="004C2B0D"/>
    <w:rsid w:val="004C2DAC"/>
    <w:rsid w:val="004C2E2A"/>
    <w:rsid w:val="004C3002"/>
    <w:rsid w:val="004C3A03"/>
    <w:rsid w:val="004C3F68"/>
    <w:rsid w:val="004C4CB4"/>
    <w:rsid w:val="004C4DF8"/>
    <w:rsid w:val="004C567F"/>
    <w:rsid w:val="004C5A88"/>
    <w:rsid w:val="004C5BBF"/>
    <w:rsid w:val="004C5C9E"/>
    <w:rsid w:val="004C5E96"/>
    <w:rsid w:val="004C6231"/>
    <w:rsid w:val="004C644E"/>
    <w:rsid w:val="004C67C3"/>
    <w:rsid w:val="004C6835"/>
    <w:rsid w:val="004C697D"/>
    <w:rsid w:val="004C6BAC"/>
    <w:rsid w:val="004C6E46"/>
    <w:rsid w:val="004C6F4C"/>
    <w:rsid w:val="004C6F71"/>
    <w:rsid w:val="004C725F"/>
    <w:rsid w:val="004C7968"/>
    <w:rsid w:val="004C7B0B"/>
    <w:rsid w:val="004C7B45"/>
    <w:rsid w:val="004C7FF9"/>
    <w:rsid w:val="004D011D"/>
    <w:rsid w:val="004D0277"/>
    <w:rsid w:val="004D040B"/>
    <w:rsid w:val="004D0511"/>
    <w:rsid w:val="004D0C57"/>
    <w:rsid w:val="004D0E1E"/>
    <w:rsid w:val="004D0F33"/>
    <w:rsid w:val="004D12FD"/>
    <w:rsid w:val="004D2101"/>
    <w:rsid w:val="004D26D3"/>
    <w:rsid w:val="004D2A6D"/>
    <w:rsid w:val="004D2B1C"/>
    <w:rsid w:val="004D303C"/>
    <w:rsid w:val="004D3173"/>
    <w:rsid w:val="004D3782"/>
    <w:rsid w:val="004D3894"/>
    <w:rsid w:val="004D38FD"/>
    <w:rsid w:val="004D3A5C"/>
    <w:rsid w:val="004D3DA1"/>
    <w:rsid w:val="004D3EA0"/>
    <w:rsid w:val="004D42D9"/>
    <w:rsid w:val="004D4404"/>
    <w:rsid w:val="004D528F"/>
    <w:rsid w:val="004D54E3"/>
    <w:rsid w:val="004D553B"/>
    <w:rsid w:val="004D589D"/>
    <w:rsid w:val="004D5AA2"/>
    <w:rsid w:val="004D5B91"/>
    <w:rsid w:val="004D5FE5"/>
    <w:rsid w:val="004D6035"/>
    <w:rsid w:val="004D6105"/>
    <w:rsid w:val="004D6696"/>
    <w:rsid w:val="004D66C0"/>
    <w:rsid w:val="004D6706"/>
    <w:rsid w:val="004D6743"/>
    <w:rsid w:val="004D6763"/>
    <w:rsid w:val="004D78BA"/>
    <w:rsid w:val="004D7975"/>
    <w:rsid w:val="004D7BE9"/>
    <w:rsid w:val="004D7DD7"/>
    <w:rsid w:val="004E0CDD"/>
    <w:rsid w:val="004E0D02"/>
    <w:rsid w:val="004E0EFE"/>
    <w:rsid w:val="004E164D"/>
    <w:rsid w:val="004E1A11"/>
    <w:rsid w:val="004E1D4A"/>
    <w:rsid w:val="004E24F7"/>
    <w:rsid w:val="004E2D53"/>
    <w:rsid w:val="004E3106"/>
    <w:rsid w:val="004E3151"/>
    <w:rsid w:val="004E4A60"/>
    <w:rsid w:val="004E4CF3"/>
    <w:rsid w:val="004E5234"/>
    <w:rsid w:val="004E54DC"/>
    <w:rsid w:val="004E5E32"/>
    <w:rsid w:val="004E634F"/>
    <w:rsid w:val="004E6561"/>
    <w:rsid w:val="004E6632"/>
    <w:rsid w:val="004E6E67"/>
    <w:rsid w:val="004E70FB"/>
    <w:rsid w:val="004E7AE1"/>
    <w:rsid w:val="004F015D"/>
    <w:rsid w:val="004F0AA2"/>
    <w:rsid w:val="004F0BA4"/>
    <w:rsid w:val="004F0BAA"/>
    <w:rsid w:val="004F176C"/>
    <w:rsid w:val="004F205D"/>
    <w:rsid w:val="004F2198"/>
    <w:rsid w:val="004F225F"/>
    <w:rsid w:val="004F29C5"/>
    <w:rsid w:val="004F2E12"/>
    <w:rsid w:val="004F3336"/>
    <w:rsid w:val="004F366D"/>
    <w:rsid w:val="004F3827"/>
    <w:rsid w:val="004F3B8D"/>
    <w:rsid w:val="004F3DE9"/>
    <w:rsid w:val="004F4088"/>
    <w:rsid w:val="004F419B"/>
    <w:rsid w:val="004F453F"/>
    <w:rsid w:val="004F46D0"/>
    <w:rsid w:val="004F4726"/>
    <w:rsid w:val="004F4B25"/>
    <w:rsid w:val="004F4C9A"/>
    <w:rsid w:val="004F4DFD"/>
    <w:rsid w:val="004F4E79"/>
    <w:rsid w:val="004F4EEB"/>
    <w:rsid w:val="004F5648"/>
    <w:rsid w:val="004F6323"/>
    <w:rsid w:val="004F6379"/>
    <w:rsid w:val="004F6BAC"/>
    <w:rsid w:val="004F6C45"/>
    <w:rsid w:val="004F6EE6"/>
    <w:rsid w:val="004F77E6"/>
    <w:rsid w:val="004F78FC"/>
    <w:rsid w:val="004F7CE5"/>
    <w:rsid w:val="004F7F11"/>
    <w:rsid w:val="00500474"/>
    <w:rsid w:val="00500CF9"/>
    <w:rsid w:val="00501393"/>
    <w:rsid w:val="00501755"/>
    <w:rsid w:val="0050182D"/>
    <w:rsid w:val="005019F3"/>
    <w:rsid w:val="00501BFA"/>
    <w:rsid w:val="00501EDB"/>
    <w:rsid w:val="005021E3"/>
    <w:rsid w:val="00502896"/>
    <w:rsid w:val="00502991"/>
    <w:rsid w:val="005030F8"/>
    <w:rsid w:val="0050349C"/>
    <w:rsid w:val="005035DF"/>
    <w:rsid w:val="00503F06"/>
    <w:rsid w:val="0050447F"/>
    <w:rsid w:val="005045EE"/>
    <w:rsid w:val="005053E4"/>
    <w:rsid w:val="00505D67"/>
    <w:rsid w:val="00505F4E"/>
    <w:rsid w:val="005061C5"/>
    <w:rsid w:val="0050663B"/>
    <w:rsid w:val="0050665B"/>
    <w:rsid w:val="00506BE1"/>
    <w:rsid w:val="005072D2"/>
    <w:rsid w:val="0050730F"/>
    <w:rsid w:val="0050746C"/>
    <w:rsid w:val="00507542"/>
    <w:rsid w:val="005075A0"/>
    <w:rsid w:val="0050793F"/>
    <w:rsid w:val="00507DF8"/>
    <w:rsid w:val="005100C7"/>
    <w:rsid w:val="005108CD"/>
    <w:rsid w:val="00510AAA"/>
    <w:rsid w:val="00510CDA"/>
    <w:rsid w:val="00510DCD"/>
    <w:rsid w:val="00510DE9"/>
    <w:rsid w:val="00511178"/>
    <w:rsid w:val="00511324"/>
    <w:rsid w:val="005114A0"/>
    <w:rsid w:val="00511776"/>
    <w:rsid w:val="00511AAC"/>
    <w:rsid w:val="00511DC2"/>
    <w:rsid w:val="00511EE6"/>
    <w:rsid w:val="0051303D"/>
    <w:rsid w:val="00513557"/>
    <w:rsid w:val="005139BF"/>
    <w:rsid w:val="005139D9"/>
    <w:rsid w:val="00513A56"/>
    <w:rsid w:val="00513FB4"/>
    <w:rsid w:val="005143A7"/>
    <w:rsid w:val="005149FC"/>
    <w:rsid w:val="00515271"/>
    <w:rsid w:val="0051554F"/>
    <w:rsid w:val="005156C6"/>
    <w:rsid w:val="00515B55"/>
    <w:rsid w:val="00515C97"/>
    <w:rsid w:val="00515D97"/>
    <w:rsid w:val="00516063"/>
    <w:rsid w:val="00516B0E"/>
    <w:rsid w:val="00516D2D"/>
    <w:rsid w:val="00517AE1"/>
    <w:rsid w:val="00517EA2"/>
    <w:rsid w:val="00517F72"/>
    <w:rsid w:val="00520C5A"/>
    <w:rsid w:val="00521050"/>
    <w:rsid w:val="005219F0"/>
    <w:rsid w:val="00521EE4"/>
    <w:rsid w:val="00522122"/>
    <w:rsid w:val="005223B9"/>
    <w:rsid w:val="00522A11"/>
    <w:rsid w:val="00522AD4"/>
    <w:rsid w:val="0052317F"/>
    <w:rsid w:val="005234F6"/>
    <w:rsid w:val="00524741"/>
    <w:rsid w:val="0052496C"/>
    <w:rsid w:val="00525271"/>
    <w:rsid w:val="005253B6"/>
    <w:rsid w:val="00526416"/>
    <w:rsid w:val="005265F0"/>
    <w:rsid w:val="005266E9"/>
    <w:rsid w:val="00526831"/>
    <w:rsid w:val="00526B5B"/>
    <w:rsid w:val="00526B8B"/>
    <w:rsid w:val="00526BBB"/>
    <w:rsid w:val="005272A8"/>
    <w:rsid w:val="00527ED9"/>
    <w:rsid w:val="00527F84"/>
    <w:rsid w:val="005300C5"/>
    <w:rsid w:val="00530317"/>
    <w:rsid w:val="0053056C"/>
    <w:rsid w:val="00530940"/>
    <w:rsid w:val="00531552"/>
    <w:rsid w:val="00531913"/>
    <w:rsid w:val="00531A15"/>
    <w:rsid w:val="00531A3E"/>
    <w:rsid w:val="00531B02"/>
    <w:rsid w:val="00531CB2"/>
    <w:rsid w:val="00531DA8"/>
    <w:rsid w:val="0053219C"/>
    <w:rsid w:val="00532490"/>
    <w:rsid w:val="005324A2"/>
    <w:rsid w:val="00532C47"/>
    <w:rsid w:val="00532DC5"/>
    <w:rsid w:val="00532F9A"/>
    <w:rsid w:val="0053301E"/>
    <w:rsid w:val="00533077"/>
    <w:rsid w:val="005334BE"/>
    <w:rsid w:val="0053350E"/>
    <w:rsid w:val="005337A1"/>
    <w:rsid w:val="00533D0C"/>
    <w:rsid w:val="0053408C"/>
    <w:rsid w:val="00534283"/>
    <w:rsid w:val="005342E2"/>
    <w:rsid w:val="00534BA4"/>
    <w:rsid w:val="005351C7"/>
    <w:rsid w:val="00535583"/>
    <w:rsid w:val="005355CC"/>
    <w:rsid w:val="00536055"/>
    <w:rsid w:val="00536172"/>
    <w:rsid w:val="005363F1"/>
    <w:rsid w:val="0053655D"/>
    <w:rsid w:val="00536819"/>
    <w:rsid w:val="00536C87"/>
    <w:rsid w:val="0053754D"/>
    <w:rsid w:val="00540410"/>
    <w:rsid w:val="0054041B"/>
    <w:rsid w:val="0054051A"/>
    <w:rsid w:val="00540619"/>
    <w:rsid w:val="005407F1"/>
    <w:rsid w:val="00541585"/>
    <w:rsid w:val="00542743"/>
    <w:rsid w:val="00542798"/>
    <w:rsid w:val="00542CB9"/>
    <w:rsid w:val="00543B1B"/>
    <w:rsid w:val="00543E22"/>
    <w:rsid w:val="00543F65"/>
    <w:rsid w:val="00543F7D"/>
    <w:rsid w:val="005441FA"/>
    <w:rsid w:val="005442FE"/>
    <w:rsid w:val="0054494A"/>
    <w:rsid w:val="00545933"/>
    <w:rsid w:val="0054633F"/>
    <w:rsid w:val="00546444"/>
    <w:rsid w:val="00546545"/>
    <w:rsid w:val="00546CF9"/>
    <w:rsid w:val="005471AF"/>
    <w:rsid w:val="0054738C"/>
    <w:rsid w:val="00547C26"/>
    <w:rsid w:val="00547E98"/>
    <w:rsid w:val="0055061C"/>
    <w:rsid w:val="00550BBA"/>
    <w:rsid w:val="00550F75"/>
    <w:rsid w:val="005510E4"/>
    <w:rsid w:val="005512C1"/>
    <w:rsid w:val="0055132B"/>
    <w:rsid w:val="00551A2B"/>
    <w:rsid w:val="00551B3D"/>
    <w:rsid w:val="00551E49"/>
    <w:rsid w:val="005527BC"/>
    <w:rsid w:val="00552BCA"/>
    <w:rsid w:val="0055311B"/>
    <w:rsid w:val="0055340D"/>
    <w:rsid w:val="00553732"/>
    <w:rsid w:val="00553921"/>
    <w:rsid w:val="00553CE5"/>
    <w:rsid w:val="00554462"/>
    <w:rsid w:val="00554642"/>
    <w:rsid w:val="00554BD1"/>
    <w:rsid w:val="00554E85"/>
    <w:rsid w:val="00554F43"/>
    <w:rsid w:val="00555136"/>
    <w:rsid w:val="00555A74"/>
    <w:rsid w:val="00555C49"/>
    <w:rsid w:val="00555CBF"/>
    <w:rsid w:val="00555D8B"/>
    <w:rsid w:val="0055665A"/>
    <w:rsid w:val="00556689"/>
    <w:rsid w:val="00556698"/>
    <w:rsid w:val="00556C30"/>
    <w:rsid w:val="00556CC4"/>
    <w:rsid w:val="0055744F"/>
    <w:rsid w:val="00557475"/>
    <w:rsid w:val="00557FDA"/>
    <w:rsid w:val="0056002C"/>
    <w:rsid w:val="0056016A"/>
    <w:rsid w:val="005602D1"/>
    <w:rsid w:val="00560877"/>
    <w:rsid w:val="00560A0B"/>
    <w:rsid w:val="00560E0C"/>
    <w:rsid w:val="00561025"/>
    <w:rsid w:val="00561FED"/>
    <w:rsid w:val="00562045"/>
    <w:rsid w:val="00562D96"/>
    <w:rsid w:val="0056359E"/>
    <w:rsid w:val="005637D4"/>
    <w:rsid w:val="00563AF1"/>
    <w:rsid w:val="00563EA8"/>
    <w:rsid w:val="00564066"/>
    <w:rsid w:val="005648A9"/>
    <w:rsid w:val="00564A0D"/>
    <w:rsid w:val="00564EE9"/>
    <w:rsid w:val="0056561B"/>
    <w:rsid w:val="00565A07"/>
    <w:rsid w:val="005661DC"/>
    <w:rsid w:val="00566695"/>
    <w:rsid w:val="00566821"/>
    <w:rsid w:val="00566A15"/>
    <w:rsid w:val="00566B84"/>
    <w:rsid w:val="00566BD4"/>
    <w:rsid w:val="005675F0"/>
    <w:rsid w:val="005677FA"/>
    <w:rsid w:val="00567E82"/>
    <w:rsid w:val="0057015E"/>
    <w:rsid w:val="005705B0"/>
    <w:rsid w:val="00570E82"/>
    <w:rsid w:val="005715A2"/>
    <w:rsid w:val="00571683"/>
    <w:rsid w:val="00571B9E"/>
    <w:rsid w:val="00571C59"/>
    <w:rsid w:val="00571E3B"/>
    <w:rsid w:val="00571F54"/>
    <w:rsid w:val="005727CD"/>
    <w:rsid w:val="00572C1B"/>
    <w:rsid w:val="00572E5D"/>
    <w:rsid w:val="005734CA"/>
    <w:rsid w:val="00573AC8"/>
    <w:rsid w:val="00573CB8"/>
    <w:rsid w:val="00573CD3"/>
    <w:rsid w:val="0057459F"/>
    <w:rsid w:val="0057487F"/>
    <w:rsid w:val="005752EF"/>
    <w:rsid w:val="005753C7"/>
    <w:rsid w:val="00575568"/>
    <w:rsid w:val="00575954"/>
    <w:rsid w:val="00575B3A"/>
    <w:rsid w:val="00575BBB"/>
    <w:rsid w:val="00576386"/>
    <w:rsid w:val="00576A6D"/>
    <w:rsid w:val="00576C80"/>
    <w:rsid w:val="00576F2B"/>
    <w:rsid w:val="00577415"/>
    <w:rsid w:val="005776E4"/>
    <w:rsid w:val="00577782"/>
    <w:rsid w:val="0058025F"/>
    <w:rsid w:val="0058058D"/>
    <w:rsid w:val="00581B24"/>
    <w:rsid w:val="00581CDE"/>
    <w:rsid w:val="00581FF5"/>
    <w:rsid w:val="005827DC"/>
    <w:rsid w:val="0058282C"/>
    <w:rsid w:val="0058284E"/>
    <w:rsid w:val="005828E8"/>
    <w:rsid w:val="00582928"/>
    <w:rsid w:val="00582C6B"/>
    <w:rsid w:val="00583093"/>
    <w:rsid w:val="00583F39"/>
    <w:rsid w:val="00584908"/>
    <w:rsid w:val="00584D98"/>
    <w:rsid w:val="00584DA7"/>
    <w:rsid w:val="00584EFA"/>
    <w:rsid w:val="005855F6"/>
    <w:rsid w:val="00585645"/>
    <w:rsid w:val="00585ADE"/>
    <w:rsid w:val="00585BDF"/>
    <w:rsid w:val="00585C31"/>
    <w:rsid w:val="00586012"/>
    <w:rsid w:val="005860B7"/>
    <w:rsid w:val="005860D4"/>
    <w:rsid w:val="005869A4"/>
    <w:rsid w:val="00586A2D"/>
    <w:rsid w:val="00586E34"/>
    <w:rsid w:val="00587334"/>
    <w:rsid w:val="00590651"/>
    <w:rsid w:val="00590CBC"/>
    <w:rsid w:val="00590EE3"/>
    <w:rsid w:val="00590F6A"/>
    <w:rsid w:val="005910B0"/>
    <w:rsid w:val="00591358"/>
    <w:rsid w:val="00591821"/>
    <w:rsid w:val="0059190D"/>
    <w:rsid w:val="00591B5A"/>
    <w:rsid w:val="00591DEF"/>
    <w:rsid w:val="0059201E"/>
    <w:rsid w:val="0059256A"/>
    <w:rsid w:val="005925DC"/>
    <w:rsid w:val="00592966"/>
    <w:rsid w:val="00592EB9"/>
    <w:rsid w:val="00592F37"/>
    <w:rsid w:val="005937AF"/>
    <w:rsid w:val="00593910"/>
    <w:rsid w:val="00594BE2"/>
    <w:rsid w:val="00594D02"/>
    <w:rsid w:val="0059513A"/>
    <w:rsid w:val="0059617D"/>
    <w:rsid w:val="00596516"/>
    <w:rsid w:val="00596836"/>
    <w:rsid w:val="005969BE"/>
    <w:rsid w:val="005972FA"/>
    <w:rsid w:val="005978FA"/>
    <w:rsid w:val="00597F34"/>
    <w:rsid w:val="00597FAB"/>
    <w:rsid w:val="005A05DC"/>
    <w:rsid w:val="005A0D87"/>
    <w:rsid w:val="005A0FEC"/>
    <w:rsid w:val="005A10EE"/>
    <w:rsid w:val="005A14F2"/>
    <w:rsid w:val="005A159E"/>
    <w:rsid w:val="005A16A1"/>
    <w:rsid w:val="005A18A9"/>
    <w:rsid w:val="005A1B10"/>
    <w:rsid w:val="005A287D"/>
    <w:rsid w:val="005A2A0D"/>
    <w:rsid w:val="005A2BC1"/>
    <w:rsid w:val="005A3000"/>
    <w:rsid w:val="005A3016"/>
    <w:rsid w:val="005A377E"/>
    <w:rsid w:val="005A37FA"/>
    <w:rsid w:val="005A4B2C"/>
    <w:rsid w:val="005A4C2D"/>
    <w:rsid w:val="005A572C"/>
    <w:rsid w:val="005A57A5"/>
    <w:rsid w:val="005A5F9D"/>
    <w:rsid w:val="005A6E1B"/>
    <w:rsid w:val="005A7325"/>
    <w:rsid w:val="005A769B"/>
    <w:rsid w:val="005A7973"/>
    <w:rsid w:val="005A7DD7"/>
    <w:rsid w:val="005B0039"/>
    <w:rsid w:val="005B0B7D"/>
    <w:rsid w:val="005B0BDE"/>
    <w:rsid w:val="005B125A"/>
    <w:rsid w:val="005B16CB"/>
    <w:rsid w:val="005B2AB0"/>
    <w:rsid w:val="005B2D79"/>
    <w:rsid w:val="005B31E9"/>
    <w:rsid w:val="005B3741"/>
    <w:rsid w:val="005B3CBB"/>
    <w:rsid w:val="005B437A"/>
    <w:rsid w:val="005B44AE"/>
    <w:rsid w:val="005B474A"/>
    <w:rsid w:val="005B4848"/>
    <w:rsid w:val="005B486E"/>
    <w:rsid w:val="005B4AEB"/>
    <w:rsid w:val="005B4B00"/>
    <w:rsid w:val="005B4BA7"/>
    <w:rsid w:val="005B6150"/>
    <w:rsid w:val="005B6239"/>
    <w:rsid w:val="005B6B0F"/>
    <w:rsid w:val="005B7378"/>
    <w:rsid w:val="005B770D"/>
    <w:rsid w:val="005B77B9"/>
    <w:rsid w:val="005B78F4"/>
    <w:rsid w:val="005C023D"/>
    <w:rsid w:val="005C029C"/>
    <w:rsid w:val="005C0977"/>
    <w:rsid w:val="005C0E30"/>
    <w:rsid w:val="005C150F"/>
    <w:rsid w:val="005C17F3"/>
    <w:rsid w:val="005C181D"/>
    <w:rsid w:val="005C1D93"/>
    <w:rsid w:val="005C2224"/>
    <w:rsid w:val="005C2B85"/>
    <w:rsid w:val="005C37F3"/>
    <w:rsid w:val="005C3EC8"/>
    <w:rsid w:val="005C426F"/>
    <w:rsid w:val="005C42B1"/>
    <w:rsid w:val="005C44E0"/>
    <w:rsid w:val="005C4577"/>
    <w:rsid w:val="005C5525"/>
    <w:rsid w:val="005C5A5A"/>
    <w:rsid w:val="005C5E51"/>
    <w:rsid w:val="005C605F"/>
    <w:rsid w:val="005C67AA"/>
    <w:rsid w:val="005C69FB"/>
    <w:rsid w:val="005C6D7D"/>
    <w:rsid w:val="005C6E10"/>
    <w:rsid w:val="005C6E2C"/>
    <w:rsid w:val="005C6EA4"/>
    <w:rsid w:val="005C7A31"/>
    <w:rsid w:val="005C7EBE"/>
    <w:rsid w:val="005D02DD"/>
    <w:rsid w:val="005D0A27"/>
    <w:rsid w:val="005D0D0B"/>
    <w:rsid w:val="005D139E"/>
    <w:rsid w:val="005D14F8"/>
    <w:rsid w:val="005D1C1D"/>
    <w:rsid w:val="005D1E28"/>
    <w:rsid w:val="005D2A08"/>
    <w:rsid w:val="005D3198"/>
    <w:rsid w:val="005D350E"/>
    <w:rsid w:val="005D3E1A"/>
    <w:rsid w:val="005D45B2"/>
    <w:rsid w:val="005D4619"/>
    <w:rsid w:val="005D4697"/>
    <w:rsid w:val="005D477C"/>
    <w:rsid w:val="005D488B"/>
    <w:rsid w:val="005D4BFF"/>
    <w:rsid w:val="005D51C3"/>
    <w:rsid w:val="005D571E"/>
    <w:rsid w:val="005D5B88"/>
    <w:rsid w:val="005D690C"/>
    <w:rsid w:val="005D6A4A"/>
    <w:rsid w:val="005D6D5C"/>
    <w:rsid w:val="005D7387"/>
    <w:rsid w:val="005D75F1"/>
    <w:rsid w:val="005D79AD"/>
    <w:rsid w:val="005D7E13"/>
    <w:rsid w:val="005E05D0"/>
    <w:rsid w:val="005E0E3C"/>
    <w:rsid w:val="005E16F5"/>
    <w:rsid w:val="005E170F"/>
    <w:rsid w:val="005E18A5"/>
    <w:rsid w:val="005E2140"/>
    <w:rsid w:val="005E2485"/>
    <w:rsid w:val="005E28FE"/>
    <w:rsid w:val="005E2931"/>
    <w:rsid w:val="005E297E"/>
    <w:rsid w:val="005E2A70"/>
    <w:rsid w:val="005E2AF2"/>
    <w:rsid w:val="005E369C"/>
    <w:rsid w:val="005E36C8"/>
    <w:rsid w:val="005E37B8"/>
    <w:rsid w:val="005E3BC3"/>
    <w:rsid w:val="005E3EB5"/>
    <w:rsid w:val="005E53C1"/>
    <w:rsid w:val="005E5701"/>
    <w:rsid w:val="005E5A30"/>
    <w:rsid w:val="005E601C"/>
    <w:rsid w:val="005E630B"/>
    <w:rsid w:val="005E6860"/>
    <w:rsid w:val="005E6CB4"/>
    <w:rsid w:val="005E728B"/>
    <w:rsid w:val="005E76C1"/>
    <w:rsid w:val="005F0020"/>
    <w:rsid w:val="005F042F"/>
    <w:rsid w:val="005F0493"/>
    <w:rsid w:val="005F0639"/>
    <w:rsid w:val="005F1F79"/>
    <w:rsid w:val="005F22B5"/>
    <w:rsid w:val="005F257C"/>
    <w:rsid w:val="005F25B0"/>
    <w:rsid w:val="005F27EC"/>
    <w:rsid w:val="005F3221"/>
    <w:rsid w:val="005F324D"/>
    <w:rsid w:val="005F36A8"/>
    <w:rsid w:val="005F3AAE"/>
    <w:rsid w:val="005F3B47"/>
    <w:rsid w:val="005F3BAB"/>
    <w:rsid w:val="005F3C06"/>
    <w:rsid w:val="005F469E"/>
    <w:rsid w:val="005F4750"/>
    <w:rsid w:val="005F4781"/>
    <w:rsid w:val="005F5094"/>
    <w:rsid w:val="005F564A"/>
    <w:rsid w:val="005F5656"/>
    <w:rsid w:val="005F58D6"/>
    <w:rsid w:val="005F599A"/>
    <w:rsid w:val="005F6309"/>
    <w:rsid w:val="005F6D6C"/>
    <w:rsid w:val="005F6F23"/>
    <w:rsid w:val="005F7203"/>
    <w:rsid w:val="005F722E"/>
    <w:rsid w:val="005F7789"/>
    <w:rsid w:val="005F7A45"/>
    <w:rsid w:val="005F7E51"/>
    <w:rsid w:val="005F7EAE"/>
    <w:rsid w:val="005F7F0C"/>
    <w:rsid w:val="00600151"/>
    <w:rsid w:val="006002C2"/>
    <w:rsid w:val="0060091F"/>
    <w:rsid w:val="00600AD5"/>
    <w:rsid w:val="00601A50"/>
    <w:rsid w:val="00601CCB"/>
    <w:rsid w:val="0060233B"/>
    <w:rsid w:val="0060270C"/>
    <w:rsid w:val="00602A88"/>
    <w:rsid w:val="00602D02"/>
    <w:rsid w:val="00602DDD"/>
    <w:rsid w:val="00603859"/>
    <w:rsid w:val="00603A5E"/>
    <w:rsid w:val="00603BBB"/>
    <w:rsid w:val="00603FF1"/>
    <w:rsid w:val="006040F8"/>
    <w:rsid w:val="0060461E"/>
    <w:rsid w:val="0060588C"/>
    <w:rsid w:val="00605BD1"/>
    <w:rsid w:val="00605C5F"/>
    <w:rsid w:val="00605D64"/>
    <w:rsid w:val="0060644D"/>
    <w:rsid w:val="00606AC1"/>
    <w:rsid w:val="00607131"/>
    <w:rsid w:val="00607256"/>
    <w:rsid w:val="006073AA"/>
    <w:rsid w:val="00607933"/>
    <w:rsid w:val="00607A34"/>
    <w:rsid w:val="00607C5A"/>
    <w:rsid w:val="0061050E"/>
    <w:rsid w:val="00610720"/>
    <w:rsid w:val="00610DFB"/>
    <w:rsid w:val="00610F33"/>
    <w:rsid w:val="0061171C"/>
    <w:rsid w:val="00612F1B"/>
    <w:rsid w:val="00613102"/>
    <w:rsid w:val="00613719"/>
    <w:rsid w:val="00613B7B"/>
    <w:rsid w:val="0061472A"/>
    <w:rsid w:val="0061497E"/>
    <w:rsid w:val="006149BE"/>
    <w:rsid w:val="00614DC0"/>
    <w:rsid w:val="0061512A"/>
    <w:rsid w:val="006153E7"/>
    <w:rsid w:val="006153F3"/>
    <w:rsid w:val="00615484"/>
    <w:rsid w:val="006155AE"/>
    <w:rsid w:val="006157CF"/>
    <w:rsid w:val="00615A37"/>
    <w:rsid w:val="00615B7D"/>
    <w:rsid w:val="00615BA3"/>
    <w:rsid w:val="00615C7B"/>
    <w:rsid w:val="0061624C"/>
    <w:rsid w:val="00616875"/>
    <w:rsid w:val="00616E2D"/>
    <w:rsid w:val="0061705D"/>
    <w:rsid w:val="006179BC"/>
    <w:rsid w:val="00620121"/>
    <w:rsid w:val="006208EF"/>
    <w:rsid w:val="00620E50"/>
    <w:rsid w:val="00620E76"/>
    <w:rsid w:val="006212B3"/>
    <w:rsid w:val="00621627"/>
    <w:rsid w:val="00621B23"/>
    <w:rsid w:val="00622A39"/>
    <w:rsid w:val="0062366A"/>
    <w:rsid w:val="0062380B"/>
    <w:rsid w:val="00623FE6"/>
    <w:rsid w:val="006242D1"/>
    <w:rsid w:val="00624303"/>
    <w:rsid w:val="00624470"/>
    <w:rsid w:val="00624631"/>
    <w:rsid w:val="00624A02"/>
    <w:rsid w:val="00625250"/>
    <w:rsid w:val="00625671"/>
    <w:rsid w:val="00625A58"/>
    <w:rsid w:val="00626C56"/>
    <w:rsid w:val="00626DA5"/>
    <w:rsid w:val="0062723F"/>
    <w:rsid w:val="006273DF"/>
    <w:rsid w:val="006276EE"/>
    <w:rsid w:val="006279F9"/>
    <w:rsid w:val="00627C78"/>
    <w:rsid w:val="006304CE"/>
    <w:rsid w:val="00630CAD"/>
    <w:rsid w:val="00631368"/>
    <w:rsid w:val="006316B5"/>
    <w:rsid w:val="00631A79"/>
    <w:rsid w:val="00631EF4"/>
    <w:rsid w:val="00631F81"/>
    <w:rsid w:val="0063289E"/>
    <w:rsid w:val="006329F9"/>
    <w:rsid w:val="00633678"/>
    <w:rsid w:val="006338E2"/>
    <w:rsid w:val="006341C3"/>
    <w:rsid w:val="00634317"/>
    <w:rsid w:val="0063453E"/>
    <w:rsid w:val="00634A23"/>
    <w:rsid w:val="00634EC2"/>
    <w:rsid w:val="006350FB"/>
    <w:rsid w:val="0063549B"/>
    <w:rsid w:val="00635673"/>
    <w:rsid w:val="006360DC"/>
    <w:rsid w:val="00636986"/>
    <w:rsid w:val="00636A08"/>
    <w:rsid w:val="00636B66"/>
    <w:rsid w:val="00636E1F"/>
    <w:rsid w:val="006372C3"/>
    <w:rsid w:val="00637740"/>
    <w:rsid w:val="00637967"/>
    <w:rsid w:val="0064018E"/>
    <w:rsid w:val="0064070F"/>
    <w:rsid w:val="00640958"/>
    <w:rsid w:val="006409A6"/>
    <w:rsid w:val="00640C17"/>
    <w:rsid w:val="00640F0C"/>
    <w:rsid w:val="006420C3"/>
    <w:rsid w:val="00642E93"/>
    <w:rsid w:val="00643503"/>
    <w:rsid w:val="00643887"/>
    <w:rsid w:val="006442E0"/>
    <w:rsid w:val="0064456E"/>
    <w:rsid w:val="0064491F"/>
    <w:rsid w:val="006452A7"/>
    <w:rsid w:val="00645478"/>
    <w:rsid w:val="0064569B"/>
    <w:rsid w:val="006458A0"/>
    <w:rsid w:val="00645A98"/>
    <w:rsid w:val="00645D6F"/>
    <w:rsid w:val="00645DFC"/>
    <w:rsid w:val="00645FA0"/>
    <w:rsid w:val="0064648A"/>
    <w:rsid w:val="0064693C"/>
    <w:rsid w:val="00646984"/>
    <w:rsid w:val="00646C01"/>
    <w:rsid w:val="00646F68"/>
    <w:rsid w:val="00647586"/>
    <w:rsid w:val="006477A1"/>
    <w:rsid w:val="00647C2E"/>
    <w:rsid w:val="00647E8F"/>
    <w:rsid w:val="006507C8"/>
    <w:rsid w:val="0065095D"/>
    <w:rsid w:val="00650C3A"/>
    <w:rsid w:val="00650DD4"/>
    <w:rsid w:val="00651008"/>
    <w:rsid w:val="00651044"/>
    <w:rsid w:val="006513AD"/>
    <w:rsid w:val="00651AF7"/>
    <w:rsid w:val="00651D6E"/>
    <w:rsid w:val="006522B6"/>
    <w:rsid w:val="00652A72"/>
    <w:rsid w:val="00652A94"/>
    <w:rsid w:val="006533C7"/>
    <w:rsid w:val="00653E5A"/>
    <w:rsid w:val="00653F28"/>
    <w:rsid w:val="00654036"/>
    <w:rsid w:val="006540B5"/>
    <w:rsid w:val="006541F3"/>
    <w:rsid w:val="006541F5"/>
    <w:rsid w:val="00654BE5"/>
    <w:rsid w:val="006553E4"/>
    <w:rsid w:val="00655BDE"/>
    <w:rsid w:val="00655EAB"/>
    <w:rsid w:val="00656018"/>
    <w:rsid w:val="0065635E"/>
    <w:rsid w:val="00656600"/>
    <w:rsid w:val="00656687"/>
    <w:rsid w:val="00656DE9"/>
    <w:rsid w:val="006577A4"/>
    <w:rsid w:val="006578B5"/>
    <w:rsid w:val="00657B54"/>
    <w:rsid w:val="00657CAE"/>
    <w:rsid w:val="00657CCF"/>
    <w:rsid w:val="00657E69"/>
    <w:rsid w:val="00657FC6"/>
    <w:rsid w:val="0066020E"/>
    <w:rsid w:val="00660230"/>
    <w:rsid w:val="00660CC9"/>
    <w:rsid w:val="00660D59"/>
    <w:rsid w:val="0066129D"/>
    <w:rsid w:val="006614BE"/>
    <w:rsid w:val="0066173B"/>
    <w:rsid w:val="006617F4"/>
    <w:rsid w:val="006629D5"/>
    <w:rsid w:val="00662DCF"/>
    <w:rsid w:val="00662E6E"/>
    <w:rsid w:val="00663CCD"/>
    <w:rsid w:val="00663E3B"/>
    <w:rsid w:val="00664007"/>
    <w:rsid w:val="0066429D"/>
    <w:rsid w:val="0066453B"/>
    <w:rsid w:val="006647BC"/>
    <w:rsid w:val="006650C2"/>
    <w:rsid w:val="00665140"/>
    <w:rsid w:val="00665353"/>
    <w:rsid w:val="00667594"/>
    <w:rsid w:val="00667660"/>
    <w:rsid w:val="006679D8"/>
    <w:rsid w:val="00667F03"/>
    <w:rsid w:val="006706ED"/>
    <w:rsid w:val="00670CB9"/>
    <w:rsid w:val="00671899"/>
    <w:rsid w:val="00671BF2"/>
    <w:rsid w:val="00671D0C"/>
    <w:rsid w:val="006721EF"/>
    <w:rsid w:val="00672A1B"/>
    <w:rsid w:val="00672B9E"/>
    <w:rsid w:val="00672F58"/>
    <w:rsid w:val="0067352E"/>
    <w:rsid w:val="00673949"/>
    <w:rsid w:val="00673CCE"/>
    <w:rsid w:val="0067497A"/>
    <w:rsid w:val="006755BD"/>
    <w:rsid w:val="00676210"/>
    <w:rsid w:val="006764F3"/>
    <w:rsid w:val="00676BFF"/>
    <w:rsid w:val="00676D5F"/>
    <w:rsid w:val="00677223"/>
    <w:rsid w:val="006772EB"/>
    <w:rsid w:val="00677455"/>
    <w:rsid w:val="006774F7"/>
    <w:rsid w:val="00677769"/>
    <w:rsid w:val="00677A67"/>
    <w:rsid w:val="00677CAD"/>
    <w:rsid w:val="0068195C"/>
    <w:rsid w:val="006820A6"/>
    <w:rsid w:val="006820A9"/>
    <w:rsid w:val="0068212B"/>
    <w:rsid w:val="00682360"/>
    <w:rsid w:val="006823A2"/>
    <w:rsid w:val="006828A7"/>
    <w:rsid w:val="006828C0"/>
    <w:rsid w:val="00682984"/>
    <w:rsid w:val="00682D3D"/>
    <w:rsid w:val="00683022"/>
    <w:rsid w:val="006833B3"/>
    <w:rsid w:val="00683449"/>
    <w:rsid w:val="00683456"/>
    <w:rsid w:val="006835AF"/>
    <w:rsid w:val="00683981"/>
    <w:rsid w:val="00683D62"/>
    <w:rsid w:val="00683F76"/>
    <w:rsid w:val="0068413D"/>
    <w:rsid w:val="0068424B"/>
    <w:rsid w:val="00684417"/>
    <w:rsid w:val="006844C5"/>
    <w:rsid w:val="006849E9"/>
    <w:rsid w:val="00684C99"/>
    <w:rsid w:val="00685456"/>
    <w:rsid w:val="00685855"/>
    <w:rsid w:val="00685B06"/>
    <w:rsid w:val="00685DD0"/>
    <w:rsid w:val="00685E1E"/>
    <w:rsid w:val="00686328"/>
    <w:rsid w:val="00686FEF"/>
    <w:rsid w:val="00687495"/>
    <w:rsid w:val="006879B6"/>
    <w:rsid w:val="00687D14"/>
    <w:rsid w:val="00687F39"/>
    <w:rsid w:val="006908B2"/>
    <w:rsid w:val="0069095A"/>
    <w:rsid w:val="00691157"/>
    <w:rsid w:val="006912F0"/>
    <w:rsid w:val="00692316"/>
    <w:rsid w:val="006929AA"/>
    <w:rsid w:val="00692DBD"/>
    <w:rsid w:val="00693DB4"/>
    <w:rsid w:val="00693FB0"/>
    <w:rsid w:val="006941C9"/>
    <w:rsid w:val="0069485B"/>
    <w:rsid w:val="006952CE"/>
    <w:rsid w:val="00695717"/>
    <w:rsid w:val="006961A7"/>
    <w:rsid w:val="0069688F"/>
    <w:rsid w:val="00696A0E"/>
    <w:rsid w:val="00696EB5"/>
    <w:rsid w:val="00697453"/>
    <w:rsid w:val="00697580"/>
    <w:rsid w:val="006975DE"/>
    <w:rsid w:val="00697CEA"/>
    <w:rsid w:val="00697E3C"/>
    <w:rsid w:val="006A00B0"/>
    <w:rsid w:val="006A0DA2"/>
    <w:rsid w:val="006A0DAC"/>
    <w:rsid w:val="006A106F"/>
    <w:rsid w:val="006A17E8"/>
    <w:rsid w:val="006A186D"/>
    <w:rsid w:val="006A1D66"/>
    <w:rsid w:val="006A239E"/>
    <w:rsid w:val="006A24C4"/>
    <w:rsid w:val="006A2B83"/>
    <w:rsid w:val="006A2FEA"/>
    <w:rsid w:val="006A34DA"/>
    <w:rsid w:val="006A35E8"/>
    <w:rsid w:val="006A362C"/>
    <w:rsid w:val="006A36F6"/>
    <w:rsid w:val="006A3894"/>
    <w:rsid w:val="006A3943"/>
    <w:rsid w:val="006A3D50"/>
    <w:rsid w:val="006A4267"/>
    <w:rsid w:val="006A4850"/>
    <w:rsid w:val="006A4DFE"/>
    <w:rsid w:val="006A500A"/>
    <w:rsid w:val="006A5723"/>
    <w:rsid w:val="006A59B8"/>
    <w:rsid w:val="006A6A74"/>
    <w:rsid w:val="006A7364"/>
    <w:rsid w:val="006A7BAC"/>
    <w:rsid w:val="006A7D9C"/>
    <w:rsid w:val="006A7EC4"/>
    <w:rsid w:val="006A7FB4"/>
    <w:rsid w:val="006B0069"/>
    <w:rsid w:val="006B0170"/>
    <w:rsid w:val="006B0388"/>
    <w:rsid w:val="006B0759"/>
    <w:rsid w:val="006B0A44"/>
    <w:rsid w:val="006B0C7D"/>
    <w:rsid w:val="006B13FA"/>
    <w:rsid w:val="006B196F"/>
    <w:rsid w:val="006B1DA7"/>
    <w:rsid w:val="006B22C5"/>
    <w:rsid w:val="006B247A"/>
    <w:rsid w:val="006B2E71"/>
    <w:rsid w:val="006B35CD"/>
    <w:rsid w:val="006B39F3"/>
    <w:rsid w:val="006B3B13"/>
    <w:rsid w:val="006B3EC0"/>
    <w:rsid w:val="006B3EE5"/>
    <w:rsid w:val="006B4BA3"/>
    <w:rsid w:val="006B4EEF"/>
    <w:rsid w:val="006B54F5"/>
    <w:rsid w:val="006B5B13"/>
    <w:rsid w:val="006B5D6A"/>
    <w:rsid w:val="006B60E1"/>
    <w:rsid w:val="006B6996"/>
    <w:rsid w:val="006B6BE0"/>
    <w:rsid w:val="006B6C26"/>
    <w:rsid w:val="006B750A"/>
    <w:rsid w:val="006B7C7D"/>
    <w:rsid w:val="006C00E0"/>
    <w:rsid w:val="006C0621"/>
    <w:rsid w:val="006C0625"/>
    <w:rsid w:val="006C07C6"/>
    <w:rsid w:val="006C07F0"/>
    <w:rsid w:val="006C08D6"/>
    <w:rsid w:val="006C0BBE"/>
    <w:rsid w:val="006C1195"/>
    <w:rsid w:val="006C1FA9"/>
    <w:rsid w:val="006C202C"/>
    <w:rsid w:val="006C22B4"/>
    <w:rsid w:val="006C2AB8"/>
    <w:rsid w:val="006C2C6F"/>
    <w:rsid w:val="006C2C79"/>
    <w:rsid w:val="006C2DDE"/>
    <w:rsid w:val="006C3000"/>
    <w:rsid w:val="006C308D"/>
    <w:rsid w:val="006C3253"/>
    <w:rsid w:val="006C328A"/>
    <w:rsid w:val="006C3A3B"/>
    <w:rsid w:val="006C3D96"/>
    <w:rsid w:val="006C415D"/>
    <w:rsid w:val="006C5526"/>
    <w:rsid w:val="006C5817"/>
    <w:rsid w:val="006C5917"/>
    <w:rsid w:val="006C5AA4"/>
    <w:rsid w:val="006C5C97"/>
    <w:rsid w:val="006C5E8F"/>
    <w:rsid w:val="006C6075"/>
    <w:rsid w:val="006C6093"/>
    <w:rsid w:val="006C61E0"/>
    <w:rsid w:val="006C65D6"/>
    <w:rsid w:val="006C675F"/>
    <w:rsid w:val="006C6FAD"/>
    <w:rsid w:val="006C701D"/>
    <w:rsid w:val="006C72F3"/>
    <w:rsid w:val="006C7BE4"/>
    <w:rsid w:val="006C7E7D"/>
    <w:rsid w:val="006C7EC2"/>
    <w:rsid w:val="006D011E"/>
    <w:rsid w:val="006D02DB"/>
    <w:rsid w:val="006D0AB5"/>
    <w:rsid w:val="006D0D3C"/>
    <w:rsid w:val="006D12C9"/>
    <w:rsid w:val="006D16ED"/>
    <w:rsid w:val="006D1C7D"/>
    <w:rsid w:val="006D2170"/>
    <w:rsid w:val="006D269F"/>
    <w:rsid w:val="006D2B1A"/>
    <w:rsid w:val="006D2F22"/>
    <w:rsid w:val="006D311C"/>
    <w:rsid w:val="006D3330"/>
    <w:rsid w:val="006D3580"/>
    <w:rsid w:val="006D36DF"/>
    <w:rsid w:val="006D3F36"/>
    <w:rsid w:val="006D465F"/>
    <w:rsid w:val="006D4AFD"/>
    <w:rsid w:val="006D565C"/>
    <w:rsid w:val="006D5A04"/>
    <w:rsid w:val="006D5B53"/>
    <w:rsid w:val="006D6362"/>
    <w:rsid w:val="006D6746"/>
    <w:rsid w:val="006D706C"/>
    <w:rsid w:val="006D7513"/>
    <w:rsid w:val="006D7C6F"/>
    <w:rsid w:val="006E0696"/>
    <w:rsid w:val="006E076D"/>
    <w:rsid w:val="006E08BB"/>
    <w:rsid w:val="006E0FA4"/>
    <w:rsid w:val="006E137C"/>
    <w:rsid w:val="006E17E7"/>
    <w:rsid w:val="006E1BA6"/>
    <w:rsid w:val="006E220A"/>
    <w:rsid w:val="006E24BA"/>
    <w:rsid w:val="006E2582"/>
    <w:rsid w:val="006E2764"/>
    <w:rsid w:val="006E27A5"/>
    <w:rsid w:val="006E2967"/>
    <w:rsid w:val="006E3221"/>
    <w:rsid w:val="006E3226"/>
    <w:rsid w:val="006E36AA"/>
    <w:rsid w:val="006E4F02"/>
    <w:rsid w:val="006E59F4"/>
    <w:rsid w:val="006E5ABE"/>
    <w:rsid w:val="006E681A"/>
    <w:rsid w:val="006E6A37"/>
    <w:rsid w:val="006E6FFF"/>
    <w:rsid w:val="006E755F"/>
    <w:rsid w:val="006F06F2"/>
    <w:rsid w:val="006F0E40"/>
    <w:rsid w:val="006F0E58"/>
    <w:rsid w:val="006F10EC"/>
    <w:rsid w:val="006F1171"/>
    <w:rsid w:val="006F11CA"/>
    <w:rsid w:val="006F15C9"/>
    <w:rsid w:val="006F2079"/>
    <w:rsid w:val="006F25B3"/>
    <w:rsid w:val="006F2BA4"/>
    <w:rsid w:val="006F2EBE"/>
    <w:rsid w:val="006F31AF"/>
    <w:rsid w:val="006F334E"/>
    <w:rsid w:val="006F4146"/>
    <w:rsid w:val="006F45ED"/>
    <w:rsid w:val="006F5320"/>
    <w:rsid w:val="006F540A"/>
    <w:rsid w:val="006F56E0"/>
    <w:rsid w:val="006F5BB9"/>
    <w:rsid w:val="006F6D2F"/>
    <w:rsid w:val="006F713E"/>
    <w:rsid w:val="006F7148"/>
    <w:rsid w:val="0070002C"/>
    <w:rsid w:val="00700275"/>
    <w:rsid w:val="007006EC"/>
    <w:rsid w:val="007008D3"/>
    <w:rsid w:val="00700E61"/>
    <w:rsid w:val="007010D5"/>
    <w:rsid w:val="00701650"/>
    <w:rsid w:val="007018E6"/>
    <w:rsid w:val="00701A50"/>
    <w:rsid w:val="00701B9A"/>
    <w:rsid w:val="00701E23"/>
    <w:rsid w:val="00702CE3"/>
    <w:rsid w:val="0070320C"/>
    <w:rsid w:val="007033FB"/>
    <w:rsid w:val="007038C4"/>
    <w:rsid w:val="0070393D"/>
    <w:rsid w:val="00703BE6"/>
    <w:rsid w:val="00703C02"/>
    <w:rsid w:val="00703D28"/>
    <w:rsid w:val="00703E85"/>
    <w:rsid w:val="00704515"/>
    <w:rsid w:val="0070461E"/>
    <w:rsid w:val="00704BE4"/>
    <w:rsid w:val="00704F0F"/>
    <w:rsid w:val="00705836"/>
    <w:rsid w:val="00705EC3"/>
    <w:rsid w:val="00705ECD"/>
    <w:rsid w:val="0070600B"/>
    <w:rsid w:val="0070612F"/>
    <w:rsid w:val="007061DA"/>
    <w:rsid w:val="00706CEF"/>
    <w:rsid w:val="007070FF"/>
    <w:rsid w:val="00707395"/>
    <w:rsid w:val="00707BA7"/>
    <w:rsid w:val="00707D5D"/>
    <w:rsid w:val="00707DDA"/>
    <w:rsid w:val="00707F55"/>
    <w:rsid w:val="0071006F"/>
    <w:rsid w:val="00710602"/>
    <w:rsid w:val="0071073E"/>
    <w:rsid w:val="00711387"/>
    <w:rsid w:val="007116E2"/>
    <w:rsid w:val="007118D6"/>
    <w:rsid w:val="00711E58"/>
    <w:rsid w:val="00711F68"/>
    <w:rsid w:val="00712028"/>
    <w:rsid w:val="007125F2"/>
    <w:rsid w:val="00712FD6"/>
    <w:rsid w:val="00713692"/>
    <w:rsid w:val="00713D9E"/>
    <w:rsid w:val="00714090"/>
    <w:rsid w:val="0071473F"/>
    <w:rsid w:val="00714932"/>
    <w:rsid w:val="00714C98"/>
    <w:rsid w:val="00714EBE"/>
    <w:rsid w:val="00714F71"/>
    <w:rsid w:val="00714F8D"/>
    <w:rsid w:val="0071520C"/>
    <w:rsid w:val="00715319"/>
    <w:rsid w:val="007156A2"/>
    <w:rsid w:val="00715728"/>
    <w:rsid w:val="007157DC"/>
    <w:rsid w:val="00715A94"/>
    <w:rsid w:val="00715CA6"/>
    <w:rsid w:val="00715CD7"/>
    <w:rsid w:val="0071684E"/>
    <w:rsid w:val="00716D6D"/>
    <w:rsid w:val="007175FE"/>
    <w:rsid w:val="00717813"/>
    <w:rsid w:val="00717D31"/>
    <w:rsid w:val="0072010A"/>
    <w:rsid w:val="007208FD"/>
    <w:rsid w:val="007209C6"/>
    <w:rsid w:val="00721072"/>
    <w:rsid w:val="00721223"/>
    <w:rsid w:val="0072146D"/>
    <w:rsid w:val="00721623"/>
    <w:rsid w:val="00721C0C"/>
    <w:rsid w:val="00721D21"/>
    <w:rsid w:val="00722358"/>
    <w:rsid w:val="00722488"/>
    <w:rsid w:val="007224EA"/>
    <w:rsid w:val="00722873"/>
    <w:rsid w:val="007229E0"/>
    <w:rsid w:val="00722DC5"/>
    <w:rsid w:val="0072323E"/>
    <w:rsid w:val="0072378D"/>
    <w:rsid w:val="007243C5"/>
    <w:rsid w:val="00724511"/>
    <w:rsid w:val="0072484C"/>
    <w:rsid w:val="00724E5B"/>
    <w:rsid w:val="0072544F"/>
    <w:rsid w:val="0072583A"/>
    <w:rsid w:val="00726139"/>
    <w:rsid w:val="007267E5"/>
    <w:rsid w:val="00726B71"/>
    <w:rsid w:val="007277BB"/>
    <w:rsid w:val="00727807"/>
    <w:rsid w:val="007303D9"/>
    <w:rsid w:val="007308C4"/>
    <w:rsid w:val="00730BF1"/>
    <w:rsid w:val="00730E2F"/>
    <w:rsid w:val="0073131C"/>
    <w:rsid w:val="007313BE"/>
    <w:rsid w:val="00731655"/>
    <w:rsid w:val="007319AE"/>
    <w:rsid w:val="00731A61"/>
    <w:rsid w:val="0073257F"/>
    <w:rsid w:val="0073265C"/>
    <w:rsid w:val="007327AF"/>
    <w:rsid w:val="007328AF"/>
    <w:rsid w:val="00732C5F"/>
    <w:rsid w:val="00732EA0"/>
    <w:rsid w:val="00733086"/>
    <w:rsid w:val="007333C6"/>
    <w:rsid w:val="00734100"/>
    <w:rsid w:val="00734276"/>
    <w:rsid w:val="007346EB"/>
    <w:rsid w:val="0073483D"/>
    <w:rsid w:val="007348D7"/>
    <w:rsid w:val="0073525D"/>
    <w:rsid w:val="007354F5"/>
    <w:rsid w:val="007358BB"/>
    <w:rsid w:val="007359D4"/>
    <w:rsid w:val="00735B9B"/>
    <w:rsid w:val="00735BB3"/>
    <w:rsid w:val="00735E1B"/>
    <w:rsid w:val="00736087"/>
    <w:rsid w:val="00736110"/>
    <w:rsid w:val="00736524"/>
    <w:rsid w:val="007366BF"/>
    <w:rsid w:val="007367A2"/>
    <w:rsid w:val="00736994"/>
    <w:rsid w:val="00736E60"/>
    <w:rsid w:val="00736FA8"/>
    <w:rsid w:val="0073723C"/>
    <w:rsid w:val="00737307"/>
    <w:rsid w:val="00737D8D"/>
    <w:rsid w:val="007402C7"/>
    <w:rsid w:val="0074047C"/>
    <w:rsid w:val="00740DB5"/>
    <w:rsid w:val="00740FE1"/>
    <w:rsid w:val="007410E4"/>
    <w:rsid w:val="00741305"/>
    <w:rsid w:val="00741450"/>
    <w:rsid w:val="00741A75"/>
    <w:rsid w:val="00741F20"/>
    <w:rsid w:val="00741FF6"/>
    <w:rsid w:val="00742087"/>
    <w:rsid w:val="0074255C"/>
    <w:rsid w:val="0074255E"/>
    <w:rsid w:val="007429ED"/>
    <w:rsid w:val="00743474"/>
    <w:rsid w:val="00743A5C"/>
    <w:rsid w:val="00743AA9"/>
    <w:rsid w:val="00743EF9"/>
    <w:rsid w:val="007442B8"/>
    <w:rsid w:val="00744BEA"/>
    <w:rsid w:val="0074513A"/>
    <w:rsid w:val="00746108"/>
    <w:rsid w:val="007461FE"/>
    <w:rsid w:val="00746971"/>
    <w:rsid w:val="00746FB7"/>
    <w:rsid w:val="007470B3"/>
    <w:rsid w:val="00747110"/>
    <w:rsid w:val="00747504"/>
    <w:rsid w:val="00747CBA"/>
    <w:rsid w:val="0075087F"/>
    <w:rsid w:val="007510E9"/>
    <w:rsid w:val="007515C4"/>
    <w:rsid w:val="00751697"/>
    <w:rsid w:val="007519CC"/>
    <w:rsid w:val="00751A17"/>
    <w:rsid w:val="00751B26"/>
    <w:rsid w:val="00752FB3"/>
    <w:rsid w:val="00753142"/>
    <w:rsid w:val="00753618"/>
    <w:rsid w:val="0075392B"/>
    <w:rsid w:val="00753AEA"/>
    <w:rsid w:val="00753E71"/>
    <w:rsid w:val="0075413B"/>
    <w:rsid w:val="007547E3"/>
    <w:rsid w:val="00754CAA"/>
    <w:rsid w:val="00754E3B"/>
    <w:rsid w:val="00754EE2"/>
    <w:rsid w:val="007550CD"/>
    <w:rsid w:val="00755305"/>
    <w:rsid w:val="0075546E"/>
    <w:rsid w:val="00755499"/>
    <w:rsid w:val="0075562C"/>
    <w:rsid w:val="007556BE"/>
    <w:rsid w:val="00755EFA"/>
    <w:rsid w:val="00756496"/>
    <w:rsid w:val="0075663A"/>
    <w:rsid w:val="007567EA"/>
    <w:rsid w:val="00756ACB"/>
    <w:rsid w:val="00756E06"/>
    <w:rsid w:val="00757802"/>
    <w:rsid w:val="00757923"/>
    <w:rsid w:val="00757996"/>
    <w:rsid w:val="007579D2"/>
    <w:rsid w:val="00757B84"/>
    <w:rsid w:val="007600B7"/>
    <w:rsid w:val="00760DAA"/>
    <w:rsid w:val="00761AB2"/>
    <w:rsid w:val="00761CDC"/>
    <w:rsid w:val="007623A4"/>
    <w:rsid w:val="00762510"/>
    <w:rsid w:val="00762876"/>
    <w:rsid w:val="00762B70"/>
    <w:rsid w:val="00762BA3"/>
    <w:rsid w:val="00762C52"/>
    <w:rsid w:val="0076323A"/>
    <w:rsid w:val="007636E5"/>
    <w:rsid w:val="00763787"/>
    <w:rsid w:val="00763E0A"/>
    <w:rsid w:val="00764267"/>
    <w:rsid w:val="007644CC"/>
    <w:rsid w:val="007646CA"/>
    <w:rsid w:val="0076599E"/>
    <w:rsid w:val="007661E1"/>
    <w:rsid w:val="007662CA"/>
    <w:rsid w:val="0076683E"/>
    <w:rsid w:val="007669D3"/>
    <w:rsid w:val="00766A4F"/>
    <w:rsid w:val="00767136"/>
    <w:rsid w:val="0076762D"/>
    <w:rsid w:val="00767648"/>
    <w:rsid w:val="00770340"/>
    <w:rsid w:val="007705A0"/>
    <w:rsid w:val="00770B6A"/>
    <w:rsid w:val="00770BCF"/>
    <w:rsid w:val="00771153"/>
    <w:rsid w:val="0077120D"/>
    <w:rsid w:val="007713A6"/>
    <w:rsid w:val="00771671"/>
    <w:rsid w:val="007718E3"/>
    <w:rsid w:val="00771DC2"/>
    <w:rsid w:val="00771E14"/>
    <w:rsid w:val="00771FC6"/>
    <w:rsid w:val="00772087"/>
    <w:rsid w:val="00772213"/>
    <w:rsid w:val="0077248C"/>
    <w:rsid w:val="007724F7"/>
    <w:rsid w:val="00772731"/>
    <w:rsid w:val="00772756"/>
    <w:rsid w:val="00772A05"/>
    <w:rsid w:val="00772A81"/>
    <w:rsid w:val="007739DA"/>
    <w:rsid w:val="0077454A"/>
    <w:rsid w:val="00774CAC"/>
    <w:rsid w:val="00775008"/>
    <w:rsid w:val="0077548C"/>
    <w:rsid w:val="00775520"/>
    <w:rsid w:val="00775C53"/>
    <w:rsid w:val="00775E6D"/>
    <w:rsid w:val="0077652A"/>
    <w:rsid w:val="00776674"/>
    <w:rsid w:val="00776746"/>
    <w:rsid w:val="007768FD"/>
    <w:rsid w:val="00776AC1"/>
    <w:rsid w:val="00777135"/>
    <w:rsid w:val="0077727D"/>
    <w:rsid w:val="007772EC"/>
    <w:rsid w:val="007776C2"/>
    <w:rsid w:val="00777BF1"/>
    <w:rsid w:val="0078006C"/>
    <w:rsid w:val="00780173"/>
    <w:rsid w:val="00780764"/>
    <w:rsid w:val="007808CF"/>
    <w:rsid w:val="00781650"/>
    <w:rsid w:val="007818FE"/>
    <w:rsid w:val="00781F64"/>
    <w:rsid w:val="00781FBA"/>
    <w:rsid w:val="00782162"/>
    <w:rsid w:val="00782288"/>
    <w:rsid w:val="00782B84"/>
    <w:rsid w:val="00782D2A"/>
    <w:rsid w:val="00782D43"/>
    <w:rsid w:val="00782E31"/>
    <w:rsid w:val="007830CF"/>
    <w:rsid w:val="007832EC"/>
    <w:rsid w:val="00783DB1"/>
    <w:rsid w:val="00784B38"/>
    <w:rsid w:val="00784BAF"/>
    <w:rsid w:val="00785480"/>
    <w:rsid w:val="00785587"/>
    <w:rsid w:val="007856C1"/>
    <w:rsid w:val="007856E2"/>
    <w:rsid w:val="00785B8A"/>
    <w:rsid w:val="00785D18"/>
    <w:rsid w:val="00785F7A"/>
    <w:rsid w:val="007861E4"/>
    <w:rsid w:val="0078661B"/>
    <w:rsid w:val="007869EA"/>
    <w:rsid w:val="00787126"/>
    <w:rsid w:val="00787578"/>
    <w:rsid w:val="00787946"/>
    <w:rsid w:val="00787F4A"/>
    <w:rsid w:val="0079008D"/>
    <w:rsid w:val="00790403"/>
    <w:rsid w:val="007904F0"/>
    <w:rsid w:val="00790778"/>
    <w:rsid w:val="00790901"/>
    <w:rsid w:val="00790AD5"/>
    <w:rsid w:val="007919A2"/>
    <w:rsid w:val="00792014"/>
    <w:rsid w:val="007920D1"/>
    <w:rsid w:val="007923CE"/>
    <w:rsid w:val="0079306C"/>
    <w:rsid w:val="007937B7"/>
    <w:rsid w:val="007939F9"/>
    <w:rsid w:val="00793F86"/>
    <w:rsid w:val="0079488B"/>
    <w:rsid w:val="00794A80"/>
    <w:rsid w:val="00795157"/>
    <w:rsid w:val="007951A6"/>
    <w:rsid w:val="00795502"/>
    <w:rsid w:val="00796B2B"/>
    <w:rsid w:val="007971B5"/>
    <w:rsid w:val="007975A8"/>
    <w:rsid w:val="007978C7"/>
    <w:rsid w:val="007A02A2"/>
    <w:rsid w:val="007A0699"/>
    <w:rsid w:val="007A0B91"/>
    <w:rsid w:val="007A0C12"/>
    <w:rsid w:val="007A0C9E"/>
    <w:rsid w:val="007A11FA"/>
    <w:rsid w:val="007A17F5"/>
    <w:rsid w:val="007A1972"/>
    <w:rsid w:val="007A1E4F"/>
    <w:rsid w:val="007A208E"/>
    <w:rsid w:val="007A25EF"/>
    <w:rsid w:val="007A28FE"/>
    <w:rsid w:val="007A2BAD"/>
    <w:rsid w:val="007A3550"/>
    <w:rsid w:val="007A3662"/>
    <w:rsid w:val="007A375F"/>
    <w:rsid w:val="007A39C4"/>
    <w:rsid w:val="007A39CD"/>
    <w:rsid w:val="007A3E47"/>
    <w:rsid w:val="007A4047"/>
    <w:rsid w:val="007A47F0"/>
    <w:rsid w:val="007A498A"/>
    <w:rsid w:val="007A4BBC"/>
    <w:rsid w:val="007A54D3"/>
    <w:rsid w:val="007A5687"/>
    <w:rsid w:val="007A5867"/>
    <w:rsid w:val="007A5B70"/>
    <w:rsid w:val="007A5CA6"/>
    <w:rsid w:val="007A6098"/>
    <w:rsid w:val="007A67D5"/>
    <w:rsid w:val="007A6B3C"/>
    <w:rsid w:val="007A6ECA"/>
    <w:rsid w:val="007A6ED7"/>
    <w:rsid w:val="007A7D98"/>
    <w:rsid w:val="007B013E"/>
    <w:rsid w:val="007B03F3"/>
    <w:rsid w:val="007B04B7"/>
    <w:rsid w:val="007B076C"/>
    <w:rsid w:val="007B1025"/>
    <w:rsid w:val="007B117D"/>
    <w:rsid w:val="007B154B"/>
    <w:rsid w:val="007B1621"/>
    <w:rsid w:val="007B1B2B"/>
    <w:rsid w:val="007B1C88"/>
    <w:rsid w:val="007B2056"/>
    <w:rsid w:val="007B23C8"/>
    <w:rsid w:val="007B2BF0"/>
    <w:rsid w:val="007B2C14"/>
    <w:rsid w:val="007B2CE7"/>
    <w:rsid w:val="007B3105"/>
    <w:rsid w:val="007B3240"/>
    <w:rsid w:val="007B3589"/>
    <w:rsid w:val="007B3AF6"/>
    <w:rsid w:val="007B3C30"/>
    <w:rsid w:val="007B3D34"/>
    <w:rsid w:val="007B3DCB"/>
    <w:rsid w:val="007B44BD"/>
    <w:rsid w:val="007B5357"/>
    <w:rsid w:val="007B54DF"/>
    <w:rsid w:val="007B5DE2"/>
    <w:rsid w:val="007B61B1"/>
    <w:rsid w:val="007B6DA5"/>
    <w:rsid w:val="007B6E23"/>
    <w:rsid w:val="007B746F"/>
    <w:rsid w:val="007B7BCF"/>
    <w:rsid w:val="007C028B"/>
    <w:rsid w:val="007C03EF"/>
    <w:rsid w:val="007C0541"/>
    <w:rsid w:val="007C0742"/>
    <w:rsid w:val="007C077A"/>
    <w:rsid w:val="007C0C75"/>
    <w:rsid w:val="007C186C"/>
    <w:rsid w:val="007C1B96"/>
    <w:rsid w:val="007C203E"/>
    <w:rsid w:val="007C2616"/>
    <w:rsid w:val="007C2917"/>
    <w:rsid w:val="007C2BBA"/>
    <w:rsid w:val="007C2C8B"/>
    <w:rsid w:val="007C2C93"/>
    <w:rsid w:val="007C31B7"/>
    <w:rsid w:val="007C31F3"/>
    <w:rsid w:val="007C3253"/>
    <w:rsid w:val="007C347F"/>
    <w:rsid w:val="007C37BD"/>
    <w:rsid w:val="007C38CF"/>
    <w:rsid w:val="007C3AE2"/>
    <w:rsid w:val="007C3F95"/>
    <w:rsid w:val="007C3F99"/>
    <w:rsid w:val="007C4204"/>
    <w:rsid w:val="007C4298"/>
    <w:rsid w:val="007C4509"/>
    <w:rsid w:val="007C4BC7"/>
    <w:rsid w:val="007C5341"/>
    <w:rsid w:val="007C56F9"/>
    <w:rsid w:val="007C5A9F"/>
    <w:rsid w:val="007C5AEC"/>
    <w:rsid w:val="007C5E46"/>
    <w:rsid w:val="007C6696"/>
    <w:rsid w:val="007C679F"/>
    <w:rsid w:val="007C6C41"/>
    <w:rsid w:val="007C701F"/>
    <w:rsid w:val="007C79DC"/>
    <w:rsid w:val="007C7F47"/>
    <w:rsid w:val="007C7F83"/>
    <w:rsid w:val="007D03CB"/>
    <w:rsid w:val="007D0AB6"/>
    <w:rsid w:val="007D0D96"/>
    <w:rsid w:val="007D1048"/>
    <w:rsid w:val="007D11D1"/>
    <w:rsid w:val="007D1222"/>
    <w:rsid w:val="007D1744"/>
    <w:rsid w:val="007D1F68"/>
    <w:rsid w:val="007D1F6D"/>
    <w:rsid w:val="007D268B"/>
    <w:rsid w:val="007D2CC2"/>
    <w:rsid w:val="007D2D44"/>
    <w:rsid w:val="007D3040"/>
    <w:rsid w:val="007D3492"/>
    <w:rsid w:val="007D349F"/>
    <w:rsid w:val="007D34E3"/>
    <w:rsid w:val="007D3D8B"/>
    <w:rsid w:val="007D4915"/>
    <w:rsid w:val="007D49A2"/>
    <w:rsid w:val="007D4DC1"/>
    <w:rsid w:val="007D4E52"/>
    <w:rsid w:val="007D535F"/>
    <w:rsid w:val="007D5405"/>
    <w:rsid w:val="007D57DA"/>
    <w:rsid w:val="007D5912"/>
    <w:rsid w:val="007D5B87"/>
    <w:rsid w:val="007D5E9A"/>
    <w:rsid w:val="007D61D5"/>
    <w:rsid w:val="007D6B28"/>
    <w:rsid w:val="007D6CD5"/>
    <w:rsid w:val="007D6F9F"/>
    <w:rsid w:val="007D7F33"/>
    <w:rsid w:val="007E000B"/>
    <w:rsid w:val="007E0C63"/>
    <w:rsid w:val="007E0EDE"/>
    <w:rsid w:val="007E0FC7"/>
    <w:rsid w:val="007E2316"/>
    <w:rsid w:val="007E2379"/>
    <w:rsid w:val="007E24D6"/>
    <w:rsid w:val="007E2E01"/>
    <w:rsid w:val="007E3284"/>
    <w:rsid w:val="007E3EE8"/>
    <w:rsid w:val="007E4383"/>
    <w:rsid w:val="007E481C"/>
    <w:rsid w:val="007E50F2"/>
    <w:rsid w:val="007E53CF"/>
    <w:rsid w:val="007E67CF"/>
    <w:rsid w:val="007E6B0C"/>
    <w:rsid w:val="007E73CA"/>
    <w:rsid w:val="007E7A4D"/>
    <w:rsid w:val="007E7AB5"/>
    <w:rsid w:val="007E7B8F"/>
    <w:rsid w:val="007F0133"/>
    <w:rsid w:val="007F0801"/>
    <w:rsid w:val="007F0942"/>
    <w:rsid w:val="007F0D31"/>
    <w:rsid w:val="007F0F09"/>
    <w:rsid w:val="007F0FFB"/>
    <w:rsid w:val="007F10C0"/>
    <w:rsid w:val="007F1D04"/>
    <w:rsid w:val="007F1D22"/>
    <w:rsid w:val="007F1EEC"/>
    <w:rsid w:val="007F2588"/>
    <w:rsid w:val="007F2FD3"/>
    <w:rsid w:val="007F300F"/>
    <w:rsid w:val="007F3A33"/>
    <w:rsid w:val="007F3DFB"/>
    <w:rsid w:val="007F3FF5"/>
    <w:rsid w:val="007F453B"/>
    <w:rsid w:val="007F4759"/>
    <w:rsid w:val="007F4F40"/>
    <w:rsid w:val="007F51A6"/>
    <w:rsid w:val="007F52F7"/>
    <w:rsid w:val="007F57FA"/>
    <w:rsid w:val="007F58F8"/>
    <w:rsid w:val="007F5EC7"/>
    <w:rsid w:val="007F5F06"/>
    <w:rsid w:val="007F6EF6"/>
    <w:rsid w:val="007F7593"/>
    <w:rsid w:val="007F7644"/>
    <w:rsid w:val="007F7789"/>
    <w:rsid w:val="007F7B1C"/>
    <w:rsid w:val="008000D9"/>
    <w:rsid w:val="008004A6"/>
    <w:rsid w:val="008005D2"/>
    <w:rsid w:val="00800925"/>
    <w:rsid w:val="00801236"/>
    <w:rsid w:val="00801274"/>
    <w:rsid w:val="0080229B"/>
    <w:rsid w:val="00802C21"/>
    <w:rsid w:val="00802D7F"/>
    <w:rsid w:val="00803182"/>
    <w:rsid w:val="008031A6"/>
    <w:rsid w:val="00803290"/>
    <w:rsid w:val="008037BC"/>
    <w:rsid w:val="00803D0B"/>
    <w:rsid w:val="00804250"/>
    <w:rsid w:val="00804302"/>
    <w:rsid w:val="0080469F"/>
    <w:rsid w:val="0080476B"/>
    <w:rsid w:val="008052FC"/>
    <w:rsid w:val="0080530D"/>
    <w:rsid w:val="008056E8"/>
    <w:rsid w:val="00805C19"/>
    <w:rsid w:val="008062E6"/>
    <w:rsid w:val="0080636C"/>
    <w:rsid w:val="008063B3"/>
    <w:rsid w:val="00806E2A"/>
    <w:rsid w:val="00806F6A"/>
    <w:rsid w:val="00806FA4"/>
    <w:rsid w:val="0080725C"/>
    <w:rsid w:val="008073E0"/>
    <w:rsid w:val="00807492"/>
    <w:rsid w:val="008074B3"/>
    <w:rsid w:val="008075AA"/>
    <w:rsid w:val="00807958"/>
    <w:rsid w:val="00807A2A"/>
    <w:rsid w:val="00807A6D"/>
    <w:rsid w:val="008103EA"/>
    <w:rsid w:val="00810AB8"/>
    <w:rsid w:val="00810D63"/>
    <w:rsid w:val="00811758"/>
    <w:rsid w:val="00811DBB"/>
    <w:rsid w:val="00811E71"/>
    <w:rsid w:val="0081287B"/>
    <w:rsid w:val="008128F9"/>
    <w:rsid w:val="00813134"/>
    <w:rsid w:val="00813942"/>
    <w:rsid w:val="0081397E"/>
    <w:rsid w:val="008140CF"/>
    <w:rsid w:val="00814A11"/>
    <w:rsid w:val="00814DCC"/>
    <w:rsid w:val="008152FC"/>
    <w:rsid w:val="00815335"/>
    <w:rsid w:val="00815834"/>
    <w:rsid w:val="00815A7B"/>
    <w:rsid w:val="00815C3D"/>
    <w:rsid w:val="00815F8E"/>
    <w:rsid w:val="0081629B"/>
    <w:rsid w:val="0081640A"/>
    <w:rsid w:val="00816969"/>
    <w:rsid w:val="00816F51"/>
    <w:rsid w:val="008174D5"/>
    <w:rsid w:val="00817588"/>
    <w:rsid w:val="00817741"/>
    <w:rsid w:val="00817B5C"/>
    <w:rsid w:val="00820072"/>
    <w:rsid w:val="008200B7"/>
    <w:rsid w:val="0082133F"/>
    <w:rsid w:val="008215F1"/>
    <w:rsid w:val="008219F9"/>
    <w:rsid w:val="0082204A"/>
    <w:rsid w:val="0082226D"/>
    <w:rsid w:val="00822701"/>
    <w:rsid w:val="00823068"/>
    <w:rsid w:val="00823A84"/>
    <w:rsid w:val="00823B51"/>
    <w:rsid w:val="00823D44"/>
    <w:rsid w:val="008245FB"/>
    <w:rsid w:val="00824842"/>
    <w:rsid w:val="00824B05"/>
    <w:rsid w:val="00824CFB"/>
    <w:rsid w:val="00824DEB"/>
    <w:rsid w:val="00824F26"/>
    <w:rsid w:val="008254E3"/>
    <w:rsid w:val="008259FE"/>
    <w:rsid w:val="00825ACF"/>
    <w:rsid w:val="00825EF7"/>
    <w:rsid w:val="00826094"/>
    <w:rsid w:val="008261E8"/>
    <w:rsid w:val="008267CA"/>
    <w:rsid w:val="00826C41"/>
    <w:rsid w:val="00826EB7"/>
    <w:rsid w:val="00827141"/>
    <w:rsid w:val="00827FA5"/>
    <w:rsid w:val="008307E6"/>
    <w:rsid w:val="00831BFF"/>
    <w:rsid w:val="00832301"/>
    <w:rsid w:val="008326B4"/>
    <w:rsid w:val="0083279D"/>
    <w:rsid w:val="00832AC2"/>
    <w:rsid w:val="00832F5C"/>
    <w:rsid w:val="008336F0"/>
    <w:rsid w:val="00834344"/>
    <w:rsid w:val="0083441A"/>
    <w:rsid w:val="00834543"/>
    <w:rsid w:val="00834870"/>
    <w:rsid w:val="00834AD4"/>
    <w:rsid w:val="00834BEE"/>
    <w:rsid w:val="00835152"/>
    <w:rsid w:val="00835A68"/>
    <w:rsid w:val="00835F34"/>
    <w:rsid w:val="00836C66"/>
    <w:rsid w:val="008373F3"/>
    <w:rsid w:val="008374CE"/>
    <w:rsid w:val="008378DB"/>
    <w:rsid w:val="00837A36"/>
    <w:rsid w:val="00837BAC"/>
    <w:rsid w:val="00837C09"/>
    <w:rsid w:val="008407C4"/>
    <w:rsid w:val="00840BC4"/>
    <w:rsid w:val="00840BF8"/>
    <w:rsid w:val="008415D6"/>
    <w:rsid w:val="00842010"/>
    <w:rsid w:val="00842085"/>
    <w:rsid w:val="008424E6"/>
    <w:rsid w:val="00842708"/>
    <w:rsid w:val="00842FCA"/>
    <w:rsid w:val="008430DF"/>
    <w:rsid w:val="0084314A"/>
    <w:rsid w:val="008436F1"/>
    <w:rsid w:val="00843747"/>
    <w:rsid w:val="00843FBF"/>
    <w:rsid w:val="008449C9"/>
    <w:rsid w:val="00844A41"/>
    <w:rsid w:val="00844AE6"/>
    <w:rsid w:val="00844F26"/>
    <w:rsid w:val="0084536B"/>
    <w:rsid w:val="00845968"/>
    <w:rsid w:val="0084598B"/>
    <w:rsid w:val="008461F9"/>
    <w:rsid w:val="00846AA8"/>
    <w:rsid w:val="00846DEA"/>
    <w:rsid w:val="00846E92"/>
    <w:rsid w:val="0084744B"/>
    <w:rsid w:val="00847A4F"/>
    <w:rsid w:val="00847C96"/>
    <w:rsid w:val="00847F13"/>
    <w:rsid w:val="008506B0"/>
    <w:rsid w:val="00850E1C"/>
    <w:rsid w:val="00850ECA"/>
    <w:rsid w:val="00851039"/>
    <w:rsid w:val="00851575"/>
    <w:rsid w:val="00851732"/>
    <w:rsid w:val="00851AF4"/>
    <w:rsid w:val="00851CCD"/>
    <w:rsid w:val="00851E25"/>
    <w:rsid w:val="0085237A"/>
    <w:rsid w:val="00853790"/>
    <w:rsid w:val="008537EE"/>
    <w:rsid w:val="00853872"/>
    <w:rsid w:val="00853F30"/>
    <w:rsid w:val="008542F9"/>
    <w:rsid w:val="00854531"/>
    <w:rsid w:val="00854DCF"/>
    <w:rsid w:val="00854ED3"/>
    <w:rsid w:val="00854F3F"/>
    <w:rsid w:val="00854F6A"/>
    <w:rsid w:val="008551FD"/>
    <w:rsid w:val="00855321"/>
    <w:rsid w:val="00855358"/>
    <w:rsid w:val="00855707"/>
    <w:rsid w:val="00855A20"/>
    <w:rsid w:val="00855B08"/>
    <w:rsid w:val="00855DE4"/>
    <w:rsid w:val="00855F7D"/>
    <w:rsid w:val="0085608A"/>
    <w:rsid w:val="008560E8"/>
    <w:rsid w:val="008561FB"/>
    <w:rsid w:val="008562AA"/>
    <w:rsid w:val="0085632A"/>
    <w:rsid w:val="00856E96"/>
    <w:rsid w:val="00856FDC"/>
    <w:rsid w:val="0085756F"/>
    <w:rsid w:val="00857624"/>
    <w:rsid w:val="00857E0C"/>
    <w:rsid w:val="008602F9"/>
    <w:rsid w:val="00860560"/>
    <w:rsid w:val="0086069A"/>
    <w:rsid w:val="00860768"/>
    <w:rsid w:val="008608E0"/>
    <w:rsid w:val="0086098D"/>
    <w:rsid w:val="00860BCF"/>
    <w:rsid w:val="00860DD0"/>
    <w:rsid w:val="008611DE"/>
    <w:rsid w:val="008616FA"/>
    <w:rsid w:val="00861B47"/>
    <w:rsid w:val="00861D46"/>
    <w:rsid w:val="008620EA"/>
    <w:rsid w:val="008621A7"/>
    <w:rsid w:val="00862379"/>
    <w:rsid w:val="00863023"/>
    <w:rsid w:val="00863232"/>
    <w:rsid w:val="00863A49"/>
    <w:rsid w:val="00863B89"/>
    <w:rsid w:val="008648AB"/>
    <w:rsid w:val="0086494E"/>
    <w:rsid w:val="00864DD2"/>
    <w:rsid w:val="008651F0"/>
    <w:rsid w:val="00865224"/>
    <w:rsid w:val="00865487"/>
    <w:rsid w:val="0086578D"/>
    <w:rsid w:val="008658F2"/>
    <w:rsid w:val="00865A90"/>
    <w:rsid w:val="00865AF0"/>
    <w:rsid w:val="00866160"/>
    <w:rsid w:val="00866F3D"/>
    <w:rsid w:val="008679CE"/>
    <w:rsid w:val="00867B76"/>
    <w:rsid w:val="00867E08"/>
    <w:rsid w:val="00870067"/>
    <w:rsid w:val="008717C1"/>
    <w:rsid w:val="00871F14"/>
    <w:rsid w:val="0087271F"/>
    <w:rsid w:val="008728E7"/>
    <w:rsid w:val="00873172"/>
    <w:rsid w:val="0087317C"/>
    <w:rsid w:val="008732A8"/>
    <w:rsid w:val="00873AF4"/>
    <w:rsid w:val="00874172"/>
    <w:rsid w:val="00874A2D"/>
    <w:rsid w:val="00874CE9"/>
    <w:rsid w:val="0087535C"/>
    <w:rsid w:val="00875405"/>
    <w:rsid w:val="00875631"/>
    <w:rsid w:val="00875A11"/>
    <w:rsid w:val="00875F26"/>
    <w:rsid w:val="00876476"/>
    <w:rsid w:val="00876C85"/>
    <w:rsid w:val="00876D37"/>
    <w:rsid w:val="00876E76"/>
    <w:rsid w:val="00877150"/>
    <w:rsid w:val="00877284"/>
    <w:rsid w:val="00880414"/>
    <w:rsid w:val="00880C98"/>
    <w:rsid w:val="00880EFF"/>
    <w:rsid w:val="00880F95"/>
    <w:rsid w:val="00882394"/>
    <w:rsid w:val="0088283A"/>
    <w:rsid w:val="0088351C"/>
    <w:rsid w:val="008838C7"/>
    <w:rsid w:val="00883C22"/>
    <w:rsid w:val="00883E99"/>
    <w:rsid w:val="008841F5"/>
    <w:rsid w:val="00884381"/>
    <w:rsid w:val="00884A1F"/>
    <w:rsid w:val="00884BE8"/>
    <w:rsid w:val="00884C46"/>
    <w:rsid w:val="00884D86"/>
    <w:rsid w:val="008851BF"/>
    <w:rsid w:val="00885407"/>
    <w:rsid w:val="00885937"/>
    <w:rsid w:val="00886225"/>
    <w:rsid w:val="008862F6"/>
    <w:rsid w:val="008864D9"/>
    <w:rsid w:val="008867D4"/>
    <w:rsid w:val="008869C7"/>
    <w:rsid w:val="00886AB8"/>
    <w:rsid w:val="00886D2B"/>
    <w:rsid w:val="00887052"/>
    <w:rsid w:val="008871FC"/>
    <w:rsid w:val="008876C1"/>
    <w:rsid w:val="00890299"/>
    <w:rsid w:val="008903BE"/>
    <w:rsid w:val="008909DE"/>
    <w:rsid w:val="008911B3"/>
    <w:rsid w:val="00891541"/>
    <w:rsid w:val="00891737"/>
    <w:rsid w:val="00891958"/>
    <w:rsid w:val="0089232C"/>
    <w:rsid w:val="0089234F"/>
    <w:rsid w:val="00892A63"/>
    <w:rsid w:val="00892D2B"/>
    <w:rsid w:val="00892DDA"/>
    <w:rsid w:val="00893022"/>
    <w:rsid w:val="00893303"/>
    <w:rsid w:val="0089374E"/>
    <w:rsid w:val="00893DFD"/>
    <w:rsid w:val="008945C8"/>
    <w:rsid w:val="008949A8"/>
    <w:rsid w:val="00894DC9"/>
    <w:rsid w:val="008958F8"/>
    <w:rsid w:val="00895F48"/>
    <w:rsid w:val="00896022"/>
    <w:rsid w:val="008961F8"/>
    <w:rsid w:val="0089624B"/>
    <w:rsid w:val="008963AC"/>
    <w:rsid w:val="008967D9"/>
    <w:rsid w:val="00896CEE"/>
    <w:rsid w:val="00896E9D"/>
    <w:rsid w:val="00896F12"/>
    <w:rsid w:val="008976AE"/>
    <w:rsid w:val="00897883"/>
    <w:rsid w:val="00897A37"/>
    <w:rsid w:val="00897A4F"/>
    <w:rsid w:val="008A0105"/>
    <w:rsid w:val="008A0178"/>
    <w:rsid w:val="008A09F3"/>
    <w:rsid w:val="008A10F4"/>
    <w:rsid w:val="008A16F8"/>
    <w:rsid w:val="008A1A7D"/>
    <w:rsid w:val="008A1CB2"/>
    <w:rsid w:val="008A216A"/>
    <w:rsid w:val="008A23E2"/>
    <w:rsid w:val="008A2577"/>
    <w:rsid w:val="008A29C6"/>
    <w:rsid w:val="008A2A2D"/>
    <w:rsid w:val="008A2A84"/>
    <w:rsid w:val="008A2E8A"/>
    <w:rsid w:val="008A355A"/>
    <w:rsid w:val="008A381B"/>
    <w:rsid w:val="008A38BE"/>
    <w:rsid w:val="008A3D1A"/>
    <w:rsid w:val="008A3EA8"/>
    <w:rsid w:val="008A459B"/>
    <w:rsid w:val="008A4BBE"/>
    <w:rsid w:val="008A4C8C"/>
    <w:rsid w:val="008A4D42"/>
    <w:rsid w:val="008A53A1"/>
    <w:rsid w:val="008A592D"/>
    <w:rsid w:val="008A5CB8"/>
    <w:rsid w:val="008A5DEF"/>
    <w:rsid w:val="008A5EDC"/>
    <w:rsid w:val="008A603A"/>
    <w:rsid w:val="008A667D"/>
    <w:rsid w:val="008A6E13"/>
    <w:rsid w:val="008A72CB"/>
    <w:rsid w:val="008A7481"/>
    <w:rsid w:val="008A74FA"/>
    <w:rsid w:val="008A750E"/>
    <w:rsid w:val="008A7C82"/>
    <w:rsid w:val="008B04ED"/>
    <w:rsid w:val="008B0818"/>
    <w:rsid w:val="008B0EA8"/>
    <w:rsid w:val="008B1552"/>
    <w:rsid w:val="008B15B1"/>
    <w:rsid w:val="008B15E2"/>
    <w:rsid w:val="008B1A3F"/>
    <w:rsid w:val="008B1F3A"/>
    <w:rsid w:val="008B2201"/>
    <w:rsid w:val="008B2523"/>
    <w:rsid w:val="008B2804"/>
    <w:rsid w:val="008B2AC2"/>
    <w:rsid w:val="008B315F"/>
    <w:rsid w:val="008B317E"/>
    <w:rsid w:val="008B4579"/>
    <w:rsid w:val="008B462F"/>
    <w:rsid w:val="008B4834"/>
    <w:rsid w:val="008B532D"/>
    <w:rsid w:val="008B5573"/>
    <w:rsid w:val="008B5943"/>
    <w:rsid w:val="008B5D71"/>
    <w:rsid w:val="008B5F1C"/>
    <w:rsid w:val="008B64B8"/>
    <w:rsid w:val="008B6562"/>
    <w:rsid w:val="008B66B0"/>
    <w:rsid w:val="008B66C7"/>
    <w:rsid w:val="008B6790"/>
    <w:rsid w:val="008B7170"/>
    <w:rsid w:val="008B71D9"/>
    <w:rsid w:val="008B7461"/>
    <w:rsid w:val="008B7BB3"/>
    <w:rsid w:val="008B7FD0"/>
    <w:rsid w:val="008C05B6"/>
    <w:rsid w:val="008C060B"/>
    <w:rsid w:val="008C0695"/>
    <w:rsid w:val="008C06F9"/>
    <w:rsid w:val="008C0B03"/>
    <w:rsid w:val="008C0E45"/>
    <w:rsid w:val="008C1F15"/>
    <w:rsid w:val="008C20CC"/>
    <w:rsid w:val="008C26A5"/>
    <w:rsid w:val="008C2B30"/>
    <w:rsid w:val="008C2E53"/>
    <w:rsid w:val="008C362E"/>
    <w:rsid w:val="008C3763"/>
    <w:rsid w:val="008C43C5"/>
    <w:rsid w:val="008C5457"/>
    <w:rsid w:val="008C5B58"/>
    <w:rsid w:val="008C5C36"/>
    <w:rsid w:val="008C624A"/>
    <w:rsid w:val="008C67AA"/>
    <w:rsid w:val="008C6A0D"/>
    <w:rsid w:val="008C7E65"/>
    <w:rsid w:val="008D0063"/>
    <w:rsid w:val="008D06E6"/>
    <w:rsid w:val="008D0FA9"/>
    <w:rsid w:val="008D115D"/>
    <w:rsid w:val="008D1174"/>
    <w:rsid w:val="008D1710"/>
    <w:rsid w:val="008D1A17"/>
    <w:rsid w:val="008D1AA5"/>
    <w:rsid w:val="008D1B14"/>
    <w:rsid w:val="008D1ECC"/>
    <w:rsid w:val="008D25F9"/>
    <w:rsid w:val="008D2948"/>
    <w:rsid w:val="008D2C99"/>
    <w:rsid w:val="008D2CFF"/>
    <w:rsid w:val="008D31A2"/>
    <w:rsid w:val="008D38B6"/>
    <w:rsid w:val="008D43A3"/>
    <w:rsid w:val="008D491A"/>
    <w:rsid w:val="008D4D9D"/>
    <w:rsid w:val="008D519E"/>
    <w:rsid w:val="008D52CC"/>
    <w:rsid w:val="008D52D0"/>
    <w:rsid w:val="008D758D"/>
    <w:rsid w:val="008E008F"/>
    <w:rsid w:val="008E0388"/>
    <w:rsid w:val="008E047F"/>
    <w:rsid w:val="008E0545"/>
    <w:rsid w:val="008E086D"/>
    <w:rsid w:val="008E0AFC"/>
    <w:rsid w:val="008E0BAC"/>
    <w:rsid w:val="008E0C4D"/>
    <w:rsid w:val="008E134E"/>
    <w:rsid w:val="008E1744"/>
    <w:rsid w:val="008E20DD"/>
    <w:rsid w:val="008E21A8"/>
    <w:rsid w:val="008E24CB"/>
    <w:rsid w:val="008E2655"/>
    <w:rsid w:val="008E2841"/>
    <w:rsid w:val="008E29A4"/>
    <w:rsid w:val="008E3263"/>
    <w:rsid w:val="008E385F"/>
    <w:rsid w:val="008E3868"/>
    <w:rsid w:val="008E3F2C"/>
    <w:rsid w:val="008E44AF"/>
    <w:rsid w:val="008E4D1A"/>
    <w:rsid w:val="008E514E"/>
    <w:rsid w:val="008E5534"/>
    <w:rsid w:val="008E59E6"/>
    <w:rsid w:val="008E5B10"/>
    <w:rsid w:val="008E5BCF"/>
    <w:rsid w:val="008E5D02"/>
    <w:rsid w:val="008E5D41"/>
    <w:rsid w:val="008E636C"/>
    <w:rsid w:val="008E653C"/>
    <w:rsid w:val="008E6578"/>
    <w:rsid w:val="008E682D"/>
    <w:rsid w:val="008E6A35"/>
    <w:rsid w:val="008E71EB"/>
    <w:rsid w:val="008E733A"/>
    <w:rsid w:val="008E7777"/>
    <w:rsid w:val="008E77B2"/>
    <w:rsid w:val="008E7831"/>
    <w:rsid w:val="008E79D1"/>
    <w:rsid w:val="008F02AB"/>
    <w:rsid w:val="008F0431"/>
    <w:rsid w:val="008F0513"/>
    <w:rsid w:val="008F073C"/>
    <w:rsid w:val="008F0B4D"/>
    <w:rsid w:val="008F156A"/>
    <w:rsid w:val="008F16B6"/>
    <w:rsid w:val="008F1827"/>
    <w:rsid w:val="008F1C19"/>
    <w:rsid w:val="008F1E5D"/>
    <w:rsid w:val="008F20D2"/>
    <w:rsid w:val="008F2119"/>
    <w:rsid w:val="008F2161"/>
    <w:rsid w:val="008F2DEE"/>
    <w:rsid w:val="008F3191"/>
    <w:rsid w:val="008F3275"/>
    <w:rsid w:val="008F33A1"/>
    <w:rsid w:val="008F3639"/>
    <w:rsid w:val="008F371B"/>
    <w:rsid w:val="008F3F3B"/>
    <w:rsid w:val="008F45A6"/>
    <w:rsid w:val="008F46DF"/>
    <w:rsid w:val="008F49A8"/>
    <w:rsid w:val="008F537F"/>
    <w:rsid w:val="008F53F9"/>
    <w:rsid w:val="008F5917"/>
    <w:rsid w:val="008F5981"/>
    <w:rsid w:val="008F59B4"/>
    <w:rsid w:val="008F5BD8"/>
    <w:rsid w:val="008F5BDB"/>
    <w:rsid w:val="008F5E1E"/>
    <w:rsid w:val="008F63CC"/>
    <w:rsid w:val="008F6C71"/>
    <w:rsid w:val="008F6CE6"/>
    <w:rsid w:val="008F7220"/>
    <w:rsid w:val="008F7231"/>
    <w:rsid w:val="008F7384"/>
    <w:rsid w:val="009002CD"/>
    <w:rsid w:val="00900A41"/>
    <w:rsid w:val="00900A6A"/>
    <w:rsid w:val="00900B5C"/>
    <w:rsid w:val="00901030"/>
    <w:rsid w:val="009011AE"/>
    <w:rsid w:val="0090121D"/>
    <w:rsid w:val="00901441"/>
    <w:rsid w:val="009015A8"/>
    <w:rsid w:val="00901A70"/>
    <w:rsid w:val="00901B3E"/>
    <w:rsid w:val="00901FF2"/>
    <w:rsid w:val="009024A4"/>
    <w:rsid w:val="009027B3"/>
    <w:rsid w:val="0090305F"/>
    <w:rsid w:val="009031F3"/>
    <w:rsid w:val="009032DE"/>
    <w:rsid w:val="00903327"/>
    <w:rsid w:val="00903701"/>
    <w:rsid w:val="00903786"/>
    <w:rsid w:val="009047A8"/>
    <w:rsid w:val="00904923"/>
    <w:rsid w:val="009050B1"/>
    <w:rsid w:val="00905C53"/>
    <w:rsid w:val="00905F8F"/>
    <w:rsid w:val="009061AE"/>
    <w:rsid w:val="00906583"/>
    <w:rsid w:val="00906907"/>
    <w:rsid w:val="00906961"/>
    <w:rsid w:val="009069DE"/>
    <w:rsid w:val="00906B7A"/>
    <w:rsid w:val="00906CD8"/>
    <w:rsid w:val="009074FE"/>
    <w:rsid w:val="009079CE"/>
    <w:rsid w:val="00907E83"/>
    <w:rsid w:val="00910090"/>
    <w:rsid w:val="00910557"/>
    <w:rsid w:val="00910736"/>
    <w:rsid w:val="009107A5"/>
    <w:rsid w:val="00910F6A"/>
    <w:rsid w:val="00911083"/>
    <w:rsid w:val="00911325"/>
    <w:rsid w:val="00911486"/>
    <w:rsid w:val="00911746"/>
    <w:rsid w:val="00911789"/>
    <w:rsid w:val="0091183D"/>
    <w:rsid w:val="00911A01"/>
    <w:rsid w:val="00911E0B"/>
    <w:rsid w:val="00912040"/>
    <w:rsid w:val="00912D24"/>
    <w:rsid w:val="0091317C"/>
    <w:rsid w:val="00913241"/>
    <w:rsid w:val="00913433"/>
    <w:rsid w:val="00913C11"/>
    <w:rsid w:val="00914464"/>
    <w:rsid w:val="009148D7"/>
    <w:rsid w:val="00915176"/>
    <w:rsid w:val="009152FD"/>
    <w:rsid w:val="0091586E"/>
    <w:rsid w:val="00915AB3"/>
    <w:rsid w:val="0091641D"/>
    <w:rsid w:val="009168CC"/>
    <w:rsid w:val="00917245"/>
    <w:rsid w:val="0091754B"/>
    <w:rsid w:val="009176F7"/>
    <w:rsid w:val="00917743"/>
    <w:rsid w:val="00917EE0"/>
    <w:rsid w:val="00917EE7"/>
    <w:rsid w:val="00920198"/>
    <w:rsid w:val="0092037D"/>
    <w:rsid w:val="00920E91"/>
    <w:rsid w:val="00920EC4"/>
    <w:rsid w:val="00920ED3"/>
    <w:rsid w:val="009214D4"/>
    <w:rsid w:val="009216C4"/>
    <w:rsid w:val="00921BCE"/>
    <w:rsid w:val="00922106"/>
    <w:rsid w:val="00922155"/>
    <w:rsid w:val="009226E4"/>
    <w:rsid w:val="00922759"/>
    <w:rsid w:val="00922DEA"/>
    <w:rsid w:val="00922F12"/>
    <w:rsid w:val="0092388D"/>
    <w:rsid w:val="00923EE3"/>
    <w:rsid w:val="0092490B"/>
    <w:rsid w:val="00924C4E"/>
    <w:rsid w:val="0092544A"/>
    <w:rsid w:val="00925E91"/>
    <w:rsid w:val="009262E8"/>
    <w:rsid w:val="009266F0"/>
    <w:rsid w:val="00926722"/>
    <w:rsid w:val="00927345"/>
    <w:rsid w:val="00927755"/>
    <w:rsid w:val="0093001C"/>
    <w:rsid w:val="00930029"/>
    <w:rsid w:val="00930538"/>
    <w:rsid w:val="00930E3B"/>
    <w:rsid w:val="00930E81"/>
    <w:rsid w:val="00931034"/>
    <w:rsid w:val="0093137B"/>
    <w:rsid w:val="009313A4"/>
    <w:rsid w:val="00931826"/>
    <w:rsid w:val="00931CC1"/>
    <w:rsid w:val="00931EC6"/>
    <w:rsid w:val="00931F64"/>
    <w:rsid w:val="0093282C"/>
    <w:rsid w:val="00932983"/>
    <w:rsid w:val="00932BF3"/>
    <w:rsid w:val="00933105"/>
    <w:rsid w:val="0093312C"/>
    <w:rsid w:val="00933363"/>
    <w:rsid w:val="0093367A"/>
    <w:rsid w:val="009336C3"/>
    <w:rsid w:val="00933A43"/>
    <w:rsid w:val="00934764"/>
    <w:rsid w:val="009348CF"/>
    <w:rsid w:val="009348F6"/>
    <w:rsid w:val="00934991"/>
    <w:rsid w:val="00934E80"/>
    <w:rsid w:val="00935033"/>
    <w:rsid w:val="0093579D"/>
    <w:rsid w:val="009358A1"/>
    <w:rsid w:val="00935BD5"/>
    <w:rsid w:val="009366FF"/>
    <w:rsid w:val="009369F2"/>
    <w:rsid w:val="00936D70"/>
    <w:rsid w:val="00936DBE"/>
    <w:rsid w:val="00937000"/>
    <w:rsid w:val="00937E6E"/>
    <w:rsid w:val="0094009A"/>
    <w:rsid w:val="00940634"/>
    <w:rsid w:val="00940993"/>
    <w:rsid w:val="00940BAD"/>
    <w:rsid w:val="009419D0"/>
    <w:rsid w:val="00941B0F"/>
    <w:rsid w:val="00942D44"/>
    <w:rsid w:val="0094336D"/>
    <w:rsid w:val="00943876"/>
    <w:rsid w:val="00943ADF"/>
    <w:rsid w:val="0094420A"/>
    <w:rsid w:val="009453A8"/>
    <w:rsid w:val="00945661"/>
    <w:rsid w:val="00945CB5"/>
    <w:rsid w:val="00945E52"/>
    <w:rsid w:val="0094607F"/>
    <w:rsid w:val="009461CF"/>
    <w:rsid w:val="009464BF"/>
    <w:rsid w:val="00946C2D"/>
    <w:rsid w:val="00947500"/>
    <w:rsid w:val="00947782"/>
    <w:rsid w:val="0094789C"/>
    <w:rsid w:val="00950306"/>
    <w:rsid w:val="0095147F"/>
    <w:rsid w:val="00951C49"/>
    <w:rsid w:val="009526E6"/>
    <w:rsid w:val="00952BC6"/>
    <w:rsid w:val="00952E39"/>
    <w:rsid w:val="00952F2A"/>
    <w:rsid w:val="00953385"/>
    <w:rsid w:val="0095338D"/>
    <w:rsid w:val="00953BC6"/>
    <w:rsid w:val="00953EAE"/>
    <w:rsid w:val="009540CF"/>
    <w:rsid w:val="00954938"/>
    <w:rsid w:val="00954C60"/>
    <w:rsid w:val="00954E64"/>
    <w:rsid w:val="00955219"/>
    <w:rsid w:val="00955B70"/>
    <w:rsid w:val="00955F2C"/>
    <w:rsid w:val="00956611"/>
    <w:rsid w:val="00956884"/>
    <w:rsid w:val="00956898"/>
    <w:rsid w:val="00957188"/>
    <w:rsid w:val="00957A36"/>
    <w:rsid w:val="009607C1"/>
    <w:rsid w:val="0096086B"/>
    <w:rsid w:val="00960E7C"/>
    <w:rsid w:val="00961253"/>
    <w:rsid w:val="0096137B"/>
    <w:rsid w:val="009617D2"/>
    <w:rsid w:val="00961806"/>
    <w:rsid w:val="009626D0"/>
    <w:rsid w:val="00962A24"/>
    <w:rsid w:val="00962FED"/>
    <w:rsid w:val="00963216"/>
    <w:rsid w:val="009636E5"/>
    <w:rsid w:val="009637DE"/>
    <w:rsid w:val="009639CB"/>
    <w:rsid w:val="00964674"/>
    <w:rsid w:val="0096474E"/>
    <w:rsid w:val="009649CE"/>
    <w:rsid w:val="00964B0C"/>
    <w:rsid w:val="0096501B"/>
    <w:rsid w:val="009656F2"/>
    <w:rsid w:val="009658E9"/>
    <w:rsid w:val="00965CB3"/>
    <w:rsid w:val="009660E5"/>
    <w:rsid w:val="009665F0"/>
    <w:rsid w:val="0096696E"/>
    <w:rsid w:val="00966A03"/>
    <w:rsid w:val="00966BF5"/>
    <w:rsid w:val="00967162"/>
    <w:rsid w:val="0096720A"/>
    <w:rsid w:val="00967229"/>
    <w:rsid w:val="009675A3"/>
    <w:rsid w:val="0096766E"/>
    <w:rsid w:val="00967D2E"/>
    <w:rsid w:val="00970528"/>
    <w:rsid w:val="00970946"/>
    <w:rsid w:val="009713BE"/>
    <w:rsid w:val="0097221D"/>
    <w:rsid w:val="00972911"/>
    <w:rsid w:val="00972A53"/>
    <w:rsid w:val="00972B18"/>
    <w:rsid w:val="0097363D"/>
    <w:rsid w:val="00973FEC"/>
    <w:rsid w:val="0097402F"/>
    <w:rsid w:val="00974111"/>
    <w:rsid w:val="00974203"/>
    <w:rsid w:val="0097442F"/>
    <w:rsid w:val="009744FA"/>
    <w:rsid w:val="009747BB"/>
    <w:rsid w:val="00975008"/>
    <w:rsid w:val="00975616"/>
    <w:rsid w:val="0097575C"/>
    <w:rsid w:val="00975922"/>
    <w:rsid w:val="00975B64"/>
    <w:rsid w:val="00976976"/>
    <w:rsid w:val="00976EBB"/>
    <w:rsid w:val="00976F8D"/>
    <w:rsid w:val="00977021"/>
    <w:rsid w:val="009771C6"/>
    <w:rsid w:val="00977764"/>
    <w:rsid w:val="009777FF"/>
    <w:rsid w:val="00977B2B"/>
    <w:rsid w:val="00977B76"/>
    <w:rsid w:val="00977EB3"/>
    <w:rsid w:val="00980121"/>
    <w:rsid w:val="00980B94"/>
    <w:rsid w:val="00980DE2"/>
    <w:rsid w:val="00980F9E"/>
    <w:rsid w:val="0098107F"/>
    <w:rsid w:val="009813DF"/>
    <w:rsid w:val="009814B3"/>
    <w:rsid w:val="00981FAC"/>
    <w:rsid w:val="00982542"/>
    <w:rsid w:val="00982699"/>
    <w:rsid w:val="00982C75"/>
    <w:rsid w:val="00983543"/>
    <w:rsid w:val="00983693"/>
    <w:rsid w:val="009836B7"/>
    <w:rsid w:val="00983C52"/>
    <w:rsid w:val="00983F1F"/>
    <w:rsid w:val="00984169"/>
    <w:rsid w:val="0098464C"/>
    <w:rsid w:val="00984B1F"/>
    <w:rsid w:val="0098514E"/>
    <w:rsid w:val="00985ABC"/>
    <w:rsid w:val="00985FCF"/>
    <w:rsid w:val="00986A6B"/>
    <w:rsid w:val="00987070"/>
    <w:rsid w:val="00987075"/>
    <w:rsid w:val="009870C7"/>
    <w:rsid w:val="009874CC"/>
    <w:rsid w:val="009877EE"/>
    <w:rsid w:val="009900D0"/>
    <w:rsid w:val="00990117"/>
    <w:rsid w:val="009905B5"/>
    <w:rsid w:val="0099078E"/>
    <w:rsid w:val="00990829"/>
    <w:rsid w:val="009911CA"/>
    <w:rsid w:val="00991834"/>
    <w:rsid w:val="009921EA"/>
    <w:rsid w:val="009927A3"/>
    <w:rsid w:val="00992801"/>
    <w:rsid w:val="00992C71"/>
    <w:rsid w:val="00992FCF"/>
    <w:rsid w:val="009936DE"/>
    <w:rsid w:val="00993867"/>
    <w:rsid w:val="00993EF7"/>
    <w:rsid w:val="00994788"/>
    <w:rsid w:val="009949EC"/>
    <w:rsid w:val="00994D7D"/>
    <w:rsid w:val="009953F2"/>
    <w:rsid w:val="00995742"/>
    <w:rsid w:val="00995749"/>
    <w:rsid w:val="00995AB9"/>
    <w:rsid w:val="00996622"/>
    <w:rsid w:val="0099688B"/>
    <w:rsid w:val="00997782"/>
    <w:rsid w:val="00997A0B"/>
    <w:rsid w:val="00997F0F"/>
    <w:rsid w:val="009A0848"/>
    <w:rsid w:val="009A0DC8"/>
    <w:rsid w:val="009A1143"/>
    <w:rsid w:val="009A1203"/>
    <w:rsid w:val="009A150F"/>
    <w:rsid w:val="009A15DF"/>
    <w:rsid w:val="009A19D9"/>
    <w:rsid w:val="009A1AE2"/>
    <w:rsid w:val="009A1C17"/>
    <w:rsid w:val="009A2736"/>
    <w:rsid w:val="009A29EC"/>
    <w:rsid w:val="009A2A13"/>
    <w:rsid w:val="009A2E10"/>
    <w:rsid w:val="009A323B"/>
    <w:rsid w:val="009A33DA"/>
    <w:rsid w:val="009A3994"/>
    <w:rsid w:val="009A3D67"/>
    <w:rsid w:val="009A3E09"/>
    <w:rsid w:val="009A45AF"/>
    <w:rsid w:val="009A4728"/>
    <w:rsid w:val="009A4857"/>
    <w:rsid w:val="009A4935"/>
    <w:rsid w:val="009A4A58"/>
    <w:rsid w:val="009A4DA5"/>
    <w:rsid w:val="009A4F40"/>
    <w:rsid w:val="009A562E"/>
    <w:rsid w:val="009A58EB"/>
    <w:rsid w:val="009A5DB3"/>
    <w:rsid w:val="009A60B3"/>
    <w:rsid w:val="009A61D2"/>
    <w:rsid w:val="009A6469"/>
    <w:rsid w:val="009A646F"/>
    <w:rsid w:val="009A66F8"/>
    <w:rsid w:val="009A6820"/>
    <w:rsid w:val="009B01EE"/>
    <w:rsid w:val="009B03E4"/>
    <w:rsid w:val="009B0E57"/>
    <w:rsid w:val="009B12B1"/>
    <w:rsid w:val="009B1D9A"/>
    <w:rsid w:val="009B2234"/>
    <w:rsid w:val="009B2996"/>
    <w:rsid w:val="009B2FD0"/>
    <w:rsid w:val="009B3F35"/>
    <w:rsid w:val="009B4006"/>
    <w:rsid w:val="009B40B1"/>
    <w:rsid w:val="009B4876"/>
    <w:rsid w:val="009B4BC7"/>
    <w:rsid w:val="009B4F0B"/>
    <w:rsid w:val="009B5018"/>
    <w:rsid w:val="009B5795"/>
    <w:rsid w:val="009B5BCC"/>
    <w:rsid w:val="009B6024"/>
    <w:rsid w:val="009B64C8"/>
    <w:rsid w:val="009B6788"/>
    <w:rsid w:val="009B6C0D"/>
    <w:rsid w:val="009B6F81"/>
    <w:rsid w:val="009B72BA"/>
    <w:rsid w:val="009B7E7C"/>
    <w:rsid w:val="009C0288"/>
    <w:rsid w:val="009C02D7"/>
    <w:rsid w:val="009C0753"/>
    <w:rsid w:val="009C0A2C"/>
    <w:rsid w:val="009C0B14"/>
    <w:rsid w:val="009C10FC"/>
    <w:rsid w:val="009C11E6"/>
    <w:rsid w:val="009C14EC"/>
    <w:rsid w:val="009C18CC"/>
    <w:rsid w:val="009C1EDB"/>
    <w:rsid w:val="009C1FBA"/>
    <w:rsid w:val="009C2317"/>
    <w:rsid w:val="009C2CD2"/>
    <w:rsid w:val="009C2CF5"/>
    <w:rsid w:val="009C2E26"/>
    <w:rsid w:val="009C34C5"/>
    <w:rsid w:val="009C3623"/>
    <w:rsid w:val="009C3971"/>
    <w:rsid w:val="009C466B"/>
    <w:rsid w:val="009C4B66"/>
    <w:rsid w:val="009C4DBE"/>
    <w:rsid w:val="009C61ED"/>
    <w:rsid w:val="009C635F"/>
    <w:rsid w:val="009C6602"/>
    <w:rsid w:val="009C6EFA"/>
    <w:rsid w:val="009C6F10"/>
    <w:rsid w:val="009C73CF"/>
    <w:rsid w:val="009C770A"/>
    <w:rsid w:val="009D022A"/>
    <w:rsid w:val="009D09D4"/>
    <w:rsid w:val="009D0BB6"/>
    <w:rsid w:val="009D0D34"/>
    <w:rsid w:val="009D1528"/>
    <w:rsid w:val="009D1682"/>
    <w:rsid w:val="009D1779"/>
    <w:rsid w:val="009D24BE"/>
    <w:rsid w:val="009D32E3"/>
    <w:rsid w:val="009D3885"/>
    <w:rsid w:val="009D39F5"/>
    <w:rsid w:val="009D3B00"/>
    <w:rsid w:val="009D3BBC"/>
    <w:rsid w:val="009D4321"/>
    <w:rsid w:val="009D46D3"/>
    <w:rsid w:val="009D4ED4"/>
    <w:rsid w:val="009D5171"/>
    <w:rsid w:val="009D53C7"/>
    <w:rsid w:val="009D53D7"/>
    <w:rsid w:val="009D5578"/>
    <w:rsid w:val="009D58DD"/>
    <w:rsid w:val="009D69C5"/>
    <w:rsid w:val="009D69F8"/>
    <w:rsid w:val="009D6CFB"/>
    <w:rsid w:val="009D7410"/>
    <w:rsid w:val="009D7AF3"/>
    <w:rsid w:val="009D7BC3"/>
    <w:rsid w:val="009D7E92"/>
    <w:rsid w:val="009E005C"/>
    <w:rsid w:val="009E1377"/>
    <w:rsid w:val="009E16BD"/>
    <w:rsid w:val="009E1E5C"/>
    <w:rsid w:val="009E32B1"/>
    <w:rsid w:val="009E32C4"/>
    <w:rsid w:val="009E3364"/>
    <w:rsid w:val="009E340C"/>
    <w:rsid w:val="009E3422"/>
    <w:rsid w:val="009E34C0"/>
    <w:rsid w:val="009E3525"/>
    <w:rsid w:val="009E36E8"/>
    <w:rsid w:val="009E3739"/>
    <w:rsid w:val="009E38D4"/>
    <w:rsid w:val="009E3A94"/>
    <w:rsid w:val="009E3AB5"/>
    <w:rsid w:val="009E3D2F"/>
    <w:rsid w:val="009E3D74"/>
    <w:rsid w:val="009E40B8"/>
    <w:rsid w:val="009E4413"/>
    <w:rsid w:val="009E4B60"/>
    <w:rsid w:val="009E4C45"/>
    <w:rsid w:val="009E4F5D"/>
    <w:rsid w:val="009E4F85"/>
    <w:rsid w:val="009E4F91"/>
    <w:rsid w:val="009E5A08"/>
    <w:rsid w:val="009E5ED5"/>
    <w:rsid w:val="009E60DC"/>
    <w:rsid w:val="009E6377"/>
    <w:rsid w:val="009E6595"/>
    <w:rsid w:val="009E68A8"/>
    <w:rsid w:val="009E697F"/>
    <w:rsid w:val="009E7070"/>
    <w:rsid w:val="009E772F"/>
    <w:rsid w:val="009E796A"/>
    <w:rsid w:val="009F0145"/>
    <w:rsid w:val="009F014B"/>
    <w:rsid w:val="009F0180"/>
    <w:rsid w:val="009F1D64"/>
    <w:rsid w:val="009F2105"/>
    <w:rsid w:val="009F2163"/>
    <w:rsid w:val="009F219D"/>
    <w:rsid w:val="009F23D9"/>
    <w:rsid w:val="009F23F7"/>
    <w:rsid w:val="009F3105"/>
    <w:rsid w:val="009F32B2"/>
    <w:rsid w:val="009F355A"/>
    <w:rsid w:val="009F39B4"/>
    <w:rsid w:val="009F4BCC"/>
    <w:rsid w:val="009F6542"/>
    <w:rsid w:val="009F6BCE"/>
    <w:rsid w:val="009F6EA0"/>
    <w:rsid w:val="009F748B"/>
    <w:rsid w:val="009F75EA"/>
    <w:rsid w:val="009F7608"/>
    <w:rsid w:val="009F7741"/>
    <w:rsid w:val="009F77F8"/>
    <w:rsid w:val="009F7DA7"/>
    <w:rsid w:val="009F7FB1"/>
    <w:rsid w:val="009F7FF9"/>
    <w:rsid w:val="00A00254"/>
    <w:rsid w:val="00A0038F"/>
    <w:rsid w:val="00A007C1"/>
    <w:rsid w:val="00A00F64"/>
    <w:rsid w:val="00A01EB2"/>
    <w:rsid w:val="00A01F21"/>
    <w:rsid w:val="00A01FA8"/>
    <w:rsid w:val="00A020BB"/>
    <w:rsid w:val="00A021E5"/>
    <w:rsid w:val="00A0276B"/>
    <w:rsid w:val="00A02A60"/>
    <w:rsid w:val="00A02B07"/>
    <w:rsid w:val="00A03311"/>
    <w:rsid w:val="00A04351"/>
    <w:rsid w:val="00A043E9"/>
    <w:rsid w:val="00A047B8"/>
    <w:rsid w:val="00A048B0"/>
    <w:rsid w:val="00A049D4"/>
    <w:rsid w:val="00A04BB8"/>
    <w:rsid w:val="00A0500C"/>
    <w:rsid w:val="00A05153"/>
    <w:rsid w:val="00A05267"/>
    <w:rsid w:val="00A0547D"/>
    <w:rsid w:val="00A05910"/>
    <w:rsid w:val="00A05A1C"/>
    <w:rsid w:val="00A05F4B"/>
    <w:rsid w:val="00A060CA"/>
    <w:rsid w:val="00A0650C"/>
    <w:rsid w:val="00A06581"/>
    <w:rsid w:val="00A06710"/>
    <w:rsid w:val="00A06A44"/>
    <w:rsid w:val="00A06ED3"/>
    <w:rsid w:val="00A070E3"/>
    <w:rsid w:val="00A0770F"/>
    <w:rsid w:val="00A078CD"/>
    <w:rsid w:val="00A100A2"/>
    <w:rsid w:val="00A10400"/>
    <w:rsid w:val="00A10F63"/>
    <w:rsid w:val="00A1117B"/>
    <w:rsid w:val="00A111C4"/>
    <w:rsid w:val="00A116B6"/>
    <w:rsid w:val="00A11721"/>
    <w:rsid w:val="00A11B45"/>
    <w:rsid w:val="00A1207E"/>
    <w:rsid w:val="00A12611"/>
    <w:rsid w:val="00A1263E"/>
    <w:rsid w:val="00A12681"/>
    <w:rsid w:val="00A1286A"/>
    <w:rsid w:val="00A12CD3"/>
    <w:rsid w:val="00A13113"/>
    <w:rsid w:val="00A134C5"/>
    <w:rsid w:val="00A134FE"/>
    <w:rsid w:val="00A13774"/>
    <w:rsid w:val="00A13777"/>
    <w:rsid w:val="00A1387B"/>
    <w:rsid w:val="00A13B4D"/>
    <w:rsid w:val="00A13B56"/>
    <w:rsid w:val="00A14652"/>
    <w:rsid w:val="00A1572A"/>
    <w:rsid w:val="00A160A5"/>
    <w:rsid w:val="00A1644D"/>
    <w:rsid w:val="00A16B97"/>
    <w:rsid w:val="00A16D0A"/>
    <w:rsid w:val="00A17159"/>
    <w:rsid w:val="00A20D29"/>
    <w:rsid w:val="00A20EDB"/>
    <w:rsid w:val="00A21B01"/>
    <w:rsid w:val="00A21F92"/>
    <w:rsid w:val="00A221D8"/>
    <w:rsid w:val="00A22302"/>
    <w:rsid w:val="00A22A7C"/>
    <w:rsid w:val="00A22C5E"/>
    <w:rsid w:val="00A23055"/>
    <w:rsid w:val="00A2325A"/>
    <w:rsid w:val="00A23432"/>
    <w:rsid w:val="00A238D0"/>
    <w:rsid w:val="00A23AB6"/>
    <w:rsid w:val="00A23D42"/>
    <w:rsid w:val="00A2462F"/>
    <w:rsid w:val="00A248EB"/>
    <w:rsid w:val="00A24957"/>
    <w:rsid w:val="00A24C1B"/>
    <w:rsid w:val="00A25685"/>
    <w:rsid w:val="00A25AA8"/>
    <w:rsid w:val="00A25AAE"/>
    <w:rsid w:val="00A25D5B"/>
    <w:rsid w:val="00A25E3F"/>
    <w:rsid w:val="00A26324"/>
    <w:rsid w:val="00A2657F"/>
    <w:rsid w:val="00A267F5"/>
    <w:rsid w:val="00A270AA"/>
    <w:rsid w:val="00A2751E"/>
    <w:rsid w:val="00A277F2"/>
    <w:rsid w:val="00A2797E"/>
    <w:rsid w:val="00A279D1"/>
    <w:rsid w:val="00A30850"/>
    <w:rsid w:val="00A3097F"/>
    <w:rsid w:val="00A31390"/>
    <w:rsid w:val="00A3180C"/>
    <w:rsid w:val="00A31A04"/>
    <w:rsid w:val="00A31AE7"/>
    <w:rsid w:val="00A31D9C"/>
    <w:rsid w:val="00A31D9D"/>
    <w:rsid w:val="00A32165"/>
    <w:rsid w:val="00A32252"/>
    <w:rsid w:val="00A328C4"/>
    <w:rsid w:val="00A32A28"/>
    <w:rsid w:val="00A32CE7"/>
    <w:rsid w:val="00A33101"/>
    <w:rsid w:val="00A3330D"/>
    <w:rsid w:val="00A33AA4"/>
    <w:rsid w:val="00A33C18"/>
    <w:rsid w:val="00A33C94"/>
    <w:rsid w:val="00A3411E"/>
    <w:rsid w:val="00A34530"/>
    <w:rsid w:val="00A348EA"/>
    <w:rsid w:val="00A349F3"/>
    <w:rsid w:val="00A34B34"/>
    <w:rsid w:val="00A34CAF"/>
    <w:rsid w:val="00A35051"/>
    <w:rsid w:val="00A350B2"/>
    <w:rsid w:val="00A357C9"/>
    <w:rsid w:val="00A361D6"/>
    <w:rsid w:val="00A36E59"/>
    <w:rsid w:val="00A373E0"/>
    <w:rsid w:val="00A373EC"/>
    <w:rsid w:val="00A37DD2"/>
    <w:rsid w:val="00A37E4F"/>
    <w:rsid w:val="00A40067"/>
    <w:rsid w:val="00A410BC"/>
    <w:rsid w:val="00A410BD"/>
    <w:rsid w:val="00A41225"/>
    <w:rsid w:val="00A4136F"/>
    <w:rsid w:val="00A414A8"/>
    <w:rsid w:val="00A423D1"/>
    <w:rsid w:val="00A425C1"/>
    <w:rsid w:val="00A42835"/>
    <w:rsid w:val="00A42BD6"/>
    <w:rsid w:val="00A43170"/>
    <w:rsid w:val="00A431FB"/>
    <w:rsid w:val="00A435FE"/>
    <w:rsid w:val="00A4379A"/>
    <w:rsid w:val="00A438EF"/>
    <w:rsid w:val="00A43F1B"/>
    <w:rsid w:val="00A44448"/>
    <w:rsid w:val="00A44797"/>
    <w:rsid w:val="00A45198"/>
    <w:rsid w:val="00A453DF"/>
    <w:rsid w:val="00A455A7"/>
    <w:rsid w:val="00A45B44"/>
    <w:rsid w:val="00A45F85"/>
    <w:rsid w:val="00A46580"/>
    <w:rsid w:val="00A465E1"/>
    <w:rsid w:val="00A46AF5"/>
    <w:rsid w:val="00A46C2C"/>
    <w:rsid w:val="00A477AE"/>
    <w:rsid w:val="00A477F0"/>
    <w:rsid w:val="00A47AC8"/>
    <w:rsid w:val="00A47B55"/>
    <w:rsid w:val="00A47F63"/>
    <w:rsid w:val="00A505E2"/>
    <w:rsid w:val="00A50865"/>
    <w:rsid w:val="00A51129"/>
    <w:rsid w:val="00A5156B"/>
    <w:rsid w:val="00A516E7"/>
    <w:rsid w:val="00A5262A"/>
    <w:rsid w:val="00A526B7"/>
    <w:rsid w:val="00A529AC"/>
    <w:rsid w:val="00A52D0D"/>
    <w:rsid w:val="00A52ECE"/>
    <w:rsid w:val="00A532E8"/>
    <w:rsid w:val="00A53C23"/>
    <w:rsid w:val="00A5457D"/>
    <w:rsid w:val="00A54AF9"/>
    <w:rsid w:val="00A55083"/>
    <w:rsid w:val="00A550A1"/>
    <w:rsid w:val="00A554CA"/>
    <w:rsid w:val="00A558CC"/>
    <w:rsid w:val="00A55E09"/>
    <w:rsid w:val="00A560B4"/>
    <w:rsid w:val="00A56490"/>
    <w:rsid w:val="00A56E99"/>
    <w:rsid w:val="00A576AD"/>
    <w:rsid w:val="00A57B8D"/>
    <w:rsid w:val="00A600EB"/>
    <w:rsid w:val="00A60353"/>
    <w:rsid w:val="00A607E6"/>
    <w:rsid w:val="00A61482"/>
    <w:rsid w:val="00A618DE"/>
    <w:rsid w:val="00A61CC8"/>
    <w:rsid w:val="00A61F30"/>
    <w:rsid w:val="00A62578"/>
    <w:rsid w:val="00A6271B"/>
    <w:rsid w:val="00A628F2"/>
    <w:rsid w:val="00A62983"/>
    <w:rsid w:val="00A62E16"/>
    <w:rsid w:val="00A6386C"/>
    <w:rsid w:val="00A63959"/>
    <w:rsid w:val="00A6395A"/>
    <w:rsid w:val="00A63FE4"/>
    <w:rsid w:val="00A642BD"/>
    <w:rsid w:val="00A648C5"/>
    <w:rsid w:val="00A64944"/>
    <w:rsid w:val="00A64E9E"/>
    <w:rsid w:val="00A65538"/>
    <w:rsid w:val="00A655C2"/>
    <w:rsid w:val="00A659B4"/>
    <w:rsid w:val="00A666EC"/>
    <w:rsid w:val="00A6679A"/>
    <w:rsid w:val="00A66E16"/>
    <w:rsid w:val="00A66F9F"/>
    <w:rsid w:val="00A66FC6"/>
    <w:rsid w:val="00A677AD"/>
    <w:rsid w:val="00A70174"/>
    <w:rsid w:val="00A706DC"/>
    <w:rsid w:val="00A70F14"/>
    <w:rsid w:val="00A71507"/>
    <w:rsid w:val="00A717D5"/>
    <w:rsid w:val="00A71ED8"/>
    <w:rsid w:val="00A73319"/>
    <w:rsid w:val="00A73915"/>
    <w:rsid w:val="00A73A70"/>
    <w:rsid w:val="00A73F68"/>
    <w:rsid w:val="00A73F9D"/>
    <w:rsid w:val="00A7475B"/>
    <w:rsid w:val="00A74C53"/>
    <w:rsid w:val="00A74D57"/>
    <w:rsid w:val="00A74F0B"/>
    <w:rsid w:val="00A7632D"/>
    <w:rsid w:val="00A76BE9"/>
    <w:rsid w:val="00A771AD"/>
    <w:rsid w:val="00A777E0"/>
    <w:rsid w:val="00A77B0F"/>
    <w:rsid w:val="00A77B63"/>
    <w:rsid w:val="00A77EAE"/>
    <w:rsid w:val="00A802B1"/>
    <w:rsid w:val="00A80648"/>
    <w:rsid w:val="00A80686"/>
    <w:rsid w:val="00A808BF"/>
    <w:rsid w:val="00A812F3"/>
    <w:rsid w:val="00A8142D"/>
    <w:rsid w:val="00A81879"/>
    <w:rsid w:val="00A8199B"/>
    <w:rsid w:val="00A81E4E"/>
    <w:rsid w:val="00A8261C"/>
    <w:rsid w:val="00A8267B"/>
    <w:rsid w:val="00A82ACE"/>
    <w:rsid w:val="00A82E8B"/>
    <w:rsid w:val="00A831E6"/>
    <w:rsid w:val="00A836A8"/>
    <w:rsid w:val="00A83929"/>
    <w:rsid w:val="00A83D94"/>
    <w:rsid w:val="00A842FD"/>
    <w:rsid w:val="00A843BE"/>
    <w:rsid w:val="00A84B92"/>
    <w:rsid w:val="00A84B9D"/>
    <w:rsid w:val="00A85318"/>
    <w:rsid w:val="00A85362"/>
    <w:rsid w:val="00A85379"/>
    <w:rsid w:val="00A853F3"/>
    <w:rsid w:val="00A85620"/>
    <w:rsid w:val="00A85C3D"/>
    <w:rsid w:val="00A86036"/>
    <w:rsid w:val="00A86432"/>
    <w:rsid w:val="00A8650D"/>
    <w:rsid w:val="00A86C2E"/>
    <w:rsid w:val="00A8732D"/>
    <w:rsid w:val="00A8774E"/>
    <w:rsid w:val="00A879B2"/>
    <w:rsid w:val="00A87B50"/>
    <w:rsid w:val="00A87FBE"/>
    <w:rsid w:val="00A902DD"/>
    <w:rsid w:val="00A90C04"/>
    <w:rsid w:val="00A90CB1"/>
    <w:rsid w:val="00A90D33"/>
    <w:rsid w:val="00A91029"/>
    <w:rsid w:val="00A911D5"/>
    <w:rsid w:val="00A91633"/>
    <w:rsid w:val="00A91D07"/>
    <w:rsid w:val="00A91EEE"/>
    <w:rsid w:val="00A91F2F"/>
    <w:rsid w:val="00A92168"/>
    <w:rsid w:val="00A9229C"/>
    <w:rsid w:val="00A928D6"/>
    <w:rsid w:val="00A92F99"/>
    <w:rsid w:val="00A92FBA"/>
    <w:rsid w:val="00A93684"/>
    <w:rsid w:val="00A938C8"/>
    <w:rsid w:val="00A93EEA"/>
    <w:rsid w:val="00A94003"/>
    <w:rsid w:val="00A941C5"/>
    <w:rsid w:val="00A941EF"/>
    <w:rsid w:val="00A94361"/>
    <w:rsid w:val="00A950C1"/>
    <w:rsid w:val="00A957FB"/>
    <w:rsid w:val="00A95892"/>
    <w:rsid w:val="00A9602C"/>
    <w:rsid w:val="00A9637B"/>
    <w:rsid w:val="00A96445"/>
    <w:rsid w:val="00A96A97"/>
    <w:rsid w:val="00A97D65"/>
    <w:rsid w:val="00A97E9D"/>
    <w:rsid w:val="00AA0102"/>
    <w:rsid w:val="00AA060D"/>
    <w:rsid w:val="00AA0614"/>
    <w:rsid w:val="00AA07DB"/>
    <w:rsid w:val="00AA08B8"/>
    <w:rsid w:val="00AA0E46"/>
    <w:rsid w:val="00AA121A"/>
    <w:rsid w:val="00AA1847"/>
    <w:rsid w:val="00AA1CA1"/>
    <w:rsid w:val="00AA2908"/>
    <w:rsid w:val="00AA2F49"/>
    <w:rsid w:val="00AA3118"/>
    <w:rsid w:val="00AA3E3A"/>
    <w:rsid w:val="00AA41C3"/>
    <w:rsid w:val="00AA4706"/>
    <w:rsid w:val="00AA4865"/>
    <w:rsid w:val="00AA4A1D"/>
    <w:rsid w:val="00AA4AC8"/>
    <w:rsid w:val="00AA4F7B"/>
    <w:rsid w:val="00AA5047"/>
    <w:rsid w:val="00AA5CD3"/>
    <w:rsid w:val="00AA5E73"/>
    <w:rsid w:val="00AA5EEB"/>
    <w:rsid w:val="00AA5FBF"/>
    <w:rsid w:val="00AA5FD4"/>
    <w:rsid w:val="00AA609D"/>
    <w:rsid w:val="00AA664D"/>
    <w:rsid w:val="00AA685F"/>
    <w:rsid w:val="00AA699D"/>
    <w:rsid w:val="00AA6BA3"/>
    <w:rsid w:val="00AA7051"/>
    <w:rsid w:val="00AA7322"/>
    <w:rsid w:val="00AA75E8"/>
    <w:rsid w:val="00AA7AB7"/>
    <w:rsid w:val="00AA7D8F"/>
    <w:rsid w:val="00AA7EAC"/>
    <w:rsid w:val="00AB02F3"/>
    <w:rsid w:val="00AB0570"/>
    <w:rsid w:val="00AB062F"/>
    <w:rsid w:val="00AB068D"/>
    <w:rsid w:val="00AB0C06"/>
    <w:rsid w:val="00AB0FA8"/>
    <w:rsid w:val="00AB0FE2"/>
    <w:rsid w:val="00AB135F"/>
    <w:rsid w:val="00AB15E4"/>
    <w:rsid w:val="00AB17FD"/>
    <w:rsid w:val="00AB1A08"/>
    <w:rsid w:val="00AB1C21"/>
    <w:rsid w:val="00AB2740"/>
    <w:rsid w:val="00AB2D3F"/>
    <w:rsid w:val="00AB2FB6"/>
    <w:rsid w:val="00AB30DB"/>
    <w:rsid w:val="00AB3368"/>
    <w:rsid w:val="00AB38E7"/>
    <w:rsid w:val="00AB396E"/>
    <w:rsid w:val="00AB399E"/>
    <w:rsid w:val="00AB39A4"/>
    <w:rsid w:val="00AB3B37"/>
    <w:rsid w:val="00AB3C99"/>
    <w:rsid w:val="00AB3DA0"/>
    <w:rsid w:val="00AB4367"/>
    <w:rsid w:val="00AB4590"/>
    <w:rsid w:val="00AB4C73"/>
    <w:rsid w:val="00AB4E4B"/>
    <w:rsid w:val="00AB4F84"/>
    <w:rsid w:val="00AB5572"/>
    <w:rsid w:val="00AB5697"/>
    <w:rsid w:val="00AB584D"/>
    <w:rsid w:val="00AB588E"/>
    <w:rsid w:val="00AB5E37"/>
    <w:rsid w:val="00AB60E0"/>
    <w:rsid w:val="00AB62C3"/>
    <w:rsid w:val="00AB6806"/>
    <w:rsid w:val="00AB7019"/>
    <w:rsid w:val="00AB76FC"/>
    <w:rsid w:val="00AB7D4F"/>
    <w:rsid w:val="00AC01D9"/>
    <w:rsid w:val="00AC044D"/>
    <w:rsid w:val="00AC0C5E"/>
    <w:rsid w:val="00AC1020"/>
    <w:rsid w:val="00AC10DA"/>
    <w:rsid w:val="00AC1916"/>
    <w:rsid w:val="00AC19CB"/>
    <w:rsid w:val="00AC2071"/>
    <w:rsid w:val="00AC298A"/>
    <w:rsid w:val="00AC2C8C"/>
    <w:rsid w:val="00AC37D9"/>
    <w:rsid w:val="00AC386C"/>
    <w:rsid w:val="00AC4640"/>
    <w:rsid w:val="00AC48F2"/>
    <w:rsid w:val="00AC49A5"/>
    <w:rsid w:val="00AC49E5"/>
    <w:rsid w:val="00AC4BD6"/>
    <w:rsid w:val="00AC5552"/>
    <w:rsid w:val="00AC593D"/>
    <w:rsid w:val="00AC5B70"/>
    <w:rsid w:val="00AC5BA2"/>
    <w:rsid w:val="00AC6354"/>
    <w:rsid w:val="00AC6516"/>
    <w:rsid w:val="00AC6A14"/>
    <w:rsid w:val="00AC764E"/>
    <w:rsid w:val="00AC7F1B"/>
    <w:rsid w:val="00AC7FC8"/>
    <w:rsid w:val="00AD0682"/>
    <w:rsid w:val="00AD0707"/>
    <w:rsid w:val="00AD08AF"/>
    <w:rsid w:val="00AD0CC3"/>
    <w:rsid w:val="00AD12A5"/>
    <w:rsid w:val="00AD13D5"/>
    <w:rsid w:val="00AD165F"/>
    <w:rsid w:val="00AD2092"/>
    <w:rsid w:val="00AD20DD"/>
    <w:rsid w:val="00AD2952"/>
    <w:rsid w:val="00AD296D"/>
    <w:rsid w:val="00AD29E5"/>
    <w:rsid w:val="00AD2C2F"/>
    <w:rsid w:val="00AD2EF3"/>
    <w:rsid w:val="00AD36F6"/>
    <w:rsid w:val="00AD3EBE"/>
    <w:rsid w:val="00AD40D0"/>
    <w:rsid w:val="00AD4747"/>
    <w:rsid w:val="00AD47B8"/>
    <w:rsid w:val="00AD49DA"/>
    <w:rsid w:val="00AD4E2C"/>
    <w:rsid w:val="00AD577A"/>
    <w:rsid w:val="00AD5B20"/>
    <w:rsid w:val="00AD6238"/>
    <w:rsid w:val="00AD69E3"/>
    <w:rsid w:val="00AD6D21"/>
    <w:rsid w:val="00AD7066"/>
    <w:rsid w:val="00AD7674"/>
    <w:rsid w:val="00AD78A6"/>
    <w:rsid w:val="00AD7B16"/>
    <w:rsid w:val="00AD7BBD"/>
    <w:rsid w:val="00AE000E"/>
    <w:rsid w:val="00AE035D"/>
    <w:rsid w:val="00AE09C5"/>
    <w:rsid w:val="00AE0E7C"/>
    <w:rsid w:val="00AE1208"/>
    <w:rsid w:val="00AE1A11"/>
    <w:rsid w:val="00AE26F2"/>
    <w:rsid w:val="00AE2D0A"/>
    <w:rsid w:val="00AE2EA7"/>
    <w:rsid w:val="00AE3BAA"/>
    <w:rsid w:val="00AE4135"/>
    <w:rsid w:val="00AE43AC"/>
    <w:rsid w:val="00AE4AFE"/>
    <w:rsid w:val="00AE4CAD"/>
    <w:rsid w:val="00AE4F2E"/>
    <w:rsid w:val="00AE5686"/>
    <w:rsid w:val="00AE657F"/>
    <w:rsid w:val="00AE6D9C"/>
    <w:rsid w:val="00AE6EC1"/>
    <w:rsid w:val="00AE6FE1"/>
    <w:rsid w:val="00AE7067"/>
    <w:rsid w:val="00AE77F0"/>
    <w:rsid w:val="00AE7987"/>
    <w:rsid w:val="00AF0320"/>
    <w:rsid w:val="00AF059A"/>
    <w:rsid w:val="00AF0739"/>
    <w:rsid w:val="00AF0BEC"/>
    <w:rsid w:val="00AF0D91"/>
    <w:rsid w:val="00AF1013"/>
    <w:rsid w:val="00AF13DF"/>
    <w:rsid w:val="00AF1DA3"/>
    <w:rsid w:val="00AF2188"/>
    <w:rsid w:val="00AF232E"/>
    <w:rsid w:val="00AF37F7"/>
    <w:rsid w:val="00AF416E"/>
    <w:rsid w:val="00AF4811"/>
    <w:rsid w:val="00AF481B"/>
    <w:rsid w:val="00AF4B19"/>
    <w:rsid w:val="00AF4B2C"/>
    <w:rsid w:val="00AF568D"/>
    <w:rsid w:val="00AF56CC"/>
    <w:rsid w:val="00AF5834"/>
    <w:rsid w:val="00AF5FCA"/>
    <w:rsid w:val="00AF64C8"/>
    <w:rsid w:val="00AF6EB3"/>
    <w:rsid w:val="00AF74AE"/>
    <w:rsid w:val="00AF7AB9"/>
    <w:rsid w:val="00B002A5"/>
    <w:rsid w:val="00B004D4"/>
    <w:rsid w:val="00B010E3"/>
    <w:rsid w:val="00B011A8"/>
    <w:rsid w:val="00B01741"/>
    <w:rsid w:val="00B017B4"/>
    <w:rsid w:val="00B018CE"/>
    <w:rsid w:val="00B01E53"/>
    <w:rsid w:val="00B01E85"/>
    <w:rsid w:val="00B01ED7"/>
    <w:rsid w:val="00B02B2C"/>
    <w:rsid w:val="00B02B5A"/>
    <w:rsid w:val="00B02F0D"/>
    <w:rsid w:val="00B037D3"/>
    <w:rsid w:val="00B038EA"/>
    <w:rsid w:val="00B03F5A"/>
    <w:rsid w:val="00B046CA"/>
    <w:rsid w:val="00B04AE3"/>
    <w:rsid w:val="00B04B98"/>
    <w:rsid w:val="00B050AB"/>
    <w:rsid w:val="00B055F2"/>
    <w:rsid w:val="00B060E9"/>
    <w:rsid w:val="00B0645B"/>
    <w:rsid w:val="00B06CF9"/>
    <w:rsid w:val="00B06DBC"/>
    <w:rsid w:val="00B06E08"/>
    <w:rsid w:val="00B076B7"/>
    <w:rsid w:val="00B1001D"/>
    <w:rsid w:val="00B10109"/>
    <w:rsid w:val="00B10230"/>
    <w:rsid w:val="00B110AB"/>
    <w:rsid w:val="00B110AC"/>
    <w:rsid w:val="00B12035"/>
    <w:rsid w:val="00B121C7"/>
    <w:rsid w:val="00B122BC"/>
    <w:rsid w:val="00B124F2"/>
    <w:rsid w:val="00B125C0"/>
    <w:rsid w:val="00B139B1"/>
    <w:rsid w:val="00B13C88"/>
    <w:rsid w:val="00B13E39"/>
    <w:rsid w:val="00B1421C"/>
    <w:rsid w:val="00B14346"/>
    <w:rsid w:val="00B1494D"/>
    <w:rsid w:val="00B149BB"/>
    <w:rsid w:val="00B14D62"/>
    <w:rsid w:val="00B14D99"/>
    <w:rsid w:val="00B150BE"/>
    <w:rsid w:val="00B1574D"/>
    <w:rsid w:val="00B159A7"/>
    <w:rsid w:val="00B15AE7"/>
    <w:rsid w:val="00B15C1D"/>
    <w:rsid w:val="00B15E33"/>
    <w:rsid w:val="00B16D09"/>
    <w:rsid w:val="00B16FFE"/>
    <w:rsid w:val="00B17133"/>
    <w:rsid w:val="00B17B0B"/>
    <w:rsid w:val="00B17BA5"/>
    <w:rsid w:val="00B203B6"/>
    <w:rsid w:val="00B2067C"/>
    <w:rsid w:val="00B20CDB"/>
    <w:rsid w:val="00B20FE1"/>
    <w:rsid w:val="00B21766"/>
    <w:rsid w:val="00B22712"/>
    <w:rsid w:val="00B230D0"/>
    <w:rsid w:val="00B236BD"/>
    <w:rsid w:val="00B23E5A"/>
    <w:rsid w:val="00B2427D"/>
    <w:rsid w:val="00B243A0"/>
    <w:rsid w:val="00B24A7E"/>
    <w:rsid w:val="00B24DE5"/>
    <w:rsid w:val="00B24EB8"/>
    <w:rsid w:val="00B253FE"/>
    <w:rsid w:val="00B25416"/>
    <w:rsid w:val="00B256BA"/>
    <w:rsid w:val="00B27343"/>
    <w:rsid w:val="00B2740E"/>
    <w:rsid w:val="00B30171"/>
    <w:rsid w:val="00B3060B"/>
    <w:rsid w:val="00B31349"/>
    <w:rsid w:val="00B3138A"/>
    <w:rsid w:val="00B318C5"/>
    <w:rsid w:val="00B31EAF"/>
    <w:rsid w:val="00B31EBE"/>
    <w:rsid w:val="00B31EE3"/>
    <w:rsid w:val="00B322B9"/>
    <w:rsid w:val="00B322DA"/>
    <w:rsid w:val="00B32AE6"/>
    <w:rsid w:val="00B32E8A"/>
    <w:rsid w:val="00B3317C"/>
    <w:rsid w:val="00B3323D"/>
    <w:rsid w:val="00B3375C"/>
    <w:rsid w:val="00B33985"/>
    <w:rsid w:val="00B342B0"/>
    <w:rsid w:val="00B343B3"/>
    <w:rsid w:val="00B34F39"/>
    <w:rsid w:val="00B3505B"/>
    <w:rsid w:val="00B351C5"/>
    <w:rsid w:val="00B35700"/>
    <w:rsid w:val="00B35AFB"/>
    <w:rsid w:val="00B36998"/>
    <w:rsid w:val="00B36A97"/>
    <w:rsid w:val="00B37567"/>
    <w:rsid w:val="00B37632"/>
    <w:rsid w:val="00B37C8A"/>
    <w:rsid w:val="00B37CE9"/>
    <w:rsid w:val="00B401EB"/>
    <w:rsid w:val="00B40B60"/>
    <w:rsid w:val="00B415E7"/>
    <w:rsid w:val="00B41958"/>
    <w:rsid w:val="00B419D7"/>
    <w:rsid w:val="00B42137"/>
    <w:rsid w:val="00B429BE"/>
    <w:rsid w:val="00B42F67"/>
    <w:rsid w:val="00B430AB"/>
    <w:rsid w:val="00B4329D"/>
    <w:rsid w:val="00B439B0"/>
    <w:rsid w:val="00B43AED"/>
    <w:rsid w:val="00B43C90"/>
    <w:rsid w:val="00B43E00"/>
    <w:rsid w:val="00B442B3"/>
    <w:rsid w:val="00B44A0C"/>
    <w:rsid w:val="00B45045"/>
    <w:rsid w:val="00B45169"/>
    <w:rsid w:val="00B45246"/>
    <w:rsid w:val="00B45A82"/>
    <w:rsid w:val="00B4666A"/>
    <w:rsid w:val="00B46919"/>
    <w:rsid w:val="00B46EC2"/>
    <w:rsid w:val="00B475B4"/>
    <w:rsid w:val="00B47B22"/>
    <w:rsid w:val="00B47CE5"/>
    <w:rsid w:val="00B47FB7"/>
    <w:rsid w:val="00B5006A"/>
    <w:rsid w:val="00B501EE"/>
    <w:rsid w:val="00B50AE2"/>
    <w:rsid w:val="00B510A0"/>
    <w:rsid w:val="00B5162B"/>
    <w:rsid w:val="00B51D61"/>
    <w:rsid w:val="00B51DD4"/>
    <w:rsid w:val="00B522DA"/>
    <w:rsid w:val="00B5253A"/>
    <w:rsid w:val="00B52957"/>
    <w:rsid w:val="00B52F74"/>
    <w:rsid w:val="00B53A95"/>
    <w:rsid w:val="00B53C94"/>
    <w:rsid w:val="00B53EAF"/>
    <w:rsid w:val="00B545C2"/>
    <w:rsid w:val="00B549DD"/>
    <w:rsid w:val="00B55229"/>
    <w:rsid w:val="00B5531D"/>
    <w:rsid w:val="00B553ED"/>
    <w:rsid w:val="00B556AD"/>
    <w:rsid w:val="00B55AB8"/>
    <w:rsid w:val="00B55F54"/>
    <w:rsid w:val="00B56707"/>
    <w:rsid w:val="00B5685D"/>
    <w:rsid w:val="00B56A9D"/>
    <w:rsid w:val="00B5752B"/>
    <w:rsid w:val="00B575E4"/>
    <w:rsid w:val="00B57AF1"/>
    <w:rsid w:val="00B57C24"/>
    <w:rsid w:val="00B57D23"/>
    <w:rsid w:val="00B60466"/>
    <w:rsid w:val="00B60886"/>
    <w:rsid w:val="00B60C2F"/>
    <w:rsid w:val="00B60CE6"/>
    <w:rsid w:val="00B61185"/>
    <w:rsid w:val="00B613B4"/>
    <w:rsid w:val="00B61942"/>
    <w:rsid w:val="00B61C92"/>
    <w:rsid w:val="00B62697"/>
    <w:rsid w:val="00B62ABB"/>
    <w:rsid w:val="00B62E32"/>
    <w:rsid w:val="00B62F6F"/>
    <w:rsid w:val="00B63106"/>
    <w:rsid w:val="00B63188"/>
    <w:rsid w:val="00B635EF"/>
    <w:rsid w:val="00B63947"/>
    <w:rsid w:val="00B63A4A"/>
    <w:rsid w:val="00B63D93"/>
    <w:rsid w:val="00B641E6"/>
    <w:rsid w:val="00B64281"/>
    <w:rsid w:val="00B64464"/>
    <w:rsid w:val="00B64473"/>
    <w:rsid w:val="00B64A87"/>
    <w:rsid w:val="00B64B6B"/>
    <w:rsid w:val="00B64C85"/>
    <w:rsid w:val="00B651D5"/>
    <w:rsid w:val="00B651EA"/>
    <w:rsid w:val="00B654C5"/>
    <w:rsid w:val="00B659DF"/>
    <w:rsid w:val="00B65CB3"/>
    <w:rsid w:val="00B65EB7"/>
    <w:rsid w:val="00B6626C"/>
    <w:rsid w:val="00B669F3"/>
    <w:rsid w:val="00B66CB6"/>
    <w:rsid w:val="00B67566"/>
    <w:rsid w:val="00B67C54"/>
    <w:rsid w:val="00B7024B"/>
    <w:rsid w:val="00B7029E"/>
    <w:rsid w:val="00B702CC"/>
    <w:rsid w:val="00B70485"/>
    <w:rsid w:val="00B707DF"/>
    <w:rsid w:val="00B70BBE"/>
    <w:rsid w:val="00B7124A"/>
    <w:rsid w:val="00B71410"/>
    <w:rsid w:val="00B716DE"/>
    <w:rsid w:val="00B7171A"/>
    <w:rsid w:val="00B71813"/>
    <w:rsid w:val="00B71E9F"/>
    <w:rsid w:val="00B72245"/>
    <w:rsid w:val="00B72AD5"/>
    <w:rsid w:val="00B73488"/>
    <w:rsid w:val="00B73810"/>
    <w:rsid w:val="00B73B24"/>
    <w:rsid w:val="00B742B2"/>
    <w:rsid w:val="00B746E9"/>
    <w:rsid w:val="00B7490C"/>
    <w:rsid w:val="00B7523E"/>
    <w:rsid w:val="00B75387"/>
    <w:rsid w:val="00B753E2"/>
    <w:rsid w:val="00B757BE"/>
    <w:rsid w:val="00B757D7"/>
    <w:rsid w:val="00B758CB"/>
    <w:rsid w:val="00B7593F"/>
    <w:rsid w:val="00B75B26"/>
    <w:rsid w:val="00B7684F"/>
    <w:rsid w:val="00B768F6"/>
    <w:rsid w:val="00B769F4"/>
    <w:rsid w:val="00B77082"/>
    <w:rsid w:val="00B77166"/>
    <w:rsid w:val="00B77289"/>
    <w:rsid w:val="00B775E9"/>
    <w:rsid w:val="00B77873"/>
    <w:rsid w:val="00B77F1E"/>
    <w:rsid w:val="00B77FA1"/>
    <w:rsid w:val="00B8016C"/>
    <w:rsid w:val="00B80268"/>
    <w:rsid w:val="00B809CB"/>
    <w:rsid w:val="00B80B10"/>
    <w:rsid w:val="00B81772"/>
    <w:rsid w:val="00B8193D"/>
    <w:rsid w:val="00B81B1D"/>
    <w:rsid w:val="00B82DBE"/>
    <w:rsid w:val="00B82E52"/>
    <w:rsid w:val="00B83AF2"/>
    <w:rsid w:val="00B83D92"/>
    <w:rsid w:val="00B83DF4"/>
    <w:rsid w:val="00B8425B"/>
    <w:rsid w:val="00B842F3"/>
    <w:rsid w:val="00B84CBC"/>
    <w:rsid w:val="00B84EF3"/>
    <w:rsid w:val="00B854C9"/>
    <w:rsid w:val="00B85558"/>
    <w:rsid w:val="00B856EF"/>
    <w:rsid w:val="00B85AFE"/>
    <w:rsid w:val="00B861D4"/>
    <w:rsid w:val="00B86567"/>
    <w:rsid w:val="00B865B2"/>
    <w:rsid w:val="00B873A2"/>
    <w:rsid w:val="00B876EC"/>
    <w:rsid w:val="00B87A72"/>
    <w:rsid w:val="00B903B8"/>
    <w:rsid w:val="00B91053"/>
    <w:rsid w:val="00B91300"/>
    <w:rsid w:val="00B91350"/>
    <w:rsid w:val="00B91BEA"/>
    <w:rsid w:val="00B91C16"/>
    <w:rsid w:val="00B926A4"/>
    <w:rsid w:val="00B92FF9"/>
    <w:rsid w:val="00B93150"/>
    <w:rsid w:val="00B93C69"/>
    <w:rsid w:val="00B93EC4"/>
    <w:rsid w:val="00B94ABD"/>
    <w:rsid w:val="00B94DF0"/>
    <w:rsid w:val="00B9591B"/>
    <w:rsid w:val="00B95AD9"/>
    <w:rsid w:val="00B95DDF"/>
    <w:rsid w:val="00B9600F"/>
    <w:rsid w:val="00B96E50"/>
    <w:rsid w:val="00B96F4A"/>
    <w:rsid w:val="00B9742F"/>
    <w:rsid w:val="00B97DAB"/>
    <w:rsid w:val="00B97E6C"/>
    <w:rsid w:val="00BA05FA"/>
    <w:rsid w:val="00BA08FD"/>
    <w:rsid w:val="00BA106C"/>
    <w:rsid w:val="00BA14CF"/>
    <w:rsid w:val="00BA15F2"/>
    <w:rsid w:val="00BA205A"/>
    <w:rsid w:val="00BA236F"/>
    <w:rsid w:val="00BA2872"/>
    <w:rsid w:val="00BA2A7D"/>
    <w:rsid w:val="00BA40E4"/>
    <w:rsid w:val="00BA42ED"/>
    <w:rsid w:val="00BA59D7"/>
    <w:rsid w:val="00BA7B9A"/>
    <w:rsid w:val="00BA7BD8"/>
    <w:rsid w:val="00BA7C2E"/>
    <w:rsid w:val="00BB0144"/>
    <w:rsid w:val="00BB01C3"/>
    <w:rsid w:val="00BB07D8"/>
    <w:rsid w:val="00BB0C22"/>
    <w:rsid w:val="00BB0F73"/>
    <w:rsid w:val="00BB1116"/>
    <w:rsid w:val="00BB1143"/>
    <w:rsid w:val="00BB1485"/>
    <w:rsid w:val="00BB14D3"/>
    <w:rsid w:val="00BB1765"/>
    <w:rsid w:val="00BB18CE"/>
    <w:rsid w:val="00BB2088"/>
    <w:rsid w:val="00BB2201"/>
    <w:rsid w:val="00BB25B1"/>
    <w:rsid w:val="00BB285E"/>
    <w:rsid w:val="00BB2D05"/>
    <w:rsid w:val="00BB338C"/>
    <w:rsid w:val="00BB36C3"/>
    <w:rsid w:val="00BB3707"/>
    <w:rsid w:val="00BB39CD"/>
    <w:rsid w:val="00BB3AF9"/>
    <w:rsid w:val="00BB3D88"/>
    <w:rsid w:val="00BB46CC"/>
    <w:rsid w:val="00BB46FD"/>
    <w:rsid w:val="00BB4830"/>
    <w:rsid w:val="00BB4AFD"/>
    <w:rsid w:val="00BB4EA8"/>
    <w:rsid w:val="00BB5F34"/>
    <w:rsid w:val="00BB6B63"/>
    <w:rsid w:val="00BB6FB5"/>
    <w:rsid w:val="00BB710E"/>
    <w:rsid w:val="00BB7850"/>
    <w:rsid w:val="00BC0CC6"/>
    <w:rsid w:val="00BC0F78"/>
    <w:rsid w:val="00BC0F7E"/>
    <w:rsid w:val="00BC15FF"/>
    <w:rsid w:val="00BC1C39"/>
    <w:rsid w:val="00BC2528"/>
    <w:rsid w:val="00BC2771"/>
    <w:rsid w:val="00BC2C94"/>
    <w:rsid w:val="00BC2CCA"/>
    <w:rsid w:val="00BC345B"/>
    <w:rsid w:val="00BC355E"/>
    <w:rsid w:val="00BC39B0"/>
    <w:rsid w:val="00BC3B48"/>
    <w:rsid w:val="00BC3BDD"/>
    <w:rsid w:val="00BC3BF6"/>
    <w:rsid w:val="00BC4123"/>
    <w:rsid w:val="00BC4BE7"/>
    <w:rsid w:val="00BC5053"/>
    <w:rsid w:val="00BC510F"/>
    <w:rsid w:val="00BC563B"/>
    <w:rsid w:val="00BC5A0C"/>
    <w:rsid w:val="00BC5ACC"/>
    <w:rsid w:val="00BC5BCC"/>
    <w:rsid w:val="00BC5CEE"/>
    <w:rsid w:val="00BC62BF"/>
    <w:rsid w:val="00BC6847"/>
    <w:rsid w:val="00BC7172"/>
    <w:rsid w:val="00BC7CBF"/>
    <w:rsid w:val="00BC7EEA"/>
    <w:rsid w:val="00BC7F9D"/>
    <w:rsid w:val="00BD0229"/>
    <w:rsid w:val="00BD307A"/>
    <w:rsid w:val="00BD396F"/>
    <w:rsid w:val="00BD593F"/>
    <w:rsid w:val="00BD5DE7"/>
    <w:rsid w:val="00BD61CB"/>
    <w:rsid w:val="00BD633B"/>
    <w:rsid w:val="00BD661C"/>
    <w:rsid w:val="00BD710C"/>
    <w:rsid w:val="00BD792F"/>
    <w:rsid w:val="00BD7978"/>
    <w:rsid w:val="00BD7B14"/>
    <w:rsid w:val="00BD7D00"/>
    <w:rsid w:val="00BE0214"/>
    <w:rsid w:val="00BE0A0E"/>
    <w:rsid w:val="00BE0A6D"/>
    <w:rsid w:val="00BE0B8D"/>
    <w:rsid w:val="00BE0F0D"/>
    <w:rsid w:val="00BE0F7C"/>
    <w:rsid w:val="00BE1033"/>
    <w:rsid w:val="00BE1970"/>
    <w:rsid w:val="00BE1A47"/>
    <w:rsid w:val="00BE2276"/>
    <w:rsid w:val="00BE2472"/>
    <w:rsid w:val="00BE2504"/>
    <w:rsid w:val="00BE296E"/>
    <w:rsid w:val="00BE2FB8"/>
    <w:rsid w:val="00BE3085"/>
    <w:rsid w:val="00BE34AC"/>
    <w:rsid w:val="00BE36D4"/>
    <w:rsid w:val="00BE3A90"/>
    <w:rsid w:val="00BE3B49"/>
    <w:rsid w:val="00BE3E5E"/>
    <w:rsid w:val="00BE4372"/>
    <w:rsid w:val="00BE5128"/>
    <w:rsid w:val="00BE5691"/>
    <w:rsid w:val="00BE57A2"/>
    <w:rsid w:val="00BE57F2"/>
    <w:rsid w:val="00BE5BC2"/>
    <w:rsid w:val="00BE658A"/>
    <w:rsid w:val="00BE660F"/>
    <w:rsid w:val="00BE689E"/>
    <w:rsid w:val="00BE69E6"/>
    <w:rsid w:val="00BE6F0B"/>
    <w:rsid w:val="00BE734D"/>
    <w:rsid w:val="00BE76DA"/>
    <w:rsid w:val="00BF04AA"/>
    <w:rsid w:val="00BF09DE"/>
    <w:rsid w:val="00BF0AEF"/>
    <w:rsid w:val="00BF0E38"/>
    <w:rsid w:val="00BF0E95"/>
    <w:rsid w:val="00BF1796"/>
    <w:rsid w:val="00BF17FC"/>
    <w:rsid w:val="00BF1816"/>
    <w:rsid w:val="00BF1A58"/>
    <w:rsid w:val="00BF1A5F"/>
    <w:rsid w:val="00BF1E48"/>
    <w:rsid w:val="00BF1F0B"/>
    <w:rsid w:val="00BF1F55"/>
    <w:rsid w:val="00BF24E5"/>
    <w:rsid w:val="00BF258D"/>
    <w:rsid w:val="00BF2DF5"/>
    <w:rsid w:val="00BF319F"/>
    <w:rsid w:val="00BF31ED"/>
    <w:rsid w:val="00BF3471"/>
    <w:rsid w:val="00BF3D28"/>
    <w:rsid w:val="00BF4317"/>
    <w:rsid w:val="00BF52DC"/>
    <w:rsid w:val="00BF54C7"/>
    <w:rsid w:val="00BF59AC"/>
    <w:rsid w:val="00BF5B57"/>
    <w:rsid w:val="00BF5BDC"/>
    <w:rsid w:val="00BF5D70"/>
    <w:rsid w:val="00BF72BE"/>
    <w:rsid w:val="00BF7D1D"/>
    <w:rsid w:val="00C00220"/>
    <w:rsid w:val="00C003C0"/>
    <w:rsid w:val="00C00B56"/>
    <w:rsid w:val="00C01F40"/>
    <w:rsid w:val="00C01FC5"/>
    <w:rsid w:val="00C0211D"/>
    <w:rsid w:val="00C021AE"/>
    <w:rsid w:val="00C0220A"/>
    <w:rsid w:val="00C02353"/>
    <w:rsid w:val="00C0272B"/>
    <w:rsid w:val="00C02D03"/>
    <w:rsid w:val="00C031B9"/>
    <w:rsid w:val="00C03416"/>
    <w:rsid w:val="00C03608"/>
    <w:rsid w:val="00C03E15"/>
    <w:rsid w:val="00C03E88"/>
    <w:rsid w:val="00C0416E"/>
    <w:rsid w:val="00C04222"/>
    <w:rsid w:val="00C043C4"/>
    <w:rsid w:val="00C04867"/>
    <w:rsid w:val="00C04EE5"/>
    <w:rsid w:val="00C05343"/>
    <w:rsid w:val="00C0545E"/>
    <w:rsid w:val="00C05A05"/>
    <w:rsid w:val="00C05CFB"/>
    <w:rsid w:val="00C0611F"/>
    <w:rsid w:val="00C0643D"/>
    <w:rsid w:val="00C06562"/>
    <w:rsid w:val="00C06E72"/>
    <w:rsid w:val="00C06EC3"/>
    <w:rsid w:val="00C071F8"/>
    <w:rsid w:val="00C10548"/>
    <w:rsid w:val="00C10BB1"/>
    <w:rsid w:val="00C10E42"/>
    <w:rsid w:val="00C110F7"/>
    <w:rsid w:val="00C116FB"/>
    <w:rsid w:val="00C11902"/>
    <w:rsid w:val="00C11974"/>
    <w:rsid w:val="00C11E62"/>
    <w:rsid w:val="00C125E5"/>
    <w:rsid w:val="00C12AF0"/>
    <w:rsid w:val="00C12E67"/>
    <w:rsid w:val="00C13183"/>
    <w:rsid w:val="00C134AF"/>
    <w:rsid w:val="00C134E0"/>
    <w:rsid w:val="00C1375A"/>
    <w:rsid w:val="00C138D7"/>
    <w:rsid w:val="00C13E69"/>
    <w:rsid w:val="00C13EC4"/>
    <w:rsid w:val="00C1402B"/>
    <w:rsid w:val="00C14453"/>
    <w:rsid w:val="00C14AE7"/>
    <w:rsid w:val="00C14BA2"/>
    <w:rsid w:val="00C14C24"/>
    <w:rsid w:val="00C15203"/>
    <w:rsid w:val="00C15DBC"/>
    <w:rsid w:val="00C1631A"/>
    <w:rsid w:val="00C168B6"/>
    <w:rsid w:val="00C16914"/>
    <w:rsid w:val="00C16A58"/>
    <w:rsid w:val="00C178F8"/>
    <w:rsid w:val="00C17BB7"/>
    <w:rsid w:val="00C17FEF"/>
    <w:rsid w:val="00C21BE2"/>
    <w:rsid w:val="00C21C43"/>
    <w:rsid w:val="00C21F0D"/>
    <w:rsid w:val="00C21FB6"/>
    <w:rsid w:val="00C22E62"/>
    <w:rsid w:val="00C23455"/>
    <w:rsid w:val="00C237EE"/>
    <w:rsid w:val="00C23F32"/>
    <w:rsid w:val="00C240FD"/>
    <w:rsid w:val="00C24186"/>
    <w:rsid w:val="00C241EF"/>
    <w:rsid w:val="00C243B4"/>
    <w:rsid w:val="00C244CC"/>
    <w:rsid w:val="00C24AF4"/>
    <w:rsid w:val="00C25653"/>
    <w:rsid w:val="00C2644F"/>
    <w:rsid w:val="00C266A6"/>
    <w:rsid w:val="00C267B0"/>
    <w:rsid w:val="00C271BC"/>
    <w:rsid w:val="00C27210"/>
    <w:rsid w:val="00C27B43"/>
    <w:rsid w:val="00C27DAE"/>
    <w:rsid w:val="00C27DE3"/>
    <w:rsid w:val="00C27F40"/>
    <w:rsid w:val="00C306D0"/>
    <w:rsid w:val="00C30B3C"/>
    <w:rsid w:val="00C323EE"/>
    <w:rsid w:val="00C326EE"/>
    <w:rsid w:val="00C327B9"/>
    <w:rsid w:val="00C32976"/>
    <w:rsid w:val="00C32CCB"/>
    <w:rsid w:val="00C33153"/>
    <w:rsid w:val="00C334D8"/>
    <w:rsid w:val="00C335DC"/>
    <w:rsid w:val="00C340B0"/>
    <w:rsid w:val="00C3412C"/>
    <w:rsid w:val="00C34D2B"/>
    <w:rsid w:val="00C35295"/>
    <w:rsid w:val="00C35942"/>
    <w:rsid w:val="00C35B3E"/>
    <w:rsid w:val="00C35BB0"/>
    <w:rsid w:val="00C36312"/>
    <w:rsid w:val="00C36A8E"/>
    <w:rsid w:val="00C37139"/>
    <w:rsid w:val="00C371B9"/>
    <w:rsid w:val="00C372B6"/>
    <w:rsid w:val="00C37316"/>
    <w:rsid w:val="00C373A8"/>
    <w:rsid w:val="00C37538"/>
    <w:rsid w:val="00C376CF"/>
    <w:rsid w:val="00C37B38"/>
    <w:rsid w:val="00C37F6F"/>
    <w:rsid w:val="00C40122"/>
    <w:rsid w:val="00C403F0"/>
    <w:rsid w:val="00C4090D"/>
    <w:rsid w:val="00C40B53"/>
    <w:rsid w:val="00C40EAA"/>
    <w:rsid w:val="00C4167D"/>
    <w:rsid w:val="00C41BB0"/>
    <w:rsid w:val="00C41D81"/>
    <w:rsid w:val="00C42086"/>
    <w:rsid w:val="00C42268"/>
    <w:rsid w:val="00C428B1"/>
    <w:rsid w:val="00C42B4A"/>
    <w:rsid w:val="00C42DC4"/>
    <w:rsid w:val="00C43343"/>
    <w:rsid w:val="00C43596"/>
    <w:rsid w:val="00C43B67"/>
    <w:rsid w:val="00C43F9E"/>
    <w:rsid w:val="00C44D0B"/>
    <w:rsid w:val="00C451CB"/>
    <w:rsid w:val="00C4526C"/>
    <w:rsid w:val="00C45272"/>
    <w:rsid w:val="00C45315"/>
    <w:rsid w:val="00C456E5"/>
    <w:rsid w:val="00C46645"/>
    <w:rsid w:val="00C46649"/>
    <w:rsid w:val="00C46759"/>
    <w:rsid w:val="00C46792"/>
    <w:rsid w:val="00C46AC0"/>
    <w:rsid w:val="00C46ECF"/>
    <w:rsid w:val="00C471F7"/>
    <w:rsid w:val="00C475BC"/>
    <w:rsid w:val="00C47D50"/>
    <w:rsid w:val="00C5042C"/>
    <w:rsid w:val="00C506B4"/>
    <w:rsid w:val="00C50833"/>
    <w:rsid w:val="00C50D00"/>
    <w:rsid w:val="00C5106D"/>
    <w:rsid w:val="00C511CA"/>
    <w:rsid w:val="00C517DA"/>
    <w:rsid w:val="00C51C1F"/>
    <w:rsid w:val="00C51E05"/>
    <w:rsid w:val="00C52057"/>
    <w:rsid w:val="00C520D2"/>
    <w:rsid w:val="00C52172"/>
    <w:rsid w:val="00C52423"/>
    <w:rsid w:val="00C52CE4"/>
    <w:rsid w:val="00C52F2B"/>
    <w:rsid w:val="00C53144"/>
    <w:rsid w:val="00C5314D"/>
    <w:rsid w:val="00C5351D"/>
    <w:rsid w:val="00C540EB"/>
    <w:rsid w:val="00C541C8"/>
    <w:rsid w:val="00C54E0D"/>
    <w:rsid w:val="00C54ED7"/>
    <w:rsid w:val="00C55011"/>
    <w:rsid w:val="00C55621"/>
    <w:rsid w:val="00C557D6"/>
    <w:rsid w:val="00C55958"/>
    <w:rsid w:val="00C55ABF"/>
    <w:rsid w:val="00C55CB1"/>
    <w:rsid w:val="00C55F97"/>
    <w:rsid w:val="00C56B6C"/>
    <w:rsid w:val="00C56D14"/>
    <w:rsid w:val="00C56E0A"/>
    <w:rsid w:val="00C56E2C"/>
    <w:rsid w:val="00C573B2"/>
    <w:rsid w:val="00C57A95"/>
    <w:rsid w:val="00C57A9C"/>
    <w:rsid w:val="00C6098A"/>
    <w:rsid w:val="00C60ADD"/>
    <w:rsid w:val="00C60B14"/>
    <w:rsid w:val="00C61098"/>
    <w:rsid w:val="00C612E9"/>
    <w:rsid w:val="00C62553"/>
    <w:rsid w:val="00C62A4C"/>
    <w:rsid w:val="00C62B1B"/>
    <w:rsid w:val="00C6442F"/>
    <w:rsid w:val="00C64BE8"/>
    <w:rsid w:val="00C64CC1"/>
    <w:rsid w:val="00C64D28"/>
    <w:rsid w:val="00C65C92"/>
    <w:rsid w:val="00C65F9A"/>
    <w:rsid w:val="00C6619F"/>
    <w:rsid w:val="00C6621B"/>
    <w:rsid w:val="00C664B0"/>
    <w:rsid w:val="00C6684C"/>
    <w:rsid w:val="00C67073"/>
    <w:rsid w:val="00C67AC4"/>
    <w:rsid w:val="00C7001A"/>
    <w:rsid w:val="00C70789"/>
    <w:rsid w:val="00C70ECA"/>
    <w:rsid w:val="00C711A5"/>
    <w:rsid w:val="00C7161C"/>
    <w:rsid w:val="00C71F28"/>
    <w:rsid w:val="00C7202D"/>
    <w:rsid w:val="00C72AF2"/>
    <w:rsid w:val="00C73443"/>
    <w:rsid w:val="00C73482"/>
    <w:rsid w:val="00C73B1C"/>
    <w:rsid w:val="00C73CA7"/>
    <w:rsid w:val="00C74780"/>
    <w:rsid w:val="00C7543F"/>
    <w:rsid w:val="00C75471"/>
    <w:rsid w:val="00C7567C"/>
    <w:rsid w:val="00C75CE6"/>
    <w:rsid w:val="00C75E3B"/>
    <w:rsid w:val="00C76441"/>
    <w:rsid w:val="00C76BA0"/>
    <w:rsid w:val="00C76BFD"/>
    <w:rsid w:val="00C770BB"/>
    <w:rsid w:val="00C77694"/>
    <w:rsid w:val="00C77697"/>
    <w:rsid w:val="00C7780B"/>
    <w:rsid w:val="00C808D4"/>
    <w:rsid w:val="00C80AD8"/>
    <w:rsid w:val="00C81BF4"/>
    <w:rsid w:val="00C81EFC"/>
    <w:rsid w:val="00C830C3"/>
    <w:rsid w:val="00C838FC"/>
    <w:rsid w:val="00C849FA"/>
    <w:rsid w:val="00C85167"/>
    <w:rsid w:val="00C855E9"/>
    <w:rsid w:val="00C85668"/>
    <w:rsid w:val="00C85B70"/>
    <w:rsid w:val="00C85E29"/>
    <w:rsid w:val="00C85F4E"/>
    <w:rsid w:val="00C864EC"/>
    <w:rsid w:val="00C865FD"/>
    <w:rsid w:val="00C86AD0"/>
    <w:rsid w:val="00C86C44"/>
    <w:rsid w:val="00C86C5F"/>
    <w:rsid w:val="00C86E49"/>
    <w:rsid w:val="00C86E57"/>
    <w:rsid w:val="00C87139"/>
    <w:rsid w:val="00C879FF"/>
    <w:rsid w:val="00C87DEF"/>
    <w:rsid w:val="00C9002C"/>
    <w:rsid w:val="00C90211"/>
    <w:rsid w:val="00C90694"/>
    <w:rsid w:val="00C90B40"/>
    <w:rsid w:val="00C91212"/>
    <w:rsid w:val="00C914EA"/>
    <w:rsid w:val="00C9164B"/>
    <w:rsid w:val="00C91675"/>
    <w:rsid w:val="00C91920"/>
    <w:rsid w:val="00C91A16"/>
    <w:rsid w:val="00C9204B"/>
    <w:rsid w:val="00C920AF"/>
    <w:rsid w:val="00C92775"/>
    <w:rsid w:val="00C9280C"/>
    <w:rsid w:val="00C9281B"/>
    <w:rsid w:val="00C93772"/>
    <w:rsid w:val="00C93CE1"/>
    <w:rsid w:val="00C93F55"/>
    <w:rsid w:val="00C94167"/>
    <w:rsid w:val="00C94481"/>
    <w:rsid w:val="00C945D5"/>
    <w:rsid w:val="00C94AFB"/>
    <w:rsid w:val="00C94BAA"/>
    <w:rsid w:val="00C952DF"/>
    <w:rsid w:val="00C95B07"/>
    <w:rsid w:val="00C962AB"/>
    <w:rsid w:val="00C96A9F"/>
    <w:rsid w:val="00C96B5D"/>
    <w:rsid w:val="00C970F9"/>
    <w:rsid w:val="00C974E6"/>
    <w:rsid w:val="00C976EA"/>
    <w:rsid w:val="00C97849"/>
    <w:rsid w:val="00C9786B"/>
    <w:rsid w:val="00C9787B"/>
    <w:rsid w:val="00C97C09"/>
    <w:rsid w:val="00C97F4C"/>
    <w:rsid w:val="00CA024B"/>
    <w:rsid w:val="00CA0824"/>
    <w:rsid w:val="00CA0B9C"/>
    <w:rsid w:val="00CA1A60"/>
    <w:rsid w:val="00CA1B02"/>
    <w:rsid w:val="00CA20DB"/>
    <w:rsid w:val="00CA253B"/>
    <w:rsid w:val="00CA256E"/>
    <w:rsid w:val="00CA2991"/>
    <w:rsid w:val="00CA3684"/>
    <w:rsid w:val="00CA3B3E"/>
    <w:rsid w:val="00CA4152"/>
    <w:rsid w:val="00CA45D4"/>
    <w:rsid w:val="00CA4B81"/>
    <w:rsid w:val="00CA5037"/>
    <w:rsid w:val="00CA51E0"/>
    <w:rsid w:val="00CA5782"/>
    <w:rsid w:val="00CA5815"/>
    <w:rsid w:val="00CA5994"/>
    <w:rsid w:val="00CA6909"/>
    <w:rsid w:val="00CA6DE3"/>
    <w:rsid w:val="00CA70F5"/>
    <w:rsid w:val="00CA7200"/>
    <w:rsid w:val="00CA731B"/>
    <w:rsid w:val="00CA79B0"/>
    <w:rsid w:val="00CA7A0C"/>
    <w:rsid w:val="00CB00B2"/>
    <w:rsid w:val="00CB00DE"/>
    <w:rsid w:val="00CB02B9"/>
    <w:rsid w:val="00CB099A"/>
    <w:rsid w:val="00CB0E5C"/>
    <w:rsid w:val="00CB0FE3"/>
    <w:rsid w:val="00CB10F5"/>
    <w:rsid w:val="00CB11E7"/>
    <w:rsid w:val="00CB13C0"/>
    <w:rsid w:val="00CB1491"/>
    <w:rsid w:val="00CB15E4"/>
    <w:rsid w:val="00CB1A70"/>
    <w:rsid w:val="00CB1C65"/>
    <w:rsid w:val="00CB1CE2"/>
    <w:rsid w:val="00CB1FCC"/>
    <w:rsid w:val="00CB2027"/>
    <w:rsid w:val="00CB2093"/>
    <w:rsid w:val="00CB29E8"/>
    <w:rsid w:val="00CB2E36"/>
    <w:rsid w:val="00CB3BAB"/>
    <w:rsid w:val="00CB40B4"/>
    <w:rsid w:val="00CB48DC"/>
    <w:rsid w:val="00CB49C2"/>
    <w:rsid w:val="00CB5516"/>
    <w:rsid w:val="00CB55EC"/>
    <w:rsid w:val="00CB56AE"/>
    <w:rsid w:val="00CB602B"/>
    <w:rsid w:val="00CB682E"/>
    <w:rsid w:val="00CB68BA"/>
    <w:rsid w:val="00CB6D78"/>
    <w:rsid w:val="00CB7D92"/>
    <w:rsid w:val="00CB7E50"/>
    <w:rsid w:val="00CC03E0"/>
    <w:rsid w:val="00CC06DF"/>
    <w:rsid w:val="00CC150C"/>
    <w:rsid w:val="00CC1B8F"/>
    <w:rsid w:val="00CC1C74"/>
    <w:rsid w:val="00CC238F"/>
    <w:rsid w:val="00CC23DE"/>
    <w:rsid w:val="00CC261B"/>
    <w:rsid w:val="00CC2976"/>
    <w:rsid w:val="00CC318A"/>
    <w:rsid w:val="00CC3436"/>
    <w:rsid w:val="00CC3634"/>
    <w:rsid w:val="00CC4F0D"/>
    <w:rsid w:val="00CC531A"/>
    <w:rsid w:val="00CC5346"/>
    <w:rsid w:val="00CC5476"/>
    <w:rsid w:val="00CC5826"/>
    <w:rsid w:val="00CC588F"/>
    <w:rsid w:val="00CC5946"/>
    <w:rsid w:val="00CC5A27"/>
    <w:rsid w:val="00CC5C96"/>
    <w:rsid w:val="00CC6067"/>
    <w:rsid w:val="00CC6772"/>
    <w:rsid w:val="00CC69A5"/>
    <w:rsid w:val="00CC6B7A"/>
    <w:rsid w:val="00CC7800"/>
    <w:rsid w:val="00CC7A28"/>
    <w:rsid w:val="00CC7C81"/>
    <w:rsid w:val="00CC7CD7"/>
    <w:rsid w:val="00CD05BA"/>
    <w:rsid w:val="00CD0C8D"/>
    <w:rsid w:val="00CD0C93"/>
    <w:rsid w:val="00CD0EF2"/>
    <w:rsid w:val="00CD10CE"/>
    <w:rsid w:val="00CD1CE8"/>
    <w:rsid w:val="00CD1F3F"/>
    <w:rsid w:val="00CD209A"/>
    <w:rsid w:val="00CD22BB"/>
    <w:rsid w:val="00CD25B9"/>
    <w:rsid w:val="00CD29C2"/>
    <w:rsid w:val="00CD2C65"/>
    <w:rsid w:val="00CD2E90"/>
    <w:rsid w:val="00CD3052"/>
    <w:rsid w:val="00CD30CE"/>
    <w:rsid w:val="00CD31A0"/>
    <w:rsid w:val="00CD3824"/>
    <w:rsid w:val="00CD38D0"/>
    <w:rsid w:val="00CD3C56"/>
    <w:rsid w:val="00CD3FFB"/>
    <w:rsid w:val="00CD4558"/>
    <w:rsid w:val="00CD4723"/>
    <w:rsid w:val="00CD4918"/>
    <w:rsid w:val="00CD4FD1"/>
    <w:rsid w:val="00CD50F1"/>
    <w:rsid w:val="00CD51F4"/>
    <w:rsid w:val="00CD5464"/>
    <w:rsid w:val="00CD55C1"/>
    <w:rsid w:val="00CD67A4"/>
    <w:rsid w:val="00CD68AD"/>
    <w:rsid w:val="00CD7097"/>
    <w:rsid w:val="00CD73B8"/>
    <w:rsid w:val="00CD7528"/>
    <w:rsid w:val="00CD7772"/>
    <w:rsid w:val="00CE01FA"/>
    <w:rsid w:val="00CE0469"/>
    <w:rsid w:val="00CE07FC"/>
    <w:rsid w:val="00CE186C"/>
    <w:rsid w:val="00CE2092"/>
    <w:rsid w:val="00CE2497"/>
    <w:rsid w:val="00CE274D"/>
    <w:rsid w:val="00CE2F90"/>
    <w:rsid w:val="00CE373D"/>
    <w:rsid w:val="00CE3A6D"/>
    <w:rsid w:val="00CE3C1A"/>
    <w:rsid w:val="00CE4319"/>
    <w:rsid w:val="00CE44ED"/>
    <w:rsid w:val="00CE49E7"/>
    <w:rsid w:val="00CE508B"/>
    <w:rsid w:val="00CE544C"/>
    <w:rsid w:val="00CE5929"/>
    <w:rsid w:val="00CE5B5D"/>
    <w:rsid w:val="00CE5C9D"/>
    <w:rsid w:val="00CE620F"/>
    <w:rsid w:val="00CE6576"/>
    <w:rsid w:val="00CE6974"/>
    <w:rsid w:val="00CE6A7F"/>
    <w:rsid w:val="00CE6CA8"/>
    <w:rsid w:val="00CE6D83"/>
    <w:rsid w:val="00CE6F14"/>
    <w:rsid w:val="00CE7520"/>
    <w:rsid w:val="00CE7B2B"/>
    <w:rsid w:val="00CE7EC3"/>
    <w:rsid w:val="00CE7F32"/>
    <w:rsid w:val="00CF07A6"/>
    <w:rsid w:val="00CF1161"/>
    <w:rsid w:val="00CF132D"/>
    <w:rsid w:val="00CF19C9"/>
    <w:rsid w:val="00CF2659"/>
    <w:rsid w:val="00CF276C"/>
    <w:rsid w:val="00CF27C9"/>
    <w:rsid w:val="00CF2F70"/>
    <w:rsid w:val="00CF3292"/>
    <w:rsid w:val="00CF38BC"/>
    <w:rsid w:val="00CF4048"/>
    <w:rsid w:val="00CF4117"/>
    <w:rsid w:val="00CF5038"/>
    <w:rsid w:val="00CF588F"/>
    <w:rsid w:val="00CF64BE"/>
    <w:rsid w:val="00CF6914"/>
    <w:rsid w:val="00CF6F05"/>
    <w:rsid w:val="00CF6F26"/>
    <w:rsid w:val="00CF6F62"/>
    <w:rsid w:val="00CF6FF6"/>
    <w:rsid w:val="00CF706E"/>
    <w:rsid w:val="00CF722D"/>
    <w:rsid w:val="00CF74F0"/>
    <w:rsid w:val="00CF787C"/>
    <w:rsid w:val="00D003A5"/>
    <w:rsid w:val="00D0045D"/>
    <w:rsid w:val="00D00879"/>
    <w:rsid w:val="00D00F67"/>
    <w:rsid w:val="00D015D2"/>
    <w:rsid w:val="00D0160B"/>
    <w:rsid w:val="00D01A99"/>
    <w:rsid w:val="00D01D8F"/>
    <w:rsid w:val="00D02110"/>
    <w:rsid w:val="00D024F6"/>
    <w:rsid w:val="00D03037"/>
    <w:rsid w:val="00D03A62"/>
    <w:rsid w:val="00D03DA1"/>
    <w:rsid w:val="00D03F31"/>
    <w:rsid w:val="00D0402D"/>
    <w:rsid w:val="00D0429F"/>
    <w:rsid w:val="00D04725"/>
    <w:rsid w:val="00D04D35"/>
    <w:rsid w:val="00D053B9"/>
    <w:rsid w:val="00D05447"/>
    <w:rsid w:val="00D068A7"/>
    <w:rsid w:val="00D06A57"/>
    <w:rsid w:val="00D06D07"/>
    <w:rsid w:val="00D06D77"/>
    <w:rsid w:val="00D06D86"/>
    <w:rsid w:val="00D10199"/>
    <w:rsid w:val="00D102E9"/>
    <w:rsid w:val="00D10AF0"/>
    <w:rsid w:val="00D10F88"/>
    <w:rsid w:val="00D11193"/>
    <w:rsid w:val="00D11480"/>
    <w:rsid w:val="00D115A2"/>
    <w:rsid w:val="00D11848"/>
    <w:rsid w:val="00D11863"/>
    <w:rsid w:val="00D118B9"/>
    <w:rsid w:val="00D1228A"/>
    <w:rsid w:val="00D12456"/>
    <w:rsid w:val="00D12469"/>
    <w:rsid w:val="00D126B8"/>
    <w:rsid w:val="00D12DFC"/>
    <w:rsid w:val="00D13175"/>
    <w:rsid w:val="00D1350C"/>
    <w:rsid w:val="00D1366F"/>
    <w:rsid w:val="00D13725"/>
    <w:rsid w:val="00D1376D"/>
    <w:rsid w:val="00D138C2"/>
    <w:rsid w:val="00D13A6B"/>
    <w:rsid w:val="00D14A46"/>
    <w:rsid w:val="00D14A81"/>
    <w:rsid w:val="00D14D32"/>
    <w:rsid w:val="00D14F44"/>
    <w:rsid w:val="00D1506A"/>
    <w:rsid w:val="00D155A3"/>
    <w:rsid w:val="00D15C9E"/>
    <w:rsid w:val="00D15DC6"/>
    <w:rsid w:val="00D165C1"/>
    <w:rsid w:val="00D16B18"/>
    <w:rsid w:val="00D16F73"/>
    <w:rsid w:val="00D17052"/>
    <w:rsid w:val="00D171BC"/>
    <w:rsid w:val="00D17216"/>
    <w:rsid w:val="00D177D9"/>
    <w:rsid w:val="00D17BFE"/>
    <w:rsid w:val="00D17C2D"/>
    <w:rsid w:val="00D17E85"/>
    <w:rsid w:val="00D201B5"/>
    <w:rsid w:val="00D204D2"/>
    <w:rsid w:val="00D205EB"/>
    <w:rsid w:val="00D2118F"/>
    <w:rsid w:val="00D213A4"/>
    <w:rsid w:val="00D213B1"/>
    <w:rsid w:val="00D21486"/>
    <w:rsid w:val="00D21A34"/>
    <w:rsid w:val="00D221AE"/>
    <w:rsid w:val="00D22779"/>
    <w:rsid w:val="00D22787"/>
    <w:rsid w:val="00D227B1"/>
    <w:rsid w:val="00D22943"/>
    <w:rsid w:val="00D236A6"/>
    <w:rsid w:val="00D2411D"/>
    <w:rsid w:val="00D24253"/>
    <w:rsid w:val="00D24365"/>
    <w:rsid w:val="00D243FE"/>
    <w:rsid w:val="00D244E6"/>
    <w:rsid w:val="00D24FA8"/>
    <w:rsid w:val="00D25418"/>
    <w:rsid w:val="00D259BC"/>
    <w:rsid w:val="00D25AE8"/>
    <w:rsid w:val="00D25E8F"/>
    <w:rsid w:val="00D26301"/>
    <w:rsid w:val="00D26BA0"/>
    <w:rsid w:val="00D26D3E"/>
    <w:rsid w:val="00D26E62"/>
    <w:rsid w:val="00D26FB7"/>
    <w:rsid w:val="00D2729C"/>
    <w:rsid w:val="00D278EE"/>
    <w:rsid w:val="00D27AEB"/>
    <w:rsid w:val="00D27B46"/>
    <w:rsid w:val="00D27BF4"/>
    <w:rsid w:val="00D30222"/>
    <w:rsid w:val="00D30A6C"/>
    <w:rsid w:val="00D3168C"/>
    <w:rsid w:val="00D3172F"/>
    <w:rsid w:val="00D31BA7"/>
    <w:rsid w:val="00D31BAE"/>
    <w:rsid w:val="00D327FF"/>
    <w:rsid w:val="00D32B82"/>
    <w:rsid w:val="00D32C62"/>
    <w:rsid w:val="00D3374A"/>
    <w:rsid w:val="00D33D43"/>
    <w:rsid w:val="00D33D5C"/>
    <w:rsid w:val="00D34072"/>
    <w:rsid w:val="00D341E4"/>
    <w:rsid w:val="00D343C8"/>
    <w:rsid w:val="00D34704"/>
    <w:rsid w:val="00D3483C"/>
    <w:rsid w:val="00D34A8A"/>
    <w:rsid w:val="00D34D0C"/>
    <w:rsid w:val="00D353C9"/>
    <w:rsid w:val="00D354C5"/>
    <w:rsid w:val="00D3617C"/>
    <w:rsid w:val="00D37194"/>
    <w:rsid w:val="00D3735A"/>
    <w:rsid w:val="00D37B97"/>
    <w:rsid w:val="00D41139"/>
    <w:rsid w:val="00D41504"/>
    <w:rsid w:val="00D41653"/>
    <w:rsid w:val="00D421EF"/>
    <w:rsid w:val="00D427E1"/>
    <w:rsid w:val="00D42911"/>
    <w:rsid w:val="00D42AD5"/>
    <w:rsid w:val="00D42B71"/>
    <w:rsid w:val="00D42FEC"/>
    <w:rsid w:val="00D43253"/>
    <w:rsid w:val="00D43288"/>
    <w:rsid w:val="00D4394F"/>
    <w:rsid w:val="00D44700"/>
    <w:rsid w:val="00D44713"/>
    <w:rsid w:val="00D4497F"/>
    <w:rsid w:val="00D449B2"/>
    <w:rsid w:val="00D44CC9"/>
    <w:rsid w:val="00D45061"/>
    <w:rsid w:val="00D45119"/>
    <w:rsid w:val="00D45310"/>
    <w:rsid w:val="00D45CEC"/>
    <w:rsid w:val="00D45E01"/>
    <w:rsid w:val="00D45FE3"/>
    <w:rsid w:val="00D46225"/>
    <w:rsid w:val="00D463F7"/>
    <w:rsid w:val="00D466D9"/>
    <w:rsid w:val="00D46EB4"/>
    <w:rsid w:val="00D46F31"/>
    <w:rsid w:val="00D474DB"/>
    <w:rsid w:val="00D47BD5"/>
    <w:rsid w:val="00D47EDE"/>
    <w:rsid w:val="00D500E1"/>
    <w:rsid w:val="00D501A2"/>
    <w:rsid w:val="00D5080E"/>
    <w:rsid w:val="00D50BAA"/>
    <w:rsid w:val="00D50D10"/>
    <w:rsid w:val="00D50EE5"/>
    <w:rsid w:val="00D5101C"/>
    <w:rsid w:val="00D517FE"/>
    <w:rsid w:val="00D51AE5"/>
    <w:rsid w:val="00D52E99"/>
    <w:rsid w:val="00D531B5"/>
    <w:rsid w:val="00D5337D"/>
    <w:rsid w:val="00D5350B"/>
    <w:rsid w:val="00D53A61"/>
    <w:rsid w:val="00D5454E"/>
    <w:rsid w:val="00D545E7"/>
    <w:rsid w:val="00D54FB7"/>
    <w:rsid w:val="00D555FD"/>
    <w:rsid w:val="00D55C2E"/>
    <w:rsid w:val="00D55EA7"/>
    <w:rsid w:val="00D579FB"/>
    <w:rsid w:val="00D57B3A"/>
    <w:rsid w:val="00D57CA6"/>
    <w:rsid w:val="00D57CBD"/>
    <w:rsid w:val="00D600B2"/>
    <w:rsid w:val="00D60252"/>
    <w:rsid w:val="00D6029F"/>
    <w:rsid w:val="00D60463"/>
    <w:rsid w:val="00D607F4"/>
    <w:rsid w:val="00D608D0"/>
    <w:rsid w:val="00D60E5C"/>
    <w:rsid w:val="00D614F4"/>
    <w:rsid w:val="00D617B0"/>
    <w:rsid w:val="00D618F5"/>
    <w:rsid w:val="00D61CED"/>
    <w:rsid w:val="00D61D8B"/>
    <w:rsid w:val="00D628F0"/>
    <w:rsid w:val="00D632C6"/>
    <w:rsid w:val="00D6364F"/>
    <w:rsid w:val="00D63805"/>
    <w:rsid w:val="00D651B9"/>
    <w:rsid w:val="00D651EB"/>
    <w:rsid w:val="00D65F30"/>
    <w:rsid w:val="00D661B8"/>
    <w:rsid w:val="00D66A03"/>
    <w:rsid w:val="00D676EB"/>
    <w:rsid w:val="00D702A2"/>
    <w:rsid w:val="00D70597"/>
    <w:rsid w:val="00D70C51"/>
    <w:rsid w:val="00D70CE8"/>
    <w:rsid w:val="00D71A1F"/>
    <w:rsid w:val="00D71A82"/>
    <w:rsid w:val="00D71F2F"/>
    <w:rsid w:val="00D720F8"/>
    <w:rsid w:val="00D725CA"/>
    <w:rsid w:val="00D72738"/>
    <w:rsid w:val="00D727B0"/>
    <w:rsid w:val="00D72B03"/>
    <w:rsid w:val="00D73662"/>
    <w:rsid w:val="00D73A60"/>
    <w:rsid w:val="00D73C41"/>
    <w:rsid w:val="00D73DC7"/>
    <w:rsid w:val="00D74044"/>
    <w:rsid w:val="00D74119"/>
    <w:rsid w:val="00D74620"/>
    <w:rsid w:val="00D74D02"/>
    <w:rsid w:val="00D7538E"/>
    <w:rsid w:val="00D75522"/>
    <w:rsid w:val="00D75571"/>
    <w:rsid w:val="00D75588"/>
    <w:rsid w:val="00D75BA1"/>
    <w:rsid w:val="00D75FB1"/>
    <w:rsid w:val="00D760A0"/>
    <w:rsid w:val="00D76641"/>
    <w:rsid w:val="00D76666"/>
    <w:rsid w:val="00D76845"/>
    <w:rsid w:val="00D76CC8"/>
    <w:rsid w:val="00D7722E"/>
    <w:rsid w:val="00D77999"/>
    <w:rsid w:val="00D77F40"/>
    <w:rsid w:val="00D77FC6"/>
    <w:rsid w:val="00D803C1"/>
    <w:rsid w:val="00D80C44"/>
    <w:rsid w:val="00D80E43"/>
    <w:rsid w:val="00D812C5"/>
    <w:rsid w:val="00D8149C"/>
    <w:rsid w:val="00D818DF"/>
    <w:rsid w:val="00D81A05"/>
    <w:rsid w:val="00D822F0"/>
    <w:rsid w:val="00D8230A"/>
    <w:rsid w:val="00D8247D"/>
    <w:rsid w:val="00D82AF4"/>
    <w:rsid w:val="00D82C63"/>
    <w:rsid w:val="00D82C70"/>
    <w:rsid w:val="00D833E1"/>
    <w:rsid w:val="00D8386B"/>
    <w:rsid w:val="00D838AE"/>
    <w:rsid w:val="00D839B4"/>
    <w:rsid w:val="00D83A62"/>
    <w:rsid w:val="00D84113"/>
    <w:rsid w:val="00D8429E"/>
    <w:rsid w:val="00D84466"/>
    <w:rsid w:val="00D84A36"/>
    <w:rsid w:val="00D84FFB"/>
    <w:rsid w:val="00D85377"/>
    <w:rsid w:val="00D853D5"/>
    <w:rsid w:val="00D85762"/>
    <w:rsid w:val="00D85F40"/>
    <w:rsid w:val="00D86787"/>
    <w:rsid w:val="00D86924"/>
    <w:rsid w:val="00D86B89"/>
    <w:rsid w:val="00D86C4B"/>
    <w:rsid w:val="00D8720B"/>
    <w:rsid w:val="00D8727A"/>
    <w:rsid w:val="00D8733D"/>
    <w:rsid w:val="00D8789A"/>
    <w:rsid w:val="00D87ACC"/>
    <w:rsid w:val="00D90220"/>
    <w:rsid w:val="00D90223"/>
    <w:rsid w:val="00D90E2A"/>
    <w:rsid w:val="00D9113D"/>
    <w:rsid w:val="00D91591"/>
    <w:rsid w:val="00D91F00"/>
    <w:rsid w:val="00D936A4"/>
    <w:rsid w:val="00D93848"/>
    <w:rsid w:val="00D93898"/>
    <w:rsid w:val="00D93D91"/>
    <w:rsid w:val="00D9424E"/>
    <w:rsid w:val="00D94CB7"/>
    <w:rsid w:val="00D950F4"/>
    <w:rsid w:val="00D9582C"/>
    <w:rsid w:val="00D9595B"/>
    <w:rsid w:val="00D97028"/>
    <w:rsid w:val="00D97201"/>
    <w:rsid w:val="00D9779C"/>
    <w:rsid w:val="00DA01F1"/>
    <w:rsid w:val="00DA067C"/>
    <w:rsid w:val="00DA0774"/>
    <w:rsid w:val="00DA11A3"/>
    <w:rsid w:val="00DA1BCC"/>
    <w:rsid w:val="00DA259C"/>
    <w:rsid w:val="00DA2878"/>
    <w:rsid w:val="00DA28C6"/>
    <w:rsid w:val="00DA30D3"/>
    <w:rsid w:val="00DA3E84"/>
    <w:rsid w:val="00DA3EF5"/>
    <w:rsid w:val="00DA4083"/>
    <w:rsid w:val="00DA4386"/>
    <w:rsid w:val="00DA459D"/>
    <w:rsid w:val="00DA49F5"/>
    <w:rsid w:val="00DA537B"/>
    <w:rsid w:val="00DA5552"/>
    <w:rsid w:val="00DA6037"/>
    <w:rsid w:val="00DA671D"/>
    <w:rsid w:val="00DA6F05"/>
    <w:rsid w:val="00DA6FAE"/>
    <w:rsid w:val="00DA73A8"/>
    <w:rsid w:val="00DA73D1"/>
    <w:rsid w:val="00DA77F7"/>
    <w:rsid w:val="00DA7FAC"/>
    <w:rsid w:val="00DB0833"/>
    <w:rsid w:val="00DB0BDC"/>
    <w:rsid w:val="00DB1315"/>
    <w:rsid w:val="00DB22BC"/>
    <w:rsid w:val="00DB25EF"/>
    <w:rsid w:val="00DB2998"/>
    <w:rsid w:val="00DB29C1"/>
    <w:rsid w:val="00DB3233"/>
    <w:rsid w:val="00DB32A7"/>
    <w:rsid w:val="00DB38E3"/>
    <w:rsid w:val="00DB3ED5"/>
    <w:rsid w:val="00DB4791"/>
    <w:rsid w:val="00DB4A74"/>
    <w:rsid w:val="00DB4B03"/>
    <w:rsid w:val="00DB4FA7"/>
    <w:rsid w:val="00DB55A7"/>
    <w:rsid w:val="00DB58E8"/>
    <w:rsid w:val="00DB5B52"/>
    <w:rsid w:val="00DB643B"/>
    <w:rsid w:val="00DB675C"/>
    <w:rsid w:val="00DB6B43"/>
    <w:rsid w:val="00DB6BC8"/>
    <w:rsid w:val="00DB6C23"/>
    <w:rsid w:val="00DB730C"/>
    <w:rsid w:val="00DB7BB8"/>
    <w:rsid w:val="00DC07D2"/>
    <w:rsid w:val="00DC0D5C"/>
    <w:rsid w:val="00DC0FF1"/>
    <w:rsid w:val="00DC132D"/>
    <w:rsid w:val="00DC14DB"/>
    <w:rsid w:val="00DC187A"/>
    <w:rsid w:val="00DC18DB"/>
    <w:rsid w:val="00DC1957"/>
    <w:rsid w:val="00DC1AA4"/>
    <w:rsid w:val="00DC1B62"/>
    <w:rsid w:val="00DC1C41"/>
    <w:rsid w:val="00DC22AA"/>
    <w:rsid w:val="00DC2978"/>
    <w:rsid w:val="00DC2A44"/>
    <w:rsid w:val="00DC2B54"/>
    <w:rsid w:val="00DC3F0D"/>
    <w:rsid w:val="00DC40D4"/>
    <w:rsid w:val="00DC418F"/>
    <w:rsid w:val="00DC4242"/>
    <w:rsid w:val="00DC4530"/>
    <w:rsid w:val="00DC4A11"/>
    <w:rsid w:val="00DC580C"/>
    <w:rsid w:val="00DC5C89"/>
    <w:rsid w:val="00DC68A0"/>
    <w:rsid w:val="00DC6CF1"/>
    <w:rsid w:val="00DC6D32"/>
    <w:rsid w:val="00DC6FAB"/>
    <w:rsid w:val="00DC7F3F"/>
    <w:rsid w:val="00DD0BBA"/>
    <w:rsid w:val="00DD0D36"/>
    <w:rsid w:val="00DD14C9"/>
    <w:rsid w:val="00DD1B7E"/>
    <w:rsid w:val="00DD254D"/>
    <w:rsid w:val="00DD2E0D"/>
    <w:rsid w:val="00DD31C2"/>
    <w:rsid w:val="00DD37C3"/>
    <w:rsid w:val="00DD3900"/>
    <w:rsid w:val="00DD393A"/>
    <w:rsid w:val="00DD40A0"/>
    <w:rsid w:val="00DD4736"/>
    <w:rsid w:val="00DD5043"/>
    <w:rsid w:val="00DD50AD"/>
    <w:rsid w:val="00DD5104"/>
    <w:rsid w:val="00DD5272"/>
    <w:rsid w:val="00DD56C4"/>
    <w:rsid w:val="00DD5C25"/>
    <w:rsid w:val="00DD5E45"/>
    <w:rsid w:val="00DD608B"/>
    <w:rsid w:val="00DD66F9"/>
    <w:rsid w:val="00DD72F6"/>
    <w:rsid w:val="00DD7636"/>
    <w:rsid w:val="00DD78C4"/>
    <w:rsid w:val="00DD7D0A"/>
    <w:rsid w:val="00DE0249"/>
    <w:rsid w:val="00DE0257"/>
    <w:rsid w:val="00DE05B9"/>
    <w:rsid w:val="00DE09A0"/>
    <w:rsid w:val="00DE0EAB"/>
    <w:rsid w:val="00DE0F75"/>
    <w:rsid w:val="00DE19F5"/>
    <w:rsid w:val="00DE1C4C"/>
    <w:rsid w:val="00DE1E78"/>
    <w:rsid w:val="00DE1EC5"/>
    <w:rsid w:val="00DE20A7"/>
    <w:rsid w:val="00DE2126"/>
    <w:rsid w:val="00DE22C4"/>
    <w:rsid w:val="00DE2917"/>
    <w:rsid w:val="00DE2BE4"/>
    <w:rsid w:val="00DE31B0"/>
    <w:rsid w:val="00DE3206"/>
    <w:rsid w:val="00DE3217"/>
    <w:rsid w:val="00DE355B"/>
    <w:rsid w:val="00DE3659"/>
    <w:rsid w:val="00DE3ADA"/>
    <w:rsid w:val="00DE3BE1"/>
    <w:rsid w:val="00DE3D8B"/>
    <w:rsid w:val="00DE3FCC"/>
    <w:rsid w:val="00DE401B"/>
    <w:rsid w:val="00DE4551"/>
    <w:rsid w:val="00DE47EF"/>
    <w:rsid w:val="00DE5280"/>
    <w:rsid w:val="00DE568E"/>
    <w:rsid w:val="00DE56D3"/>
    <w:rsid w:val="00DE5967"/>
    <w:rsid w:val="00DE5D78"/>
    <w:rsid w:val="00DE63C1"/>
    <w:rsid w:val="00DE6626"/>
    <w:rsid w:val="00DE694B"/>
    <w:rsid w:val="00DE6C89"/>
    <w:rsid w:val="00DE70EF"/>
    <w:rsid w:val="00DE71BB"/>
    <w:rsid w:val="00DE7943"/>
    <w:rsid w:val="00DE7E05"/>
    <w:rsid w:val="00DF004D"/>
    <w:rsid w:val="00DF01B7"/>
    <w:rsid w:val="00DF0AF1"/>
    <w:rsid w:val="00DF1527"/>
    <w:rsid w:val="00DF15DE"/>
    <w:rsid w:val="00DF194B"/>
    <w:rsid w:val="00DF1BCD"/>
    <w:rsid w:val="00DF1E13"/>
    <w:rsid w:val="00DF2398"/>
    <w:rsid w:val="00DF2F21"/>
    <w:rsid w:val="00DF30F8"/>
    <w:rsid w:val="00DF315C"/>
    <w:rsid w:val="00DF34AC"/>
    <w:rsid w:val="00DF34C4"/>
    <w:rsid w:val="00DF3535"/>
    <w:rsid w:val="00DF43D2"/>
    <w:rsid w:val="00DF4663"/>
    <w:rsid w:val="00DF506B"/>
    <w:rsid w:val="00DF5105"/>
    <w:rsid w:val="00DF57BE"/>
    <w:rsid w:val="00DF5F99"/>
    <w:rsid w:val="00DF6069"/>
    <w:rsid w:val="00DF606E"/>
    <w:rsid w:val="00DF663D"/>
    <w:rsid w:val="00DF66B7"/>
    <w:rsid w:val="00DF66BD"/>
    <w:rsid w:val="00DF6D27"/>
    <w:rsid w:val="00DF7318"/>
    <w:rsid w:val="00DF7A4C"/>
    <w:rsid w:val="00E00037"/>
    <w:rsid w:val="00E00121"/>
    <w:rsid w:val="00E00241"/>
    <w:rsid w:val="00E002AE"/>
    <w:rsid w:val="00E00308"/>
    <w:rsid w:val="00E00A62"/>
    <w:rsid w:val="00E01563"/>
    <w:rsid w:val="00E017B3"/>
    <w:rsid w:val="00E02436"/>
    <w:rsid w:val="00E02B64"/>
    <w:rsid w:val="00E03A11"/>
    <w:rsid w:val="00E0401E"/>
    <w:rsid w:val="00E043C8"/>
    <w:rsid w:val="00E0548A"/>
    <w:rsid w:val="00E05A67"/>
    <w:rsid w:val="00E06289"/>
    <w:rsid w:val="00E06872"/>
    <w:rsid w:val="00E07639"/>
    <w:rsid w:val="00E0779C"/>
    <w:rsid w:val="00E1071F"/>
    <w:rsid w:val="00E1078C"/>
    <w:rsid w:val="00E10AFE"/>
    <w:rsid w:val="00E10DCD"/>
    <w:rsid w:val="00E11419"/>
    <w:rsid w:val="00E1145F"/>
    <w:rsid w:val="00E1244F"/>
    <w:rsid w:val="00E12498"/>
    <w:rsid w:val="00E12A19"/>
    <w:rsid w:val="00E12E5D"/>
    <w:rsid w:val="00E130B7"/>
    <w:rsid w:val="00E130F6"/>
    <w:rsid w:val="00E1334D"/>
    <w:rsid w:val="00E1335D"/>
    <w:rsid w:val="00E13CB6"/>
    <w:rsid w:val="00E1437F"/>
    <w:rsid w:val="00E1475B"/>
    <w:rsid w:val="00E14C01"/>
    <w:rsid w:val="00E15028"/>
    <w:rsid w:val="00E15213"/>
    <w:rsid w:val="00E15652"/>
    <w:rsid w:val="00E15721"/>
    <w:rsid w:val="00E15847"/>
    <w:rsid w:val="00E15CE4"/>
    <w:rsid w:val="00E1621E"/>
    <w:rsid w:val="00E1630F"/>
    <w:rsid w:val="00E16476"/>
    <w:rsid w:val="00E167DE"/>
    <w:rsid w:val="00E16E79"/>
    <w:rsid w:val="00E1715C"/>
    <w:rsid w:val="00E1717E"/>
    <w:rsid w:val="00E1728F"/>
    <w:rsid w:val="00E172CB"/>
    <w:rsid w:val="00E17430"/>
    <w:rsid w:val="00E179DC"/>
    <w:rsid w:val="00E17C1A"/>
    <w:rsid w:val="00E20169"/>
    <w:rsid w:val="00E20CBE"/>
    <w:rsid w:val="00E20F31"/>
    <w:rsid w:val="00E20FED"/>
    <w:rsid w:val="00E2130F"/>
    <w:rsid w:val="00E215A5"/>
    <w:rsid w:val="00E22249"/>
    <w:rsid w:val="00E229C0"/>
    <w:rsid w:val="00E22C6B"/>
    <w:rsid w:val="00E234F8"/>
    <w:rsid w:val="00E23754"/>
    <w:rsid w:val="00E23BBE"/>
    <w:rsid w:val="00E23D5D"/>
    <w:rsid w:val="00E24005"/>
    <w:rsid w:val="00E24203"/>
    <w:rsid w:val="00E24321"/>
    <w:rsid w:val="00E245A8"/>
    <w:rsid w:val="00E24C4B"/>
    <w:rsid w:val="00E24EBC"/>
    <w:rsid w:val="00E25369"/>
    <w:rsid w:val="00E263CF"/>
    <w:rsid w:val="00E26851"/>
    <w:rsid w:val="00E26F09"/>
    <w:rsid w:val="00E26F51"/>
    <w:rsid w:val="00E27306"/>
    <w:rsid w:val="00E2743E"/>
    <w:rsid w:val="00E27816"/>
    <w:rsid w:val="00E27DBB"/>
    <w:rsid w:val="00E305AC"/>
    <w:rsid w:val="00E3063F"/>
    <w:rsid w:val="00E30DAF"/>
    <w:rsid w:val="00E30F3A"/>
    <w:rsid w:val="00E310E9"/>
    <w:rsid w:val="00E31134"/>
    <w:rsid w:val="00E31B70"/>
    <w:rsid w:val="00E31CDB"/>
    <w:rsid w:val="00E3202F"/>
    <w:rsid w:val="00E32168"/>
    <w:rsid w:val="00E32500"/>
    <w:rsid w:val="00E32FC0"/>
    <w:rsid w:val="00E33442"/>
    <w:rsid w:val="00E33758"/>
    <w:rsid w:val="00E33FCA"/>
    <w:rsid w:val="00E343E2"/>
    <w:rsid w:val="00E34538"/>
    <w:rsid w:val="00E34739"/>
    <w:rsid w:val="00E349CB"/>
    <w:rsid w:val="00E34AD8"/>
    <w:rsid w:val="00E34C2F"/>
    <w:rsid w:val="00E34D39"/>
    <w:rsid w:val="00E34E32"/>
    <w:rsid w:val="00E353F5"/>
    <w:rsid w:val="00E356E9"/>
    <w:rsid w:val="00E3571F"/>
    <w:rsid w:val="00E35721"/>
    <w:rsid w:val="00E35904"/>
    <w:rsid w:val="00E35A18"/>
    <w:rsid w:val="00E35CE4"/>
    <w:rsid w:val="00E35DA9"/>
    <w:rsid w:val="00E362CB"/>
    <w:rsid w:val="00E366A0"/>
    <w:rsid w:val="00E367B1"/>
    <w:rsid w:val="00E36A08"/>
    <w:rsid w:val="00E36ED8"/>
    <w:rsid w:val="00E377AA"/>
    <w:rsid w:val="00E37F1D"/>
    <w:rsid w:val="00E4014E"/>
    <w:rsid w:val="00E406B3"/>
    <w:rsid w:val="00E40BDE"/>
    <w:rsid w:val="00E4184F"/>
    <w:rsid w:val="00E419E2"/>
    <w:rsid w:val="00E42555"/>
    <w:rsid w:val="00E42636"/>
    <w:rsid w:val="00E42754"/>
    <w:rsid w:val="00E4290A"/>
    <w:rsid w:val="00E42F9D"/>
    <w:rsid w:val="00E42FCF"/>
    <w:rsid w:val="00E4377A"/>
    <w:rsid w:val="00E446D9"/>
    <w:rsid w:val="00E4473D"/>
    <w:rsid w:val="00E44910"/>
    <w:rsid w:val="00E44F94"/>
    <w:rsid w:val="00E4526D"/>
    <w:rsid w:val="00E452E8"/>
    <w:rsid w:val="00E454F9"/>
    <w:rsid w:val="00E45CF7"/>
    <w:rsid w:val="00E45E27"/>
    <w:rsid w:val="00E4656B"/>
    <w:rsid w:val="00E46ADC"/>
    <w:rsid w:val="00E46DFD"/>
    <w:rsid w:val="00E4728C"/>
    <w:rsid w:val="00E478A7"/>
    <w:rsid w:val="00E479FD"/>
    <w:rsid w:val="00E47C4D"/>
    <w:rsid w:val="00E47EDE"/>
    <w:rsid w:val="00E50106"/>
    <w:rsid w:val="00E50298"/>
    <w:rsid w:val="00E512B2"/>
    <w:rsid w:val="00E512FF"/>
    <w:rsid w:val="00E51519"/>
    <w:rsid w:val="00E51A9F"/>
    <w:rsid w:val="00E51BC4"/>
    <w:rsid w:val="00E52127"/>
    <w:rsid w:val="00E521AF"/>
    <w:rsid w:val="00E526CF"/>
    <w:rsid w:val="00E533FE"/>
    <w:rsid w:val="00E53C40"/>
    <w:rsid w:val="00E54547"/>
    <w:rsid w:val="00E548AA"/>
    <w:rsid w:val="00E54A7E"/>
    <w:rsid w:val="00E553F4"/>
    <w:rsid w:val="00E554B1"/>
    <w:rsid w:val="00E55911"/>
    <w:rsid w:val="00E55CEA"/>
    <w:rsid w:val="00E56172"/>
    <w:rsid w:val="00E56199"/>
    <w:rsid w:val="00E561E1"/>
    <w:rsid w:val="00E56AA9"/>
    <w:rsid w:val="00E56D9D"/>
    <w:rsid w:val="00E5730E"/>
    <w:rsid w:val="00E60131"/>
    <w:rsid w:val="00E601B5"/>
    <w:rsid w:val="00E606A7"/>
    <w:rsid w:val="00E608FB"/>
    <w:rsid w:val="00E60959"/>
    <w:rsid w:val="00E610B8"/>
    <w:rsid w:val="00E625C0"/>
    <w:rsid w:val="00E62953"/>
    <w:rsid w:val="00E62A50"/>
    <w:rsid w:val="00E637B5"/>
    <w:rsid w:val="00E6385C"/>
    <w:rsid w:val="00E63B94"/>
    <w:rsid w:val="00E63C8B"/>
    <w:rsid w:val="00E64EF6"/>
    <w:rsid w:val="00E64FC0"/>
    <w:rsid w:val="00E657D9"/>
    <w:rsid w:val="00E657FD"/>
    <w:rsid w:val="00E65AC6"/>
    <w:rsid w:val="00E6630D"/>
    <w:rsid w:val="00E66489"/>
    <w:rsid w:val="00E66C20"/>
    <w:rsid w:val="00E66D1D"/>
    <w:rsid w:val="00E67C5D"/>
    <w:rsid w:val="00E67F06"/>
    <w:rsid w:val="00E67FC8"/>
    <w:rsid w:val="00E7024F"/>
    <w:rsid w:val="00E7081F"/>
    <w:rsid w:val="00E70C8F"/>
    <w:rsid w:val="00E70E18"/>
    <w:rsid w:val="00E71063"/>
    <w:rsid w:val="00E71808"/>
    <w:rsid w:val="00E7192C"/>
    <w:rsid w:val="00E71CD4"/>
    <w:rsid w:val="00E72C01"/>
    <w:rsid w:val="00E72F24"/>
    <w:rsid w:val="00E73395"/>
    <w:rsid w:val="00E7397F"/>
    <w:rsid w:val="00E73E1E"/>
    <w:rsid w:val="00E73F23"/>
    <w:rsid w:val="00E740E4"/>
    <w:rsid w:val="00E743BE"/>
    <w:rsid w:val="00E74517"/>
    <w:rsid w:val="00E749C3"/>
    <w:rsid w:val="00E751C2"/>
    <w:rsid w:val="00E754BF"/>
    <w:rsid w:val="00E75708"/>
    <w:rsid w:val="00E75A98"/>
    <w:rsid w:val="00E75FA3"/>
    <w:rsid w:val="00E76ACA"/>
    <w:rsid w:val="00E77B23"/>
    <w:rsid w:val="00E80804"/>
    <w:rsid w:val="00E80E8C"/>
    <w:rsid w:val="00E810F7"/>
    <w:rsid w:val="00E818EB"/>
    <w:rsid w:val="00E8191C"/>
    <w:rsid w:val="00E82C4D"/>
    <w:rsid w:val="00E82D7E"/>
    <w:rsid w:val="00E83381"/>
    <w:rsid w:val="00E83800"/>
    <w:rsid w:val="00E83B66"/>
    <w:rsid w:val="00E83DAC"/>
    <w:rsid w:val="00E8459B"/>
    <w:rsid w:val="00E8474B"/>
    <w:rsid w:val="00E8509F"/>
    <w:rsid w:val="00E86081"/>
    <w:rsid w:val="00E86267"/>
    <w:rsid w:val="00E864AE"/>
    <w:rsid w:val="00E879B4"/>
    <w:rsid w:val="00E87DD2"/>
    <w:rsid w:val="00E87E96"/>
    <w:rsid w:val="00E90929"/>
    <w:rsid w:val="00E90C40"/>
    <w:rsid w:val="00E91217"/>
    <w:rsid w:val="00E9192D"/>
    <w:rsid w:val="00E91D56"/>
    <w:rsid w:val="00E91EFE"/>
    <w:rsid w:val="00E9202E"/>
    <w:rsid w:val="00E9217E"/>
    <w:rsid w:val="00E924D1"/>
    <w:rsid w:val="00E92573"/>
    <w:rsid w:val="00E92800"/>
    <w:rsid w:val="00E92B89"/>
    <w:rsid w:val="00E92F3B"/>
    <w:rsid w:val="00E933CB"/>
    <w:rsid w:val="00E936BA"/>
    <w:rsid w:val="00E93880"/>
    <w:rsid w:val="00E94198"/>
    <w:rsid w:val="00E94B68"/>
    <w:rsid w:val="00E94C8A"/>
    <w:rsid w:val="00E95A63"/>
    <w:rsid w:val="00E95BE9"/>
    <w:rsid w:val="00E96C0D"/>
    <w:rsid w:val="00E96DB1"/>
    <w:rsid w:val="00E96DC8"/>
    <w:rsid w:val="00E97041"/>
    <w:rsid w:val="00E971F2"/>
    <w:rsid w:val="00E9797F"/>
    <w:rsid w:val="00E97FCD"/>
    <w:rsid w:val="00E97FD0"/>
    <w:rsid w:val="00EA025E"/>
    <w:rsid w:val="00EA0286"/>
    <w:rsid w:val="00EA0B1F"/>
    <w:rsid w:val="00EA14BD"/>
    <w:rsid w:val="00EA1806"/>
    <w:rsid w:val="00EA2429"/>
    <w:rsid w:val="00EA2AD4"/>
    <w:rsid w:val="00EA2E41"/>
    <w:rsid w:val="00EA30C8"/>
    <w:rsid w:val="00EA3317"/>
    <w:rsid w:val="00EA3624"/>
    <w:rsid w:val="00EA37FE"/>
    <w:rsid w:val="00EA4210"/>
    <w:rsid w:val="00EA4362"/>
    <w:rsid w:val="00EA4698"/>
    <w:rsid w:val="00EA4E05"/>
    <w:rsid w:val="00EA4F8B"/>
    <w:rsid w:val="00EA53F9"/>
    <w:rsid w:val="00EA5A26"/>
    <w:rsid w:val="00EA69C3"/>
    <w:rsid w:val="00EA7398"/>
    <w:rsid w:val="00EB0246"/>
    <w:rsid w:val="00EB0CC0"/>
    <w:rsid w:val="00EB1FCE"/>
    <w:rsid w:val="00EB205B"/>
    <w:rsid w:val="00EB27E2"/>
    <w:rsid w:val="00EB2ABE"/>
    <w:rsid w:val="00EB3245"/>
    <w:rsid w:val="00EB3CCC"/>
    <w:rsid w:val="00EB4089"/>
    <w:rsid w:val="00EB481C"/>
    <w:rsid w:val="00EB49B0"/>
    <w:rsid w:val="00EB4C12"/>
    <w:rsid w:val="00EB5C72"/>
    <w:rsid w:val="00EB6243"/>
    <w:rsid w:val="00EB654C"/>
    <w:rsid w:val="00EB6848"/>
    <w:rsid w:val="00EB6A91"/>
    <w:rsid w:val="00EB72D3"/>
    <w:rsid w:val="00EB73CB"/>
    <w:rsid w:val="00EB7710"/>
    <w:rsid w:val="00EB78FF"/>
    <w:rsid w:val="00EB7A40"/>
    <w:rsid w:val="00EC0628"/>
    <w:rsid w:val="00EC0743"/>
    <w:rsid w:val="00EC0BE2"/>
    <w:rsid w:val="00EC1AB0"/>
    <w:rsid w:val="00EC1EE8"/>
    <w:rsid w:val="00EC1F40"/>
    <w:rsid w:val="00EC2486"/>
    <w:rsid w:val="00EC249A"/>
    <w:rsid w:val="00EC2696"/>
    <w:rsid w:val="00EC2737"/>
    <w:rsid w:val="00EC2D21"/>
    <w:rsid w:val="00EC3144"/>
    <w:rsid w:val="00EC381D"/>
    <w:rsid w:val="00EC3887"/>
    <w:rsid w:val="00EC3C3E"/>
    <w:rsid w:val="00EC4319"/>
    <w:rsid w:val="00EC4341"/>
    <w:rsid w:val="00EC459A"/>
    <w:rsid w:val="00EC4B40"/>
    <w:rsid w:val="00EC4BAC"/>
    <w:rsid w:val="00EC4D25"/>
    <w:rsid w:val="00EC5160"/>
    <w:rsid w:val="00EC5752"/>
    <w:rsid w:val="00EC5828"/>
    <w:rsid w:val="00EC5962"/>
    <w:rsid w:val="00EC5B78"/>
    <w:rsid w:val="00EC5D7A"/>
    <w:rsid w:val="00EC5D8A"/>
    <w:rsid w:val="00EC6FC7"/>
    <w:rsid w:val="00EC704C"/>
    <w:rsid w:val="00EC7184"/>
    <w:rsid w:val="00EC72AA"/>
    <w:rsid w:val="00EC7C71"/>
    <w:rsid w:val="00EC7C80"/>
    <w:rsid w:val="00EC7F01"/>
    <w:rsid w:val="00ED03C3"/>
    <w:rsid w:val="00ED0ADF"/>
    <w:rsid w:val="00ED1055"/>
    <w:rsid w:val="00ED130F"/>
    <w:rsid w:val="00ED1A72"/>
    <w:rsid w:val="00ED1A9D"/>
    <w:rsid w:val="00ED1B3C"/>
    <w:rsid w:val="00ED290E"/>
    <w:rsid w:val="00ED2B47"/>
    <w:rsid w:val="00ED2CC8"/>
    <w:rsid w:val="00ED2F8B"/>
    <w:rsid w:val="00ED35C8"/>
    <w:rsid w:val="00ED3D3D"/>
    <w:rsid w:val="00ED4008"/>
    <w:rsid w:val="00ED4389"/>
    <w:rsid w:val="00ED4C66"/>
    <w:rsid w:val="00ED51AC"/>
    <w:rsid w:val="00ED5316"/>
    <w:rsid w:val="00ED5323"/>
    <w:rsid w:val="00ED62F8"/>
    <w:rsid w:val="00ED6AC8"/>
    <w:rsid w:val="00ED6AE0"/>
    <w:rsid w:val="00ED6B98"/>
    <w:rsid w:val="00ED6BE1"/>
    <w:rsid w:val="00ED6E99"/>
    <w:rsid w:val="00ED7427"/>
    <w:rsid w:val="00ED743F"/>
    <w:rsid w:val="00ED7636"/>
    <w:rsid w:val="00ED76C0"/>
    <w:rsid w:val="00ED7E10"/>
    <w:rsid w:val="00EE00DD"/>
    <w:rsid w:val="00EE0468"/>
    <w:rsid w:val="00EE0566"/>
    <w:rsid w:val="00EE0606"/>
    <w:rsid w:val="00EE14DE"/>
    <w:rsid w:val="00EE1502"/>
    <w:rsid w:val="00EE1D6F"/>
    <w:rsid w:val="00EE1D99"/>
    <w:rsid w:val="00EE1EF6"/>
    <w:rsid w:val="00EE1FE6"/>
    <w:rsid w:val="00EE24DD"/>
    <w:rsid w:val="00EE2A9E"/>
    <w:rsid w:val="00EE3458"/>
    <w:rsid w:val="00EE38A6"/>
    <w:rsid w:val="00EE394F"/>
    <w:rsid w:val="00EE3CC4"/>
    <w:rsid w:val="00EE470D"/>
    <w:rsid w:val="00EE4AA7"/>
    <w:rsid w:val="00EE4B3C"/>
    <w:rsid w:val="00EE50B7"/>
    <w:rsid w:val="00EE5180"/>
    <w:rsid w:val="00EE53D4"/>
    <w:rsid w:val="00EE59D3"/>
    <w:rsid w:val="00EE644B"/>
    <w:rsid w:val="00EE65B4"/>
    <w:rsid w:val="00EE7294"/>
    <w:rsid w:val="00EE7884"/>
    <w:rsid w:val="00EF0603"/>
    <w:rsid w:val="00EF07E8"/>
    <w:rsid w:val="00EF0E24"/>
    <w:rsid w:val="00EF1049"/>
    <w:rsid w:val="00EF12F4"/>
    <w:rsid w:val="00EF17E1"/>
    <w:rsid w:val="00EF19C2"/>
    <w:rsid w:val="00EF2167"/>
    <w:rsid w:val="00EF27BC"/>
    <w:rsid w:val="00EF2BE9"/>
    <w:rsid w:val="00EF3393"/>
    <w:rsid w:val="00EF3861"/>
    <w:rsid w:val="00EF3D05"/>
    <w:rsid w:val="00EF3DE5"/>
    <w:rsid w:val="00EF3EFA"/>
    <w:rsid w:val="00EF3F55"/>
    <w:rsid w:val="00EF3FF5"/>
    <w:rsid w:val="00EF4037"/>
    <w:rsid w:val="00EF415B"/>
    <w:rsid w:val="00EF482F"/>
    <w:rsid w:val="00EF4FF2"/>
    <w:rsid w:val="00EF5069"/>
    <w:rsid w:val="00EF59A2"/>
    <w:rsid w:val="00EF5CC0"/>
    <w:rsid w:val="00EF6234"/>
    <w:rsid w:val="00EF6717"/>
    <w:rsid w:val="00EF6937"/>
    <w:rsid w:val="00EF6959"/>
    <w:rsid w:val="00EF6AA5"/>
    <w:rsid w:val="00EF6B01"/>
    <w:rsid w:val="00EF6B3C"/>
    <w:rsid w:val="00EF6F6F"/>
    <w:rsid w:val="00EF7409"/>
    <w:rsid w:val="00EF7445"/>
    <w:rsid w:val="00EF7C98"/>
    <w:rsid w:val="00EF7E73"/>
    <w:rsid w:val="00EF7E8A"/>
    <w:rsid w:val="00F00279"/>
    <w:rsid w:val="00F005AC"/>
    <w:rsid w:val="00F00670"/>
    <w:rsid w:val="00F00A6D"/>
    <w:rsid w:val="00F00E51"/>
    <w:rsid w:val="00F0154C"/>
    <w:rsid w:val="00F016E0"/>
    <w:rsid w:val="00F024FC"/>
    <w:rsid w:val="00F02E49"/>
    <w:rsid w:val="00F02FC3"/>
    <w:rsid w:val="00F03FD3"/>
    <w:rsid w:val="00F041D7"/>
    <w:rsid w:val="00F04272"/>
    <w:rsid w:val="00F04FF4"/>
    <w:rsid w:val="00F051E9"/>
    <w:rsid w:val="00F05A31"/>
    <w:rsid w:val="00F070B2"/>
    <w:rsid w:val="00F074EF"/>
    <w:rsid w:val="00F07C57"/>
    <w:rsid w:val="00F1000D"/>
    <w:rsid w:val="00F102F8"/>
    <w:rsid w:val="00F10383"/>
    <w:rsid w:val="00F104F7"/>
    <w:rsid w:val="00F10659"/>
    <w:rsid w:val="00F10AC3"/>
    <w:rsid w:val="00F10D66"/>
    <w:rsid w:val="00F10EE1"/>
    <w:rsid w:val="00F113DA"/>
    <w:rsid w:val="00F12248"/>
    <w:rsid w:val="00F12499"/>
    <w:rsid w:val="00F12909"/>
    <w:rsid w:val="00F13519"/>
    <w:rsid w:val="00F1358E"/>
    <w:rsid w:val="00F1386F"/>
    <w:rsid w:val="00F138C3"/>
    <w:rsid w:val="00F13C4F"/>
    <w:rsid w:val="00F13F5E"/>
    <w:rsid w:val="00F143AF"/>
    <w:rsid w:val="00F144F2"/>
    <w:rsid w:val="00F1495A"/>
    <w:rsid w:val="00F14B4E"/>
    <w:rsid w:val="00F14CD4"/>
    <w:rsid w:val="00F150A0"/>
    <w:rsid w:val="00F15531"/>
    <w:rsid w:val="00F155AD"/>
    <w:rsid w:val="00F1566D"/>
    <w:rsid w:val="00F156F1"/>
    <w:rsid w:val="00F157B3"/>
    <w:rsid w:val="00F15D46"/>
    <w:rsid w:val="00F161A1"/>
    <w:rsid w:val="00F1680E"/>
    <w:rsid w:val="00F16933"/>
    <w:rsid w:val="00F16A39"/>
    <w:rsid w:val="00F16C21"/>
    <w:rsid w:val="00F16E55"/>
    <w:rsid w:val="00F17579"/>
    <w:rsid w:val="00F17986"/>
    <w:rsid w:val="00F17991"/>
    <w:rsid w:val="00F179B3"/>
    <w:rsid w:val="00F17B6F"/>
    <w:rsid w:val="00F2021B"/>
    <w:rsid w:val="00F202C5"/>
    <w:rsid w:val="00F2073F"/>
    <w:rsid w:val="00F20CE3"/>
    <w:rsid w:val="00F20DC7"/>
    <w:rsid w:val="00F20F84"/>
    <w:rsid w:val="00F21015"/>
    <w:rsid w:val="00F211B0"/>
    <w:rsid w:val="00F213BD"/>
    <w:rsid w:val="00F21DC2"/>
    <w:rsid w:val="00F22073"/>
    <w:rsid w:val="00F22291"/>
    <w:rsid w:val="00F22461"/>
    <w:rsid w:val="00F228B5"/>
    <w:rsid w:val="00F22A95"/>
    <w:rsid w:val="00F22AF7"/>
    <w:rsid w:val="00F22BB5"/>
    <w:rsid w:val="00F23014"/>
    <w:rsid w:val="00F234AF"/>
    <w:rsid w:val="00F23568"/>
    <w:rsid w:val="00F23599"/>
    <w:rsid w:val="00F2390C"/>
    <w:rsid w:val="00F24306"/>
    <w:rsid w:val="00F24530"/>
    <w:rsid w:val="00F24767"/>
    <w:rsid w:val="00F24870"/>
    <w:rsid w:val="00F254FE"/>
    <w:rsid w:val="00F25568"/>
    <w:rsid w:val="00F2587F"/>
    <w:rsid w:val="00F25B09"/>
    <w:rsid w:val="00F25D99"/>
    <w:rsid w:val="00F26016"/>
    <w:rsid w:val="00F261A9"/>
    <w:rsid w:val="00F26467"/>
    <w:rsid w:val="00F26C68"/>
    <w:rsid w:val="00F26F40"/>
    <w:rsid w:val="00F272ED"/>
    <w:rsid w:val="00F2753B"/>
    <w:rsid w:val="00F27A4C"/>
    <w:rsid w:val="00F27F7A"/>
    <w:rsid w:val="00F27FB4"/>
    <w:rsid w:val="00F302F5"/>
    <w:rsid w:val="00F305C8"/>
    <w:rsid w:val="00F30C5E"/>
    <w:rsid w:val="00F3114D"/>
    <w:rsid w:val="00F3150B"/>
    <w:rsid w:val="00F316D7"/>
    <w:rsid w:val="00F31A7D"/>
    <w:rsid w:val="00F31FFA"/>
    <w:rsid w:val="00F32156"/>
    <w:rsid w:val="00F32192"/>
    <w:rsid w:val="00F32381"/>
    <w:rsid w:val="00F32624"/>
    <w:rsid w:val="00F327FD"/>
    <w:rsid w:val="00F32A31"/>
    <w:rsid w:val="00F32B08"/>
    <w:rsid w:val="00F32EB7"/>
    <w:rsid w:val="00F337DF"/>
    <w:rsid w:val="00F33902"/>
    <w:rsid w:val="00F33BD2"/>
    <w:rsid w:val="00F33EEF"/>
    <w:rsid w:val="00F33F91"/>
    <w:rsid w:val="00F3407E"/>
    <w:rsid w:val="00F342ED"/>
    <w:rsid w:val="00F34581"/>
    <w:rsid w:val="00F34B68"/>
    <w:rsid w:val="00F34B9B"/>
    <w:rsid w:val="00F34BC9"/>
    <w:rsid w:val="00F34CAB"/>
    <w:rsid w:val="00F34D11"/>
    <w:rsid w:val="00F359D4"/>
    <w:rsid w:val="00F35DB7"/>
    <w:rsid w:val="00F35EFE"/>
    <w:rsid w:val="00F36151"/>
    <w:rsid w:val="00F3637F"/>
    <w:rsid w:val="00F365EE"/>
    <w:rsid w:val="00F36742"/>
    <w:rsid w:val="00F36928"/>
    <w:rsid w:val="00F372B1"/>
    <w:rsid w:val="00F373DE"/>
    <w:rsid w:val="00F37741"/>
    <w:rsid w:val="00F37785"/>
    <w:rsid w:val="00F37878"/>
    <w:rsid w:val="00F3790F"/>
    <w:rsid w:val="00F37A1B"/>
    <w:rsid w:val="00F37FBC"/>
    <w:rsid w:val="00F410AD"/>
    <w:rsid w:val="00F41678"/>
    <w:rsid w:val="00F41FAF"/>
    <w:rsid w:val="00F41FB8"/>
    <w:rsid w:val="00F421C2"/>
    <w:rsid w:val="00F422C6"/>
    <w:rsid w:val="00F42A25"/>
    <w:rsid w:val="00F42E5E"/>
    <w:rsid w:val="00F43104"/>
    <w:rsid w:val="00F43BFE"/>
    <w:rsid w:val="00F44427"/>
    <w:rsid w:val="00F44A62"/>
    <w:rsid w:val="00F44F76"/>
    <w:rsid w:val="00F44FE1"/>
    <w:rsid w:val="00F451BB"/>
    <w:rsid w:val="00F45317"/>
    <w:rsid w:val="00F45E3F"/>
    <w:rsid w:val="00F462E1"/>
    <w:rsid w:val="00F467A1"/>
    <w:rsid w:val="00F468ED"/>
    <w:rsid w:val="00F46A97"/>
    <w:rsid w:val="00F46CB4"/>
    <w:rsid w:val="00F470AD"/>
    <w:rsid w:val="00F470F7"/>
    <w:rsid w:val="00F47966"/>
    <w:rsid w:val="00F47CE1"/>
    <w:rsid w:val="00F47D41"/>
    <w:rsid w:val="00F502A4"/>
    <w:rsid w:val="00F5032D"/>
    <w:rsid w:val="00F5066F"/>
    <w:rsid w:val="00F50823"/>
    <w:rsid w:val="00F50A28"/>
    <w:rsid w:val="00F50AC7"/>
    <w:rsid w:val="00F50B2B"/>
    <w:rsid w:val="00F50CC4"/>
    <w:rsid w:val="00F5181A"/>
    <w:rsid w:val="00F51BA1"/>
    <w:rsid w:val="00F51CD2"/>
    <w:rsid w:val="00F52593"/>
    <w:rsid w:val="00F527F1"/>
    <w:rsid w:val="00F529E5"/>
    <w:rsid w:val="00F52CDC"/>
    <w:rsid w:val="00F52CDF"/>
    <w:rsid w:val="00F5312E"/>
    <w:rsid w:val="00F539DE"/>
    <w:rsid w:val="00F53EAA"/>
    <w:rsid w:val="00F5417C"/>
    <w:rsid w:val="00F542A4"/>
    <w:rsid w:val="00F546C6"/>
    <w:rsid w:val="00F547E0"/>
    <w:rsid w:val="00F547E1"/>
    <w:rsid w:val="00F54A55"/>
    <w:rsid w:val="00F5533B"/>
    <w:rsid w:val="00F5596F"/>
    <w:rsid w:val="00F56071"/>
    <w:rsid w:val="00F5669A"/>
    <w:rsid w:val="00F5683B"/>
    <w:rsid w:val="00F56953"/>
    <w:rsid w:val="00F56BC8"/>
    <w:rsid w:val="00F5701E"/>
    <w:rsid w:val="00F571A2"/>
    <w:rsid w:val="00F57729"/>
    <w:rsid w:val="00F57818"/>
    <w:rsid w:val="00F57835"/>
    <w:rsid w:val="00F602D3"/>
    <w:rsid w:val="00F60E70"/>
    <w:rsid w:val="00F60E90"/>
    <w:rsid w:val="00F60F66"/>
    <w:rsid w:val="00F60FD3"/>
    <w:rsid w:val="00F61A12"/>
    <w:rsid w:val="00F61DBA"/>
    <w:rsid w:val="00F61F1A"/>
    <w:rsid w:val="00F622A4"/>
    <w:rsid w:val="00F625D9"/>
    <w:rsid w:val="00F62A9D"/>
    <w:rsid w:val="00F63774"/>
    <w:rsid w:val="00F644BA"/>
    <w:rsid w:val="00F644C9"/>
    <w:rsid w:val="00F645A1"/>
    <w:rsid w:val="00F64DE1"/>
    <w:rsid w:val="00F650E2"/>
    <w:rsid w:val="00F66069"/>
    <w:rsid w:val="00F6614C"/>
    <w:rsid w:val="00F662B1"/>
    <w:rsid w:val="00F66656"/>
    <w:rsid w:val="00F666BB"/>
    <w:rsid w:val="00F67370"/>
    <w:rsid w:val="00F677AF"/>
    <w:rsid w:val="00F677EA"/>
    <w:rsid w:val="00F70413"/>
    <w:rsid w:val="00F711C8"/>
    <w:rsid w:val="00F71364"/>
    <w:rsid w:val="00F714BE"/>
    <w:rsid w:val="00F71BD2"/>
    <w:rsid w:val="00F71E23"/>
    <w:rsid w:val="00F72213"/>
    <w:rsid w:val="00F72451"/>
    <w:rsid w:val="00F72597"/>
    <w:rsid w:val="00F725D7"/>
    <w:rsid w:val="00F7267E"/>
    <w:rsid w:val="00F726AE"/>
    <w:rsid w:val="00F7379E"/>
    <w:rsid w:val="00F73D0C"/>
    <w:rsid w:val="00F74151"/>
    <w:rsid w:val="00F742EB"/>
    <w:rsid w:val="00F749B0"/>
    <w:rsid w:val="00F74C41"/>
    <w:rsid w:val="00F74F64"/>
    <w:rsid w:val="00F750DC"/>
    <w:rsid w:val="00F752E4"/>
    <w:rsid w:val="00F75BBA"/>
    <w:rsid w:val="00F762B1"/>
    <w:rsid w:val="00F768DB"/>
    <w:rsid w:val="00F768F4"/>
    <w:rsid w:val="00F76E86"/>
    <w:rsid w:val="00F777E0"/>
    <w:rsid w:val="00F778B5"/>
    <w:rsid w:val="00F77F59"/>
    <w:rsid w:val="00F802C8"/>
    <w:rsid w:val="00F80AFD"/>
    <w:rsid w:val="00F80C4B"/>
    <w:rsid w:val="00F80D05"/>
    <w:rsid w:val="00F8105D"/>
    <w:rsid w:val="00F814F9"/>
    <w:rsid w:val="00F81D21"/>
    <w:rsid w:val="00F81E51"/>
    <w:rsid w:val="00F820C1"/>
    <w:rsid w:val="00F82115"/>
    <w:rsid w:val="00F8290D"/>
    <w:rsid w:val="00F82D84"/>
    <w:rsid w:val="00F84167"/>
    <w:rsid w:val="00F84186"/>
    <w:rsid w:val="00F845C4"/>
    <w:rsid w:val="00F84A59"/>
    <w:rsid w:val="00F854A5"/>
    <w:rsid w:val="00F8593B"/>
    <w:rsid w:val="00F85E29"/>
    <w:rsid w:val="00F8673C"/>
    <w:rsid w:val="00F86FBD"/>
    <w:rsid w:val="00F871F3"/>
    <w:rsid w:val="00F87445"/>
    <w:rsid w:val="00F8783F"/>
    <w:rsid w:val="00F87BD4"/>
    <w:rsid w:val="00F87E0B"/>
    <w:rsid w:val="00F908BB"/>
    <w:rsid w:val="00F90F88"/>
    <w:rsid w:val="00F91020"/>
    <w:rsid w:val="00F911D3"/>
    <w:rsid w:val="00F91261"/>
    <w:rsid w:val="00F9132F"/>
    <w:rsid w:val="00F913DA"/>
    <w:rsid w:val="00F9159F"/>
    <w:rsid w:val="00F917A2"/>
    <w:rsid w:val="00F91850"/>
    <w:rsid w:val="00F91881"/>
    <w:rsid w:val="00F918B2"/>
    <w:rsid w:val="00F92A82"/>
    <w:rsid w:val="00F932F3"/>
    <w:rsid w:val="00F9349A"/>
    <w:rsid w:val="00F9356C"/>
    <w:rsid w:val="00F93727"/>
    <w:rsid w:val="00F94485"/>
    <w:rsid w:val="00F945A4"/>
    <w:rsid w:val="00F94972"/>
    <w:rsid w:val="00F94B37"/>
    <w:rsid w:val="00F94E93"/>
    <w:rsid w:val="00F95026"/>
    <w:rsid w:val="00F952ED"/>
    <w:rsid w:val="00F95852"/>
    <w:rsid w:val="00F96187"/>
    <w:rsid w:val="00F961C9"/>
    <w:rsid w:val="00F961E1"/>
    <w:rsid w:val="00F966B3"/>
    <w:rsid w:val="00F96D4A"/>
    <w:rsid w:val="00F96DDC"/>
    <w:rsid w:val="00F9760E"/>
    <w:rsid w:val="00F9772D"/>
    <w:rsid w:val="00F979D7"/>
    <w:rsid w:val="00F97A82"/>
    <w:rsid w:val="00F97B80"/>
    <w:rsid w:val="00FA023A"/>
    <w:rsid w:val="00FA0F6E"/>
    <w:rsid w:val="00FA139E"/>
    <w:rsid w:val="00FA1EC3"/>
    <w:rsid w:val="00FA1F20"/>
    <w:rsid w:val="00FA339C"/>
    <w:rsid w:val="00FA3ADF"/>
    <w:rsid w:val="00FA3C9D"/>
    <w:rsid w:val="00FA4630"/>
    <w:rsid w:val="00FA477F"/>
    <w:rsid w:val="00FA4B89"/>
    <w:rsid w:val="00FA5674"/>
    <w:rsid w:val="00FA5842"/>
    <w:rsid w:val="00FA58D4"/>
    <w:rsid w:val="00FA5B5C"/>
    <w:rsid w:val="00FA611E"/>
    <w:rsid w:val="00FA651E"/>
    <w:rsid w:val="00FA70C9"/>
    <w:rsid w:val="00FA7669"/>
    <w:rsid w:val="00FA76C8"/>
    <w:rsid w:val="00FA781F"/>
    <w:rsid w:val="00FB004E"/>
    <w:rsid w:val="00FB00A7"/>
    <w:rsid w:val="00FB00F6"/>
    <w:rsid w:val="00FB023E"/>
    <w:rsid w:val="00FB02B8"/>
    <w:rsid w:val="00FB02DF"/>
    <w:rsid w:val="00FB0650"/>
    <w:rsid w:val="00FB06DA"/>
    <w:rsid w:val="00FB0861"/>
    <w:rsid w:val="00FB1343"/>
    <w:rsid w:val="00FB1463"/>
    <w:rsid w:val="00FB16FB"/>
    <w:rsid w:val="00FB1DA5"/>
    <w:rsid w:val="00FB1F39"/>
    <w:rsid w:val="00FB21F5"/>
    <w:rsid w:val="00FB23F2"/>
    <w:rsid w:val="00FB25ED"/>
    <w:rsid w:val="00FB2A40"/>
    <w:rsid w:val="00FB2AD5"/>
    <w:rsid w:val="00FB3530"/>
    <w:rsid w:val="00FB37A1"/>
    <w:rsid w:val="00FB37B1"/>
    <w:rsid w:val="00FB4194"/>
    <w:rsid w:val="00FB482B"/>
    <w:rsid w:val="00FB50A9"/>
    <w:rsid w:val="00FB5162"/>
    <w:rsid w:val="00FB5593"/>
    <w:rsid w:val="00FB594A"/>
    <w:rsid w:val="00FB5D97"/>
    <w:rsid w:val="00FB6E59"/>
    <w:rsid w:val="00FB7FE9"/>
    <w:rsid w:val="00FC029B"/>
    <w:rsid w:val="00FC09E5"/>
    <w:rsid w:val="00FC0B2D"/>
    <w:rsid w:val="00FC0CD6"/>
    <w:rsid w:val="00FC0F8F"/>
    <w:rsid w:val="00FC106E"/>
    <w:rsid w:val="00FC13AC"/>
    <w:rsid w:val="00FC1945"/>
    <w:rsid w:val="00FC1B0C"/>
    <w:rsid w:val="00FC1EF1"/>
    <w:rsid w:val="00FC1FD2"/>
    <w:rsid w:val="00FC220C"/>
    <w:rsid w:val="00FC2691"/>
    <w:rsid w:val="00FC2867"/>
    <w:rsid w:val="00FC32EC"/>
    <w:rsid w:val="00FC3352"/>
    <w:rsid w:val="00FC36BD"/>
    <w:rsid w:val="00FC3737"/>
    <w:rsid w:val="00FC3E46"/>
    <w:rsid w:val="00FC463D"/>
    <w:rsid w:val="00FC46CF"/>
    <w:rsid w:val="00FC47B0"/>
    <w:rsid w:val="00FC47CA"/>
    <w:rsid w:val="00FC5921"/>
    <w:rsid w:val="00FC5922"/>
    <w:rsid w:val="00FC5C33"/>
    <w:rsid w:val="00FC5E2B"/>
    <w:rsid w:val="00FC5E84"/>
    <w:rsid w:val="00FC630F"/>
    <w:rsid w:val="00FC63FD"/>
    <w:rsid w:val="00FC6B88"/>
    <w:rsid w:val="00FC6B94"/>
    <w:rsid w:val="00FC7494"/>
    <w:rsid w:val="00FC769F"/>
    <w:rsid w:val="00FC780D"/>
    <w:rsid w:val="00FC7F5E"/>
    <w:rsid w:val="00FD02CD"/>
    <w:rsid w:val="00FD02CE"/>
    <w:rsid w:val="00FD032B"/>
    <w:rsid w:val="00FD0837"/>
    <w:rsid w:val="00FD0A6B"/>
    <w:rsid w:val="00FD0AAC"/>
    <w:rsid w:val="00FD143C"/>
    <w:rsid w:val="00FD183E"/>
    <w:rsid w:val="00FD189E"/>
    <w:rsid w:val="00FD1AA0"/>
    <w:rsid w:val="00FD1D82"/>
    <w:rsid w:val="00FD2084"/>
    <w:rsid w:val="00FD21D7"/>
    <w:rsid w:val="00FD2CC2"/>
    <w:rsid w:val="00FD2D0B"/>
    <w:rsid w:val="00FD3499"/>
    <w:rsid w:val="00FD3651"/>
    <w:rsid w:val="00FD3B43"/>
    <w:rsid w:val="00FD44A7"/>
    <w:rsid w:val="00FD483C"/>
    <w:rsid w:val="00FD50F4"/>
    <w:rsid w:val="00FD52BE"/>
    <w:rsid w:val="00FD5404"/>
    <w:rsid w:val="00FD5569"/>
    <w:rsid w:val="00FD5571"/>
    <w:rsid w:val="00FD5E5A"/>
    <w:rsid w:val="00FD62BF"/>
    <w:rsid w:val="00FD6EB2"/>
    <w:rsid w:val="00FE049E"/>
    <w:rsid w:val="00FE0597"/>
    <w:rsid w:val="00FE0AF4"/>
    <w:rsid w:val="00FE0DB1"/>
    <w:rsid w:val="00FE0E68"/>
    <w:rsid w:val="00FE0FE5"/>
    <w:rsid w:val="00FE188F"/>
    <w:rsid w:val="00FE1A37"/>
    <w:rsid w:val="00FE1C00"/>
    <w:rsid w:val="00FE1D14"/>
    <w:rsid w:val="00FE1F3B"/>
    <w:rsid w:val="00FE2042"/>
    <w:rsid w:val="00FE2651"/>
    <w:rsid w:val="00FE2A35"/>
    <w:rsid w:val="00FE2A6C"/>
    <w:rsid w:val="00FE2C52"/>
    <w:rsid w:val="00FE2E07"/>
    <w:rsid w:val="00FE2ED4"/>
    <w:rsid w:val="00FE368D"/>
    <w:rsid w:val="00FE3DEA"/>
    <w:rsid w:val="00FE3E10"/>
    <w:rsid w:val="00FE407A"/>
    <w:rsid w:val="00FE48E2"/>
    <w:rsid w:val="00FE4A0E"/>
    <w:rsid w:val="00FE4A47"/>
    <w:rsid w:val="00FE4AD4"/>
    <w:rsid w:val="00FE5817"/>
    <w:rsid w:val="00FE583D"/>
    <w:rsid w:val="00FE5A1C"/>
    <w:rsid w:val="00FE5A80"/>
    <w:rsid w:val="00FE5E34"/>
    <w:rsid w:val="00FE5FE2"/>
    <w:rsid w:val="00FE6A56"/>
    <w:rsid w:val="00FE6AE2"/>
    <w:rsid w:val="00FE6CB6"/>
    <w:rsid w:val="00FE711C"/>
    <w:rsid w:val="00FE723C"/>
    <w:rsid w:val="00FE7B32"/>
    <w:rsid w:val="00FE7D25"/>
    <w:rsid w:val="00FE7FCA"/>
    <w:rsid w:val="00FF02B0"/>
    <w:rsid w:val="00FF0E9E"/>
    <w:rsid w:val="00FF0EAD"/>
    <w:rsid w:val="00FF1484"/>
    <w:rsid w:val="00FF17AF"/>
    <w:rsid w:val="00FF19D1"/>
    <w:rsid w:val="00FF1B9A"/>
    <w:rsid w:val="00FF1CE1"/>
    <w:rsid w:val="00FF1ED3"/>
    <w:rsid w:val="00FF240A"/>
    <w:rsid w:val="00FF2899"/>
    <w:rsid w:val="00FF2A7E"/>
    <w:rsid w:val="00FF2B55"/>
    <w:rsid w:val="00FF32C9"/>
    <w:rsid w:val="00FF33B1"/>
    <w:rsid w:val="00FF3E5E"/>
    <w:rsid w:val="00FF465F"/>
    <w:rsid w:val="00FF4EBB"/>
    <w:rsid w:val="00FF52A6"/>
    <w:rsid w:val="00FF649D"/>
    <w:rsid w:val="00FF65F6"/>
    <w:rsid w:val="00FF6CDD"/>
    <w:rsid w:val="00FF7053"/>
    <w:rsid w:val="00FF713A"/>
    <w:rsid w:val="00FF763C"/>
    <w:rsid w:val="00FF772B"/>
    <w:rsid w:val="00FF7F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94C1DF2"/>
  <w14:defaultImageDpi w14:val="30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6A6B"/>
    <w:pPr>
      <w:spacing w:line="360" w:lineRule="auto"/>
    </w:pPr>
    <w:rPr>
      <w:sz w:val="24"/>
      <w:szCs w:val="24"/>
      <w:lang w:val="en-GB" w:eastAsia="zh-CN"/>
    </w:rPr>
  </w:style>
  <w:style w:type="paragraph" w:styleId="Heading1">
    <w:name w:val="heading 1"/>
    <w:basedOn w:val="Normal"/>
    <w:next w:val="Normal"/>
    <w:link w:val="Heading1Char"/>
    <w:qFormat/>
    <w:rsid w:val="000067A8"/>
    <w:pPr>
      <w:keepNext/>
      <w:keepLines/>
      <w:spacing w:before="480" w:line="480" w:lineRule="auto"/>
      <w:outlineLvl w:val="0"/>
    </w:pPr>
    <w:rPr>
      <w:rFonts w:ascii="Arial" w:eastAsia="Times New Roman" w:hAnsi="Arial"/>
      <w:b/>
      <w:sz w:val="28"/>
      <w:szCs w:val="20"/>
      <w:lang w:eastAsia="en-US"/>
    </w:rPr>
  </w:style>
  <w:style w:type="paragraph" w:styleId="Heading2">
    <w:name w:val="heading 2"/>
    <w:basedOn w:val="Normal"/>
    <w:next w:val="Normal"/>
    <w:link w:val="Heading2Char"/>
    <w:qFormat/>
    <w:rsid w:val="00C93772"/>
    <w:pPr>
      <w:keepNext/>
      <w:keepLines/>
      <w:pBdr>
        <w:top w:val="single" w:sz="48" w:space="1" w:color="D9D9D9"/>
        <w:left w:val="single" w:sz="48" w:space="4" w:color="D9D9D9"/>
        <w:right w:val="single" w:sz="48" w:space="4" w:color="D9D9D9"/>
      </w:pBdr>
      <w:shd w:val="clear" w:color="auto" w:fill="D9D9D9"/>
      <w:spacing w:before="480" w:after="240"/>
      <w:outlineLvl w:val="1"/>
    </w:pPr>
    <w:rPr>
      <w:rFonts w:ascii="Times" w:eastAsia="Times New Roman" w:hAnsi="Times"/>
      <w:b/>
      <w:bCs/>
      <w:i/>
      <w:szCs w:val="26"/>
      <w:lang w:val="en-CA" w:eastAsia="en-US"/>
    </w:rPr>
  </w:style>
  <w:style w:type="paragraph" w:styleId="Heading3">
    <w:name w:val="heading 3"/>
    <w:basedOn w:val="Normal"/>
    <w:next w:val="Normal"/>
    <w:link w:val="Heading3Char"/>
    <w:qFormat/>
    <w:rsid w:val="009D7E92"/>
    <w:pPr>
      <w:keepNext/>
      <w:spacing w:before="240" w:after="60"/>
      <w:outlineLvl w:val="2"/>
    </w:pPr>
    <w:rPr>
      <w:rFonts w:ascii="Times" w:eastAsia="Times New Roman" w:hAnsi="Times"/>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92573"/>
    <w:pPr>
      <w:autoSpaceDE w:val="0"/>
      <w:autoSpaceDN w:val="0"/>
      <w:adjustRightInd w:val="0"/>
    </w:pPr>
    <w:rPr>
      <w:color w:val="000000"/>
      <w:sz w:val="24"/>
      <w:szCs w:val="24"/>
      <w:lang w:val="en-GB" w:eastAsia="zh-CN"/>
    </w:rPr>
  </w:style>
  <w:style w:type="character" w:styleId="CommentReference">
    <w:name w:val="annotation reference"/>
    <w:semiHidden/>
    <w:rsid w:val="00CC31C2"/>
    <w:rPr>
      <w:sz w:val="16"/>
      <w:szCs w:val="16"/>
    </w:rPr>
  </w:style>
  <w:style w:type="paragraph" w:styleId="CommentText">
    <w:name w:val="annotation text"/>
    <w:basedOn w:val="Normal"/>
    <w:link w:val="CommentTextChar"/>
    <w:semiHidden/>
    <w:rsid w:val="00CC31C2"/>
    <w:rPr>
      <w:sz w:val="20"/>
      <w:szCs w:val="20"/>
    </w:rPr>
  </w:style>
  <w:style w:type="paragraph" w:styleId="CommentSubject">
    <w:name w:val="annotation subject"/>
    <w:basedOn w:val="CommentText"/>
    <w:next w:val="CommentText"/>
    <w:link w:val="CommentSubjectChar"/>
    <w:semiHidden/>
    <w:rsid w:val="00CC31C2"/>
    <w:rPr>
      <w:b/>
      <w:bCs/>
    </w:rPr>
  </w:style>
  <w:style w:type="paragraph" w:styleId="BalloonText">
    <w:name w:val="Balloon Text"/>
    <w:basedOn w:val="Normal"/>
    <w:link w:val="BalloonTextChar"/>
    <w:semiHidden/>
    <w:rsid w:val="00CC31C2"/>
    <w:rPr>
      <w:rFonts w:ascii="Tahoma" w:hAnsi="Tahoma" w:cs="Tahoma"/>
      <w:sz w:val="16"/>
      <w:szCs w:val="16"/>
    </w:rPr>
  </w:style>
  <w:style w:type="table" w:styleId="TableGrid">
    <w:name w:val="Table Grid"/>
    <w:basedOn w:val="TableNormal"/>
    <w:rsid w:val="00985E5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ommentTextChar">
    <w:name w:val="Comment Text Char"/>
    <w:link w:val="CommentText"/>
    <w:semiHidden/>
    <w:rsid w:val="005B2EAB"/>
    <w:rPr>
      <w:lang w:val="en-GB" w:eastAsia="zh-CN"/>
    </w:rPr>
  </w:style>
  <w:style w:type="character" w:customStyle="1" w:styleId="CommentSubjectChar">
    <w:name w:val="Comment Subject Char"/>
    <w:link w:val="CommentSubject"/>
    <w:semiHidden/>
    <w:rsid w:val="005B2EAB"/>
    <w:rPr>
      <w:b/>
      <w:bCs/>
      <w:lang w:val="en-GB" w:eastAsia="zh-CN"/>
    </w:rPr>
  </w:style>
  <w:style w:type="character" w:customStyle="1" w:styleId="BalloonTextChar">
    <w:name w:val="Balloon Text Char"/>
    <w:link w:val="BalloonText"/>
    <w:semiHidden/>
    <w:rsid w:val="005B2EAB"/>
    <w:rPr>
      <w:rFonts w:ascii="Tahoma" w:hAnsi="Tahoma" w:cs="Tahoma"/>
      <w:sz w:val="16"/>
      <w:szCs w:val="16"/>
      <w:lang w:val="en-GB" w:eastAsia="zh-CN"/>
    </w:rPr>
  </w:style>
  <w:style w:type="paragraph" w:styleId="Header">
    <w:name w:val="header"/>
    <w:basedOn w:val="Normal"/>
    <w:link w:val="HeaderChar"/>
    <w:rsid w:val="009B5D47"/>
    <w:pPr>
      <w:tabs>
        <w:tab w:val="center" w:pos="4252"/>
        <w:tab w:val="right" w:pos="8504"/>
      </w:tabs>
    </w:pPr>
  </w:style>
  <w:style w:type="character" w:customStyle="1" w:styleId="HeaderChar">
    <w:name w:val="Header Char"/>
    <w:link w:val="Header"/>
    <w:rsid w:val="009B5D47"/>
    <w:rPr>
      <w:sz w:val="24"/>
      <w:szCs w:val="24"/>
      <w:lang w:val="en-GB" w:eastAsia="zh-CN"/>
    </w:rPr>
  </w:style>
  <w:style w:type="paragraph" w:styleId="Footer">
    <w:name w:val="footer"/>
    <w:basedOn w:val="Normal"/>
    <w:link w:val="FooterChar"/>
    <w:rsid w:val="009B5D47"/>
    <w:pPr>
      <w:tabs>
        <w:tab w:val="center" w:pos="4252"/>
        <w:tab w:val="right" w:pos="8504"/>
      </w:tabs>
    </w:pPr>
  </w:style>
  <w:style w:type="character" w:customStyle="1" w:styleId="FooterChar">
    <w:name w:val="Footer Char"/>
    <w:link w:val="Footer"/>
    <w:rsid w:val="009B5D47"/>
    <w:rPr>
      <w:sz w:val="24"/>
      <w:szCs w:val="24"/>
      <w:lang w:val="en-GB" w:eastAsia="zh-CN"/>
    </w:rPr>
  </w:style>
  <w:style w:type="paragraph" w:styleId="Title">
    <w:name w:val="Title"/>
    <w:basedOn w:val="Normal"/>
    <w:next w:val="Normal"/>
    <w:link w:val="TitleChar"/>
    <w:qFormat/>
    <w:rsid w:val="00986A6B"/>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rsid w:val="00986A6B"/>
    <w:rPr>
      <w:rFonts w:ascii="Cambria" w:eastAsia="Times New Roman" w:hAnsi="Cambria" w:cs="Times New Roman"/>
      <w:b/>
      <w:bCs/>
      <w:kern w:val="28"/>
      <w:sz w:val="32"/>
      <w:szCs w:val="32"/>
      <w:lang w:eastAsia="zh-CN"/>
    </w:rPr>
  </w:style>
  <w:style w:type="character" w:customStyle="1" w:styleId="Heading1Char">
    <w:name w:val="Heading 1 Char"/>
    <w:link w:val="Heading1"/>
    <w:rsid w:val="000067A8"/>
    <w:rPr>
      <w:rFonts w:ascii="Arial" w:eastAsia="Times New Roman" w:hAnsi="Arial" w:cs="Times New Roman"/>
      <w:b/>
      <w:sz w:val="28"/>
      <w:lang w:eastAsia="en-US"/>
    </w:rPr>
  </w:style>
  <w:style w:type="paragraph" w:customStyle="1" w:styleId="Bullet">
    <w:name w:val="Bullet"/>
    <w:basedOn w:val="Normal"/>
    <w:link w:val="BulletChar"/>
    <w:rsid w:val="00A44448"/>
    <w:pPr>
      <w:numPr>
        <w:numId w:val="25"/>
      </w:numPr>
      <w:spacing w:before="80" w:after="80"/>
      <w:ind w:left="284" w:hanging="284"/>
    </w:pPr>
  </w:style>
  <w:style w:type="character" w:customStyle="1" w:styleId="Heading2Char">
    <w:name w:val="Heading 2 Char"/>
    <w:link w:val="Heading2"/>
    <w:rsid w:val="00C93772"/>
    <w:rPr>
      <w:rFonts w:ascii="Times" w:eastAsia="Times New Roman" w:hAnsi="Times"/>
      <w:b/>
      <w:bCs/>
      <w:i/>
      <w:sz w:val="24"/>
      <w:szCs w:val="26"/>
      <w:shd w:val="clear" w:color="auto" w:fill="D9D9D9"/>
      <w:lang w:val="en-CA" w:eastAsia="en-US"/>
    </w:rPr>
  </w:style>
  <w:style w:type="character" w:customStyle="1" w:styleId="BulletChar">
    <w:name w:val="Bullet Char"/>
    <w:link w:val="Bullet"/>
    <w:rsid w:val="00A44448"/>
    <w:rPr>
      <w:sz w:val="24"/>
      <w:szCs w:val="24"/>
      <w:lang w:eastAsia="zh-CN"/>
    </w:rPr>
  </w:style>
  <w:style w:type="paragraph" w:customStyle="1" w:styleId="Transformationseries">
    <w:name w:val="Transformation series"/>
    <w:basedOn w:val="Heading3"/>
    <w:next w:val="Normal"/>
    <w:qFormat/>
    <w:rsid w:val="00A8650D"/>
    <w:pPr>
      <w:keepLines/>
      <w:numPr>
        <w:numId w:val="29"/>
      </w:numPr>
      <w:spacing w:before="360" w:after="120" w:line="480" w:lineRule="auto"/>
    </w:pPr>
    <w:rPr>
      <w:sz w:val="22"/>
      <w:szCs w:val="22"/>
      <w:lang w:val="en-CA" w:eastAsia="en-US"/>
    </w:rPr>
  </w:style>
  <w:style w:type="character" w:customStyle="1" w:styleId="Heading3Char">
    <w:name w:val="Heading 3 Char"/>
    <w:link w:val="Heading3"/>
    <w:rsid w:val="009D7E92"/>
    <w:rPr>
      <w:rFonts w:ascii="Times" w:eastAsia="Times New Roman" w:hAnsi="Times"/>
      <w:b/>
      <w:bCs/>
      <w:sz w:val="24"/>
      <w:szCs w:val="26"/>
      <w:lang w:eastAsia="zh-CN"/>
    </w:rPr>
  </w:style>
  <w:style w:type="paragraph" w:customStyle="1" w:styleId="Token">
    <w:name w:val="Token"/>
    <w:basedOn w:val="Normal"/>
    <w:link w:val="TokenChar"/>
    <w:rsid w:val="007C347F"/>
    <w:pPr>
      <w:keepNext/>
      <w:keepLines/>
      <w:autoSpaceDE w:val="0"/>
      <w:autoSpaceDN w:val="0"/>
      <w:adjustRightInd w:val="0"/>
      <w:spacing w:before="120" w:after="240"/>
      <w:contextualSpacing/>
      <w:jc w:val="both"/>
    </w:pPr>
    <w:rPr>
      <w:i/>
      <w:color w:val="000000"/>
    </w:rPr>
  </w:style>
  <w:style w:type="paragraph" w:customStyle="1" w:styleId="Tokendescription">
    <w:name w:val="Token description"/>
    <w:basedOn w:val="Normal"/>
    <w:qFormat/>
    <w:rsid w:val="00532F9A"/>
    <w:pPr>
      <w:keepNext/>
      <w:keepLines/>
      <w:spacing w:before="120" w:after="240"/>
      <w:ind w:left="363" w:hanging="363"/>
      <w:contextualSpacing/>
      <w:jc w:val="both"/>
    </w:pPr>
    <w:rPr>
      <w:i/>
    </w:rPr>
  </w:style>
  <w:style w:type="character" w:customStyle="1" w:styleId="TokenChar">
    <w:name w:val="Token Char"/>
    <w:link w:val="Token"/>
    <w:rsid w:val="007C347F"/>
    <w:rPr>
      <w:i/>
      <w:color w:val="000000"/>
      <w:sz w:val="24"/>
      <w:szCs w:val="24"/>
      <w:lang w:eastAsia="zh-CN"/>
    </w:rPr>
  </w:style>
  <w:style w:type="paragraph" w:styleId="NormalWeb">
    <w:name w:val="Normal (Web)"/>
    <w:basedOn w:val="Normal"/>
    <w:uiPriority w:val="99"/>
    <w:unhideWhenUsed/>
    <w:rsid w:val="001F0209"/>
    <w:pPr>
      <w:spacing w:before="100" w:beforeAutospacing="1" w:after="100" w:afterAutospacing="1" w:line="240" w:lineRule="auto"/>
    </w:pPr>
    <w:rPr>
      <w:rFonts w:eastAsia="Times New Roman"/>
      <w:lang w:eastAsia="en-GB"/>
    </w:rPr>
  </w:style>
  <w:style w:type="paragraph" w:customStyle="1" w:styleId="Transformation">
    <w:name w:val="Transformation"/>
    <w:basedOn w:val="Normal"/>
    <w:link w:val="TransformationChar"/>
    <w:autoRedefine/>
    <w:qFormat/>
    <w:rsid w:val="00D760A0"/>
    <w:pPr>
      <w:keepLines/>
      <w:ind w:left="720" w:hanging="720"/>
    </w:pPr>
    <w:rPr>
      <w:rFonts w:eastAsia="Calibri"/>
      <w:color w:val="000000"/>
      <w:szCs w:val="22"/>
      <w:lang w:val="en-CA" w:eastAsia="en-US"/>
    </w:rPr>
  </w:style>
  <w:style w:type="paragraph" w:customStyle="1" w:styleId="Ancestral">
    <w:name w:val="Ancestral"/>
    <w:basedOn w:val="Transformation"/>
    <w:next w:val="Transformation"/>
    <w:link w:val="AncestralChar"/>
    <w:qFormat/>
    <w:rsid w:val="001C393D"/>
    <w:pPr>
      <w:keepNext/>
      <w:keepLines w:val="0"/>
      <w:ind w:left="0" w:firstLine="0"/>
    </w:pPr>
    <w:rPr>
      <w:i/>
    </w:rPr>
  </w:style>
  <w:style w:type="character" w:customStyle="1" w:styleId="TransformationChar">
    <w:name w:val="Transformation Char"/>
    <w:link w:val="Transformation"/>
    <w:rsid w:val="00D760A0"/>
    <w:rPr>
      <w:rFonts w:eastAsia="Calibri"/>
      <w:color w:val="000000"/>
      <w:sz w:val="24"/>
      <w:szCs w:val="22"/>
      <w:lang w:val="en-CA" w:eastAsia="en-US"/>
    </w:rPr>
  </w:style>
  <w:style w:type="character" w:customStyle="1" w:styleId="AncestralChar">
    <w:name w:val="Ancestral Char"/>
    <w:link w:val="Ancestral"/>
    <w:rsid w:val="001C393D"/>
    <w:rPr>
      <w:rFonts w:eastAsia="Calibri"/>
      <w:i/>
      <w:color w:val="000000"/>
      <w:sz w:val="22"/>
      <w:szCs w:val="22"/>
      <w:lang w:val="en-CA" w:eastAsia="en-US"/>
    </w:rPr>
  </w:style>
  <w:style w:type="paragraph" w:customStyle="1" w:styleId="Newsection">
    <w:name w:val="New section"/>
    <w:basedOn w:val="Normal"/>
    <w:next w:val="Normal"/>
    <w:qFormat/>
    <w:rsid w:val="00191D6C"/>
    <w:pPr>
      <w:spacing w:line="480" w:lineRule="auto"/>
    </w:pPr>
    <w:rPr>
      <w:rFonts w:ascii="Arial" w:eastAsia="Calibri" w:hAnsi="Arial"/>
      <w:sz w:val="22"/>
      <w:szCs w:val="20"/>
      <w:lang w:val="en-CA" w:eastAsia="en-US" w:bidi="en-US"/>
    </w:rPr>
  </w:style>
  <w:style w:type="character" w:customStyle="1" w:styleId="cit-in-place-nohover">
    <w:name w:val="cit-in-place-nohover"/>
    <w:rsid w:val="0066129D"/>
  </w:style>
  <w:style w:type="paragraph" w:styleId="FootnoteText">
    <w:name w:val="footnote text"/>
    <w:basedOn w:val="Normal"/>
    <w:link w:val="FootnoteTextChar"/>
    <w:rsid w:val="00430474"/>
    <w:pPr>
      <w:snapToGrid w:val="0"/>
      <w:spacing w:line="240" w:lineRule="auto"/>
    </w:pPr>
    <w:rPr>
      <w:rFonts w:ascii="Cambria" w:hAnsi="Cambria"/>
      <w:sz w:val="18"/>
      <w:szCs w:val="18"/>
      <w:lang w:val="es-ES_tradnl" w:eastAsia="en-US"/>
    </w:rPr>
  </w:style>
  <w:style w:type="character" w:customStyle="1" w:styleId="FootnoteTextChar">
    <w:name w:val="Footnote Text Char"/>
    <w:link w:val="FootnoteText"/>
    <w:rsid w:val="00430474"/>
    <w:rPr>
      <w:rFonts w:ascii="Cambria" w:hAnsi="Cambria"/>
      <w:sz w:val="18"/>
      <w:szCs w:val="18"/>
      <w:lang w:val="es-ES_tradnl"/>
    </w:rPr>
  </w:style>
  <w:style w:type="character" w:customStyle="1" w:styleId="opdicttext2">
    <w:name w:val="op_dict_text2"/>
    <w:rsid w:val="00091652"/>
  </w:style>
  <w:style w:type="character" w:styleId="PageNumber">
    <w:name w:val="page number"/>
    <w:rsid w:val="00021379"/>
  </w:style>
  <w:style w:type="character" w:styleId="Hyperlink">
    <w:name w:val="Hyperlink"/>
    <w:rsid w:val="00FA4630"/>
    <w:rPr>
      <w:color w:val="0000FF"/>
      <w:u w:val="single"/>
    </w:rPr>
  </w:style>
  <w:style w:type="paragraph" w:styleId="Revision">
    <w:name w:val="Revision"/>
    <w:hidden/>
    <w:uiPriority w:val="71"/>
    <w:rsid w:val="001C4CAB"/>
    <w:rPr>
      <w:sz w:val="24"/>
      <w:szCs w:val="24"/>
      <w:lang w:val="en-GB" w:eastAsia="zh-CN"/>
    </w:rPr>
  </w:style>
  <w:style w:type="paragraph" w:styleId="ListParagraph">
    <w:name w:val="List Paragraph"/>
    <w:basedOn w:val="Normal"/>
    <w:uiPriority w:val="72"/>
    <w:qFormat/>
    <w:rsid w:val="00835A68"/>
    <w:pPr>
      <w:ind w:left="720"/>
      <w:contextualSpacing/>
    </w:pPr>
  </w:style>
  <w:style w:type="character" w:styleId="PlaceholderText">
    <w:name w:val="Placeholder Text"/>
    <w:basedOn w:val="DefaultParagraphFont"/>
    <w:uiPriority w:val="99"/>
    <w:unhideWhenUsed/>
    <w:rsid w:val="00FE0AF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00339">
      <w:marLeft w:val="480"/>
      <w:marRight w:val="0"/>
      <w:marTop w:val="0"/>
      <w:marBottom w:val="0"/>
      <w:divBdr>
        <w:top w:val="none" w:sz="0" w:space="0" w:color="auto"/>
        <w:left w:val="none" w:sz="0" w:space="0" w:color="auto"/>
        <w:bottom w:val="none" w:sz="0" w:space="0" w:color="auto"/>
        <w:right w:val="none" w:sz="0" w:space="0" w:color="auto"/>
      </w:divBdr>
    </w:div>
    <w:div w:id="12610504">
      <w:marLeft w:val="480"/>
      <w:marRight w:val="0"/>
      <w:marTop w:val="0"/>
      <w:marBottom w:val="0"/>
      <w:divBdr>
        <w:top w:val="none" w:sz="0" w:space="0" w:color="auto"/>
        <w:left w:val="none" w:sz="0" w:space="0" w:color="auto"/>
        <w:bottom w:val="none" w:sz="0" w:space="0" w:color="auto"/>
        <w:right w:val="none" w:sz="0" w:space="0" w:color="auto"/>
      </w:divBdr>
    </w:div>
    <w:div w:id="30768657">
      <w:marLeft w:val="480"/>
      <w:marRight w:val="0"/>
      <w:marTop w:val="0"/>
      <w:marBottom w:val="0"/>
      <w:divBdr>
        <w:top w:val="none" w:sz="0" w:space="0" w:color="auto"/>
        <w:left w:val="none" w:sz="0" w:space="0" w:color="auto"/>
        <w:bottom w:val="none" w:sz="0" w:space="0" w:color="auto"/>
        <w:right w:val="none" w:sz="0" w:space="0" w:color="auto"/>
      </w:divBdr>
    </w:div>
    <w:div w:id="118379753">
      <w:marLeft w:val="480"/>
      <w:marRight w:val="0"/>
      <w:marTop w:val="0"/>
      <w:marBottom w:val="0"/>
      <w:divBdr>
        <w:top w:val="none" w:sz="0" w:space="0" w:color="auto"/>
        <w:left w:val="none" w:sz="0" w:space="0" w:color="auto"/>
        <w:bottom w:val="none" w:sz="0" w:space="0" w:color="auto"/>
        <w:right w:val="none" w:sz="0" w:space="0" w:color="auto"/>
      </w:divBdr>
    </w:div>
    <w:div w:id="127404528">
      <w:marLeft w:val="480"/>
      <w:marRight w:val="0"/>
      <w:marTop w:val="0"/>
      <w:marBottom w:val="0"/>
      <w:divBdr>
        <w:top w:val="none" w:sz="0" w:space="0" w:color="auto"/>
        <w:left w:val="none" w:sz="0" w:space="0" w:color="auto"/>
        <w:bottom w:val="none" w:sz="0" w:space="0" w:color="auto"/>
        <w:right w:val="none" w:sz="0" w:space="0" w:color="auto"/>
      </w:divBdr>
    </w:div>
    <w:div w:id="183401670">
      <w:marLeft w:val="480"/>
      <w:marRight w:val="0"/>
      <w:marTop w:val="0"/>
      <w:marBottom w:val="0"/>
      <w:divBdr>
        <w:top w:val="none" w:sz="0" w:space="0" w:color="auto"/>
        <w:left w:val="none" w:sz="0" w:space="0" w:color="auto"/>
        <w:bottom w:val="none" w:sz="0" w:space="0" w:color="auto"/>
        <w:right w:val="none" w:sz="0" w:space="0" w:color="auto"/>
      </w:divBdr>
    </w:div>
    <w:div w:id="206600208">
      <w:bodyDiv w:val="1"/>
      <w:marLeft w:val="0"/>
      <w:marRight w:val="0"/>
      <w:marTop w:val="0"/>
      <w:marBottom w:val="0"/>
      <w:divBdr>
        <w:top w:val="none" w:sz="0" w:space="0" w:color="auto"/>
        <w:left w:val="none" w:sz="0" w:space="0" w:color="auto"/>
        <w:bottom w:val="none" w:sz="0" w:space="0" w:color="auto"/>
        <w:right w:val="none" w:sz="0" w:space="0" w:color="auto"/>
      </w:divBdr>
      <w:divsChild>
        <w:div w:id="1123420007">
          <w:marLeft w:val="0"/>
          <w:marRight w:val="0"/>
          <w:marTop w:val="0"/>
          <w:marBottom w:val="0"/>
          <w:divBdr>
            <w:top w:val="none" w:sz="0" w:space="0" w:color="auto"/>
            <w:left w:val="none" w:sz="0" w:space="0" w:color="auto"/>
            <w:bottom w:val="none" w:sz="0" w:space="0" w:color="auto"/>
            <w:right w:val="none" w:sz="0" w:space="0" w:color="auto"/>
          </w:divBdr>
        </w:div>
      </w:divsChild>
    </w:div>
    <w:div w:id="209078058">
      <w:marLeft w:val="480"/>
      <w:marRight w:val="0"/>
      <w:marTop w:val="0"/>
      <w:marBottom w:val="0"/>
      <w:divBdr>
        <w:top w:val="none" w:sz="0" w:space="0" w:color="auto"/>
        <w:left w:val="none" w:sz="0" w:space="0" w:color="auto"/>
        <w:bottom w:val="none" w:sz="0" w:space="0" w:color="auto"/>
        <w:right w:val="none" w:sz="0" w:space="0" w:color="auto"/>
      </w:divBdr>
    </w:div>
    <w:div w:id="219246706">
      <w:marLeft w:val="480"/>
      <w:marRight w:val="0"/>
      <w:marTop w:val="0"/>
      <w:marBottom w:val="0"/>
      <w:divBdr>
        <w:top w:val="none" w:sz="0" w:space="0" w:color="auto"/>
        <w:left w:val="none" w:sz="0" w:space="0" w:color="auto"/>
        <w:bottom w:val="none" w:sz="0" w:space="0" w:color="auto"/>
        <w:right w:val="none" w:sz="0" w:space="0" w:color="auto"/>
      </w:divBdr>
    </w:div>
    <w:div w:id="220558987">
      <w:marLeft w:val="480"/>
      <w:marRight w:val="0"/>
      <w:marTop w:val="0"/>
      <w:marBottom w:val="0"/>
      <w:divBdr>
        <w:top w:val="none" w:sz="0" w:space="0" w:color="auto"/>
        <w:left w:val="none" w:sz="0" w:space="0" w:color="auto"/>
        <w:bottom w:val="none" w:sz="0" w:space="0" w:color="auto"/>
        <w:right w:val="none" w:sz="0" w:space="0" w:color="auto"/>
      </w:divBdr>
    </w:div>
    <w:div w:id="229316878">
      <w:marLeft w:val="480"/>
      <w:marRight w:val="0"/>
      <w:marTop w:val="0"/>
      <w:marBottom w:val="0"/>
      <w:divBdr>
        <w:top w:val="none" w:sz="0" w:space="0" w:color="auto"/>
        <w:left w:val="none" w:sz="0" w:space="0" w:color="auto"/>
        <w:bottom w:val="none" w:sz="0" w:space="0" w:color="auto"/>
        <w:right w:val="none" w:sz="0" w:space="0" w:color="auto"/>
      </w:divBdr>
    </w:div>
    <w:div w:id="232933869">
      <w:marLeft w:val="480"/>
      <w:marRight w:val="0"/>
      <w:marTop w:val="0"/>
      <w:marBottom w:val="0"/>
      <w:divBdr>
        <w:top w:val="none" w:sz="0" w:space="0" w:color="auto"/>
        <w:left w:val="none" w:sz="0" w:space="0" w:color="auto"/>
        <w:bottom w:val="none" w:sz="0" w:space="0" w:color="auto"/>
        <w:right w:val="none" w:sz="0" w:space="0" w:color="auto"/>
      </w:divBdr>
    </w:div>
    <w:div w:id="260845658">
      <w:marLeft w:val="480"/>
      <w:marRight w:val="0"/>
      <w:marTop w:val="0"/>
      <w:marBottom w:val="0"/>
      <w:divBdr>
        <w:top w:val="none" w:sz="0" w:space="0" w:color="auto"/>
        <w:left w:val="none" w:sz="0" w:space="0" w:color="auto"/>
        <w:bottom w:val="none" w:sz="0" w:space="0" w:color="auto"/>
        <w:right w:val="none" w:sz="0" w:space="0" w:color="auto"/>
      </w:divBdr>
    </w:div>
    <w:div w:id="328143406">
      <w:marLeft w:val="480"/>
      <w:marRight w:val="0"/>
      <w:marTop w:val="0"/>
      <w:marBottom w:val="0"/>
      <w:divBdr>
        <w:top w:val="none" w:sz="0" w:space="0" w:color="auto"/>
        <w:left w:val="none" w:sz="0" w:space="0" w:color="auto"/>
        <w:bottom w:val="none" w:sz="0" w:space="0" w:color="auto"/>
        <w:right w:val="none" w:sz="0" w:space="0" w:color="auto"/>
      </w:divBdr>
    </w:div>
    <w:div w:id="334891915">
      <w:marLeft w:val="480"/>
      <w:marRight w:val="0"/>
      <w:marTop w:val="0"/>
      <w:marBottom w:val="0"/>
      <w:divBdr>
        <w:top w:val="none" w:sz="0" w:space="0" w:color="auto"/>
        <w:left w:val="none" w:sz="0" w:space="0" w:color="auto"/>
        <w:bottom w:val="none" w:sz="0" w:space="0" w:color="auto"/>
        <w:right w:val="none" w:sz="0" w:space="0" w:color="auto"/>
      </w:divBdr>
    </w:div>
    <w:div w:id="349065920">
      <w:marLeft w:val="480"/>
      <w:marRight w:val="0"/>
      <w:marTop w:val="0"/>
      <w:marBottom w:val="0"/>
      <w:divBdr>
        <w:top w:val="none" w:sz="0" w:space="0" w:color="auto"/>
        <w:left w:val="none" w:sz="0" w:space="0" w:color="auto"/>
        <w:bottom w:val="none" w:sz="0" w:space="0" w:color="auto"/>
        <w:right w:val="none" w:sz="0" w:space="0" w:color="auto"/>
      </w:divBdr>
    </w:div>
    <w:div w:id="349912666">
      <w:marLeft w:val="480"/>
      <w:marRight w:val="0"/>
      <w:marTop w:val="0"/>
      <w:marBottom w:val="0"/>
      <w:divBdr>
        <w:top w:val="none" w:sz="0" w:space="0" w:color="auto"/>
        <w:left w:val="none" w:sz="0" w:space="0" w:color="auto"/>
        <w:bottom w:val="none" w:sz="0" w:space="0" w:color="auto"/>
        <w:right w:val="none" w:sz="0" w:space="0" w:color="auto"/>
      </w:divBdr>
    </w:div>
    <w:div w:id="350029924">
      <w:marLeft w:val="480"/>
      <w:marRight w:val="0"/>
      <w:marTop w:val="0"/>
      <w:marBottom w:val="0"/>
      <w:divBdr>
        <w:top w:val="none" w:sz="0" w:space="0" w:color="auto"/>
        <w:left w:val="none" w:sz="0" w:space="0" w:color="auto"/>
        <w:bottom w:val="none" w:sz="0" w:space="0" w:color="auto"/>
        <w:right w:val="none" w:sz="0" w:space="0" w:color="auto"/>
      </w:divBdr>
    </w:div>
    <w:div w:id="366763455">
      <w:marLeft w:val="480"/>
      <w:marRight w:val="0"/>
      <w:marTop w:val="0"/>
      <w:marBottom w:val="0"/>
      <w:divBdr>
        <w:top w:val="none" w:sz="0" w:space="0" w:color="auto"/>
        <w:left w:val="none" w:sz="0" w:space="0" w:color="auto"/>
        <w:bottom w:val="none" w:sz="0" w:space="0" w:color="auto"/>
        <w:right w:val="none" w:sz="0" w:space="0" w:color="auto"/>
      </w:divBdr>
    </w:div>
    <w:div w:id="369762410">
      <w:marLeft w:val="480"/>
      <w:marRight w:val="0"/>
      <w:marTop w:val="0"/>
      <w:marBottom w:val="0"/>
      <w:divBdr>
        <w:top w:val="none" w:sz="0" w:space="0" w:color="auto"/>
        <w:left w:val="none" w:sz="0" w:space="0" w:color="auto"/>
        <w:bottom w:val="none" w:sz="0" w:space="0" w:color="auto"/>
        <w:right w:val="none" w:sz="0" w:space="0" w:color="auto"/>
      </w:divBdr>
    </w:div>
    <w:div w:id="371004672">
      <w:marLeft w:val="480"/>
      <w:marRight w:val="0"/>
      <w:marTop w:val="0"/>
      <w:marBottom w:val="0"/>
      <w:divBdr>
        <w:top w:val="none" w:sz="0" w:space="0" w:color="auto"/>
        <w:left w:val="none" w:sz="0" w:space="0" w:color="auto"/>
        <w:bottom w:val="none" w:sz="0" w:space="0" w:color="auto"/>
        <w:right w:val="none" w:sz="0" w:space="0" w:color="auto"/>
      </w:divBdr>
    </w:div>
    <w:div w:id="383138815">
      <w:marLeft w:val="480"/>
      <w:marRight w:val="0"/>
      <w:marTop w:val="0"/>
      <w:marBottom w:val="0"/>
      <w:divBdr>
        <w:top w:val="none" w:sz="0" w:space="0" w:color="auto"/>
        <w:left w:val="none" w:sz="0" w:space="0" w:color="auto"/>
        <w:bottom w:val="none" w:sz="0" w:space="0" w:color="auto"/>
        <w:right w:val="none" w:sz="0" w:space="0" w:color="auto"/>
      </w:divBdr>
    </w:div>
    <w:div w:id="408160555">
      <w:marLeft w:val="480"/>
      <w:marRight w:val="0"/>
      <w:marTop w:val="0"/>
      <w:marBottom w:val="0"/>
      <w:divBdr>
        <w:top w:val="none" w:sz="0" w:space="0" w:color="auto"/>
        <w:left w:val="none" w:sz="0" w:space="0" w:color="auto"/>
        <w:bottom w:val="none" w:sz="0" w:space="0" w:color="auto"/>
        <w:right w:val="none" w:sz="0" w:space="0" w:color="auto"/>
      </w:divBdr>
    </w:div>
    <w:div w:id="409012519">
      <w:marLeft w:val="480"/>
      <w:marRight w:val="0"/>
      <w:marTop w:val="0"/>
      <w:marBottom w:val="0"/>
      <w:divBdr>
        <w:top w:val="none" w:sz="0" w:space="0" w:color="auto"/>
        <w:left w:val="none" w:sz="0" w:space="0" w:color="auto"/>
        <w:bottom w:val="none" w:sz="0" w:space="0" w:color="auto"/>
        <w:right w:val="none" w:sz="0" w:space="0" w:color="auto"/>
      </w:divBdr>
    </w:div>
    <w:div w:id="410784615">
      <w:marLeft w:val="480"/>
      <w:marRight w:val="0"/>
      <w:marTop w:val="0"/>
      <w:marBottom w:val="0"/>
      <w:divBdr>
        <w:top w:val="none" w:sz="0" w:space="0" w:color="auto"/>
        <w:left w:val="none" w:sz="0" w:space="0" w:color="auto"/>
        <w:bottom w:val="none" w:sz="0" w:space="0" w:color="auto"/>
        <w:right w:val="none" w:sz="0" w:space="0" w:color="auto"/>
      </w:divBdr>
    </w:div>
    <w:div w:id="413481405">
      <w:marLeft w:val="480"/>
      <w:marRight w:val="0"/>
      <w:marTop w:val="0"/>
      <w:marBottom w:val="0"/>
      <w:divBdr>
        <w:top w:val="none" w:sz="0" w:space="0" w:color="auto"/>
        <w:left w:val="none" w:sz="0" w:space="0" w:color="auto"/>
        <w:bottom w:val="none" w:sz="0" w:space="0" w:color="auto"/>
        <w:right w:val="none" w:sz="0" w:space="0" w:color="auto"/>
      </w:divBdr>
    </w:div>
    <w:div w:id="417756412">
      <w:marLeft w:val="480"/>
      <w:marRight w:val="0"/>
      <w:marTop w:val="0"/>
      <w:marBottom w:val="0"/>
      <w:divBdr>
        <w:top w:val="none" w:sz="0" w:space="0" w:color="auto"/>
        <w:left w:val="none" w:sz="0" w:space="0" w:color="auto"/>
        <w:bottom w:val="none" w:sz="0" w:space="0" w:color="auto"/>
        <w:right w:val="none" w:sz="0" w:space="0" w:color="auto"/>
      </w:divBdr>
    </w:div>
    <w:div w:id="442577355">
      <w:marLeft w:val="480"/>
      <w:marRight w:val="0"/>
      <w:marTop w:val="0"/>
      <w:marBottom w:val="0"/>
      <w:divBdr>
        <w:top w:val="none" w:sz="0" w:space="0" w:color="auto"/>
        <w:left w:val="none" w:sz="0" w:space="0" w:color="auto"/>
        <w:bottom w:val="none" w:sz="0" w:space="0" w:color="auto"/>
        <w:right w:val="none" w:sz="0" w:space="0" w:color="auto"/>
      </w:divBdr>
    </w:div>
    <w:div w:id="449129593">
      <w:marLeft w:val="480"/>
      <w:marRight w:val="0"/>
      <w:marTop w:val="0"/>
      <w:marBottom w:val="0"/>
      <w:divBdr>
        <w:top w:val="none" w:sz="0" w:space="0" w:color="auto"/>
        <w:left w:val="none" w:sz="0" w:space="0" w:color="auto"/>
        <w:bottom w:val="none" w:sz="0" w:space="0" w:color="auto"/>
        <w:right w:val="none" w:sz="0" w:space="0" w:color="auto"/>
      </w:divBdr>
    </w:div>
    <w:div w:id="483282024">
      <w:bodyDiv w:val="1"/>
      <w:marLeft w:val="0"/>
      <w:marRight w:val="0"/>
      <w:marTop w:val="0"/>
      <w:marBottom w:val="0"/>
      <w:divBdr>
        <w:top w:val="none" w:sz="0" w:space="0" w:color="auto"/>
        <w:left w:val="none" w:sz="0" w:space="0" w:color="auto"/>
        <w:bottom w:val="none" w:sz="0" w:space="0" w:color="auto"/>
        <w:right w:val="none" w:sz="0" w:space="0" w:color="auto"/>
      </w:divBdr>
      <w:divsChild>
        <w:div w:id="1021081036">
          <w:marLeft w:val="0"/>
          <w:marRight w:val="0"/>
          <w:marTop w:val="0"/>
          <w:marBottom w:val="0"/>
          <w:divBdr>
            <w:top w:val="none" w:sz="0" w:space="0" w:color="auto"/>
            <w:left w:val="none" w:sz="0" w:space="0" w:color="auto"/>
            <w:bottom w:val="none" w:sz="0" w:space="0" w:color="auto"/>
            <w:right w:val="none" w:sz="0" w:space="0" w:color="auto"/>
          </w:divBdr>
          <w:divsChild>
            <w:div w:id="1825470044">
              <w:marLeft w:val="0"/>
              <w:marRight w:val="0"/>
              <w:marTop w:val="0"/>
              <w:marBottom w:val="0"/>
              <w:divBdr>
                <w:top w:val="none" w:sz="0" w:space="0" w:color="auto"/>
                <w:left w:val="none" w:sz="0" w:space="0" w:color="auto"/>
                <w:bottom w:val="none" w:sz="0" w:space="0" w:color="auto"/>
                <w:right w:val="none" w:sz="0" w:space="0" w:color="auto"/>
              </w:divBdr>
              <w:divsChild>
                <w:div w:id="1337612364">
                  <w:marLeft w:val="0"/>
                  <w:marRight w:val="0"/>
                  <w:marTop w:val="0"/>
                  <w:marBottom w:val="0"/>
                  <w:divBdr>
                    <w:top w:val="none" w:sz="0" w:space="0" w:color="auto"/>
                    <w:left w:val="none" w:sz="0" w:space="0" w:color="auto"/>
                    <w:bottom w:val="none" w:sz="0" w:space="0" w:color="auto"/>
                    <w:right w:val="none" w:sz="0" w:space="0" w:color="auto"/>
                  </w:divBdr>
                  <w:divsChild>
                    <w:div w:id="281692866">
                      <w:marLeft w:val="0"/>
                      <w:marRight w:val="0"/>
                      <w:marTop w:val="0"/>
                      <w:marBottom w:val="0"/>
                      <w:divBdr>
                        <w:top w:val="none" w:sz="0" w:space="0" w:color="auto"/>
                        <w:left w:val="none" w:sz="0" w:space="0" w:color="auto"/>
                        <w:bottom w:val="none" w:sz="0" w:space="0" w:color="auto"/>
                        <w:right w:val="none" w:sz="0" w:space="0" w:color="auto"/>
                      </w:divBdr>
                      <w:divsChild>
                        <w:div w:id="1748529712">
                          <w:marLeft w:val="0"/>
                          <w:marRight w:val="0"/>
                          <w:marTop w:val="0"/>
                          <w:marBottom w:val="0"/>
                          <w:divBdr>
                            <w:top w:val="none" w:sz="0" w:space="0" w:color="auto"/>
                            <w:left w:val="none" w:sz="0" w:space="0" w:color="auto"/>
                            <w:bottom w:val="none" w:sz="0" w:space="0" w:color="auto"/>
                            <w:right w:val="none" w:sz="0" w:space="0" w:color="auto"/>
                          </w:divBdr>
                          <w:divsChild>
                            <w:div w:id="285940058">
                              <w:marLeft w:val="0"/>
                              <w:marRight w:val="0"/>
                              <w:marTop w:val="0"/>
                              <w:marBottom w:val="0"/>
                              <w:divBdr>
                                <w:top w:val="none" w:sz="0" w:space="0" w:color="auto"/>
                                <w:left w:val="none" w:sz="0" w:space="0" w:color="auto"/>
                                <w:bottom w:val="none" w:sz="0" w:space="0" w:color="auto"/>
                                <w:right w:val="none" w:sz="0" w:space="0" w:color="auto"/>
                              </w:divBdr>
                              <w:divsChild>
                                <w:div w:id="1015963507">
                                  <w:marLeft w:val="0"/>
                                  <w:marRight w:val="0"/>
                                  <w:marTop w:val="0"/>
                                  <w:marBottom w:val="0"/>
                                  <w:divBdr>
                                    <w:top w:val="none" w:sz="0" w:space="0" w:color="auto"/>
                                    <w:left w:val="none" w:sz="0" w:space="0" w:color="auto"/>
                                    <w:bottom w:val="none" w:sz="0" w:space="0" w:color="auto"/>
                                    <w:right w:val="none" w:sz="0" w:space="0" w:color="auto"/>
                                  </w:divBdr>
                                  <w:divsChild>
                                    <w:div w:id="2030178528">
                                      <w:marLeft w:val="0"/>
                                      <w:marRight w:val="0"/>
                                      <w:marTop w:val="0"/>
                                      <w:marBottom w:val="0"/>
                                      <w:divBdr>
                                        <w:top w:val="none" w:sz="0" w:space="0" w:color="auto"/>
                                        <w:left w:val="none" w:sz="0" w:space="0" w:color="auto"/>
                                        <w:bottom w:val="none" w:sz="0" w:space="0" w:color="auto"/>
                                        <w:right w:val="none" w:sz="0" w:space="0" w:color="auto"/>
                                      </w:divBdr>
                                      <w:divsChild>
                                        <w:div w:id="495805052">
                                          <w:marLeft w:val="0"/>
                                          <w:marRight w:val="0"/>
                                          <w:marTop w:val="0"/>
                                          <w:marBottom w:val="0"/>
                                          <w:divBdr>
                                            <w:top w:val="none" w:sz="0" w:space="0" w:color="auto"/>
                                            <w:left w:val="none" w:sz="0" w:space="0" w:color="auto"/>
                                            <w:bottom w:val="none" w:sz="0" w:space="0" w:color="auto"/>
                                            <w:right w:val="none" w:sz="0" w:space="0" w:color="auto"/>
                                          </w:divBdr>
                                          <w:divsChild>
                                            <w:div w:id="803817223">
                                              <w:marLeft w:val="0"/>
                                              <w:marRight w:val="0"/>
                                              <w:marTop w:val="0"/>
                                              <w:marBottom w:val="0"/>
                                              <w:divBdr>
                                                <w:top w:val="none" w:sz="0" w:space="0" w:color="auto"/>
                                                <w:left w:val="none" w:sz="0" w:space="0" w:color="auto"/>
                                                <w:bottom w:val="none" w:sz="0" w:space="0" w:color="auto"/>
                                                <w:right w:val="none" w:sz="0" w:space="0" w:color="auto"/>
                                              </w:divBdr>
                                              <w:divsChild>
                                                <w:div w:id="265357657">
                                                  <w:marLeft w:val="0"/>
                                                  <w:marRight w:val="0"/>
                                                  <w:marTop w:val="0"/>
                                                  <w:marBottom w:val="0"/>
                                                  <w:divBdr>
                                                    <w:top w:val="none" w:sz="0" w:space="0" w:color="auto"/>
                                                    <w:left w:val="none" w:sz="0" w:space="0" w:color="auto"/>
                                                    <w:bottom w:val="none" w:sz="0" w:space="0" w:color="auto"/>
                                                    <w:right w:val="none" w:sz="0" w:space="0" w:color="auto"/>
                                                  </w:divBdr>
                                                  <w:divsChild>
                                                    <w:div w:id="1606956346">
                                                      <w:marLeft w:val="0"/>
                                                      <w:marRight w:val="0"/>
                                                      <w:marTop w:val="0"/>
                                                      <w:marBottom w:val="0"/>
                                                      <w:divBdr>
                                                        <w:top w:val="none" w:sz="0" w:space="0" w:color="auto"/>
                                                        <w:left w:val="none" w:sz="0" w:space="0" w:color="auto"/>
                                                        <w:bottom w:val="none" w:sz="0" w:space="0" w:color="auto"/>
                                                        <w:right w:val="none" w:sz="0" w:space="0" w:color="auto"/>
                                                      </w:divBdr>
                                                      <w:divsChild>
                                                        <w:div w:id="1029182745">
                                                          <w:marLeft w:val="0"/>
                                                          <w:marRight w:val="0"/>
                                                          <w:marTop w:val="0"/>
                                                          <w:marBottom w:val="0"/>
                                                          <w:divBdr>
                                                            <w:top w:val="none" w:sz="0" w:space="0" w:color="auto"/>
                                                            <w:left w:val="none" w:sz="0" w:space="0" w:color="auto"/>
                                                            <w:bottom w:val="none" w:sz="0" w:space="0" w:color="auto"/>
                                                            <w:right w:val="none" w:sz="0" w:space="0" w:color="auto"/>
                                                          </w:divBdr>
                                                          <w:divsChild>
                                                            <w:div w:id="759788306">
                                                              <w:marLeft w:val="0"/>
                                                              <w:marRight w:val="0"/>
                                                              <w:marTop w:val="0"/>
                                                              <w:marBottom w:val="0"/>
                                                              <w:divBdr>
                                                                <w:top w:val="none" w:sz="0" w:space="0" w:color="auto"/>
                                                                <w:left w:val="none" w:sz="0" w:space="0" w:color="auto"/>
                                                                <w:bottom w:val="none" w:sz="0" w:space="0" w:color="auto"/>
                                                                <w:right w:val="none" w:sz="0" w:space="0" w:color="auto"/>
                                                              </w:divBdr>
                                                              <w:divsChild>
                                                                <w:div w:id="1763063146">
                                                                  <w:marLeft w:val="0"/>
                                                                  <w:marRight w:val="0"/>
                                                                  <w:marTop w:val="0"/>
                                                                  <w:marBottom w:val="0"/>
                                                                  <w:divBdr>
                                                                    <w:top w:val="none" w:sz="0" w:space="0" w:color="auto"/>
                                                                    <w:left w:val="none" w:sz="0" w:space="0" w:color="auto"/>
                                                                    <w:bottom w:val="none" w:sz="0" w:space="0" w:color="auto"/>
                                                                    <w:right w:val="none" w:sz="0" w:space="0" w:color="auto"/>
                                                                  </w:divBdr>
                                                                  <w:divsChild>
                                                                    <w:div w:id="1375429456">
                                                                      <w:marLeft w:val="0"/>
                                                                      <w:marRight w:val="0"/>
                                                                      <w:marTop w:val="0"/>
                                                                      <w:marBottom w:val="0"/>
                                                                      <w:divBdr>
                                                                        <w:top w:val="none" w:sz="0" w:space="0" w:color="auto"/>
                                                                        <w:left w:val="none" w:sz="0" w:space="0" w:color="auto"/>
                                                                        <w:bottom w:val="none" w:sz="0" w:space="0" w:color="auto"/>
                                                                        <w:right w:val="none" w:sz="0" w:space="0" w:color="auto"/>
                                                                      </w:divBdr>
                                                                      <w:divsChild>
                                                                        <w:div w:id="958029803">
                                                                          <w:marLeft w:val="0"/>
                                                                          <w:marRight w:val="0"/>
                                                                          <w:marTop w:val="0"/>
                                                                          <w:marBottom w:val="0"/>
                                                                          <w:divBdr>
                                                                            <w:top w:val="none" w:sz="0" w:space="0" w:color="auto"/>
                                                                            <w:left w:val="none" w:sz="0" w:space="0" w:color="auto"/>
                                                                            <w:bottom w:val="none" w:sz="0" w:space="0" w:color="auto"/>
                                                                            <w:right w:val="none" w:sz="0" w:space="0" w:color="auto"/>
                                                                          </w:divBdr>
                                                                          <w:divsChild>
                                                                            <w:div w:id="1273973921">
                                                                              <w:marLeft w:val="0"/>
                                                                              <w:marRight w:val="0"/>
                                                                              <w:marTop w:val="0"/>
                                                                              <w:marBottom w:val="0"/>
                                                                              <w:divBdr>
                                                                                <w:top w:val="none" w:sz="0" w:space="0" w:color="auto"/>
                                                                                <w:left w:val="none" w:sz="0" w:space="0" w:color="auto"/>
                                                                                <w:bottom w:val="none" w:sz="0" w:space="0" w:color="auto"/>
                                                                                <w:right w:val="none" w:sz="0" w:space="0" w:color="auto"/>
                                                                              </w:divBdr>
                                                                              <w:divsChild>
                                                                                <w:div w:id="919219331">
                                                                                  <w:marLeft w:val="0"/>
                                                                                  <w:marRight w:val="0"/>
                                                                                  <w:marTop w:val="0"/>
                                                                                  <w:marBottom w:val="0"/>
                                                                                  <w:divBdr>
                                                                                    <w:top w:val="none" w:sz="0" w:space="0" w:color="auto"/>
                                                                                    <w:left w:val="none" w:sz="0" w:space="0" w:color="auto"/>
                                                                                    <w:bottom w:val="none" w:sz="0" w:space="0" w:color="auto"/>
                                                                                    <w:right w:val="none" w:sz="0" w:space="0" w:color="auto"/>
                                                                                  </w:divBdr>
                                                                                  <w:divsChild>
                                                                                    <w:div w:id="1739589442">
                                                                                      <w:marLeft w:val="0"/>
                                                                                      <w:marRight w:val="0"/>
                                                                                      <w:marTop w:val="0"/>
                                                                                      <w:marBottom w:val="0"/>
                                                                                      <w:divBdr>
                                                                                        <w:top w:val="none" w:sz="0" w:space="0" w:color="auto"/>
                                                                                        <w:left w:val="none" w:sz="0" w:space="0" w:color="auto"/>
                                                                                        <w:bottom w:val="none" w:sz="0" w:space="0" w:color="auto"/>
                                                                                        <w:right w:val="none" w:sz="0" w:space="0" w:color="auto"/>
                                                                                      </w:divBdr>
                                                                                      <w:divsChild>
                                                                                        <w:div w:id="1107509345">
                                                                                          <w:marLeft w:val="0"/>
                                                                                          <w:marRight w:val="0"/>
                                                                                          <w:marTop w:val="0"/>
                                                                                          <w:marBottom w:val="0"/>
                                                                                          <w:divBdr>
                                                                                            <w:top w:val="none" w:sz="0" w:space="0" w:color="auto"/>
                                                                                            <w:left w:val="none" w:sz="0" w:space="0" w:color="auto"/>
                                                                                            <w:bottom w:val="none" w:sz="0" w:space="0" w:color="auto"/>
                                                                                            <w:right w:val="none" w:sz="0" w:space="0" w:color="auto"/>
                                                                                          </w:divBdr>
                                                                                          <w:divsChild>
                                                                                            <w:div w:id="541989681">
                                                                                              <w:marLeft w:val="0"/>
                                                                                              <w:marRight w:val="0"/>
                                                                                              <w:marTop w:val="0"/>
                                                                                              <w:marBottom w:val="0"/>
                                                                                              <w:divBdr>
                                                                                                <w:top w:val="none" w:sz="0" w:space="0" w:color="auto"/>
                                                                                                <w:left w:val="none" w:sz="0" w:space="0" w:color="auto"/>
                                                                                                <w:bottom w:val="none" w:sz="0" w:space="0" w:color="auto"/>
                                                                                                <w:right w:val="none" w:sz="0" w:space="0" w:color="auto"/>
                                                                                              </w:divBdr>
                                                                                              <w:divsChild>
                                                                                                <w:div w:id="374042116">
                                                                                                  <w:marLeft w:val="0"/>
                                                                                                  <w:marRight w:val="0"/>
                                                                                                  <w:marTop w:val="0"/>
                                                                                                  <w:marBottom w:val="0"/>
                                                                                                  <w:divBdr>
                                                                                                    <w:top w:val="none" w:sz="0" w:space="0" w:color="auto"/>
                                                                                                    <w:left w:val="none" w:sz="0" w:space="0" w:color="auto"/>
                                                                                                    <w:bottom w:val="none" w:sz="0" w:space="0" w:color="auto"/>
                                                                                                    <w:right w:val="none" w:sz="0" w:space="0" w:color="auto"/>
                                                                                                  </w:divBdr>
                                                                                                  <w:divsChild>
                                                                                                    <w:div w:id="328143982">
                                                                                                      <w:marLeft w:val="0"/>
                                                                                                      <w:marRight w:val="0"/>
                                                                                                      <w:marTop w:val="0"/>
                                                                                                      <w:marBottom w:val="0"/>
                                                                                                      <w:divBdr>
                                                                                                        <w:top w:val="none" w:sz="0" w:space="0" w:color="auto"/>
                                                                                                        <w:left w:val="none" w:sz="0" w:space="0" w:color="auto"/>
                                                                                                        <w:bottom w:val="none" w:sz="0" w:space="0" w:color="auto"/>
                                                                                                        <w:right w:val="none" w:sz="0" w:space="0" w:color="auto"/>
                                                                                                      </w:divBdr>
                                                                                                      <w:divsChild>
                                                                                                        <w:div w:id="147946505">
                                                                                                          <w:marLeft w:val="0"/>
                                                                                                          <w:marRight w:val="0"/>
                                                                                                          <w:marTop w:val="0"/>
                                                                                                          <w:marBottom w:val="0"/>
                                                                                                          <w:divBdr>
                                                                                                            <w:top w:val="none" w:sz="0" w:space="0" w:color="auto"/>
                                                                                                            <w:left w:val="none" w:sz="0" w:space="0" w:color="auto"/>
                                                                                                            <w:bottom w:val="none" w:sz="0" w:space="0" w:color="auto"/>
                                                                                                            <w:right w:val="none" w:sz="0" w:space="0" w:color="auto"/>
                                                                                                          </w:divBdr>
                                                                                                          <w:divsChild>
                                                                                                            <w:div w:id="63573460">
                                                                                                              <w:marLeft w:val="0"/>
                                                                                                              <w:marRight w:val="0"/>
                                                                                                              <w:marTop w:val="0"/>
                                                                                                              <w:marBottom w:val="0"/>
                                                                                                              <w:divBdr>
                                                                                                                <w:top w:val="none" w:sz="0" w:space="0" w:color="auto"/>
                                                                                                                <w:left w:val="none" w:sz="0" w:space="0" w:color="auto"/>
                                                                                                                <w:bottom w:val="none" w:sz="0" w:space="0" w:color="auto"/>
                                                                                                                <w:right w:val="none" w:sz="0" w:space="0" w:color="auto"/>
                                                                                                              </w:divBdr>
                                                                                                              <w:divsChild>
                                                                                                                <w:div w:id="2022201068">
                                                                                                                  <w:marLeft w:val="0"/>
                                                                                                                  <w:marRight w:val="0"/>
                                                                                                                  <w:marTop w:val="0"/>
                                                                                                                  <w:marBottom w:val="0"/>
                                                                                                                  <w:divBdr>
                                                                                                                    <w:top w:val="none" w:sz="0" w:space="0" w:color="auto"/>
                                                                                                                    <w:left w:val="none" w:sz="0" w:space="0" w:color="auto"/>
                                                                                                                    <w:bottom w:val="none" w:sz="0" w:space="0" w:color="auto"/>
                                                                                                                    <w:right w:val="none" w:sz="0" w:space="0" w:color="auto"/>
                                                                                                                  </w:divBdr>
                                                                                                                  <w:divsChild>
                                                                                                                    <w:div w:id="1165164559">
                                                                                                                      <w:marLeft w:val="0"/>
                                                                                                                      <w:marRight w:val="0"/>
                                                                                                                      <w:marTop w:val="0"/>
                                                                                                                      <w:marBottom w:val="0"/>
                                                                                                                      <w:divBdr>
                                                                                                                        <w:top w:val="none" w:sz="0" w:space="0" w:color="auto"/>
                                                                                                                        <w:left w:val="none" w:sz="0" w:space="0" w:color="auto"/>
                                                                                                                        <w:bottom w:val="none" w:sz="0" w:space="0" w:color="auto"/>
                                                                                                                        <w:right w:val="none" w:sz="0" w:space="0" w:color="auto"/>
                                                                                                                      </w:divBdr>
                                                                                                                      <w:divsChild>
                                                                                                                        <w:div w:id="2133746650">
                                                                                                                          <w:marLeft w:val="0"/>
                                                                                                                          <w:marRight w:val="0"/>
                                                                                                                          <w:marTop w:val="0"/>
                                                                                                                          <w:marBottom w:val="0"/>
                                                                                                                          <w:divBdr>
                                                                                                                            <w:top w:val="none" w:sz="0" w:space="0" w:color="auto"/>
                                                                                                                            <w:left w:val="none" w:sz="0" w:space="0" w:color="auto"/>
                                                                                                                            <w:bottom w:val="none" w:sz="0" w:space="0" w:color="auto"/>
                                                                                                                            <w:right w:val="none" w:sz="0" w:space="0" w:color="auto"/>
                                                                                                                          </w:divBdr>
                                                                                                                          <w:divsChild>
                                                                                                                            <w:div w:id="1094008364">
                                                                                                                              <w:marLeft w:val="0"/>
                                                                                                                              <w:marRight w:val="0"/>
                                                                                                                              <w:marTop w:val="0"/>
                                                                                                                              <w:marBottom w:val="0"/>
                                                                                                                              <w:divBdr>
                                                                                                                                <w:top w:val="none" w:sz="0" w:space="0" w:color="auto"/>
                                                                                                                                <w:left w:val="none" w:sz="0" w:space="0" w:color="auto"/>
                                                                                                                                <w:bottom w:val="none" w:sz="0" w:space="0" w:color="auto"/>
                                                                                                                                <w:right w:val="none" w:sz="0" w:space="0" w:color="auto"/>
                                                                                                                              </w:divBdr>
                                                                                                                              <w:divsChild>
                                                                                                                                <w:div w:id="1449157098">
                                                                                                                                  <w:marLeft w:val="0"/>
                                                                                                                                  <w:marRight w:val="0"/>
                                                                                                                                  <w:marTop w:val="0"/>
                                                                                                                                  <w:marBottom w:val="0"/>
                                                                                                                                  <w:divBdr>
                                                                                                                                    <w:top w:val="none" w:sz="0" w:space="0" w:color="auto"/>
                                                                                                                                    <w:left w:val="none" w:sz="0" w:space="0" w:color="auto"/>
                                                                                                                                    <w:bottom w:val="none" w:sz="0" w:space="0" w:color="auto"/>
                                                                                                                                    <w:right w:val="none" w:sz="0" w:space="0" w:color="auto"/>
                                                                                                                                  </w:divBdr>
                                                                                                                                  <w:divsChild>
                                                                                                                                    <w:div w:id="150488841">
                                                                                                                                      <w:marLeft w:val="0"/>
                                                                                                                                      <w:marRight w:val="0"/>
                                                                                                                                      <w:marTop w:val="0"/>
                                                                                                                                      <w:marBottom w:val="0"/>
                                                                                                                                      <w:divBdr>
                                                                                                                                        <w:top w:val="none" w:sz="0" w:space="0" w:color="auto"/>
                                                                                                                                        <w:left w:val="none" w:sz="0" w:space="0" w:color="auto"/>
                                                                                                                                        <w:bottom w:val="none" w:sz="0" w:space="0" w:color="auto"/>
                                                                                                                                        <w:right w:val="none" w:sz="0" w:space="0" w:color="auto"/>
                                                                                                                                      </w:divBdr>
                                                                                                                                      <w:divsChild>
                                                                                                                                        <w:div w:id="520582833">
                                                                                                                                          <w:marLeft w:val="0"/>
                                                                                                                                          <w:marRight w:val="0"/>
                                                                                                                                          <w:marTop w:val="0"/>
                                                                                                                                          <w:marBottom w:val="0"/>
                                                                                                                                          <w:divBdr>
                                                                                                                                            <w:top w:val="none" w:sz="0" w:space="0" w:color="auto"/>
                                                                                                                                            <w:left w:val="none" w:sz="0" w:space="0" w:color="auto"/>
                                                                                                                                            <w:bottom w:val="none" w:sz="0" w:space="0" w:color="auto"/>
                                                                                                                                            <w:right w:val="none" w:sz="0" w:space="0" w:color="auto"/>
                                                                                                                                          </w:divBdr>
                                                                                                                                          <w:divsChild>
                                                                                                                                            <w:div w:id="416748564">
                                                                                                                                              <w:marLeft w:val="0"/>
                                                                                                                                              <w:marRight w:val="0"/>
                                                                                                                                              <w:marTop w:val="0"/>
                                                                                                                                              <w:marBottom w:val="0"/>
                                                                                                                                              <w:divBdr>
                                                                                                                                                <w:top w:val="none" w:sz="0" w:space="0" w:color="auto"/>
                                                                                                                                                <w:left w:val="none" w:sz="0" w:space="0" w:color="auto"/>
                                                                                                                                                <w:bottom w:val="none" w:sz="0" w:space="0" w:color="auto"/>
                                                                                                                                                <w:right w:val="none" w:sz="0" w:space="0" w:color="auto"/>
                                                                                                                                              </w:divBdr>
                                                                                                                                              <w:divsChild>
                                                                                                                                                <w:div w:id="1182206445">
                                                                                                                                                  <w:marLeft w:val="0"/>
                                                                                                                                                  <w:marRight w:val="0"/>
                                                                                                                                                  <w:marTop w:val="0"/>
                                                                                                                                                  <w:marBottom w:val="0"/>
                                                                                                                                                  <w:divBdr>
                                                                                                                                                    <w:top w:val="none" w:sz="0" w:space="0" w:color="auto"/>
                                                                                                                                                    <w:left w:val="none" w:sz="0" w:space="0" w:color="auto"/>
                                                                                                                                                    <w:bottom w:val="none" w:sz="0" w:space="0" w:color="auto"/>
                                                                                                                                                    <w:right w:val="none" w:sz="0" w:space="0" w:color="auto"/>
                                                                                                                                                  </w:divBdr>
                                                                                                                                                  <w:divsChild>
                                                                                                                                                    <w:div w:id="856230661">
                                                                                                                                                      <w:marLeft w:val="0"/>
                                                                                                                                                      <w:marRight w:val="0"/>
                                                                                                                                                      <w:marTop w:val="0"/>
                                                                                                                                                      <w:marBottom w:val="0"/>
                                                                                                                                                      <w:divBdr>
                                                                                                                                                        <w:top w:val="none" w:sz="0" w:space="0" w:color="auto"/>
                                                                                                                                                        <w:left w:val="none" w:sz="0" w:space="0" w:color="auto"/>
                                                                                                                                                        <w:bottom w:val="none" w:sz="0" w:space="0" w:color="auto"/>
                                                                                                                                                        <w:right w:val="none" w:sz="0" w:space="0" w:color="auto"/>
                                                                                                                                                      </w:divBdr>
                                                                                                                                                      <w:divsChild>
                                                                                                                                                        <w:div w:id="1047729052">
                                                                                                                                                          <w:marLeft w:val="0"/>
                                                                                                                                                          <w:marRight w:val="0"/>
                                                                                                                                                          <w:marTop w:val="0"/>
                                                                                                                                                          <w:marBottom w:val="0"/>
                                                                                                                                                          <w:divBdr>
                                                                                                                                                            <w:top w:val="none" w:sz="0" w:space="0" w:color="auto"/>
                                                                                                                                                            <w:left w:val="none" w:sz="0" w:space="0" w:color="auto"/>
                                                                                                                                                            <w:bottom w:val="none" w:sz="0" w:space="0" w:color="auto"/>
                                                                                                                                                            <w:right w:val="none" w:sz="0" w:space="0" w:color="auto"/>
                                                                                                                                                          </w:divBdr>
                                                                                                                                                          <w:divsChild>
                                                                                                                                                            <w:div w:id="868300925">
                                                                                                                                                              <w:marLeft w:val="0"/>
                                                                                                                                                              <w:marRight w:val="0"/>
                                                                                                                                                              <w:marTop w:val="0"/>
                                                                                                                                                              <w:marBottom w:val="0"/>
                                                                                                                                                              <w:divBdr>
                                                                                                                                                                <w:top w:val="none" w:sz="0" w:space="0" w:color="auto"/>
                                                                                                                                                                <w:left w:val="none" w:sz="0" w:space="0" w:color="auto"/>
                                                                                                                                                                <w:bottom w:val="none" w:sz="0" w:space="0" w:color="auto"/>
                                                                                                                                                                <w:right w:val="none" w:sz="0" w:space="0" w:color="auto"/>
                                                                                                                                                              </w:divBdr>
                                                                                                                                                              <w:divsChild>
                                                                                                                                                                <w:div w:id="842011674">
                                                                                                                                                                  <w:marLeft w:val="0"/>
                                                                                                                                                                  <w:marRight w:val="0"/>
                                                                                                                                                                  <w:marTop w:val="0"/>
                                                                                                                                                                  <w:marBottom w:val="0"/>
                                                                                                                                                                  <w:divBdr>
                                                                                                                                                                    <w:top w:val="none" w:sz="0" w:space="0" w:color="auto"/>
                                                                                                                                                                    <w:left w:val="none" w:sz="0" w:space="0" w:color="auto"/>
                                                                                                                                                                    <w:bottom w:val="none" w:sz="0" w:space="0" w:color="auto"/>
                                                                                                                                                                    <w:right w:val="none" w:sz="0" w:space="0" w:color="auto"/>
                                                                                                                                                                  </w:divBdr>
                                                                                                                                                                  <w:divsChild>
                                                                                                                                                                    <w:div w:id="368143753">
                                                                                                                                                                      <w:marLeft w:val="0"/>
                                                                                                                                                                      <w:marRight w:val="0"/>
                                                                                                                                                                      <w:marTop w:val="0"/>
                                                                                                                                                                      <w:marBottom w:val="0"/>
                                                                                                                                                                      <w:divBdr>
                                                                                                                                                                        <w:top w:val="none" w:sz="0" w:space="0" w:color="auto"/>
                                                                                                                                                                        <w:left w:val="none" w:sz="0" w:space="0" w:color="auto"/>
                                                                                                                                                                        <w:bottom w:val="none" w:sz="0" w:space="0" w:color="auto"/>
                                                                                                                                                                        <w:right w:val="none" w:sz="0" w:space="0" w:color="auto"/>
                                                                                                                                                                      </w:divBdr>
                                                                                                                                                                      <w:divsChild>
                                                                                                                                                                        <w:div w:id="761607321">
                                                                                                                                                                          <w:marLeft w:val="0"/>
                                                                                                                                                                          <w:marRight w:val="0"/>
                                                                                                                                                                          <w:marTop w:val="0"/>
                                                                                                                                                                          <w:marBottom w:val="0"/>
                                                                                                                                                                          <w:divBdr>
                                                                                                                                                                            <w:top w:val="none" w:sz="0" w:space="0" w:color="auto"/>
                                                                                                                                                                            <w:left w:val="none" w:sz="0" w:space="0" w:color="auto"/>
                                                                                                                                                                            <w:bottom w:val="none" w:sz="0" w:space="0" w:color="auto"/>
                                                                                                                                                                            <w:right w:val="none" w:sz="0" w:space="0" w:color="auto"/>
                                                                                                                                                                          </w:divBdr>
                                                                                                                                                                          <w:divsChild>
                                                                                                                                                                            <w:div w:id="1122073538">
                                                                                                                                                                              <w:marLeft w:val="0"/>
                                                                                                                                                                              <w:marRight w:val="0"/>
                                                                                                                                                                              <w:marTop w:val="0"/>
                                                                                                                                                                              <w:marBottom w:val="0"/>
                                                                                                                                                                              <w:divBdr>
                                                                                                                                                                                <w:top w:val="none" w:sz="0" w:space="0" w:color="auto"/>
                                                                                                                                                                                <w:left w:val="none" w:sz="0" w:space="0" w:color="auto"/>
                                                                                                                                                                                <w:bottom w:val="none" w:sz="0" w:space="0" w:color="auto"/>
                                                                                                                                                                                <w:right w:val="none" w:sz="0" w:space="0" w:color="auto"/>
                                                                                                                                                                              </w:divBdr>
                                                                                                                                                                              <w:divsChild>
                                                                                                                                                                                <w:div w:id="1801801345">
                                                                                                                                                                                  <w:marLeft w:val="0"/>
                                                                                                                                                                                  <w:marRight w:val="0"/>
                                                                                                                                                                                  <w:marTop w:val="0"/>
                                                                                                                                                                                  <w:marBottom w:val="0"/>
                                                                                                                                                                                  <w:divBdr>
                                                                                                                                                                                    <w:top w:val="none" w:sz="0" w:space="0" w:color="auto"/>
                                                                                                                                                                                    <w:left w:val="none" w:sz="0" w:space="0" w:color="auto"/>
                                                                                                                                                                                    <w:bottom w:val="none" w:sz="0" w:space="0" w:color="auto"/>
                                                                                                                                                                                    <w:right w:val="none" w:sz="0" w:space="0" w:color="auto"/>
                                                                                                                                                                                  </w:divBdr>
                                                                                                                                                                                  <w:divsChild>
                                                                                                                                                                                    <w:div w:id="458644557">
                                                                                                                                                                                      <w:marLeft w:val="0"/>
                                                                                                                                                                                      <w:marRight w:val="0"/>
                                                                                                                                                                                      <w:marTop w:val="0"/>
                                                                                                                                                                                      <w:marBottom w:val="0"/>
                                                                                                                                                                                      <w:divBdr>
                                                                                                                                                                                        <w:top w:val="none" w:sz="0" w:space="0" w:color="auto"/>
                                                                                                                                                                                        <w:left w:val="none" w:sz="0" w:space="0" w:color="auto"/>
                                                                                                                                                                                        <w:bottom w:val="none" w:sz="0" w:space="0" w:color="auto"/>
                                                                                                                                                                                        <w:right w:val="none" w:sz="0" w:space="0" w:color="auto"/>
                                                                                                                                                                                      </w:divBdr>
                                                                                                                                                                                      <w:divsChild>
                                                                                                                                                                                        <w:div w:id="2044019542">
                                                                                                                                                                                          <w:marLeft w:val="0"/>
                                                                                                                                                                                          <w:marRight w:val="0"/>
                                                                                                                                                                                          <w:marTop w:val="0"/>
                                                                                                                                                                                          <w:marBottom w:val="0"/>
                                                                                                                                                                                          <w:divBdr>
                                                                                                                                                                                            <w:top w:val="none" w:sz="0" w:space="0" w:color="auto"/>
                                                                                                                                                                                            <w:left w:val="none" w:sz="0" w:space="0" w:color="auto"/>
                                                                                                                                                                                            <w:bottom w:val="none" w:sz="0" w:space="0" w:color="auto"/>
                                                                                                                                                                                            <w:right w:val="none" w:sz="0" w:space="0" w:color="auto"/>
                                                                                                                                                                                          </w:divBdr>
                                                                                                                                                                                          <w:divsChild>
                                                                                                                                                                                            <w:div w:id="1493332800">
                                                                                                                                                                                              <w:marLeft w:val="0"/>
                                                                                                                                                                                              <w:marRight w:val="0"/>
                                                                                                                                                                                              <w:marTop w:val="0"/>
                                                                                                                                                                                              <w:marBottom w:val="0"/>
                                                                                                                                                                                              <w:divBdr>
                                                                                                                                                                                                <w:top w:val="none" w:sz="0" w:space="0" w:color="auto"/>
                                                                                                                                                                                                <w:left w:val="none" w:sz="0" w:space="0" w:color="auto"/>
                                                                                                                                                                                                <w:bottom w:val="none" w:sz="0" w:space="0" w:color="auto"/>
                                                                                                                                                                                                <w:right w:val="none" w:sz="0" w:space="0" w:color="auto"/>
                                                                                                                                                                                              </w:divBdr>
                                                                                                                                                                                              <w:divsChild>
                                                                                                                                                                                                <w:div w:id="1846047657">
                                                                                                                                                                                                  <w:marLeft w:val="0"/>
                                                                                                                                                                                                  <w:marRight w:val="0"/>
                                                                                                                                                                                                  <w:marTop w:val="0"/>
                                                                                                                                                                                                  <w:marBottom w:val="0"/>
                                                                                                                                                                                                  <w:divBdr>
                                                                                                                                                                                                    <w:top w:val="none" w:sz="0" w:space="0" w:color="auto"/>
                                                                                                                                                                                                    <w:left w:val="none" w:sz="0" w:space="0" w:color="auto"/>
                                                                                                                                                                                                    <w:bottom w:val="none" w:sz="0" w:space="0" w:color="auto"/>
                                                                                                                                                                                                    <w:right w:val="none" w:sz="0" w:space="0" w:color="auto"/>
                                                                                                                                                                                                  </w:divBdr>
                                                                                                                                                                                                  <w:divsChild>
                                                                                                                                                                                                    <w:div w:id="838228818">
                                                                                                                                                                                                      <w:marLeft w:val="0"/>
                                                                                                                                                                                                      <w:marRight w:val="0"/>
                                                                                                                                                                                                      <w:marTop w:val="0"/>
                                                                                                                                                                                                      <w:marBottom w:val="0"/>
                                                                                                                                                                                                      <w:divBdr>
                                                                                                                                                                                                        <w:top w:val="none" w:sz="0" w:space="0" w:color="auto"/>
                                                                                                                                                                                                        <w:left w:val="none" w:sz="0" w:space="0" w:color="auto"/>
                                                                                                                                                                                                        <w:bottom w:val="none" w:sz="0" w:space="0" w:color="auto"/>
                                                                                                                                                                                                        <w:right w:val="none" w:sz="0" w:space="0" w:color="auto"/>
                                                                                                                                                                                                      </w:divBdr>
                                                                                                                                                                                                      <w:divsChild>
                                                                                                                                                                                                        <w:div w:id="1976986655">
                                                                                                                                                                                                          <w:marLeft w:val="0"/>
                                                                                                                                                                                                          <w:marRight w:val="0"/>
                                                                                                                                                                                                          <w:marTop w:val="0"/>
                                                                                                                                                                                                          <w:marBottom w:val="0"/>
                                                                                                                                                                                                          <w:divBdr>
                                                                                                                                                                                                            <w:top w:val="none" w:sz="0" w:space="0" w:color="auto"/>
                                                                                                                                                                                                            <w:left w:val="none" w:sz="0" w:space="0" w:color="auto"/>
                                                                                                                                                                                                            <w:bottom w:val="none" w:sz="0" w:space="0" w:color="auto"/>
                                                                                                                                                                                                            <w:right w:val="none" w:sz="0" w:space="0" w:color="auto"/>
                                                                                                                                                                                                          </w:divBdr>
                                                                                                                                                                                                          <w:divsChild>
                                                                                                                                                                                                            <w:div w:id="834994457">
                                                                                                                                                                                                              <w:marLeft w:val="0"/>
                                                                                                                                                                                                              <w:marRight w:val="0"/>
                                                                                                                                                                                                              <w:marTop w:val="0"/>
                                                                                                                                                                                                              <w:marBottom w:val="0"/>
                                                                                                                                                                                                              <w:divBdr>
                                                                                                                                                                                                                <w:top w:val="none" w:sz="0" w:space="0" w:color="auto"/>
                                                                                                                                                                                                                <w:left w:val="none" w:sz="0" w:space="0" w:color="auto"/>
                                                                                                                                                                                                                <w:bottom w:val="none" w:sz="0" w:space="0" w:color="auto"/>
                                                                                                                                                                                                                <w:right w:val="none" w:sz="0" w:space="0" w:color="auto"/>
                                                                                                                                                                                                              </w:divBdr>
                                                                                                                                                                                                              <w:divsChild>
                                                                                                                                                                                                                <w:div w:id="1100637065">
                                                                                                                                                                                                                  <w:marLeft w:val="0"/>
                                                                                                                                                                                                                  <w:marRight w:val="0"/>
                                                                                                                                                                                                                  <w:marTop w:val="0"/>
                                                                                                                                                                                                                  <w:marBottom w:val="0"/>
                                                                                                                                                                                                                  <w:divBdr>
                                                                                                                                                                                                                    <w:top w:val="none" w:sz="0" w:space="0" w:color="auto"/>
                                                                                                                                                                                                                    <w:left w:val="none" w:sz="0" w:space="0" w:color="auto"/>
                                                                                                                                                                                                                    <w:bottom w:val="none" w:sz="0" w:space="0" w:color="auto"/>
                                                                                                                                                                                                                    <w:right w:val="none" w:sz="0" w:space="0" w:color="auto"/>
                                                                                                                                                                                                                  </w:divBdr>
                                                                                                                                                                                                                  <w:divsChild>
                                                                                                                                                                                                                    <w:div w:id="1994026548">
                                                                                                                                                                                                                      <w:marLeft w:val="0"/>
                                                                                                                                                                                                                      <w:marRight w:val="0"/>
                                                                                                                                                                                                                      <w:marTop w:val="0"/>
                                                                                                                                                                                                                      <w:marBottom w:val="0"/>
                                                                                                                                                                                                                      <w:divBdr>
                                                                                                                                                                                                                        <w:top w:val="none" w:sz="0" w:space="0" w:color="auto"/>
                                                                                                                                                                                                                        <w:left w:val="none" w:sz="0" w:space="0" w:color="auto"/>
                                                                                                                                                                                                                        <w:bottom w:val="none" w:sz="0" w:space="0" w:color="auto"/>
                                                                                                                                                                                                                        <w:right w:val="none" w:sz="0" w:space="0" w:color="auto"/>
                                                                                                                                                                                                                      </w:divBdr>
                                                                                                                                                                                                                      <w:divsChild>
                                                                                                                                                                                                                        <w:div w:id="1645157490">
                                                                                                                                                                                                                          <w:marLeft w:val="0"/>
                                                                                                                                                                                                                          <w:marRight w:val="0"/>
                                                                                                                                                                                                                          <w:marTop w:val="0"/>
                                                                                                                                                                                                                          <w:marBottom w:val="0"/>
                                                                                                                                                                                                                          <w:divBdr>
                                                                                                                                                                                                                            <w:top w:val="none" w:sz="0" w:space="0" w:color="auto"/>
                                                                                                                                                                                                                            <w:left w:val="none" w:sz="0" w:space="0" w:color="auto"/>
                                                                                                                                                                                                                            <w:bottom w:val="none" w:sz="0" w:space="0" w:color="auto"/>
                                                                                                                                                                                                                            <w:right w:val="none" w:sz="0" w:space="0" w:color="auto"/>
                                                                                                                                                                                                                          </w:divBdr>
                                                                                                                                                                                                                          <w:divsChild>
                                                                                                                                                                                                                            <w:div w:id="1256287208">
                                                                                                                                                                                                                              <w:marLeft w:val="0"/>
                                                                                                                                                                                                                              <w:marRight w:val="0"/>
                                                                                                                                                                                                                              <w:marTop w:val="0"/>
                                                                                                                                                                                                                              <w:marBottom w:val="0"/>
                                                                                                                                                                                                                              <w:divBdr>
                                                                                                                                                                                                                                <w:top w:val="none" w:sz="0" w:space="0" w:color="auto"/>
                                                                                                                                                                                                                                <w:left w:val="none" w:sz="0" w:space="0" w:color="auto"/>
                                                                                                                                                                                                                                <w:bottom w:val="none" w:sz="0" w:space="0" w:color="auto"/>
                                                                                                                                                                                                                                <w:right w:val="none" w:sz="0" w:space="0" w:color="auto"/>
                                                                                                                                                                                                                              </w:divBdr>
                                                                                                                                                                                                                              <w:divsChild>
                                                                                                                                                                                                                                <w:div w:id="12153081">
                                                                                                                                                                                                                                  <w:marLeft w:val="0"/>
                                                                                                                                                                                                                                  <w:marRight w:val="0"/>
                                                                                                                                                                                                                                  <w:marTop w:val="0"/>
                                                                                                                                                                                                                                  <w:marBottom w:val="0"/>
                                                                                                                                                                                                                                  <w:divBdr>
                                                                                                                                                                                                                                    <w:top w:val="none" w:sz="0" w:space="0" w:color="auto"/>
                                                                                                                                                                                                                                    <w:left w:val="none" w:sz="0" w:space="0" w:color="auto"/>
                                                                                                                                                                                                                                    <w:bottom w:val="none" w:sz="0" w:space="0" w:color="auto"/>
                                                                                                                                                                                                                                    <w:right w:val="none" w:sz="0" w:space="0" w:color="auto"/>
                                                                                                                                                                                                                                  </w:divBdr>
                                                                                                                                                                                                                                  <w:divsChild>
                                                                                                                                                                                                                                    <w:div w:id="1112356104">
                                                                                                                                                                                                                                      <w:marLeft w:val="0"/>
                                                                                                                                                                                                                                      <w:marRight w:val="0"/>
                                                                                                                                                                                                                                      <w:marTop w:val="0"/>
                                                                                                                                                                                                                                      <w:marBottom w:val="0"/>
                                                                                                                                                                                                                                      <w:divBdr>
                                                                                                                                                                                                                                        <w:top w:val="none" w:sz="0" w:space="0" w:color="auto"/>
                                                                                                                                                                                                                                        <w:left w:val="none" w:sz="0" w:space="0" w:color="auto"/>
                                                                                                                                                                                                                                        <w:bottom w:val="none" w:sz="0" w:space="0" w:color="auto"/>
                                                                                                                                                                                                                                        <w:right w:val="none" w:sz="0" w:space="0" w:color="auto"/>
                                                                                                                                                                                                                                      </w:divBdr>
                                                                                                                                                                                                                                      <w:divsChild>
                                                                                                                                                                                                                                        <w:div w:id="1164316939">
                                                                                                                                                                                                                                          <w:marLeft w:val="0"/>
                                                                                                                                                                                                                                          <w:marRight w:val="0"/>
                                                                                                                                                                                                                                          <w:marTop w:val="0"/>
                                                                                                                                                                                                                                          <w:marBottom w:val="0"/>
                                                                                                                                                                                                                                          <w:divBdr>
                                                                                                                                                                                                                                            <w:top w:val="none" w:sz="0" w:space="0" w:color="auto"/>
                                                                                                                                                                                                                                            <w:left w:val="none" w:sz="0" w:space="0" w:color="auto"/>
                                                                                                                                                                                                                                            <w:bottom w:val="none" w:sz="0" w:space="0" w:color="auto"/>
                                                                                                                                                                                                                                            <w:right w:val="none" w:sz="0" w:space="0" w:color="auto"/>
                                                                                                                                                                                                                                          </w:divBdr>
                                                                                                                                                                                                                                          <w:divsChild>
                                                                                                                                                                                                                                            <w:div w:id="1989165047">
                                                                                                                                                                                                                                              <w:marLeft w:val="0"/>
                                                                                                                                                                                                                                              <w:marRight w:val="0"/>
                                                                                                                                                                                                                                              <w:marTop w:val="0"/>
                                                                                                                                                                                                                                              <w:marBottom w:val="0"/>
                                                                                                                                                                                                                                              <w:divBdr>
                                                                                                                                                                                                                                                <w:top w:val="none" w:sz="0" w:space="0" w:color="auto"/>
                                                                                                                                                                                                                                                <w:left w:val="none" w:sz="0" w:space="0" w:color="auto"/>
                                                                                                                                                                                                                                                <w:bottom w:val="none" w:sz="0" w:space="0" w:color="auto"/>
                                                                                                                                                                                                                                                <w:right w:val="none" w:sz="0" w:space="0" w:color="auto"/>
                                                                                                                                                                                                                                              </w:divBdr>
                                                                                                                                                                                                                                              <w:divsChild>
                                                                                                                                                                                                                                                <w:div w:id="1258446823">
                                                                                                                                                                                                                                                  <w:marLeft w:val="0"/>
                                                                                                                                                                                                                                                  <w:marRight w:val="0"/>
                                                                                                                                                                                                                                                  <w:marTop w:val="0"/>
                                                                                                                                                                                                                                                  <w:marBottom w:val="0"/>
                                                                                                                                                                                                                                                  <w:divBdr>
                                                                                                                                                                                                                                                    <w:top w:val="none" w:sz="0" w:space="0" w:color="auto"/>
                                                                                                                                                                                                                                                    <w:left w:val="none" w:sz="0" w:space="0" w:color="auto"/>
                                                                                                                                                                                                                                                    <w:bottom w:val="none" w:sz="0" w:space="0" w:color="auto"/>
                                                                                                                                                                                                                                                    <w:right w:val="none" w:sz="0" w:space="0" w:color="auto"/>
                                                                                                                                                                                                                                                  </w:divBdr>
                                                                                                                                                                                                                                                  <w:divsChild>
                                                                                                                                                                                                                                                    <w:div w:id="524632911">
                                                                                                                                                                                                                                                      <w:marLeft w:val="0"/>
                                                                                                                                                                                                                                                      <w:marRight w:val="0"/>
                                                                                                                                                                                                                                                      <w:marTop w:val="0"/>
                                                                                                                                                                                                                                                      <w:marBottom w:val="0"/>
                                                                                                                                                                                                                                                      <w:divBdr>
                                                                                                                                                                                                                                                        <w:top w:val="none" w:sz="0" w:space="0" w:color="auto"/>
                                                                                                                                                                                                                                                        <w:left w:val="none" w:sz="0" w:space="0" w:color="auto"/>
                                                                                                                                                                                                                                                        <w:bottom w:val="none" w:sz="0" w:space="0" w:color="auto"/>
                                                                                                                                                                                                                                                        <w:right w:val="none" w:sz="0" w:space="0" w:color="auto"/>
                                                                                                                                                                                                                                                      </w:divBdr>
                                                                                                                                                                                                                                                      <w:divsChild>
                                                                                                                                                                                                                                                        <w:div w:id="431556116">
                                                                                                                                                                                                                                                          <w:marLeft w:val="0"/>
                                                                                                                                                                                                                                                          <w:marRight w:val="0"/>
                                                                                                                                                                                                                                                          <w:marTop w:val="0"/>
                                                                                                                                                                                                                                                          <w:marBottom w:val="0"/>
                                                                                                                                                                                                                                                          <w:divBdr>
                                                                                                                                                                                                                                                            <w:top w:val="none" w:sz="0" w:space="0" w:color="auto"/>
                                                                                                                                                                                                                                                            <w:left w:val="none" w:sz="0" w:space="0" w:color="auto"/>
                                                                                                                                                                                                                                                            <w:bottom w:val="none" w:sz="0" w:space="0" w:color="auto"/>
                                                                                                                                                                                                                                                            <w:right w:val="none" w:sz="0" w:space="0" w:color="auto"/>
                                                                                                                                                                                                                                                          </w:divBdr>
                                                                                                                                                                                                                                                          <w:divsChild>
                                                                                                                                                                                                                                                            <w:div w:id="1818721274">
                                                                                                                                                                                                                                                              <w:marLeft w:val="0"/>
                                                                                                                                                                                                                                                              <w:marRight w:val="0"/>
                                                                                                                                                                                                                                                              <w:marTop w:val="0"/>
                                                                                                                                                                                                                                                              <w:marBottom w:val="0"/>
                                                                                                                                                                                                                                                              <w:divBdr>
                                                                                                                                                                                                                                                                <w:top w:val="none" w:sz="0" w:space="0" w:color="auto"/>
                                                                                                                                                                                                                                                                <w:left w:val="none" w:sz="0" w:space="0" w:color="auto"/>
                                                                                                                                                                                                                                                                <w:bottom w:val="none" w:sz="0" w:space="0" w:color="auto"/>
                                                                                                                                                                                                                                                                <w:right w:val="none" w:sz="0" w:space="0" w:color="auto"/>
                                                                                                                                                                                                                                                              </w:divBdr>
                                                                                                                                                                                                                                                              <w:divsChild>
                                                                                                                                                                                                                                                                <w:div w:id="1485967958">
                                                                                                                                                                                                                                                                  <w:marLeft w:val="0"/>
                                                                                                                                                                                                                                                                  <w:marRight w:val="0"/>
                                                                                                                                                                                                                                                                  <w:marTop w:val="0"/>
                                                                                                                                                                                                                                                                  <w:marBottom w:val="0"/>
                                                                                                                                                                                                                                                                  <w:divBdr>
                                                                                                                                                                                                                                                                    <w:top w:val="none" w:sz="0" w:space="0" w:color="auto"/>
                                                                                                                                                                                                                                                                    <w:left w:val="none" w:sz="0" w:space="0" w:color="auto"/>
                                                                                                                                                                                                                                                                    <w:bottom w:val="none" w:sz="0" w:space="0" w:color="auto"/>
                                                                                                                                                                                                                                                                    <w:right w:val="none" w:sz="0" w:space="0" w:color="auto"/>
                                                                                                                                                                                                                                                                  </w:divBdr>
                                                                                                                                                                                                                                                                  <w:divsChild>
                                                                                                                                                                                                                                                                    <w:div w:id="563640604">
                                                                                                                                                                                                                                                                      <w:marLeft w:val="0"/>
                                                                                                                                                                                                                                                                      <w:marRight w:val="0"/>
                                                                                                                                                                                                                                                                      <w:marTop w:val="0"/>
                                                                                                                                                                                                                                                                      <w:marBottom w:val="0"/>
                                                                                                                                                                                                                                                                      <w:divBdr>
                                                                                                                                                                                                                                                                        <w:top w:val="none" w:sz="0" w:space="0" w:color="auto"/>
                                                                                                                                                                                                                                                                        <w:left w:val="none" w:sz="0" w:space="0" w:color="auto"/>
                                                                                                                                                                                                                                                                        <w:bottom w:val="none" w:sz="0" w:space="0" w:color="auto"/>
                                                                                                                                                                                                                                                                        <w:right w:val="none" w:sz="0" w:space="0" w:color="auto"/>
                                                                                                                                                                                                                                                                      </w:divBdr>
                                                                                                                                                                                                                                                                      <w:divsChild>
                                                                                                                                                                                                                                                                        <w:div w:id="1533882873">
                                                                                                                                                                                                                                                                          <w:marLeft w:val="0"/>
                                                                                                                                                                                                                                                                          <w:marRight w:val="0"/>
                                                                                                                                                                                                                                                                          <w:marTop w:val="0"/>
                                                                                                                                                                                                                                                                          <w:marBottom w:val="0"/>
                                                                                                                                                                                                                                                                          <w:divBdr>
                                                                                                                                                                                                                                                                            <w:top w:val="none" w:sz="0" w:space="0" w:color="auto"/>
                                                                                                                                                                                                                                                                            <w:left w:val="none" w:sz="0" w:space="0" w:color="auto"/>
                                                                                                                                                                                                                                                                            <w:bottom w:val="none" w:sz="0" w:space="0" w:color="auto"/>
                                                                                                                                                                                                                                                                            <w:right w:val="none" w:sz="0" w:space="0" w:color="auto"/>
                                                                                                                                                                                                                                                                          </w:divBdr>
                                                                                                                                                                                                                                                                          <w:divsChild>
                                                                                                                                                                                                                                                                            <w:div w:id="719523546">
                                                                                                                                                                                                                                                                              <w:marLeft w:val="0"/>
                                                                                                                                                                                                                                                                              <w:marRight w:val="0"/>
                                                                                                                                                                                                                                                                              <w:marTop w:val="0"/>
                                                                                                                                                                                                                                                                              <w:marBottom w:val="0"/>
                                                                                                                                                                                                                                                                              <w:divBdr>
                                                                                                                                                                                                                                                                                <w:top w:val="none" w:sz="0" w:space="0" w:color="auto"/>
                                                                                                                                                                                                                                                                                <w:left w:val="none" w:sz="0" w:space="0" w:color="auto"/>
                                                                                                                                                                                                                                                                                <w:bottom w:val="none" w:sz="0" w:space="0" w:color="auto"/>
                                                                                                                                                                                                                                                                                <w:right w:val="none" w:sz="0" w:space="0" w:color="auto"/>
                                                                                                                                                                                                                                                                              </w:divBdr>
                                                                                                                                                                                                                                                                              <w:divsChild>
                                                                                                                                                                                                                                                                                <w:div w:id="947010531">
                                                                                                                                                                                                                                                                                  <w:marLeft w:val="0"/>
                                                                                                                                                                                                                                                                                  <w:marRight w:val="0"/>
                                                                                                                                                                                                                                                                                  <w:marTop w:val="0"/>
                                                                                                                                                                                                                                                                                  <w:marBottom w:val="0"/>
                                                                                                                                                                                                                                                                                  <w:divBdr>
                                                                                                                                                                                                                                                                                    <w:top w:val="none" w:sz="0" w:space="0" w:color="auto"/>
                                                                                                                                                                                                                                                                                    <w:left w:val="none" w:sz="0" w:space="0" w:color="auto"/>
                                                                                                                                                                                                                                                                                    <w:bottom w:val="none" w:sz="0" w:space="0" w:color="auto"/>
                                                                                                                                                                                                                                                                                    <w:right w:val="none" w:sz="0" w:space="0" w:color="auto"/>
                                                                                                                                                                                                                                                                                  </w:divBdr>
                                                                                                                                                                                                                                                                                  <w:divsChild>
                                                                                                                                                                                                                                                                                    <w:div w:id="99374554">
                                                                                                                                                                                                                                                                                      <w:marLeft w:val="0"/>
                                                                                                                                                                                                                                                                                      <w:marRight w:val="0"/>
                                                                                                                                                                                                                                                                                      <w:marTop w:val="0"/>
                                                                                                                                                                                                                                                                                      <w:marBottom w:val="0"/>
                                                                                                                                                                                                                                                                                      <w:divBdr>
                                                                                                                                                                                                                                                                                        <w:top w:val="none" w:sz="0" w:space="0" w:color="auto"/>
                                                                                                                                                                                                                                                                                        <w:left w:val="none" w:sz="0" w:space="0" w:color="auto"/>
                                                                                                                                                                                                                                                                                        <w:bottom w:val="none" w:sz="0" w:space="0" w:color="auto"/>
                                                                                                                                                                                                                                                                                        <w:right w:val="none" w:sz="0" w:space="0" w:color="auto"/>
                                                                                                                                                                                                                                                                                      </w:divBdr>
                                                                                                                                                                                                                                                                                      <w:divsChild>
                                                                                                                                                                                                                                                                                        <w:div w:id="1519848709">
                                                                                                                                                                                                                                                                                          <w:marLeft w:val="0"/>
                                                                                                                                                                                                                                                                                          <w:marRight w:val="0"/>
                                                                                                                                                                                                                                                                                          <w:marTop w:val="0"/>
                                                                                                                                                                                                                                                                                          <w:marBottom w:val="0"/>
                                                                                                                                                                                                                                                                                          <w:divBdr>
                                                                                                                                                                                                                                                                                            <w:top w:val="none" w:sz="0" w:space="0" w:color="auto"/>
                                                                                                                                                                                                                                                                                            <w:left w:val="none" w:sz="0" w:space="0" w:color="auto"/>
                                                                                                                                                                                                                                                                                            <w:bottom w:val="none" w:sz="0" w:space="0" w:color="auto"/>
                                                                                                                                                                                                                                                                                            <w:right w:val="none" w:sz="0" w:space="0" w:color="auto"/>
                                                                                                                                                                                                                                                                                          </w:divBdr>
                                                                                                                                                                                                                                                                                          <w:divsChild>
                                                                                                                                                                                                                                                                                            <w:div w:id="1249535014">
                                                                                                                                                                                                                                                                                              <w:marLeft w:val="0"/>
                                                                                                                                                                                                                                                                                              <w:marRight w:val="0"/>
                                                                                                                                                                                                                                                                                              <w:marTop w:val="0"/>
                                                                                                                                                                                                                                                                                              <w:marBottom w:val="0"/>
                                                                                                                                                                                                                                                                                              <w:divBdr>
                                                                                                                                                                                                                                                                                                <w:top w:val="none" w:sz="0" w:space="0" w:color="auto"/>
                                                                                                                                                                                                                                                                                                <w:left w:val="none" w:sz="0" w:space="0" w:color="auto"/>
                                                                                                                                                                                                                                                                                                <w:bottom w:val="none" w:sz="0" w:space="0" w:color="auto"/>
                                                                                                                                                                                                                                                                                                <w:right w:val="none" w:sz="0" w:space="0" w:color="auto"/>
                                                                                                                                                                                                                                                                                              </w:divBdr>
                                                                                                                                                                                                                                                                                              <w:divsChild>
                                                                                                                                                                                                                                                                                                <w:div w:id="113183577">
                                                                                                                                                                                                                                                                                                  <w:marLeft w:val="0"/>
                                                                                                                                                                                                                                                                                                  <w:marRight w:val="0"/>
                                                                                                                                                                                                                                                                                                  <w:marTop w:val="0"/>
                                                                                                                                                                                                                                                                                                  <w:marBottom w:val="0"/>
                                                                                                                                                                                                                                                                                                  <w:divBdr>
                                                                                                                                                                                                                                                                                                    <w:top w:val="none" w:sz="0" w:space="0" w:color="auto"/>
                                                                                                                                                                                                                                                                                                    <w:left w:val="none" w:sz="0" w:space="0" w:color="auto"/>
                                                                                                                                                                                                                                                                                                    <w:bottom w:val="none" w:sz="0" w:space="0" w:color="auto"/>
                                                                                                                                                                                                                                                                                                    <w:right w:val="none" w:sz="0" w:space="0" w:color="auto"/>
                                                                                                                                                                                                                                                                                                  </w:divBdr>
                                                                                                                                                                                                                                                                                                  <w:divsChild>
                                                                                                                                                                                                                                                                                                    <w:div w:id="31080296">
                                                                                                                                                                                                                                                                                                      <w:marLeft w:val="0"/>
                                                                                                                                                                                                                                                                                                      <w:marRight w:val="0"/>
                                                                                                                                                                                                                                                                                                      <w:marTop w:val="0"/>
                                                                                                                                                                                                                                                                                                      <w:marBottom w:val="0"/>
                                                                                                                                                                                                                                                                                                      <w:divBdr>
                                                                                                                                                                                                                                                                                                        <w:top w:val="none" w:sz="0" w:space="0" w:color="auto"/>
                                                                                                                                                                                                                                                                                                        <w:left w:val="none" w:sz="0" w:space="0" w:color="auto"/>
                                                                                                                                                                                                                                                                                                        <w:bottom w:val="none" w:sz="0" w:space="0" w:color="auto"/>
                                                                                                                                                                                                                                                                                                        <w:right w:val="none" w:sz="0" w:space="0" w:color="auto"/>
                                                                                                                                                                                                                                                                                                      </w:divBdr>
                                                                                                                                                                                                                                                                                                      <w:divsChild>
                                                                                                                                                                                                                                                                                                        <w:div w:id="910693836">
                                                                                                                                                                                                                                                                                                          <w:marLeft w:val="0"/>
                                                                                                                                                                                                                                                                                                          <w:marRight w:val="0"/>
                                                                                                                                                                                                                                                                                                          <w:marTop w:val="0"/>
                                                                                                                                                                                                                                                                                                          <w:marBottom w:val="0"/>
                                                                                                                                                                                                                                                                                                          <w:divBdr>
                                                                                                                                                                                                                                                                                                            <w:top w:val="none" w:sz="0" w:space="0" w:color="auto"/>
                                                                                                                                                                                                                                                                                                            <w:left w:val="none" w:sz="0" w:space="0" w:color="auto"/>
                                                                                                                                                                                                                                                                                                            <w:bottom w:val="none" w:sz="0" w:space="0" w:color="auto"/>
                                                                                                                                                                                                                                                                                                            <w:right w:val="none" w:sz="0" w:space="0" w:color="auto"/>
                                                                                                                                                                                                                                                                                                          </w:divBdr>
                                                                                                                                                                                                                                                                                                          <w:divsChild>
                                                                                                                                                                                                                                                                                                            <w:div w:id="1103914525">
                                                                                                                                                                                                                                                                                                              <w:marLeft w:val="0"/>
                                                                                                                                                                                                                                                                                                              <w:marRight w:val="0"/>
                                                                                                                                                                                                                                                                                                              <w:marTop w:val="0"/>
                                                                                                                                                                                                                                                                                                              <w:marBottom w:val="0"/>
                                                                                                                                                                                                                                                                                                              <w:divBdr>
                                                                                                                                                                                                                                                                                                                <w:top w:val="none" w:sz="0" w:space="0" w:color="auto"/>
                                                                                                                                                                                                                                                                                                                <w:left w:val="none" w:sz="0" w:space="0" w:color="auto"/>
                                                                                                                                                                                                                                                                                                                <w:bottom w:val="none" w:sz="0" w:space="0" w:color="auto"/>
                                                                                                                                                                                                                                                                                                                <w:right w:val="none" w:sz="0" w:space="0" w:color="auto"/>
                                                                                                                                                                                                                                                                                                              </w:divBdr>
                                                                                                                                                                                                                                                                                                              <w:divsChild>
                                                                                                                                                                                                                                                                                                                <w:div w:id="1802379056">
                                                                                                                                                                                                                                                                                                                  <w:marLeft w:val="0"/>
                                                                                                                                                                                                                                                                                                                  <w:marRight w:val="0"/>
                                                                                                                                                                                                                                                                                                                  <w:marTop w:val="0"/>
                                                                                                                                                                                                                                                                                                                  <w:marBottom w:val="0"/>
                                                                                                                                                                                                                                                                                                                  <w:divBdr>
                                                                                                                                                                                                                                                                                                                    <w:top w:val="none" w:sz="0" w:space="0" w:color="auto"/>
                                                                                                                                                                                                                                                                                                                    <w:left w:val="none" w:sz="0" w:space="0" w:color="auto"/>
                                                                                                                                                                                                                                                                                                                    <w:bottom w:val="none" w:sz="0" w:space="0" w:color="auto"/>
                                                                                                                                                                                                                                                                                                                    <w:right w:val="none" w:sz="0" w:space="0" w:color="auto"/>
                                                                                                                                                                                                                                                                                                                  </w:divBdr>
                                                                                                                                                                                                                                                                                                                  <w:divsChild>
                                                                                                                                                                                                                                                                                                                    <w:div w:id="853226656">
                                                                                                                                                                                                                                                                                                                      <w:marLeft w:val="0"/>
                                                                                                                                                                                                                                                                                                                      <w:marRight w:val="0"/>
                                                                                                                                                                                                                                                                                                                      <w:marTop w:val="0"/>
                                                                                                                                                                                                                                                                                                                      <w:marBottom w:val="0"/>
                                                                                                                                                                                                                                                                                                                      <w:divBdr>
                                                                                                                                                                                                                                                                                                                        <w:top w:val="none" w:sz="0" w:space="0" w:color="auto"/>
                                                                                                                                                                                                                                                                                                                        <w:left w:val="none" w:sz="0" w:space="0" w:color="auto"/>
                                                                                                                                                                                                                                                                                                                        <w:bottom w:val="none" w:sz="0" w:space="0" w:color="auto"/>
                                                                                                                                                                                                                                                                                                                        <w:right w:val="none" w:sz="0" w:space="0" w:color="auto"/>
                                                                                                                                                                                                                                                                                                                      </w:divBdr>
                                                                                                                                                                                                                                                                                                                      <w:divsChild>
                                                                                                                                                                                                                                                                                                                        <w:div w:id="1304971685">
                                                                                                                                                                                                                                                                                                                          <w:marLeft w:val="0"/>
                                                                                                                                                                                                                                                                                                                          <w:marRight w:val="0"/>
                                                                                                                                                                                                                                                                                                                          <w:marTop w:val="0"/>
                                                                                                                                                                                                                                                                                                                          <w:marBottom w:val="0"/>
                                                                                                                                                                                                                                                                                                                          <w:divBdr>
                                                                                                                                                                                                                                                                                                                            <w:top w:val="none" w:sz="0" w:space="0" w:color="auto"/>
                                                                                                                                                                                                                                                                                                                            <w:left w:val="none" w:sz="0" w:space="0" w:color="auto"/>
                                                                                                                                                                                                                                                                                                                            <w:bottom w:val="none" w:sz="0" w:space="0" w:color="auto"/>
                                                                                                                                                                                                                                                                                                                            <w:right w:val="none" w:sz="0" w:space="0" w:color="auto"/>
                                                                                                                                                                                                                                                                                                                          </w:divBdr>
                                                                                                                                                                                                                                                                                                                          <w:divsChild>
                                                                                                                                                                                                                                                                                                                            <w:div w:id="1741052494">
                                                                                                                                                                                                                                                                                                                              <w:marLeft w:val="0"/>
                                                                                                                                                                                                                                                                                                                              <w:marRight w:val="0"/>
                                                                                                                                                                                                                                                                                                                              <w:marTop w:val="0"/>
                                                                                                                                                                                                                                                                                                                              <w:marBottom w:val="0"/>
                                                                                                                                                                                                                                                                                                                              <w:divBdr>
                                                                                                                                                                                                                                                                                                                                <w:top w:val="none" w:sz="0" w:space="0" w:color="auto"/>
                                                                                                                                                                                                                                                                                                                                <w:left w:val="none" w:sz="0" w:space="0" w:color="auto"/>
                                                                                                                                                                                                                                                                                                                                <w:bottom w:val="none" w:sz="0" w:space="0" w:color="auto"/>
                                                                                                                                                                                                                                                                                                                                <w:right w:val="none" w:sz="0" w:space="0" w:color="auto"/>
                                                                                                                                                                                                                                                                                                                              </w:divBdr>
                                                                                                                                                                                                                                                                                                                              <w:divsChild>
                                                                                                                                                                                                                                                                                                                                <w:div w:id="677386107">
                                                                                                                                                                                                                                                                                                                                  <w:marLeft w:val="0"/>
                                                                                                                                                                                                                                                                                                                                  <w:marRight w:val="0"/>
                                                                                                                                                                                                                                                                                                                                  <w:marTop w:val="0"/>
                                                                                                                                                                                                                                                                                                                                  <w:marBottom w:val="0"/>
                                                                                                                                                                                                                                                                                                                                  <w:divBdr>
                                                                                                                                                                                                                                                                                                                                    <w:top w:val="none" w:sz="0" w:space="0" w:color="auto"/>
                                                                                                                                                                                                                                                                                                                                    <w:left w:val="none" w:sz="0" w:space="0" w:color="auto"/>
                                                                                                                                                                                                                                                                                                                                    <w:bottom w:val="none" w:sz="0" w:space="0" w:color="auto"/>
                                                                                                                                                                                                                                                                                                                                    <w:right w:val="none" w:sz="0" w:space="0" w:color="auto"/>
                                                                                                                                                                                                                                                                                                                                  </w:divBdr>
                                                                                                                                                                                                                                                                                                                                  <w:divsChild>
                                                                                                                                                                                                                                                                                                                                    <w:div w:id="2066250320">
                                                                                                                                                                                                                                                                                                                                      <w:marLeft w:val="0"/>
                                                                                                                                                                                                                                                                                                                                      <w:marRight w:val="0"/>
                                                                                                                                                                                                                                                                                                                                      <w:marTop w:val="0"/>
                                                                                                                                                                                                                                                                                                                                      <w:marBottom w:val="0"/>
                                                                                                                                                                                                                                                                                                                                      <w:divBdr>
                                                                                                                                                                                                                                                                                                                                        <w:top w:val="none" w:sz="0" w:space="0" w:color="auto"/>
                                                                                                                                                                                                                                                                                                                                        <w:left w:val="none" w:sz="0" w:space="0" w:color="auto"/>
                                                                                                                                                                                                                                                                                                                                        <w:bottom w:val="none" w:sz="0" w:space="0" w:color="auto"/>
                                                                                                                                                                                                                                                                                                                                        <w:right w:val="none" w:sz="0" w:space="0" w:color="auto"/>
                                                                                                                                                                                                                                                                                                                                      </w:divBdr>
                                                                                                                                                                                                                                                                                                                                      <w:divsChild>
                                                                                                                                                                                                                                                                                                                                        <w:div w:id="1187401012">
                                                                                                                                                                                                                                                                                                                                          <w:marLeft w:val="0"/>
                                                                                                                                                                                                                                                                                                                                          <w:marRight w:val="0"/>
                                                                                                                                                                                                                                                                                                                                          <w:marTop w:val="0"/>
                                                                                                                                                                                                                                                                                                                                          <w:marBottom w:val="0"/>
                                                                                                                                                                                                                                                                                                                                          <w:divBdr>
                                                                                                                                                                                                                                                                                                                                            <w:top w:val="none" w:sz="0" w:space="0" w:color="auto"/>
                                                                                                                                                                                                                                                                                                                                            <w:left w:val="none" w:sz="0" w:space="0" w:color="auto"/>
                                                                                                                                                                                                                                                                                                                                            <w:bottom w:val="none" w:sz="0" w:space="0" w:color="auto"/>
                                                                                                                                                                                                                                                                                                                                            <w:right w:val="none" w:sz="0" w:space="0" w:color="auto"/>
                                                                                                                                                                                                                                                                                                                                          </w:divBdr>
                                                                                                                                                                                                                                                                                                                                          <w:divsChild>
                                                                                                                                                                                                                                                                                                                                            <w:div w:id="1904221587">
                                                                                                                                                                                                                                                                                                                                              <w:marLeft w:val="0"/>
                                                                                                                                                                                                                                                                                                                                              <w:marRight w:val="0"/>
                                                                                                                                                                                                                                                                                                                                              <w:marTop w:val="0"/>
                                                                                                                                                                                                                                                                                                                                              <w:marBottom w:val="0"/>
                                                                                                                                                                                                                                                                                                                                              <w:divBdr>
                                                                                                                                                                                                                                                                                                                                                <w:top w:val="none" w:sz="0" w:space="0" w:color="auto"/>
                                                                                                                                                                                                                                                                                                                                                <w:left w:val="none" w:sz="0" w:space="0" w:color="auto"/>
                                                                                                                                                                                                                                                                                                                                                <w:bottom w:val="none" w:sz="0" w:space="0" w:color="auto"/>
                                                                                                                                                                                                                                                                                                                                                <w:right w:val="none" w:sz="0" w:space="0" w:color="auto"/>
                                                                                                                                                                                                                                                                                                                                              </w:divBdr>
                                                                                                                                                                                                                                                                                                                                              <w:divsChild>
                                                                                                                                                                                                                                                                                                                                                <w:div w:id="200939083">
                                                                                                                                                                                                                                                                                                                                                  <w:marLeft w:val="0"/>
                                                                                                                                                                                                                                                                                                                                                  <w:marRight w:val="0"/>
                                                                                                                                                                                                                                                                                                                                                  <w:marTop w:val="0"/>
                                                                                                                                                                                                                                                                                                                                                  <w:marBottom w:val="0"/>
                                                                                                                                                                                                                                                                                                                                                  <w:divBdr>
                                                                                                                                                                                                                                                                                                                                                    <w:top w:val="none" w:sz="0" w:space="0" w:color="auto"/>
                                                                                                                                                                                                                                                                                                                                                    <w:left w:val="none" w:sz="0" w:space="0" w:color="auto"/>
                                                                                                                                                                                                                                                                                                                                                    <w:bottom w:val="none" w:sz="0" w:space="0" w:color="auto"/>
                                                                                                                                                                                                                                                                                                                                                    <w:right w:val="none" w:sz="0" w:space="0" w:color="auto"/>
                                                                                                                                                                                                                                                                                                                                                  </w:divBdr>
                                                                                                                                                                                                                                                                                                                                                  <w:divsChild>
                                                                                                                                                                                                                                                                                                                                                    <w:div w:id="1239708738">
                                                                                                                                                                                                                                                                                                                                                      <w:marLeft w:val="0"/>
                                                                                                                                                                                                                                                                                                                                                      <w:marRight w:val="0"/>
                                                                                                                                                                                                                                                                                                                                                      <w:marTop w:val="0"/>
                                                                                                                                                                                                                                                                                                                                                      <w:marBottom w:val="0"/>
                                                                                                                                                                                                                                                                                                                                                      <w:divBdr>
                                                                                                                                                                                                                                                                                                                                                        <w:top w:val="none" w:sz="0" w:space="0" w:color="auto"/>
                                                                                                                                                                                                                                                                                                                                                        <w:left w:val="none" w:sz="0" w:space="0" w:color="auto"/>
                                                                                                                                                                                                                                                                                                                                                        <w:bottom w:val="none" w:sz="0" w:space="0" w:color="auto"/>
                                                                                                                                                                                                                                                                                                                                                        <w:right w:val="none" w:sz="0" w:space="0" w:color="auto"/>
                                                                                                                                                                                                                                                                                                                                                      </w:divBdr>
                                                                                                                                                                                                                                                                                                                                                      <w:divsChild>
                                                                                                                                                                                                                                                                                                                                                        <w:div w:id="272832370">
                                                                                                                                                                                                                                                                                                                                                          <w:marLeft w:val="0"/>
                                                                                                                                                                                                                                                                                                                                                          <w:marRight w:val="0"/>
                                                                                                                                                                                                                                                                                                                                                          <w:marTop w:val="0"/>
                                                                                                                                                                                                                                                                                                                                                          <w:marBottom w:val="0"/>
                                                                                                                                                                                                                                                                                                                                                          <w:divBdr>
                                                                                                                                                                                                                                                                                                                                                            <w:top w:val="none" w:sz="0" w:space="0" w:color="auto"/>
                                                                                                                                                                                                                                                                                                                                                            <w:left w:val="none" w:sz="0" w:space="0" w:color="auto"/>
                                                                                                                                                                                                                                                                                                                                                            <w:bottom w:val="none" w:sz="0" w:space="0" w:color="auto"/>
                                                                                                                                                                                                                                                                                                                                                            <w:right w:val="none" w:sz="0" w:space="0" w:color="auto"/>
                                                                                                                                                                                                                                                                                                                                                          </w:divBdr>
                                                                                                                                                                                                                                                                                                                                                          <w:divsChild>
                                                                                                                                                                                                                                                                                                                                                            <w:div w:id="1936401193">
                                                                                                                                                                                                                                                                                                                                                              <w:marLeft w:val="0"/>
                                                                                                                                                                                                                                                                                                                                                              <w:marRight w:val="0"/>
                                                                                                                                                                                                                                                                                                                                                              <w:marTop w:val="0"/>
                                                                                                                                                                                                                                                                                                                                                              <w:marBottom w:val="0"/>
                                                                                                                                                                                                                                                                                                                                                              <w:divBdr>
                                                                                                                                                                                                                                                                                                                                                                <w:top w:val="none" w:sz="0" w:space="0" w:color="auto"/>
                                                                                                                                                                                                                                                                                                                                                                <w:left w:val="none" w:sz="0" w:space="0" w:color="auto"/>
                                                                                                                                                                                                                                                                                                                                                                <w:bottom w:val="none" w:sz="0" w:space="0" w:color="auto"/>
                                                                                                                                                                                                                                                                                                                                                                <w:right w:val="none" w:sz="0" w:space="0" w:color="auto"/>
                                                                                                                                                                                                                                                                                                                                                              </w:divBdr>
                                                                                                                                                                                                                                                                                                                                                              <w:divsChild>
                                                                                                                                                                                                                                                                                                                                                                <w:div w:id="1087579054">
                                                                                                                                                                                                                                                                                                                                                                  <w:marLeft w:val="0"/>
                                                                                                                                                                                                                                                                                                                                                                  <w:marRight w:val="0"/>
                                                                                                                                                                                                                                                                                                                                                                  <w:marTop w:val="0"/>
                                                                                                                                                                                                                                                                                                                                                                  <w:marBottom w:val="0"/>
                                                                                                                                                                                                                                                                                                                                                                  <w:divBdr>
                                                                                                                                                                                                                                                                                                                                                                    <w:top w:val="none" w:sz="0" w:space="0" w:color="auto"/>
                                                                                                                                                                                                                                                                                                                                                                    <w:left w:val="none" w:sz="0" w:space="0" w:color="auto"/>
                                                                                                                                                                                                                                                                                                                                                                    <w:bottom w:val="none" w:sz="0" w:space="0" w:color="auto"/>
                                                                                                                                                                                                                                                                                                                                                                    <w:right w:val="none" w:sz="0" w:space="0" w:color="auto"/>
                                                                                                                                                                                                                                                                                                                                                                  </w:divBdr>
                                                                                                                                                                                                                                                                                                                                                                  <w:divsChild>
                                                                                                                                                                                                                                                                                                                                                                    <w:div w:id="913901744">
                                                                                                                                                                                                                                                                                                                                                                      <w:marLeft w:val="0"/>
                                                                                                                                                                                                                                                                                                                                                                      <w:marRight w:val="0"/>
                                                                                                                                                                                                                                                                                                                                                                      <w:marTop w:val="0"/>
                                                                                                                                                                                                                                                                                                                                                                      <w:marBottom w:val="0"/>
                                                                                                                                                                                                                                                                                                                                                                      <w:divBdr>
                                                                                                                                                                                                                                                                                                                                                                        <w:top w:val="none" w:sz="0" w:space="0" w:color="auto"/>
                                                                                                                                                                                                                                                                                                                                                                        <w:left w:val="none" w:sz="0" w:space="0" w:color="auto"/>
                                                                                                                                                                                                                                                                                                                                                                        <w:bottom w:val="none" w:sz="0" w:space="0" w:color="auto"/>
                                                                                                                                                                                                                                                                                                                                                                        <w:right w:val="none" w:sz="0" w:space="0" w:color="auto"/>
                                                                                                                                                                                                                                                                                                                                                                      </w:divBdr>
                                                                                                                                                                                                                                                                                                                                                                      <w:divsChild>
                                                                                                                                                                                                                                                                                                                                                                        <w:div w:id="1892762036">
                                                                                                                                                                                                                                                                                                                                                                          <w:marLeft w:val="0"/>
                                                                                                                                                                                                                                                                                                                                                                          <w:marRight w:val="0"/>
                                                                                                                                                                                                                                                                                                                                                                          <w:marTop w:val="0"/>
                                                                                                                                                                                                                                                                                                                                                                          <w:marBottom w:val="0"/>
                                                                                                                                                                                                                                                                                                                                                                          <w:divBdr>
                                                                                                                                                                                                                                                                                                                                                                            <w:top w:val="none" w:sz="0" w:space="0" w:color="auto"/>
                                                                                                                                                                                                                                                                                                                                                                            <w:left w:val="none" w:sz="0" w:space="0" w:color="auto"/>
                                                                                                                                                                                                                                                                                                                                                                            <w:bottom w:val="none" w:sz="0" w:space="0" w:color="auto"/>
                                                                                                                                                                                                                                                                                                                                                                            <w:right w:val="none" w:sz="0" w:space="0" w:color="auto"/>
                                                                                                                                                                                                                                                                                                                                                                          </w:divBdr>
                                                                                                                                                                                                                                                                                                                                                                          <w:divsChild>
                                                                                                                                                                                                                                                                                                                                                                            <w:div w:id="44762249">
                                                                                                                                                                                                                                                                                                                                                                              <w:marLeft w:val="0"/>
                                                                                                                                                                                                                                                                                                                                                                              <w:marRight w:val="0"/>
                                                                                                                                                                                                                                                                                                                                                                              <w:marTop w:val="0"/>
                                                                                                                                                                                                                                                                                                                                                                              <w:marBottom w:val="0"/>
                                                                                                                                                                                                                                                                                                                                                                              <w:divBdr>
                                                                                                                                                                                                                                                                                                                                                                                <w:top w:val="none" w:sz="0" w:space="0" w:color="auto"/>
                                                                                                                                                                                                                                                                                                                                                                                <w:left w:val="none" w:sz="0" w:space="0" w:color="auto"/>
                                                                                                                                                                                                                                                                                                                                                                                <w:bottom w:val="none" w:sz="0" w:space="0" w:color="auto"/>
                                                                                                                                                                                                                                                                                                                                                                                <w:right w:val="none" w:sz="0" w:space="0" w:color="auto"/>
                                                                                                                                                                                                                                                                                                                                                                              </w:divBdr>
                                                                                                                                                                                                                                                                                                                                                                              <w:divsChild>
                                                                                                                                                                                                                                                                                                                                                                                <w:div w:id="364336268">
                                                                                                                                                                                                                                                                                                                                                                                  <w:marLeft w:val="0"/>
                                                                                                                                                                                                                                                                                                                                                                                  <w:marRight w:val="0"/>
                                                                                                                                                                                                                                                                                                                                                                                  <w:marTop w:val="0"/>
                                                                                                                                                                                                                                                                                                                                                                                  <w:marBottom w:val="0"/>
                                                                                                                                                                                                                                                                                                                                                                                  <w:divBdr>
                                                                                                                                                                                                                                                                                                                                                                                    <w:top w:val="none" w:sz="0" w:space="0" w:color="auto"/>
                                                                                                                                                                                                                                                                                                                                                                                    <w:left w:val="none" w:sz="0" w:space="0" w:color="auto"/>
                                                                                                                                                                                                                                                                                                                                                                                    <w:bottom w:val="none" w:sz="0" w:space="0" w:color="auto"/>
                                                                                                                                                                                                                                                                                                                                                                                    <w:right w:val="none" w:sz="0" w:space="0" w:color="auto"/>
                                                                                                                                                                                                                                                                                                                                                                                  </w:divBdr>
                                                                                                                                                                                                                                                                                                                                                                                  <w:divsChild>
                                                                                                                                                                                                                                                                                                                                                                                    <w:div w:id="1378161305">
                                                                                                                                                                                                                                                                                                                                                                                      <w:marLeft w:val="0"/>
                                                                                                                                                                                                                                                                                                                                                                                      <w:marRight w:val="0"/>
                                                                                                                                                                                                                                                                                                                                                                                      <w:marTop w:val="0"/>
                                                                                                                                                                                                                                                                                                                                                                                      <w:marBottom w:val="0"/>
                                                                                                                                                                                                                                                                                                                                                                                      <w:divBdr>
                                                                                                                                                                                                                                                                                                                                                                                        <w:top w:val="none" w:sz="0" w:space="0" w:color="auto"/>
                                                                                                                                                                                                                                                                                                                                                                                        <w:left w:val="none" w:sz="0" w:space="0" w:color="auto"/>
                                                                                                                                                                                                                                                                                                                                                                                        <w:bottom w:val="none" w:sz="0" w:space="0" w:color="auto"/>
                                                                                                                                                                                                                                                                                                                                                                                        <w:right w:val="none" w:sz="0" w:space="0" w:color="auto"/>
                                                                                                                                                                                                                                                                                                                                                                                      </w:divBdr>
                                                                                                                                                                                                                                                                                                                                                                                      <w:divsChild>
                                                                                                                                                                                                                                                                                                                                                                                        <w:div w:id="275867863">
                                                                                                                                                                                                                                                                                                                                                                                          <w:marLeft w:val="0"/>
                                                                                                                                                                                                                                                                                                                                                                                          <w:marRight w:val="0"/>
                                                                                                                                                                                                                                                                                                                                                                                          <w:marTop w:val="0"/>
                                                                                                                                                                                                                                                                                                                                                                                          <w:marBottom w:val="0"/>
                                                                                                                                                                                                                                                                                                                                                                                          <w:divBdr>
                                                                                                                                                                                                                                                                                                                                                                                            <w:top w:val="none" w:sz="0" w:space="0" w:color="auto"/>
                                                                                                                                                                                                                                                                                                                                                                                            <w:left w:val="none" w:sz="0" w:space="0" w:color="auto"/>
                                                                                                                                                                                                                                                                                                                                                                                            <w:bottom w:val="none" w:sz="0" w:space="0" w:color="auto"/>
                                                                                                                                                                                                                                                                                                                                                                                            <w:right w:val="none" w:sz="0" w:space="0" w:color="auto"/>
                                                                                                                                                                                                                                                                                                                                                                                          </w:divBdr>
                                                                                                                                                                                                                                                                                                                                                                                          <w:divsChild>
                                                                                                                                                                                                                                                                                                                                                                                            <w:div w:id="29108771">
                                                                                                                                                                                                                                                                                                                                                                                              <w:marLeft w:val="0"/>
                                                                                                                                                                                                                                                                                                                                                                                              <w:marRight w:val="0"/>
                                                                                                                                                                                                                                                                                                                                                                                              <w:marTop w:val="0"/>
                                                                                                                                                                                                                                                                                                                                                                                              <w:marBottom w:val="0"/>
                                                                                                                                                                                                                                                                                                                                                                                              <w:divBdr>
                                                                                                                                                                                                                                                                                                                                                                                                <w:top w:val="none" w:sz="0" w:space="0" w:color="auto"/>
                                                                                                                                                                                                                                                                                                                                                                                                <w:left w:val="none" w:sz="0" w:space="0" w:color="auto"/>
                                                                                                                                                                                                                                                                                                                                                                                                <w:bottom w:val="none" w:sz="0" w:space="0" w:color="auto"/>
                                                                                                                                                                                                                                                                                                                                                                                                <w:right w:val="none" w:sz="0" w:space="0" w:color="auto"/>
                                                                                                                                                                                                                                                                                                                                                                                              </w:divBdr>
                                                                                                                                                                                                                                                                                                                                                                                              <w:divsChild>
                                                                                                                                                                                                                                                                                                                                                                                                <w:div w:id="1201699175">
                                                                                                                                                                                                                                                                                                                                                                                                  <w:marLeft w:val="0"/>
                                                                                                                                                                                                                                                                                                                                                                                                  <w:marRight w:val="0"/>
                                                                                                                                                                                                                                                                                                                                                                                                  <w:marTop w:val="0"/>
                                                                                                                                                                                                                                                                                                                                                                                                  <w:marBottom w:val="0"/>
                                                                                                                                                                                                                                                                                                                                                                                                  <w:divBdr>
                                                                                                                                                                                                                                                                                                                                                                                                    <w:top w:val="none" w:sz="0" w:space="0" w:color="auto"/>
                                                                                                                                                                                                                                                                                                                                                                                                    <w:left w:val="none" w:sz="0" w:space="0" w:color="auto"/>
                                                                                                                                                                                                                                                                                                                                                                                                    <w:bottom w:val="none" w:sz="0" w:space="0" w:color="auto"/>
                                                                                                                                                                                                                                                                                                                                                                                                    <w:right w:val="none" w:sz="0" w:space="0" w:color="auto"/>
                                                                                                                                                                                                                                                                                                                                                                                                  </w:divBdr>
                                                                                                                                                                                                                                                                                                                                                                                                  <w:divsChild>
                                                                                                                                                                                                                                                                                                                                                                                                    <w:div w:id="1000543313">
                                                                                                                                                                                                                                                                                                                                                                                                      <w:marLeft w:val="0"/>
                                                                                                                                                                                                                                                                                                                                                                                                      <w:marRight w:val="0"/>
                                                                                                                                                                                                                                                                                                                                                                                                      <w:marTop w:val="0"/>
                                                                                                                                                                                                                                                                                                                                                                                                      <w:marBottom w:val="0"/>
                                                                                                                                                                                                                                                                                                                                                                                                      <w:divBdr>
                                                                                                                                                                                                                                                                                                                                                                                                        <w:top w:val="none" w:sz="0" w:space="0" w:color="auto"/>
                                                                                                                                                                                                                                                                                                                                                                                                        <w:left w:val="none" w:sz="0" w:space="0" w:color="auto"/>
                                                                                                                                                                                                                                                                                                                                                                                                        <w:bottom w:val="none" w:sz="0" w:space="0" w:color="auto"/>
                                                                                                                                                                                                                                                                                                                                                                                                        <w:right w:val="none" w:sz="0" w:space="0" w:color="auto"/>
                                                                                                                                                                                                                                                                                                                                                                                                      </w:divBdr>
                                                                                                                                                                                                                                                                                                                                                                                                      <w:divsChild>
                                                                                                                                                                                                                                                                                                                                                                                                        <w:div w:id="696541556">
                                                                                                                                                                                                                                                                                                                                                                                                          <w:marLeft w:val="0"/>
                                                                                                                                                                                                                                                                                                                                                                                                          <w:marRight w:val="0"/>
                                                                                                                                                                                                                                                                                                                                                                                                          <w:marTop w:val="0"/>
                                                                                                                                                                                                                                                                                                                                                                                                          <w:marBottom w:val="0"/>
                                                                                                                                                                                                                                                                                                                                                                                                          <w:divBdr>
                                                                                                                                                                                                                                                                                                                                                                                                            <w:top w:val="none" w:sz="0" w:space="0" w:color="auto"/>
                                                                                                                                                                                                                                                                                                                                                                                                            <w:left w:val="none" w:sz="0" w:space="0" w:color="auto"/>
                                                                                                                                                                                                                                                                                                                                                                                                            <w:bottom w:val="none" w:sz="0" w:space="0" w:color="auto"/>
                                                                                                                                                                                                                                                                                                                                                                                                            <w:right w:val="none" w:sz="0" w:space="0" w:color="auto"/>
                                                                                                                                                                                                                                                                                                                                                                                                          </w:divBdr>
                                                                                                                                                                                                                                                                                                                                                                                                          <w:divsChild>
                                                                                                                                                                                                                                                                                                                                                                                                            <w:div w:id="931594816">
                                                                                                                                                                                                                                                                                                                                                                                                              <w:marLeft w:val="0"/>
                                                                                                                                                                                                                                                                                                                                                                                                              <w:marRight w:val="0"/>
                                                                                                                                                                                                                                                                                                                                                                                                              <w:marTop w:val="0"/>
                                                                                                                                                                                                                                                                                                                                                                                                              <w:marBottom w:val="0"/>
                                                                                                                                                                                                                                                                                                                                                                                                              <w:divBdr>
                                                                                                                                                                                                                                                                                                                                                                                                                <w:top w:val="none" w:sz="0" w:space="0" w:color="auto"/>
                                                                                                                                                                                                                                                                                                                                                                                                                <w:left w:val="none" w:sz="0" w:space="0" w:color="auto"/>
                                                                                                                                                                                                                                                                                                                                                                                                                <w:bottom w:val="none" w:sz="0" w:space="0" w:color="auto"/>
                                                                                                                                                                                                                                                                                                                                                                                                                <w:right w:val="none" w:sz="0" w:space="0" w:color="auto"/>
                                                                                                                                                                                                                                                                                                                                                                                                              </w:divBdr>
                                                                                                                                                                                                                                                                                                                                                                                                              <w:divsChild>
                                                                                                                                                                                                                                                                                                                                                                                                                <w:div w:id="1325082733">
                                                                                                                                                                                                                                                                                                                                                                                                                  <w:marLeft w:val="0"/>
                                                                                                                                                                                                                                                                                                                                                                                                                  <w:marRight w:val="0"/>
                                                                                                                                                                                                                                                                                                                                                                                                                  <w:marTop w:val="0"/>
                                                                                                                                                                                                                                                                                                                                                                                                                  <w:marBottom w:val="0"/>
                                                                                                                                                                                                                                                                                                                                                                                                                  <w:divBdr>
                                                                                                                                                                                                                                                                                                                                                                                                                    <w:top w:val="none" w:sz="0" w:space="0" w:color="auto"/>
                                                                                                                                                                                                                                                                                                                                                                                                                    <w:left w:val="none" w:sz="0" w:space="0" w:color="auto"/>
                                                                                                                                                                                                                                                                                                                                                                                                                    <w:bottom w:val="none" w:sz="0" w:space="0" w:color="auto"/>
                                                                                                                                                                                                                                                                                                                                                                                                                    <w:right w:val="none" w:sz="0" w:space="0" w:color="auto"/>
                                                                                                                                                                                                                                                                                                                                                                                                                  </w:divBdr>
                                                                                                                                                                                                                                                                                                                                                                                                                  <w:divsChild>
                                                                                                                                                                                                                                                                                                                                                                                                                    <w:div w:id="1231117494">
                                                                                                                                                                                                                                                                                                                                                                                                                      <w:marLeft w:val="0"/>
                                                                                                                                                                                                                                                                                                                                                                                                                      <w:marRight w:val="0"/>
                                                                                                                                                                                                                                                                                                                                                                                                                      <w:marTop w:val="0"/>
                                                                                                                                                                                                                                                                                                                                                                                                                      <w:marBottom w:val="0"/>
                                                                                                                                                                                                                                                                                                                                                                                                                      <w:divBdr>
                                                                                                                                                                                                                                                                                                                                                                                                                        <w:top w:val="none" w:sz="0" w:space="0" w:color="auto"/>
                                                                                                                                                                                                                                                                                                                                                                                                                        <w:left w:val="none" w:sz="0" w:space="0" w:color="auto"/>
                                                                                                                                                                                                                                                                                                                                                                                                                        <w:bottom w:val="none" w:sz="0" w:space="0" w:color="auto"/>
                                                                                                                                                                                                                                                                                                                                                                                                                        <w:right w:val="none" w:sz="0" w:space="0" w:color="auto"/>
                                                                                                                                                                                                                                                                                                                                                                                                                      </w:divBdr>
                                                                                                                                                                                                                                                                                                                                                                                                                      <w:divsChild>
                                                                                                                                                                                                                                                                                                                                                                                                                        <w:div w:id="911814204">
                                                                                                                                                                                                                                                                                                                                                                                                                          <w:marLeft w:val="0"/>
                                                                                                                                                                                                                                                                                                                                                                                                                          <w:marRight w:val="0"/>
                                                                                                                                                                                                                                                                                                                                                                                                                          <w:marTop w:val="0"/>
                                                                                                                                                                                                                                                                                                                                                                                                                          <w:marBottom w:val="0"/>
                                                                                                                                                                                                                                                                                                                                                                                                                          <w:divBdr>
                                                                                                                                                                                                                                                                                                                                                                                                                            <w:top w:val="none" w:sz="0" w:space="0" w:color="auto"/>
                                                                                                                                                                                                                                                                                                                                                                                                                            <w:left w:val="none" w:sz="0" w:space="0" w:color="auto"/>
                                                                                                                                                                                                                                                                                                                                                                                                                            <w:bottom w:val="none" w:sz="0" w:space="0" w:color="auto"/>
                                                                                                                                                                                                                                                                                                                                                                                                                            <w:right w:val="none" w:sz="0" w:space="0" w:color="auto"/>
                                                                                                                                                                                                                                                                                                                                                                                                                          </w:divBdr>
                                                                                                                                                                                                                                                                                                                                                                                                                          <w:divsChild>
                                                                                                                                                                                                                                                                                                                                                                                                                            <w:div w:id="390269679">
                                                                                                                                                                                                                                                                                                                                                                                                                              <w:marLeft w:val="0"/>
                                                                                                                                                                                                                                                                                                                                                                                                                              <w:marRight w:val="0"/>
                                                                                                                                                                                                                                                                                                                                                                                                                              <w:marTop w:val="0"/>
                                                                                                                                                                                                                                                                                                                                                                                                                              <w:marBottom w:val="0"/>
                                                                                                                                                                                                                                                                                                                                                                                                                              <w:divBdr>
                                                                                                                                                                                                                                                                                                                                                                                                                                <w:top w:val="none" w:sz="0" w:space="0" w:color="auto"/>
                                                                                                                                                                                                                                                                                                                                                                                                                                <w:left w:val="none" w:sz="0" w:space="0" w:color="auto"/>
                                                                                                                                                                                                                                                                                                                                                                                                                                <w:bottom w:val="none" w:sz="0" w:space="0" w:color="auto"/>
                                                                                                                                                                                                                                                                                                                                                                                                                                <w:right w:val="none" w:sz="0" w:space="0" w:color="auto"/>
                                                                                                                                                                                                                                                                                                                                                                                                                              </w:divBdr>
                                                                                                                                                                                                                                                                                                                                                                                                                              <w:divsChild>
                                                                                                                                                                                                                                                                                                                                                                                                                                <w:div w:id="807935119">
                                                                                                                                                                                                                                                                                                                                                                                                                                  <w:marLeft w:val="0"/>
                                                                                                                                                                                                                                                                                                                                                                                                                                  <w:marRight w:val="0"/>
                                                                                                                                                                                                                                                                                                                                                                                                                                  <w:marTop w:val="0"/>
                                                                                                                                                                                                                                                                                                                                                                                                                                  <w:marBottom w:val="0"/>
                                                                                                                                                                                                                                                                                                                                                                                                                                  <w:divBdr>
                                                                                                                                                                                                                                                                                                                                                                                                                                    <w:top w:val="none" w:sz="0" w:space="0" w:color="auto"/>
                                                                                                                                                                                                                                                                                                                                                                                                                                    <w:left w:val="none" w:sz="0" w:space="0" w:color="auto"/>
                                                                                                                                                                                                                                                                                                                                                                                                                                    <w:bottom w:val="none" w:sz="0" w:space="0" w:color="auto"/>
                                                                                                                                                                                                                                                                                                                                                                                                                                    <w:right w:val="none" w:sz="0" w:space="0" w:color="auto"/>
                                                                                                                                                                                                                                                                                                                                                                                                                                  </w:divBdr>
                                                                                                                                                                                                                                                                                                                                                                                                                                  <w:divsChild>
                                                                                                                                                                                                                                                                                                                                                                                                                                    <w:div w:id="1727799337">
                                                                                                                                                                                                                                                                                                                                                                                                                                      <w:marLeft w:val="0"/>
                                                                                                                                                                                                                                                                                                                                                                                                                                      <w:marRight w:val="0"/>
                                                                                                                                                                                                                                                                                                                                                                                                                                      <w:marTop w:val="0"/>
                                                                                                                                                                                                                                                                                                                                                                                                                                      <w:marBottom w:val="0"/>
                                                                                                                                                                                                                                                                                                                                                                                                                                      <w:divBdr>
                                                                                                                                                                                                                                                                                                                                                                                                                                        <w:top w:val="none" w:sz="0" w:space="0" w:color="auto"/>
                                                                                                                                                                                                                                                                                                                                                                                                                                        <w:left w:val="none" w:sz="0" w:space="0" w:color="auto"/>
                                                                                                                                                                                                                                                                                                                                                                                                                                        <w:bottom w:val="none" w:sz="0" w:space="0" w:color="auto"/>
                                                                                                                                                                                                                                                                                                                                                                                                                                        <w:right w:val="none" w:sz="0" w:space="0" w:color="auto"/>
                                                                                                                                                                                                                                                                                                                                                                                                                                      </w:divBdr>
                                                                                                                                                                                                                                                                                                                                                                                                                                      <w:divsChild>
                                                                                                                                                                                                                                                                                                                                                                                                                                        <w:div w:id="705758030">
                                                                                                                                                                                                                                                                                                                                                                                                                                          <w:marLeft w:val="0"/>
                                                                                                                                                                                                                                                                                                                                                                                                                                          <w:marRight w:val="0"/>
                                                                                                                                                                                                                                                                                                                                                                                                                                          <w:marTop w:val="0"/>
                                                                                                                                                                                                                                                                                                                                                                                                                                          <w:marBottom w:val="0"/>
                                                                                                                                                                                                                                                                                                                                                                                                                                          <w:divBdr>
                                                                                                                                                                                                                                                                                                                                                                                                                                            <w:top w:val="none" w:sz="0" w:space="0" w:color="auto"/>
                                                                                                                                                                                                                                                                                                                                                                                                                                            <w:left w:val="none" w:sz="0" w:space="0" w:color="auto"/>
                                                                                                                                                                                                                                                                                                                                                                                                                                            <w:bottom w:val="none" w:sz="0" w:space="0" w:color="auto"/>
                                                                                                                                                                                                                                                                                                                                                                                                                                            <w:right w:val="none" w:sz="0" w:space="0" w:color="auto"/>
                                                                                                                                                                                                                                                                                                                                                                                                                                          </w:divBdr>
                                                                                                                                                                                                                                                                                                                                                                                                                                          <w:divsChild>
                                                                                                                                                                                                                                                                                                                                                                                                                                            <w:div w:id="1333221245">
                                                                                                                                                                                                                                                                                                                                                                                                                                              <w:marLeft w:val="0"/>
                                                                                                                                                                                                                                                                                                                                                                                                                                              <w:marRight w:val="0"/>
                                                                                                                                                                                                                                                                                                                                                                                                                                              <w:marTop w:val="0"/>
                                                                                                                                                                                                                                                                                                                                                                                                                                              <w:marBottom w:val="0"/>
                                                                                                                                                                                                                                                                                                                                                                                                                                              <w:divBdr>
                                                                                                                                                                                                                                                                                                                                                                                                                                                <w:top w:val="none" w:sz="0" w:space="0" w:color="auto"/>
                                                                                                                                                                                                                                                                                                                                                                                                                                                <w:left w:val="none" w:sz="0" w:space="0" w:color="auto"/>
                                                                                                                                                                                                                                                                                                                                                                                                                                                <w:bottom w:val="none" w:sz="0" w:space="0" w:color="auto"/>
                                                                                                                                                                                                                                                                                                                                                                                                                                                <w:right w:val="none" w:sz="0" w:space="0" w:color="auto"/>
                                                                                                                                                                                                                                                                                                                                                                                                                                              </w:divBdr>
                                                                                                                                                                                                                                                                                                                                                                                                                                              <w:divsChild>
                                                                                                                                                                                                                                                                                                                                                                                                                                                <w:div w:id="1599873397">
                                                                                                                                                                                                                                                                                                                                                                                                                                                  <w:marLeft w:val="0"/>
                                                                                                                                                                                                                                                                                                                                                                                                                                                  <w:marRight w:val="0"/>
                                                                                                                                                                                                                                                                                                                                                                                                                                                  <w:marTop w:val="0"/>
                                                                                                                                                                                                                                                                                                                                                                                                                                                  <w:marBottom w:val="0"/>
                                                                                                                                                                                                                                                                                                                                                                                                                                                  <w:divBdr>
                                                                                                                                                                                                                                                                                                                                                                                                                                                    <w:top w:val="none" w:sz="0" w:space="0" w:color="auto"/>
                                                                                                                                                                                                                                                                                                                                                                                                                                                    <w:left w:val="none" w:sz="0" w:space="0" w:color="auto"/>
                                                                                                                                                                                                                                                                                                                                                                                                                                                    <w:bottom w:val="none" w:sz="0" w:space="0" w:color="auto"/>
                                                                                                                                                                                                                                                                                                                                                                                                                                                    <w:right w:val="none" w:sz="0" w:space="0" w:color="auto"/>
                                                                                                                                                                                                                                                                                                                                                                                                                                                  </w:divBdr>
                                                                                                                                                                                                                                                                                                                                                                                                                                                  <w:divsChild>
                                                                                                                                                                                                                                                                                                                                                                                                                                                    <w:div w:id="1118177868">
                                                                                                                                                                                                                                                                                                                                                                                                                                                      <w:marLeft w:val="0"/>
                                                                                                                                                                                                                                                                                                                                                                                                                                                      <w:marRight w:val="0"/>
                                                                                                                                                                                                                                                                                                                                                                                                                                                      <w:marTop w:val="0"/>
                                                                                                                                                                                                                                                                                                                                                                                                                                                      <w:marBottom w:val="0"/>
                                                                                                                                                                                                                                                                                                                                                                                                                                                      <w:divBdr>
                                                                                                                                                                                                                                                                                                                                                                                                                                                        <w:top w:val="none" w:sz="0" w:space="0" w:color="auto"/>
                                                                                                                                                                                                                                                                                                                                                                                                                                                        <w:left w:val="none" w:sz="0" w:space="0" w:color="auto"/>
                                                                                                                                                                                                                                                                                                                                                                                                                                                        <w:bottom w:val="none" w:sz="0" w:space="0" w:color="auto"/>
                                                                                                                                                                                                                                                                                                                                                                                                                                                        <w:right w:val="none" w:sz="0" w:space="0" w:color="auto"/>
                                                                                                                                                                                                                                                                                                                                                                                                                                                      </w:divBdr>
                                                                                                                                                                                                                                                                                                                                                                                                                                                      <w:divsChild>
                                                                                                                                                                                                                                                                                                                                                                                                                                                        <w:div w:id="1426418130">
                                                                                                                                                                                                                                                                                                                                                                                                                                                          <w:marLeft w:val="0"/>
                                                                                                                                                                                                                                                                                                                                                                                                                                                          <w:marRight w:val="0"/>
                                                                                                                                                                                                                                                                                                                                                                                                                                                          <w:marTop w:val="0"/>
                                                                                                                                                                                                                                                                                                                                                                                                                                                          <w:marBottom w:val="0"/>
                                                                                                                                                                                                                                                                                                                                                                                                                                                          <w:divBdr>
                                                                                                                                                                                                                                                                                                                                                                                                                                                            <w:top w:val="none" w:sz="0" w:space="0" w:color="auto"/>
                                                                                                                                                                                                                                                                                                                                                                                                                                                            <w:left w:val="none" w:sz="0" w:space="0" w:color="auto"/>
                                                                                                                                                                                                                                                                                                                                                                                                                                                            <w:bottom w:val="none" w:sz="0" w:space="0" w:color="auto"/>
                                                                                                                                                                                                                                                                                                                                                                                                                                                            <w:right w:val="none" w:sz="0" w:space="0" w:color="auto"/>
                                                                                                                                                                                                                                                                                                                                                                                                                                                          </w:divBdr>
                                                                                                                                                                                                                                                                                                                                                                                                                                                          <w:divsChild>
                                                                                                                                                                                                                                                                                                                                                                                                                                                            <w:div w:id="216821346">
                                                                                                                                                                                                                                                                                                                                                                                                                                                              <w:marLeft w:val="0"/>
                                                                                                                                                                                                                                                                                                                                                                                                                                                              <w:marRight w:val="0"/>
                                                                                                                                                                                                                                                                                                                                                                                                                                                              <w:marTop w:val="0"/>
                                                                                                                                                                                                                                                                                                                                                                                                                                                              <w:marBottom w:val="0"/>
                                                                                                                                                                                                                                                                                                                                                                                                                                                              <w:divBdr>
                                                                                                                                                                                                                                                                                                                                                                                                                                                                <w:top w:val="none" w:sz="0" w:space="0" w:color="auto"/>
                                                                                                                                                                                                                                                                                                                                                                                                                                                                <w:left w:val="none" w:sz="0" w:space="0" w:color="auto"/>
                                                                                                                                                                                                                                                                                                                                                                                                                                                                <w:bottom w:val="none" w:sz="0" w:space="0" w:color="auto"/>
                                                                                                                                                                                                                                                                                                                                                                                                                                                                <w:right w:val="none" w:sz="0" w:space="0" w:color="auto"/>
                                                                                                                                                                                                                                                                                                                                                                                                                                                              </w:divBdr>
                                                                                                                                                                                                                                                                                                                                                                                                                                                              <w:divsChild>
                                                                                                                                                                                                                                                                                                                                                                                                                                                                <w:div w:id="1783960908">
                                                                                                                                                                                                                                                                                                                                                                                                                                                                  <w:marLeft w:val="0"/>
                                                                                                                                                                                                                                                                                                                                                                                                                                                                  <w:marRight w:val="0"/>
                                                                                                                                                                                                                                                                                                                                                                                                                                                                  <w:marTop w:val="0"/>
                                                                                                                                                                                                                                                                                                                                                                                                                                                                  <w:marBottom w:val="0"/>
                                                                                                                                                                                                                                                                                                                                                                                                                                                                  <w:divBdr>
                                                                                                                                                                                                                                                                                                                                                                                                                                                                    <w:top w:val="none" w:sz="0" w:space="0" w:color="auto"/>
                                                                                                                                                                                                                                                                                                                                                                                                                                                                    <w:left w:val="none" w:sz="0" w:space="0" w:color="auto"/>
                                                                                                                                                                                                                                                                                                                                                                                                                                                                    <w:bottom w:val="none" w:sz="0" w:space="0" w:color="auto"/>
                                                                                                                                                                                                                                                                                                                                                                                                                                                                    <w:right w:val="none" w:sz="0" w:space="0" w:color="auto"/>
                                                                                                                                                                                                                                                                                                                                                                                                                                                                  </w:divBdr>
                                                                                                                                                                                                                                                                                                                                                                                                                                                                  <w:divsChild>
                                                                                                                                                                                                                                                                                                                                                                                                                                                                    <w:div w:id="354700500">
                                                                                                                                                                                                                                                                                                                                                                                                                                                                      <w:marLeft w:val="0"/>
                                                                                                                                                                                                                                                                                                                                                                                                                                                                      <w:marRight w:val="0"/>
                                                                                                                                                                                                                                                                                                                                                                                                                                                                      <w:marTop w:val="0"/>
                                                                                                                                                                                                                                                                                                                                                                                                                                                                      <w:marBottom w:val="0"/>
                                                                                                                                                                                                                                                                                                                                                                                                                                                                      <w:divBdr>
                                                                                                                                                                                                                                                                                                                                                                                                                                                                        <w:top w:val="none" w:sz="0" w:space="0" w:color="auto"/>
                                                                                                                                                                                                                                                                                                                                                                                                                                                                        <w:left w:val="none" w:sz="0" w:space="0" w:color="auto"/>
                                                                                                                                                                                                                                                                                                                                                                                                                                                                        <w:bottom w:val="none" w:sz="0" w:space="0" w:color="auto"/>
                                                                                                                                                                                                                                                                                                                                                                                                                                                                        <w:right w:val="none" w:sz="0" w:space="0" w:color="auto"/>
                                                                                                                                                                                                                                                                                                                                                                                                                                                                      </w:divBdr>
                                                                                                                                                                                                                                                                                                                                                                                                                                                                      <w:divsChild>
                                                                                                                                                                                                                                                                                                                                                                                                                                                                        <w:div w:id="1947467993">
                                                                                                                                                                                                                                                                                                                                                                                                                                                                          <w:marLeft w:val="0"/>
                                                                                                                                                                                                                                                                                                                                                                                                                                                                          <w:marRight w:val="0"/>
                                                                                                                                                                                                                                                                                                                                                                                                                                                                          <w:marTop w:val="0"/>
                                                                                                                                                                                                                                                                                                                                                                                                                                                                          <w:marBottom w:val="0"/>
                                                                                                                                                                                                                                                                                                                                                                                                                                                                          <w:divBdr>
                                                                                                                                                                                                                                                                                                                                                                                                                                                                            <w:top w:val="none" w:sz="0" w:space="0" w:color="auto"/>
                                                                                                                                                                                                                                                                                                                                                                                                                                                                            <w:left w:val="none" w:sz="0" w:space="0" w:color="auto"/>
                                                                                                                                                                                                                                                                                                                                                                                                                                                                            <w:bottom w:val="none" w:sz="0" w:space="0" w:color="auto"/>
                                                                                                                                                                                                                                                                                                                                                                                                                                                                            <w:right w:val="none" w:sz="0" w:space="0" w:color="auto"/>
                                                                                                                                                                                                                                                                                                                                                                                                                                                                          </w:divBdr>
                                                                                                                                                                                                                                                                                                                                                                                                                                                                          <w:divsChild>
                                                                                                                                                                                                                                                                                                                                                                                                                                                                            <w:div w:id="2055693874">
                                                                                                                                                                                                                                                                                                                                                                                                                                                                              <w:marLeft w:val="0"/>
                                                                                                                                                                                                                                                                                                                                                                                                                                                                              <w:marRight w:val="0"/>
                                                                                                                                                                                                                                                                                                                                                                                                                                                                              <w:marTop w:val="0"/>
                                                                                                                                                                                                                                                                                                                                                                                                                                                                              <w:marBottom w:val="0"/>
                                                                                                                                                                                                                                                                                                                                                                                                                                                                              <w:divBdr>
                                                                                                                                                                                                                                                                                                                                                                                                                                                                                <w:top w:val="none" w:sz="0" w:space="0" w:color="auto"/>
                                                                                                                                                                                                                                                                                                                                                                                                                                                                                <w:left w:val="none" w:sz="0" w:space="0" w:color="auto"/>
                                                                                                                                                                                                                                                                                                                                                                                                                                                                                <w:bottom w:val="none" w:sz="0" w:space="0" w:color="auto"/>
                                                                                                                                                                                                                                                                                                                                                                                                                                                                                <w:right w:val="none" w:sz="0" w:space="0" w:color="auto"/>
                                                                                                                                                                                                                                                                                                                                                                                                                                                                              </w:divBdr>
                                                                                                                                                                                                                                                                                                                                                                                                                                                                              <w:divsChild>
                                                                                                                                                                                                                                                                                                                                                                                                                                                                                <w:div w:id="1305895412">
                                                                                                                                                                                                                                                                                                                                                                                                                                                                                  <w:marLeft w:val="0"/>
                                                                                                                                                                                                                                                                                                                                                                                                                                                                                  <w:marRight w:val="0"/>
                                                                                                                                                                                                                                                                                                                                                                                                                                                                                  <w:marTop w:val="0"/>
                                                                                                                                                                                                                                                                                                                                                                                                                                                                                  <w:marBottom w:val="0"/>
                                                                                                                                                                                                                                                                                                                                                                                                                                                                                  <w:divBdr>
                                                                                                                                                                                                                                                                                                                                                                                                                                                                                    <w:top w:val="none" w:sz="0" w:space="0" w:color="auto"/>
                                                                                                                                                                                                                                                                                                                                                                                                                                                                                    <w:left w:val="none" w:sz="0" w:space="0" w:color="auto"/>
                                                                                                                                                                                                                                                                                                                                                                                                                                                                                    <w:bottom w:val="none" w:sz="0" w:space="0" w:color="auto"/>
                                                                                                                                                                                                                                                                                                                                                                                                                                                                                    <w:right w:val="none" w:sz="0" w:space="0" w:color="auto"/>
                                                                                                                                                                                                                                                                                                                                                                                                                                                                                  </w:divBdr>
                                                                                                                                                                                                                                                                                                                                                                                                                                                                                  <w:divsChild>
                                                                                                                                                                                                                                                                                                                                                                                                                                                                                    <w:div w:id="423378238">
                                                                                                                                                                                                                                                                                                                                                                                                                                                                                      <w:marLeft w:val="0"/>
                                                                                                                                                                                                                                                                                                                                                                                                                                                                                      <w:marRight w:val="0"/>
                                                                                                                                                                                                                                                                                                                                                                                                                                                                                      <w:marTop w:val="0"/>
                                                                                                                                                                                                                                                                                                                                                                                                                                                                                      <w:marBottom w:val="0"/>
                                                                                                                                                                                                                                                                                                                                                                                                                                                                                      <w:divBdr>
                                                                                                                                                                                                                                                                                                                                                                                                                                                                                        <w:top w:val="none" w:sz="0" w:space="0" w:color="auto"/>
                                                                                                                                                                                                                                                                                                                                                                                                                                                                                        <w:left w:val="none" w:sz="0" w:space="0" w:color="auto"/>
                                                                                                                                                                                                                                                                                                                                                                                                                                                                                        <w:bottom w:val="none" w:sz="0" w:space="0" w:color="auto"/>
                                                                                                                                                                                                                                                                                                                                                                                                                                                                                        <w:right w:val="none" w:sz="0" w:space="0" w:color="auto"/>
                                                                                                                                                                                                                                                                                                                                                                                                                                                                                      </w:divBdr>
                                                                                                                                                                                                                                                                                                                                                                                                                                                                                      <w:divsChild>
                                                                                                                                                                                                                                                                                                                                                                                                                                                                                        <w:div w:id="721176295">
                                                                                                                                                                                                                                                                                                                                                                                                                                                                                          <w:marLeft w:val="0"/>
                                                                                                                                                                                                                                                                                                                                                                                                                                                                                          <w:marRight w:val="0"/>
                                                                                                                                                                                                                                                                                                                                                                                                                                                                                          <w:marTop w:val="0"/>
                                                                                                                                                                                                                                                                                                                                                                                                                                                                                          <w:marBottom w:val="0"/>
                                                                                                                                                                                                                                                                                                                                                                                                                                                                                          <w:divBdr>
                                                                                                                                                                                                                                                                                                                                                                                                                                                                                            <w:top w:val="none" w:sz="0" w:space="0" w:color="auto"/>
                                                                                                                                                                                                                                                                                                                                                                                                                                                                                            <w:left w:val="none" w:sz="0" w:space="0" w:color="auto"/>
                                                                                                                                                                                                                                                                                                                                                                                                                                                                                            <w:bottom w:val="none" w:sz="0" w:space="0" w:color="auto"/>
                                                                                                                                                                                                                                                                                                                                                                                                                                                                                            <w:right w:val="none" w:sz="0" w:space="0" w:color="auto"/>
                                                                                                                                                                                                                                                                                                                                                                                                                                                                                          </w:divBdr>
                                                                                                                                                                                                                                                                                                                                                                                                                                                                                          <w:divsChild>
                                                                                                                                                                                                                                                                                                                                                                                                                                                                                            <w:div w:id="1945991725">
                                                                                                                                                                                                                                                                                                                                                                                                                                                                                              <w:marLeft w:val="0"/>
                                                                                                                                                                                                                                                                                                                                                                                                                                                                                              <w:marRight w:val="0"/>
                                                                                                                                                                                                                                                                                                                                                                                                                                                                                              <w:marTop w:val="0"/>
                                                                                                                                                                                                                                                                                                                                                                                                                                                                                              <w:marBottom w:val="0"/>
                                                                                                                                                                                                                                                                                                                                                                                                                                                                                              <w:divBdr>
                                                                                                                                                                                                                                                                                                                                                                                                                                                                                                <w:top w:val="none" w:sz="0" w:space="0" w:color="auto"/>
                                                                                                                                                                                                                                                                                                                                                                                                                                                                                                <w:left w:val="none" w:sz="0" w:space="0" w:color="auto"/>
                                                                                                                                                                                                                                                                                                                                                                                                                                                                                                <w:bottom w:val="none" w:sz="0" w:space="0" w:color="auto"/>
                                                                                                                                                                                                                                                                                                                                                                                                                                                                                                <w:right w:val="none" w:sz="0" w:space="0" w:color="auto"/>
                                                                                                                                                                                                                                                                                                                                                                                                                                                                                              </w:divBdr>
                                                                                                                                                                                                                                                                                                                                                                                                                                                                                              <w:divsChild>
                                                                                                                                                                                                                                                                                                                                                                                                                                                                                                <w:div w:id="90054067">
                                                                                                                                                                                                                                                                                                                                                                                                                                                                                                  <w:marLeft w:val="0"/>
                                                                                                                                                                                                                                                                                                                                                                                                                                                                                                  <w:marRight w:val="0"/>
                                                                                                                                                                                                                                                                                                                                                                                                                                                                                                  <w:marTop w:val="0"/>
                                                                                                                                                                                                                                                                                                                                                                                                                                                                                                  <w:marBottom w:val="0"/>
                                                                                                                                                                                                                                                                                                                                                                                                                                                                                                  <w:divBdr>
                                                                                                                                                                                                                                                                                                                                                                                                                                                                                                    <w:top w:val="none" w:sz="0" w:space="0" w:color="auto"/>
                                                                                                                                                                                                                                                                                                                                                                                                                                                                                                    <w:left w:val="none" w:sz="0" w:space="0" w:color="auto"/>
                                                                                                                                                                                                                                                                                                                                                                                                                                                                                                    <w:bottom w:val="none" w:sz="0" w:space="0" w:color="auto"/>
                                                                                                                                                                                                                                                                                                                                                                                                                                                                                                    <w:right w:val="none" w:sz="0" w:space="0" w:color="auto"/>
                                                                                                                                                                                                                                                                                                                                                                                                                                                                                                  </w:divBdr>
                                                                                                                                                                                                                                                                                                                                                                                                                                                                                                  <w:divsChild>
                                                                                                                                                                                                                                                                                                                                                                                                                                                                                                    <w:div w:id="98137467">
                                                                                                                                                                                                                                                                                                                                                                                                                                                                                                      <w:marLeft w:val="0"/>
                                                                                                                                                                                                                                                                                                                                                                                                                                                                                                      <w:marRight w:val="0"/>
                                                                                                                                                                                                                                                                                                                                                                                                                                                                                                      <w:marTop w:val="0"/>
                                                                                                                                                                                                                                                                                                                                                                                                                                                                                                      <w:marBottom w:val="0"/>
                                                                                                                                                                                                                                                                                                                                                                                                                                                                                                      <w:divBdr>
                                                                                                                                                                                                                                                                                                                                                                                                                                                                                                        <w:top w:val="none" w:sz="0" w:space="0" w:color="auto"/>
                                                                                                                                                                                                                                                                                                                                                                                                                                                                                                        <w:left w:val="none" w:sz="0" w:space="0" w:color="auto"/>
                                                                                                                                                                                                                                                                                                                                                                                                                                                                                                        <w:bottom w:val="none" w:sz="0" w:space="0" w:color="auto"/>
                                                                                                                                                                                                                                                                                                                                                                                                                                                                                                        <w:right w:val="none" w:sz="0" w:space="0" w:color="auto"/>
                                                                                                                                                                                                                                                                                                                                                                                                                                                                                                      </w:divBdr>
                                                                                                                                                                                                                                                                                                                                                                                                                                                                                                      <w:divsChild>
                                                                                                                                                                                                                                                                                                                                                                                                                                                                                                        <w:div w:id="758020249">
                                                                                                                                                                                                                                                                                                                                                                                                                                                                                                          <w:marLeft w:val="0"/>
                                                                                                                                                                                                                                                                                                                                                                                                                                                                                                          <w:marRight w:val="0"/>
                                                                                                                                                                                                                                                                                                                                                                                                                                                                                                          <w:marTop w:val="0"/>
                                                                                                                                                                                                                                                                                                                                                                                                                                                                                                          <w:marBottom w:val="0"/>
                                                                                                                                                                                                                                                                                                                                                                                                                                                                                                          <w:divBdr>
                                                                                                                                                                                                                                                                                                                                                                                                                                                                                                            <w:top w:val="none" w:sz="0" w:space="0" w:color="auto"/>
                                                                                                                                                                                                                                                                                                                                                                                                                                                                                                            <w:left w:val="none" w:sz="0" w:space="0" w:color="auto"/>
                                                                                                                                                                                                                                                                                                                                                                                                                                                                                                            <w:bottom w:val="none" w:sz="0" w:space="0" w:color="auto"/>
                                                                                                                                                                                                                                                                                                                                                                                                                                                                                                            <w:right w:val="none" w:sz="0" w:space="0" w:color="auto"/>
                                                                                                                                                                                                                                                                                                                                                                                                                                                                                                          </w:divBdr>
                                                                                                                                                                                                                                                                                                                                                                                                                                                                                                          <w:divsChild>
                                                                                                                                                                                                                                                                                                                                                                                                                                                                                                            <w:div w:id="1840458896">
                                                                                                                                                                                                                                                                                                                                                                                                                                                                                                              <w:marLeft w:val="0"/>
                                                                                                                                                                                                                                                                                                                                                                                                                                                                                                              <w:marRight w:val="0"/>
                                                                                                                                                                                                                                                                                                                                                                                                                                                                                                              <w:marTop w:val="0"/>
                                                                                                                                                                                                                                                                                                                                                                                                                                                                                                              <w:marBottom w:val="0"/>
                                                                                                                                                                                                                                                                                                                                                                                                                                                                                                              <w:divBdr>
                                                                                                                                                                                                                                                                                                                                                                                                                                                                                                                <w:top w:val="none" w:sz="0" w:space="0" w:color="auto"/>
                                                                                                                                                                                                                                                                                                                                                                                                                                                                                                                <w:left w:val="none" w:sz="0" w:space="0" w:color="auto"/>
                                                                                                                                                                                                                                                                                                                                                                                                                                                                                                                <w:bottom w:val="none" w:sz="0" w:space="0" w:color="auto"/>
                                                                                                                                                                                                                                                                                                                                                                                                                                                                                                                <w:right w:val="none" w:sz="0" w:space="0" w:color="auto"/>
                                                                                                                                                                                                                                                                                                                                                                                                                                                                                                              </w:divBdr>
                                                                                                                                                                                                                                                                                                                                                                                                                                                                                                              <w:divsChild>
                                                                                                                                                                                                                                                                                                                                                                                                                                                                                                                <w:div w:id="437532029">
                                                                                                                                                                                                                                                                                                                                                                                                                                                                                                                  <w:marLeft w:val="0"/>
                                                                                                                                                                                                                                                                                                                                                                                                                                                                                                                  <w:marRight w:val="0"/>
                                                                                                                                                                                                                                                                                                                                                                                                                                                                                                                  <w:marTop w:val="0"/>
                                                                                                                                                                                                                                                                                                                                                                                                                                                                                                                  <w:marBottom w:val="0"/>
                                                                                                                                                                                                                                                                                                                                                                                                                                                                                                                  <w:divBdr>
                                                                                                                                                                                                                                                                                                                                                                                                                                                                                                                    <w:top w:val="none" w:sz="0" w:space="0" w:color="auto"/>
                                                                                                                                                                                                                                                                                                                                                                                                                                                                                                                    <w:left w:val="none" w:sz="0" w:space="0" w:color="auto"/>
                                                                                                                                                                                                                                                                                                                                                                                                                                                                                                                    <w:bottom w:val="none" w:sz="0" w:space="0" w:color="auto"/>
                                                                                                                                                                                                                                                                                                                                                                                                                                                                                                                    <w:right w:val="none" w:sz="0" w:space="0" w:color="auto"/>
                                                                                                                                                                                                                                                                                                                                                                                                                                                                                                                  </w:divBdr>
                                                                                                                                                                                                                                                                                                                                                                                                                                                                                                                  <w:divsChild>
                                                                                                                                                                                                                                                                                                                                                                                                                                                                                                                    <w:div w:id="512960132">
                                                                                                                                                                                                                                                                                                                                                                                                                                                                                                                      <w:marLeft w:val="0"/>
                                                                                                                                                                                                                                                                                                                                                                                                                                                                                                                      <w:marRight w:val="0"/>
                                                                                                                                                                                                                                                                                                                                                                                                                                                                                                                      <w:marTop w:val="0"/>
                                                                                                                                                                                                                                                                                                                                                                                                                                                                                                                      <w:marBottom w:val="0"/>
                                                                                                                                                                                                                                                                                                                                                                                                                                                                                                                      <w:divBdr>
                                                                                                                                                                                                                                                                                                                                                                                                                                                                                                                        <w:top w:val="none" w:sz="0" w:space="0" w:color="auto"/>
                                                                                                                                                                                                                                                                                                                                                                                                                                                                                                                        <w:left w:val="none" w:sz="0" w:space="0" w:color="auto"/>
                                                                                                                                                                                                                                                                                                                                                                                                                                                                                                                        <w:bottom w:val="none" w:sz="0" w:space="0" w:color="auto"/>
                                                                                                                                                                                                                                                                                                                                                                                                                                                                                                                        <w:right w:val="none" w:sz="0" w:space="0" w:color="auto"/>
                                                                                                                                                                                                                                                                                                                                                                                                                                                                                                                      </w:divBdr>
                                                                                                                                                                                                                                                                                                                                                                                                                                                                                                                      <w:divsChild>
                                                                                                                                                                                                                                                                                                                                                                                                                                                                                                                        <w:div w:id="525026349">
                                                                                                                                                                                                                                                                                                                                                                                                                                                                                                                          <w:marLeft w:val="0"/>
                                                                                                                                                                                                                                                                                                                                                                                                                                                                                                                          <w:marRight w:val="0"/>
                                                                                                                                                                                                                                                                                                                                                                                                                                                                                                                          <w:marTop w:val="0"/>
                                                                                                                                                                                                                                                                                                                                                                                                                                                                                                                          <w:marBottom w:val="0"/>
                                                                                                                                                                                                                                                                                                                                                                                                                                                                                                                          <w:divBdr>
                                                                                                                                                                                                                                                                                                                                                                                                                                                                                                                            <w:top w:val="none" w:sz="0" w:space="0" w:color="auto"/>
                                                                                                                                                                                                                                                                                                                                                                                                                                                                                                                            <w:left w:val="none" w:sz="0" w:space="0" w:color="auto"/>
                                                                                                                                                                                                                                                                                                                                                                                                                                                                                                                            <w:bottom w:val="none" w:sz="0" w:space="0" w:color="auto"/>
                                                                                                                                                                                                                                                                                                                                                                                                                                                                                                                            <w:right w:val="none" w:sz="0" w:space="0" w:color="auto"/>
                                                                                                                                                                                                                                                                                                                                                                                                                                                                                                                          </w:divBdr>
                                                                                                                                                                                                                                                                                                                                                                                                                                                                                                                          <w:divsChild>
                                                                                                                                                                                                                                                                                                                                                                                                                                                                                                                            <w:div w:id="4040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8862347">
      <w:marLeft w:val="480"/>
      <w:marRight w:val="0"/>
      <w:marTop w:val="0"/>
      <w:marBottom w:val="0"/>
      <w:divBdr>
        <w:top w:val="none" w:sz="0" w:space="0" w:color="auto"/>
        <w:left w:val="none" w:sz="0" w:space="0" w:color="auto"/>
        <w:bottom w:val="none" w:sz="0" w:space="0" w:color="auto"/>
        <w:right w:val="none" w:sz="0" w:space="0" w:color="auto"/>
      </w:divBdr>
    </w:div>
    <w:div w:id="503013033">
      <w:marLeft w:val="480"/>
      <w:marRight w:val="0"/>
      <w:marTop w:val="0"/>
      <w:marBottom w:val="0"/>
      <w:divBdr>
        <w:top w:val="none" w:sz="0" w:space="0" w:color="auto"/>
        <w:left w:val="none" w:sz="0" w:space="0" w:color="auto"/>
        <w:bottom w:val="none" w:sz="0" w:space="0" w:color="auto"/>
        <w:right w:val="none" w:sz="0" w:space="0" w:color="auto"/>
      </w:divBdr>
    </w:div>
    <w:div w:id="513808415">
      <w:marLeft w:val="480"/>
      <w:marRight w:val="0"/>
      <w:marTop w:val="0"/>
      <w:marBottom w:val="0"/>
      <w:divBdr>
        <w:top w:val="none" w:sz="0" w:space="0" w:color="auto"/>
        <w:left w:val="none" w:sz="0" w:space="0" w:color="auto"/>
        <w:bottom w:val="none" w:sz="0" w:space="0" w:color="auto"/>
        <w:right w:val="none" w:sz="0" w:space="0" w:color="auto"/>
      </w:divBdr>
    </w:div>
    <w:div w:id="519781935">
      <w:marLeft w:val="480"/>
      <w:marRight w:val="0"/>
      <w:marTop w:val="0"/>
      <w:marBottom w:val="0"/>
      <w:divBdr>
        <w:top w:val="none" w:sz="0" w:space="0" w:color="auto"/>
        <w:left w:val="none" w:sz="0" w:space="0" w:color="auto"/>
        <w:bottom w:val="none" w:sz="0" w:space="0" w:color="auto"/>
        <w:right w:val="none" w:sz="0" w:space="0" w:color="auto"/>
      </w:divBdr>
    </w:div>
    <w:div w:id="522793438">
      <w:marLeft w:val="480"/>
      <w:marRight w:val="0"/>
      <w:marTop w:val="0"/>
      <w:marBottom w:val="0"/>
      <w:divBdr>
        <w:top w:val="none" w:sz="0" w:space="0" w:color="auto"/>
        <w:left w:val="none" w:sz="0" w:space="0" w:color="auto"/>
        <w:bottom w:val="none" w:sz="0" w:space="0" w:color="auto"/>
        <w:right w:val="none" w:sz="0" w:space="0" w:color="auto"/>
      </w:divBdr>
    </w:div>
    <w:div w:id="530655443">
      <w:marLeft w:val="480"/>
      <w:marRight w:val="0"/>
      <w:marTop w:val="0"/>
      <w:marBottom w:val="0"/>
      <w:divBdr>
        <w:top w:val="none" w:sz="0" w:space="0" w:color="auto"/>
        <w:left w:val="none" w:sz="0" w:space="0" w:color="auto"/>
        <w:bottom w:val="none" w:sz="0" w:space="0" w:color="auto"/>
        <w:right w:val="none" w:sz="0" w:space="0" w:color="auto"/>
      </w:divBdr>
    </w:div>
    <w:div w:id="549071994">
      <w:marLeft w:val="480"/>
      <w:marRight w:val="0"/>
      <w:marTop w:val="0"/>
      <w:marBottom w:val="0"/>
      <w:divBdr>
        <w:top w:val="none" w:sz="0" w:space="0" w:color="auto"/>
        <w:left w:val="none" w:sz="0" w:space="0" w:color="auto"/>
        <w:bottom w:val="none" w:sz="0" w:space="0" w:color="auto"/>
        <w:right w:val="none" w:sz="0" w:space="0" w:color="auto"/>
      </w:divBdr>
    </w:div>
    <w:div w:id="603196039">
      <w:marLeft w:val="480"/>
      <w:marRight w:val="0"/>
      <w:marTop w:val="0"/>
      <w:marBottom w:val="0"/>
      <w:divBdr>
        <w:top w:val="none" w:sz="0" w:space="0" w:color="auto"/>
        <w:left w:val="none" w:sz="0" w:space="0" w:color="auto"/>
        <w:bottom w:val="none" w:sz="0" w:space="0" w:color="auto"/>
        <w:right w:val="none" w:sz="0" w:space="0" w:color="auto"/>
      </w:divBdr>
    </w:div>
    <w:div w:id="627080940">
      <w:marLeft w:val="480"/>
      <w:marRight w:val="0"/>
      <w:marTop w:val="0"/>
      <w:marBottom w:val="0"/>
      <w:divBdr>
        <w:top w:val="none" w:sz="0" w:space="0" w:color="auto"/>
        <w:left w:val="none" w:sz="0" w:space="0" w:color="auto"/>
        <w:bottom w:val="none" w:sz="0" w:space="0" w:color="auto"/>
        <w:right w:val="none" w:sz="0" w:space="0" w:color="auto"/>
      </w:divBdr>
    </w:div>
    <w:div w:id="643438049">
      <w:marLeft w:val="480"/>
      <w:marRight w:val="0"/>
      <w:marTop w:val="0"/>
      <w:marBottom w:val="0"/>
      <w:divBdr>
        <w:top w:val="none" w:sz="0" w:space="0" w:color="auto"/>
        <w:left w:val="none" w:sz="0" w:space="0" w:color="auto"/>
        <w:bottom w:val="none" w:sz="0" w:space="0" w:color="auto"/>
        <w:right w:val="none" w:sz="0" w:space="0" w:color="auto"/>
      </w:divBdr>
    </w:div>
    <w:div w:id="651954526">
      <w:marLeft w:val="480"/>
      <w:marRight w:val="0"/>
      <w:marTop w:val="0"/>
      <w:marBottom w:val="0"/>
      <w:divBdr>
        <w:top w:val="none" w:sz="0" w:space="0" w:color="auto"/>
        <w:left w:val="none" w:sz="0" w:space="0" w:color="auto"/>
        <w:bottom w:val="none" w:sz="0" w:space="0" w:color="auto"/>
        <w:right w:val="none" w:sz="0" w:space="0" w:color="auto"/>
      </w:divBdr>
    </w:div>
    <w:div w:id="659699287">
      <w:marLeft w:val="480"/>
      <w:marRight w:val="0"/>
      <w:marTop w:val="0"/>
      <w:marBottom w:val="0"/>
      <w:divBdr>
        <w:top w:val="none" w:sz="0" w:space="0" w:color="auto"/>
        <w:left w:val="none" w:sz="0" w:space="0" w:color="auto"/>
        <w:bottom w:val="none" w:sz="0" w:space="0" w:color="auto"/>
        <w:right w:val="none" w:sz="0" w:space="0" w:color="auto"/>
      </w:divBdr>
    </w:div>
    <w:div w:id="672225796">
      <w:marLeft w:val="480"/>
      <w:marRight w:val="0"/>
      <w:marTop w:val="0"/>
      <w:marBottom w:val="0"/>
      <w:divBdr>
        <w:top w:val="none" w:sz="0" w:space="0" w:color="auto"/>
        <w:left w:val="none" w:sz="0" w:space="0" w:color="auto"/>
        <w:bottom w:val="none" w:sz="0" w:space="0" w:color="auto"/>
        <w:right w:val="none" w:sz="0" w:space="0" w:color="auto"/>
      </w:divBdr>
    </w:div>
    <w:div w:id="675501703">
      <w:marLeft w:val="480"/>
      <w:marRight w:val="0"/>
      <w:marTop w:val="0"/>
      <w:marBottom w:val="0"/>
      <w:divBdr>
        <w:top w:val="none" w:sz="0" w:space="0" w:color="auto"/>
        <w:left w:val="none" w:sz="0" w:space="0" w:color="auto"/>
        <w:bottom w:val="none" w:sz="0" w:space="0" w:color="auto"/>
        <w:right w:val="none" w:sz="0" w:space="0" w:color="auto"/>
      </w:divBdr>
    </w:div>
    <w:div w:id="715279901">
      <w:marLeft w:val="480"/>
      <w:marRight w:val="0"/>
      <w:marTop w:val="0"/>
      <w:marBottom w:val="0"/>
      <w:divBdr>
        <w:top w:val="none" w:sz="0" w:space="0" w:color="auto"/>
        <w:left w:val="none" w:sz="0" w:space="0" w:color="auto"/>
        <w:bottom w:val="none" w:sz="0" w:space="0" w:color="auto"/>
        <w:right w:val="none" w:sz="0" w:space="0" w:color="auto"/>
      </w:divBdr>
    </w:div>
    <w:div w:id="732847644">
      <w:marLeft w:val="480"/>
      <w:marRight w:val="0"/>
      <w:marTop w:val="0"/>
      <w:marBottom w:val="0"/>
      <w:divBdr>
        <w:top w:val="none" w:sz="0" w:space="0" w:color="auto"/>
        <w:left w:val="none" w:sz="0" w:space="0" w:color="auto"/>
        <w:bottom w:val="none" w:sz="0" w:space="0" w:color="auto"/>
        <w:right w:val="none" w:sz="0" w:space="0" w:color="auto"/>
      </w:divBdr>
    </w:div>
    <w:div w:id="737745224">
      <w:bodyDiv w:val="1"/>
      <w:marLeft w:val="0"/>
      <w:marRight w:val="0"/>
      <w:marTop w:val="0"/>
      <w:marBottom w:val="0"/>
      <w:divBdr>
        <w:top w:val="none" w:sz="0" w:space="0" w:color="auto"/>
        <w:left w:val="none" w:sz="0" w:space="0" w:color="auto"/>
        <w:bottom w:val="none" w:sz="0" w:space="0" w:color="auto"/>
        <w:right w:val="none" w:sz="0" w:space="0" w:color="auto"/>
      </w:divBdr>
    </w:div>
    <w:div w:id="747963985">
      <w:marLeft w:val="480"/>
      <w:marRight w:val="0"/>
      <w:marTop w:val="0"/>
      <w:marBottom w:val="0"/>
      <w:divBdr>
        <w:top w:val="none" w:sz="0" w:space="0" w:color="auto"/>
        <w:left w:val="none" w:sz="0" w:space="0" w:color="auto"/>
        <w:bottom w:val="none" w:sz="0" w:space="0" w:color="auto"/>
        <w:right w:val="none" w:sz="0" w:space="0" w:color="auto"/>
      </w:divBdr>
    </w:div>
    <w:div w:id="755515175">
      <w:marLeft w:val="480"/>
      <w:marRight w:val="0"/>
      <w:marTop w:val="0"/>
      <w:marBottom w:val="0"/>
      <w:divBdr>
        <w:top w:val="none" w:sz="0" w:space="0" w:color="auto"/>
        <w:left w:val="none" w:sz="0" w:space="0" w:color="auto"/>
        <w:bottom w:val="none" w:sz="0" w:space="0" w:color="auto"/>
        <w:right w:val="none" w:sz="0" w:space="0" w:color="auto"/>
      </w:divBdr>
    </w:div>
    <w:div w:id="756290288">
      <w:marLeft w:val="480"/>
      <w:marRight w:val="0"/>
      <w:marTop w:val="0"/>
      <w:marBottom w:val="0"/>
      <w:divBdr>
        <w:top w:val="none" w:sz="0" w:space="0" w:color="auto"/>
        <w:left w:val="none" w:sz="0" w:space="0" w:color="auto"/>
        <w:bottom w:val="none" w:sz="0" w:space="0" w:color="auto"/>
        <w:right w:val="none" w:sz="0" w:space="0" w:color="auto"/>
      </w:divBdr>
    </w:div>
    <w:div w:id="777143284">
      <w:marLeft w:val="480"/>
      <w:marRight w:val="0"/>
      <w:marTop w:val="0"/>
      <w:marBottom w:val="0"/>
      <w:divBdr>
        <w:top w:val="none" w:sz="0" w:space="0" w:color="auto"/>
        <w:left w:val="none" w:sz="0" w:space="0" w:color="auto"/>
        <w:bottom w:val="none" w:sz="0" w:space="0" w:color="auto"/>
        <w:right w:val="none" w:sz="0" w:space="0" w:color="auto"/>
      </w:divBdr>
    </w:div>
    <w:div w:id="784890865">
      <w:marLeft w:val="480"/>
      <w:marRight w:val="0"/>
      <w:marTop w:val="0"/>
      <w:marBottom w:val="0"/>
      <w:divBdr>
        <w:top w:val="none" w:sz="0" w:space="0" w:color="auto"/>
        <w:left w:val="none" w:sz="0" w:space="0" w:color="auto"/>
        <w:bottom w:val="none" w:sz="0" w:space="0" w:color="auto"/>
        <w:right w:val="none" w:sz="0" w:space="0" w:color="auto"/>
      </w:divBdr>
    </w:div>
    <w:div w:id="789661968">
      <w:marLeft w:val="480"/>
      <w:marRight w:val="0"/>
      <w:marTop w:val="0"/>
      <w:marBottom w:val="0"/>
      <w:divBdr>
        <w:top w:val="none" w:sz="0" w:space="0" w:color="auto"/>
        <w:left w:val="none" w:sz="0" w:space="0" w:color="auto"/>
        <w:bottom w:val="none" w:sz="0" w:space="0" w:color="auto"/>
        <w:right w:val="none" w:sz="0" w:space="0" w:color="auto"/>
      </w:divBdr>
    </w:div>
    <w:div w:id="798763717">
      <w:marLeft w:val="480"/>
      <w:marRight w:val="0"/>
      <w:marTop w:val="0"/>
      <w:marBottom w:val="0"/>
      <w:divBdr>
        <w:top w:val="none" w:sz="0" w:space="0" w:color="auto"/>
        <w:left w:val="none" w:sz="0" w:space="0" w:color="auto"/>
        <w:bottom w:val="none" w:sz="0" w:space="0" w:color="auto"/>
        <w:right w:val="none" w:sz="0" w:space="0" w:color="auto"/>
      </w:divBdr>
    </w:div>
    <w:div w:id="799879949">
      <w:marLeft w:val="480"/>
      <w:marRight w:val="0"/>
      <w:marTop w:val="0"/>
      <w:marBottom w:val="0"/>
      <w:divBdr>
        <w:top w:val="none" w:sz="0" w:space="0" w:color="auto"/>
        <w:left w:val="none" w:sz="0" w:space="0" w:color="auto"/>
        <w:bottom w:val="none" w:sz="0" w:space="0" w:color="auto"/>
        <w:right w:val="none" w:sz="0" w:space="0" w:color="auto"/>
      </w:divBdr>
    </w:div>
    <w:div w:id="810560900">
      <w:marLeft w:val="480"/>
      <w:marRight w:val="0"/>
      <w:marTop w:val="0"/>
      <w:marBottom w:val="0"/>
      <w:divBdr>
        <w:top w:val="none" w:sz="0" w:space="0" w:color="auto"/>
        <w:left w:val="none" w:sz="0" w:space="0" w:color="auto"/>
        <w:bottom w:val="none" w:sz="0" w:space="0" w:color="auto"/>
        <w:right w:val="none" w:sz="0" w:space="0" w:color="auto"/>
      </w:divBdr>
    </w:div>
    <w:div w:id="828012813">
      <w:marLeft w:val="480"/>
      <w:marRight w:val="0"/>
      <w:marTop w:val="0"/>
      <w:marBottom w:val="0"/>
      <w:divBdr>
        <w:top w:val="none" w:sz="0" w:space="0" w:color="auto"/>
        <w:left w:val="none" w:sz="0" w:space="0" w:color="auto"/>
        <w:bottom w:val="none" w:sz="0" w:space="0" w:color="auto"/>
        <w:right w:val="none" w:sz="0" w:space="0" w:color="auto"/>
      </w:divBdr>
    </w:div>
    <w:div w:id="830944335">
      <w:marLeft w:val="480"/>
      <w:marRight w:val="0"/>
      <w:marTop w:val="0"/>
      <w:marBottom w:val="0"/>
      <w:divBdr>
        <w:top w:val="none" w:sz="0" w:space="0" w:color="auto"/>
        <w:left w:val="none" w:sz="0" w:space="0" w:color="auto"/>
        <w:bottom w:val="none" w:sz="0" w:space="0" w:color="auto"/>
        <w:right w:val="none" w:sz="0" w:space="0" w:color="auto"/>
      </w:divBdr>
    </w:div>
    <w:div w:id="831917538">
      <w:marLeft w:val="480"/>
      <w:marRight w:val="0"/>
      <w:marTop w:val="0"/>
      <w:marBottom w:val="0"/>
      <w:divBdr>
        <w:top w:val="none" w:sz="0" w:space="0" w:color="auto"/>
        <w:left w:val="none" w:sz="0" w:space="0" w:color="auto"/>
        <w:bottom w:val="none" w:sz="0" w:space="0" w:color="auto"/>
        <w:right w:val="none" w:sz="0" w:space="0" w:color="auto"/>
      </w:divBdr>
    </w:div>
    <w:div w:id="850029374">
      <w:marLeft w:val="480"/>
      <w:marRight w:val="0"/>
      <w:marTop w:val="0"/>
      <w:marBottom w:val="0"/>
      <w:divBdr>
        <w:top w:val="none" w:sz="0" w:space="0" w:color="auto"/>
        <w:left w:val="none" w:sz="0" w:space="0" w:color="auto"/>
        <w:bottom w:val="none" w:sz="0" w:space="0" w:color="auto"/>
        <w:right w:val="none" w:sz="0" w:space="0" w:color="auto"/>
      </w:divBdr>
    </w:div>
    <w:div w:id="851917063">
      <w:marLeft w:val="480"/>
      <w:marRight w:val="0"/>
      <w:marTop w:val="0"/>
      <w:marBottom w:val="0"/>
      <w:divBdr>
        <w:top w:val="none" w:sz="0" w:space="0" w:color="auto"/>
        <w:left w:val="none" w:sz="0" w:space="0" w:color="auto"/>
        <w:bottom w:val="none" w:sz="0" w:space="0" w:color="auto"/>
        <w:right w:val="none" w:sz="0" w:space="0" w:color="auto"/>
      </w:divBdr>
    </w:div>
    <w:div w:id="852842502">
      <w:marLeft w:val="480"/>
      <w:marRight w:val="0"/>
      <w:marTop w:val="0"/>
      <w:marBottom w:val="0"/>
      <w:divBdr>
        <w:top w:val="none" w:sz="0" w:space="0" w:color="auto"/>
        <w:left w:val="none" w:sz="0" w:space="0" w:color="auto"/>
        <w:bottom w:val="none" w:sz="0" w:space="0" w:color="auto"/>
        <w:right w:val="none" w:sz="0" w:space="0" w:color="auto"/>
      </w:divBdr>
    </w:div>
    <w:div w:id="883559284">
      <w:marLeft w:val="480"/>
      <w:marRight w:val="0"/>
      <w:marTop w:val="0"/>
      <w:marBottom w:val="0"/>
      <w:divBdr>
        <w:top w:val="none" w:sz="0" w:space="0" w:color="auto"/>
        <w:left w:val="none" w:sz="0" w:space="0" w:color="auto"/>
        <w:bottom w:val="none" w:sz="0" w:space="0" w:color="auto"/>
        <w:right w:val="none" w:sz="0" w:space="0" w:color="auto"/>
      </w:divBdr>
    </w:div>
    <w:div w:id="885335409">
      <w:marLeft w:val="480"/>
      <w:marRight w:val="0"/>
      <w:marTop w:val="0"/>
      <w:marBottom w:val="0"/>
      <w:divBdr>
        <w:top w:val="none" w:sz="0" w:space="0" w:color="auto"/>
        <w:left w:val="none" w:sz="0" w:space="0" w:color="auto"/>
        <w:bottom w:val="none" w:sz="0" w:space="0" w:color="auto"/>
        <w:right w:val="none" w:sz="0" w:space="0" w:color="auto"/>
      </w:divBdr>
    </w:div>
    <w:div w:id="904415512">
      <w:marLeft w:val="480"/>
      <w:marRight w:val="0"/>
      <w:marTop w:val="0"/>
      <w:marBottom w:val="0"/>
      <w:divBdr>
        <w:top w:val="none" w:sz="0" w:space="0" w:color="auto"/>
        <w:left w:val="none" w:sz="0" w:space="0" w:color="auto"/>
        <w:bottom w:val="none" w:sz="0" w:space="0" w:color="auto"/>
        <w:right w:val="none" w:sz="0" w:space="0" w:color="auto"/>
      </w:divBdr>
    </w:div>
    <w:div w:id="925920065">
      <w:marLeft w:val="480"/>
      <w:marRight w:val="0"/>
      <w:marTop w:val="0"/>
      <w:marBottom w:val="0"/>
      <w:divBdr>
        <w:top w:val="none" w:sz="0" w:space="0" w:color="auto"/>
        <w:left w:val="none" w:sz="0" w:space="0" w:color="auto"/>
        <w:bottom w:val="none" w:sz="0" w:space="0" w:color="auto"/>
        <w:right w:val="none" w:sz="0" w:space="0" w:color="auto"/>
      </w:divBdr>
    </w:div>
    <w:div w:id="927540935">
      <w:marLeft w:val="480"/>
      <w:marRight w:val="0"/>
      <w:marTop w:val="0"/>
      <w:marBottom w:val="0"/>
      <w:divBdr>
        <w:top w:val="none" w:sz="0" w:space="0" w:color="auto"/>
        <w:left w:val="none" w:sz="0" w:space="0" w:color="auto"/>
        <w:bottom w:val="none" w:sz="0" w:space="0" w:color="auto"/>
        <w:right w:val="none" w:sz="0" w:space="0" w:color="auto"/>
      </w:divBdr>
    </w:div>
    <w:div w:id="940334451">
      <w:marLeft w:val="480"/>
      <w:marRight w:val="0"/>
      <w:marTop w:val="0"/>
      <w:marBottom w:val="0"/>
      <w:divBdr>
        <w:top w:val="none" w:sz="0" w:space="0" w:color="auto"/>
        <w:left w:val="none" w:sz="0" w:space="0" w:color="auto"/>
        <w:bottom w:val="none" w:sz="0" w:space="0" w:color="auto"/>
        <w:right w:val="none" w:sz="0" w:space="0" w:color="auto"/>
      </w:divBdr>
    </w:div>
    <w:div w:id="992105505">
      <w:marLeft w:val="480"/>
      <w:marRight w:val="0"/>
      <w:marTop w:val="0"/>
      <w:marBottom w:val="0"/>
      <w:divBdr>
        <w:top w:val="none" w:sz="0" w:space="0" w:color="auto"/>
        <w:left w:val="none" w:sz="0" w:space="0" w:color="auto"/>
        <w:bottom w:val="none" w:sz="0" w:space="0" w:color="auto"/>
        <w:right w:val="none" w:sz="0" w:space="0" w:color="auto"/>
      </w:divBdr>
    </w:div>
    <w:div w:id="994798084">
      <w:bodyDiv w:val="1"/>
      <w:marLeft w:val="0"/>
      <w:marRight w:val="0"/>
      <w:marTop w:val="0"/>
      <w:marBottom w:val="0"/>
      <w:divBdr>
        <w:top w:val="none" w:sz="0" w:space="0" w:color="auto"/>
        <w:left w:val="none" w:sz="0" w:space="0" w:color="auto"/>
        <w:bottom w:val="none" w:sz="0" w:space="0" w:color="auto"/>
        <w:right w:val="none" w:sz="0" w:space="0" w:color="auto"/>
      </w:divBdr>
    </w:div>
    <w:div w:id="1002856263">
      <w:marLeft w:val="480"/>
      <w:marRight w:val="0"/>
      <w:marTop w:val="0"/>
      <w:marBottom w:val="0"/>
      <w:divBdr>
        <w:top w:val="none" w:sz="0" w:space="0" w:color="auto"/>
        <w:left w:val="none" w:sz="0" w:space="0" w:color="auto"/>
        <w:bottom w:val="none" w:sz="0" w:space="0" w:color="auto"/>
        <w:right w:val="none" w:sz="0" w:space="0" w:color="auto"/>
      </w:divBdr>
    </w:div>
    <w:div w:id="1025058631">
      <w:bodyDiv w:val="1"/>
      <w:marLeft w:val="0"/>
      <w:marRight w:val="0"/>
      <w:marTop w:val="0"/>
      <w:marBottom w:val="0"/>
      <w:divBdr>
        <w:top w:val="none" w:sz="0" w:space="0" w:color="auto"/>
        <w:left w:val="none" w:sz="0" w:space="0" w:color="auto"/>
        <w:bottom w:val="none" w:sz="0" w:space="0" w:color="auto"/>
        <w:right w:val="none" w:sz="0" w:space="0" w:color="auto"/>
      </w:divBdr>
      <w:divsChild>
        <w:div w:id="1395153487">
          <w:marLeft w:val="0"/>
          <w:marRight w:val="0"/>
          <w:marTop w:val="0"/>
          <w:marBottom w:val="0"/>
          <w:divBdr>
            <w:top w:val="none" w:sz="0" w:space="0" w:color="auto"/>
            <w:left w:val="none" w:sz="0" w:space="0" w:color="auto"/>
            <w:bottom w:val="none" w:sz="0" w:space="0" w:color="auto"/>
            <w:right w:val="none" w:sz="0" w:space="0" w:color="auto"/>
          </w:divBdr>
        </w:div>
      </w:divsChild>
    </w:div>
    <w:div w:id="1026325177">
      <w:marLeft w:val="480"/>
      <w:marRight w:val="0"/>
      <w:marTop w:val="0"/>
      <w:marBottom w:val="0"/>
      <w:divBdr>
        <w:top w:val="none" w:sz="0" w:space="0" w:color="auto"/>
        <w:left w:val="none" w:sz="0" w:space="0" w:color="auto"/>
        <w:bottom w:val="none" w:sz="0" w:space="0" w:color="auto"/>
        <w:right w:val="none" w:sz="0" w:space="0" w:color="auto"/>
      </w:divBdr>
    </w:div>
    <w:div w:id="1050347916">
      <w:marLeft w:val="480"/>
      <w:marRight w:val="0"/>
      <w:marTop w:val="0"/>
      <w:marBottom w:val="0"/>
      <w:divBdr>
        <w:top w:val="none" w:sz="0" w:space="0" w:color="auto"/>
        <w:left w:val="none" w:sz="0" w:space="0" w:color="auto"/>
        <w:bottom w:val="none" w:sz="0" w:space="0" w:color="auto"/>
        <w:right w:val="none" w:sz="0" w:space="0" w:color="auto"/>
      </w:divBdr>
    </w:div>
    <w:div w:id="1065419083">
      <w:marLeft w:val="480"/>
      <w:marRight w:val="0"/>
      <w:marTop w:val="0"/>
      <w:marBottom w:val="0"/>
      <w:divBdr>
        <w:top w:val="none" w:sz="0" w:space="0" w:color="auto"/>
        <w:left w:val="none" w:sz="0" w:space="0" w:color="auto"/>
        <w:bottom w:val="none" w:sz="0" w:space="0" w:color="auto"/>
        <w:right w:val="none" w:sz="0" w:space="0" w:color="auto"/>
      </w:divBdr>
    </w:div>
    <w:div w:id="1072192953">
      <w:marLeft w:val="480"/>
      <w:marRight w:val="0"/>
      <w:marTop w:val="0"/>
      <w:marBottom w:val="0"/>
      <w:divBdr>
        <w:top w:val="none" w:sz="0" w:space="0" w:color="auto"/>
        <w:left w:val="none" w:sz="0" w:space="0" w:color="auto"/>
        <w:bottom w:val="none" w:sz="0" w:space="0" w:color="auto"/>
        <w:right w:val="none" w:sz="0" w:space="0" w:color="auto"/>
      </w:divBdr>
    </w:div>
    <w:div w:id="1077022913">
      <w:marLeft w:val="480"/>
      <w:marRight w:val="0"/>
      <w:marTop w:val="0"/>
      <w:marBottom w:val="0"/>
      <w:divBdr>
        <w:top w:val="none" w:sz="0" w:space="0" w:color="auto"/>
        <w:left w:val="none" w:sz="0" w:space="0" w:color="auto"/>
        <w:bottom w:val="none" w:sz="0" w:space="0" w:color="auto"/>
        <w:right w:val="none" w:sz="0" w:space="0" w:color="auto"/>
      </w:divBdr>
    </w:div>
    <w:div w:id="1085079673">
      <w:marLeft w:val="480"/>
      <w:marRight w:val="0"/>
      <w:marTop w:val="0"/>
      <w:marBottom w:val="0"/>
      <w:divBdr>
        <w:top w:val="none" w:sz="0" w:space="0" w:color="auto"/>
        <w:left w:val="none" w:sz="0" w:space="0" w:color="auto"/>
        <w:bottom w:val="none" w:sz="0" w:space="0" w:color="auto"/>
        <w:right w:val="none" w:sz="0" w:space="0" w:color="auto"/>
      </w:divBdr>
    </w:div>
    <w:div w:id="1101219559">
      <w:marLeft w:val="480"/>
      <w:marRight w:val="0"/>
      <w:marTop w:val="0"/>
      <w:marBottom w:val="0"/>
      <w:divBdr>
        <w:top w:val="none" w:sz="0" w:space="0" w:color="auto"/>
        <w:left w:val="none" w:sz="0" w:space="0" w:color="auto"/>
        <w:bottom w:val="none" w:sz="0" w:space="0" w:color="auto"/>
        <w:right w:val="none" w:sz="0" w:space="0" w:color="auto"/>
      </w:divBdr>
    </w:div>
    <w:div w:id="1115172717">
      <w:bodyDiv w:val="1"/>
      <w:marLeft w:val="0"/>
      <w:marRight w:val="0"/>
      <w:marTop w:val="0"/>
      <w:marBottom w:val="0"/>
      <w:divBdr>
        <w:top w:val="none" w:sz="0" w:space="0" w:color="auto"/>
        <w:left w:val="none" w:sz="0" w:space="0" w:color="auto"/>
        <w:bottom w:val="none" w:sz="0" w:space="0" w:color="auto"/>
        <w:right w:val="none" w:sz="0" w:space="0" w:color="auto"/>
      </w:divBdr>
      <w:divsChild>
        <w:div w:id="776876984">
          <w:marLeft w:val="0"/>
          <w:marRight w:val="0"/>
          <w:marTop w:val="0"/>
          <w:marBottom w:val="0"/>
          <w:divBdr>
            <w:top w:val="none" w:sz="0" w:space="0" w:color="auto"/>
            <w:left w:val="none" w:sz="0" w:space="0" w:color="auto"/>
            <w:bottom w:val="none" w:sz="0" w:space="0" w:color="auto"/>
            <w:right w:val="none" w:sz="0" w:space="0" w:color="auto"/>
          </w:divBdr>
        </w:div>
      </w:divsChild>
    </w:div>
    <w:div w:id="1136490666">
      <w:marLeft w:val="480"/>
      <w:marRight w:val="0"/>
      <w:marTop w:val="0"/>
      <w:marBottom w:val="0"/>
      <w:divBdr>
        <w:top w:val="none" w:sz="0" w:space="0" w:color="auto"/>
        <w:left w:val="none" w:sz="0" w:space="0" w:color="auto"/>
        <w:bottom w:val="none" w:sz="0" w:space="0" w:color="auto"/>
        <w:right w:val="none" w:sz="0" w:space="0" w:color="auto"/>
      </w:divBdr>
    </w:div>
    <w:div w:id="1138491516">
      <w:marLeft w:val="480"/>
      <w:marRight w:val="0"/>
      <w:marTop w:val="0"/>
      <w:marBottom w:val="0"/>
      <w:divBdr>
        <w:top w:val="none" w:sz="0" w:space="0" w:color="auto"/>
        <w:left w:val="none" w:sz="0" w:space="0" w:color="auto"/>
        <w:bottom w:val="none" w:sz="0" w:space="0" w:color="auto"/>
        <w:right w:val="none" w:sz="0" w:space="0" w:color="auto"/>
      </w:divBdr>
    </w:div>
    <w:div w:id="1154446402">
      <w:marLeft w:val="480"/>
      <w:marRight w:val="0"/>
      <w:marTop w:val="0"/>
      <w:marBottom w:val="0"/>
      <w:divBdr>
        <w:top w:val="none" w:sz="0" w:space="0" w:color="auto"/>
        <w:left w:val="none" w:sz="0" w:space="0" w:color="auto"/>
        <w:bottom w:val="none" w:sz="0" w:space="0" w:color="auto"/>
        <w:right w:val="none" w:sz="0" w:space="0" w:color="auto"/>
      </w:divBdr>
    </w:div>
    <w:div w:id="1163735753">
      <w:bodyDiv w:val="1"/>
      <w:marLeft w:val="0"/>
      <w:marRight w:val="0"/>
      <w:marTop w:val="0"/>
      <w:marBottom w:val="0"/>
      <w:divBdr>
        <w:top w:val="none" w:sz="0" w:space="0" w:color="auto"/>
        <w:left w:val="none" w:sz="0" w:space="0" w:color="auto"/>
        <w:bottom w:val="none" w:sz="0" w:space="0" w:color="auto"/>
        <w:right w:val="none" w:sz="0" w:space="0" w:color="auto"/>
      </w:divBdr>
    </w:div>
    <w:div w:id="1164972546">
      <w:marLeft w:val="480"/>
      <w:marRight w:val="0"/>
      <w:marTop w:val="0"/>
      <w:marBottom w:val="0"/>
      <w:divBdr>
        <w:top w:val="none" w:sz="0" w:space="0" w:color="auto"/>
        <w:left w:val="none" w:sz="0" w:space="0" w:color="auto"/>
        <w:bottom w:val="none" w:sz="0" w:space="0" w:color="auto"/>
        <w:right w:val="none" w:sz="0" w:space="0" w:color="auto"/>
      </w:divBdr>
    </w:div>
    <w:div w:id="1182552556">
      <w:marLeft w:val="480"/>
      <w:marRight w:val="0"/>
      <w:marTop w:val="0"/>
      <w:marBottom w:val="0"/>
      <w:divBdr>
        <w:top w:val="none" w:sz="0" w:space="0" w:color="auto"/>
        <w:left w:val="none" w:sz="0" w:space="0" w:color="auto"/>
        <w:bottom w:val="none" w:sz="0" w:space="0" w:color="auto"/>
        <w:right w:val="none" w:sz="0" w:space="0" w:color="auto"/>
      </w:divBdr>
    </w:div>
    <w:div w:id="1205485525">
      <w:marLeft w:val="480"/>
      <w:marRight w:val="0"/>
      <w:marTop w:val="0"/>
      <w:marBottom w:val="0"/>
      <w:divBdr>
        <w:top w:val="none" w:sz="0" w:space="0" w:color="auto"/>
        <w:left w:val="none" w:sz="0" w:space="0" w:color="auto"/>
        <w:bottom w:val="none" w:sz="0" w:space="0" w:color="auto"/>
        <w:right w:val="none" w:sz="0" w:space="0" w:color="auto"/>
      </w:divBdr>
    </w:div>
    <w:div w:id="1216165675">
      <w:marLeft w:val="480"/>
      <w:marRight w:val="0"/>
      <w:marTop w:val="0"/>
      <w:marBottom w:val="0"/>
      <w:divBdr>
        <w:top w:val="none" w:sz="0" w:space="0" w:color="auto"/>
        <w:left w:val="none" w:sz="0" w:space="0" w:color="auto"/>
        <w:bottom w:val="none" w:sz="0" w:space="0" w:color="auto"/>
        <w:right w:val="none" w:sz="0" w:space="0" w:color="auto"/>
      </w:divBdr>
    </w:div>
    <w:div w:id="1264656117">
      <w:marLeft w:val="480"/>
      <w:marRight w:val="0"/>
      <w:marTop w:val="0"/>
      <w:marBottom w:val="0"/>
      <w:divBdr>
        <w:top w:val="none" w:sz="0" w:space="0" w:color="auto"/>
        <w:left w:val="none" w:sz="0" w:space="0" w:color="auto"/>
        <w:bottom w:val="none" w:sz="0" w:space="0" w:color="auto"/>
        <w:right w:val="none" w:sz="0" w:space="0" w:color="auto"/>
      </w:divBdr>
    </w:div>
    <w:div w:id="1268196594">
      <w:marLeft w:val="480"/>
      <w:marRight w:val="0"/>
      <w:marTop w:val="0"/>
      <w:marBottom w:val="0"/>
      <w:divBdr>
        <w:top w:val="none" w:sz="0" w:space="0" w:color="auto"/>
        <w:left w:val="none" w:sz="0" w:space="0" w:color="auto"/>
        <w:bottom w:val="none" w:sz="0" w:space="0" w:color="auto"/>
        <w:right w:val="none" w:sz="0" w:space="0" w:color="auto"/>
      </w:divBdr>
    </w:div>
    <w:div w:id="1269318304">
      <w:marLeft w:val="480"/>
      <w:marRight w:val="0"/>
      <w:marTop w:val="0"/>
      <w:marBottom w:val="0"/>
      <w:divBdr>
        <w:top w:val="none" w:sz="0" w:space="0" w:color="auto"/>
        <w:left w:val="none" w:sz="0" w:space="0" w:color="auto"/>
        <w:bottom w:val="none" w:sz="0" w:space="0" w:color="auto"/>
        <w:right w:val="none" w:sz="0" w:space="0" w:color="auto"/>
      </w:divBdr>
    </w:div>
    <w:div w:id="1339431130">
      <w:marLeft w:val="480"/>
      <w:marRight w:val="0"/>
      <w:marTop w:val="0"/>
      <w:marBottom w:val="0"/>
      <w:divBdr>
        <w:top w:val="none" w:sz="0" w:space="0" w:color="auto"/>
        <w:left w:val="none" w:sz="0" w:space="0" w:color="auto"/>
        <w:bottom w:val="none" w:sz="0" w:space="0" w:color="auto"/>
        <w:right w:val="none" w:sz="0" w:space="0" w:color="auto"/>
      </w:divBdr>
    </w:div>
    <w:div w:id="1367607583">
      <w:marLeft w:val="480"/>
      <w:marRight w:val="0"/>
      <w:marTop w:val="0"/>
      <w:marBottom w:val="0"/>
      <w:divBdr>
        <w:top w:val="none" w:sz="0" w:space="0" w:color="auto"/>
        <w:left w:val="none" w:sz="0" w:space="0" w:color="auto"/>
        <w:bottom w:val="none" w:sz="0" w:space="0" w:color="auto"/>
        <w:right w:val="none" w:sz="0" w:space="0" w:color="auto"/>
      </w:divBdr>
    </w:div>
    <w:div w:id="1370912604">
      <w:marLeft w:val="480"/>
      <w:marRight w:val="0"/>
      <w:marTop w:val="0"/>
      <w:marBottom w:val="0"/>
      <w:divBdr>
        <w:top w:val="none" w:sz="0" w:space="0" w:color="auto"/>
        <w:left w:val="none" w:sz="0" w:space="0" w:color="auto"/>
        <w:bottom w:val="none" w:sz="0" w:space="0" w:color="auto"/>
        <w:right w:val="none" w:sz="0" w:space="0" w:color="auto"/>
      </w:divBdr>
    </w:div>
    <w:div w:id="1387414294">
      <w:bodyDiv w:val="1"/>
      <w:marLeft w:val="0"/>
      <w:marRight w:val="0"/>
      <w:marTop w:val="0"/>
      <w:marBottom w:val="0"/>
      <w:divBdr>
        <w:top w:val="none" w:sz="0" w:space="0" w:color="auto"/>
        <w:left w:val="none" w:sz="0" w:space="0" w:color="auto"/>
        <w:bottom w:val="none" w:sz="0" w:space="0" w:color="auto"/>
        <w:right w:val="none" w:sz="0" w:space="0" w:color="auto"/>
      </w:divBdr>
      <w:divsChild>
        <w:div w:id="2062944609">
          <w:marLeft w:val="0"/>
          <w:marRight w:val="0"/>
          <w:marTop w:val="0"/>
          <w:marBottom w:val="0"/>
          <w:divBdr>
            <w:top w:val="none" w:sz="0" w:space="0" w:color="auto"/>
            <w:left w:val="none" w:sz="0" w:space="0" w:color="auto"/>
            <w:bottom w:val="none" w:sz="0" w:space="0" w:color="auto"/>
            <w:right w:val="none" w:sz="0" w:space="0" w:color="auto"/>
          </w:divBdr>
        </w:div>
      </w:divsChild>
    </w:div>
    <w:div w:id="1409305461">
      <w:marLeft w:val="480"/>
      <w:marRight w:val="0"/>
      <w:marTop w:val="0"/>
      <w:marBottom w:val="0"/>
      <w:divBdr>
        <w:top w:val="none" w:sz="0" w:space="0" w:color="auto"/>
        <w:left w:val="none" w:sz="0" w:space="0" w:color="auto"/>
        <w:bottom w:val="none" w:sz="0" w:space="0" w:color="auto"/>
        <w:right w:val="none" w:sz="0" w:space="0" w:color="auto"/>
      </w:divBdr>
    </w:div>
    <w:div w:id="1425222092">
      <w:marLeft w:val="480"/>
      <w:marRight w:val="0"/>
      <w:marTop w:val="0"/>
      <w:marBottom w:val="0"/>
      <w:divBdr>
        <w:top w:val="none" w:sz="0" w:space="0" w:color="auto"/>
        <w:left w:val="none" w:sz="0" w:space="0" w:color="auto"/>
        <w:bottom w:val="none" w:sz="0" w:space="0" w:color="auto"/>
        <w:right w:val="none" w:sz="0" w:space="0" w:color="auto"/>
      </w:divBdr>
    </w:div>
    <w:div w:id="1437746458">
      <w:marLeft w:val="480"/>
      <w:marRight w:val="0"/>
      <w:marTop w:val="0"/>
      <w:marBottom w:val="0"/>
      <w:divBdr>
        <w:top w:val="none" w:sz="0" w:space="0" w:color="auto"/>
        <w:left w:val="none" w:sz="0" w:space="0" w:color="auto"/>
        <w:bottom w:val="none" w:sz="0" w:space="0" w:color="auto"/>
        <w:right w:val="none" w:sz="0" w:space="0" w:color="auto"/>
      </w:divBdr>
    </w:div>
    <w:div w:id="1443308059">
      <w:marLeft w:val="480"/>
      <w:marRight w:val="0"/>
      <w:marTop w:val="0"/>
      <w:marBottom w:val="0"/>
      <w:divBdr>
        <w:top w:val="none" w:sz="0" w:space="0" w:color="auto"/>
        <w:left w:val="none" w:sz="0" w:space="0" w:color="auto"/>
        <w:bottom w:val="none" w:sz="0" w:space="0" w:color="auto"/>
        <w:right w:val="none" w:sz="0" w:space="0" w:color="auto"/>
      </w:divBdr>
    </w:div>
    <w:div w:id="1452242078">
      <w:marLeft w:val="480"/>
      <w:marRight w:val="0"/>
      <w:marTop w:val="0"/>
      <w:marBottom w:val="0"/>
      <w:divBdr>
        <w:top w:val="none" w:sz="0" w:space="0" w:color="auto"/>
        <w:left w:val="none" w:sz="0" w:space="0" w:color="auto"/>
        <w:bottom w:val="none" w:sz="0" w:space="0" w:color="auto"/>
        <w:right w:val="none" w:sz="0" w:space="0" w:color="auto"/>
      </w:divBdr>
    </w:div>
    <w:div w:id="1469203903">
      <w:marLeft w:val="480"/>
      <w:marRight w:val="0"/>
      <w:marTop w:val="0"/>
      <w:marBottom w:val="0"/>
      <w:divBdr>
        <w:top w:val="none" w:sz="0" w:space="0" w:color="auto"/>
        <w:left w:val="none" w:sz="0" w:space="0" w:color="auto"/>
        <w:bottom w:val="none" w:sz="0" w:space="0" w:color="auto"/>
        <w:right w:val="none" w:sz="0" w:space="0" w:color="auto"/>
      </w:divBdr>
    </w:div>
    <w:div w:id="1496067455">
      <w:marLeft w:val="480"/>
      <w:marRight w:val="0"/>
      <w:marTop w:val="0"/>
      <w:marBottom w:val="0"/>
      <w:divBdr>
        <w:top w:val="none" w:sz="0" w:space="0" w:color="auto"/>
        <w:left w:val="none" w:sz="0" w:space="0" w:color="auto"/>
        <w:bottom w:val="none" w:sz="0" w:space="0" w:color="auto"/>
        <w:right w:val="none" w:sz="0" w:space="0" w:color="auto"/>
      </w:divBdr>
    </w:div>
    <w:div w:id="1496606934">
      <w:marLeft w:val="480"/>
      <w:marRight w:val="0"/>
      <w:marTop w:val="0"/>
      <w:marBottom w:val="0"/>
      <w:divBdr>
        <w:top w:val="none" w:sz="0" w:space="0" w:color="auto"/>
        <w:left w:val="none" w:sz="0" w:space="0" w:color="auto"/>
        <w:bottom w:val="none" w:sz="0" w:space="0" w:color="auto"/>
        <w:right w:val="none" w:sz="0" w:space="0" w:color="auto"/>
      </w:divBdr>
    </w:div>
    <w:div w:id="1504472685">
      <w:marLeft w:val="480"/>
      <w:marRight w:val="0"/>
      <w:marTop w:val="0"/>
      <w:marBottom w:val="0"/>
      <w:divBdr>
        <w:top w:val="none" w:sz="0" w:space="0" w:color="auto"/>
        <w:left w:val="none" w:sz="0" w:space="0" w:color="auto"/>
        <w:bottom w:val="none" w:sz="0" w:space="0" w:color="auto"/>
        <w:right w:val="none" w:sz="0" w:space="0" w:color="auto"/>
      </w:divBdr>
    </w:div>
    <w:div w:id="1514950193">
      <w:marLeft w:val="480"/>
      <w:marRight w:val="0"/>
      <w:marTop w:val="0"/>
      <w:marBottom w:val="0"/>
      <w:divBdr>
        <w:top w:val="none" w:sz="0" w:space="0" w:color="auto"/>
        <w:left w:val="none" w:sz="0" w:space="0" w:color="auto"/>
        <w:bottom w:val="none" w:sz="0" w:space="0" w:color="auto"/>
        <w:right w:val="none" w:sz="0" w:space="0" w:color="auto"/>
      </w:divBdr>
    </w:div>
    <w:div w:id="1541478111">
      <w:bodyDiv w:val="1"/>
      <w:marLeft w:val="0"/>
      <w:marRight w:val="0"/>
      <w:marTop w:val="0"/>
      <w:marBottom w:val="0"/>
      <w:divBdr>
        <w:top w:val="none" w:sz="0" w:space="0" w:color="auto"/>
        <w:left w:val="none" w:sz="0" w:space="0" w:color="auto"/>
        <w:bottom w:val="none" w:sz="0" w:space="0" w:color="auto"/>
        <w:right w:val="none" w:sz="0" w:space="0" w:color="auto"/>
      </w:divBdr>
    </w:div>
    <w:div w:id="1545873070">
      <w:marLeft w:val="480"/>
      <w:marRight w:val="0"/>
      <w:marTop w:val="0"/>
      <w:marBottom w:val="0"/>
      <w:divBdr>
        <w:top w:val="none" w:sz="0" w:space="0" w:color="auto"/>
        <w:left w:val="none" w:sz="0" w:space="0" w:color="auto"/>
        <w:bottom w:val="none" w:sz="0" w:space="0" w:color="auto"/>
        <w:right w:val="none" w:sz="0" w:space="0" w:color="auto"/>
      </w:divBdr>
    </w:div>
    <w:div w:id="1550725885">
      <w:marLeft w:val="480"/>
      <w:marRight w:val="0"/>
      <w:marTop w:val="0"/>
      <w:marBottom w:val="0"/>
      <w:divBdr>
        <w:top w:val="none" w:sz="0" w:space="0" w:color="auto"/>
        <w:left w:val="none" w:sz="0" w:space="0" w:color="auto"/>
        <w:bottom w:val="none" w:sz="0" w:space="0" w:color="auto"/>
        <w:right w:val="none" w:sz="0" w:space="0" w:color="auto"/>
      </w:divBdr>
    </w:div>
    <w:div w:id="1551307792">
      <w:marLeft w:val="480"/>
      <w:marRight w:val="0"/>
      <w:marTop w:val="0"/>
      <w:marBottom w:val="0"/>
      <w:divBdr>
        <w:top w:val="none" w:sz="0" w:space="0" w:color="auto"/>
        <w:left w:val="none" w:sz="0" w:space="0" w:color="auto"/>
        <w:bottom w:val="none" w:sz="0" w:space="0" w:color="auto"/>
        <w:right w:val="none" w:sz="0" w:space="0" w:color="auto"/>
      </w:divBdr>
    </w:div>
    <w:div w:id="1562598830">
      <w:marLeft w:val="480"/>
      <w:marRight w:val="0"/>
      <w:marTop w:val="0"/>
      <w:marBottom w:val="0"/>
      <w:divBdr>
        <w:top w:val="none" w:sz="0" w:space="0" w:color="auto"/>
        <w:left w:val="none" w:sz="0" w:space="0" w:color="auto"/>
        <w:bottom w:val="none" w:sz="0" w:space="0" w:color="auto"/>
        <w:right w:val="none" w:sz="0" w:space="0" w:color="auto"/>
      </w:divBdr>
    </w:div>
    <w:div w:id="1573658650">
      <w:marLeft w:val="480"/>
      <w:marRight w:val="0"/>
      <w:marTop w:val="0"/>
      <w:marBottom w:val="0"/>
      <w:divBdr>
        <w:top w:val="none" w:sz="0" w:space="0" w:color="auto"/>
        <w:left w:val="none" w:sz="0" w:space="0" w:color="auto"/>
        <w:bottom w:val="none" w:sz="0" w:space="0" w:color="auto"/>
        <w:right w:val="none" w:sz="0" w:space="0" w:color="auto"/>
      </w:divBdr>
    </w:div>
    <w:div w:id="1592350002">
      <w:marLeft w:val="480"/>
      <w:marRight w:val="0"/>
      <w:marTop w:val="0"/>
      <w:marBottom w:val="0"/>
      <w:divBdr>
        <w:top w:val="none" w:sz="0" w:space="0" w:color="auto"/>
        <w:left w:val="none" w:sz="0" w:space="0" w:color="auto"/>
        <w:bottom w:val="none" w:sz="0" w:space="0" w:color="auto"/>
        <w:right w:val="none" w:sz="0" w:space="0" w:color="auto"/>
      </w:divBdr>
    </w:div>
    <w:div w:id="1610309537">
      <w:marLeft w:val="480"/>
      <w:marRight w:val="0"/>
      <w:marTop w:val="0"/>
      <w:marBottom w:val="0"/>
      <w:divBdr>
        <w:top w:val="none" w:sz="0" w:space="0" w:color="auto"/>
        <w:left w:val="none" w:sz="0" w:space="0" w:color="auto"/>
        <w:bottom w:val="none" w:sz="0" w:space="0" w:color="auto"/>
        <w:right w:val="none" w:sz="0" w:space="0" w:color="auto"/>
      </w:divBdr>
    </w:div>
    <w:div w:id="1664120395">
      <w:marLeft w:val="480"/>
      <w:marRight w:val="0"/>
      <w:marTop w:val="0"/>
      <w:marBottom w:val="0"/>
      <w:divBdr>
        <w:top w:val="none" w:sz="0" w:space="0" w:color="auto"/>
        <w:left w:val="none" w:sz="0" w:space="0" w:color="auto"/>
        <w:bottom w:val="none" w:sz="0" w:space="0" w:color="auto"/>
        <w:right w:val="none" w:sz="0" w:space="0" w:color="auto"/>
      </w:divBdr>
    </w:div>
    <w:div w:id="1664777816">
      <w:marLeft w:val="480"/>
      <w:marRight w:val="0"/>
      <w:marTop w:val="0"/>
      <w:marBottom w:val="0"/>
      <w:divBdr>
        <w:top w:val="none" w:sz="0" w:space="0" w:color="auto"/>
        <w:left w:val="none" w:sz="0" w:space="0" w:color="auto"/>
        <w:bottom w:val="none" w:sz="0" w:space="0" w:color="auto"/>
        <w:right w:val="none" w:sz="0" w:space="0" w:color="auto"/>
      </w:divBdr>
    </w:div>
    <w:div w:id="1679574201">
      <w:bodyDiv w:val="1"/>
      <w:marLeft w:val="0"/>
      <w:marRight w:val="0"/>
      <w:marTop w:val="0"/>
      <w:marBottom w:val="0"/>
      <w:divBdr>
        <w:top w:val="none" w:sz="0" w:space="0" w:color="auto"/>
        <w:left w:val="none" w:sz="0" w:space="0" w:color="auto"/>
        <w:bottom w:val="none" w:sz="0" w:space="0" w:color="auto"/>
        <w:right w:val="none" w:sz="0" w:space="0" w:color="auto"/>
      </w:divBdr>
      <w:divsChild>
        <w:div w:id="1046947318">
          <w:marLeft w:val="0"/>
          <w:marRight w:val="0"/>
          <w:marTop w:val="0"/>
          <w:marBottom w:val="0"/>
          <w:divBdr>
            <w:top w:val="none" w:sz="0" w:space="0" w:color="auto"/>
            <w:left w:val="none" w:sz="0" w:space="0" w:color="auto"/>
            <w:bottom w:val="none" w:sz="0" w:space="0" w:color="auto"/>
            <w:right w:val="none" w:sz="0" w:space="0" w:color="auto"/>
          </w:divBdr>
        </w:div>
      </w:divsChild>
    </w:div>
    <w:div w:id="1709141010">
      <w:marLeft w:val="480"/>
      <w:marRight w:val="0"/>
      <w:marTop w:val="0"/>
      <w:marBottom w:val="0"/>
      <w:divBdr>
        <w:top w:val="none" w:sz="0" w:space="0" w:color="auto"/>
        <w:left w:val="none" w:sz="0" w:space="0" w:color="auto"/>
        <w:bottom w:val="none" w:sz="0" w:space="0" w:color="auto"/>
        <w:right w:val="none" w:sz="0" w:space="0" w:color="auto"/>
      </w:divBdr>
    </w:div>
    <w:div w:id="1718890851">
      <w:marLeft w:val="480"/>
      <w:marRight w:val="0"/>
      <w:marTop w:val="0"/>
      <w:marBottom w:val="0"/>
      <w:divBdr>
        <w:top w:val="none" w:sz="0" w:space="0" w:color="auto"/>
        <w:left w:val="none" w:sz="0" w:space="0" w:color="auto"/>
        <w:bottom w:val="none" w:sz="0" w:space="0" w:color="auto"/>
        <w:right w:val="none" w:sz="0" w:space="0" w:color="auto"/>
      </w:divBdr>
    </w:div>
    <w:div w:id="1732800568">
      <w:marLeft w:val="480"/>
      <w:marRight w:val="0"/>
      <w:marTop w:val="0"/>
      <w:marBottom w:val="0"/>
      <w:divBdr>
        <w:top w:val="none" w:sz="0" w:space="0" w:color="auto"/>
        <w:left w:val="none" w:sz="0" w:space="0" w:color="auto"/>
        <w:bottom w:val="none" w:sz="0" w:space="0" w:color="auto"/>
        <w:right w:val="none" w:sz="0" w:space="0" w:color="auto"/>
      </w:divBdr>
    </w:div>
    <w:div w:id="1740593489">
      <w:marLeft w:val="480"/>
      <w:marRight w:val="0"/>
      <w:marTop w:val="0"/>
      <w:marBottom w:val="0"/>
      <w:divBdr>
        <w:top w:val="none" w:sz="0" w:space="0" w:color="auto"/>
        <w:left w:val="none" w:sz="0" w:space="0" w:color="auto"/>
        <w:bottom w:val="none" w:sz="0" w:space="0" w:color="auto"/>
        <w:right w:val="none" w:sz="0" w:space="0" w:color="auto"/>
      </w:divBdr>
    </w:div>
    <w:div w:id="1746107572">
      <w:marLeft w:val="480"/>
      <w:marRight w:val="0"/>
      <w:marTop w:val="0"/>
      <w:marBottom w:val="0"/>
      <w:divBdr>
        <w:top w:val="none" w:sz="0" w:space="0" w:color="auto"/>
        <w:left w:val="none" w:sz="0" w:space="0" w:color="auto"/>
        <w:bottom w:val="none" w:sz="0" w:space="0" w:color="auto"/>
        <w:right w:val="none" w:sz="0" w:space="0" w:color="auto"/>
      </w:divBdr>
    </w:div>
    <w:div w:id="1747145344">
      <w:marLeft w:val="480"/>
      <w:marRight w:val="0"/>
      <w:marTop w:val="0"/>
      <w:marBottom w:val="0"/>
      <w:divBdr>
        <w:top w:val="none" w:sz="0" w:space="0" w:color="auto"/>
        <w:left w:val="none" w:sz="0" w:space="0" w:color="auto"/>
        <w:bottom w:val="none" w:sz="0" w:space="0" w:color="auto"/>
        <w:right w:val="none" w:sz="0" w:space="0" w:color="auto"/>
      </w:divBdr>
    </w:div>
    <w:div w:id="1750618131">
      <w:marLeft w:val="480"/>
      <w:marRight w:val="0"/>
      <w:marTop w:val="0"/>
      <w:marBottom w:val="0"/>
      <w:divBdr>
        <w:top w:val="none" w:sz="0" w:space="0" w:color="auto"/>
        <w:left w:val="none" w:sz="0" w:space="0" w:color="auto"/>
        <w:bottom w:val="none" w:sz="0" w:space="0" w:color="auto"/>
        <w:right w:val="none" w:sz="0" w:space="0" w:color="auto"/>
      </w:divBdr>
    </w:div>
    <w:div w:id="1785079180">
      <w:marLeft w:val="480"/>
      <w:marRight w:val="0"/>
      <w:marTop w:val="0"/>
      <w:marBottom w:val="0"/>
      <w:divBdr>
        <w:top w:val="none" w:sz="0" w:space="0" w:color="auto"/>
        <w:left w:val="none" w:sz="0" w:space="0" w:color="auto"/>
        <w:bottom w:val="none" w:sz="0" w:space="0" w:color="auto"/>
        <w:right w:val="none" w:sz="0" w:space="0" w:color="auto"/>
      </w:divBdr>
    </w:div>
    <w:div w:id="1786998053">
      <w:marLeft w:val="480"/>
      <w:marRight w:val="0"/>
      <w:marTop w:val="0"/>
      <w:marBottom w:val="0"/>
      <w:divBdr>
        <w:top w:val="none" w:sz="0" w:space="0" w:color="auto"/>
        <w:left w:val="none" w:sz="0" w:space="0" w:color="auto"/>
        <w:bottom w:val="none" w:sz="0" w:space="0" w:color="auto"/>
        <w:right w:val="none" w:sz="0" w:space="0" w:color="auto"/>
      </w:divBdr>
    </w:div>
    <w:div w:id="1797676684">
      <w:bodyDiv w:val="1"/>
      <w:marLeft w:val="0"/>
      <w:marRight w:val="0"/>
      <w:marTop w:val="0"/>
      <w:marBottom w:val="0"/>
      <w:divBdr>
        <w:top w:val="none" w:sz="0" w:space="0" w:color="auto"/>
        <w:left w:val="none" w:sz="0" w:space="0" w:color="auto"/>
        <w:bottom w:val="none" w:sz="0" w:space="0" w:color="auto"/>
        <w:right w:val="none" w:sz="0" w:space="0" w:color="auto"/>
      </w:divBdr>
    </w:div>
    <w:div w:id="1805199007">
      <w:marLeft w:val="480"/>
      <w:marRight w:val="0"/>
      <w:marTop w:val="0"/>
      <w:marBottom w:val="0"/>
      <w:divBdr>
        <w:top w:val="none" w:sz="0" w:space="0" w:color="auto"/>
        <w:left w:val="none" w:sz="0" w:space="0" w:color="auto"/>
        <w:bottom w:val="none" w:sz="0" w:space="0" w:color="auto"/>
        <w:right w:val="none" w:sz="0" w:space="0" w:color="auto"/>
      </w:divBdr>
    </w:div>
    <w:div w:id="1817995076">
      <w:marLeft w:val="480"/>
      <w:marRight w:val="0"/>
      <w:marTop w:val="0"/>
      <w:marBottom w:val="0"/>
      <w:divBdr>
        <w:top w:val="none" w:sz="0" w:space="0" w:color="auto"/>
        <w:left w:val="none" w:sz="0" w:space="0" w:color="auto"/>
        <w:bottom w:val="none" w:sz="0" w:space="0" w:color="auto"/>
        <w:right w:val="none" w:sz="0" w:space="0" w:color="auto"/>
      </w:divBdr>
    </w:div>
    <w:div w:id="1821774365">
      <w:bodyDiv w:val="1"/>
      <w:marLeft w:val="0"/>
      <w:marRight w:val="0"/>
      <w:marTop w:val="0"/>
      <w:marBottom w:val="0"/>
      <w:divBdr>
        <w:top w:val="none" w:sz="0" w:space="0" w:color="auto"/>
        <w:left w:val="none" w:sz="0" w:space="0" w:color="auto"/>
        <w:bottom w:val="none" w:sz="0" w:space="0" w:color="auto"/>
        <w:right w:val="none" w:sz="0" w:space="0" w:color="auto"/>
      </w:divBdr>
      <w:divsChild>
        <w:div w:id="224145324">
          <w:marLeft w:val="0"/>
          <w:marRight w:val="0"/>
          <w:marTop w:val="0"/>
          <w:marBottom w:val="0"/>
          <w:divBdr>
            <w:top w:val="none" w:sz="0" w:space="0" w:color="auto"/>
            <w:left w:val="none" w:sz="0" w:space="0" w:color="auto"/>
            <w:bottom w:val="none" w:sz="0" w:space="0" w:color="auto"/>
            <w:right w:val="none" w:sz="0" w:space="0" w:color="auto"/>
          </w:divBdr>
        </w:div>
      </w:divsChild>
    </w:div>
    <w:div w:id="1823689728">
      <w:marLeft w:val="480"/>
      <w:marRight w:val="0"/>
      <w:marTop w:val="0"/>
      <w:marBottom w:val="0"/>
      <w:divBdr>
        <w:top w:val="none" w:sz="0" w:space="0" w:color="auto"/>
        <w:left w:val="none" w:sz="0" w:space="0" w:color="auto"/>
        <w:bottom w:val="none" w:sz="0" w:space="0" w:color="auto"/>
        <w:right w:val="none" w:sz="0" w:space="0" w:color="auto"/>
      </w:divBdr>
    </w:div>
    <w:div w:id="1828325452">
      <w:marLeft w:val="480"/>
      <w:marRight w:val="0"/>
      <w:marTop w:val="0"/>
      <w:marBottom w:val="0"/>
      <w:divBdr>
        <w:top w:val="none" w:sz="0" w:space="0" w:color="auto"/>
        <w:left w:val="none" w:sz="0" w:space="0" w:color="auto"/>
        <w:bottom w:val="none" w:sz="0" w:space="0" w:color="auto"/>
        <w:right w:val="none" w:sz="0" w:space="0" w:color="auto"/>
      </w:divBdr>
    </w:div>
    <w:div w:id="1845198786">
      <w:marLeft w:val="480"/>
      <w:marRight w:val="0"/>
      <w:marTop w:val="0"/>
      <w:marBottom w:val="0"/>
      <w:divBdr>
        <w:top w:val="none" w:sz="0" w:space="0" w:color="auto"/>
        <w:left w:val="none" w:sz="0" w:space="0" w:color="auto"/>
        <w:bottom w:val="none" w:sz="0" w:space="0" w:color="auto"/>
        <w:right w:val="none" w:sz="0" w:space="0" w:color="auto"/>
      </w:divBdr>
    </w:div>
    <w:div w:id="1847404061">
      <w:marLeft w:val="480"/>
      <w:marRight w:val="0"/>
      <w:marTop w:val="0"/>
      <w:marBottom w:val="0"/>
      <w:divBdr>
        <w:top w:val="none" w:sz="0" w:space="0" w:color="auto"/>
        <w:left w:val="none" w:sz="0" w:space="0" w:color="auto"/>
        <w:bottom w:val="none" w:sz="0" w:space="0" w:color="auto"/>
        <w:right w:val="none" w:sz="0" w:space="0" w:color="auto"/>
      </w:divBdr>
    </w:div>
    <w:div w:id="1849783261">
      <w:marLeft w:val="480"/>
      <w:marRight w:val="0"/>
      <w:marTop w:val="0"/>
      <w:marBottom w:val="0"/>
      <w:divBdr>
        <w:top w:val="none" w:sz="0" w:space="0" w:color="auto"/>
        <w:left w:val="none" w:sz="0" w:space="0" w:color="auto"/>
        <w:bottom w:val="none" w:sz="0" w:space="0" w:color="auto"/>
        <w:right w:val="none" w:sz="0" w:space="0" w:color="auto"/>
      </w:divBdr>
    </w:div>
    <w:div w:id="1859545586">
      <w:marLeft w:val="480"/>
      <w:marRight w:val="0"/>
      <w:marTop w:val="0"/>
      <w:marBottom w:val="0"/>
      <w:divBdr>
        <w:top w:val="none" w:sz="0" w:space="0" w:color="auto"/>
        <w:left w:val="none" w:sz="0" w:space="0" w:color="auto"/>
        <w:bottom w:val="none" w:sz="0" w:space="0" w:color="auto"/>
        <w:right w:val="none" w:sz="0" w:space="0" w:color="auto"/>
      </w:divBdr>
    </w:div>
    <w:div w:id="1877159355">
      <w:marLeft w:val="480"/>
      <w:marRight w:val="0"/>
      <w:marTop w:val="0"/>
      <w:marBottom w:val="0"/>
      <w:divBdr>
        <w:top w:val="none" w:sz="0" w:space="0" w:color="auto"/>
        <w:left w:val="none" w:sz="0" w:space="0" w:color="auto"/>
        <w:bottom w:val="none" w:sz="0" w:space="0" w:color="auto"/>
        <w:right w:val="none" w:sz="0" w:space="0" w:color="auto"/>
      </w:divBdr>
    </w:div>
    <w:div w:id="1879049316">
      <w:marLeft w:val="480"/>
      <w:marRight w:val="0"/>
      <w:marTop w:val="0"/>
      <w:marBottom w:val="0"/>
      <w:divBdr>
        <w:top w:val="none" w:sz="0" w:space="0" w:color="auto"/>
        <w:left w:val="none" w:sz="0" w:space="0" w:color="auto"/>
        <w:bottom w:val="none" w:sz="0" w:space="0" w:color="auto"/>
        <w:right w:val="none" w:sz="0" w:space="0" w:color="auto"/>
      </w:divBdr>
    </w:div>
    <w:div w:id="1888833633">
      <w:marLeft w:val="480"/>
      <w:marRight w:val="0"/>
      <w:marTop w:val="0"/>
      <w:marBottom w:val="0"/>
      <w:divBdr>
        <w:top w:val="none" w:sz="0" w:space="0" w:color="auto"/>
        <w:left w:val="none" w:sz="0" w:space="0" w:color="auto"/>
        <w:bottom w:val="none" w:sz="0" w:space="0" w:color="auto"/>
        <w:right w:val="none" w:sz="0" w:space="0" w:color="auto"/>
      </w:divBdr>
    </w:div>
    <w:div w:id="1889297135">
      <w:marLeft w:val="480"/>
      <w:marRight w:val="0"/>
      <w:marTop w:val="0"/>
      <w:marBottom w:val="0"/>
      <w:divBdr>
        <w:top w:val="none" w:sz="0" w:space="0" w:color="auto"/>
        <w:left w:val="none" w:sz="0" w:space="0" w:color="auto"/>
        <w:bottom w:val="none" w:sz="0" w:space="0" w:color="auto"/>
        <w:right w:val="none" w:sz="0" w:space="0" w:color="auto"/>
      </w:divBdr>
    </w:div>
    <w:div w:id="1905487367">
      <w:marLeft w:val="480"/>
      <w:marRight w:val="0"/>
      <w:marTop w:val="0"/>
      <w:marBottom w:val="0"/>
      <w:divBdr>
        <w:top w:val="none" w:sz="0" w:space="0" w:color="auto"/>
        <w:left w:val="none" w:sz="0" w:space="0" w:color="auto"/>
        <w:bottom w:val="none" w:sz="0" w:space="0" w:color="auto"/>
        <w:right w:val="none" w:sz="0" w:space="0" w:color="auto"/>
      </w:divBdr>
    </w:div>
    <w:div w:id="1906573579">
      <w:marLeft w:val="480"/>
      <w:marRight w:val="0"/>
      <w:marTop w:val="0"/>
      <w:marBottom w:val="0"/>
      <w:divBdr>
        <w:top w:val="none" w:sz="0" w:space="0" w:color="auto"/>
        <w:left w:val="none" w:sz="0" w:space="0" w:color="auto"/>
        <w:bottom w:val="none" w:sz="0" w:space="0" w:color="auto"/>
        <w:right w:val="none" w:sz="0" w:space="0" w:color="auto"/>
      </w:divBdr>
    </w:div>
    <w:div w:id="1936282036">
      <w:marLeft w:val="480"/>
      <w:marRight w:val="0"/>
      <w:marTop w:val="0"/>
      <w:marBottom w:val="0"/>
      <w:divBdr>
        <w:top w:val="none" w:sz="0" w:space="0" w:color="auto"/>
        <w:left w:val="none" w:sz="0" w:space="0" w:color="auto"/>
        <w:bottom w:val="none" w:sz="0" w:space="0" w:color="auto"/>
        <w:right w:val="none" w:sz="0" w:space="0" w:color="auto"/>
      </w:divBdr>
    </w:div>
    <w:div w:id="2004697616">
      <w:marLeft w:val="480"/>
      <w:marRight w:val="0"/>
      <w:marTop w:val="0"/>
      <w:marBottom w:val="0"/>
      <w:divBdr>
        <w:top w:val="none" w:sz="0" w:space="0" w:color="auto"/>
        <w:left w:val="none" w:sz="0" w:space="0" w:color="auto"/>
        <w:bottom w:val="none" w:sz="0" w:space="0" w:color="auto"/>
        <w:right w:val="none" w:sz="0" w:space="0" w:color="auto"/>
      </w:divBdr>
    </w:div>
    <w:div w:id="2004822035">
      <w:marLeft w:val="480"/>
      <w:marRight w:val="0"/>
      <w:marTop w:val="0"/>
      <w:marBottom w:val="0"/>
      <w:divBdr>
        <w:top w:val="none" w:sz="0" w:space="0" w:color="auto"/>
        <w:left w:val="none" w:sz="0" w:space="0" w:color="auto"/>
        <w:bottom w:val="none" w:sz="0" w:space="0" w:color="auto"/>
        <w:right w:val="none" w:sz="0" w:space="0" w:color="auto"/>
      </w:divBdr>
    </w:div>
    <w:div w:id="2010478132">
      <w:marLeft w:val="480"/>
      <w:marRight w:val="0"/>
      <w:marTop w:val="0"/>
      <w:marBottom w:val="0"/>
      <w:divBdr>
        <w:top w:val="none" w:sz="0" w:space="0" w:color="auto"/>
        <w:left w:val="none" w:sz="0" w:space="0" w:color="auto"/>
        <w:bottom w:val="none" w:sz="0" w:space="0" w:color="auto"/>
        <w:right w:val="none" w:sz="0" w:space="0" w:color="auto"/>
      </w:divBdr>
    </w:div>
    <w:div w:id="2026127911">
      <w:marLeft w:val="480"/>
      <w:marRight w:val="0"/>
      <w:marTop w:val="0"/>
      <w:marBottom w:val="0"/>
      <w:divBdr>
        <w:top w:val="none" w:sz="0" w:space="0" w:color="auto"/>
        <w:left w:val="none" w:sz="0" w:space="0" w:color="auto"/>
        <w:bottom w:val="none" w:sz="0" w:space="0" w:color="auto"/>
        <w:right w:val="none" w:sz="0" w:space="0" w:color="auto"/>
      </w:divBdr>
    </w:div>
    <w:div w:id="2045053412">
      <w:marLeft w:val="480"/>
      <w:marRight w:val="0"/>
      <w:marTop w:val="0"/>
      <w:marBottom w:val="0"/>
      <w:divBdr>
        <w:top w:val="none" w:sz="0" w:space="0" w:color="auto"/>
        <w:left w:val="none" w:sz="0" w:space="0" w:color="auto"/>
        <w:bottom w:val="none" w:sz="0" w:space="0" w:color="auto"/>
        <w:right w:val="none" w:sz="0" w:space="0" w:color="auto"/>
      </w:divBdr>
    </w:div>
    <w:div w:id="2045979731">
      <w:marLeft w:val="480"/>
      <w:marRight w:val="0"/>
      <w:marTop w:val="0"/>
      <w:marBottom w:val="0"/>
      <w:divBdr>
        <w:top w:val="none" w:sz="0" w:space="0" w:color="auto"/>
        <w:left w:val="none" w:sz="0" w:space="0" w:color="auto"/>
        <w:bottom w:val="none" w:sz="0" w:space="0" w:color="auto"/>
        <w:right w:val="none" w:sz="0" w:space="0" w:color="auto"/>
      </w:divBdr>
    </w:div>
    <w:div w:id="2046904723">
      <w:marLeft w:val="480"/>
      <w:marRight w:val="0"/>
      <w:marTop w:val="0"/>
      <w:marBottom w:val="0"/>
      <w:divBdr>
        <w:top w:val="none" w:sz="0" w:space="0" w:color="auto"/>
        <w:left w:val="none" w:sz="0" w:space="0" w:color="auto"/>
        <w:bottom w:val="none" w:sz="0" w:space="0" w:color="auto"/>
        <w:right w:val="none" w:sz="0" w:space="0" w:color="auto"/>
      </w:divBdr>
    </w:div>
    <w:div w:id="2076664012">
      <w:marLeft w:val="480"/>
      <w:marRight w:val="0"/>
      <w:marTop w:val="0"/>
      <w:marBottom w:val="0"/>
      <w:divBdr>
        <w:top w:val="none" w:sz="0" w:space="0" w:color="auto"/>
        <w:left w:val="none" w:sz="0" w:space="0" w:color="auto"/>
        <w:bottom w:val="none" w:sz="0" w:space="0" w:color="auto"/>
        <w:right w:val="none" w:sz="0" w:space="0" w:color="auto"/>
      </w:divBdr>
    </w:div>
    <w:div w:id="2078015640">
      <w:marLeft w:val="480"/>
      <w:marRight w:val="0"/>
      <w:marTop w:val="0"/>
      <w:marBottom w:val="0"/>
      <w:divBdr>
        <w:top w:val="none" w:sz="0" w:space="0" w:color="auto"/>
        <w:left w:val="none" w:sz="0" w:space="0" w:color="auto"/>
        <w:bottom w:val="none" w:sz="0" w:space="0" w:color="auto"/>
        <w:right w:val="none" w:sz="0" w:space="0" w:color="auto"/>
      </w:divBdr>
    </w:div>
    <w:div w:id="2091153265">
      <w:marLeft w:val="480"/>
      <w:marRight w:val="0"/>
      <w:marTop w:val="0"/>
      <w:marBottom w:val="0"/>
      <w:divBdr>
        <w:top w:val="none" w:sz="0" w:space="0" w:color="auto"/>
        <w:left w:val="none" w:sz="0" w:space="0" w:color="auto"/>
        <w:bottom w:val="none" w:sz="0" w:space="0" w:color="auto"/>
        <w:right w:val="none" w:sz="0" w:space="0" w:color="auto"/>
      </w:divBdr>
    </w:div>
    <w:div w:id="2099252048">
      <w:marLeft w:val="480"/>
      <w:marRight w:val="0"/>
      <w:marTop w:val="0"/>
      <w:marBottom w:val="0"/>
      <w:divBdr>
        <w:top w:val="none" w:sz="0" w:space="0" w:color="auto"/>
        <w:left w:val="none" w:sz="0" w:space="0" w:color="auto"/>
        <w:bottom w:val="none" w:sz="0" w:space="0" w:color="auto"/>
        <w:right w:val="none" w:sz="0" w:space="0" w:color="auto"/>
      </w:divBdr>
    </w:div>
    <w:div w:id="2100514691">
      <w:marLeft w:val="480"/>
      <w:marRight w:val="0"/>
      <w:marTop w:val="0"/>
      <w:marBottom w:val="0"/>
      <w:divBdr>
        <w:top w:val="none" w:sz="0" w:space="0" w:color="auto"/>
        <w:left w:val="none" w:sz="0" w:space="0" w:color="auto"/>
        <w:bottom w:val="none" w:sz="0" w:space="0" w:color="auto"/>
        <w:right w:val="none" w:sz="0" w:space="0" w:color="auto"/>
      </w:divBdr>
    </w:div>
    <w:div w:id="2131707053">
      <w:marLeft w:val="48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42A31293-0555-1643-81C4-7C0BF35AC615}"/>
      </w:docPartPr>
      <w:docPartBody>
        <w:p w:rsidR="00302A10" w:rsidRDefault="00CC6B14">
          <w:r w:rsidRPr="00B03948">
            <w:rPr>
              <w:rStyle w:val="PlaceholderText"/>
            </w:rPr>
            <w:t>Click or tap here to enter text.</w:t>
          </w:r>
        </w:p>
      </w:docPartBody>
    </w:docPart>
    <w:docPart>
      <w:docPartPr>
        <w:name w:val="EEF606342EDEC94BA933F4EC6036D73B"/>
        <w:category>
          <w:name w:val="General"/>
          <w:gallery w:val="placeholder"/>
        </w:category>
        <w:types>
          <w:type w:val="bbPlcHdr"/>
        </w:types>
        <w:behaviors>
          <w:behavior w:val="content"/>
        </w:behaviors>
        <w:guid w:val="{FE502B82-E1FC-FD40-86B2-9B2D9F91546A}"/>
      </w:docPartPr>
      <w:docPartBody>
        <w:p w:rsidR="00302A10" w:rsidRDefault="00CC6B14" w:rsidP="00CC6B14">
          <w:pPr>
            <w:pStyle w:val="EEF606342EDEC94BA933F4EC6036D73B"/>
          </w:pPr>
          <w:r w:rsidRPr="00B03948">
            <w:rPr>
              <w:rStyle w:val="PlaceholderText"/>
            </w:rPr>
            <w:t>Click or tap here to enter text.</w:t>
          </w:r>
        </w:p>
      </w:docPartBody>
    </w:docPart>
    <w:docPart>
      <w:docPartPr>
        <w:name w:val="5ED9ABDADD66CC42B9B3FC7A48511887"/>
        <w:category>
          <w:name w:val="General"/>
          <w:gallery w:val="placeholder"/>
        </w:category>
        <w:types>
          <w:type w:val="bbPlcHdr"/>
        </w:types>
        <w:behaviors>
          <w:behavior w:val="content"/>
        </w:behaviors>
        <w:guid w:val="{4367B9E0-E43B-0841-9894-F91FA2E55AD4}"/>
      </w:docPartPr>
      <w:docPartBody>
        <w:p w:rsidR="0028792B" w:rsidRDefault="00302A10" w:rsidP="00302A10">
          <w:pPr>
            <w:pStyle w:val="5ED9ABDADD66CC42B9B3FC7A48511887"/>
          </w:pPr>
          <w:r w:rsidRPr="00B03948">
            <w:rPr>
              <w:rStyle w:val="PlaceholderText"/>
            </w:rPr>
            <w:t>Click or tap here to enter text.</w:t>
          </w:r>
        </w:p>
      </w:docPartBody>
    </w:docPart>
    <w:docPart>
      <w:docPartPr>
        <w:name w:val="C10ED159AA7A34469630912B7B4E3E38"/>
        <w:category>
          <w:name w:val="General"/>
          <w:gallery w:val="placeholder"/>
        </w:category>
        <w:types>
          <w:type w:val="bbPlcHdr"/>
        </w:types>
        <w:behaviors>
          <w:behavior w:val="content"/>
        </w:behaviors>
        <w:guid w:val="{4827A8D7-B2B5-CB4D-8881-BD9AC3016CD3}"/>
      </w:docPartPr>
      <w:docPartBody>
        <w:p w:rsidR="0028792B" w:rsidRDefault="00302A10" w:rsidP="00302A10">
          <w:pPr>
            <w:pStyle w:val="C10ED159AA7A34469630912B7B4E3E38"/>
          </w:pPr>
          <w:r w:rsidRPr="00B03948">
            <w:rPr>
              <w:rStyle w:val="PlaceholderText"/>
            </w:rPr>
            <w:t>Click or tap here to enter text.</w:t>
          </w:r>
        </w:p>
      </w:docPartBody>
    </w:docPart>
    <w:docPart>
      <w:docPartPr>
        <w:name w:val="BAED09CADC11934F817F35CB557F74BC"/>
        <w:category>
          <w:name w:val="General"/>
          <w:gallery w:val="placeholder"/>
        </w:category>
        <w:types>
          <w:type w:val="bbPlcHdr"/>
        </w:types>
        <w:behaviors>
          <w:behavior w:val="content"/>
        </w:behaviors>
        <w:guid w:val="{1F8B589D-12CA-3A4C-BDF3-9153C0538D6E}"/>
      </w:docPartPr>
      <w:docPartBody>
        <w:p w:rsidR="0028792B" w:rsidRDefault="00302A10" w:rsidP="00302A10">
          <w:pPr>
            <w:pStyle w:val="BAED09CADC11934F817F35CB557F74BC"/>
          </w:pPr>
          <w:r w:rsidRPr="00B03948">
            <w:rPr>
              <w:rStyle w:val="PlaceholderText"/>
            </w:rPr>
            <w:t>Click or tap here to enter text.</w:t>
          </w:r>
        </w:p>
      </w:docPartBody>
    </w:docPart>
    <w:docPart>
      <w:docPartPr>
        <w:name w:val="11BE1256077FE64680B42D5A120C2A86"/>
        <w:category>
          <w:name w:val="General"/>
          <w:gallery w:val="placeholder"/>
        </w:category>
        <w:types>
          <w:type w:val="bbPlcHdr"/>
        </w:types>
        <w:behaviors>
          <w:behavior w:val="content"/>
        </w:behaviors>
        <w:guid w:val="{CFDD8B3C-12D7-7744-9AA6-5C9B62156D68}"/>
      </w:docPartPr>
      <w:docPartBody>
        <w:p w:rsidR="0028792B" w:rsidRDefault="00302A10" w:rsidP="00302A10">
          <w:pPr>
            <w:pStyle w:val="11BE1256077FE64680B42D5A120C2A86"/>
          </w:pPr>
          <w:r w:rsidRPr="00B03948">
            <w:rPr>
              <w:rStyle w:val="PlaceholderText"/>
            </w:rPr>
            <w:t>Click or tap here to enter text.</w:t>
          </w:r>
        </w:p>
      </w:docPartBody>
    </w:docPart>
    <w:docPart>
      <w:docPartPr>
        <w:name w:val="B71318A7BB9B3945A4BFBCCABB665515"/>
        <w:category>
          <w:name w:val="General"/>
          <w:gallery w:val="placeholder"/>
        </w:category>
        <w:types>
          <w:type w:val="bbPlcHdr"/>
        </w:types>
        <w:behaviors>
          <w:behavior w:val="content"/>
        </w:behaviors>
        <w:guid w:val="{A83BEFD4-745B-7D4E-909E-D108B6C98504}"/>
      </w:docPartPr>
      <w:docPartBody>
        <w:p w:rsidR="0028792B" w:rsidRDefault="00302A10" w:rsidP="00302A10">
          <w:pPr>
            <w:pStyle w:val="B71318A7BB9B3945A4BFBCCABB665515"/>
          </w:pPr>
          <w:r w:rsidRPr="00B03948">
            <w:rPr>
              <w:rStyle w:val="PlaceholderText"/>
            </w:rPr>
            <w:t>Click or tap here to enter text.</w:t>
          </w:r>
        </w:p>
      </w:docPartBody>
    </w:docPart>
    <w:docPart>
      <w:docPartPr>
        <w:name w:val="1F6761CCD10EF14EBEAE292BDC291FEA"/>
        <w:category>
          <w:name w:val="General"/>
          <w:gallery w:val="placeholder"/>
        </w:category>
        <w:types>
          <w:type w:val="bbPlcHdr"/>
        </w:types>
        <w:behaviors>
          <w:behavior w:val="content"/>
        </w:behaviors>
        <w:guid w:val="{9154C75E-9883-7C47-AFEC-1D96EE1BD4C9}"/>
      </w:docPartPr>
      <w:docPartBody>
        <w:p w:rsidR="0028792B" w:rsidRDefault="00302A10" w:rsidP="00302A10">
          <w:pPr>
            <w:pStyle w:val="1F6761CCD10EF14EBEAE292BDC291FEA"/>
          </w:pPr>
          <w:r w:rsidRPr="00B03948">
            <w:rPr>
              <w:rStyle w:val="PlaceholderText"/>
            </w:rPr>
            <w:t>Click or tap here to enter text.</w:t>
          </w:r>
        </w:p>
      </w:docPartBody>
    </w:docPart>
    <w:docPart>
      <w:docPartPr>
        <w:name w:val="5670649831E57E4F91EEDA7166D67618"/>
        <w:category>
          <w:name w:val="General"/>
          <w:gallery w:val="placeholder"/>
        </w:category>
        <w:types>
          <w:type w:val="bbPlcHdr"/>
        </w:types>
        <w:behaviors>
          <w:behavior w:val="content"/>
        </w:behaviors>
        <w:guid w:val="{AA296150-47CE-2B4A-8DFA-2C52244B9D95}"/>
      </w:docPartPr>
      <w:docPartBody>
        <w:p w:rsidR="0028792B" w:rsidRDefault="00302A10" w:rsidP="00302A10">
          <w:pPr>
            <w:pStyle w:val="5670649831E57E4F91EEDA7166D67618"/>
          </w:pPr>
          <w:r w:rsidRPr="00B03948">
            <w:rPr>
              <w:rStyle w:val="PlaceholderText"/>
            </w:rPr>
            <w:t>Click or tap here to enter text.</w:t>
          </w:r>
        </w:p>
      </w:docPartBody>
    </w:docPart>
    <w:docPart>
      <w:docPartPr>
        <w:name w:val="02BC6FD8E2E7F84783BD39DA50AAA03D"/>
        <w:category>
          <w:name w:val="General"/>
          <w:gallery w:val="placeholder"/>
        </w:category>
        <w:types>
          <w:type w:val="bbPlcHdr"/>
        </w:types>
        <w:behaviors>
          <w:behavior w:val="content"/>
        </w:behaviors>
        <w:guid w:val="{E9E3C96D-395F-5B48-BD87-9AF5E5CCAA82}"/>
      </w:docPartPr>
      <w:docPartBody>
        <w:p w:rsidR="0028792B" w:rsidRDefault="00302A10" w:rsidP="00302A10">
          <w:pPr>
            <w:pStyle w:val="02BC6FD8E2E7F84783BD39DA50AAA03D"/>
          </w:pPr>
          <w:r w:rsidRPr="00B03948">
            <w:rPr>
              <w:rStyle w:val="PlaceholderText"/>
            </w:rPr>
            <w:t>Click or tap here to enter text.</w:t>
          </w:r>
        </w:p>
      </w:docPartBody>
    </w:docPart>
    <w:docPart>
      <w:docPartPr>
        <w:name w:val="ECED65EDE535F9459DD6A317DF85447F"/>
        <w:category>
          <w:name w:val="General"/>
          <w:gallery w:val="placeholder"/>
        </w:category>
        <w:types>
          <w:type w:val="bbPlcHdr"/>
        </w:types>
        <w:behaviors>
          <w:behavior w:val="content"/>
        </w:behaviors>
        <w:guid w:val="{A2AAB239-8E82-BE46-A1AB-6BD382EC6367}"/>
      </w:docPartPr>
      <w:docPartBody>
        <w:p w:rsidR="0028792B" w:rsidRDefault="00302A10" w:rsidP="00302A10">
          <w:pPr>
            <w:pStyle w:val="ECED65EDE535F9459DD6A317DF85447F"/>
          </w:pPr>
          <w:r w:rsidRPr="00B03948">
            <w:rPr>
              <w:rStyle w:val="PlaceholderText"/>
            </w:rPr>
            <w:t>Click or tap here to enter text.</w:t>
          </w:r>
        </w:p>
      </w:docPartBody>
    </w:docPart>
    <w:docPart>
      <w:docPartPr>
        <w:name w:val="C131C7E87F87FD4DBDCEDB4369BCCF5B"/>
        <w:category>
          <w:name w:val="General"/>
          <w:gallery w:val="placeholder"/>
        </w:category>
        <w:types>
          <w:type w:val="bbPlcHdr"/>
        </w:types>
        <w:behaviors>
          <w:behavior w:val="content"/>
        </w:behaviors>
        <w:guid w:val="{8D785CCC-9E9D-134C-BEB1-C9509A1F9C59}"/>
      </w:docPartPr>
      <w:docPartBody>
        <w:p w:rsidR="0028792B" w:rsidRDefault="00302A10" w:rsidP="00302A10">
          <w:pPr>
            <w:pStyle w:val="C131C7E87F87FD4DBDCEDB4369BCCF5B"/>
          </w:pPr>
          <w:r w:rsidRPr="00B03948">
            <w:rPr>
              <w:rStyle w:val="PlaceholderText"/>
            </w:rPr>
            <w:t>Click or tap here to enter text.</w:t>
          </w:r>
        </w:p>
      </w:docPartBody>
    </w:docPart>
    <w:docPart>
      <w:docPartPr>
        <w:name w:val="2E4D71BFFB8E464CAE83E67727573A02"/>
        <w:category>
          <w:name w:val="General"/>
          <w:gallery w:val="placeholder"/>
        </w:category>
        <w:types>
          <w:type w:val="bbPlcHdr"/>
        </w:types>
        <w:behaviors>
          <w:behavior w:val="content"/>
        </w:behaviors>
        <w:guid w:val="{AE195561-A8AE-D845-BFD4-76ACD28DE141}"/>
      </w:docPartPr>
      <w:docPartBody>
        <w:p w:rsidR="0028792B" w:rsidRDefault="00302A10" w:rsidP="00302A10">
          <w:pPr>
            <w:pStyle w:val="2E4D71BFFB8E464CAE83E67727573A02"/>
          </w:pPr>
          <w:r w:rsidRPr="00B03948">
            <w:rPr>
              <w:rStyle w:val="PlaceholderText"/>
            </w:rPr>
            <w:t>Click or tap here to enter text.</w:t>
          </w:r>
        </w:p>
      </w:docPartBody>
    </w:docPart>
    <w:docPart>
      <w:docPartPr>
        <w:name w:val="B7E76B603A546648B68D40D93950E8BB"/>
        <w:category>
          <w:name w:val="General"/>
          <w:gallery w:val="placeholder"/>
        </w:category>
        <w:types>
          <w:type w:val="bbPlcHdr"/>
        </w:types>
        <w:behaviors>
          <w:behavior w:val="content"/>
        </w:behaviors>
        <w:guid w:val="{284639A5-0A9C-CD4D-ABE5-4E13468C7351}"/>
      </w:docPartPr>
      <w:docPartBody>
        <w:p w:rsidR="0028792B" w:rsidRDefault="00302A10" w:rsidP="00302A10">
          <w:pPr>
            <w:pStyle w:val="B7E76B603A546648B68D40D93950E8BB"/>
          </w:pPr>
          <w:r w:rsidRPr="00B03948">
            <w:rPr>
              <w:rStyle w:val="PlaceholderText"/>
            </w:rPr>
            <w:t>Click or tap here to enter text.</w:t>
          </w:r>
        </w:p>
      </w:docPartBody>
    </w:docPart>
    <w:docPart>
      <w:docPartPr>
        <w:name w:val="ECE7CE8EEB41EB4E9BAB8436EC32AE88"/>
        <w:category>
          <w:name w:val="General"/>
          <w:gallery w:val="placeholder"/>
        </w:category>
        <w:types>
          <w:type w:val="bbPlcHdr"/>
        </w:types>
        <w:behaviors>
          <w:behavior w:val="content"/>
        </w:behaviors>
        <w:guid w:val="{1F056434-EFCF-8243-88A4-60BFDDDBCB44}"/>
      </w:docPartPr>
      <w:docPartBody>
        <w:p w:rsidR="0028792B" w:rsidRDefault="00302A10" w:rsidP="00302A10">
          <w:pPr>
            <w:pStyle w:val="ECE7CE8EEB41EB4E9BAB8436EC32AE88"/>
          </w:pPr>
          <w:r w:rsidRPr="00B03948">
            <w:rPr>
              <w:rStyle w:val="PlaceholderText"/>
            </w:rPr>
            <w:t>Click or tap here to enter text.</w:t>
          </w:r>
        </w:p>
      </w:docPartBody>
    </w:docPart>
    <w:docPart>
      <w:docPartPr>
        <w:name w:val="072E5B716BD8174D85E559600D6AE00F"/>
        <w:category>
          <w:name w:val="General"/>
          <w:gallery w:val="placeholder"/>
        </w:category>
        <w:types>
          <w:type w:val="bbPlcHdr"/>
        </w:types>
        <w:behaviors>
          <w:behavior w:val="content"/>
        </w:behaviors>
        <w:guid w:val="{FAC3E836-29A9-3545-94D2-4FDFD3B3A19D}"/>
      </w:docPartPr>
      <w:docPartBody>
        <w:p w:rsidR="0028792B" w:rsidRDefault="00302A10" w:rsidP="00302A10">
          <w:pPr>
            <w:pStyle w:val="072E5B716BD8174D85E559600D6AE00F"/>
          </w:pPr>
          <w:r w:rsidRPr="00B03948">
            <w:rPr>
              <w:rStyle w:val="PlaceholderText"/>
            </w:rPr>
            <w:t>Click or tap here to enter text.</w:t>
          </w:r>
        </w:p>
      </w:docPartBody>
    </w:docPart>
    <w:docPart>
      <w:docPartPr>
        <w:name w:val="E107BFC8FA523B4387D80BADB683040E"/>
        <w:category>
          <w:name w:val="General"/>
          <w:gallery w:val="placeholder"/>
        </w:category>
        <w:types>
          <w:type w:val="bbPlcHdr"/>
        </w:types>
        <w:behaviors>
          <w:behavior w:val="content"/>
        </w:behaviors>
        <w:guid w:val="{92244C42-1F70-2445-90D0-92BAA8BB7675}"/>
      </w:docPartPr>
      <w:docPartBody>
        <w:p w:rsidR="005208ED" w:rsidRDefault="0028792B" w:rsidP="0028792B">
          <w:pPr>
            <w:pStyle w:val="E107BFC8FA523B4387D80BADB683040E"/>
          </w:pPr>
          <w:r w:rsidRPr="00B03948">
            <w:rPr>
              <w:rStyle w:val="PlaceholderText"/>
            </w:rPr>
            <w:t>Click or tap here to enter text.</w:t>
          </w:r>
        </w:p>
      </w:docPartBody>
    </w:docPart>
    <w:docPart>
      <w:docPartPr>
        <w:name w:val="D05B134E8BA73F4FBB59A15398E2EB3B"/>
        <w:category>
          <w:name w:val="General"/>
          <w:gallery w:val="placeholder"/>
        </w:category>
        <w:types>
          <w:type w:val="bbPlcHdr"/>
        </w:types>
        <w:behaviors>
          <w:behavior w:val="content"/>
        </w:behaviors>
        <w:guid w:val="{76A578B5-E298-0649-BB16-3D6CF25B3982}"/>
      </w:docPartPr>
      <w:docPartBody>
        <w:p w:rsidR="00895309" w:rsidRDefault="005208ED" w:rsidP="005208ED">
          <w:pPr>
            <w:pStyle w:val="D05B134E8BA73F4FBB59A15398E2EB3B"/>
          </w:pPr>
          <w:r w:rsidRPr="00B03948">
            <w:rPr>
              <w:rStyle w:val="PlaceholderText"/>
            </w:rPr>
            <w:t>Click or tap here to enter text.</w:t>
          </w:r>
        </w:p>
      </w:docPartBody>
    </w:docPart>
    <w:docPart>
      <w:docPartPr>
        <w:name w:val="5D9729A0407C2344897D952D6685DBFE"/>
        <w:category>
          <w:name w:val="General"/>
          <w:gallery w:val="placeholder"/>
        </w:category>
        <w:types>
          <w:type w:val="bbPlcHdr"/>
        </w:types>
        <w:behaviors>
          <w:behavior w:val="content"/>
        </w:behaviors>
        <w:guid w:val="{809C9E0B-5460-9D46-BB53-336C519C850F}"/>
      </w:docPartPr>
      <w:docPartBody>
        <w:p w:rsidR="00895309" w:rsidRDefault="005208ED" w:rsidP="005208ED">
          <w:pPr>
            <w:pStyle w:val="5D9729A0407C2344897D952D6685DBFE"/>
          </w:pPr>
          <w:r w:rsidRPr="00B03948">
            <w:rPr>
              <w:rStyle w:val="PlaceholderText"/>
            </w:rPr>
            <w:t>Click or tap here to enter text.</w:t>
          </w:r>
        </w:p>
      </w:docPartBody>
    </w:docPart>
    <w:docPart>
      <w:docPartPr>
        <w:name w:val="4D5C94CF69BF0F4DA42BDC6D62616D9C"/>
        <w:category>
          <w:name w:val="General"/>
          <w:gallery w:val="placeholder"/>
        </w:category>
        <w:types>
          <w:type w:val="bbPlcHdr"/>
        </w:types>
        <w:behaviors>
          <w:behavior w:val="content"/>
        </w:behaviors>
        <w:guid w:val="{EC6EF8C9-45B8-1543-9225-F5BD427863C4}"/>
      </w:docPartPr>
      <w:docPartBody>
        <w:p w:rsidR="00895309" w:rsidRDefault="005208ED" w:rsidP="005208ED">
          <w:pPr>
            <w:pStyle w:val="4D5C94CF69BF0F4DA42BDC6D62616D9C"/>
          </w:pPr>
          <w:r w:rsidRPr="00B03948">
            <w:rPr>
              <w:rStyle w:val="PlaceholderText"/>
            </w:rPr>
            <w:t>Click or tap here to enter text.</w:t>
          </w:r>
        </w:p>
      </w:docPartBody>
    </w:docPart>
    <w:docPart>
      <w:docPartPr>
        <w:name w:val="BE72DE0F83B7544DBB50982F85F636BC"/>
        <w:category>
          <w:name w:val="General"/>
          <w:gallery w:val="placeholder"/>
        </w:category>
        <w:types>
          <w:type w:val="bbPlcHdr"/>
        </w:types>
        <w:behaviors>
          <w:behavior w:val="content"/>
        </w:behaviors>
        <w:guid w:val="{DD4C4544-773C-114F-AEDD-AC5D6B09C550}"/>
      </w:docPartPr>
      <w:docPartBody>
        <w:p w:rsidR="00895309" w:rsidRDefault="005208ED" w:rsidP="005208ED">
          <w:pPr>
            <w:pStyle w:val="BE72DE0F83B7544DBB50982F85F636BC"/>
          </w:pPr>
          <w:r w:rsidRPr="00B03948">
            <w:rPr>
              <w:rStyle w:val="PlaceholderText"/>
            </w:rPr>
            <w:t>Click or tap here to enter text.</w:t>
          </w:r>
        </w:p>
      </w:docPartBody>
    </w:docPart>
    <w:docPart>
      <w:docPartPr>
        <w:name w:val="F6B555EAAF65BD4DB95587A4796C2CD5"/>
        <w:category>
          <w:name w:val="General"/>
          <w:gallery w:val="placeholder"/>
        </w:category>
        <w:types>
          <w:type w:val="bbPlcHdr"/>
        </w:types>
        <w:behaviors>
          <w:behavior w:val="content"/>
        </w:behaviors>
        <w:guid w:val="{DAB8DBB2-2962-3641-BF06-63FAD219B959}"/>
      </w:docPartPr>
      <w:docPartBody>
        <w:p w:rsidR="006B29D8" w:rsidRDefault="005C2088" w:rsidP="005C2088">
          <w:pPr>
            <w:pStyle w:val="F6B555EAAF65BD4DB95587A4796C2CD5"/>
          </w:pPr>
          <w:r w:rsidRPr="00B03948">
            <w:rPr>
              <w:rStyle w:val="PlaceholderText"/>
            </w:rPr>
            <w:t>Click or tap here to enter text.</w:t>
          </w:r>
        </w:p>
      </w:docPartBody>
    </w:docPart>
    <w:docPart>
      <w:docPartPr>
        <w:name w:val="F2CD89238617E7438C25DCEFB270A181"/>
        <w:category>
          <w:name w:val="General"/>
          <w:gallery w:val="placeholder"/>
        </w:category>
        <w:types>
          <w:type w:val="bbPlcHdr"/>
        </w:types>
        <w:behaviors>
          <w:behavior w:val="content"/>
        </w:behaviors>
        <w:guid w:val="{2D863AA6-001D-634C-82AD-F4D53DFF3F6F}"/>
      </w:docPartPr>
      <w:docPartBody>
        <w:p w:rsidR="006B29D8" w:rsidRDefault="005C2088" w:rsidP="005C2088">
          <w:pPr>
            <w:pStyle w:val="F2CD89238617E7438C25DCEFB270A181"/>
          </w:pPr>
          <w:r w:rsidRPr="00B03948">
            <w:rPr>
              <w:rStyle w:val="PlaceholderText"/>
            </w:rPr>
            <w:t>Click or tap here to enter text.</w:t>
          </w:r>
        </w:p>
      </w:docPartBody>
    </w:docPart>
    <w:docPart>
      <w:docPartPr>
        <w:name w:val="05F181CCA6676F428706FAB37DA3194E"/>
        <w:category>
          <w:name w:val="General"/>
          <w:gallery w:val="placeholder"/>
        </w:category>
        <w:types>
          <w:type w:val="bbPlcHdr"/>
        </w:types>
        <w:behaviors>
          <w:behavior w:val="content"/>
        </w:behaviors>
        <w:guid w:val="{BD376326-8AA1-4047-BCF3-1FA0DABF1907}"/>
      </w:docPartPr>
      <w:docPartBody>
        <w:p w:rsidR="006B29D8" w:rsidRDefault="005C2088" w:rsidP="005C2088">
          <w:pPr>
            <w:pStyle w:val="05F181CCA6676F428706FAB37DA3194E"/>
          </w:pPr>
          <w:r w:rsidRPr="00B03948">
            <w:rPr>
              <w:rStyle w:val="PlaceholderText"/>
            </w:rPr>
            <w:t>Click or tap here to enter text.</w:t>
          </w:r>
        </w:p>
      </w:docPartBody>
    </w:docPart>
    <w:docPart>
      <w:docPartPr>
        <w:name w:val="D15BAD7508DB434D895C06EA566A60F1"/>
        <w:category>
          <w:name w:val="General"/>
          <w:gallery w:val="placeholder"/>
        </w:category>
        <w:types>
          <w:type w:val="bbPlcHdr"/>
        </w:types>
        <w:behaviors>
          <w:behavior w:val="content"/>
        </w:behaviors>
        <w:guid w:val="{FC0BF046-EC3B-174C-AD4A-8411A755C7F2}"/>
      </w:docPartPr>
      <w:docPartBody>
        <w:p w:rsidR="00437256" w:rsidRDefault="008C4826" w:rsidP="008C4826">
          <w:pPr>
            <w:pStyle w:val="D15BAD7508DB434D895C06EA566A60F1"/>
          </w:pPr>
          <w:r w:rsidRPr="00B03948">
            <w:rPr>
              <w:rStyle w:val="PlaceholderText"/>
            </w:rPr>
            <w:t>Click or tap here to enter text.</w:t>
          </w:r>
        </w:p>
      </w:docPartBody>
    </w:docPart>
    <w:docPart>
      <w:docPartPr>
        <w:name w:val="90774D17E639AD43978F8DC1EEF332A3"/>
        <w:category>
          <w:name w:val="General"/>
          <w:gallery w:val="placeholder"/>
        </w:category>
        <w:types>
          <w:type w:val="bbPlcHdr"/>
        </w:types>
        <w:behaviors>
          <w:behavior w:val="content"/>
        </w:behaviors>
        <w:guid w:val="{093D76BC-C14D-6647-A1E2-09FF2B9FBF2E}"/>
      </w:docPartPr>
      <w:docPartBody>
        <w:p w:rsidR="00437256" w:rsidRDefault="008C4826" w:rsidP="008C4826">
          <w:pPr>
            <w:pStyle w:val="90774D17E639AD43978F8DC1EEF332A3"/>
          </w:pPr>
          <w:r w:rsidRPr="00B03948">
            <w:rPr>
              <w:rStyle w:val="PlaceholderText"/>
            </w:rPr>
            <w:t>Click or tap here to enter text.</w:t>
          </w:r>
        </w:p>
      </w:docPartBody>
    </w:docPart>
    <w:docPart>
      <w:docPartPr>
        <w:name w:val="9DA57938A5340F478F29484AE8E11FF3"/>
        <w:category>
          <w:name w:val="General"/>
          <w:gallery w:val="placeholder"/>
        </w:category>
        <w:types>
          <w:type w:val="bbPlcHdr"/>
        </w:types>
        <w:behaviors>
          <w:behavior w:val="content"/>
        </w:behaviors>
        <w:guid w:val="{63CB47EE-2F48-D040-9FDB-57EE2F46E9B1}"/>
      </w:docPartPr>
      <w:docPartBody>
        <w:p w:rsidR="00437256" w:rsidRDefault="008C4826" w:rsidP="008C4826">
          <w:pPr>
            <w:pStyle w:val="9DA57938A5340F478F29484AE8E11FF3"/>
          </w:pPr>
          <w:r w:rsidRPr="00B03948">
            <w:rPr>
              <w:rStyle w:val="PlaceholderText"/>
            </w:rPr>
            <w:t>Click or tap here to enter text.</w:t>
          </w:r>
        </w:p>
      </w:docPartBody>
    </w:docPart>
    <w:docPart>
      <w:docPartPr>
        <w:name w:val="FC470B59D9770949B702EE84D8277583"/>
        <w:category>
          <w:name w:val="General"/>
          <w:gallery w:val="placeholder"/>
        </w:category>
        <w:types>
          <w:type w:val="bbPlcHdr"/>
        </w:types>
        <w:behaviors>
          <w:behavior w:val="content"/>
        </w:behaviors>
        <w:guid w:val="{A8226345-72CA-FC43-83BB-7EAAB10580F1}"/>
      </w:docPartPr>
      <w:docPartBody>
        <w:p w:rsidR="00437256" w:rsidRDefault="008C4826" w:rsidP="008C4826">
          <w:pPr>
            <w:pStyle w:val="FC470B59D9770949B702EE84D8277583"/>
          </w:pPr>
          <w:r w:rsidRPr="00B03948">
            <w:rPr>
              <w:rStyle w:val="PlaceholderText"/>
            </w:rPr>
            <w:t>Click or tap here to enter text.</w:t>
          </w:r>
        </w:p>
      </w:docPartBody>
    </w:docPart>
    <w:docPart>
      <w:docPartPr>
        <w:name w:val="510916EE23481C40BC0F64A83193B06A"/>
        <w:category>
          <w:name w:val="General"/>
          <w:gallery w:val="placeholder"/>
        </w:category>
        <w:types>
          <w:type w:val="bbPlcHdr"/>
        </w:types>
        <w:behaviors>
          <w:behavior w:val="content"/>
        </w:behaviors>
        <w:guid w:val="{02A55D30-4DF7-114C-953E-82ACFF31A672}"/>
      </w:docPartPr>
      <w:docPartBody>
        <w:p w:rsidR="00437256" w:rsidRDefault="008C4826" w:rsidP="008C4826">
          <w:pPr>
            <w:pStyle w:val="510916EE23481C40BC0F64A83193B06A"/>
          </w:pPr>
          <w:r w:rsidRPr="00B03948">
            <w:rPr>
              <w:rStyle w:val="PlaceholderText"/>
            </w:rPr>
            <w:t>Click or tap here to enter text.</w:t>
          </w:r>
        </w:p>
      </w:docPartBody>
    </w:docPart>
    <w:docPart>
      <w:docPartPr>
        <w:name w:val="51EC57E0ED22EF4FBB8B9D5273DBDD59"/>
        <w:category>
          <w:name w:val="General"/>
          <w:gallery w:val="placeholder"/>
        </w:category>
        <w:types>
          <w:type w:val="bbPlcHdr"/>
        </w:types>
        <w:behaviors>
          <w:behavior w:val="content"/>
        </w:behaviors>
        <w:guid w:val="{990260C3-7526-2D4E-8D82-9B67C9C072DB}"/>
      </w:docPartPr>
      <w:docPartBody>
        <w:p w:rsidR="00437256" w:rsidRDefault="008C4826" w:rsidP="008C4826">
          <w:pPr>
            <w:pStyle w:val="51EC57E0ED22EF4FBB8B9D5273DBDD59"/>
          </w:pPr>
          <w:r w:rsidRPr="00B03948">
            <w:rPr>
              <w:rStyle w:val="PlaceholderText"/>
            </w:rPr>
            <w:t>Click or tap here to enter text.</w:t>
          </w:r>
        </w:p>
      </w:docPartBody>
    </w:docPart>
    <w:docPart>
      <w:docPartPr>
        <w:name w:val="DE4E53A7544D3643A85EFA21BD0E985E"/>
        <w:category>
          <w:name w:val="General"/>
          <w:gallery w:val="placeholder"/>
        </w:category>
        <w:types>
          <w:type w:val="bbPlcHdr"/>
        </w:types>
        <w:behaviors>
          <w:behavior w:val="content"/>
        </w:behaviors>
        <w:guid w:val="{BC937C93-EF3E-D043-8EDF-8F0D602AE943}"/>
      </w:docPartPr>
      <w:docPartBody>
        <w:p w:rsidR="00437256" w:rsidRDefault="008C4826" w:rsidP="008C4826">
          <w:pPr>
            <w:pStyle w:val="DE4E53A7544D3643A85EFA21BD0E985E"/>
          </w:pPr>
          <w:r w:rsidRPr="00B03948">
            <w:rPr>
              <w:rStyle w:val="PlaceholderText"/>
            </w:rPr>
            <w:t>Click or tap here to enter text.</w:t>
          </w:r>
        </w:p>
      </w:docPartBody>
    </w:docPart>
    <w:docPart>
      <w:docPartPr>
        <w:name w:val="C6536DEE9580FE4485704563A0B704EF"/>
        <w:category>
          <w:name w:val="General"/>
          <w:gallery w:val="placeholder"/>
        </w:category>
        <w:types>
          <w:type w:val="bbPlcHdr"/>
        </w:types>
        <w:behaviors>
          <w:behavior w:val="content"/>
        </w:behaviors>
        <w:guid w:val="{22CD1DBA-00E9-C748-804B-EE9C57046AD5}"/>
      </w:docPartPr>
      <w:docPartBody>
        <w:p w:rsidR="00437256" w:rsidRDefault="008C4826" w:rsidP="008C4826">
          <w:pPr>
            <w:pStyle w:val="C6536DEE9580FE4485704563A0B704EF"/>
          </w:pPr>
          <w:r w:rsidRPr="00B03948">
            <w:rPr>
              <w:rStyle w:val="PlaceholderText"/>
            </w:rPr>
            <w:t>Click or tap here to enter text.</w:t>
          </w:r>
        </w:p>
      </w:docPartBody>
    </w:docPart>
    <w:docPart>
      <w:docPartPr>
        <w:name w:val="BE530A28B437C4498F430CFD2968437D"/>
        <w:category>
          <w:name w:val="General"/>
          <w:gallery w:val="placeholder"/>
        </w:category>
        <w:types>
          <w:type w:val="bbPlcHdr"/>
        </w:types>
        <w:behaviors>
          <w:behavior w:val="content"/>
        </w:behaviors>
        <w:guid w:val="{A828AE46-EEBF-FD42-B8E1-F4493D07AD92}"/>
      </w:docPartPr>
      <w:docPartBody>
        <w:p w:rsidR="00437256" w:rsidRDefault="008C4826" w:rsidP="008C4826">
          <w:pPr>
            <w:pStyle w:val="BE530A28B437C4498F430CFD2968437D"/>
          </w:pPr>
          <w:r w:rsidRPr="00B03948">
            <w:rPr>
              <w:rStyle w:val="PlaceholderText"/>
            </w:rPr>
            <w:t>Click or tap here to enter text.</w:t>
          </w:r>
        </w:p>
      </w:docPartBody>
    </w:docPart>
    <w:docPart>
      <w:docPartPr>
        <w:name w:val="BF15FFE72200DC4EA651C9E6494ADFA2"/>
        <w:category>
          <w:name w:val="General"/>
          <w:gallery w:val="placeholder"/>
        </w:category>
        <w:types>
          <w:type w:val="bbPlcHdr"/>
        </w:types>
        <w:behaviors>
          <w:behavior w:val="content"/>
        </w:behaviors>
        <w:guid w:val="{8C9CFAF0-32BF-A24E-B78F-2C87C5153C95}"/>
      </w:docPartPr>
      <w:docPartBody>
        <w:p w:rsidR="00437256" w:rsidRDefault="008C4826" w:rsidP="008C4826">
          <w:pPr>
            <w:pStyle w:val="BF15FFE72200DC4EA651C9E6494ADFA2"/>
          </w:pPr>
          <w:r w:rsidRPr="00B03948">
            <w:rPr>
              <w:rStyle w:val="PlaceholderText"/>
            </w:rPr>
            <w:t>Click or tap here to enter text.</w:t>
          </w:r>
        </w:p>
      </w:docPartBody>
    </w:docPart>
    <w:docPart>
      <w:docPartPr>
        <w:name w:val="C07E97C496D69648A12C64ED167F0738"/>
        <w:category>
          <w:name w:val="General"/>
          <w:gallery w:val="placeholder"/>
        </w:category>
        <w:types>
          <w:type w:val="bbPlcHdr"/>
        </w:types>
        <w:behaviors>
          <w:behavior w:val="content"/>
        </w:behaviors>
        <w:guid w:val="{E3446585-767B-7E42-8A9F-733A7804F6D2}"/>
      </w:docPartPr>
      <w:docPartBody>
        <w:p w:rsidR="00000000" w:rsidRDefault="00437256" w:rsidP="00437256">
          <w:pPr>
            <w:pStyle w:val="C07E97C496D69648A12C64ED167F0738"/>
          </w:pPr>
          <w:r w:rsidRPr="00B03948">
            <w:rPr>
              <w:rStyle w:val="PlaceholderText"/>
            </w:rPr>
            <w:t>Click or tap here to enter text.</w:t>
          </w:r>
        </w:p>
      </w:docPartBody>
    </w:docPart>
    <w:docPart>
      <w:docPartPr>
        <w:name w:val="D5B4CF1F9B9E3243BE15BDB11033433E"/>
        <w:category>
          <w:name w:val="General"/>
          <w:gallery w:val="placeholder"/>
        </w:category>
        <w:types>
          <w:type w:val="bbPlcHdr"/>
        </w:types>
        <w:behaviors>
          <w:behavior w:val="content"/>
        </w:behaviors>
        <w:guid w:val="{842BE98C-1B9E-D146-B271-4D0CC2579AA7}"/>
      </w:docPartPr>
      <w:docPartBody>
        <w:p w:rsidR="00000000" w:rsidRDefault="00437256" w:rsidP="00437256">
          <w:pPr>
            <w:pStyle w:val="D5B4CF1F9B9E3243BE15BDB11033433E"/>
          </w:pPr>
          <w:r w:rsidRPr="00B03948">
            <w:rPr>
              <w:rStyle w:val="PlaceholderText"/>
            </w:rPr>
            <w:t>Click or tap here to enter text.</w:t>
          </w:r>
        </w:p>
      </w:docPartBody>
    </w:docPart>
    <w:docPart>
      <w:docPartPr>
        <w:name w:val="81BD5E4088E8D04E81A48FCE79981EF5"/>
        <w:category>
          <w:name w:val="General"/>
          <w:gallery w:val="placeholder"/>
        </w:category>
        <w:types>
          <w:type w:val="bbPlcHdr"/>
        </w:types>
        <w:behaviors>
          <w:behavior w:val="content"/>
        </w:behaviors>
        <w:guid w:val="{48ABF713-942C-2442-8D31-E371AAA70A56}"/>
      </w:docPartPr>
      <w:docPartBody>
        <w:p w:rsidR="00000000" w:rsidRDefault="00437256" w:rsidP="00437256">
          <w:pPr>
            <w:pStyle w:val="81BD5E4088E8D04E81A48FCE79981EF5"/>
          </w:pPr>
          <w:r w:rsidRPr="00B03948">
            <w:rPr>
              <w:rStyle w:val="PlaceholderText"/>
            </w:rPr>
            <w:t>Click or tap here to enter text.</w:t>
          </w:r>
        </w:p>
      </w:docPartBody>
    </w:docPart>
    <w:docPart>
      <w:docPartPr>
        <w:name w:val="440637530FD8F84B896743BE971F77EC"/>
        <w:category>
          <w:name w:val="General"/>
          <w:gallery w:val="placeholder"/>
        </w:category>
        <w:types>
          <w:type w:val="bbPlcHdr"/>
        </w:types>
        <w:behaviors>
          <w:behavior w:val="content"/>
        </w:behaviors>
        <w:guid w:val="{3ACE403C-117B-3248-A25F-99AD0165C513}"/>
      </w:docPartPr>
      <w:docPartBody>
        <w:p w:rsidR="00000000" w:rsidRDefault="00437256" w:rsidP="00437256">
          <w:pPr>
            <w:pStyle w:val="440637530FD8F84B896743BE971F77EC"/>
          </w:pPr>
          <w:r w:rsidRPr="00B03948">
            <w:rPr>
              <w:rStyle w:val="PlaceholderText"/>
            </w:rPr>
            <w:t>Click or tap here to enter text.</w:t>
          </w:r>
        </w:p>
      </w:docPartBody>
    </w:docPart>
    <w:docPart>
      <w:docPartPr>
        <w:name w:val="30A89BAC1DE0C246B59BCAB336202CE2"/>
        <w:category>
          <w:name w:val="General"/>
          <w:gallery w:val="placeholder"/>
        </w:category>
        <w:types>
          <w:type w:val="bbPlcHdr"/>
        </w:types>
        <w:behaviors>
          <w:behavior w:val="content"/>
        </w:behaviors>
        <w:guid w:val="{46A77AEA-4F54-8E4B-B38A-FAB2B95E6910}"/>
      </w:docPartPr>
      <w:docPartBody>
        <w:p w:rsidR="00000000" w:rsidRDefault="00437256" w:rsidP="00437256">
          <w:pPr>
            <w:pStyle w:val="30A89BAC1DE0C246B59BCAB336202CE2"/>
          </w:pPr>
          <w:r w:rsidRPr="00B03948">
            <w:rPr>
              <w:rStyle w:val="PlaceholderText"/>
            </w:rPr>
            <w:t>Click or tap here to enter text.</w:t>
          </w:r>
        </w:p>
      </w:docPartBody>
    </w:docPart>
    <w:docPart>
      <w:docPartPr>
        <w:name w:val="638957F545B8104086F1CF965330DD41"/>
        <w:category>
          <w:name w:val="General"/>
          <w:gallery w:val="placeholder"/>
        </w:category>
        <w:types>
          <w:type w:val="bbPlcHdr"/>
        </w:types>
        <w:behaviors>
          <w:behavior w:val="content"/>
        </w:behaviors>
        <w:guid w:val="{2E1A129A-0224-D940-93BC-D12319A5FD1F}"/>
      </w:docPartPr>
      <w:docPartBody>
        <w:p w:rsidR="00000000" w:rsidRDefault="00437256" w:rsidP="00437256">
          <w:pPr>
            <w:pStyle w:val="638957F545B8104086F1CF965330DD41"/>
          </w:pPr>
          <w:r w:rsidRPr="00B0394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B14"/>
    <w:rsid w:val="000706CF"/>
    <w:rsid w:val="00116BE7"/>
    <w:rsid w:val="0028792B"/>
    <w:rsid w:val="00302A10"/>
    <w:rsid w:val="00437256"/>
    <w:rsid w:val="004460B0"/>
    <w:rsid w:val="00493E06"/>
    <w:rsid w:val="005208ED"/>
    <w:rsid w:val="005C2088"/>
    <w:rsid w:val="0061329C"/>
    <w:rsid w:val="006B29D8"/>
    <w:rsid w:val="00711CD4"/>
    <w:rsid w:val="00895309"/>
    <w:rsid w:val="008C4826"/>
    <w:rsid w:val="00915901"/>
    <w:rsid w:val="009E34C0"/>
    <w:rsid w:val="00A963C4"/>
    <w:rsid w:val="00CC6B14"/>
    <w:rsid w:val="00CF690B"/>
    <w:rsid w:val="00DB4FA7"/>
    <w:rsid w:val="00E559AF"/>
    <w:rsid w:val="00F66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437256"/>
    <w:rPr>
      <w:color w:val="666666"/>
    </w:rPr>
  </w:style>
  <w:style w:type="paragraph" w:customStyle="1" w:styleId="EEF606342EDEC94BA933F4EC6036D73B">
    <w:name w:val="EEF606342EDEC94BA933F4EC6036D73B"/>
    <w:rsid w:val="00CC6B14"/>
  </w:style>
  <w:style w:type="paragraph" w:customStyle="1" w:styleId="5ED9ABDADD66CC42B9B3FC7A48511887">
    <w:name w:val="5ED9ABDADD66CC42B9B3FC7A48511887"/>
    <w:rsid w:val="00302A10"/>
  </w:style>
  <w:style w:type="paragraph" w:customStyle="1" w:styleId="D05B134E8BA73F4FBB59A15398E2EB3B">
    <w:name w:val="D05B134E8BA73F4FBB59A15398E2EB3B"/>
    <w:rsid w:val="005208ED"/>
  </w:style>
  <w:style w:type="paragraph" w:customStyle="1" w:styleId="E107BFC8FA523B4387D80BADB683040E">
    <w:name w:val="E107BFC8FA523B4387D80BADB683040E"/>
    <w:rsid w:val="0028792B"/>
  </w:style>
  <w:style w:type="paragraph" w:customStyle="1" w:styleId="6B17D95500DBCF418EB240EFB0E5B321">
    <w:name w:val="6B17D95500DBCF418EB240EFB0E5B321"/>
    <w:rsid w:val="00302A10"/>
  </w:style>
  <w:style w:type="paragraph" w:customStyle="1" w:styleId="F03DF7F8F582EF44B71BE2A90C71CEED">
    <w:name w:val="F03DF7F8F582EF44B71BE2A90C71CEED"/>
    <w:rsid w:val="00302A10"/>
  </w:style>
  <w:style w:type="paragraph" w:customStyle="1" w:styleId="C10ED159AA7A34469630912B7B4E3E38">
    <w:name w:val="C10ED159AA7A34469630912B7B4E3E38"/>
    <w:rsid w:val="00302A10"/>
  </w:style>
  <w:style w:type="paragraph" w:customStyle="1" w:styleId="BAED09CADC11934F817F35CB557F74BC">
    <w:name w:val="BAED09CADC11934F817F35CB557F74BC"/>
    <w:rsid w:val="00302A10"/>
  </w:style>
  <w:style w:type="paragraph" w:customStyle="1" w:styleId="11BE1256077FE64680B42D5A120C2A86">
    <w:name w:val="11BE1256077FE64680B42D5A120C2A86"/>
    <w:rsid w:val="00302A10"/>
  </w:style>
  <w:style w:type="paragraph" w:customStyle="1" w:styleId="B71318A7BB9B3945A4BFBCCABB665515">
    <w:name w:val="B71318A7BB9B3945A4BFBCCABB665515"/>
    <w:rsid w:val="00302A10"/>
  </w:style>
  <w:style w:type="paragraph" w:customStyle="1" w:styleId="1F6761CCD10EF14EBEAE292BDC291FEA">
    <w:name w:val="1F6761CCD10EF14EBEAE292BDC291FEA"/>
    <w:rsid w:val="00302A10"/>
  </w:style>
  <w:style w:type="paragraph" w:customStyle="1" w:styleId="5670649831E57E4F91EEDA7166D67618">
    <w:name w:val="5670649831E57E4F91EEDA7166D67618"/>
    <w:rsid w:val="00302A10"/>
  </w:style>
  <w:style w:type="paragraph" w:customStyle="1" w:styleId="4C5E3EFC49C4B34995BA4FC788DE01E0">
    <w:name w:val="4C5E3EFC49C4B34995BA4FC788DE01E0"/>
    <w:rsid w:val="00302A10"/>
  </w:style>
  <w:style w:type="paragraph" w:customStyle="1" w:styleId="3A5EB3E96642524C9321B2EC26795A4F">
    <w:name w:val="3A5EB3E96642524C9321B2EC26795A4F"/>
    <w:rsid w:val="00302A10"/>
  </w:style>
  <w:style w:type="paragraph" w:customStyle="1" w:styleId="02BC6FD8E2E7F84783BD39DA50AAA03D">
    <w:name w:val="02BC6FD8E2E7F84783BD39DA50AAA03D"/>
    <w:rsid w:val="00302A10"/>
  </w:style>
  <w:style w:type="paragraph" w:customStyle="1" w:styleId="ECED65EDE535F9459DD6A317DF85447F">
    <w:name w:val="ECED65EDE535F9459DD6A317DF85447F"/>
    <w:rsid w:val="00302A10"/>
  </w:style>
  <w:style w:type="paragraph" w:customStyle="1" w:styleId="C131C7E87F87FD4DBDCEDB4369BCCF5B">
    <w:name w:val="C131C7E87F87FD4DBDCEDB4369BCCF5B"/>
    <w:rsid w:val="00302A10"/>
  </w:style>
  <w:style w:type="paragraph" w:customStyle="1" w:styleId="2E4D71BFFB8E464CAE83E67727573A02">
    <w:name w:val="2E4D71BFFB8E464CAE83E67727573A02"/>
    <w:rsid w:val="00302A10"/>
  </w:style>
  <w:style w:type="paragraph" w:customStyle="1" w:styleId="B7E76B603A546648B68D40D93950E8BB">
    <w:name w:val="B7E76B603A546648B68D40D93950E8BB"/>
    <w:rsid w:val="00302A10"/>
  </w:style>
  <w:style w:type="paragraph" w:customStyle="1" w:styleId="ECE7CE8EEB41EB4E9BAB8436EC32AE88">
    <w:name w:val="ECE7CE8EEB41EB4E9BAB8436EC32AE88"/>
    <w:rsid w:val="00302A10"/>
  </w:style>
  <w:style w:type="paragraph" w:customStyle="1" w:styleId="072E5B716BD8174D85E559600D6AE00F">
    <w:name w:val="072E5B716BD8174D85E559600D6AE00F"/>
    <w:rsid w:val="00302A10"/>
  </w:style>
  <w:style w:type="paragraph" w:customStyle="1" w:styleId="5D9729A0407C2344897D952D6685DBFE">
    <w:name w:val="5D9729A0407C2344897D952D6685DBFE"/>
    <w:rsid w:val="005208ED"/>
  </w:style>
  <w:style w:type="paragraph" w:customStyle="1" w:styleId="4D5C94CF69BF0F4DA42BDC6D62616D9C">
    <w:name w:val="4D5C94CF69BF0F4DA42BDC6D62616D9C"/>
    <w:rsid w:val="005208ED"/>
  </w:style>
  <w:style w:type="paragraph" w:customStyle="1" w:styleId="BE72DE0F83B7544DBB50982F85F636BC">
    <w:name w:val="BE72DE0F83B7544DBB50982F85F636BC"/>
    <w:rsid w:val="005208ED"/>
  </w:style>
  <w:style w:type="paragraph" w:customStyle="1" w:styleId="1C0A45F00D0C61429C0CD20CC4730BB6">
    <w:name w:val="1C0A45F00D0C61429C0CD20CC4730BB6"/>
    <w:rsid w:val="00895309"/>
  </w:style>
  <w:style w:type="paragraph" w:customStyle="1" w:styleId="F6B555EAAF65BD4DB95587A4796C2CD5">
    <w:name w:val="F6B555EAAF65BD4DB95587A4796C2CD5"/>
    <w:rsid w:val="005C2088"/>
  </w:style>
  <w:style w:type="paragraph" w:customStyle="1" w:styleId="F2CD89238617E7438C25DCEFB270A181">
    <w:name w:val="F2CD89238617E7438C25DCEFB270A181"/>
    <w:rsid w:val="005C2088"/>
  </w:style>
  <w:style w:type="paragraph" w:customStyle="1" w:styleId="05F181CCA6676F428706FAB37DA3194E">
    <w:name w:val="05F181CCA6676F428706FAB37DA3194E"/>
    <w:rsid w:val="005C2088"/>
  </w:style>
  <w:style w:type="paragraph" w:customStyle="1" w:styleId="D15BAD7508DB434D895C06EA566A60F1">
    <w:name w:val="D15BAD7508DB434D895C06EA566A60F1"/>
    <w:rsid w:val="008C4826"/>
  </w:style>
  <w:style w:type="paragraph" w:customStyle="1" w:styleId="90774D17E639AD43978F8DC1EEF332A3">
    <w:name w:val="90774D17E639AD43978F8DC1EEF332A3"/>
    <w:rsid w:val="008C4826"/>
  </w:style>
  <w:style w:type="paragraph" w:customStyle="1" w:styleId="2E8AB15BC21D1349BB90D9ACC6CB7588">
    <w:name w:val="2E8AB15BC21D1349BB90D9ACC6CB7588"/>
    <w:rsid w:val="008C4826"/>
  </w:style>
  <w:style w:type="paragraph" w:customStyle="1" w:styleId="472D76B879C47E4C8391B58AEA465D25">
    <w:name w:val="472D76B879C47E4C8391B58AEA465D25"/>
    <w:rsid w:val="008C4826"/>
  </w:style>
  <w:style w:type="paragraph" w:customStyle="1" w:styleId="16F57FE980F4EB489ECA36156F87C986">
    <w:name w:val="16F57FE980F4EB489ECA36156F87C986"/>
    <w:rsid w:val="008C4826"/>
  </w:style>
  <w:style w:type="paragraph" w:customStyle="1" w:styleId="9DA57938A5340F478F29484AE8E11FF3">
    <w:name w:val="9DA57938A5340F478F29484AE8E11FF3"/>
    <w:rsid w:val="008C4826"/>
  </w:style>
  <w:style w:type="paragraph" w:customStyle="1" w:styleId="FC470B59D9770949B702EE84D8277583">
    <w:name w:val="FC470B59D9770949B702EE84D8277583"/>
    <w:rsid w:val="008C4826"/>
  </w:style>
  <w:style w:type="paragraph" w:customStyle="1" w:styleId="510916EE23481C40BC0F64A83193B06A">
    <w:name w:val="510916EE23481C40BC0F64A83193B06A"/>
    <w:rsid w:val="008C4826"/>
  </w:style>
  <w:style w:type="paragraph" w:customStyle="1" w:styleId="51EC57E0ED22EF4FBB8B9D5273DBDD59">
    <w:name w:val="51EC57E0ED22EF4FBB8B9D5273DBDD59"/>
    <w:rsid w:val="008C4826"/>
  </w:style>
  <w:style w:type="paragraph" w:customStyle="1" w:styleId="DE4E53A7544D3643A85EFA21BD0E985E">
    <w:name w:val="DE4E53A7544D3643A85EFA21BD0E985E"/>
    <w:rsid w:val="008C4826"/>
  </w:style>
  <w:style w:type="paragraph" w:customStyle="1" w:styleId="C6536DEE9580FE4485704563A0B704EF">
    <w:name w:val="C6536DEE9580FE4485704563A0B704EF"/>
    <w:rsid w:val="008C4826"/>
  </w:style>
  <w:style w:type="paragraph" w:customStyle="1" w:styleId="BE530A28B437C4498F430CFD2968437D">
    <w:name w:val="BE530A28B437C4498F430CFD2968437D"/>
    <w:rsid w:val="008C4826"/>
  </w:style>
  <w:style w:type="paragraph" w:customStyle="1" w:styleId="FF6B404A9049FC42ADE2370E89DEE435">
    <w:name w:val="FF6B404A9049FC42ADE2370E89DEE435"/>
    <w:rsid w:val="008C4826"/>
  </w:style>
  <w:style w:type="paragraph" w:customStyle="1" w:styleId="BF15FFE72200DC4EA651C9E6494ADFA2">
    <w:name w:val="BF15FFE72200DC4EA651C9E6494ADFA2"/>
    <w:rsid w:val="008C4826"/>
  </w:style>
  <w:style w:type="paragraph" w:customStyle="1" w:styleId="EC8A155BE90C9247BB9E2AADD5A03B4D">
    <w:name w:val="EC8A155BE90C9247BB9E2AADD5A03B4D"/>
    <w:rsid w:val="008C4826"/>
  </w:style>
  <w:style w:type="paragraph" w:customStyle="1" w:styleId="8775541BD5797A40A28633913891E85F">
    <w:name w:val="8775541BD5797A40A28633913891E85F"/>
    <w:rsid w:val="00437256"/>
  </w:style>
  <w:style w:type="paragraph" w:customStyle="1" w:styleId="FAF97D239262A44A918129D0739C4A9B">
    <w:name w:val="FAF97D239262A44A918129D0739C4A9B"/>
    <w:rsid w:val="00437256"/>
  </w:style>
  <w:style w:type="paragraph" w:customStyle="1" w:styleId="67FE1E51E4D885448DAFDB7CEAFA87FB">
    <w:name w:val="67FE1E51E4D885448DAFDB7CEAFA87FB"/>
    <w:rsid w:val="00437256"/>
  </w:style>
  <w:style w:type="paragraph" w:customStyle="1" w:styleId="69D0DB357BC2E0458490A721FDD9231C">
    <w:name w:val="69D0DB357BC2E0458490A721FDD9231C"/>
    <w:rsid w:val="00437256"/>
  </w:style>
  <w:style w:type="paragraph" w:customStyle="1" w:styleId="AF59ED962E4ECD4FBE88464272A509F9">
    <w:name w:val="AF59ED962E4ECD4FBE88464272A509F9"/>
    <w:rsid w:val="00437256"/>
  </w:style>
  <w:style w:type="paragraph" w:customStyle="1" w:styleId="3677AD4E8B3F91488311EF69B29C643E">
    <w:name w:val="3677AD4E8B3F91488311EF69B29C643E"/>
    <w:rsid w:val="00437256"/>
  </w:style>
  <w:style w:type="paragraph" w:customStyle="1" w:styleId="0385EB5AC0D51E4AA6922A24C765F55E">
    <w:name w:val="0385EB5AC0D51E4AA6922A24C765F55E"/>
    <w:rsid w:val="00437256"/>
  </w:style>
  <w:style w:type="paragraph" w:customStyle="1" w:styleId="99A0412C8EE4FA449F61D32A97F94C56">
    <w:name w:val="99A0412C8EE4FA449F61D32A97F94C56"/>
    <w:rsid w:val="00437256"/>
  </w:style>
  <w:style w:type="paragraph" w:customStyle="1" w:styleId="03170EB76C45C349901AAD197F6F3B94">
    <w:name w:val="03170EB76C45C349901AAD197F6F3B94"/>
    <w:rsid w:val="00437256"/>
  </w:style>
  <w:style w:type="paragraph" w:customStyle="1" w:styleId="4D9AC6591080D74D8797AB8A3A04B36B">
    <w:name w:val="4D9AC6591080D74D8797AB8A3A04B36B"/>
    <w:rsid w:val="00437256"/>
  </w:style>
  <w:style w:type="paragraph" w:customStyle="1" w:styleId="C4099FF24096F94C85228E4FC0D03889">
    <w:name w:val="C4099FF24096F94C85228E4FC0D03889"/>
    <w:rsid w:val="00437256"/>
  </w:style>
  <w:style w:type="paragraph" w:customStyle="1" w:styleId="8955F618F6DE1F428EACEA4E3F581975">
    <w:name w:val="8955F618F6DE1F428EACEA4E3F581975"/>
    <w:rsid w:val="00437256"/>
  </w:style>
  <w:style w:type="paragraph" w:customStyle="1" w:styleId="4D01C5DA5F67774E886746A984EA35E0">
    <w:name w:val="4D01C5DA5F67774E886746A984EA35E0"/>
    <w:rsid w:val="00437256"/>
  </w:style>
  <w:style w:type="paragraph" w:customStyle="1" w:styleId="08A6C30F6D481041A518CAE94F978FA1">
    <w:name w:val="08A6C30F6D481041A518CAE94F978FA1"/>
    <w:rsid w:val="00437256"/>
  </w:style>
  <w:style w:type="paragraph" w:customStyle="1" w:styleId="56F8E51BD1802142B42751BA5808CBC7">
    <w:name w:val="56F8E51BD1802142B42751BA5808CBC7"/>
    <w:rsid w:val="00437256"/>
  </w:style>
  <w:style w:type="paragraph" w:customStyle="1" w:styleId="DD457D8175CBF34FB6E7D71A7B331205">
    <w:name w:val="DD457D8175CBF34FB6E7D71A7B331205"/>
    <w:rsid w:val="00437256"/>
  </w:style>
  <w:style w:type="paragraph" w:customStyle="1" w:styleId="EF8381C5016BBB4CB65868E51232B572">
    <w:name w:val="EF8381C5016BBB4CB65868E51232B572"/>
    <w:rsid w:val="00437256"/>
  </w:style>
  <w:style w:type="paragraph" w:customStyle="1" w:styleId="63E5B35F5F4C454583381FF021055097">
    <w:name w:val="63E5B35F5F4C454583381FF021055097"/>
    <w:rsid w:val="00437256"/>
  </w:style>
  <w:style w:type="paragraph" w:customStyle="1" w:styleId="03D7661C8C0E21479FD0484281E1FFB2">
    <w:name w:val="03D7661C8C0E21479FD0484281E1FFB2"/>
    <w:rsid w:val="00437256"/>
  </w:style>
  <w:style w:type="paragraph" w:customStyle="1" w:styleId="24510074AF79274F848FB194644FD8C0">
    <w:name w:val="24510074AF79274F848FB194644FD8C0"/>
    <w:rsid w:val="00437256"/>
  </w:style>
  <w:style w:type="paragraph" w:customStyle="1" w:styleId="EAD6A67502A7C8479EBA8BBB34E2F4C0">
    <w:name w:val="EAD6A67502A7C8479EBA8BBB34E2F4C0"/>
    <w:rsid w:val="00437256"/>
  </w:style>
  <w:style w:type="paragraph" w:customStyle="1" w:styleId="1FC4759FEA96BF419968399F2434ECE0">
    <w:name w:val="1FC4759FEA96BF419968399F2434ECE0"/>
    <w:rsid w:val="00437256"/>
  </w:style>
  <w:style w:type="paragraph" w:customStyle="1" w:styleId="DB8B1ED19C892D4191E5B6B608C0F9C1">
    <w:name w:val="DB8B1ED19C892D4191E5B6B608C0F9C1"/>
    <w:rsid w:val="00437256"/>
  </w:style>
  <w:style w:type="paragraph" w:customStyle="1" w:styleId="C74686CDEA6A6B4DB524ECD5805B2158">
    <w:name w:val="C74686CDEA6A6B4DB524ECD5805B2158"/>
    <w:rsid w:val="00437256"/>
  </w:style>
  <w:style w:type="paragraph" w:customStyle="1" w:styleId="BE6CA860233F354BADE677D5DD9DD440">
    <w:name w:val="BE6CA860233F354BADE677D5DD9DD440"/>
    <w:rsid w:val="00437256"/>
  </w:style>
  <w:style w:type="paragraph" w:customStyle="1" w:styleId="85B61F3A85483E45B25F72757623DED1">
    <w:name w:val="85B61F3A85483E45B25F72757623DED1"/>
    <w:rsid w:val="00437256"/>
  </w:style>
  <w:style w:type="paragraph" w:customStyle="1" w:styleId="08E9B08358633740A934D302A494DAA8">
    <w:name w:val="08E9B08358633740A934D302A494DAA8"/>
    <w:rsid w:val="00437256"/>
  </w:style>
  <w:style w:type="paragraph" w:customStyle="1" w:styleId="CF70DC1A757DDE4E90B8E2E9CAF0F037">
    <w:name w:val="CF70DC1A757DDE4E90B8E2E9CAF0F037"/>
    <w:rsid w:val="00437256"/>
  </w:style>
  <w:style w:type="paragraph" w:customStyle="1" w:styleId="1E45D131FCCC8147AA2D1148A55649F4">
    <w:name w:val="1E45D131FCCC8147AA2D1148A55649F4"/>
    <w:rsid w:val="00437256"/>
  </w:style>
  <w:style w:type="paragraph" w:customStyle="1" w:styleId="0342DACFA949B34AA75E1880733FF6BE">
    <w:name w:val="0342DACFA949B34AA75E1880733FF6BE"/>
    <w:rsid w:val="00437256"/>
  </w:style>
  <w:style w:type="paragraph" w:customStyle="1" w:styleId="81F78C7CC16EED488E8518CB4412F321">
    <w:name w:val="81F78C7CC16EED488E8518CB4412F321"/>
    <w:rsid w:val="00437256"/>
  </w:style>
  <w:style w:type="paragraph" w:customStyle="1" w:styleId="EADBB808E86C314C914858143C1BC1DD">
    <w:name w:val="EADBB808E86C314C914858143C1BC1DD"/>
    <w:rsid w:val="00437256"/>
  </w:style>
  <w:style w:type="paragraph" w:customStyle="1" w:styleId="653569C11B3AF34B9498CC8ED013D81D">
    <w:name w:val="653569C11B3AF34B9498CC8ED013D81D"/>
    <w:rsid w:val="00437256"/>
  </w:style>
  <w:style w:type="paragraph" w:customStyle="1" w:styleId="D034F842455B3B4FB9A9629AC8180639">
    <w:name w:val="D034F842455B3B4FB9A9629AC8180639"/>
    <w:rsid w:val="00437256"/>
  </w:style>
  <w:style w:type="paragraph" w:customStyle="1" w:styleId="B910373CB6FC984083785DB6ACEC4974">
    <w:name w:val="B910373CB6FC984083785DB6ACEC4974"/>
    <w:rsid w:val="00437256"/>
  </w:style>
  <w:style w:type="paragraph" w:customStyle="1" w:styleId="A96EA1D231DB904BAF029F8A9C94B77D">
    <w:name w:val="A96EA1D231DB904BAF029F8A9C94B77D"/>
    <w:rsid w:val="00437256"/>
  </w:style>
  <w:style w:type="paragraph" w:customStyle="1" w:styleId="8662F72CABC307448247728B9F55D187">
    <w:name w:val="8662F72CABC307448247728B9F55D187"/>
    <w:rsid w:val="00437256"/>
  </w:style>
  <w:style w:type="paragraph" w:customStyle="1" w:styleId="2A6717153FE6824DBB43B9AB8117F4A4">
    <w:name w:val="2A6717153FE6824DBB43B9AB8117F4A4"/>
    <w:rsid w:val="00437256"/>
  </w:style>
  <w:style w:type="paragraph" w:customStyle="1" w:styleId="FCB3B98A84ECDB4083CF2EDCC97F3321">
    <w:name w:val="FCB3B98A84ECDB4083CF2EDCC97F3321"/>
    <w:rsid w:val="00437256"/>
  </w:style>
  <w:style w:type="paragraph" w:customStyle="1" w:styleId="B14BE91A395E264F814012AE10DC33E9">
    <w:name w:val="B14BE91A395E264F814012AE10DC33E9"/>
    <w:rsid w:val="00437256"/>
  </w:style>
  <w:style w:type="paragraph" w:customStyle="1" w:styleId="B461215298217840A996323DD1A75B1C">
    <w:name w:val="B461215298217840A996323DD1A75B1C"/>
    <w:rsid w:val="00437256"/>
  </w:style>
  <w:style w:type="paragraph" w:customStyle="1" w:styleId="AA236BBC9C4A06499761ADB72E83A494">
    <w:name w:val="AA236BBC9C4A06499761ADB72E83A494"/>
    <w:rsid w:val="00437256"/>
  </w:style>
  <w:style w:type="paragraph" w:customStyle="1" w:styleId="AFB8ACFE087D16479EB9AE9931ECC151">
    <w:name w:val="AFB8ACFE087D16479EB9AE9931ECC151"/>
    <w:rsid w:val="00437256"/>
  </w:style>
  <w:style w:type="paragraph" w:customStyle="1" w:styleId="BFB5C0C3976B4F439C408FF2290A2CC9">
    <w:name w:val="BFB5C0C3976B4F439C408FF2290A2CC9"/>
    <w:rsid w:val="00437256"/>
  </w:style>
  <w:style w:type="paragraph" w:customStyle="1" w:styleId="E60F441BE752EB45852E73DB1407C2B6">
    <w:name w:val="E60F441BE752EB45852E73DB1407C2B6"/>
    <w:rsid w:val="00437256"/>
  </w:style>
  <w:style w:type="paragraph" w:customStyle="1" w:styleId="17C908260AB31A4D998E85E83EB617E7">
    <w:name w:val="17C908260AB31A4D998E85E83EB617E7"/>
    <w:rsid w:val="00437256"/>
  </w:style>
  <w:style w:type="paragraph" w:customStyle="1" w:styleId="5652165F46B50B4B9FA43AFEB0EC1C2A">
    <w:name w:val="5652165F46B50B4B9FA43AFEB0EC1C2A"/>
    <w:rsid w:val="00437256"/>
  </w:style>
  <w:style w:type="paragraph" w:customStyle="1" w:styleId="D63E0BAFA6309241A25358C4A554E81C">
    <w:name w:val="D63E0BAFA6309241A25358C4A554E81C"/>
    <w:rsid w:val="00437256"/>
  </w:style>
  <w:style w:type="paragraph" w:customStyle="1" w:styleId="15624026EE534C44B737A68B42CA5F9F">
    <w:name w:val="15624026EE534C44B737A68B42CA5F9F"/>
    <w:rsid w:val="00437256"/>
  </w:style>
  <w:style w:type="paragraph" w:customStyle="1" w:styleId="0B06E32517863843B90172E6813B6E72">
    <w:name w:val="0B06E32517863843B90172E6813B6E72"/>
    <w:rsid w:val="00437256"/>
  </w:style>
  <w:style w:type="paragraph" w:customStyle="1" w:styleId="B92D05E29ADDE54A965A90FFF02F70CA">
    <w:name w:val="B92D05E29ADDE54A965A90FFF02F70CA"/>
    <w:rsid w:val="00437256"/>
  </w:style>
  <w:style w:type="paragraph" w:customStyle="1" w:styleId="E5AEFE3FBD99D242820BC0C1D0A8496C">
    <w:name w:val="E5AEFE3FBD99D242820BC0C1D0A8496C"/>
    <w:rsid w:val="00437256"/>
  </w:style>
  <w:style w:type="paragraph" w:customStyle="1" w:styleId="6048E3454410FB40BE7D41182FE61F72">
    <w:name w:val="6048E3454410FB40BE7D41182FE61F72"/>
    <w:rsid w:val="00437256"/>
  </w:style>
  <w:style w:type="paragraph" w:customStyle="1" w:styleId="C07E97C496D69648A12C64ED167F0738">
    <w:name w:val="C07E97C496D69648A12C64ED167F0738"/>
    <w:rsid w:val="00437256"/>
  </w:style>
  <w:style w:type="paragraph" w:customStyle="1" w:styleId="069A41504A3C3949906F1CB44B328717">
    <w:name w:val="069A41504A3C3949906F1CB44B328717"/>
    <w:rsid w:val="00437256"/>
  </w:style>
  <w:style w:type="paragraph" w:customStyle="1" w:styleId="1CF5D38B15454B40AF7C6D3538C94C99">
    <w:name w:val="1CF5D38B15454B40AF7C6D3538C94C99"/>
    <w:rsid w:val="00437256"/>
  </w:style>
  <w:style w:type="paragraph" w:customStyle="1" w:styleId="813C0D86D0C602469FDB692BEFDF6AFC">
    <w:name w:val="813C0D86D0C602469FDB692BEFDF6AFC"/>
    <w:rsid w:val="00437256"/>
  </w:style>
  <w:style w:type="paragraph" w:customStyle="1" w:styleId="369D90EE17EBBE439C1294D05E4B6221">
    <w:name w:val="369D90EE17EBBE439C1294D05E4B6221"/>
    <w:rsid w:val="00437256"/>
  </w:style>
  <w:style w:type="paragraph" w:customStyle="1" w:styleId="8A145AA14405C04EA27AB0F222A36034">
    <w:name w:val="8A145AA14405C04EA27AB0F222A36034"/>
    <w:rsid w:val="00437256"/>
  </w:style>
  <w:style w:type="paragraph" w:customStyle="1" w:styleId="C24BFAAF5E54B34990C59901BA4A7925">
    <w:name w:val="C24BFAAF5E54B34990C59901BA4A7925"/>
    <w:rsid w:val="00437256"/>
  </w:style>
  <w:style w:type="paragraph" w:customStyle="1" w:styleId="FA1CE6F3A8021D47ADD2F508AF65B52F">
    <w:name w:val="FA1CE6F3A8021D47ADD2F508AF65B52F"/>
    <w:rsid w:val="00437256"/>
  </w:style>
  <w:style w:type="paragraph" w:customStyle="1" w:styleId="5DE0A83A16887E46AEAAAD80B315C3D1">
    <w:name w:val="5DE0A83A16887E46AEAAAD80B315C3D1"/>
    <w:rsid w:val="00437256"/>
  </w:style>
  <w:style w:type="paragraph" w:customStyle="1" w:styleId="9AC290F5F38B4049BAFDFD6A229B22F9">
    <w:name w:val="9AC290F5F38B4049BAFDFD6A229B22F9"/>
    <w:rsid w:val="00437256"/>
  </w:style>
  <w:style w:type="paragraph" w:customStyle="1" w:styleId="C721270F19896D479398365DC66B38D5">
    <w:name w:val="C721270F19896D479398365DC66B38D5"/>
    <w:rsid w:val="00437256"/>
  </w:style>
  <w:style w:type="paragraph" w:customStyle="1" w:styleId="7BAD99063022D6409680345D1E85D49E">
    <w:name w:val="7BAD99063022D6409680345D1E85D49E"/>
    <w:rsid w:val="00437256"/>
  </w:style>
  <w:style w:type="paragraph" w:customStyle="1" w:styleId="5C7BA8AAAEBD7B47BEDBE4226C4D3170">
    <w:name w:val="5C7BA8AAAEBD7B47BEDBE4226C4D3170"/>
    <w:rsid w:val="00437256"/>
  </w:style>
  <w:style w:type="paragraph" w:customStyle="1" w:styleId="3F9DE4BACBFA76428A712248F3027584">
    <w:name w:val="3F9DE4BACBFA76428A712248F3027584"/>
    <w:rsid w:val="00437256"/>
  </w:style>
  <w:style w:type="paragraph" w:customStyle="1" w:styleId="68302B28B6C6BE47B36BA6C861ACD8A8">
    <w:name w:val="68302B28B6C6BE47B36BA6C861ACD8A8"/>
    <w:rsid w:val="00437256"/>
  </w:style>
  <w:style w:type="paragraph" w:customStyle="1" w:styleId="5177901B3C263242AC66B1E95C688E63">
    <w:name w:val="5177901B3C263242AC66B1E95C688E63"/>
    <w:rsid w:val="00437256"/>
  </w:style>
  <w:style w:type="paragraph" w:customStyle="1" w:styleId="3D2D88745C97B246A12C214F1A6E1152">
    <w:name w:val="3D2D88745C97B246A12C214F1A6E1152"/>
    <w:rsid w:val="00437256"/>
  </w:style>
  <w:style w:type="paragraph" w:customStyle="1" w:styleId="349D6CE5888E804D8521AD865058D8A5">
    <w:name w:val="349D6CE5888E804D8521AD865058D8A5"/>
    <w:rsid w:val="00437256"/>
  </w:style>
  <w:style w:type="paragraph" w:customStyle="1" w:styleId="E5981CD3767775468F1AE06B9A0876D1">
    <w:name w:val="E5981CD3767775468F1AE06B9A0876D1"/>
    <w:rsid w:val="00437256"/>
  </w:style>
  <w:style w:type="paragraph" w:customStyle="1" w:styleId="C4A2AE23BE736D46BACE6C1B8BC4A145">
    <w:name w:val="C4A2AE23BE736D46BACE6C1B8BC4A145"/>
    <w:rsid w:val="00437256"/>
  </w:style>
  <w:style w:type="paragraph" w:customStyle="1" w:styleId="405EA83BC205A940AA158F5948C4D7CB">
    <w:name w:val="405EA83BC205A940AA158F5948C4D7CB"/>
    <w:rsid w:val="00437256"/>
  </w:style>
  <w:style w:type="paragraph" w:customStyle="1" w:styleId="4AC9F01097965E4B8F57B11E0856BE6A">
    <w:name w:val="4AC9F01097965E4B8F57B11E0856BE6A"/>
    <w:rsid w:val="00437256"/>
  </w:style>
  <w:style w:type="paragraph" w:customStyle="1" w:styleId="4CA89DB11100E84392382B90E9A0197B">
    <w:name w:val="4CA89DB11100E84392382B90E9A0197B"/>
    <w:rsid w:val="00437256"/>
  </w:style>
  <w:style w:type="paragraph" w:customStyle="1" w:styleId="05624A447FF9EC4EB9CD00D90FB9D913">
    <w:name w:val="05624A447FF9EC4EB9CD00D90FB9D913"/>
    <w:rsid w:val="00437256"/>
  </w:style>
  <w:style w:type="paragraph" w:customStyle="1" w:styleId="7B69755592161E42B2CF89581C250A8E">
    <w:name w:val="7B69755592161E42B2CF89581C250A8E"/>
    <w:rsid w:val="00437256"/>
  </w:style>
  <w:style w:type="paragraph" w:customStyle="1" w:styleId="85DA0D53990A3946BB1BE0E040EA6EDA">
    <w:name w:val="85DA0D53990A3946BB1BE0E040EA6EDA"/>
    <w:rsid w:val="00437256"/>
  </w:style>
  <w:style w:type="paragraph" w:customStyle="1" w:styleId="DF9C49B9CB152047AC29E8CE329D4D80">
    <w:name w:val="DF9C49B9CB152047AC29E8CE329D4D80"/>
    <w:rsid w:val="00437256"/>
  </w:style>
  <w:style w:type="paragraph" w:customStyle="1" w:styleId="B49EB22C922E6F42A11C1438BA59EE7A">
    <w:name w:val="B49EB22C922E6F42A11C1438BA59EE7A"/>
    <w:rsid w:val="00437256"/>
  </w:style>
  <w:style w:type="paragraph" w:customStyle="1" w:styleId="B723C5A21C21F44B9382D84243DDCA03">
    <w:name w:val="B723C5A21C21F44B9382D84243DDCA03"/>
    <w:rsid w:val="00437256"/>
  </w:style>
  <w:style w:type="paragraph" w:customStyle="1" w:styleId="0FCF0D645BE9FA4F8CB4A40553E99BC3">
    <w:name w:val="0FCF0D645BE9FA4F8CB4A40553E99BC3"/>
    <w:rsid w:val="00437256"/>
  </w:style>
  <w:style w:type="paragraph" w:customStyle="1" w:styleId="B820BDAC94F2AE44816D0A0468C17CC4">
    <w:name w:val="B820BDAC94F2AE44816D0A0468C17CC4"/>
    <w:rsid w:val="00437256"/>
  </w:style>
  <w:style w:type="paragraph" w:customStyle="1" w:styleId="D5B4CF1F9B9E3243BE15BDB11033433E">
    <w:name w:val="D5B4CF1F9B9E3243BE15BDB11033433E"/>
    <w:rsid w:val="00437256"/>
  </w:style>
  <w:style w:type="paragraph" w:customStyle="1" w:styleId="92106893A448754DB9FAAF9B0D0FDC4B">
    <w:name w:val="92106893A448754DB9FAAF9B0D0FDC4B"/>
    <w:rsid w:val="00437256"/>
  </w:style>
  <w:style w:type="paragraph" w:customStyle="1" w:styleId="F80F9318AE85DB4CB92B0E1C08072949">
    <w:name w:val="F80F9318AE85DB4CB92B0E1C08072949"/>
    <w:rsid w:val="00437256"/>
  </w:style>
  <w:style w:type="paragraph" w:customStyle="1" w:styleId="53F32C301AEC214CB135A1A47FA3129D">
    <w:name w:val="53F32C301AEC214CB135A1A47FA3129D"/>
    <w:rsid w:val="00437256"/>
  </w:style>
  <w:style w:type="paragraph" w:customStyle="1" w:styleId="951D31F3656D764082E18E8B8DF8DD47">
    <w:name w:val="951D31F3656D764082E18E8B8DF8DD47"/>
    <w:rsid w:val="00437256"/>
  </w:style>
  <w:style w:type="paragraph" w:customStyle="1" w:styleId="0A8F483F7D624645A73402CBDFAB4CCD">
    <w:name w:val="0A8F483F7D624645A73402CBDFAB4CCD"/>
    <w:rsid w:val="00437256"/>
  </w:style>
  <w:style w:type="paragraph" w:customStyle="1" w:styleId="81BD5E4088E8D04E81A48FCE79981EF5">
    <w:name w:val="81BD5E4088E8D04E81A48FCE79981EF5"/>
    <w:rsid w:val="00437256"/>
  </w:style>
  <w:style w:type="paragraph" w:customStyle="1" w:styleId="440637530FD8F84B896743BE971F77EC">
    <w:name w:val="440637530FD8F84B896743BE971F77EC"/>
    <w:rsid w:val="00437256"/>
  </w:style>
  <w:style w:type="paragraph" w:customStyle="1" w:styleId="9CAC4EA88DB0AA4DB7DC4BDD94BFE918">
    <w:name w:val="9CAC4EA88DB0AA4DB7DC4BDD94BFE918"/>
    <w:rsid w:val="00437256"/>
  </w:style>
  <w:style w:type="paragraph" w:customStyle="1" w:styleId="833326150AED8C4DBE67AEE6541C229E">
    <w:name w:val="833326150AED8C4DBE67AEE6541C229E"/>
    <w:rsid w:val="00437256"/>
  </w:style>
  <w:style w:type="paragraph" w:customStyle="1" w:styleId="7C3F6F8E6D062A45B2FBDF3875BC4CC7">
    <w:name w:val="7C3F6F8E6D062A45B2FBDF3875BC4CC7"/>
    <w:rsid w:val="00437256"/>
  </w:style>
  <w:style w:type="paragraph" w:customStyle="1" w:styleId="61FEE79B94128847A32DB9F03A92BEBC">
    <w:name w:val="61FEE79B94128847A32DB9F03A92BEBC"/>
    <w:rsid w:val="00437256"/>
  </w:style>
  <w:style w:type="paragraph" w:customStyle="1" w:styleId="30A89BAC1DE0C246B59BCAB336202CE2">
    <w:name w:val="30A89BAC1DE0C246B59BCAB336202CE2"/>
    <w:rsid w:val="00437256"/>
  </w:style>
  <w:style w:type="paragraph" w:customStyle="1" w:styleId="638957F545B8104086F1CF965330DD41">
    <w:name w:val="638957F545B8104086F1CF965330DD41"/>
    <w:rsid w:val="004372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B8E9E5-24E4-BB48-AA1E-0EADB97F53E5}">
  <we:reference id="wa104382081" version="1.55.1.0" store="en-GB" storeType="OMEX"/>
  <we:alternateReferences>
    <we:reference id="wa104382081" version="1.55.1.0" store="en-GB" storeType="OMEX"/>
  </we:alternateReferences>
  <we:properties>
    <we:property name="MENDELEY_BIBLIOGRAPHY_IS_DIRTY" value="true"/>
    <we:property name="MENDELEY_BIBLIOGRAPHY_LAST_MODIFIED" value="1771343569724"/>
    <we:property name="MENDELEY_CITATIONS" value="[{&quot;citationID&quot;:&quot;MENDELEY_CITATION_62d9567d-1814-48dc-a6c6-f465269fdc16&quot;,&quot;properties&quot;:{&quot;noteIndex&quot;:0},&quot;isEdited&quot;:false,&quot;manualOverride&quot;:{&quot;isManuallyOverridden&quot;:false,&quot;citeprocText&quot;:&quot;(Yang &lt;i&gt;et al.&lt;/i&gt; 2016)&quot;,&quot;manualOverrideText&quot;:&quot;&quot;},&quot;citationTag&quot;:&quot;MENDELEY_CITATION_v3_eyJjaXRhdGlvbklEIjoiTUVOREVMRVlfQ0lUQVRJT05fNjJkOTU2N2QtMTgxNC00OGRjLWE2YzYtZjQ2NTI2OWZkYzE2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quot;,&quot;citationItems&quot;:[{&quot;id&quot;:&quot;94e27017-ae2f-377c-9c7c-bc99f4e95407&quot;,&quot;itemData&quot;:{&quot;type&quot;:&quot;article-journal&quot;,&quot;id&quot;:&quot;94e27017-ae2f-377c-9c7c-bc99f4e95407&quot;,&quot;title&quot;:&quot;Fuxianhuiid ventral nerve cord and early nervous system evolution in Panarthropod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Liu&quot;,&quot;given&quot;:&quot;Yu&quot;,&quot;parse-names&quot;:false,&quot;dropping-particle&quot;:&quot;&quot;,&quot;non-dropping-particle&quot;:&quot;&quot;},{&quot;family&quot;:&quot;Boyan&quot;,&quot;given&quot;:&quot;George S.&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22434113&quot;,&quot;ISSN&quot;:&quot;10916490&quot;,&quot;issued&quot;:{&quot;date-parts&quot;:[[2016]]},&quot;page&quot;:&quot;2988-2993&quot;,&quot;abstract&quot;:&quo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quot;,&quot;issue&quot;:&quot;11&quot;,&quot;volume&quot;:&quot;113&quot;},&quot;isTemporary&quot;:false}]},{&quot;citationID&quot;:&quot;MENDELEY_CITATION_e2b900b2-3bc7-4704-a22b-83c9689e6e37&quot;,&quot;properties&quot;:{&quot;noteIndex&quot;:0},&quot;isEdited&quot;:false,&quot;manualOverride&quot;:{&quot;isManuallyOverridden&quot;:false,&quot;citeprocText&quot;:&quot;(Smith &lt;i&gt;et al.&lt;/i&gt; 2016)&quot;,&quot;manualOverrideText&quot;:&quot;&quot;},&quot;citationTag&quot;:&quot;MENDELEY_CITATION_v3_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&quot;,&quot;citationItems&quot;:[{&quot;id&quot;:&quot;d13f46c0-37ab-35dc-8d79-40b93ca1c546&quot;,&quot;itemData&quot;:{&quot;type&quot;:&quot;article-journal&quot;,&quot;id&quot;:&quot;d13f46c0-37ab-35dc-8d79-40b93ca1c546&quot;,&quot;title&quot;:&quot;The compact body plan of tardigrades evolved by the loss of a large body region&quot;,&quot;author&quot;:[{&quot;family&quot;:&quot;Smith&quot;,&quot;given&quot;:&quot;Frank W.&quot;,&quot;parse-names&quot;:false,&quot;dropping-particle&quot;:&quot;&quot;,&quot;non-dropping-particle&quot;:&quot;&quot;},{&quot;family&quot;:&quot;Boothby&quot;,&quot;given&quot;:&quot;Thomas C.&quot;,&quot;parse-names&quot;:false,&quot;dropping-particle&quot;:&quot;&quot;,&quot;non-dropping-particle&quot;:&quot;&quot;},{&quot;family&quot;:&quot;Giovannini&quot;,&quot;given&quot;:&quot;Ilaria&quot;,&quot;parse-names&quot;:false,&quot;dropping-particle&quot;:&quot;&quot;,&quot;non-dropping-particle&quot;:&quot;&quot;},{&quot;family&quot;:&quot;Rebecchi&quot;,&quot;given&quot;:&quot;Lorena&quot;,&quot;parse-names&quot;:false,&quot;dropping-particle&quot;:&quot;&quot;,&quot;non-dropping-particle&quot;:&quot;&quot;},{&quot;family&quot;:&quot;Jockusch&quot;,&quot;given&quot;:&quot;Elizabeth L.&quot;,&quot;parse-names&quot;:false,&quot;dropping-particle&quot;:&quot;&quot;,&quot;non-dropping-particle&quot;:&quot;&quot;},{&quot;family&quot;:&quot;Goldstein&quot;,&quot;given&quot;:&quot;Bob&quot;,&quot;parse-names&quot;:false,&quot;dropping-particle&quot;:&quot;&quot;,&quot;non-dropping-particle&quot;:&quot;&quot;}],&quot;container-title&quot;:&quot;Current Biology&quot;,&quot;DOI&quot;:&quot;10.1016/j.cub.2015.11.059&quot;,&quot;ISSN&quot;:&quot;09609822&quot;,&quot;URL&quot;:&quot;http://dx.doi.org/10.1016/j.cub.2015.11.059&quot;,&quot;issued&quot;:{&quot;date-parts&quot;:[[2016,1]]},&quot;page&quot;:&quot;224-229&quot;,&quot;publisher&quot;:&quot;Elsevier Ltd&quot;,&quot;issue&quot;:&quot;2&quot;,&quot;volume&quot;:&quot;26&quot;,&quot;container-title-short&quot;:&quot;&quot;},&quot;isTemporary&quot;:false}]},{&quot;citationID&quot;:&quot;MENDELEY_CITATION_f562a18a-f0a9-46e0-9f7b-9e8392268bcc&quot;,&quot;properties&quot;:{&quot;noteIndex&quot;:0},&quot;isEdited&quot;:false,&quot;manualOverride&quot;:{&quot;isManuallyOverridden&quot;:false,&quot;citeprocText&quot;:&quot;(Yang &lt;i&gt;et al.&lt;/i&gt; 2015; Ortega-Hernández, Janssen and Budd 2017)&quot;,&quot;manualOverrideText&quot;:&quot;&quot;},&quot;citationTag&quot;:&quot;MENDELEY_CITATION_v3_eyJjaXRhdGlvbklEIjoiTUVOREVMRVlfQ0lUQVRJT05fZjU2MmExOGEtZjBhOS00NmUwLTlmN2ItOWU4MzkyMjY4YmNjIiwicHJvcGVydGllcyI6eyJub3RlSW5kZXgiOjB9LCJpc0VkaXRlZCI6ZmFsc2UsIm1hbnVhbE92ZXJyaWRlIjp7ImlzTWFudWFsbHlPdmVycmlkZGVuIjpmYWxzZSwiY2l0ZXByb2NUZXh0IjoiKFlhbmcgPGk+ZXQgYWwuPC9pPiAyMDE1OyBPcnRlZ2EtSGVybsOhbmRleiwgSmFuc3NlbiBhbmQgQnVkZCAyMDE3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&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id&quot;:&quot;bd69ffd6-ecc7-325c-b98f-d9eee4c19299&quot;,&quot;itemData&quot;:{&quot;type&quot;:&quot;article-journal&quot;,&quot;id&quot;:&quot;bd69ffd6-ecc7-325c-b98f-d9eee4c19299&quot;,&quot;title&quot;:&quot;Origin and evolution of the panarthropod head – A palaeobiological and developmental perspective&quot;,&quot;author&quot;:[{&quot;family&quot;:&quot;Ortega-Hernández&quot;,&quot;given&quot;:&quot;Javier&quot;,&quot;parse-names&quot;:false,&quot;dropping-particle&quot;:&quot;&quot;,&quot;non-dropping-particle&quot;:&quot;&quot;},{&quot;family&quot;:&quot;Janssen&quot;,&quot;given&quot;:&quot;Ralf&quot;,&quot;parse-names&quot;:false,&quot;dropping-particle&quot;:&quot;&quot;,&quot;non-dropping-particle&quot;:&quot;&quot;},{&quot;family&quot;:&quot;Budd&quot;,&quot;given&quot;:&quot;Graham E.&quot;,&quot;parse-names&quot;:false,&quot;dropping-particle&quot;:&quot;&quot;,&quot;non-dropping-particle&quot;:&quot;&quot;}],&quot;container-title&quot;:&quot;Arthropod Structure and Development&quot;,&quot;container-title-short&quot;:&quot;Arthropod Struct. Dev.&quot;,&quot;DOI&quot;:&quot;10.1016/j.asd.2016.10.011&quot;,&quot;ISSN&quot;:&quot;18735495&quot;,&quot;PMID&quot;:&quot;27989966&quot;,&quot;issued&quot;:{&quot;date-parts&quot;:[[2017]]},&quot;page&quot;:&quot;354-379&quot;,&quot;abstract&quot;:&quot;The panarthropod head represents a complex body region that has evolved through the integration and functional specialization of the anterior appendage-bearing segments. Advances in the developmental biology of diverse extant organisms have led to a substantial clarity regarding the relationships of segmental homology between Onychophora (velvet worms), Tardigrada (water bears), and Euarthropoda (e.g. arachnids, myriapods, crustaceans, hexapods). The improved understanding of the segmental organization in panarthropods offers a novel perspective for interpreting the ubiquitous Cambrian fossil record of these successful animals. A combined palaeobiological and developmental approach to the study of the panarthropod head through deep time leads us to propose a consensus hypothesis for the intricate evolutionary history of this important tagma. The contribution of exceptionally preserved brains in Cambrian fossils – together with the recognition of segmentally informative morphological characters – illuminate the polarity for major anatomical features. The euarthropod stem-lineage provides a detailed view of the step-wise acquisition of critical characters, including the origin of a multiappendicular head formed by the fusion of several segments, and the transformation of the ancestral protocerebral limb pair into the labrum, following the postero-ventral migration of the mouth opening. Stem-group onychophorans demonstrate an independent ventral migration of the mouth and development of a multisegmented head, as well as the differentiation of the deutocerebral limbs as expressed in extant representatives. The anterior organization of crown-group Tardigrada retains several ancestral features, such as an anterior-facing mouth and one-segmented head. The proposed model aims to clarify contentious issues on the evolution of the panarthropod head, and lays the foundation from which to further address this complex subject in the future.&quot;,&quot;issue&quot;:&quot;3&quot;,&quot;volume&quot;:&quot;46&quot;},&quot;isTemporary&quot;:false}]},{&quot;citationID&quot;:&quot;MENDELEY_CITATION_12092aac-db85-42c9-8ff0-8e2ee356a388&quot;,&quot;properties&quot;:{&quot;noteIndex&quot;:0},&quot;isEdited&quot;:false,&quot;manualOverride&quot;:{&quot;isManuallyOverridden&quot;:false,&quot;citeprocText&quot;:&quot;(Møbjerg &lt;i&gt;et al.&lt;/i&gt; 2018)&quot;,&quot;manualOverrideText&quot;:&quot;&quot;},&quot;citationTag&quot;:&quot;MENDELEY_CITATION_v3_eyJjaXRhdGlvbklEIjoiTUVOREVMRVlfQ0lUQVRJT05fMTIwOTJhYWMtZGI4NS00MmM5LThmZjAtOGUyZWUzNTZhMzg4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quot;,&quot;citationItems&quot;:[{&quot;id&quot;:&quot;43aa3011-1e79-35cf-af53-228bb0ebb624&quot;,&quot;itemData&quot;:{&quot;type&quot;:&quot;chapter&quot;,&quot;id&quot;:&quot;43aa3011-1e79-35cf-af53-228bb0ebb624&quot;,&quot;title&quot;:&quot;Morphology and functional anatomy&quot;,&quot;author&quot;:[{&quot;family&quot;:&quot;Møbjerg&quot;,&quot;given&quot;:&quot;Nadja&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Neves&quot;,&quot;given&quot;:&quot;Ricardo C.&quot;,&quot;parse-names&quot;:false,&quot;dropping-particle&quot;:&quot;&quot;,&quot;non-dropping-particle&quot;:&quot;&quot;}],&quot;container-title&quot;:&quot;Water Bears: The Biology of Tardigrades&quot;,&quot;chapter-number&quot;:&quot;2&quot;,&quot;editor&quot;:[{&quot;family&quot;:&quot;Schill&quot;,&quot;given&quot;:&quot;Ralph O.&quot;,&quot;parse-names&quot;:false,&quot;dropping-particle&quot;:&quot;&quot;,&quot;non-dropping-particle&quot;:&quot;&quot;}],&quot;DOI&quot;:&quot;10.1007/978-3-319-95702-9_2&quot;,&quot;ISBN&quot;:&quot;9783319957029&quot;,&quot;URL&quot;:&quot;https://www.cambridge.org/core/product/identifier/CBO9781316335345A015/type/book_part&quot;,&quot;issued&quot;:{&quot;date-parts&quot;:[[2018]]},&quot;publisher-place&quot;:&quot;Cham, Switzerland&quot;,&quot;page&quot;:&quot;57-94&quot;,&quot;publisher&quot;:&quot;Springer Nature Switzerland&quot;,&quot;container-title-short&quot;:&quot;&quot;},&quot;isTemporary&quot;:false}]},{&quot;citationID&quot;:&quot;MENDELEY_CITATION_8d3617fc-3b68-426a-a871-e5c3e50ae191&quot;,&quot;properties&quot;:{&quot;noteIndex&quot;:0},&quot;isEdited&quot;:false,&quot;manualOverride&quot;:{&quot;isManuallyOverridden&quot;:false,&quot;citeprocText&quot;:&quot;(Halberg &lt;i&gt;et al.&lt;/i&gt; 2009)&quot;,&quot;manualOverrideText&quot;:&quot;&quot;},&quot;citationTag&quot;:&quot;MENDELEY_CITATION_v3_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&quot;,&quot;citationItems&quot;:[{&quot;id&quot;:&quot;fbe69af6-1019-3a4a-8f89-9d848e65b14d&quot;,&quot;itemData&quot;:{&quot;type&quot;:&quot;article-journal&quot;,&quot;id&quot;:&quot;fbe69af6-1019-3a4a-8f89-9d848e65b14d&quot;,&quot;title&quot;:&quot;Myoanatomy of the marine tardigrade [i]Halobiotus crispae[/i] (Eutardigrada: Hypsibiidae)&quot;,&quot;author&quot;:[{&quot;family&quot;:&quot;Halberg&quot;,&quot;given&quot;:&quot;Kenneth Agerlin&quot;,&quot;parse-names&quot;:false,&quot;dropping-particle&quot;:&quot;&quot;,&quot;non-dropping-particle&quot;:&quot;&quot;},{&quot;family&quot;:&quot;Persson&quot;,&quot;given&quot;:&quot;Dennis&quot;,&quot;parse-names&quot;:false,&quot;dropping-particle&quot;:&quot;&quot;,&quot;non-dropping-particle&quot;:&quot;&quot;},{&quot;family&quot;:&quot;Møbjerg&quot;,&quot;given&quot;:&quot;Nadja&quot;,&quot;parse-names&quot;:false,&quot;dropping-particle&quot;:&quot;&quot;,&quot;non-dropping-particle&quot;:&quot;&quot;},{&quot;family&quot;:&quot;Wanninger&quot;,&quot;given&quot;:&quot;Andreas&quot;,&quot;parse-names&quot;:false,&quot;dropping-particle&quot;:&quot;&quot;,&quot;non-dropping-particle&quot;:&quot;&quot;},{&quot;family&quot;:&quot;Kristensen&quot;,&quot;given&quot;:&quot;Reinhardt Møbjerg&quot;,&quot;parse-names&quot;:false,&quot;dropping-particle&quot;:&quot;&quot;,&quot;non-dropping-particle&quot;:&quot;&quot;}],&quot;container-title&quot;:&quot;Journal of Morphology&quot;,&quot;container-title-short&quot;:&quot;J. Morphol.&quot;,&quot;DOI&quot;:&quot;10.1002/jmor.10734&quot;,&quot;ISSN&quot;:&quot;1097-4687&quot;,&quot;PMID&quot;:&quot;19274743&quot;,&quot;issued&quot;:{&quot;date-parts&quot;:[[2009,8]]},&quot;page&quot;:&quot;996-1013&quot;,&quot;abstract&quot;:&quot;The muscular architecture of Halobiotus crispae (Eutardigrada: Hypsibiidae) was examined by means of fluorescent-coupled phalloidin in combination with confocal laser scanning microscopy and computer-aided three-dimensional reconstruction, in addition to light microscopy (Nomarski), scanning electron microscopy, and transmission electron microscopy (TEM). The somatic musculature of H. crispae is composed of structurally independent muscle fibers, which can be divided into a dorsal, ventral, dorsoventral, and a lateral musculature. Moreover, a distinct leg musculature is found. The number and arrangement of muscles differ in each leg. Noticeably, the fourth leg contains much fewer muscles when compared with the other legs. Buccopharyngeal musculature (myoepithelial muscles), intestinal musculature, and cloacal musculature comprise the animal's visceral musculature. TEM of stylet and leg musculature revealed ultrastructural similarities between these two muscle groups. Furthermore, microtubules are found in the epidermal cells of both leg and stylet muscle attachments. This would indicate that the stylet and stylet glands are homologues to the claw and claw glands, respectively. When comparing with previously published data on both heterotardigrade and eutardigrade species, it becomes obvious that eutardigrades possess very similar numbers and arrangement of muscles, yet differ in a number of significant details of their myoanatomy. This study establishes a morphological framework for the use of muscular architecture in elucidating tardigrade phylogeny.&quot;,&quot;issue&quot;:&quot;8&quot;,&quot;volume&quot;:&quot;270&quot;},&quot;isTemporary&quot;:false}]},{&quot;citationID&quot;:&quot;MENDELEY_CITATION_c6ed31b6-5e80-4e5d-a17f-d9d79d6d8b2c&quot;,&quot;properties&quot;:{&quot;noteIndex&quot;:0},&quot;isEdited&quot;:false,&quot;manualOverride&quot;:{&quot;isManuallyOverridden&quot;:false,&quot;citeprocText&quot;:&quot;(Ou, Shu and Mayer 2012)&quot;,&quot;manualOverrideText&quot;:&quot;&quot;},&quot;citationTag&quot;:&quot;MENDELEY_CITATION_v3_eyJjaXRhdGlvbklEIjoiTUVOREVMRVlfQ0lUQVRJT05fYzZlZDMxYjYtNWU4MC00ZTVkLWExN2YtZDlkNzlkNmQ4YjJj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ID&quot;:&quot;MENDELEY_CITATION_0d3c7a44-1b70-42f4-aa4d-80b31fb2a7ec&quot;,&quot;properties&quot;:{&quot;noteIndex&quot;:0},&quot;isEdited&quot;:false,&quot;manualOverride&quot;:{&quot;isManuallyOverridden&quot;:false,&quot;citeprocText&quot;:&quot;(Yamakawa and Hejnol 2024)&quot;,&quot;manualOverrideText&quot;:&quot;&quot;},&quot;citationTag&quot;:&quot;MENDELEY_CITATION_v3_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&quot;,&quot;citationItems&quot;:[{&quot;id&quot;:&quot;6a9cc3e8-a7e6-3880-b903-b86ac016a4dd&quot;,&quot;itemData&quot;:{&quot;type&quot;:&quot;article-journal&quot;,&quot;id&quot;:&quot;6a9cc3e8-a7e6-3880-b903-b86ac016a4dd&quot;,&quot;title&quot;:&quot;Ecdysteroid-dependent molting in tardigrades&quot;,&quot;author&quot;:[{&quot;family&quot;:&quot;Yamakawa&quot;,&quot;given&quot;:&quot;Shumpei&quot;,&quot;parse-names&quot;:false,&quot;dropping-particle&quot;:&quot;&quot;,&quot;non-dropping-particle&quot;:&quot;&quot;},{&quot;family&quot;:&quot;Hejnol&quot;,&quot;given&quot;:&quot;Andreas&quot;,&quot;parse-names&quot;:false,&quot;dropping-particle&quot;:&quot;&quot;,&quot;non-dropping-particle&quot;:&quot;&quot;}],&quot;container-title&quot;:&quot;Current Biology&quot;,&quot;DOI&quot;:&quot;10.1016/j.cub.2024.10.054&quot;,&quot;ISSN&quot;:&quot;09609822&quot;,&quot;URL&quot;:&quot;https://doi.org/10.1016/j.cub.2024.10.054&quot;,&quot;issued&quot;:{&quot;date-parts&quot;:[[2024,12]]},&quot;page&quot;:&quot;5804-5812.e4&quot;,&quot;publisher&quot;:&quot;The Author(s)&quot;,&quot;issue&quot;:&quot;24&quot;,&quot;volume&quot;:&quot;34&quot;,&quot;container-title-short&quot;:&quot;&quot;},&quot;isTemporary&quot;:false}]},{&quot;citationID&quot;:&quot;MENDELEY_CITATION_283a8843-637b-4a1d-a42d-c66c91e8a429&quot;,&quot;properties&quot;:{&quot;noteIndex&quot;:0},&quot;isEdited&quot;:false,&quot;manualOverride&quot;:{&quot;isManuallyOverridden&quot;:false,&quot;citeprocText&quot;:&quot;(Fontoura &lt;i&gt;et al.&lt;/i&gt; 2017)&quot;,&quot;manualOverrideText&quot;:&quot;&quot;},&quot;citationTag&quot;:&quot;MENDELEY_CITATION_v3_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&quot;,&quot;citationItems&quot;:[{&quot;id&quot;:&quot;4f442612-443a-32eb-96c9-ba50d3a218f0&quot;,&quot;itemData&quot;:{&quot;type&quot;:&quot;article-journal&quot;,&quot;id&quot;:&quot;4f442612-443a-32eb-96c9-ba50d3a218f0&quot;,&quot;title&quot;:&quot;A dichotomous key to the genera of the Marine Heterotardigrades (Tardigrada)&quot;,&quot;author&quot;:[{&quot;family&quot;:&quot;Fontoura&quot;,&quot;given&quot;:&quot;Paulo&quot;,&quot;parse-names&quot;:false,&quot;dropping-particle&quot;:&quot;&quot;,&quot;non-dropping-particle&quot;:&quot;&quot;},{&quot;family&quot;:&quot;Bartels&quot;,&quot;given&quot;:&quot;Paul J.&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Hansen&quot;,&quot;given&quot;:&quot;Jesper Guldberg&quot;,&quot;parse-names&quot;:false,&quot;dropping-particle&quot;:&quot;&quot;,&quot;non-dropping-particle&quot;:&quot;&quot;}],&quot;container-title&quot;:&quot;Zootaxa&quot;,&quot;container-title-short&quot;:&quot;Zootaxa&quot;,&quot;DOI&quot;:&quot;10.11646/zootaxa.4294.1.1&quot;,&quot;ISSN&quot;:&quot;11755334&quot;,&quot;issued&quot;:{&quot;date-parts&quot;:[[2017]]},&quot;page&quot;:&quot;1-45&quot;,&quot;abstract&quot;:&quot;&lt;p&gt;This is an identification guide to the 47 currently described genera of marine heterotardigrades. We provide clear definitions and illustrations of relevant anatomy and an easy to use dichotomous key. The aim of the present contribution is to enable more people to identify collected specimens of marine heterotardigrades, and hopefully, encourage more people to study this intriguing group of animals. The paper is divided into three parts. The first part gives a brief introduction to heterotardigrade morphology with special emphasis on taxonomically important characters. The second part is the actual key, which is accompanied by illustrations of both habitus and detailed foot morphology of the marine heterotardigrade genera. The third part provides up to date diagnoses of the orders, families, subfamilies and genera of marine heterotardigrades according to the most recent emendments. With the generic diagnoses, we provide a bibliography with selected literature that relates to each specific genus.  &lt;/p&gt;&quot;,&quot;issue&quot;:&quot;1&quot;,&quot;volume&quot;:&quot;4294&quot;},&quot;isTemporary&quot;:false}]},{&quot;citationID&quot;:&quot;MENDELEY_CITATION_790bda2e-acc3-4554-a297-95fb384dabd7&quot;,&quot;properties&quot;:{&quot;noteIndex&quot;:0},&quot;isEdited&quot;:false,&quot;manualOverride&quot;:{&quot;isManuallyOverridden&quot;:false,&quot;citeprocText&quot;:&quot;(De Zio Grimaldi, Gallo and Lucia 1992; Grollmann, Jørgensen and Møbjerg 2023)&quot;,&quot;manualOverrideText&quot;:&quot;&quot;},&quot;citationTag&quot;:&quot;MENDELEY_CITATION_v3_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XSwiY29udGFpbmVyLXRpdGxlIjoiWm9vdGF4YSIsImNvbnRhaW5lci10aXRsZS1zaG9ydCI6Ilpvb3RheGEiLCJpc3N1ZWQiOnsiZGF0ZS1wYXJ0cyI6W1syMDIzXV19LCJwYWdlIjoiMzUxLTM2MyIsImlzc3VlIjoiMiIsInZvbHVtZSI6IjUyODQifSwiaXNUZW1wb3JhcnkiOmZhbHNlfV19&quot;,&quot;citationItems&quot;:[{&quot;id&quot;:&quot;a2b8dba2-c018-3767-857d-37d24fc5b497&quot;,&quot;itemData&quot;:{&quot;type&quot;:&quot;article-journal&quot;,&quot;id&quot;:&quot;a2b8dba2-c018-3767-857d-37d24fc5b497&quot;,&quot;title&quot;:&quot;Neoarctus primigenius n. G., n. sp., a new Stygarctidae of the Tyrrhenian sea (Tardigrada, Arthrotardigrada)&quot;,&quot;author&quot;:[{&quot;family&quot;:&quot;Zio Grimaldi&quot;,&quot;given&quot;:&quot;Susanna&quot;,&quot;parse-names&quot;:false,&quot;dropping-particle&quot;:&quot;&quot;,&quot;non-dropping-particle&quot;:&quot;De&quot;},{&quot;family&quot;:&quot;Gallo&quot;,&quot;given&quot;:&quot;Maria D.abbabbo&quot;,&quot;parse-names&quot;:false,&quot;dropping-particle&quot;:&quot;&quot;,&quot;non-dropping-particle&quot;:&quot;&quot;},{&quot;family&quot;:&quot;Lucia&quot;,&quot;given&quot;:&quot;Maria R.Moronede&quot;,&quot;parse-names&quot;:false,&quot;dropping-particle&quot;:&quot;&quot;,&quot;non-dropping-particle&quot;:&quot;&quot;}],&quot;container-title&quot;:&quot;Italian Journal of Zoology&quot;,&quot;DOI&quot;:&quot;10.1080/11250009209386687&quot;,&quot;ISSN&quot;:&quot;03734137&quot;,&quot;issued&quot;:{&quot;date-parts&quot;:[[1992]]},&quot;page&quot;:&quot;309-313&quot;,&quot;abstract&quot;:&quot;A new Stygarctidae, Neoarctus primigenius n.g., n.sp. is described. It has been found in the sandy detritus of a rocky bottom covered with green algae at - 38 m depth in the Orosei Gulf off Sardinia (Tyrrhenian Sea). The most important characteristics of this species are the dorsal cuticular elements, the distribution of the cephalic sense organs in both the cephalic and scapular plates and the presence of three pairs of clavae. Taking into account the cuticular plates, the number and distribution of the sense organs, and the claw morphology, the affinities of this species with Oreellidae, Neostygarctidae and Renaudarctidae are here discussed. © 1992, Taylor &amp; Francis Group, LLC.&quot;,&quot;issue&quot;:&quot;3&quot;,&quot;volume&quot;:&quot;59&quot;,&quot;container-title-short&quot;:&quot;&quot;},&quot;isTemporary&quot;:false},{&quot;id&quot;:&quot;33d4e01a-4daa-31de-b522-ef4a4968d000&quot;,&quot;itemData&quot;:{&quot;type&quot;:&quot;article-journal&quot;,&quot;id&quot;:&quot;33d4e01a-4daa-31de-b522-ef4a4968d000&quot;,&quot;title&quot;:&quot;Actinarctus doryphorus (Tanarctidae) DNA barcodes and phylogenetic reinvestigation of Arthrotardigrada with new A. doryphorus and Echiniscoididae sequences&quot;,&quot;author&quot;:[{&quot;family&quot;:&quot;Grollmann&quot;,&quot;given&quot;:&quot;Milena Marie&quot;,&quot;parse-names&quot;:false,&quot;dropping-particle&quot;:&quot;&quot;,&quot;non-dropping-particle&quot;:&quot;&quot;},{&quot;family&quot;:&quot;Jørgensen&quot;,&quot;given&quot;:&quot;Aslak&quot;,&quot;parse-names&quot;:false,&quot;dropping-particle&quot;:&quot;&quot;,&quot;non-dropping-particle&quot;:&quot;&quot;},{&quot;family&quot;:&quot;Møbjerg&quot;,&quot;given&quot;:&quot;Nadja&quot;,&quot;parse-names&quot;:false,&quot;dropping-particle&quot;:&quot;&quot;,&quot;non-dropping-particle&quot;:&quot;&quot;}],&quot;container-title&quot;:&quot;Zootaxa&quot;,&quot;container-title-short&quot;:&quot;Zootaxa&quot;,&quot;issued&quot;:{&quot;date-parts&quot;:[[2023]]},&quot;page&quot;:&quot;351-363&quot;,&quot;issue&quot;:&quot;2&quot;,&quot;volume&quot;:&quot;5284&quot;},&quot;isTemporary&quot;:false}]},{&quot;citationID&quot;:&quot;MENDELEY_CITATION_89c5f63d-eeae-4fbe-8236-dfc2755eb49b&quot;,&quot;properties&quot;:{&quot;noteIndex&quot;:0},&quot;isEdited&quot;:false,&quot;manualOverride&quot;:{&quot;isManuallyOverridden&quot;:false,&quot;citeprocText&quot;:&quot;(Møbjerg &lt;i&gt;et al.&lt;/i&gt; 2018)&quot;,&quot;manualOverrideText&quot;:&quot;&quot;},&quot;citationTag&quot;:&quot;MENDELEY_CITATION_v3_eyJjaXRhdGlvbklEIjoiTUVOREVMRVlfQ0lUQVRJT05fODljNWY2M2QtZWVhZS00ZmJlLTgyMzYtZGZjMjc1NWViNDli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quot;,&quot;citationItems&quot;:[{&quot;id&quot;:&quot;43aa3011-1e79-35cf-af53-228bb0ebb624&quot;,&quot;itemData&quot;:{&quot;type&quot;:&quot;chapter&quot;,&quot;id&quot;:&quot;43aa3011-1e79-35cf-af53-228bb0ebb624&quot;,&quot;title&quot;:&quot;Morphology and functional anatomy&quot;,&quot;author&quot;:[{&quot;family&quot;:&quot;Møbjerg&quot;,&quot;given&quot;:&quot;Nadja&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Neves&quot;,&quot;given&quot;:&quot;Ricardo C.&quot;,&quot;parse-names&quot;:false,&quot;dropping-particle&quot;:&quot;&quot;,&quot;non-dropping-particle&quot;:&quot;&quot;}],&quot;container-title&quot;:&quot;Water Bears: The Biology of Tardigrades&quot;,&quot;chapter-number&quot;:&quot;2&quot;,&quot;editor&quot;:[{&quot;family&quot;:&quot;Schill&quot;,&quot;given&quot;:&quot;Ralph O.&quot;,&quot;parse-names&quot;:false,&quot;dropping-particle&quot;:&quot;&quot;,&quot;non-dropping-particle&quot;:&quot;&quot;}],&quot;DOI&quot;:&quot;10.1007/978-3-319-95702-9_2&quot;,&quot;ISBN&quot;:&quot;9783319957029&quot;,&quot;URL&quot;:&quot;https://www.cambridge.org/core/product/identifier/CBO9781316335345A015/type/book_part&quot;,&quot;issued&quot;:{&quot;date-parts&quot;:[[2018]]},&quot;publisher-place&quot;:&quot;Cham, Switzerland&quot;,&quot;page&quot;:&quot;57-94&quot;,&quot;publisher&quot;:&quot;Springer Nature Switzerland&quot;,&quot;container-title-short&quot;:&quot;&quot;},&quot;isTemporary&quot;:false}]},{&quot;citationID&quot;:&quot;MENDELEY_CITATION_3c3a188c-dcb6-45f8-b067-52abe8cb9314&quot;,&quot;properties&quot;:{&quot;noteIndex&quot;:0},&quot;isEdited&quot;:false,&quot;manualOverride&quot;:{&quot;isManuallyOverridden&quot;:false,&quot;citeprocText&quot;:&quot;(Gross, Epple and Mayer 2021; Kihm &lt;i&gt;et al.&lt;/i&gt; 2023b)&quot;,&quot;manualOverrideText&quot;:&quot;&quot;},&quot;citationTag&quot;:&quot;MENDELEY_CITATION_v3_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&quot;,&quot;citationItems&quot;:[{&quot;id&quot;:&quot;73eb40e7-d738-305b-ab9a-2af58ddc76ef&quot;,&quot;itemData&quot;:{&quot;type&quot;:&quot;article-journal&quot;,&quot;id&quot;:&quot;73eb40e7-d738-305b-ab9a-2af58ddc76ef&quot;,&quot;title&quot;:&quot;Organization of the central nervous system and innervation of cephalic sensory structures in the water bear Echiniscus testudo (Tardigrada: Heterotardigrada) revisited&quot;,&quot;author&quot;:[{&quot;family&quot;:&quot;Gross&quot;,&quot;given&quot;:&quot;Vladimir&quot;,&quot;parse-names&quot;:false,&quot;dropping-particle&quot;:&quot;&quot;,&quot;non-dropping-particle&quot;:&quot;&quot;},{&quot;family&quot;:&quot;Epple&quot;,&quot;given&quot;:&quot;Lisa&quot;,&quot;parse-names&quot;:false,&quot;dropping-particle&quot;:&quot;&quot;,&quot;non-dropping-particle&quot;:&quot;&quot;},{&quot;family&quot;:&quot;Mayer&quot;,&quot;given&quot;:&quot;Georg&quot;,&quot;parse-names&quot;:false,&quot;dropping-particle&quot;:&quot;&quot;,&quot;non-dropping-particle&quot;:&quot;&quot;}],&quot;container-title&quot;:&quot;Journal of Morphology&quot;,&quot;container-title-short&quot;:&quot;J. Morphol.&quot;,&quot;DOI&quot;:&quot;10.1002/jmor.21386&quot;,&quot;ISSN&quot;:&quot;10974687&quot;,&quot;PMID&quot;:&quot;34129245&quot;,&quot;issued&quot;:{&quot;date-parts&quot;:[[2021]]},&quot;page&quot;:&quot;1298-1312&quot;,&quot;abstract&quot;:&quot;The tardigrade brain has been the topic of several neuroanatomical studies, as it is key to understanding the evolution of the central nervous systems in Panarthropoda (Tardigrada + Onychophora + Arthropoda). The gross morphology of the brain seems to be well conserved across tardigrades despite often disparate morphologies of their heads and cephalic sensory structures. As such, the general shape of the brain and its major connections to the rest of the central nervous system have been mapped out already by early tardigradologists. Despite subsequent investigations primarily based on transmission electron microscopy or immunohistochemistry, characterization of the different regions of the tardigrade brain has progressed relatively slowly and open questions remain. In an attempt to improve our understanding of different brain regions, we reinvestigated the central nervous system of the heterotardigrade Echiniscus testudo using anti-synapsin and anti-acetylated α-tubulin immunohistochemistry in order to visualize the number and position of tracts, commissures, and neuropils. Our data revealed five major synapsin-immunoreactive domains along the body: a large unitary, horseshoe-shaped neuropil in the head and four neuropils in the trunk ganglia, supporting the hypothesis that the dorsal brain is serially homologous with the ventral trunk ganglia. At the same time, the pattern of anti-synapsin and anti-tubulin immunoreactivity differs between the ganglia, adding to the existing evidence that each of the four trunk ganglia is unique in its morphology. Anti-tubulin labeling further revealed two commissures within the central brain neuropil, one of which is forked, and additional sets of extracerebral cephalic commissures associated with the stomodeal nervous system and the ventral cell cluster. Furthermore, our results showing the innervation of each of the cephalic sensilla in E. testudo support the homology of subsets of these structures with the sensory fields of eutardigrades.&quot;,&quot;issue&quot;:&quot;9&quot;,&quot;volume&quot;:&quot;282&quot;},&quot;isTemporary&quot;:false},{&quot;id&quot;:&quot;3be9ce74-5542-34e8-858f-f12bb033206d&quot;,&quot;itemData&quot;:{&quot;type&quot;:&quot;article-journal&quot;,&quot;id&quot;:&quot;3be9ce74-5542-34e8-858f-f12bb033206d&quot;,&quot;title&quot;:&quot;Homology of the head sensory structures between Heterotardigrada and Eutardigrada supported in a new species of water bear (Ramazzottiidae: Ramazzottius)&quot;,&quot;author&quot;:[{&quot;family&quot;:&quot;Kihm&quot;,&quot;given&quot;:&quot;Ji Hoon&quot;,&quot;parse-names&quot;:false,&quot;dropping-particle&quot;:&quot;&quot;,&quot;non-dropping-particle&quot;:&quot;&quot;},{&quot;family&quot;:&quot;Zawierucha&quot;,&quot;given&quot;:&quot;Krzysztof&quot;,&quot;parse-names&quot;:false,&quot;dropping-particle&quot;:&quot;&quot;,&quot;non-dropping-particle&quot;:&quot;&quot;},{&quot;family&quot;:&quot;Rho&quot;,&quot;given&quot;:&quot;Hyun Soo&quot;,&quot;parse-names&quot;:false,&quot;dropping-particle&quot;:&quot;&quot;,&quot;non-dropping-particle&quot;:&quot;&quot;},{&quot;family&quot;:&quot;Park&quot;,&quot;given&quot;:&quot;Tae Yoon S.&quot;,&quot;parse-names&quot;:false,&quot;dropping-particle&quot;:&quot;&quot;,&quot;non-dropping-particle&quot;:&quot;&quot;}],&quot;container-title&quot;:&quot;Zoological Letters&quot;,&quot;container-title-short&quot;:&quot;Zoological Lett.&quot;,&quot;DOI&quot;:&quot;10.1186/s40851-023-00221-w&quot;,&quot;ISSN&quot;:&quot;2056306X&quot;,&quot;URL&quot;:&quot;https://doi.org/10.1186/s40851-023-00221-w&quot;,&quot;issued&quot;:{&quot;date-parts&quot;:[[2023]]},&quot;page&quot;:&quot;1-17&quot;,&quot;abstract&quot;:&quot;Phylum Tardigrada is represented by microscopic eight-legged panarthropods that inhabit terrestrial and marine environments. Although tardigrades are emerging model animals for areas of research including physiology, evolutionary biology, and astrobiology, knowledge of their external morphology remains insufficient. For instance, homologies between marine and terrestrial relatives largely remain unexplored. In the present study we provide detailed pictures of the head sensory organs in a new tardigrade, Ramazzottius groenlandensis sp. nov. Specimens were collected from a mixed moss and lichen sample on Ella Island, East Greenland. The new species differs from congeneric species in the presence of polygonal sculpturing on the dorsal cuticle, which is accentuated in the posterior region of the body, a lateral papilla on leg IV, and distinctive egg morphology. A Bayesian phylogenetic analysis (18S rRNA + 28S rRNA + COI) places the new species within the genus Ramazzottius with high confidence. Interestingly, the new species shows a full set of well-developed cephalic organs, which correspond to all sensory fields found in eutardigrades. Details on the full set of head organs were present only for heterotardigrades. The surface of these organs is covered with small pores, which presumably play a sensory role. This discovery suggests the homology of head sensory structures between heterotardigrades and eutardigrades, implying that the distinctive arrangement and positioning of sensory organs on the head is a plesiomorphic feature of tardigrades. Moreover, we find that the Ramazzottius oberhaeuseri morphotype forms a morphogroup, not a monophyletic species complex.&quot;,&quot;publisher&quot;:&quot;BioMed Central&quot;,&quot;issue&quot;:&quot;1&quot;,&quot;volume&quot;:&quot;9&quot;},&quot;isTemporary&quot;:false}]},{&quot;citationID&quot;:&quot;MENDELEY_CITATION_224f93e9-0f4a-4a87-af60-18a10fea49b6&quot;,&quot;properties&quot;:{&quot;noteIndex&quot;:0},&quot;isEdited&quot;:false,&quot;manualOverride&quot;:{&quot;isManuallyOverridden&quot;:false,&quot;citeprocText&quot;:&quot;(Mapalo &lt;i&gt;et al.&lt;/i&gt; 2024)&quot;,&quot;manualOverrideText&quot;:&quot;&quot;},&quot;citationTag&quot;:&quot;MENDELEY_CITATION_v3_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&quot;,&quot;citationItems&quot;:[{&quot;id&quot;:&quot;97b59652-f80d-3baf-b714-86ecb1b6d9ff&quot;,&quot;itemData&quot;:{&quot;type&quot;:&quot;article-journal&quot;,&quot;id&quot;:&quot;97b59652-f80d-3baf-b714-86ecb1b6d9ff&quot;,&quot;title&quot;:&quot;Expression of distal limb patterning genes in Hypsibius exemplaris indicate regionalization and suggest distal identity of tardigrade legs&quot;,&quot;author&quot;:[{&quot;family&quot;:&quot;Mapalo&quot;,&quot;given&quot;:&quot;Marc A.&quot;,&quot;parse-names&quot;:false,&quot;dropping-particle&quot;:&quot;&quot;,&quot;non-dropping-particle&quot;:&quot;&quot;},{&quot;family&quot;:&quot;Game&quot;,&quot;given&quot;:&quot;Mandy&quot;,&quot;parse-names&quot;:false,&quot;dropping-particle&quot;:&quot;&quot;,&quot;non-dropping-particle&quot;:&quot;&quot;},{&quot;family&quot;:&quot;Smith&quot;,&quot;given&quot;:&quot;Frank W.&quot;,&quot;parse-names&quot;:false,&quot;dropping-particle&quot;:&quot;&quot;,&quot;non-dropping-particle&quot;:&quot;&quot;},{&quot;family&quot;:&quot;Ortega-Hernández&quot;,&quot;given&quot;:&quot;Javier&quot;,&quot;parse-names&quot;:false,&quot;dropping-particle&quot;:&quot;&quot;,&quot;non-dropping-particle&quot;:&quot;&quot;}],&quot;container-title&quot;:&quot;EvoDevo&quot;,&quot;container-title-short&quot;:&quot;Evodevo&quot;,&quot;DOI&quot;:&quot;10.1186/s13227-024-00235-1&quot;,&quot;ISSN&quot;:&quot;20419139&quot;,&quot;URL&quot;:&quot;https://doi.org/10.1186/s13227-024-00235-1&quot;,&quot;issued&quot;:{&quot;date-parts&quot;:[[2024]]},&quot;page&quot;:&quot;1-15&quot;,&quot;abstract&quot;:&quot;Background: Panarthropods, a major group of invertebrate animals comprised of arthropods, onychophorans, and tardigrades, are the only limb-bearing members of Ecdysozoa. The complexity and versatility of panarthropod paired limbs has prompted great interest in their development to better understand the formation of these structures and the genes involved in this process. However, studies of limb patterning and development are overwhelmingly focused on arthropods, followed by select work on onychophorans but almost entirely lacking for tardigrades. This model organism bias is inherently limited and precludes a comparative analysis of how panarthropod legs originated, have evolved, and the likely limb patterning genes present in the earliest panarthropod ancestors. In this study, we investigated tardigrade homologs of seven arthropod distal limb patterning genes (apterous, aristaless, BarH1, clawless, Lim1, rotund, and spineless) to better characterize tardigrade limb development in a comparative context. Results: We detected homologs of all seven genes in the eutardigrade Hypsibius exemplaris and heterotardigrade Echiniscoides cf. sigismundi suggesting their conservation in both tardigrade lineages. Hybridization chain reaction experiments in H. exemplaris reveal a regionalized expression pattern for the genes aristaless, BarH1, clawless, rotund and spineless. Conclusion: The observed regionalized expression of the distal limb patterning genes in H. exemplaris might reflect the external morphological features of tardigrade legs, such as the distal claws, sensory organs in the proximal region, and specific muscle attachment sites. The comparison between the expression of these limb patterning genes in H. exemplaris relative to other panarthropods suggests their conserved role in the last common panarthropod ancestor, such as establishing the distal limb end and the distribution of sensory structures. Our results support the hypothesis that tardigrade legs are homologous to the distal region of other panarthropod limbs, as suggested by previous work on the expression of leg gap genes in H. exemplaris.&quot;,&quot;publisher&quot;:&quot;BioMed Central&quot;,&quot;issue&quot;:&quot;1&quot;,&quot;volume&quot;:&quot;15&quot;},&quot;isTemporary&quot;:false}]},{&quot;citationID&quot;:&quot;MENDELEY_CITATION_ce678483-a1cc-4bb2-82e2-0ded02315bfa&quot;,&quot;properties&quot;:{&quot;noteIndex&quot;:0},&quot;isEdited&quot;:false,&quot;manualOverride&quot;:{&quot;isManuallyOverridden&quot;:false,&quot;citeprocText&quot;:&quot;(Pechmann &lt;i&gt;et al.&lt;/i&gt; 2015)&quot;,&quot;manualOverrideText&quot;:&quot;&quot;},&quot;citationTag&quot;:&quot;MENDELEY_CITATION_v3_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&quot;,&quot;citationItems&quot;:[{&quot;id&quot;:&quot;76bb4a11-0628-3071-a93c-46dc19c6e583&quot;,&quot;itemData&quot;:{&quot;type&quot;:&quot;article-journal&quot;,&quot;id&quot;:&quot;76bb4a11-0628-3071-a93c-46dc19c6e583&quot;,&quot;title&quot;:&quot;Regressive evolution of the arthropod tritocerebral segment linked to functional divergence of the Hox gene &lt;i&gt;labial&lt;/i&gt;&quot;,&quot;author&quot;:[{&quot;family&quot;:&quot;Pechmann&quot;,&quot;given&quot;:&quot;Matthias&quot;,&quot;parse-names&quot;:false,&quot;dropping-particle&quot;:&quot;&quot;,&quot;non-dropping-particle&quot;:&quot;&quot;},{&quot;family&quot;:&quot;Schwager&quot;,&quot;given&quot;:&quot;Evelyn E.&quot;,&quot;parse-names&quot;:false,&quot;dropping-particle&quot;:&quot;&quot;,&quot;non-dropping-particle&quot;:&quot;&quot;},{&quot;family&quot;:&quot;Turetzek&quot;,&quot;given&quot;:&quot;Natascha&quot;,&quot;parse-names&quot;:false,&quot;dropping-particle&quot;:&quot;&quot;,&quot;non-dropping-particle&quot;:&quot;&quot;},{&quot;family&quot;:&quot;Prpic&quot;,&quot;given&quot;:&quot;Nikola-Michael&quot;,&quot;parse-names&quot;:false,&quot;dropping-particle&quot;:&quot;&quot;,&quot;non-dropping-particle&quot;:&quot;&quot;}],&quot;container-title&quot;:&quot;Proceedings of the Royal Society B: Biological Sciences&quot;,&quot;DOI&quot;:&quot;10.1098/rspb.2015.1162&quot;,&quot;ISSN&quot;:&quot;0962-8452&quot;,&quot;URL&quot;:&quot;https://royalsocietypublishing.org/doi/10.1098/rspb.2015.1162&quot;,&quot;issued&quot;:{&quot;date-parts&quot;:[[2015,9,7]]},&quot;page&quot;:&quot;20151162&quot;,&quot;abstract&quot;:&quot;&lt;p&gt; The intercalary segment is a limbless version of the tritocerebral segment and is present in the head of all insects, whereas other extant arthropods have retained limbs on their tritocerebral segment (e.g. the pedipalp limbs in spiders). The evolutionary origin of limb loss on the intercalary segment has puzzled zoologists for over a century. Here we show that an intercalary segment-like phenotype can be created in spiders by interfering with the function of the Hox gene &lt;italic&gt;labial&lt;/italic&gt; . This links the origin of the intercalary segment to a functional change in &lt;italic&gt;labial&lt;/italic&gt; . We show that in the spider &lt;italic&gt;Parasteatoda tepidariorum&lt;/italic&gt; the &lt;italic&gt;labial&lt;/italic&gt; gene has two functions: one function in head tissue maintenance that is conserved between spiders and insects, and a second function in pedipalp limb promotion and specification, which is only present in spiders. These results imply that &lt;italic&gt;labial&lt;/italic&gt; was originally crucial for limb formation on the tritocerebral segment, but that it has lost this particular subfunction in the insect ancestor, resulting in limb loss on the intercalary segment. Such loss of a subfunction is a way to avoid adverse pleiotropic effects normally associated with mutations in developmental genes, and may thus be a common mechanism to accelerate regressive evolution. &lt;/p&gt;&quot;,&quot;publisher&quot;:&quot;Royal Society of London&quot;,&quot;issue&quot;:&quot;1814&quot;,&quot;volume&quot;:&quot;282&quot;,&quot;container-title-short&quot;:&quot;&quot;},&quot;isTemporary&quot;:false}]},{&quot;citationID&quot;:&quot;MENDELEY_CITATION_a8d9f4dc-0eae-4486-bef5-80eaf132a8e9&quot;,&quot;properties&quot;:{&quot;noteIndex&quot;:0},&quot;isEdited&quot;:false,&quot;manualOverride&quot;:{&quot;isManuallyOverridden&quot;:false,&quot;citeprocText&quot;:&quot;(Ma &lt;i&gt;et al.&lt;/i&gt; 2014b)&quot;,&quot;manualOverrideText&quot;:&quot;&quot;},&quot;citationTag&quot;:&quot;MENDELEY_CITATION_v3_eyJjaXRhdGlvbklEIjoiTUVOREVMRVlfQ0lUQVRJT05fYThkOWY0ZGMtMGVhZS00NDg2LWJlZjUtODBlYWYxMzJhOGU5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ID&quot;:&quot;MENDELEY_CITATION_caf70c1b-c8d8-4863-9fd5-c882d4b2c12c&quot;,&quot;properties&quot;:{&quot;noteIndex&quot;:0},&quot;isEdited&quot;:false,&quot;manualOverride&quot;:{&quot;isManuallyOverridden&quot;:false,&quot;citeprocText&quot;:&quot;(Liu and Dunlop 2014)&quot;,&quot;manualOverrideText&quot;:&quot;&quot;},&quot;citationTag&quot;:&quot;MENDELEY_CITATION_v3_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&quot;,&quot;citationItems&quot;:[{&quot;id&quot;:&quot;ed294e80-cd67-3cf3-8f74-0f48b5a9dc1d&quot;,&quot;itemData&quot;:{&quot;type&quot;:&quot;article-journal&quot;,&quot;id&quot;:&quot;ed294e80-cd67-3cf3-8f74-0f48b5a9dc1d&quot;,&quot;title&quot;:&quot;Cambrian lobopodians: A review of recent progress in our understanding of their morphology and evolution&quot;,&quot;author&quot;:[{&quot;family&quot;:&quot;Liu&quot;,&quot;given&quot;:&quot;Jianni&quot;,&quot;parse-names&quot;:false,&quot;dropping-particle&quot;:&quot;&quot;,&quot;non-dropping-particle&quot;:&quot;&quot;},{&quot;family&quot;:&quot;Dunlop&quot;,&quot;given&quot;:&quot;Jason A.&quot;,&quot;parse-names&quot;:false,&quot;dropping-particle&quot;:&quot;&quot;,&quot;non-dropping-particle&quot;:&quot;&quot;}],&quot;container-title&quot;:&quot;Palaeogeography, Palaeoclimatology, Palaeoecology&quot;,&quot;container-title-short&quot;:&quot;Palaeogeogr. Palaeoclimatol. Palaeoecol.&quot;,&quot;DOI&quot;:&quot;10.1016/j.palaeo.2013.06.008&quot;,&quot;ISSN&quot;:&quot;00310182&quot;,&quot;issued&quot;:{&quot;date-parts&quot;:[[2014,6]]},&quot;page&quot;:&quot;4-15&quot;,&quot;volume&quot;:&quot;398&quot;},&quot;isTemporary&quot;:false}]},{&quot;citationID&quot;:&quot;MENDELEY_CITATION_e5f70532-9f3b-4ab4-8c6c-b9318572c369&quot;,&quot;properties&quot;:{&quot;noteIndex&quot;:0},&quot;isEdited&quot;:false,&quot;manualOverride&quot;:{&quot;isManuallyOverridden&quot;:false,&quot;citeprocText&quot;:&quot;(Hou and Bergström 1995)&quot;,&quot;manualOverrideText&quot;:&quot;&quot;},&quot;citationTag&quot;:&quot;MENDELEY_CITATION_v3_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&quot;,&quot;citationItems&quot;:[{&quot;id&quot;:&quot;0963a0e9-d8a3-36d9-9205-b0d08815a8b1&quot;,&quot;itemData&quot;:{&quot;type&quot;:&quot;article-journal&quot;,&quot;id&quot;:&quot;0963a0e9-d8a3-36d9-9205-b0d08815a8b1&quot;,&quot;title&quot;:&quot;Cambrian lobopodians–ancestors of extant onychophorans?&quot;,&quot;author&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Zoological Journal of the Linnean Society&quot;,&quot;container-title-short&quot;:&quot;Zool. J. Linn. Soc.&quot;,&quot;issued&quot;:{&quot;date-parts&quot;:[[1995]]},&quot;page&quot;:&quot;3-19&quot;,&quot;publisher&quot;:&quot;Blackwell Publishing Ltd&quot;,&quot;issue&quot;:&quot;1&quot;,&quot;volume&quot;:&quot;114&quot;},&quot;isTemporary&quot;:false}]},{&quot;citationID&quot;:&quot;MENDELEY_CITATION_be5e840d-cbe0-441f-8e6f-047f5b2c046c&quot;,&quot;properties&quot;:{&quot;noteIndex&quot;:0},&quot;isEdited&quot;:false,&quot;manualOverride&quot;:{&quot;isManuallyOverridden&quot;:false,&quot;citeprocText&quot;:&quot;(Ou, Shu and Mayer 2012)&quot;,&quot;manualOverrideText&quot;:&quot;&quot;},&quot;citationTag&quot;:&quot;MENDELEY_CITATION_v3_eyJjaXRhdGlvbklEIjoiTUVOREVMRVlfQ0lUQVRJT05fYmU1ZTg0MGQtY2JlMC00NDFmLThlNmYtMDQ3ZjViMmMwNDZj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ID&quot;:&quot;MENDELEY_CITATION_3c22ef23-44cd-4efb-9aa3-0edc06c6cfa6&quot;,&quot;properties&quot;:{&quot;noteIndex&quot;:0},&quot;isEdited&quot;:false,&quot;manualOverride&quot;:{&quot;isManuallyOverridden&quot;:false,&quot;citeprocText&quot;:&quot;(Hou and Bergström 1995)&quot;,&quot;manualOverrideText&quot;:&quot;&quot;},&quot;citationTag&quot;:&quot;MENDELEY_CITATION_v3_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&quot;,&quot;citationItems&quot;:[{&quot;id&quot;:&quot;0963a0e9-d8a3-36d9-9205-b0d08815a8b1&quot;,&quot;itemData&quot;:{&quot;type&quot;:&quot;article-journal&quot;,&quot;id&quot;:&quot;0963a0e9-d8a3-36d9-9205-b0d08815a8b1&quot;,&quot;title&quot;:&quot;Cambrian lobopodians–ancestors of extant onychophorans?&quot;,&quot;author&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Zoological Journal of the Linnean Society&quot;,&quot;container-title-short&quot;:&quot;Zool. J. Linn. Soc.&quot;,&quot;issued&quot;:{&quot;date-parts&quot;:[[1995]]},&quot;page&quot;:&quot;3-19&quot;,&quot;publisher&quot;:&quot;Blackwell Publishing Ltd&quot;,&quot;issue&quot;:&quot;1&quot;,&quot;volume&quot;:&quot;114&quot;},&quot;isTemporary&quot;:false}]},{&quot;citationID&quot;:&quot;MENDELEY_CITATION_a6383db9-3d1f-4d07-b973-c9f6262eece6&quot;,&quot;properties&quot;:{&quot;noteIndex&quot;:0},&quot;isEdited&quot;:false,&quot;manualOverride&quot;:{&quot;isManuallyOverridden&quot;:false,&quot;citeprocText&quot;:&quot;(Steiner &lt;i&gt;et al.&lt;/i&gt; 2012)&quot;,&quot;manualOverrideText&quot;:&quot;&quot;},&quot;citationTag&quot;:&quot;MENDELEY_CITATION_v3_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&quot;,&quot;citationItems&quot;:[{&quot;id&quot;:&quot;ae11fa49-6bd8-3f5e-b937-56cbe105aac7&quot;,&quot;itemData&quot;:{&quot;type&quot;:&quot;article-journal&quot;,&quot;id&quot;:&quot;ae11fa49-6bd8-3f5e-b937-56cbe105aac7&quot;,&quot;title&quot;:&quot;A new species of &lt;i&gt;Hallucigenia &lt;/i&gt;from the Cambrian Stage 4 Wulongqing Formation of Yunnan (South China) and the structure of sclerites in lobopodians&quot;,&quot;author&quot;:[{&quot;family&quot;:&quot;Steiner&quot;,&quot;given&quot;:&quot;Michael&quot;,&quot;parse-names&quot;:false,&quot;dropping-particle&quot;:&quot;&quot;,&quot;non-dropping-particle&quot;:&quot;&quot;},{&quot;family&quot;:&quot;Hu&quot;,&quot;given&quot;:&quot;S.-X.&quot;,&quot;parse-names&quot;:false,&quot;dropping-particle&quot;:&quot;&quot;,&quot;non-dropping-particle&quot;:&quot;&quot;},{&quot;family&quot;:&quot;Liu&quot;,&quot;given&quot;:&quot;Jianni&quot;,&quot;parse-names&quot;:false,&quot;dropping-particle&quot;:&quot;&quot;,&quot;non-dropping-particle&quot;:&quot;&quot;},{&quot;family&quot;:&quot;Keupp&quot;,&quot;given&quot;:&quot;H&quot;,&quot;parse-names&quot;:false,&quot;dropping-particle&quot;:&quot;&quot;,&quot;non-dropping-particle&quot;:&quot;&quot;}],&quot;container-title&quot;:&quot;Bulletin of Geosciences&quot;,&quot;container-title-short&quot;:&quot;Bull. Geosci.&quot;,&quot;DOI&quot;:&quot;10.3140/bull.geosci.1280&quot;,&quot;issued&quot;:{&quot;date-parts&quot;:[[2012]]},&quot;page&quot;:&quot;107-124&quot;,&quot;abstract&quot;:&quot;Hallucigenia hongmeia sp. nov. and Hallucigenia sparsa are described from the Cambrian Stage 4 Guanshan fossil Lagerstätte of Wulongqing Formation from Guangwei in Kunming district, Yunnan Province, South China. The paired trunk sclerites of lobopodians reveal a general net-like microstructure, which is documented for the genera Hallucigenia, Onychodictyon and Microdictyon. This microstructure is comparable to a similar microstructure in paired trunk sclerites of the palaeoscolecidan sensu lato Cricocosmia and Tabelliscolex. The net-like trunk sclerites of lobopodians are interpreted as having carried numerous sensory or secretory papillae. Lobopodian sclerites such as Hallucigenia, Onychodictyon and Microdictyon and the palaeoscolecidans s.l. Cricocosmia and Tabellicsolex were primarily composed of tanned organic structures. Duplicates of trunk sclerites in Microdictyon and Cricocosmia point to a moulting of the external cuticle. The structure and form of prominent claws in Hallucigenia hongmeia sp. nov. are interpreted as indicative of an adapted lifestyle in the epibenthos. • Key words: Cambrian, lobopodians, Hallucigenia, Guanshan, fossil Lagerstätte, sclerites.&quot;,&quot;issue&quot;:&quot;1&quot;,&quot;volume&quot;:&quot;87&quot;},&quot;isTemporary&quot;:false}]},{&quot;citationID&quot;:&quot;MENDELEY_CITATION_e71b2c38-80e5-4d68-aa44-bac8e15eeeb7&quot;,&quot;properties&quot;:{&quot;noteIndex&quot;:0},&quot;isEdited&quot;:false,&quot;manualOverride&quot;:{&quot;isManuallyOverridden&quot;:false,&quot;citeprocText&quot;:&quot;(Ma, Hou and Bergström 2009)&quot;,&quot;manualOverrideText&quot;:&quot;&quot;},&quot;citationTag&quot;:&quot;MENDELEY_CITATION_v3_eyJjaXRhdGlvbklEIjoiTUVOREVMRVlfQ0lUQVRJT05fZTcxYjJjMzgtODBlNS00ZDY4LWFhNDQtYmFjOGUxNWVlZWI3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citationID&quot;:&quot;MENDELEY_CITATION_4d993572-6c29-4a7d-85d8-46f647c76032&quot;,&quot;properties&quot;:{&quot;noteIndex&quot;:0},&quot;isEdited&quot;:false,&quot;manualOverride&quot;:{&quot;isManuallyOverridden&quot;:false,&quot;citeprocText&quot;:&quot;(García-Bellido &lt;i&gt;et al.&lt;/i&gt; 2013)&quot;,&quot;manualOverrideText&quot;:&quot;&quot;},&quot;citationTag&quot;:&quot;MENDELEY_CITATION_v3_eyJjaXRhdGlvbklEIjoiTUVOREVMRVlfQ0lUQVRJT05fNGQ5OTM1NzItNmMyOS00YTdkLTg1ZDgtNDZmNjQ3Yzc2MDMy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quot;,&quot;citationItems&quot;:[{&quot;id&quot;:&quot;d22403d1-c57d-33ec-98cc-3ee695e261ce&quot;,&quot;itemData&quot;:{&quot;type&quot;:&quot;article-journal&quot;,&quot;id&quot;:&quot;d22403d1-c57d-33ec-98cc-3ee695e261ce&quot;,&quot;title&quot;:&quot;A ‘Collins’ monster’-type lobopodian from the Emu Bay Shale Konservat-Lagerstätte (Cambrian), South Australia&quot;,&quot;author&quot;:[{&quot;family&quot;:&quot;García-Bellido&quot;,&quot;given&quot;:&quot;Diego C.&quot;,&quot;parse-names&quot;:false,&quot;dropping-particle&quot;:&quot;&quot;,&quot;non-dropping-particle&quot;:&quot;&quot;},{&quot;family&quot;:&quot;Edgecombe&quot;,&quot;given&quot;:&quot;Gregory D.&quot;,&quot;parse-names&quot;:false,&quot;dropping-particle&quot;:&quot;&quot;,&quot;non-dropping-particle&quot;:&quot;&quot;},{&quot;family&quot;:&quot;Paterson&quot;,&quot;given&quot;:&quot;John R.&quot;,&quot;parse-names&quot;:false,&quot;dropping-particle&quot;:&quot;&quot;,&quot;non-dropping-particle&quot;:&quot;&quot;},{&quot;family&quot;:&quot;Ma&quot;,&quot;given&quot;:&quot;Xiaoya&quot;,&quot;parse-names&quot;:false,&quot;dropping-particle&quot;:&quot;&quot;,&quot;non-dropping-particle&quot;:&quot;&quot;}],&quot;container-title&quot;:&quot;Alcheringa&quot;,&quot;DOI&quot;:&quot;10.1080/03115518.2013.792456&quot;,&quot;ISSN&quot;:&quot;0311-5518&quot;,&quot;issued&quot;:{&quot;date-parts&quot;:[[2013,5]]},&quot;page&quot;:&quot;474-478&quot;,&quot;abstract&quot;:&quot;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 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quot;,&quot;publisher&quot;:&quot;Taylor &amp; Francis&quot;,&quot;issue&quot;:&quot;4&quot;,&quot;volume&quot;:&quot;37&quot;,&quot;container-title-short&quot;:&quot;&quot;},&quot;isTemporary&quot;:false}]},{&quot;citationID&quot;:&quot;MENDELEY_CITATION_3cc16451-cf40-41fe-9476-14e70701abaa&quot;,&quot;properties&quot;:{&quot;noteIndex&quot;:0},&quot;isEdited&quot;:false,&quot;manualOverride&quot;:{&quot;isManuallyOverridden&quot;:false,&quot;citeprocText&quot;:&quot;(Smith and Ortega-Hernández 2014)&quot;,&quot;manualOverrideText&quot;:&quot;&quot;},&quot;citationTag&quot;:&quot;MENDELEY_CITATION_v3_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&quot;,&quot;citationItems&quot;:[{&quot;id&quot;:&quot;15ffa9d3-987d-3658-b227-8fe3d0b5cfb5&quot;,&quot;itemData&quot;:{&quot;type&quot;:&quot;article-journal&quot;,&quot;id&quot;:&quot;15ffa9d3-987d-3658-b227-8fe3d0b5cfb5&quot;,&quot;title&quot;:&quot;Hallucigenia's onychophoran-like claws and the case for Tactopoda&quot;,&quot;author&quot;:[{&quot;family&quot;:&quot;Smith&quot;,&quot;given&quot;:&quot;Martin R.&quot;,&quot;parse-names&quot;:false,&quot;dropping-particle&quot;:&quot;&quot;,&quot;non-dropping-particle&quot;:&quot;&quot;},{&quot;family&quot;:&quot;Ortega-Hernández&quot;,&quot;given&quot;:&quot;Javier&quot;,&quot;parse-names&quot;:false,&quot;dropping-particle&quot;:&quot;&quot;,&quot;non-dropping-particle&quot;:&quot;&quot;}],&quot;container-title&quot;:&quot;Nature&quot;,&quot;container-title-short&quot;:&quot;Nature&quot;,&quot;DOI&quot;:&quot;10.1038/nature13576&quot;,&quot;ISSN&quot;:&quot;14764687&quot;,&quot;issued&quot;:{&quot;date-parts&quot;:[[2014]]},&quot;page&quot;:&quot;363-366&quot;,&quot;abstract&quot;:&quot;The Palaeozoic form-taxon Lobopodia encompasses a diverse range of soft-bodied 'leggedworms' knownfromexceptional fossil deposits1-9. Although lobopodians occupy a deep phylogenetic position within Panarthropoda, a shortage of derived characters obscures their evolutionary relationships with extant phyla (Onychophora, Tardigrada and Euarthropoda)2,3,5,10-15. Here we describe a complex feature in the terminal claws of the mid-Cambrian lobopodian Hallucigenia sparsa-their construction from a stack of constituent elements-anddemonstrate that equivalent elementsmake up the jaws and claws of extant Onychophora. A cladistic analysis, informed by developmental data on panarthropod head segmentation, indicates that the stacked sclerite components in these two taxa are homologous-resolving hallucigeniid lobopodians as stem-group onychophorans. The results indicate a sister-group relationship between Tardigrada and Euarthropoda, adding palaeontological support to the neurological16,17 and musculoskeletal18,19 evidence uniting these disparate clades. These findings elucidate the evolutionary transformations that gave rise to the panarthropod phyla, and expound the lobopodian-likemorphology of the ancestral panarthropod.&quot;,&quot;issue&quot;:&quot;7522&quot;,&quot;volume&quot;:&quot;514&quot;},&quot;isTemporary&quot;:false}]},{&quot;citationID&quot;:&quot;MENDELEY_CITATION_f78cbc3f-99eb-4f45-b43c-c8388e95a903&quot;,&quot;properties&quot;:{&quot;noteIndex&quot;:0},&quot;isEdited&quot;:false,&quot;manualOverride&quot;:{&quot;isManuallyOverridden&quot;:false,&quot;citeprocText&quot;:&quot;(Caron and Aria 2020)&quot;,&quot;manualOverrideText&quot;:&quot;&quot;},&quot;citationTag&quot;:&quot;MENDELEY_CITATION_v3_eyJjaXRhdGlvbklEIjoiTUVOREVMRVlfQ0lUQVRJT05fZjc4Y2JjM2YtOTllYi00ZjQ1LWI0M2MtYzgzODhlOTVhOTAz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2d3c0c4c-8c4a-4d88-b20b-bd51dbeaf604&quot;,&quot;properties&quot;:{&quot;noteIndex&quot;:0},&quot;isEdited&quot;:false,&quot;manualOverride&quot;:{&quot;isManuallyOverridden&quot;:false,&quot;citeprocText&quot;:&quot;(Degma and Guidetti 2018; Møbjerg &lt;i&gt;et al.&lt;/i&gt; 2018)&quot;,&quot;manualOverrideText&quot;:&quot;&quot;},&quot;citationTag&quot;:&quot;MENDELEY_CITATION_v3_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quot;,&quot;citationItems&quot;:[{&quot;id&quot;:&quot;9f9c8451-f905-39d2-8564-213c739c0915&quot;,&quot;itemData&quot;:{&quot;type&quot;:&quot;chapter&quot;,&quot;id&quot;:&quot;9f9c8451-f905-39d2-8564-213c739c0915&quot;,&quot;title&quot;:&quot;Tardigrade taxa&quot;,&quot;author&quot;:[{&quot;family&quot;:&quot;Degma&quot;,&quot;given&quot;:&quot;Peter&quot;,&quot;parse-names&quot;:false,&quot;dropping-particle&quot;:&quot;&quot;,&quot;non-dropping-particle&quot;:&quot;&quot;},{&quot;family&quot;:&quot;Guidetti&quot;,&quot;given&quot;:&quot;Roberto&quot;,&quot;parse-names&quot;:false,&quot;dropping-particle&quot;:&quot;&quot;,&quot;non-dropping-particle&quot;:&quot;&quot;}],&quot;container-title&quot;:&quot;Water Bears: The Biology of Tardigrades&quot;,&quot;editor&quot;:[{&quot;family&quot;:&quot;Schill&quot;,&quot;given&quot;:&quot;Ralph O.&quot;,&quot;parse-names&quot;:false,&quot;dropping-particle&quot;:&quot;&quot;,&quot;non-dropping-particle&quot;:&quot;&quot;}],&quot;DOI&quot;:&quot;10.1007/978-3-319-95702-9_15&quot;,&quot;ISBN&quot;:&quot;9783319957029&quot;,&quot;URL&quot;:&quot;http://link.springer.com/10.1007/978-3-319-95702-9_15&quot;,&quot;issued&quot;:{&quot;date-parts&quot;:[[2018]]},&quot;publisher-place&quot;:&quot;Cham, Switzerland&quot;,&quot;page&quot;:&quot;371-409&quot;,&quot;publisher&quot;:&quot;Springer Nature Switzerland&quot;,&quot;container-title-short&quot;:&quot;&quot;},&quot;isTemporary&quot;:false},{&quot;id&quot;:&quot;43aa3011-1e79-35cf-af53-228bb0ebb624&quot;,&quot;itemData&quot;:{&quot;type&quot;:&quot;chapter&quot;,&quot;id&quot;:&quot;43aa3011-1e79-35cf-af53-228bb0ebb624&quot;,&quot;title&quot;:&quot;Morphology and functional anatomy&quot;,&quot;author&quot;:[{&quot;family&quot;:&quot;Møbjerg&quot;,&quot;given&quot;:&quot;Nadja&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Neves&quot;,&quot;given&quot;:&quot;Ricardo C.&quot;,&quot;parse-names&quot;:false,&quot;dropping-particle&quot;:&quot;&quot;,&quot;non-dropping-particle&quot;:&quot;&quot;}],&quot;container-title&quot;:&quot;Water Bears: The Biology of Tardigrades&quot;,&quot;chapter-number&quot;:&quot;2&quot;,&quot;editor&quot;:[{&quot;family&quot;:&quot;Schill&quot;,&quot;given&quot;:&quot;Ralph O.&quot;,&quot;parse-names&quot;:false,&quot;dropping-particle&quot;:&quot;&quot;,&quot;non-dropping-particle&quot;:&quot;&quot;}],&quot;DOI&quot;:&quot;10.1007/978-3-319-95702-9_2&quot;,&quot;ISBN&quot;:&quot;9783319957029&quot;,&quot;URL&quot;:&quot;https://www.cambridge.org/core/product/identifier/CBO9781316335345A015/type/book_part&quot;,&quot;issued&quot;:{&quot;date-parts&quot;:[[2018]]},&quot;publisher-place&quot;:&quot;Cham, Switzerland&quot;,&quot;page&quot;:&quot;57-94&quot;,&quot;publisher&quot;:&quot;Springer Nature Switzerland&quot;,&quot;container-title-short&quot;:&quot;&quot;},&quot;isTemporary&quot;:false}]},{&quot;citationID&quot;:&quot;MENDELEY_CITATION_f2770d03-d3e4-4ef7-a724-21a524c9caf1&quot;,&quot;properties&quot;:{&quot;noteIndex&quot;:0},&quot;isEdited&quot;:false,&quot;manualOverride&quot;:{&quot;isManuallyOverridden&quot;:false,&quot;citeprocText&quot;:&quot;(Chen &lt;i&gt;et al.&lt;/i&gt; 1995; Waloszek &lt;i&gt;et al.&lt;/i&gt; 2005; Bergström &lt;i&gt;et al.&lt;/i&gt; 2008; Yang &lt;i&gt;et al.&lt;/i&gt; 2013)&quot;,&quot;manualOverrideText&quot;:&quot;&quot;},&quot;citationTag&quot;:&quot;MENDELEY_CITATION_v3_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quot;,&quot;citationItems&quot;:[{&quot;id&quot;:&quot;3047c5c8-752d-3249-9d1a-695e627ffe76&quot;,&quot;itemData&quot;:{&quot;type&quot;:&quot;article-journal&quot;,&quot;id&quot;:&quot;3047c5c8-752d-3249-9d1a-695e627ffe76&quot;,&quot;title&quot;:&quot;A new view of the Cambrian arthropod &lt;i&gt;Fuxianhuia&lt;/i&gt;&quot;,&quot;author&quot;:[{&quot;family&quot;:&quot;Bergström&quot;,&quot;given&quot;:&quot;Jan&quot;,&quot;parse-names&quot;:false,&quot;dropping-particle&quot;:&quot;&quot;,&quot;non-dropping-particle&quot;:&quot;&quot;},{&quot;family&quot;:&quot;Hou&quot;,&quot;given&quot;:&quot;Xianguang&quot;,&quot;parse-names&quot;:false,&quot;dropping-particle&quot;:&quot;&quot;,&quot;non-dropping-particle&quot;:&quot;&quot;},{&quot;family&quot;:&quot;Zhang&quot;,&quot;given&quot;:&quot;Xiguang&quot;,&quot;parse-names&quot;:false,&quot;dropping-particle&quot;:&quot;&quot;,&quot;non-dropping-particle&quot;:&quot;&quot;},{&quot;family&quot;:&quot;Clausen&quot;,&quot;given&quot;:&quot;Sébastien&quot;,&quot;parse-names&quot;:false,&quot;dropping-particle&quot;:&quot;&quot;,&quot;non-dropping-particle&quot;:&quot;&quot;}],&quot;container-title&quot;:&quot;GFF&quot;,&quot;DOI&quot;:&quot;10.1080/11035890809452772&quot;,&quot;ISSN&quot;:&quot;1103-5897&quot;,&quot;issued&quot;:{&quot;date-parts&quot;:[[2008,12]]},&quot;page&quot;:&quot;189-201&quot;,&quot;issue&quot;:&quot;4&quot;,&quot;volume&quot;:&quot;130&quot;,&quot;container-title-short&quot;:&quot;&quot;},&quot;isTemporary&quot;:false},{&quot;id&quot;:&quot;51dd2703-68d6-327f-b1f0-8d25adc607e9&quot;,&quot;itemData&quot;:{&quot;type&quot;:&quot;article-journal&quot;,&quot;id&quot;:&quot;51dd2703-68d6-327f-b1f0-8d25adc607e9&quot;,&quot;title&quot;:&quot;Head segmentation in Early Cambrian &lt;i&gt;Fuxianhuia&lt;/i&gt;: implications for arthropod evolution&quot;,&quot;author&quot;:[{&quot;family&quot;:&quot;Chen&quot;,&quot;given&quot;:&quot;Jun-Yuan&quot;,&quot;parse-names&quot;:false,&quot;dropping-particle&quot;:&quot;&quot;,&quot;non-dropping-particle&quot;:&quot;&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family&quot;:&quot;Zhou&quot;,&quot;given&quot;:&quot;GQ&quot;,&quot;parse-names&quot;:false,&quot;dropping-particle&quot;:&quot;&quot;,&quot;non-dropping-particle&quot;:&quot;&quot;}],&quot;container-title&quot;:&quot;Science&quot;,&quot;container-title-short&quot;:&quot;Science (1979).&quot;,&quot;issued&quot;:{&quot;date-parts&quot;:[[1995]]},&quot;page&quot;:&quot;1339-43&quot;,&quot;issue&quot;:&quot;5215&quot;,&quot;volume&quot;:&quot;268&quot;},&quot;isTemporary&quot;:false},{&quot;id&quot;:&quot;8aa1ab99-c3c1-37a1-b4aa-79e4a41e01ab&quot;,&quot;itemData&quot;:{&quot;type&quot;:&quot;article-journal&quot;,&quot;id&quot;:&quot;8aa1ab99-c3c1-37a1-b4aa-79e4a41e01ab&quot;,&quot;title&quot;:&quot;Early Cambrian arthropods—new insights into arthropod head and structural evolution&quot;,&quot;author&quot;:[{&quot;family&quot;:&quot;Waloszek&quot;,&quot;given&quot;:&quot;Dieter&quot;,&quot;parse-names&quot;:false,&quot;dropping-particle&quot;:&quot;&quot;,&quot;non-dropping-particle&quot;:&quot;&quot;},{&quot;family&quot;:&quot;Chen&quot;,&quot;given&quot;:&quot;Jun-Yuan&quot;,&quot;parse-names&quot;:false,&quot;dropping-particle&quot;:&quot;&quot;,&quot;non-dropping-particle&quot;:&quot;&quot;},{&quot;family&quot;:&quot;Maas&quot;,&quot;given&quot;:&quot;Andreas&quot;,&quot;parse-names&quot;:false,&quot;dropping-particle&quot;:&quot;&quot;,&quot;non-dropping-particle&quot;:&quot;&quot;},{&quot;family&quot;:&quot;Wang&quot;,&quot;given&quot;:&quot;Xiuqiang&quot;,&quot;parse-names&quot;:false,&quot;dropping-particle&quot;:&quot;&quot;,&quot;non-dropping-particle&quot;:&quot;&quot;}],&quot;container-title&quot;:&quot;Arthropod Structure &amp; Development&quot;,&quot;container-title-short&quot;:&quot;Arthropod Struct. Dev.&quot;,&quot;DOI&quot;:&quot;10.1016/j.asd.2005.01.005&quot;,&quot;ISSN&quot;:&quot;14678039&quot;,&quot;issued&quot;:{&quot;date-parts&quot;:[[2005,4]]},&quot;page&quot;:&quot;189-205&quot;,&quot;issue&quot;:&quot;2&quot;,&quot;volume&quot;:&quot;34&quot;},&quot;isTemporary&quot;:false},{&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citationID&quot;:&quot;MENDELEY_CITATION_bfc60ec3-968e-4c31-8d52-7ec6f9fd5425&quot;,&quot;properties&quot;:{&quot;noteIndex&quot;:0},&quot;isEdited&quot;:false,&quot;manualOverride&quot;:{&quot;isManuallyOverridden&quot;:false,&quot;citeprocText&quot;:&quot;(Daley &lt;i&gt;et al.&lt;/i&gt; 2009; Daley and Edgecombe 2014)&quot;,&quot;manualOverrideText&quot;:&quot;&quot;},&quot;citationTag&quot;:&quot;MENDELEY_CITATION_v3_eyJjaXRhdGlvbklEIjoiTUVOREVMRVlfQ0lUQVRJT05fYmZjNjBlYzMtOTY4ZS00YzMxLThkNTItN2VjNmY5ZmQ1NDI1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citationID&quot;:&quot;MENDELEY_CITATION_0d39adf2-4a62-422e-b773-0b04b274dc1c&quot;,&quot;properties&quot;:{&quot;noteIndex&quot;:0},&quot;isEdited&quot;:false,&quot;manualOverride&quot;:{&quot;isManuallyOverridden&quot;:false,&quot;citeprocText&quot;:&quot;(Ma &lt;i&gt;et al.&lt;/i&gt; 2012)&quot;,&quot;manualOverrideText&quot;:&quot;&quot;},&quot;citationTag&quot;:&quot;MENDELEY_CITATION_v3_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&quot;,&quot;citationItems&quot;:[{&quot;id&quot;:&quot;2a98bc66-f3ca-3d3d-a3e1-1977a7ef0acd&quot;,&quot;itemData&quot;:{&quot;type&quot;:&quot;article-journal&quot;,&quot;id&quot;:&quot;2a98bc66-f3ca-3d3d-a3e1-1977a7ef0acd&quot;,&quot;title&quot;:&quot;Morphology of Cambrian lobopodian eyes from the Chengjiang Lagerstätte and their evolutionary significance&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Aldridge&quot;,&quot;given&quot;:&quot;Richard J.&quot;,&quot;parse-names&quot;:false,&quot;dropping-particle&quot;:&quot;&quot;,&quot;non-dropping-particle&quot;:&quot;&quot;},{&quot;family&quot;:&quot;Siveter&quot;,&quot;given&quot;:&quot;David J.&quot;,&quot;parse-names&quot;:false,&quot;dropping-particle&quot;:&quot;&quot;,&quot;non-dropping-particle&quot;:&quot;&quot;},{&quot;family&quot;:&quot;Siveter&quot;,&quot;given&quot;:&quot;Derek J.&quot;,&quot;parse-names&quot;:false,&quot;dropping-particle&quot;:&quot;&quot;,&quot;non-dropping-particle&quot;:&quot;&quot;},{&quot;family&quot;:&quot;Gabbott&quot;,&quot;given&quot;:&quot;Sarah E.&quot;,&quot;parse-names&quot;:false,&quot;dropping-particle&quot;:&quot;&quot;,&quot;non-dropping-particle&quot;:&quot;&quot;},{&quot;family&quot;:&quot;Purnell&quot;,&quot;given&quot;:&quot;Mark A.&quot;,&quot;parse-names&quot;:false,&quot;dropping-particle&quot;:&quot;&quot;,&quot;non-dropping-particle&quot;:&quot;&quot;},{&quot;family&quot;:&quot;Parker&quot;,&quot;given&quot;:&quot;Andrew R.&quot;,&quot;parse-names&quot;:false,&quot;dropping-particle&quot;:&quot;&quot;,&quot;non-dropping-particle&quot;:&quot;&quot;},{&quot;family&quot;:&quot;Edgecombe&quot;,&quot;given&quot;:&quot;Gregory D.&quot;,&quot;parse-names&quot;:false,&quot;dropping-particle&quot;:&quot;&quot;,&quot;non-dropping-particle&quot;:&quot;&quot;}],&quot;container-title&quot;:&quot;Arthropod Structure and Development&quot;,&quot;container-title-short&quot;:&quot;Arthropod Struct. Dev.&quot;,&quot;DOI&quot;:&quot;10.1016/j.asd.2012.03.002&quot;,&quot;ISSN&quot;:&quot;14678039&quot;,&quot;PMID&quot;:&quot;22484085&quot;,&quot;issued&quot;:{&quot;date-parts&quot;:[[2012]]},&quot;page&quot;:&quot;495-504&quot;,&quot;abstract&quot;:&quot;Visual organs are widely distributed throughout the animal kingdom and exhibit a great diversity of morphologies. Compound eyes consisting of numerous visual units (ommatidia) are the oldest preserved visual systems of arthropods, but their origins are obscure and hypothetical models for their evolution have been difficult to test in the absence of unequivocal fossil evidence. Here we reveal the detailed eye structures of well-preserved Early Cambrian lobopodians Luolishania longicruris and Hallucigenia fortis from the Chengjiang Lagerstätte, China. These animals possess a pair of eyes composed of at least two visual units, interpreted as pigment cups. Contrary to previous suggestions that Cambrian lobopodians possessed ocellus-like eyes comparable to those of extant onychophorans, this multi-component structure is more similar to the lateral eyes of arthropods. Morphological comparison and phylogenetic analyses indicate that these lobopodian eyes may represent an early stage in the evolution of the ancestral visual system of euarthropods. © 2012 Elsevier Ltd.&quot;,&quot;issue&quot;:&quot;5&quot;,&quot;volume&quot;:&quot;41&quot;},&quot;isTemporary&quot;:false}]},{&quot;citationID&quot;:&quot;MENDELEY_CITATION_ca40c120-ac5f-498e-81fa-5df8dbd1ab41&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Y2E0MGMxMjAtYWM1Zi00OThlLTgxZmEtNWRmOGRiZDFhYjQx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a1810fc6-dd17-4963-9176-a1a37b06acd9&quot;,&quot;properties&quot;:{&quot;noteIndex&quot;:0},&quot;isEdited&quot;:false,&quot;manualOverride&quot;:{&quot;isManuallyOverridden&quot;:false,&quot;citeprocText&quot;:&quot;(Smith &lt;i&gt;et al.&lt;/i&gt; 2016)&quot;,&quot;manualOverrideText&quot;:&quot;&quot;},&quot;citationTag&quot;:&quot;MENDELEY_CITATION_v3_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&quot;,&quot;citationItems&quot;:[{&quot;id&quot;:&quot;d13f46c0-37ab-35dc-8d79-40b93ca1c546&quot;,&quot;itemData&quot;:{&quot;type&quot;:&quot;article-journal&quot;,&quot;id&quot;:&quot;d13f46c0-37ab-35dc-8d79-40b93ca1c546&quot;,&quot;title&quot;:&quot;The compact body plan of tardigrades evolved by the loss of a large body region&quot;,&quot;author&quot;:[{&quot;family&quot;:&quot;Smith&quot;,&quot;given&quot;:&quot;Frank W.&quot;,&quot;parse-names&quot;:false,&quot;dropping-particle&quot;:&quot;&quot;,&quot;non-dropping-particle&quot;:&quot;&quot;},{&quot;family&quot;:&quot;Boothby&quot;,&quot;given&quot;:&quot;Thomas C.&quot;,&quot;parse-names&quot;:false,&quot;dropping-particle&quot;:&quot;&quot;,&quot;non-dropping-particle&quot;:&quot;&quot;},{&quot;family&quot;:&quot;Giovannini&quot;,&quot;given&quot;:&quot;Ilaria&quot;,&quot;parse-names&quot;:false,&quot;dropping-particle&quot;:&quot;&quot;,&quot;non-dropping-particle&quot;:&quot;&quot;},{&quot;family&quot;:&quot;Rebecchi&quot;,&quot;given&quot;:&quot;Lorena&quot;,&quot;parse-names&quot;:false,&quot;dropping-particle&quot;:&quot;&quot;,&quot;non-dropping-particle&quot;:&quot;&quot;},{&quot;family&quot;:&quot;Jockusch&quot;,&quot;given&quot;:&quot;Elizabeth L.&quot;,&quot;parse-names&quot;:false,&quot;dropping-particle&quot;:&quot;&quot;,&quot;non-dropping-particle&quot;:&quot;&quot;},{&quot;family&quot;:&quot;Goldstein&quot;,&quot;given&quot;:&quot;Bob&quot;,&quot;parse-names&quot;:false,&quot;dropping-particle&quot;:&quot;&quot;,&quot;non-dropping-particle&quot;:&quot;&quot;}],&quot;container-title&quot;:&quot;Current Biology&quot;,&quot;DOI&quot;:&quot;10.1016/j.cub.2015.11.059&quot;,&quot;ISSN&quot;:&quot;09609822&quot;,&quot;URL&quot;:&quot;http://dx.doi.org/10.1016/j.cub.2015.11.059&quot;,&quot;issued&quot;:{&quot;date-parts&quot;:[[2016,1]]},&quot;page&quot;:&quot;224-229&quot;,&quot;publisher&quot;:&quot;Elsevier Ltd&quot;,&quot;issue&quot;:&quot;2&quot;,&quot;volume&quot;:&quot;26&quot;,&quot;container-title-short&quot;:&quot;&quot;},&quot;isTemporary&quot;:false}]},{&quot;citationID&quot;:&quot;MENDELEY_CITATION_ddcbc3ed-62fb-42f3-9077-df27588e208d&quot;,&quot;properties&quot;:{&quot;noteIndex&quot;:0},&quot;isEdited&quot;:false,&quot;manualOverride&quot;:{&quot;isManuallyOverridden&quot;:false,&quot;citeprocText&quot;:&quot;(Daley &lt;i&gt;et al.&lt;/i&gt; 2009; Daley and Edgecombe 2014)&quot;,&quot;manualOverrideText&quot;:&quot;&quot;},&quot;citationTag&quot;:&quot;MENDELEY_CITATION_v3_eyJjaXRhdGlvbklEIjoiTUVOREVMRVlfQ0lUQVRJT05fZGRjYmMzZWQtNjJmYi00MmYzLTkwNzctZGYyNzU4OGUyMDhk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citationID&quot;:&quot;MENDELEY_CITATION_e9b8c529-2d68-4be8-98e0-619350f8767e&quot;,&quot;properties&quot;:{&quot;noteIndex&quot;:0},&quot;isEdited&quot;:false,&quot;manualOverride&quot;:{&quot;isManuallyOverridden&quot;:false,&quot;citeprocText&quot;:&quot;(Budd 2008; Yang &lt;i&gt;et al.&lt;/i&gt; 2013)&quot;,&quot;manualOverrideText&quot;:&quot;&quot;},&quot;citationTag&quot;:&quot;MENDELEY_CITATION_v3_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quot;,&quot;citationItems&quot;:[{&quot;id&quot;:&quot;fe747c69-87e1-35e9-9ad9-c435ddd8b0f6&quot;,&quot;itemData&quot;:{&quot;type&quot;:&quot;article-journal&quot;,&quot;id&quot;:&quot;fe747c69-87e1-35e9-9ad9-c435ddd8b0f6&quot;,&quot;title&quot;:&quot;Head structure in upper stem-group euarthropods&quot;,&quot;author&quot;:[{&quot;family&quot;:&quot;Budd&quot;,&quot;given&quot;:&quot;Graham E.&quot;,&quot;parse-names&quot;:false,&quot;dropping-particle&quot;:&quot;&quot;,&quot;non-dropping-particle&quot;:&quot;&quot;}],&quot;container-title&quot;:&quot;Palaeontology&quot;,&quot;container-title-short&quot;:&quot;Palaeontology&quot;,&quot;ISBN&quot;:&quot;1475-4983&quot;,&quot;issued&quot;:{&quot;date-parts&quot;:[[2008]]},&quot;page&quot;:&quot;561-573&quot;,&quot;issue&quot;:&quot;3&quot;,&quot;volume&quot;:&quot;51&quot;},&quot;isTemporary&quot;:false},{&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citationID&quot;:&quot;MENDELEY_CITATION_98abb0d9-f91d-4735-99b7-d34ce8d890ce&quot;,&quot;properties&quot;:{&quot;noteIndex&quot;:0},&quot;isEdited&quot;:false,&quot;manualOverride&quot;:{&quot;isManuallyOverridden&quot;:false,&quot;citeprocText&quot;:&quot;(Edgecombe and Ramsköld 1999; Ortega-Hernández, Legg and Braddy 2013)&quot;,&quot;manualOverrideText&quot;:&quot;&quot;},&quot;citationTag&quot;:&quot;MENDELEY_CITATION_v3_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&quot;,&quot;citationItems&quot;:[{&quot;id&quot;:&quot;3f78922a-f19d-3211-b716-77af5d435d55&quot;,&quot;itemData&quot;:{&quot;type&quot;:&quot;article-journal&quot;,&quot;id&quot;:&quot;3f78922a-f19d-3211-b716-77af5d435d55&quot;,&quot;title&quot;:&quot;Relationships of Cambrian Arachnata and the systematic position of Trilobita&quot;,&quot;author&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container-title&quot;:&quot;Journal of Paleontology&quot;,&quot;container-title-short&quot;:&quot;J. Paleontol.&quot;,&quot;issued&quot;:{&quot;date-parts&quot;:[[1999]]},&quot;page&quot;:&quot;263-287&quot;,&quot;volume&quot;:&quot;73&quot;},&quot;isTemporary&quot;:false},{&quot;id&quot;:&quot;97661dbe-c2bc-3239-9dbd-edbce9235562&quot;,&quot;itemData&quot;:{&quot;type&quot;:&quot;article-journal&quot;,&quot;id&quot;:&quot;97661dbe-c2bc-3239-9dbd-edbce9235562&quot;,&quot;title&quot;:&quot;The phylogeny of aglaspidid arthropods and the internal relationships within Artiopoda&quot;,&quot;author&quot;:[{&quot;family&quot;:&quot;Ortega-Hernández&quot;,&quot;given&quot;:&quot;J&quot;,&quot;parse-names&quot;:false,&quot;dropping-particle&quot;:&quot;&quot;,&quot;non-dropping-particle&quot;:&quot;&quot;},{&quot;family&quot;:&quot;Legg&quot;,&quot;given&quot;:&quot;DA&quot;,&quot;parse-names&quot;:false,&quot;dropping-particle&quot;:&quot;&quot;,&quot;non-dropping-particle&quot;:&quot;&quot;},{&quot;family&quot;:&quot;Braddy&quot;,&quot;given&quot;:&quot;SJ&quot;,&quot;parse-names&quot;:false,&quot;dropping-particle&quot;:&quot;&quot;,&quot;non-dropping-particle&quot;:&quot;&quot;}],&quot;container-title&quot;:&quot;Cladistics&quot;,&quot;issued&quot;:{&quot;date-parts&quot;:[[2013]]},&quot;page&quot;:&quot;15-45&quot;,&quot;volume&quot;:&quot;29&quot;,&quot;container-title-short&quot;:&quot;&quot;},&quot;isTemporary&quot;:false}]},{&quot;citationID&quot;:&quot;MENDELEY_CITATION_cefe6391-4b95-4cf9-b055-250e08a6ed5d&quot;,&quot;properties&quot;:{&quot;noteIndex&quot;:0},&quot;isEdited&quot;:false,&quot;manualOverride&quot;:{&quot;isManuallyOverridden&quot;:false,&quot;citeprocText&quot;:&quot;(Ortega-Hernández 2015)&quot;,&quot;manualOverrideText&quot;:&quot;&quot;},&quot;citationTag&quot;:&quot;MENDELEY_CITATION_v3_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&quot;,&quot;citationItems&quot;:[{&quot;id&quot;:&quot;e4f0044f-c9bd-3572-8bc7-bef29424e142&quot;,&quot;itemData&quot;:{&quot;type&quot;:&quot;article-journal&quot;,&quot;id&quot;:&quot;e4f0044f-c9bd-3572-8bc7-bef29424e142&quot;,&quot;title&quot;:&quot;Lobopodians&quot;,&quot;author&quot;:[{&quot;family&quot;:&quot;Ortega-Hernández&quot;,&quot;given&quot;:&quot;Javier&quot;,&quot;parse-names&quot;:false,&quot;dropping-particle&quot;:&quot;&quot;,&quot;non-dropping-particle&quot;:&quot;&quot;}],&quot;container-title&quot;:&quot;Current Biology&quot;,&quot;DOI&quot;:&quot;10.1016/j.cub.2015.07.028&quot;,&quot;ISSN&quot;:&quot;09609822&quot;,&quot;PMID&quot;:&quot;26439350&quot;,&quot;issued&quot;:{&quot;date-parts&quot;:[[2015]]},&quot;page&quot;:&quot;R873-R875&quot;,&quot;abstract&quot;:&quot;Ortega-Hernández introduces the lobopodians an extinct clade of animals that is important in understanding the evolution of arthropods and their relatives.&quot;,&quot;issue&quot;:&quot;19&quot;,&quot;volume&quot;:&quot;25&quot;,&quot;container-title-short&quot;:&quot;&quot;},&quot;isTemporary&quot;:false}]},{&quot;citationID&quot;:&quot;MENDELEY_CITATION_30a5e9be-f778-425a-8ed7-4baa27818c67&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MzBhNWU5YmUtZjc3OC00MjVhLThlZDctNGJhYTI3ODE4YzY3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61260c76-4d61-4df2-8e28-434dcdc7b16d&quot;,&quot;properties&quot;:{&quot;noteIndex&quot;:0},&quot;isEdited&quot;:false,&quot;manualOverride&quot;:{&quot;isManuallyOverridden&quot;:false,&quot;citeprocText&quot;:&quot;(Caron and Aria 2020)&quot;,&quot;manualOverrideText&quot;:&quot;&quot;},&quot;citationTag&quot;:&quot;MENDELEY_CITATION_v3_eyJjaXRhdGlvbklEIjoiTUVOREVMRVlfQ0lUQVRJT05fNjEyNjBjNzYtNGQ2MS00ZGYyLThlMjgtNDM0ZGNkYzdiMTZk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486531ed-efc4-4a5a-b940-2871b2c026f5&quot;,&quot;properties&quot;:{&quot;noteIndex&quot;:0},&quot;isEdited&quot;:false,&quot;manualOverride&quot;:{&quot;isManuallyOverridden&quot;:false,&quot;citeprocText&quot;:&quot;(Ma, Hou and Bergström 2009)&quot;,&quot;manualOverrideText&quot;:&quot;&quot;},&quot;citationTag&quot;:&quot;MENDELEY_CITATION_v3_eyJjaXRhdGlvbklEIjoiTUVOREVMRVlfQ0lUQVRJT05fNDg2NTMxZWQtZWZjNC00YTVhLWI5NDAtMjg3MWIyYzAyNmY1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citationID&quot;:&quot;MENDELEY_CITATION_79441f09-669f-4bfe-b1ac-4bf5ccb4bde9&quot;,&quot;properties&quot;:{&quot;noteIndex&quot;:0},&quot;isEdited&quot;:false,&quot;manualOverride&quot;:{&quot;isManuallyOverridden&quot;:false,&quot;citeprocText&quot;:&quot;(García-Bellido &lt;i&gt;et al.&lt;/i&gt; 2013)&quot;,&quot;manualOverrideText&quot;:&quot;&quot;},&quot;citationTag&quot;:&quot;MENDELEY_CITATION_v3_eyJjaXRhdGlvbklEIjoiTUVOREVMRVlfQ0lUQVRJT05fNzk0NDFmMDktNjY5Zi00YmZlLWIxYWMtNGJmNWNjYjRiZGU5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quot;,&quot;citationItems&quot;:[{&quot;id&quot;:&quot;d22403d1-c57d-33ec-98cc-3ee695e261ce&quot;,&quot;itemData&quot;:{&quot;type&quot;:&quot;article-journal&quot;,&quot;id&quot;:&quot;d22403d1-c57d-33ec-98cc-3ee695e261ce&quot;,&quot;title&quot;:&quot;A ‘Collins’ monster’-type lobopodian from the Emu Bay Shale Konservat-Lagerstätte (Cambrian), South Australia&quot;,&quot;author&quot;:[{&quot;family&quot;:&quot;García-Bellido&quot;,&quot;given&quot;:&quot;Diego C.&quot;,&quot;parse-names&quot;:false,&quot;dropping-particle&quot;:&quot;&quot;,&quot;non-dropping-particle&quot;:&quot;&quot;},{&quot;family&quot;:&quot;Edgecombe&quot;,&quot;given&quot;:&quot;Gregory D.&quot;,&quot;parse-names&quot;:false,&quot;dropping-particle&quot;:&quot;&quot;,&quot;non-dropping-particle&quot;:&quot;&quot;},{&quot;family&quot;:&quot;Paterson&quot;,&quot;given&quot;:&quot;John R.&quot;,&quot;parse-names&quot;:false,&quot;dropping-particle&quot;:&quot;&quot;,&quot;non-dropping-particle&quot;:&quot;&quot;},{&quot;family&quot;:&quot;Ma&quot;,&quot;given&quot;:&quot;Xiaoya&quot;,&quot;parse-names&quot;:false,&quot;dropping-particle&quot;:&quot;&quot;,&quot;non-dropping-particle&quot;:&quot;&quot;}],&quot;container-title&quot;:&quot;Alcheringa&quot;,&quot;DOI&quot;:&quot;10.1080/03115518.2013.792456&quot;,&quot;ISSN&quot;:&quot;0311-5518&quot;,&quot;issued&quot;:{&quot;date-parts&quot;:[[2013,5]]},&quot;page&quot;:&quot;474-478&quot;,&quot;abstract&quot;:&quot;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 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quot;,&quot;publisher&quot;:&quot;Taylor &amp; Francis&quot;,&quot;issue&quot;:&quot;4&quot;,&quot;volume&quot;:&quot;37&quot;,&quot;container-title-short&quot;:&quot;&quot;},&quot;isTemporary&quot;:false}]},{&quot;citationID&quot;:&quot;MENDELEY_CITATION_ad7d94ef-5a71-4ea4-a5fc-3119437da2a8&quot;,&quot;properties&quot;:{&quot;noteIndex&quot;:0},&quot;isEdited&quot;:false,&quot;manualOverride&quot;:{&quot;isManuallyOverridden&quot;:false,&quot;citeprocText&quot;:&quot;(Møbjerg &lt;i&gt;et al.&lt;/i&gt; 2018)&quot;,&quot;manualOverrideText&quot;:&quot;&quot;},&quot;citationTag&quot;:&quot;MENDELEY_CITATION_v3_eyJjaXRhdGlvbklEIjoiTUVOREVMRVlfQ0lUQVRJT05fYWQ3ZDk0ZWYtNWE3MS00ZWE0LWE1ZmMtMzExOTQzN2RhMmE4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quot;,&quot;citationItems&quot;:[{&quot;id&quot;:&quot;43aa3011-1e79-35cf-af53-228bb0ebb624&quot;,&quot;itemData&quot;:{&quot;type&quot;:&quot;chapter&quot;,&quot;id&quot;:&quot;43aa3011-1e79-35cf-af53-228bb0ebb624&quot;,&quot;title&quot;:&quot;Morphology and functional anatomy&quot;,&quot;author&quot;:[{&quot;family&quot;:&quot;Møbjerg&quot;,&quot;given&quot;:&quot;Nadja&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Neves&quot;,&quot;given&quot;:&quot;Ricardo C.&quot;,&quot;parse-names&quot;:false,&quot;dropping-particle&quot;:&quot;&quot;,&quot;non-dropping-particle&quot;:&quot;&quot;}],&quot;container-title&quot;:&quot;Water Bears: The Biology of Tardigrades&quot;,&quot;chapter-number&quot;:&quot;2&quot;,&quot;editor&quot;:[{&quot;family&quot;:&quot;Schill&quot;,&quot;given&quot;:&quot;Ralph O.&quot;,&quot;parse-names&quot;:false,&quot;dropping-particle&quot;:&quot;&quot;,&quot;non-dropping-particle&quot;:&quot;&quot;}],&quot;DOI&quot;:&quot;10.1007/978-3-319-95702-9_2&quot;,&quot;ISBN&quot;:&quot;9783319957029&quot;,&quot;URL&quot;:&quot;https://www.cambridge.org/core/product/identifier/CBO9781316335345A015/type/book_part&quot;,&quot;issued&quot;:{&quot;date-parts&quot;:[[2018]]},&quot;publisher-place&quot;:&quot;Cham, Switzerland&quot;,&quot;page&quot;:&quot;57-94&quot;,&quot;publisher&quot;:&quot;Springer Nature Switzerland&quot;,&quot;container-title-short&quot;:&quot;&quot;},&quot;isTemporary&quot;:false}]},{&quot;citationID&quot;:&quot;MENDELEY_CITATION_24104850-7ee5-4014-b794-499435fe2c9c&quot;,&quot;properties&quot;:{&quot;noteIndex&quot;:0},&quot;isEdited&quot;:false,&quot;manualOverride&quot;:{&quot;isManuallyOverridden&quot;:false,&quot;citeprocText&quot;:&quot;(Van Roy, Daley and Briggs 2015)&quot;,&quot;manualOverrideText&quot;:&quot;&quot;},&quot;citationTag&quot;:&quot;MENDELEY_CITATION_v3_eyJjaXRhdGlvbklEIjoiTUVOREVMRVlfQ0lUQVRJT05fMjQxMDQ4NTAtN2VlNS00MDE0LWI3OTQtNDk5NDM1ZmUyYzlj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ID&quot;:&quot;MENDELEY_CITATION_89d1ca10-5a4a-44b6-9eed-a68b021c69b5&quot;,&quot;properties&quot;:{&quot;noteIndex&quot;:0},&quot;isEdited&quot;:false,&quot;manualOverride&quot;:{&quot;isManuallyOverridden&quot;:false,&quot;citeprocText&quot;:&quot;(Daley &lt;i&gt;et al.&lt;/i&gt; 2009; Daley and Bergström 2012; Cong &lt;i&gt;et al.&lt;/i&gt; 2014; Daley and Edgecombe 2014; Van Roy, Daley and Briggs 2015)&quot;,&quot;manualOverrideText&quot;:&quot;&quot;},&quot;citationTag&quot;:&quot;MENDELEY_CITATION_v3_eyJjaXRhdGlvbklEIjoiTUVOREVMRVlfQ0lUQVRJT05fODlkMWNhMTAtNWE0YS00NGI2LTllZWQtYTY4YjAyMWM2OWI1IiwicHJvcGVydGllcyI6eyJub3RlSW5kZXgiOjB9LCJpc0VkaXRlZCI6ZmFsc2UsIm1hbnVhbE92ZXJyaWRlIjp7ImlzTWFudWFsbHlPdmVycmlkZGVuIjpmYWxzZSwiY2l0ZXByb2NUZXh0IjoiKERhbGV5IDxpPmV0IGFsLjwvaT4gMjAwOTsgRGFsZXkgYW5kIEJlcmdzdHLDtm0gMjAxMjsgQ29uZyA8aT5ldCBhbC48L2k+IDIwMTQ7IERhbGV5IGFuZCBFZGdlY29tYmUgMjAxNDsgVmFuIFJveSwgRGFsZXkgYW5kIEJyaWdncyAyMDE1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&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01346365-3f6c-39f9-808e-3f9bc43c893f&quot;,&quot;itemData&quot;:{&quot;type&quot;:&quot;article-journal&quot;,&quot;id&quot;:&quot;01346365-3f6c-39f9-808e-3f9bc43c893f&quot;,&quot;title&quot;:&quot;The oral cone of &lt;i&gt;Anomalocaris&lt;/i&gt; is not a classic \&quot;peytoia\&quot;&quot;,&quot;author&quot;:[{&quot;family&quot;:&quot;Daley&quot;,&quot;given&quot;:&quot;Allison C&quot;,&quot;parse-names&quot;:false,&quot;dropping-particle&quot;:&quot;&quot;,&quot;non-dropping-particle&quot;:&quot;&quot;},{&quot;family&quot;:&quot;Bergström&quot;,&quot;given&quot;:&quot;Jan&quot;,&quot;parse-names&quot;:false,&quot;dropping-particle&quot;:&quot;&quot;,&quot;non-dropping-particle&quot;:&quot;&quot;}],&quot;container-title&quot;:&quot;Naturwissenschaften&quot;,&quot;DOI&quot;:&quot;10.1007/s00114-012-0910-8&quot;,&quot;ISSN&quot;:&quot;1432-1904&quot;,&quot;PMID&quot;:&quot;22476406&quot;,&quot;issued&quot;:{&quot;date-parts&quot;:[[2012,6]]},&quot;page&quot;:&quot;501-4&quot;,&quot;abstract&quot;:&quot;The Cambro-Ordovician anomalocaridids are large ecdysozoans commonly regarded as ancestors of the arthropods and apex predators. Predation is indicated partly by the presence of an unusual \&quot;peytoia\&quot;-type oral cone, which is a tetraradial outer ring of 32 plates, four of which are enlarged and in perpendicular arrangement. This oral cone morphology was considered a highly consistent and defining characteristic of well-known Burgess Shale taxa. It is here shown that Anomalocaris has a different oral cone, with only three large plates and a variable number of smaller and medium plates. Its functional morphology suggests that suction, rather than biting, was used for food ingestion, and that anomalocaridids in general employed a range of different scavenging and predatory feeding strategies. Removing anomalocaridids from the position of highly specialized trilobite predators forces a reconsideration of the ecological structure of the earliest marine animal communities in the Cambrian.&quot;,&quot;issue&quot;:&quot;6&quot;,&quot;volume&quot;:&quot;99&quot;,&quot;container-title-short&quot;:&quot;&quot;},&quot;isTemporary&quot;:false},{&quot;id&quot;:&quot;7b5189f4-9ffd-39fe-82d2-4c069bd7ec89&quot;,&quot;itemData&quot;:{&quot;type&quot;:&quot;article-journal&quot;,&quot;id&quot;:&quot;7b5189f4-9ffd-39fe-82d2-4c069bd7ec89&quot;,&quot;title&quot;:&quot;Brain structure resolves the segmental affinity of anomalocaridid appendages&quot;,&quot;author&quot;:[{&quot;family&quot;:&quot;Cong&quot;,&quot;given&quot;:&quot;Peiyun&quot;,&quot;parse-names&quot;:false,&quot;dropping-particle&quot;:&quot;&quot;,&quot;non-dropping-particle&quot;:&quot;&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Edgecombe&quot;,&quot;given&quot;:&quot;Gregory D.&quot;,&quot;parse-names&quot;:false,&quot;dropping-particle&quot;:&quot;&quot;,&quot;non-dropping-particle&quot;:&quot;&quot;},{&quot;family&quot;:&quot;Strausfeld&quot;,&quot;given&quot;:&quot;Nicholas J.&quot;,&quot;parse-names&quot;:false,&quot;dropping-particle&quot;:&quot;&quot;,&quot;non-dropping-particle&quot;:&quot;&quot;}],&quot;container-title&quot;:&quot;Nature&quot;,&quot;container-title-short&quot;:&quot;Nature&quot;,&quot;DOI&quot;:&quot;10.1038/nature13486&quot;,&quot;ISSN&quot;:&quot;14764687&quot;,&quot;PMID&quot;:&quot;25043032&quot;,&quot;issued&quot;:{&quot;date-parts&quot;:[[2014]]},&quot;page&quot;:&quot;538-542&quot;,&quot;abstract&quot;:&quot;Despite being among the most celebrated taxa from Cambrian biotas, anomalocaridids (order Radiodonta) have provoked intense debate about their affinities within the moulting-animal clade that includes Arthropoda. Current alternatives identify anomalocaridids as either stem-group euarthropods, crown-group euarthropods near the ancestry of chelicerates, or a segmented ecdysozoan lineage with convergent similarity to arthropods in appendage construction. Determining unambiguous affinities has been impeded by uncertainties about the segmental affiliation of anomalocaridid frontal appendages. These structures are variably homologized with jointed appendages of the second (deutocerebral) head segment, including antennae and 'great appendages' of Cambrian arthropods, or with the paired antenniform frontal appendages of living Onychophora and some Cambrian lobopodians. Here we describe Lyrarapax unguispinus, a new anomalocaridid from the early Cambrian Chengjiang biota, southwest China, nearly complete specimens of which preserve traces of muscles, digestive tract and brain. The traces of brain provide the first direct evidence for the segmental composition of the anomalocaridid head and its appendicular organization. Carbon-rich areas in the head resolve paired pre-protocerebral ganglia at the origin of paired frontal appendages. The ganglia connect to areas indicative of a bilateral pre-oral brain that receives projections from the eyestalk neuropils and compound retina. The dorsal, segmented brain of L. unguispinus reinforces an alliance between anomalocaridids and arthropods rather than cycloneuralians. Correspondences in brain organization between anomalocaridids and Onychophora resolve pre-protocerebral ganglia, associated with pre-ocular frontal appendages, as characters of the last common ancestor of euarthropods and onychophorans. A position of Radiodonta on the euarthropod stem-lineage implies the transformation of frontal appendages to another structure in crown-group euarthropods, with gene expression and neuroanatomy providing strong evidence that the paired, pre-oral labrum is the remnant of paired frontal appendages.&quot;,&quot;publisher&quot;:&quot;Nature Publishing Group&quot;,&quot;issue&quot;:&quot;7519&quot;,&quot;volume&quot;:&quot;513&quot;},&quot;isTemporary&quot;:false},{&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ID&quot;:&quot;MENDELEY_CITATION_34df1b28-5571-4aa3-b15c-37fee6d5f38c&quot;,&quot;properties&quot;:{&quot;noteIndex&quot;:0},&quot;isEdited&quot;:false,&quot;manualOverride&quot;:{&quot;isManuallyOverridden&quot;:false,&quot;citeprocText&quot;:&quot;(Edgecombe and Ramsköld 1999; Budd 2008; Yang &lt;i&gt;et al.&lt;/i&gt; 2013; Ortega-Hernández 2015)&quot;,&quot;manualOverrideText&quot;:&quot;&quot;},&quot;citationTag&quot;:&quot;MENDELEY_CITATION_v3_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&quot;,&quot;citationItems&quot;:[{&quot;id&quot;:&quot;3f78922a-f19d-3211-b716-77af5d435d55&quot;,&quot;itemData&quot;:{&quot;type&quot;:&quot;article-journal&quot;,&quot;id&quot;:&quot;3f78922a-f19d-3211-b716-77af5d435d55&quot;,&quot;title&quot;:&quot;Relationships of Cambrian Arachnata and the systematic position of Trilobita&quot;,&quot;author&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container-title&quot;:&quot;Journal of Paleontology&quot;,&quot;container-title-short&quot;:&quot;J. Paleontol.&quot;,&quot;issued&quot;:{&quot;date-parts&quot;:[[1999]]},&quot;page&quot;:&quot;263-287&quot;,&quot;volume&quot;:&quot;73&quot;},&quot;isTemporary&quot;:false},{&quot;id&quot;:&quot;fe747c69-87e1-35e9-9ad9-c435ddd8b0f6&quot;,&quot;itemData&quot;:{&quot;type&quot;:&quot;article-journal&quot;,&quot;id&quot;:&quot;fe747c69-87e1-35e9-9ad9-c435ddd8b0f6&quot;,&quot;title&quot;:&quot;Head structure in upper stem-group euarthropods&quot;,&quot;author&quot;:[{&quot;family&quot;:&quot;Budd&quot;,&quot;given&quot;:&quot;Graham E.&quot;,&quot;parse-names&quot;:false,&quot;dropping-particle&quot;:&quot;&quot;,&quot;non-dropping-particle&quot;:&quot;&quot;}],&quot;container-title&quot;:&quot;Palaeontology&quot;,&quot;container-title-short&quot;:&quot;Palaeontology&quot;,&quot;ISBN&quot;:&quot;1475-4983&quot;,&quot;issued&quot;:{&quot;date-parts&quot;:[[2008]]},&quot;page&quot;:&quot;561-573&quot;,&quot;issue&quot;:&quot;3&quot;,&quot;volume&quot;:&quot;51&quot;},&quot;isTemporary&quot;:false},{&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id&quot;:&quot;e4f0044f-c9bd-3572-8bc7-bef29424e142&quot;,&quot;itemData&quot;:{&quot;type&quot;:&quot;article-journal&quot;,&quot;id&quot;:&quot;e4f0044f-c9bd-3572-8bc7-bef29424e142&quot;,&quot;title&quot;:&quot;Lobopodians&quot;,&quot;author&quot;:[{&quot;family&quot;:&quot;Ortega-Hernández&quot;,&quot;given&quot;:&quot;Javier&quot;,&quot;parse-names&quot;:false,&quot;dropping-particle&quot;:&quot;&quot;,&quot;non-dropping-particle&quot;:&quot;&quot;}],&quot;container-title&quot;:&quot;Current Biology&quot;,&quot;DOI&quot;:&quot;10.1016/j.cub.2015.07.028&quot;,&quot;ISSN&quot;:&quot;09609822&quot;,&quot;PMID&quot;:&quot;26439350&quot;,&quot;issued&quot;:{&quot;date-parts&quot;:[[2015]]},&quot;page&quot;:&quot;R873-R875&quot;,&quot;abstract&quot;:&quot;Ortega-Hernández introduces the lobopodians an extinct clade of animals that is important in understanding the evolution of arthropods and their relatives.&quot;,&quot;issue&quot;:&quot;19&quot;,&quot;volume&quot;:&quot;25&quot;,&quot;container-title-short&quot;:&quot;&quot;},&quot;isTemporary&quot;:false}]},{&quot;citationID&quot;:&quot;MENDELEY_CITATION_026ed583-a611-452a-a3f4-56367386080d&quot;,&quot;properties&quot;:{&quot;noteIndex&quot;:0},&quot;isEdited&quot;:false,&quot;manualOverride&quot;:{&quot;isManuallyOverridden&quot;:true,&quot;citeprocText&quot;:&quot;(Daley &lt;i&gt;et al.&lt;/i&gt; 2009; Daley and Bergström 2012; Van Roy, Daley and Briggs 2015)&quot;,&quot;manualOverrideText&quot;:&quot;(Daley et al. 2009; Daley and Bergström 2012; Van Roy, Daley and Briggs 2015).&quot;},&quot;citationTag&quot;:&quot;MENDELEY_CITATION_v3_eyJjaXRhdGlvbklEIjoiTUVOREVMRVlfQ0lUQVRJT05fMDI2ZWQ1ODMtYTYxMS00NTJhLWEzZjQtNTYzNjczODYwODBkIiwicHJvcGVydGllcyI6eyJub3RlSW5kZXgiOjB9LCJpc0VkaXRlZCI6ZmFsc2UsIm1hbnVhbE92ZXJyaWRlIjp7ImlzTWFudWFsbHlPdmVycmlkZGVuIjp0cnVlLCJjaXRlcHJvY1RleHQiOiIoRGFsZXkgPGk+ZXQgYWwuPC9pPiAyMDA5OyBEYWxleSBhbmQgQmVyZ3N0csO2bSAyMDEyOyBWYW4gUm95LCBEYWxleSBhbmQgQnJpZ2dzIDIwMTUpIiwibWFudWFsT3ZlcnJpZGVUZXh0IjoiKERhbGV5IGV0IGFsLiAyMDA5OyBEYWxleSBhbmQgQmVyZ3N0csO2bSAyMDEyOyBWYW4gUm95LCBEYWxleSBhbmQgQnJpZ2dzIDIwMTUpL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01346365-3f6c-39f9-808e-3f9bc43c893f&quot;,&quot;itemData&quot;:{&quot;type&quot;:&quot;article-journal&quot;,&quot;id&quot;:&quot;01346365-3f6c-39f9-808e-3f9bc43c893f&quot;,&quot;title&quot;:&quot;The oral cone of &lt;i&gt;Anomalocaris&lt;/i&gt; is not a classic \&quot;peytoia\&quot;&quot;,&quot;author&quot;:[{&quot;family&quot;:&quot;Daley&quot;,&quot;given&quot;:&quot;Allison C&quot;,&quot;parse-names&quot;:false,&quot;dropping-particle&quot;:&quot;&quot;,&quot;non-dropping-particle&quot;:&quot;&quot;},{&quot;family&quot;:&quot;Bergström&quot;,&quot;given&quot;:&quot;Jan&quot;,&quot;parse-names&quot;:false,&quot;dropping-particle&quot;:&quot;&quot;,&quot;non-dropping-particle&quot;:&quot;&quot;}],&quot;container-title&quot;:&quot;Naturwissenschaften&quot;,&quot;DOI&quot;:&quot;10.1007/s00114-012-0910-8&quot;,&quot;ISSN&quot;:&quot;1432-1904&quot;,&quot;PMID&quot;:&quot;22476406&quot;,&quot;issued&quot;:{&quot;date-parts&quot;:[[2012,6]]},&quot;page&quot;:&quot;501-4&quot;,&quot;abstract&quot;:&quot;The Cambro-Ordovician anomalocaridids are large ecdysozoans commonly regarded as ancestors of the arthropods and apex predators. Predation is indicated partly by the presence of an unusual \&quot;peytoia\&quot;-type oral cone, which is a tetraradial outer ring of 32 plates, four of which are enlarged and in perpendicular arrangement. This oral cone morphology was considered a highly consistent and defining characteristic of well-known Burgess Shale taxa. It is here shown that Anomalocaris has a different oral cone, with only three large plates and a variable number of smaller and medium plates. Its functional morphology suggests that suction, rather than biting, was used for food ingestion, and that anomalocaridids in general employed a range of different scavenging and predatory feeding strategies. Removing anomalocaridids from the position of highly specialized trilobite predators forces a reconsideration of the ecological structure of the earliest marine animal communities in the Cambrian.&quot;,&quot;issue&quot;:&quot;6&quot;,&quot;volume&quot;:&quot;99&quot;,&quot;container-title-short&quot;:&quot;&quot;},&quot;isTemporary&quot;:false},{&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ID&quot;:&quot;MENDELEY_CITATION_c3d0a322-3324-4426-9ef2-3326ea169b3b&quot;,&quot;properties&quot;:{&quot;noteIndex&quot;:0},&quot;isEdited&quot;:false,&quot;manualOverride&quot;:{&quot;isManuallyOverridden&quot;:false,&quot;citeprocText&quot;:&quot;(Kühl, Briggs and Rust 2009)&quot;,&quot;manualOverrideText&quot;:&quot;&quot;},&quot;citationTag&quot;:&quot;MENDELEY_CITATION_v3_eyJjaXRhdGlvbklEIjoiTUVOREVMRVlfQ0lUQVRJT05fYzNkMGEzMjItMzMyNC00NDI2LTllZjItMzMyNmVhMTY5YjNi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citationID&quot;:&quot;MENDELEY_CITATION_8e323793-d3cb-4bdc-be78-663506e59ba2&quot;,&quot;properties&quot;:{&quot;noteIndex&quot;:0},&quot;isEdited&quot;:false,&quot;manualOverride&quot;:{&quot;isManuallyOverridden&quot;:false,&quot;citeprocText&quot;:&quot;(Cong &lt;i&gt;et al.&lt;/i&gt; 2014)&quot;,&quot;manualOverrideText&quot;:&quot;&quot;},&quot;citationTag&quot;:&quot;MENDELEY_CITATION_v3_eyJjaXRhdGlvbklEIjoiTUVOREVMRVlfQ0lUQVRJT05fOGUzMjM3OTMtZDNjYi00YmRjLWJlNzgtNjYzNTA2ZTU5YmEy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quot;,&quot;citationItems&quot;:[{&quot;id&quot;:&quot;7b5189f4-9ffd-39fe-82d2-4c069bd7ec89&quot;,&quot;itemData&quot;:{&quot;type&quot;:&quot;article-journal&quot;,&quot;id&quot;:&quot;7b5189f4-9ffd-39fe-82d2-4c069bd7ec89&quot;,&quot;title&quot;:&quot;Brain structure resolves the segmental affinity of anomalocaridid appendages&quot;,&quot;author&quot;:[{&quot;family&quot;:&quot;Cong&quot;,&quot;given&quot;:&quot;Peiyun&quot;,&quot;parse-names&quot;:false,&quot;dropping-particle&quot;:&quot;&quot;,&quot;non-dropping-particle&quot;:&quot;&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Edgecombe&quot;,&quot;given&quot;:&quot;Gregory D.&quot;,&quot;parse-names&quot;:false,&quot;dropping-particle&quot;:&quot;&quot;,&quot;non-dropping-particle&quot;:&quot;&quot;},{&quot;family&quot;:&quot;Strausfeld&quot;,&quot;given&quot;:&quot;Nicholas J.&quot;,&quot;parse-names&quot;:false,&quot;dropping-particle&quot;:&quot;&quot;,&quot;non-dropping-particle&quot;:&quot;&quot;}],&quot;container-title&quot;:&quot;Nature&quot;,&quot;container-title-short&quot;:&quot;Nature&quot;,&quot;DOI&quot;:&quot;10.1038/nature13486&quot;,&quot;ISSN&quot;:&quot;14764687&quot;,&quot;PMID&quot;:&quot;25043032&quot;,&quot;issued&quot;:{&quot;date-parts&quot;:[[2014]]},&quot;page&quot;:&quot;538-542&quot;,&quot;abstract&quot;:&quot;Despite being among the most celebrated taxa from Cambrian biotas, anomalocaridids (order Radiodonta) have provoked intense debate about their affinities within the moulting-animal clade that includes Arthropoda. Current alternatives identify anomalocaridids as either stem-group euarthropods, crown-group euarthropods near the ancestry of chelicerates, or a segmented ecdysozoan lineage with convergent similarity to arthropods in appendage construction. Determining unambiguous affinities has been impeded by uncertainties about the segmental affiliation of anomalocaridid frontal appendages. These structures are variably homologized with jointed appendages of the second (deutocerebral) head segment, including antennae and 'great appendages' of Cambrian arthropods, or with the paired antenniform frontal appendages of living Onychophora and some Cambrian lobopodians. Here we describe Lyrarapax unguispinus, a new anomalocaridid from the early Cambrian Chengjiang biota, southwest China, nearly complete specimens of which preserve traces of muscles, digestive tract and brain. The traces of brain provide the first direct evidence for the segmental composition of the anomalocaridid head and its appendicular organization. Carbon-rich areas in the head resolve paired pre-protocerebral ganglia at the origin of paired frontal appendages. The ganglia connect to areas indicative of a bilateral pre-oral brain that receives projections from the eyestalk neuropils and compound retina. The dorsal, segmented brain of L. unguispinus reinforces an alliance between anomalocaridids and arthropods rather than cycloneuralians. Correspondences in brain organization between anomalocaridids and Onychophora resolve pre-protocerebral ganglia, associated with pre-ocular frontal appendages, as characters of the last common ancestor of euarthropods and onychophorans. A position of Radiodonta on the euarthropod stem-lineage implies the transformation of frontal appendages to another structure in crown-group euarthropods, with gene expression and neuroanatomy providing strong evidence that the paired, pre-oral labrum is the remnant of paired frontal appendages.&quot;,&quot;publisher&quot;:&quot;Nature Publishing Group&quot;,&quot;issue&quot;:&quot;7519&quot;,&quot;volume&quot;:&quot;513&quot;},&quot;isTemporary&quot;:false}]},{&quot;citationID&quot;:&quot;MENDELEY_CITATION_04430009-90b3-4771-914e-1c4c9bd4e2cb&quot;,&quot;properties&quot;:{&quot;noteIndex&quot;:0},&quot;isEdited&quot;:false,&quot;manualOverride&quot;:{&quot;isManuallyOverridden&quot;:false,&quot;citeprocText&quot;:&quot;(Liu &lt;i&gt;et al.&lt;/i&gt; 2011)&quot;,&quot;manualOverrideText&quot;:&quot;&quot;},&quot;citationTag&quot;:&quot;MENDELEY_CITATION_v3_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&quot;,&quot;citationItems&quot;:[{&quot;id&quot;:&quot;c34637fd-1997-307f-bc3e-b3fd39689426&quot;,&quot;itemData&quot;:{&quot;type&quot;:&quot;article-journal&quot;,&quot;id&quot;:&quot;c34637fd-1997-307f-bc3e-b3fd39689426&quot;,&quot;title&quot;:&quot;An armoured Cambrian lobopodian from China with arthropod-like appendages&quot;,&quot;author&quot;:[{&quot;family&quot;:&quot;Liu&quot;,&quot;given&quot;:&quot;Jianni&quot;,&quot;parse-names&quot;:false,&quot;dropping-particle&quot;:&quot;&quot;,&quot;non-dropping-particle&quot;:&quot;&quot;},{&quot;family&quot;:&quot;Steiner&quot;,&quot;given&quot;:&quot;Michael&quot;,&quot;parse-names&quot;:false,&quot;dropping-particle&quot;:&quot;&quot;,&quot;non-dropping-particle&quot;:&quot;&quot;},{&quot;family&quot;:&quot;Dunlop&quot;,&quot;given&quot;:&quot;Jason A.&quot;,&quot;parse-names&quot;:false,&quot;dropping-particle&quot;:&quot;&quot;,&quot;non-dropping-particle&quot;:&quot;&quot;},{&quot;family&quot;:&quot;Keupp&quot;,&quot;given&quot;:&quot;Helmut&quot;,&quot;parse-names&quot;:false,&quot;dropping-particle&quot;:&quot;&quot;,&quot;non-dropping-particle&quot;:&quot;&quot;},{&quot;family&quot;:&quot;Shu&quot;,&quot;given&quot;:&quot;Degan&quot;,&quot;parse-names&quot;:false,&quot;dropping-particle&quot;:&quot;&quot;,&quot;non-dropping-particle&quot;:&quot;&quot;},{&quot;family&quot;:&quot;Ou&quot;,&quot;given&quot;:&quot;Qiang&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Nature&quot;,&quot;container-title-short&quot;:&quot;Nature&quot;,&quot;DOI&quot;:&quot;10.1038/nature09704&quot;,&quot;ISSN&quot;:&quot;00280836&quot;,&quot;URL&quot;:&quot;http://dx.doi.org/10.1038/nature09704&quot;,&quot;issued&quot;:{&quot;date-parts&quot;:[[2011]]},&quot;page&quot;:&quot;526-530&quot;,&quot;abstract&quot;:&quot;Cambrian fossil LagerstÃ Currency signtten preserving soft-bodied organisms have contributed much towards our understanding of metazoan origins. Lobopodians are a particularly interesting group that diversified and flourished in the Cambrian seas. Resembling-worms with legs-they have long attracted much attention in that they may have given rise to both Onychophora (velvet worms) and Tardigrada (water bears), as well as to arthropods in general. Here we describe Diania cactiformis gen. et sp. nov. as an -armoured-lobopodian from the Chengjiang fossil Lagersta Currency signtte (Cambrian Stage 3), Yunnan, southwestern China. Although sharing features with other typical lobopodians, it is remarkable for possessing robust and probably sclerotized appendages, with what appear to be articulated elements. In terms of limb morphology it is therefore closer to the arthropod condition, to our knowledge, than any lobopodian recorded until now. Phylogenetic analysis recovers it in a derived position, close to Arthropoda; thus, it seems to belong to a grade of organization close to the point of becoming a true arthropod. Further, D. cactiformis could imply that arthropodization (sclerotization of the limbs) preceded arthrodization (sclerotization of the body). Comparing our fossils with other lobopodian appendage morphologiesg-Kerygmachela, Jianshanopodia and Megadictyon-reinforces the hypothesis that the group as a whole is paraphyletic, with different taxa expressing different grades of arthropodization. © 2011 Macmillan Publishers Limited. All rights reserved.&quot;,&quot;publisher&quot;:&quot;Nature Publishing Group&quot;,&quot;issue&quot;:&quot;7335&quot;,&quot;volume&quot;:&quot;470&quot;},&quot;isTemporary&quot;:false}]},{&quot;citationID&quot;:&quot;MENDELEY_CITATION_c978429e-4f55-4a29-879a-6f6036635ad9&quot;,&quot;properties&quot;:{&quot;noteIndex&quot;:0},&quot;isEdited&quot;:false,&quot;manualOverride&quot;:{&quot;isManuallyOverridden&quot;:false,&quot;citeprocText&quot;:&quot;(Ma &lt;i&gt;et al.&lt;/i&gt; 2014b)&quot;,&quot;manualOverrideText&quot;:&quot;&quot;},&quot;citationTag&quot;:&quot;MENDELEY_CITATION_v3_eyJjaXRhdGlvbklEIjoiTUVOREVMRVlfQ0lUQVRJT05fYzk3ODQyOWUtNGY1NS00YTI5LTg3OWEtNmY2MDM2NjM1YWQ5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ID&quot;:&quot;MENDELEY_CITATION_723da250-533a-4ef7-a75e-42e3ce2c102f&quot;,&quot;properties&quot;:{&quot;noteIndex&quot;:0},&quot;isEdited&quot;:false,&quot;manualOverride&quot;:{&quot;isManuallyOverridden&quot;:false,&quot;citeprocText&quot;:&quot;(Daley and Edgecombe 2014)&quot;,&quot;manualOverrideText&quot;:&quot;&quot;},&quot;citationTag&quot;:&quot;MENDELEY_CITATION_v3_eyJjaXRhdGlvbklEIjoiTUVOREVMRVlfQ0lUQVRJT05fNzIzZGEyNTAtNTMzYS00ZWY3LWE3NWUtNDJlM2NlMmMxMDJmIiwicHJvcGVydGllcyI6eyJub3RlSW5kZXgiOjB9LCJpc0VkaXRlZCI6ZmFsc2UsIm1hbnVhbE92ZXJyaWRlIjp7ImlzTWFudWFsbHlPdmVycmlkZGVuIjpmYWxzZSwiY2l0ZXByb2NUZXh0IjoiKERhbGV5IGFuZCBFZGdlY29tYmUgMjAxNCkiLCJtYW51YWxPdmVycmlkZVRleHQiOiIifSwiY2l0YXRpb25JdGVtcyI6W3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quot;,&quot;citationItems&quot;:[{&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citationID&quot;:&quot;MENDELEY_CITATION_2638ad24-2d80-40c6-bf0c-21d3b8388e36&quot;,&quot;properties&quot;:{&quot;noteIndex&quot;:0},&quot;isEdited&quot;:false,&quot;manualOverride&quot;:{&quot;isManuallyOverridden&quot;:false,&quot;citeprocText&quot;:&quot;(Edgecombe and Ramsköld 1999; Yang &lt;i&gt;et al.&lt;/i&gt; 2013)&quot;,&quot;manualOverrideText&quot;:&quot;&quot;},&quot;citationTag&quot;:&quot;MENDELEY_CITATION_v3_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&quot;,&quot;citationItems&quot;:[{&quot;id&quot;:&quot;3f78922a-f19d-3211-b716-77af5d435d55&quot;,&quot;itemData&quot;:{&quot;type&quot;:&quot;article-journal&quot;,&quot;id&quot;:&quot;3f78922a-f19d-3211-b716-77af5d435d55&quot;,&quot;title&quot;:&quot;Relationships of Cambrian Arachnata and the systematic position of Trilobita&quot;,&quot;author&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container-title&quot;:&quot;Journal of Paleontology&quot;,&quot;container-title-short&quot;:&quot;J. Paleontol.&quot;,&quot;issued&quot;:{&quot;date-parts&quot;:[[1999]]},&quot;page&quot;:&quot;263-287&quot;,&quot;volume&quot;:&quot;73&quot;},&quot;isTemporary&quot;:false},{&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citationID&quot;:&quot;MENDELEY_CITATION_63d60796-d270-4444-a1b3-d768a258d1e5&quot;,&quot;properties&quot;:{&quot;noteIndex&quot;:0},&quot;isEdited&quot;:false,&quot;manualOverride&quot;:{&quot;isManuallyOverridden&quot;:false,&quot;citeprocText&quot;:&quot;(Ma &lt;i&gt;et al.&lt;/i&gt; 2014b)&quot;,&quot;manualOverrideText&quot;:&quot;&quot;},&quot;citationTag&quot;:&quot;MENDELEY_CITATION_v3_eyJjaXRhdGlvbklEIjoiTUVOREVMRVlfQ0lUQVRJT05fNjNkNjA3OTYtZDI3MC00NDQ0LWExYjMtZDc2OGEyNThkMWU1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ID&quot;:&quot;MENDELEY_CITATION_46d04f98-8cd9-41a0-a59c-1c27a1c8237e&quot;,&quot;properties&quot;:{&quot;noteIndex&quot;:0},&quot;isEdited&quot;:false,&quot;manualOverride&quot;:{&quot;isManuallyOverridden&quot;:false,&quot;citeprocText&quot;:&quot;(Eriksson and Budd 2000; Budd 2002)&quot;,&quot;manualOverrideText&quot;:&quot;&quot;},&quot;citationTag&quot;:&quot;MENDELEY_CITATION_v3_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&quot;,&quot;citationItems&quot;:[{&quot;id&quot;:&quot;2d913f8b-2e78-31fb-bfea-6c0aa6f276bf&quot;,&quot;itemData&quot;:{&quot;type&quot;:&quot;article-journal&quot;,&quot;id&quot;:&quot;2d913f8b-2e78-31fb-bfea-6c0aa6f276bf&quot;,&quot;title&quot;:&quot;A palaeontological solution to the arthropod head problem&quot;,&quot;author&quot;:[{&quot;family&quot;:&quot;Budd&quot;,&quot;given&quot;:&quot;Graham E.&quot;,&quot;parse-names&quot;:false,&quot;dropping-particle&quot;:&quot;&quot;,&quot;non-dropping-particle&quot;:&quot;&quot;}],&quot;container-title&quot;:&quot;Nature&quot;,&quot;container-title-short&quot;:&quot;Nature&quot;,&quot;DOI&quot;:&quot;10.1038/417271a&quot;,&quot;issued&quot;:{&quot;date-parts&quot;:[[2002]]},&quot;page&quot;:&quot;271-275&quot;,&quot;issue&quot;:&quot;6886&quot;,&quot;volume&quot;:&quot;417&quot;},&quot;isTemporary&quot;:false},{&quot;id&quot;:&quot;e06ecd0a-4945-321f-bc99-90fcf9d86783&quot;,&quot;itemData&quot;:{&quot;type&quot;:&quot;article-journal&quot;,&quot;id&quot;:&quot;e06ecd0a-4945-321f-bc99-90fcf9d86783&quot;,&quot;title&quot;:&quot;Onychophoran cephalic nerves and their bearing on our understanding of head segmentation and stem-group evolution of Arthropoda&quot;,&quot;author&quot;:[{&quot;family&quot;:&quot;Eriksson&quot;,&quot;given&quot;:&quot;B J&quot;,&quot;parse-names&quot;:false,&quot;dropping-particle&quot;:&quot;&quot;,&quot;non-dropping-particle&quot;:&quot;&quot;},{&quot;family&quot;:&quot;Budd&quot;,&quot;given&quot;:&quot;Graham E.&quot;,&quot;parse-names&quot;:false,&quot;dropping-particle&quot;:&quot;&quot;,&quot;non-dropping-particle&quot;:&quot;&quot;}],&quot;container-title&quot;:&quot;Arthropod Structure and Development&quot;,&quot;container-title-short&quot;:&quot;Arthropod Struct. Dev.&quot;,&quot;DOI&quot;:&quot;10.1016/s1467-8039(00)00027-x&quot;,&quot;issued&quot;:{&quot;date-parts&quot;:[[2000]]},&quot;page&quot;:&quot;197-209&quot;,&quot;issue&quot;:&quot;3&quot;,&quot;volume&quot;:&quot;29&quot;},&quot;isTemporary&quot;:false}]},{&quot;citationID&quot;:&quot;MENDELEY_CITATION_d314c168-f9ae-4595-b7fa-9c476f752cbd&quot;,&quot;properties&quot;:{&quot;noteIndex&quot;:0},&quot;isEdited&quot;:false,&quot;manualOverride&quot;:{&quot;isManuallyOverridden&quot;:false,&quot;citeprocText&quot;:&quot;(Scholtz and Edgecombe 2006; Liu, Maas and Waloszek 2009, 2010; Posnien, Bashasab and Bucher 2009)&quot;,&quot;manualOverrideText&quot;:&quot;&quot;},&quot;citationTag&quot;:&quot;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&quot;,&quot;citationItems&quot;:[{&quot;id&quot;:&quot;3480e935-5dc1-3cf8-84d2-d8889231233c&quot;,&quot;itemData&quot;:{&quot;type&quot;:&quot;article-journal&quot;,&quot;id&quot;:&quot;3480e935-5dc1-3cf8-84d2-d8889231233c&quot;,&quot;title&quot;:&quot;Early development of the anterior body region of the grey widow spider [i]Latrodectus geometricus[/i] Koch, 1841 (Theridiidae, Araneae)&quot;,&quot;author&quot;:[{&quot;family&quot;:&quot;Liu&quot;,&quot;given&quot;:&quot;Yu&quot;,&quot;parse-names&quot;:false,&quot;dropping-particle&quot;:&quot;&quot;,&quot;non-dropping-particle&quot;:&quot;&quot;},{&quot;family&quot;:&quot;Maas&quot;,&quot;given&quot;:&quot;Andreas&quot;,&quot;parse-names&quot;:false,&quot;dropping-particle&quot;:&quot;&quot;,&quot;non-dropping-particle&quot;:&quot;&quot;},{&quot;family&quot;:&quot;Waloszek&quot;,&quot;given&quot;:&quot;Dieter&quot;,&quot;parse-names&quot;:false,&quot;dropping-particle&quot;:&quot;&quot;,&quot;non-dropping-particle&quot;:&quot;&quot;}],&quot;container-title&quot;:&quot;Arthropod structure &amp; development&quot;,&quot;container-title-short&quot;:&quot;Arthropod Struct. Dev.&quot;,&quot;DOI&quot;:&quot;10.1016/j.asd.2009.04.001&quot;,&quot;ISSN&quot;:&quot;1873-5495&quot;,&quot;PMID&quot;:&quot;19374954&quot;,&quot;issued&quot;:{&quot;date-parts&quot;:[[2009,9]]},&quot;page&quot;:&quot;401-16&quot;,&quot;abstract&quot;:&quot;We document the early morphogenesis of Latrodectus geometricus, particularly of the anterior body region. Significant changes in the development of the external prosomal structures revealed with scanning electron microscopy (SEM) images include: (1) reorganisation of each pre-cheliceral lobe by subdivision and internalisation of its central area; (2) shortening of the ventro-median bridge connecting the pre-cheliceral lobes and its eventual disappearance; (3) appearance and expansion of a prospective mouth region between the pre-cheliceral lobes with a recessed median area surrounded by lip-like borders, the anterior lip-part developing into the hypostome; (4) reduction of the mouth region to an area around the hypostome and the lip-like latero-posterior border of the mouth opening; (5) change of the position of the mouth region from anterior to the insertions of the chelicerae to posterior to them; (6) eventual shortening of the mouth opening to a slit overhung by the hypostome; (7) origination of the prosomal shield from the anterior margin of the pre-cheliceral lobes and the tergal portions of the four posterior-most prosomal segments; and (8) expansion of a 'ventral sulcus' from the cheliceral to the fifth opisthosomal segment separating the sides of these segments. Embryonic features are compared across the Chelicerata and discussed briefly in a phylogenetic context.&quot;,&quot;publisher&quot;:&quot;Elsevier Ltd&quot;,&quot;issue&quot;:&quot;5&quot;,&quot;volume&quot;:&quot;38&quot;},&quot;isTemporary&quot;:false},{&quot;id&quot;:&quot;58f3cc84-c542-3735-b319-f1e4e40929bf&quot;,&quot;itemData&quot;:{&quot;type&quot;:&quot;article-journal&quot;,&quot;id&quot;:&quot;58f3cc84-c542-3735-b319-f1e4e40929bf&quot;,&quot;title&quot;:&quot;Early embryonic development of the head region of &lt;i&gt;Gryllus assimilis&lt;/i&gt; Fabricius, 1775 (Orthoptera, Insecta)&quot;,&quot;author&quot;:[{&quot;family&quot;:&quot;Liu&quot;,&quot;given&quot;:&quot;Yu&quot;,&quot;parse-names&quot;:false,&quot;dropping-particle&quot;:&quot;&quot;,&quot;non-dropping-particle&quot;:&quot;&quot;},{&quot;family&quot;:&quot;Maas&quot;,&quot;given&quot;:&quot;Andreas&quot;,&quot;parse-names&quot;:false,&quot;dropping-particle&quot;:&quot;&quot;,&quot;non-dropping-particle&quot;:&quot;&quot;},{&quot;family&quot;:&quot;Waloszek&quot;,&quot;given&quot;:&quot;Dieter&quot;,&quot;parse-names&quot;:false,&quot;dropping-particle&quot;:&quot;&quot;,&quot;non-dropping-particle&quot;:&quot;&quot;}],&quot;container-title&quot;:&quot;Arthropod structure &amp; development&quot;,&quot;container-title-short&quot;:&quot;Arthropod Struct. Dev.&quot;,&quot;DOI&quot;:&quot;10.1016/j.asd.2010.05.008&quot;,&quot;ISSN&quot;:&quot;1873-5495&quot;,&quot;PMID&quot;:&quot;20558319&quot;,&quot;issued&quot;:{&quot;date-parts&quot;:[[2010,9]]},&quot;page&quot;:&quot;382-95&quot;,&quot;abstract&quot;:&quot;We report our investigations on the embryonic development of Gryllus assimilis, with particular attention to the head. Significant findings revealed with scanning electron microscopy (SEM) images include: (1) the pre-antennal lobes represent the anterior-most segment that does not bear any appendages; (2) each of the lobes consists of central and marginal regions; (3) the central region thereof develops into the protocerebrum and the optic lobes, whereas the marginal region thereof becomes the anterior portion of the head capsule; (4) the initial position of the antennal segment is posterior to the mouth region; (5) appendage anlagen are transitorily present in the intercalary segment, and they later vanish together with the segment itself; (6) a bulged sternum appears to develop from the ventral surface of the mandibular, maxillary and labial segments. Embryonic features are then compared across the Insecta and further extended to the embryos of a spider (Araneae, Chelicerata). Striking similarities shared by the anterior-most region of the insect and spider embryos lead the authors to conclude that such comparison should be further undertaken to cover the entire Euarthropoda. This will help us to understand the embryology and evolution of the arthropod head.&quot;,&quot;publisher&quot;:&quot;Elsevier Ltd&quot;,&quot;issue&quot;:&quot;5&quot;,&quot;volume&quot;:&quot;39&quot;},&quot;isTemporary&quot;:false},{&quot;id&quot;:&quot;23c5ace0-6991-38b1-9a97-4119bade9d3b&quot;,&quot;itemData&quot;:{&quot;type&quot;:&quot;article-journal&quot;,&quot;id&quot;:&quot;23c5ace0-6991-38b1-9a97-4119bade9d3b&quot;,&quot;title&quot;:&quot;The insect upper lip (labrum) is a nonsegmental appendage-like structure&quot;,&quot;author&quot;:[{&quot;family&quot;:&quot;Posnien&quot;,&quot;given&quot;:&quot;Nico&quot;,&quot;parse-names&quot;:false,&quot;dropping-particle&quot;:&quot;&quot;,&quot;non-dropping-particle&quot;:&quot;&quot;},{&quot;family&quot;:&quot;Bashasab&quot;,&quot;given&quot;:&quot;Fakrudin&quot;,&quot;parse-names&quot;:false,&quot;dropping-particle&quot;:&quot;&quot;,&quot;non-dropping-particle&quot;:&quot;&quot;},{&quot;family&quot;:&quot;Bucher&quot;,&quot;given&quot;:&quot;Gregor&quot;,&quot;parse-names&quot;:false,&quot;dropping-particle&quot;:&quot;&quot;,&quot;non-dropping-particle&quot;:&quot;&quot;}],&quot;container-title&quot;:&quot;Evolution &amp; development&quot;,&quot;container-title-short&quot;:&quot;Evol. Dev.&quot;,&quot;DOI&quot;:&quot;10.1111/j.1525-142X.2009.00356.x&quot;,&quot;ISSN&quot;:&quot;1525-142X&quot;,&quot;PMID&quot;:&quot;19754705&quot;,&quot;issued&quot;:{&quot;date-parts&quot;:[[2009]]},&quot;page&quot;:&quot;480-8&quot;,&quot;abstract&quot;:&quot;The insect upper lip--the labrum--is a lobe-like structure anterior to the mouth opening. Whether the labrum represents a fused pair of segmental appendages or evolved independently is heavily debated. Here, we identify additional similarities of the regulatory gene network active in labrum and trunk appendages. However, we do not find a labral parasegment boundary and we show that labral Tc-Dll expression is independent of Tc-wg and Tc-hh signals. In contrast, Tc-Dll expression in all trunk appendages does require these signals. Finally, we identify crucial differences between the location of the labrum and trunk appendages: the labrum develops in median rather than lateral tissues and is part of an anterior nonsegmental tissue marked by and dependent on Tc-six3 activity. To reconcile these seeming contradictory results, we propose that the genetic network evolved in either labrum or trunk appendages and became redeployed at a novel location to form the other structure.&quot;,&quot;issue&quot;:&quot;5&quot;,&quot;volume&quot;:&quot;11&quot;},&quot;isTemporary&quot;:false},{&quot;id&quot;:&quot;dae55f7f-ab7d-3a16-9169-7a5c51205f8c&quot;,&quot;itemData&quot;:{&quot;type&quot;:&quot;article-journal&quot;,&quot;id&quot;:&quot;dae55f7f-ab7d-3a16-9169-7a5c51205f8c&quot;,&quot;title&quot;:&quot;The evolution of arthropod heads: reconciling morphological, developmental and palaeontological evidence.&quot;,&quot;author&quot;:[{&quot;family&quot;:&quot;Scholtz&quot;,&quot;given&quot;:&quot;Gerhard&quot;,&quot;parse-names&quot;:false,&quot;dropping-particle&quot;:&quot;&quot;,&quot;non-dropping-particle&quot;:&quot;&quot;},{&quot;family&quot;:&quot;Edgecombe&quot;,&quot;given&quot;:&quot;Gregory D&quot;,&quot;parse-names&quot;:false,&quot;dropping-particle&quot;:&quot;&quot;,&quot;non-dropping-particle&quot;:&quot;&quot;}],&quot;container-title&quot;:&quot;Development genes and evolution&quot;,&quot;container-title-short&quot;:&quot;Dev. Genes Evol.&quot;,&quot;DOI&quot;:&quot;10.1007/s00427-006-0085-4&quot;,&quot;ISSN&quot;:&quot;0949-944X&quot;,&quot;PMID&quot;:&quot;16816969&quot;,&quot;issued&quot;:{&quot;date-parts&quot;:[[2006]]},&quot;page&quot;:&quot;395-415&quot;,&quot;abstract&quot;:&quot;Understanding the head is one of the great challenges in the fields of comparative anatomy, developmental biology, and palaeontology of arthropods. Numerous conflicting views and interpretations are based on an enormous variety of descriptive and experimental approaches. The interpretation of the head influences views on phylogenetic relationships within the Arthropoda as well as outgroup relationships. Here, we review current hypotheses about head segmentation and the nature of head structures from various perspectives, which we try to combine to gain a deeper understanding of the arthropod head. Though discussion about arthropod heads shows some progress, unquestioned concepts (e.g., a presegmental acron) are still a source of bias. Several interpretations are no longer tenable based on recent results from comparative molecular developmental studies, improved morphological investigations, and new fossils. Current data indicate that the anterior arthropod head comprises three elements: the protocerebral/ocular region, the deutocerebral/antennal/cheliceral segment, and the tritocerebral/pedipalpal/second antennal/intercalary segment. The labrum and the mouth are part of the protocerebral/ocular region. Whether the labrum derives from a former pair of limbs remains an open question, but a majority of data support its broad homology across the Euarthropoda. From the alignment of head segments between onychophorans and euarthropods, we develop the concept of \&quot;primary\&quot; and \&quot;secondary antennae\&quot; in Recent and fossil arthropods, posit that \&quot;primary antennae\&quot; are retained in some fossil euarthropods below the crown group level, and propose that Trilobita are stem lineage representatives of the Mandibulata.&quot;,&quot;issue&quot;:&quot;7-8&quot;,&quot;volume&quot;:&quot;216&quot;},&quot;isTemporary&quot;:false}]},{&quot;citationID&quot;:&quot;MENDELEY_CITATION_9204bf41-8375-4976-b41a-c8f29844b659&quot;,&quot;properties&quot;:{&quot;noteIndex&quot;:0},&quot;isEdited&quot;:false,&quot;manualOverride&quot;:{&quot;isManuallyOverridden&quot;:false,&quot;citeprocText&quot;:&quot;(Liu &lt;i&gt;et al.&lt;/i&gt; 2007)&quot;,&quot;manualOverrideText&quot;:&quot;&quot;},&quot;citationTag&quot;:&quot;MENDELEY_CITATION_v3_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QWN0YSBab29sb2dpY2EiLCJET0kiOiIxMC4xMTExL2ouMTQ2My02Mzk1LjIwMDcuMDAyODEueCIsIklTU04iOiIxNDYzLTYzOTUiLCJpc3N1ZWQiOnsiZGF0ZS1wYXJ0cyI6W1syMDA3XV19LCJwYWdlIjoiMjc5LTI4OCIsInB1Ymxpc2hlciI6IkJsYWNrd2VsbCBQdWJsaXNoaW5nIEx0ZCIsImlzc3VlIjoiNCIsInZvbHVtZSI6Ijg4IiwiY29udGFpbmVyLXRpdGxlLXNob3J0IjoiIn0sImlzVGVtcG9yYXJ5IjpmYWxzZX1dfQ==&quot;,&quot;citationItems&quot;:[{&quot;id&quot;:&quot;ef64536a-8888-3a97-8083-b8116d5aa39e&quot;,&quot;itemData&quot;:{&quot;type&quot;:&quot;article-journal&quot;,&quot;id&quot;:&quot;ef64536a-8888-3a97-8083-b8116d5aa39e&quot;,&quot;title&quot;:&quot;Morpho-anatomy of the lobopod [i]Magadictyon[/i] [sic] cf. [i]haikouensis[/i] from the Early Cambrian Chengjiang Lagerstätte, South China&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Acta Zoologica&quot;,&quot;DOI&quot;:&quot;10.1111/j.1463-6395.2007.00281.x&quot;,&quot;ISSN&quot;:&quot;1463-6395&quot;,&quot;issued&quot;:{&quot;date-parts&quot;:[[2007]]},&quot;page&quot;:&quot;279-288&quot;,&quot;publisher&quot;:&quot;Blackwell Publishing Ltd&quot;,&quot;issue&quot;:&quot;4&quot;,&quot;volume&quot;:&quot;88&quot;,&quot;container-title-short&quot;:&quot;&quot;},&quot;isTemporary&quot;:false}]},{&quot;citationID&quot;:&quot;MENDELEY_CITATION_1cbe90e6-412e-4eea-ae25-6cc03df4af32&quot;,&quot;properties&quot;:{&quot;noteIndex&quot;:0},&quot;isEdited&quot;:false,&quot;manualOverride&quot;:{&quot;isManuallyOverridden&quot;:false,&quot;citeprocText&quot;:&quot;(Park &lt;i&gt;et al.&lt;/i&gt; 2018)&quot;,&quot;manualOverrideText&quot;:&quot;&quot;},&quot;citationTag&quot;:&quot;MENDELEY_CITATION_v3_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&quot;,&quot;citationItems&quot;:[{&quot;id&quot;:&quot;ac0266e3-36de-3745-bb73-97e2db16f8b6&quot;,&quot;itemData&quot;:{&quot;type&quot;:&quot;article-journal&quot;,&quot;id&quot;:&quot;ac0266e3-36de-3745-bb73-97e2db16f8b6&quot;,&quot;title&quot;:&quot;Brain and eyes of Kerygmachela reveal protocerebral ancestry of the panarthropod head&quot;,&quot;author&quot;:[{&quot;family&quot;:&quot;Park&quot;,&quot;given&quot;:&quot;Tae Yoon S.&quot;,&quot;parse-names&quot;:false,&quot;dropping-particle&quot;:&quot;&quot;,&quot;non-dropping-particle&quot;:&quot;&quot;},{&quot;family&quot;:&quot;Kihm&quot;,&quot;given&quot;:&quot;Ji Hoon&quot;,&quot;parse-names&quot;:false,&quot;dropping-particle&quot;:&quot;&quot;,&quot;non-dropping-particle&quot;:&quot;&quot;},{&quot;family&quot;:&quot;Woo&quot;,&quot;given&quot;:&quot;Jusun&quot;,&quot;parse-names&quot;:false,&quot;dropping-particle&quot;:&quot;&quot;,&quot;non-dropping-particle&quot;:&quot;&quot;},{&quot;family&quot;:&quot;Park&quot;,&quot;given&quot;:&quot;Changkun&quot;,&quot;parse-names&quot;:false,&quot;dropping-particle&quot;:&quot;&quot;,&quot;non-dropping-particle&quot;:&quot;&quot;},{&quot;family&quot;:&quot;Lee&quot;,&quot;given&quot;:&quot;Won Young&quot;,&quot;parse-names&quot;:false,&quot;dropping-particle&quot;:&quot;&quot;,&quot;non-dropping-particle&quot;:&quot;&quot;},{&quot;family&quot;:&quot;Smith&quot;,&quot;given&quot;:&quot;M. Paul&quot;,&quot;parse-names&quot;:false,&quot;dropping-particle&quot;:&quot;&quot;,&quot;non-dropping-particle&quot;:&quot;&quot;},{&quot;family&quot;:&quot;Harper&quot;,&quot;given&quot;:&quot;David A.T.&quot;,&quot;parse-names&quot;:false,&quot;dropping-particle&quot;:&quot;&quot;,&quot;non-dropping-particle&quot;:&quot;&quot;},{&quot;family&quot;:&quot;Young&quot;,&quot;given&quot;:&quot;Fletcher&quot;,&quot;parse-names&quot;:false,&quot;dropping-particle&quot;:&quot;&quot;,&quot;non-dropping-particle&quot;:&quot;&quot;},{&quot;family&quot;:&quot;Nielsen&quot;,&quot;given&quot;:&quot;Arne T.&quot;,&quot;parse-names&quot;:false,&quot;dropping-particle&quot;:&quot;&quot;,&quot;non-dropping-particle&quot;:&quot;&quot;},{&quot;family&quot;:&quot;Vinther&quot;,&quot;given&quot;:&quot;Jakob&quot;,&quot;parse-names&quot;:false,&quot;dropping-particle&quot;:&quot;&quot;,&quot;non-dropping-particle&quot;:&quot;&quot;}],&quot;container-title&quot;:&quot;Nature Communications&quot;,&quot;container-title-short&quot;:&quot;Nat. Commun.&quot;,&quot;DOI&quot;:&quot;10.1038/s41467-018-03464-w&quot;,&quot;ISSN&quot;:&quot;20411723&quot;,&quot;PMID&quot;:&quot;29523785&quot;,&quot;issued&quot;:{&quot;date-parts&quot;:[[2018]]},&quot;page&quot;:&quot;1-7&quot;,&quot;abstract&quot;:&quot;Recent discoveries of fossil nervous tissue in Cambrian fossils have allowed researchers to trace the origin and evolution of the complex arthropod head and brain based on stem groups close to the origin of the clade, rather than on extant, highly derived members. Here we show that Kerygmachela from Sirius Passet, North Greenland, a primitive stem-group euarthropod, exhibits a diminutive (protocerebral) brain that innervates both the eyes and frontal appendages. It has been surmised, based on developmental evidence, that the ancestor of vertebrates and arthropods had a tripartite brain, which is refuted by the fossil evidence presented here. Furthermore, based on the discovery of eyes in Kerygmachela, we suggest that the complex compound eyes in arthropods evolved from simple ocelli, present in onychophorans and tardigrades, rather than through the incorporation of a set of modified limbs.&quot;,&quot;issue&quot;:&quot;1&quot;,&quot;volume&quot;:&quot;9&quot;},&quot;isTemporary&quot;:false}]},{&quot;citationID&quot;:&quot;MENDELEY_CITATION_29a1e24a-3346-454b-a957-0e5304e87292&quot;,&quot;properties&quot;:{&quot;noteIndex&quot;:0},&quot;isEdited&quot;:false,&quot;manualOverride&quot;:{&quot;isManuallyOverridden&quot;:false,&quot;citeprocText&quot;:&quot;(Dzik 2011)&quot;,&quot;manualOverrideText&quot;:&quot;&quot;},&quot;citationTag&quot;:&quot;MENDELEY_CITATION_v3_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&quot;,&quot;citationItems&quot;:[{&quot;id&quot;:&quot;dbff52da-e210-38fa-98e0-924f990596d9&quot;,&quot;itemData&quot;:{&quot;type&quot;:&quot;article-journal&quot;,&quot;id&quot;:&quot;dbff52da-e210-38fa-98e0-924f990596d9&quot;,&quot;title&quot;:&quot;The xenusian-to-anomalocaridid transition within the lobopodians&quot;,&quot;author&quot;:[{&quot;family&quot;:&quot;Dzik&quot;,&quot;given&quot;:&quot;J&quot;,&quot;parse-names&quot;:false,&quot;dropping-particle&quot;:&quot;&quot;,&quot;non-dropping-particle&quot;:&quot;&quot;}],&quot;container-title&quot;:&quot;Bollettino della Società Paleontologica Italiana&quot;,&quot;issued&quot;:{&quot;date-parts&quot;:[[2011]]},&quot;page&quot;:&quot;65-74&quot;,&quot;issue&quot;:&quot;1&quot;,&quot;volume&quot;:&quot;50&quot;,&quot;container-title-short&quot;:&quot;&quot;},&quot;isTemporary&quot;:false}]},{&quot;citationID&quot;:&quot;MENDELEY_CITATION_61dc63ed-c978-4e2f-a24e-eccb8ef21818&quot;,&quot;properties&quot;:{&quot;noteIndex&quot;:0},&quot;isEdited&quot;:false,&quot;manualOverride&quot;:{&quot;isManuallyOverridden&quot;:false,&quot;citeprocText&quot;:&quot;(Budd 1997)&quot;,&quot;manualOverrideText&quot;:&quot;&quot;},&quot;citationTag&quot;:&quot;MENDELEY_CITATION_v3_eyJjaXRhdGlvbklEIjoiTUVOREVMRVlfQ0lUQVRJT05fNjFkYzYzZWQtYzk3OC00ZTJmLWEyNGUtZWNjYjhlZjIxODE4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quot;,&quot;citationItems&quot;:[{&quot;id&quot;:&quot;adefb8a2-7d1c-3cd0-8c76-23e0eb52725e&quot;,&quot;itemData&quot;:{&quot;type&quot;:&quot;chapter&quot;,&quot;id&quot;:&quot;adefb8a2-7d1c-3cd0-8c76-23e0eb52725e&quot;,&quot;title&quot;:&quot;Stem-group arthropods from the Lower Cambrian Sirius Passet fauna of North Greenland&quot;,&quot;author&quot;:[{&quot;family&quot;:&quot;Budd&quot;,&quot;given&quot;:&quot;Graham E.&quot;,&quot;parse-names&quot;:false,&quot;dropping-particle&quot;:&quot;&quot;,&quot;non-dropping-particle&quot;:&quot;&quot;}],&quot;container-title&quot;:&quot;Arthropod relationships&quot;,&quot;editor&quot;:[{&quot;family&quot;:&quot;Fortey&quot;,&quot;given&quot;:&quot;Richard A&quot;,&quot;parse-names&quot;:false,&quot;dropping-particle&quot;:&quot;&quot;,&quot;non-dropping-particle&quot;:&quot;&quot;},{&quot;family&quot;:&quot;Thomas&quot;,&quot;given&quot;:&quot;R. H.&quot;,&quot;parse-names&quot;:false,&quot;dropping-particle&quot;:&quot;&quot;,&quot;non-dropping-particle&quot;:&quot;&quot;}],&quot;issued&quot;:{&quot;date-parts&quot;:[[1997]]},&quot;publisher-place&quot;:&quot;London&quot;,&quot;page&quot;:&quot;125-138&quot;,&quot;publisher&quot;:&quot;Chapman and Hall&quot;,&quot;container-title-short&quot;:&quot;&quot;},&quot;isTemporary&quot;:false}]},{&quot;citationID&quot;:&quot;MENDELEY_CITATION_e7252c5e-056b-494f-b4b0-5f2d336dba96&quot;,&quot;properties&quot;:{&quot;noteIndex&quot;:0},&quot;isEdited&quot;:false,&quot;manualOverride&quot;:{&quot;isManuallyOverridden&quot;:false,&quot;citeprocText&quot;:&quot;(Daley and Edgecombe 2014)&quot;,&quot;manualOverrideText&quot;:&quot;&quot;},&quot;citationTag&quot;:&quot;MENDELEY_CITATION_v3_eyJjaXRhdGlvbklEIjoiTUVOREVMRVlfQ0lUQVRJT05fZTcyNTJjNWUtMDU2Yi00OTRmLWI0YjAtNWYyZDMzNmRiYTk2IiwicHJvcGVydGllcyI6eyJub3RlSW5kZXgiOjB9LCJpc0VkaXRlZCI6ZmFsc2UsIm1hbnVhbE92ZXJyaWRlIjp7ImlzTWFudWFsbHlPdmVycmlkZGVuIjpmYWxzZSwiY2l0ZXByb2NUZXh0IjoiKERhbGV5IGFuZCBFZGdlY29tYmUgMjAxNCkiLCJtYW51YWxPdmVycmlkZVRleHQiOiIifSwiY2l0YXRpb25JdGVtcyI6W3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quot;,&quot;citationItems&quot;:[{&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citationID&quot;:&quot;MENDELEY_CITATION_6267fa32-b4f1-4ab0-86ef-e4bcc3b6f525&quot;,&quot;properties&quot;:{&quot;noteIndex&quot;:0},&quot;isEdited&quot;:false,&quot;manualOverride&quot;:{&quot;isManuallyOverridden&quot;:false,&quot;citeprocText&quot;:&quot;(Liu &lt;i&gt;et al.&lt;/i&gt; 2006; Vannier &lt;i&gt;et al.&lt;/i&gt; 2014)&quot;,&quot;manualOverrideText&quot;:&quot;&quot;},&quot;citationTag&quot;:&quot;MENDELEY_CITATION_v3_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&quot;,&quot;citationItems&quot;:[{&quot;id&quot;:&quot;cff90415-ff4f-39e6-b058-463cdfcfb129&quot;,&quot;itemData&quot;:{&quot;type&quot;:&quot;article-journal&quot;,&quot;id&quot;:&quot;cff90415-ff4f-39e6-b058-463cdfcfb129&quot;,&quot;title&quot;:&quot;A large xenusiid lobopod with complex appendages from the Lower Cambrian Chengjiang Lagerstätte&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issued&quot;:{&quot;date-parts&quot;:[[2006]]},&quot;page&quot;:&quot;215-222&quot;,&quot;abstract&quot;:&quot;A large lobopod, Jianshanopodia decora gen. et sp. nov., with body length (excluding appendages) about 220 mm from the Lower Cambrian Haikou section, near Kunming, Yunnan, southwest China, shows a mixture of characters, including features of the lobopod Xenusion Pompeckj, 1927, e.g., a large cylindrical body with annulations, stout and strong lobopod appendages each bearing bases of serial tubercles, and ofAysheaiaWalcott, 1911, i.e., a pair of large frontal ap− pendages. This suggests that the new genus might be a connecting link between Xenusion and Aysheaia. Besides, Jianshanopodia shares some features with the Early Cambrian stem group arthropod Pambdelurion Budd, 1997, and Kerygmachela Budd, 1993, e.g., the pairs of mid−gut diverticula, the possible presence of tail fan, the mouth cone, the frontal pharyngeal structures and the pharynax are surrounded by the bases of the large frontal appendages. However, compared with a series of segmentally arranged, imbricating, paddle−shaped, movable lateral flaps of bothPambdelurion andKerygmachela, Jianshanopodiapossesses distinct complex appendages with tree−like or lamellate branches. The dis− covery of this rare transitional form not only throws new light on the early diversification of lobopods, and may also have significance with respect to the origin of arthropods.&quot;,&quot;issue&quot;:&quot;2&quot;,&quot;volume&quot;:&quot;51&quot;,&quot;container-title-short&quot;:&quot;&quot;},&quot;isTemporary&quot;:false},{&quot;id&quot;:&quot;31fabbb4-2198-3bbe-b627-47a94d057561&quot;,&quot;itemData&quot;:{&quot;type&quot;:&quot;article-journal&quot;,&quot;id&quot;:&quot;31fabbb4-2198-3bbe-b627-47a94d057561&quot;,&quot;title&quot;:&quot;Sophisticated digestive systems in early arthropods.&quot;,&quot;author&quot;:[{&quot;family&quot;:&quot;Vannier&quot;,&quot;given&quot;:&quot;Jean&quot;,&quot;parse-names&quot;:false,&quot;dropping-particle&quot;:&quot;&quot;,&quot;non-dropping-particle&quot;:&quot;&quot;},{&quot;family&quot;:&quot;Liu&quot;,&quot;given&quot;:&quot;Jianni&quot;,&quot;parse-names&quot;:false,&quot;dropping-particle&quot;:&quot;&quot;,&quot;non-dropping-particle&quot;:&quot;&quot;},{&quot;family&quot;:&quot;Lerosey-Aubril&quot;,&quot;given&quot;:&quot;Rudy&quot;,&quot;parse-names&quot;:false,&quot;dropping-particle&quot;:&quot;&quot;,&quot;non-dropping-particle&quot;:&quot;&quot;},{&quot;family&quot;:&quot;Vinther&quot;,&quot;given&quot;:&quot;Jakob&quot;,&quot;parse-names&quot;:false,&quot;dropping-particle&quot;:&quot;&quot;,&quot;non-dropping-particle&quot;:&quot;&quot;},{&quot;family&quot;:&quot;Daley&quot;,&quot;given&quot;:&quot;Allison C&quot;,&quot;parse-names&quot;:false,&quot;dropping-particle&quot;:&quot;&quot;,&quot;non-dropping-particle&quot;:&quot;&quot;}],&quot;container-title&quot;:&quot;Nature communications&quot;,&quot;container-title-short&quot;:&quot;Nat. Commun.&quot;,&quot;DOI&quot;:&quot;10.1038/ncomms4641&quot;,&quot;ISSN&quot;:&quot;2041-1723&quot;,&quot;PMID&quot;:&quot;24785191&quot;,&quot;issued&quot;:{&quot;date-parts&quot;:[[2014,1]]},&quot;page&quot;:&quot;3641&quot;,&quot;abstract&quot;:&quot;Understanding the way in which animals diversified and radiated during their early evolutionary history remains one of the most captivating of scientific challenges. Integral to this is the 'Cambrian explosion', which records the rapid emergence of most animal phyla, and for which the triggering and accelerating factors, whether environmental or biological, are still unclear. Here we describe exceptionally well-preserved complex digestive organs in early arthropods from the early Cambrian of China and Greenland with functional similarities to certain modern crustaceans and trace these structures through the early evolutionary lineage of fossil arthropods. These digestive structures are assumed to have allowed for more efficient digestion and metabolism, promoting carnivory and macrophagy in early arthropods via predation or scavenging. This key innovation may have been of critical importance in the radiation and ecological success of Arthropoda, which has been the most diverse and abundant invertebrate phylum since the Cambrian.&quot;,&quot;publisher&quot;:&quot;Nature Publishing Group&quot;,&quot;issue&quot;:&quot;May&quot;,&quot;volume&quot;:&quot;5&quot;},&quot;isTemporary&quot;:false}]},{&quot;citationID&quot;:&quot;MENDELEY_CITATION_5676b32d-5fbf-4ad2-ab1f-9d7cc1c6ee35&quot;,&quot;properties&quot;:{&quot;noteIndex&quot;:0},&quot;isEdited&quot;:false,&quot;manualOverride&quot;:{&quot;isManuallyOverridden&quot;:false,&quot;citeprocText&quot;:&quot;(Daley &lt;i&gt;et al.&lt;/i&gt; 2009)&quot;,&quot;manualOverrideText&quot;:&quot;&quot;},&quot;citationTag&quot;:&quot;MENDELEY_CITATION_v3_eyJjaXRhdGlvbklEIjoiTUVOREVMRVlfQ0lUQVRJT05fNTY3NmIzMmQtNWZiZi00YWQyLWFiMWYtOWQ3Y2MxYzZlZTM1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ID&quot;:&quot;MENDELEY_CITATION_7560ab15-dd03-4fba-80ba-79fb6ca827b1&quot;,&quot;properties&quot;:{&quot;noteIndex&quot;:0},&quot;isEdited&quot;:false,&quot;manualOverride&quot;:{&quot;isManuallyOverridden&quot;:false,&quot;citeprocText&quot;:&quot;(Van Roy, Daley and Briggs 2015)&quot;,&quot;manualOverrideText&quot;:&quot;&quot;},&quot;citationTag&quot;:&quot;MENDELEY_CITATION_v3_eyJjaXRhdGlvbklEIjoiTUVOREVMRVlfQ0lUQVRJT05fNzU2MGFiMTUtZGQwMy00ZmJhLTgwYmEtNzlmYjZjYTgyN2Ix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ID&quot;:&quot;MENDELEY_CITATION_875b29b8-1865-422b-9edc-4ae2c005ee14&quot;,&quot;properties&quot;:{&quot;noteIndex&quot;:0},&quot;isEdited&quot;:false,&quot;manualOverride&quot;:{&quot;isManuallyOverridden&quot;:false,&quot;citeprocText&quot;:&quot;(Daley &lt;i&gt;et al.&lt;/i&gt; 2009; Daley and Edgecombe 2014)&quot;,&quot;manualOverrideText&quot;:&quot;&quot;},&quot;citationTag&quot;:&quot;MENDELEY_CITATION_v3_eyJjaXRhdGlvbklEIjoiTUVOREVMRVlfQ0lUQVRJT05fODc1YjI5YjgtMTg2NS00MjJiLTllZGMtNGFlMmMwMDVlZTE0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citationID&quot;:&quot;MENDELEY_CITATION_f738e02d-e458-448c-95e7-38dc34b40b3d&quot;,&quot;properties&quot;:{&quot;noteIndex&quot;:0},&quot;isEdited&quot;:false,&quot;manualOverride&quot;:{&quot;isManuallyOverridden&quot;:false,&quot;citeprocText&quot;:&quot;(Kristensen &lt;i&gt;et al.&lt;/i&gt; 2015)&quot;,&quot;manualOverrideText&quot;:&quot;&quot;},&quot;citationTag&quot;:&quot;MENDELEY_CITATION_v3_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&quot;,&quot;citationItems&quot;:[{&quot;id&quot;:&quot;fee980a8-def3-340e-b74e-e49a32f300c6&quot;,&quot;itemData&quot;:{&quot;type&quot;:&quot;article-journal&quot;,&quot;id&quot;:&quot;fee980a8-def3-340e-b74e-e49a32f300c6&quot;,&quot;title&quot;:&quot;A new species of Neostygarctus (Arthrotardigrada) from the Condor Seamount in the Azores, Northeast Atlantic&quot;,&quot;author&quot;:[{&quot;family&quot;:&quot;Kristensen&quot;,&quot;given&quot;:&quot;Reinhardt Møbjerg&quot;,&quot;parse-names&quot;:false,&quot;dropping-particle&quot;:&quot;&quot;,&quot;non-dropping-particle&quot;:&quot;&quot;},{&quot;family&quot;:&quot;Sørensen&quot;,&quot;given&quot;:&quot;Martin Vinther&quot;,&quot;parse-names&quot;:false,&quot;dropping-particle&quot;:&quot;&quot;,&quot;non-dropping-particle&quot;:&quot;&quot;},{&quot;family&quot;:&quot;Hansen&quot;,&quot;given&quot;:&quot;Jesper Guldberg&quot;,&quot;parse-names&quot;:false,&quot;dropping-particle&quot;:&quot;&quot;,&quot;non-dropping-particle&quot;:&quot;&quot;},{&quot;family&quot;:&quot;Zeppilli&quot;,&quot;given&quot;:&quot;Daniela&quot;,&quot;parse-names&quot;:false,&quot;dropping-particle&quot;:&quot;&quot;,&quot;non-dropping-particle&quot;:&quot;&quot;}],&quot;container-title&quot;:&quot;Marine Biodiversity&quot;,&quot;DOI&quot;:&quot;10.1007/s12526-015-0323-y&quot;,&quot;ISSN&quot;:&quot;18671624&quot;,&quot;issued&quot;:{&quot;date-parts&quot;:[[2015]]},&quot;page&quot;:&quot;453-467&quot;,&quot;abstract&quot;:&quot;The tardigrade fauna of Condor Seamount, west of the Azores, is relatively rich, and species from at least seven genera are represented. A new species of the rare marine genus Neostygarctus (Arthrotardigrada) was found at 206 m depth at the summit of the seamount. This is the first record of the genus from the Atlantic Ocean, and also the deepest record of the genus. The new species Neostygarctus oceanopolis sp. nov. is easily distinguished from the Mediterranean type species N. acanthophorus by the number of middorsal spines. N. acanthophorus has five dorsal spines, whereas the adult of N. oceanopolis sp. nov. has seven. The cave tardigrade from Japan, Neostygarctus lovedeluxe also has dorsal spines on all five segments, but only the cephalic and the caudal segments have a middorsal spine, while the three other trunk segments have two spines on each of the dorsal segmental body plates. For the first time, ventral plates are recorded for a species of Neostygarctus. A membranous coating of the all spines of the cephalic segment, the lateral processes of the first three trunk segments, and the spines of the fourth leg pair are unique for Neostygarctus.&quot;,&quot;issue&quot;:&quot;3&quot;,&quot;volume&quot;:&quot;45&quot;,&quot;container-title-short&quot;:&quot;&quot;},&quot;isTemporary&quot;:false}]},{&quot;citationID&quot;:&quot;MENDELEY_CITATION_5a9d01f7-909d-4128-b1f1-25a138d8d1c3&quot;,&quot;properties&quot;:{&quot;noteIndex&quot;:0},&quot;isEdited&quot;:false,&quot;manualOverride&quot;:{&quot;isManuallyOverridden&quot;:false,&quot;citeprocText&quot;:&quot;(Whittington 1978; Budd 1993, 1996, 1998)&quot;,&quot;manualOverrideText&quot;:&quot;&quot;},&quot;citationTag&quot;:&quot;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&quot;,&quot;citationItems&quot;:[{&quot;id&quot;:&quot;d400bde7-26c5-3e0d-9309-7a296ecf16eb&quot;,&quot;itemData&quot;:{&quot;type&quot;:&quot;article-journal&quot;,&quot;id&quot;:&quot;d400bde7-26c5-3e0d-9309-7a296ecf16eb&quot;,&quot;title&quot;:&quot;The lobopod animal &lt;i&gt;Aysheaia pedunculata&lt;/i&gt; Walcott, Middle Cambrian, Burgess Shale, British Columbia&quot;,&quot;author&quot;:[{&quot;family&quot;:&quot;Whittington&quot;,&quot;given&quot;:&quot;H B&quot;,&quot;parse-names&quot;:false,&quot;dropping-particle&quot;:&quot;&quot;,&quot;non-dropping-particle&quot;:&quot;&quot;}],&quot;container-title&quot;:&quot;Philosophical Transactions of the Royal Society of London B: Biological Sciences&quot;,&quot;DOI&quot;:&quot;10.1098/rstb.1978.0061&quot;,&quot;issued&quot;:{&quot;date-parts&quot;:[[1978]]},&quot;page&quot;:&quot;165-197&quot;,&quot;abstract&quot;:&quot;Fifteen specimens of A. pedunculata have been prepared, photographed, and drawn to show how each specimen is interpreted and how portions preserved only in part or counterpart are related to the whole. The body was elongate, sub-cylindrical, bearing one pair of conical, branched anterior appendages inserted in the lateral wall, and ten pairs of short, uniramous limbs; anteriorly no distinct head region, posteriorly the body merged into the bases of the last pair of limbs. The cuticle was unmineralized, flexible, the body wall, anterior appendage and limbs, annulated. On the trunk the evenly spaced annulations were high, sharp-crested dorsally, changing to low and rounded laterally and faint or absent ventrally; dorsally the annulations appear to have borne a row of seven tubercles, each tubercle sharp and possibly spinose apically. One annulation opposite midline of anterior appendage and limbs 1-0, three in the space intervening between these limbs, five between anterior appendage and first limb; posteriorly annulations of trunk formed a continuous series with those of last pair of limbs. This arrangement implies that the body consisted of at least 12 somites. Annulations of the anterior appendage were sharp-crested, uniform in height; branches of the appendage were long, slim, pointed, three at the tip and three along the anterior side, each branch slightly flexible and movable about its base. About ten annulations on each limb, uniform in height, the cross-section varied from low, rounded, to high, sharp-crested, as the limb was extended, contracted or flexed. The tip of the limb was bluntly rounded, on the posterior wall of limbs 1-8, and the anterior wall of limbs 9, 10, was a group of seven curved claws. On limbs 2-8 a forwardly directed spine on the seventh annulation and a shorter spine on the distal annulation, on limbs 9 and 10 a prominent, backwardly directed spine. In front of the anterior appendage the one or two annulations were faint, the anterior end of the body bluntly rounded, the mouth, surrounded by a ring of six or so slim papillae, situated medially on the anterior wall. The alimentary canal is not preserved as a sediment fill, but as a reflective strip, widest adjacent to the mouth, extending back to end between the bases of the last pair of limbs. Sagittal length 1 to 6 cm, smallest similar to largest specimen. Aysheaia pedunculata is one of the rarer animals in the Burgess Shale, occurring in association with arthropods and worm…&quot;,&quot;issue&quot;:&quot;1000&quot;,&quot;volume&quot;:&quot;284&quot;,&quot;container-title-short&quot;:&quot;&quot;},&quot;isTemporary&quot;:false},{&quot;id&quot;:&quot;fcc2707a-48e4-3bbc-b9cf-f174cedfb6a6&quot;,&quot;itemData&quot;:{&quot;type&quot;:&quot;article-journal&quot;,&quot;id&quot;:&quot;fcc2707a-48e4-3bbc-b9cf-f174cedfb6a6&quot;,&quot;title&quot;:&quot;A Cambrian gilled lobopod from Greenland&quot;,&quot;author&quot;:[{&quot;family&quot;:&quot;Budd&quot;,&quot;given&quot;:&quot;Graham E.&quot;,&quot;parse-names&quot;:false,&quot;dropping-particle&quot;:&quot;&quot;,&quot;non-dropping-particle&quot;:&quot;&quot;}],&quot;container-title&quot;:&quot;Nature&quot;,&quot;container-title-short&quot;:&quot;Nature&quot;,&quot;DOI&quot;:&quot;10.1038/364709a0&quot;,&quot;issued&quot;:{&quot;date-parts&quot;:[[1993]]},&quot;page&quot;:&quot;709-711&quot;,&quot;volume&quot;:&quot;364&quot;},&quot;isTemporary&quot;:false},{&quot;id&quot;:&quot;3d2dfa58-7160-33f3-b4f6-ca57ebb2503d&quot;,&quot;itemData&quot;:{&quot;type&quot;:&quot;article-journal&quot;,&quot;id&quot;:&quot;3d2dfa58-7160-33f3-b4f6-ca57ebb2503d&quot;,&quot;title&quot;:&quot;The morphology of &lt;i&gt;Opabinia regalis&lt;/i&gt; and the reconstruction of the arthropod stem-group&quot;,&quot;author&quot;:[{&quot;family&quot;:&quot;Budd&quot;,&quot;given&quot;:&quot;Graham E.&quot;,&quot;parse-names&quot;:false,&quot;dropping-particle&quot;:&quot;&quot;,&quot;non-dropping-particle&quot;:&quot;&quot;}],&quot;container-title&quot;:&quot;Lethaia&quot;,&quot;container-title-short&quot;:&quot;Lethaia&quot;,&quot;DOI&quot;:&quot;10.1111/j.1502-3931.1996.tb01831.x&quot;,&quot;issued&quot;:{&quot;date-parts&quot;:[[1996]]},&quot;page&quot;:&quot;1-14&quot;,&quot;abstract&quot;:&quot;Opabinia regalis Walcott is an enigmatic fossil from the Middle Cambrian Burgess Shale of uncertain affinities. Recent suggestions place it in a clade with Anomalocaris Whiteaves from the Burgess Shale and Kerygmachela Budd from the Greenlandic Sirius Passet Fauna; these taxa have been interpreted as ‘lobopods’. Consideration of available Opabinia specimens demonstrates that reflective extensions from the axial region, previously thought to be either gut diverticula or musculature, can be accommodated in neither the trunk nor the lateral lobes that arise from it. They must therefore be external structures independent of the lateral lobes. On the basis of their sub-triangular appearance, size and taphonomy, they are considered here to represent lobopod limbs. Some evidence for the existence of terminal claws is also presented. The question of whether Kerygmachela, Opabinia and Anomalocaris constitute a monophyletic or paraphyletic grouping is considered. While they share several characters, most of these are plesiomorphies. Further, Opabinia and Anomalocaris share several arthropod-like characters not possessed by Kerygmachela. It is concluded that these three taxa probably form a paraphyletic grouping at the base of the arthropods. Retention of lobopod-like characters within the group provides important documentation of the lobopod-arthropod transition. A proper understanding of Opabinia and its close relatives, which may include the tardigrades, opens the way for a reconstruction of the arthropod stem-group. This in turn allows the construction of a speculative but satisfying scenario for the evolution of major arthropod features, including the origin of the biramous limb, tergites and arthropod segmentation. ‘Arthropodization’ may thus be seen not to be a single event but a series of adaptive innovations.OPABINIA, ANOMALOCARIS, KERYGMACHELA, Burgess Shale, problematica, Lobopodia, Arthropoda.&quot;,&quot;issue&quot;:&quot;1&quot;,&quot;volume&quot;:&quot;29&quot;},&quot;isTemporary&quot;:false},{&quot;id&quot;:&quot;16b493a2-eb57-339a-a8a0-b036d17db3f0&quot;,&quot;itemData&quot;:{&quot;type&quot;:&quot;article-journal&quot;,&quot;id&quot;:&quot;16b493a2-eb57-339a-a8a0-b036d17db3f0&quot;,&quot;title&quot;:&quot;The morphology and phylogenetic significance of &lt;i&gt;Kerygmachela kierkegaardi&lt;/i&gt; Budd (Buen Formation, Lower Cambrian, N Greenland)&quot;,&quot;author&quot;:[{&quot;family&quot;:&quot;Budd&quot;,&quot;given&quot;:&quot;Graham E.&quot;,&quot;parse-names&quot;:false,&quot;dropping-particle&quot;:&quot;&quot;,&quot;non-dropping-particle&quot;:&quot;&quot;}],&quot;container-title&quot;:&quot;Transactions of the Royal Society of Edinburgh: Earth Sciences&quot;,&quot;container-title-short&quot;:&quot;Trans. R. Soc. Edinb. Earth Sci.&quot;,&quot;DOI&quot;:&quot;10.1017/S0263593300002418&quot;,&quot;ISSN&quot;:&quot;0263-5933&quot;,&quot;issued&quot;:{&quot;date-parts&quot;:[[1998,11]]},&quot;page&quot;:&quot;249-290&quot;,&quot;publisher&quot;:&quot;Cambridge University Press&quot;,&quot;issue&quot;:&quot;04&quot;,&quot;volume&quot;:&quot;89&quot;},&quot;isTemporary&quot;:false}]},{&quot;citationID&quot;:&quot;MENDELEY_CITATION_f552ef63-a421-43af-b7ec-286ed18829ad&quot;,&quot;properties&quot;:{&quot;noteIndex&quot;:0},&quot;isEdited&quot;:false,&quot;manualOverride&quot;:{&quot;isManuallyOverridden&quot;:false,&quot;citeprocText&quot;:&quot;(Daley and Budd 2010; Ou, Shu and Mayer 2012; Daley and Edgecombe 2014; Kristensen &lt;i&gt;et al.&lt;/i&gt; 2015)&quot;,&quot;manualOverrideText&quot;:&quot;&quot;},&quot;citationTag&quot;:&quot;MENDELEY_CITATION_v3_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&quot;,&quot;citationItems&quot;:[{&quot;id&quot;:&quot;c6b47f0c-5ae2-3aee-a8d3-803432f642b6&quot;,&quot;itemData&quot;:{&quot;type&quot;:&quot;article-journal&quot;,&quot;id&quot;:&quot;c6b47f0c-5ae2-3aee-a8d3-803432f642b6&quot;,&quot;title&quot;:&quot;New anomalocaridid appendages from the Burgess Shale, Canada&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container-title&quot;:&quot;Palaeontology&quot;,&quot;container-title-short&quot;:&quot;Palaeontology&quot;,&quot;ISBN&quot;:&quot;1475-4983&quot;,&quot;issued&quot;:{&quot;date-parts&quot;:[[2010]]},&quot;page&quot;:&quot;721-738&quot;,&quot;issue&quot;:&quot;4&quot;,&quot;volume&quot;:&quot;53&quot;},&quot;isTemporary&quot;:false},{&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id&quot;:&quot;fee980a8-def3-340e-b74e-e49a32f300c6&quot;,&quot;itemData&quot;:{&quot;type&quot;:&quot;article-journal&quot;,&quot;id&quot;:&quot;fee980a8-def3-340e-b74e-e49a32f300c6&quot;,&quot;title&quot;:&quot;A new species of Neostygarctus (Arthrotardigrada) from the Condor Seamount in the Azores, Northeast Atlantic&quot;,&quot;author&quot;:[{&quot;family&quot;:&quot;Kristensen&quot;,&quot;given&quot;:&quot;Reinhardt Møbjerg&quot;,&quot;parse-names&quot;:false,&quot;dropping-particle&quot;:&quot;&quot;,&quot;non-dropping-particle&quot;:&quot;&quot;},{&quot;family&quot;:&quot;Sørensen&quot;,&quot;given&quot;:&quot;Martin Vinther&quot;,&quot;parse-names&quot;:false,&quot;dropping-particle&quot;:&quot;&quot;,&quot;non-dropping-particle&quot;:&quot;&quot;},{&quot;family&quot;:&quot;Hansen&quot;,&quot;given&quot;:&quot;Jesper Guldberg&quot;,&quot;parse-names&quot;:false,&quot;dropping-particle&quot;:&quot;&quot;,&quot;non-dropping-particle&quot;:&quot;&quot;},{&quot;family&quot;:&quot;Zeppilli&quot;,&quot;given&quot;:&quot;Daniela&quot;,&quot;parse-names&quot;:false,&quot;dropping-particle&quot;:&quot;&quot;,&quot;non-dropping-particle&quot;:&quot;&quot;}],&quot;container-title&quot;:&quot;Marine Biodiversity&quot;,&quot;DOI&quot;:&quot;10.1007/s12526-015-0323-y&quot;,&quot;ISSN&quot;:&quot;18671624&quot;,&quot;issued&quot;:{&quot;date-parts&quot;:[[2015]]},&quot;page&quot;:&quot;453-467&quot;,&quot;abstract&quot;:&quot;The tardigrade fauna of Condor Seamount, west of the Azores, is relatively rich, and species from at least seven genera are represented. A new species of the rare marine genus Neostygarctus (Arthrotardigrada) was found at 206 m depth at the summit of the seamount. This is the first record of the genus from the Atlantic Ocean, and also the deepest record of the genus. The new species Neostygarctus oceanopolis sp. nov. is easily distinguished from the Mediterranean type species N. acanthophorus by the number of middorsal spines. N. acanthophorus has five dorsal spines, whereas the adult of N. oceanopolis sp. nov. has seven. The cave tardigrade from Japan, Neostygarctus lovedeluxe also has dorsal spines on all five segments, but only the cephalic and the caudal segments have a middorsal spine, while the three other trunk segments have two spines on each of the dorsal segmental body plates. For the first time, ventral plates are recorded for a species of Neostygarctus. A membranous coating of the all spines of the cephalic segment, the lateral processes of the first three trunk segments, and the spines of the fourth leg pair are unique for Neostygarctus.&quot;,&quot;issue&quot;:&quot;3&quot;,&quot;volume&quot;:&quot;45&quot;,&quot;container-title-short&quot;:&quot;&quot;},&quot;isTemporary&quot;:false}]},{&quot;citationID&quot;:&quot;MENDELEY_CITATION_8f8cf48b-deec-4378-b76c-465d33bfffb1&quot;,&quot;properties&quot;:{&quot;noteIndex&quot;:0},&quot;isEdited&quot;:false,&quot;manualOverride&quot;:{&quot;isManuallyOverridden&quot;:false,&quot;citeprocText&quot;:&quot;(Kristensen &lt;i&gt;et al.&lt;/i&gt; 2015)&quot;,&quot;manualOverrideText&quot;:&quot;&quot;},&quot;citationTag&quot;:&quot;MENDELEY_CITATION_v3_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&quot;,&quot;citationItems&quot;:[{&quot;id&quot;:&quot;fee980a8-def3-340e-b74e-e49a32f300c6&quot;,&quot;itemData&quot;:{&quot;type&quot;:&quot;article-journal&quot;,&quot;id&quot;:&quot;fee980a8-def3-340e-b74e-e49a32f300c6&quot;,&quot;title&quot;:&quot;A new species of Neostygarctus (Arthrotardigrada) from the Condor Seamount in the Azores, Northeast Atlantic&quot;,&quot;author&quot;:[{&quot;family&quot;:&quot;Kristensen&quot;,&quot;given&quot;:&quot;Reinhardt Møbjerg&quot;,&quot;parse-names&quot;:false,&quot;dropping-particle&quot;:&quot;&quot;,&quot;non-dropping-particle&quot;:&quot;&quot;},{&quot;family&quot;:&quot;Sørensen&quot;,&quot;given&quot;:&quot;Martin Vinther&quot;,&quot;parse-names&quot;:false,&quot;dropping-particle&quot;:&quot;&quot;,&quot;non-dropping-particle&quot;:&quot;&quot;},{&quot;family&quot;:&quot;Hansen&quot;,&quot;given&quot;:&quot;Jesper Guldberg&quot;,&quot;parse-names&quot;:false,&quot;dropping-particle&quot;:&quot;&quot;,&quot;non-dropping-particle&quot;:&quot;&quot;},{&quot;family&quot;:&quot;Zeppilli&quot;,&quot;given&quot;:&quot;Daniela&quot;,&quot;parse-names&quot;:false,&quot;dropping-particle&quot;:&quot;&quot;,&quot;non-dropping-particle&quot;:&quot;&quot;}],&quot;container-title&quot;:&quot;Marine Biodiversity&quot;,&quot;DOI&quot;:&quot;10.1007/s12526-015-0323-y&quot;,&quot;ISSN&quot;:&quot;18671624&quot;,&quot;issued&quot;:{&quot;date-parts&quot;:[[2015]]},&quot;page&quot;:&quot;453-467&quot;,&quot;abstract&quot;:&quot;The tardigrade fauna of Condor Seamount, west of the Azores, is relatively rich, and species from at least seven genera are represented. A new species of the rare marine genus Neostygarctus (Arthrotardigrada) was found at 206 m depth at the summit of the seamount. This is the first record of the genus from the Atlantic Ocean, and also the deepest record of the genus. The new species Neostygarctus oceanopolis sp. nov. is easily distinguished from the Mediterranean type species N. acanthophorus by the number of middorsal spines. N. acanthophorus has five dorsal spines, whereas the adult of N. oceanopolis sp. nov. has seven. The cave tardigrade from Japan, Neostygarctus lovedeluxe also has dorsal spines on all five segments, but only the cephalic and the caudal segments have a middorsal spine, while the three other trunk segments have two spines on each of the dorsal segmental body plates. For the first time, ventral plates are recorded for a species of Neostygarctus. A membranous coating of the all spines of the cephalic segment, the lateral processes of the first three trunk segments, and the spines of the fourth leg pair are unique for Neostygarctus.&quot;,&quot;issue&quot;:&quot;3&quot;,&quot;volume&quot;:&quot;45&quot;,&quot;container-title-short&quot;:&quot;&quot;},&quot;isTemporary&quot;:false}]},{&quot;citationID&quot;:&quot;MENDELEY_CITATION_ce05e7f4-c761-41d8-8c1d-1fd019aa27d7&quot;,&quot;properties&quot;:{&quot;noteIndex&quot;:0},&quot;isEdited&quot;:false,&quot;manualOverride&quot;:{&quot;isManuallyOverridden&quot;:false,&quot;citeprocText&quot;:&quot;(Ou, Shu and Mayer 2012)&quot;,&quot;manualOverrideText&quot;:&quot;&quot;},&quot;citationTag&quot;:&quot;MENDELEY_CITATION_v3_eyJjaXRhdGlvbklEIjoiTUVOREVMRVlfQ0lUQVRJT05fY2UwNWU3ZjQtYzc2MS00MWQ4LThjMWQtMWZkMDE5YWEyN2Q3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ID&quot;:&quot;MENDELEY_CITATION_50920b73-50cf-43e6-8a43-8c94cf3db05e&quot;,&quot;properties&quot;:{&quot;noteIndex&quot;:0},&quot;isEdited&quot;:false,&quot;manualOverride&quot;:{&quot;isManuallyOverridden&quot;:false,&quot;citeprocText&quot;:&quot;(Daley &lt;i&gt;et al.&lt;/i&gt; 2009; Daley and Budd 2010; Daley and Edgecombe 2014)&quot;,&quot;manualOverrideText&quot;:&quot;&quot;},&quot;citationTag&quot;:&quot;MENDELEY_CITATION_v3_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&quot;,&quot;citationItems&quot;:[{&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id&quot;:&quot;c6b47f0c-5ae2-3aee-a8d3-803432f642b6&quot;,&quot;itemData&quot;:{&quot;type&quot;:&quot;article-journal&quot;,&quot;id&quot;:&quot;c6b47f0c-5ae2-3aee-a8d3-803432f642b6&quot;,&quot;title&quot;:&quot;New anomalocaridid appendages from the Burgess Shale, Canada&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container-title&quot;:&quot;Palaeontology&quot;,&quot;container-title-short&quot;:&quot;Palaeontology&quot;,&quot;ISBN&quot;:&quot;1475-4983&quot;,&quot;issued&quot;:{&quot;date-parts&quot;:[[2010]]},&quot;page&quot;:&quot;721-738&quot;,&quot;issue&quot;:&quot;4&quot;,&quot;volume&quot;:&quot;53&quot;},&quot;isTemporary&quot;:false},{&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ID&quot;:&quot;MENDELEY_CITATION_11a537e7-8a07-40be-b722-176ea7fbdc55&quot;,&quot;properties&quot;:{&quot;noteIndex&quot;:0},&quot;isEdited&quot;:false,&quot;manualOverride&quot;:{&quot;isManuallyOverridden&quot;:false,&quot;citeprocText&quot;:&quot;(Kühl, Briggs and Rust 2009)&quot;,&quot;manualOverrideText&quot;:&quot;&quot;},&quot;citationTag&quot;:&quot;MENDELEY_CITATION_v3_eyJjaXRhdGlvbklEIjoiTUVOREVMRVlfQ0lUQVRJT05fMTFhNTM3ZTctOGEwNy00MGJlLWI3MjItMTc2ZWE3ZmJkYzU1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citationID&quot;:&quot;MENDELEY_CITATION_c72950f2-cf96-44b1-b6a7-d52302da36f1&quot;,&quot;properties&quot;:{&quot;noteIndex&quot;:0},&quot;isEdited&quot;:false,&quot;manualOverride&quot;:{&quot;isManuallyOverridden&quot;:false,&quot;citeprocText&quot;:&quot;(Kristensen &lt;i&gt;et al.&lt;/i&gt; 2015)&quot;,&quot;manualOverrideText&quot;:&quot;&quot;},&quot;citationTag&quot;:&quot;MENDELEY_CITATION_v3_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&quot;,&quot;citationItems&quot;:[{&quot;id&quot;:&quot;fee980a8-def3-340e-b74e-e49a32f300c6&quot;,&quot;itemData&quot;:{&quot;type&quot;:&quot;article-journal&quot;,&quot;id&quot;:&quot;fee980a8-def3-340e-b74e-e49a32f300c6&quot;,&quot;title&quot;:&quot;A new species of Neostygarctus (Arthrotardigrada) from the Condor Seamount in the Azores, Northeast Atlantic&quot;,&quot;author&quot;:[{&quot;family&quot;:&quot;Kristensen&quot;,&quot;given&quot;:&quot;Reinhardt Møbjerg&quot;,&quot;parse-names&quot;:false,&quot;dropping-particle&quot;:&quot;&quot;,&quot;non-dropping-particle&quot;:&quot;&quot;},{&quot;family&quot;:&quot;Sørensen&quot;,&quot;given&quot;:&quot;Martin Vinther&quot;,&quot;parse-names&quot;:false,&quot;dropping-particle&quot;:&quot;&quot;,&quot;non-dropping-particle&quot;:&quot;&quot;},{&quot;family&quot;:&quot;Hansen&quot;,&quot;given&quot;:&quot;Jesper Guldberg&quot;,&quot;parse-names&quot;:false,&quot;dropping-particle&quot;:&quot;&quot;,&quot;non-dropping-particle&quot;:&quot;&quot;},{&quot;family&quot;:&quot;Zeppilli&quot;,&quot;given&quot;:&quot;Daniela&quot;,&quot;parse-names&quot;:false,&quot;dropping-particle&quot;:&quot;&quot;,&quot;non-dropping-particle&quot;:&quot;&quot;}],&quot;container-title&quot;:&quot;Marine Biodiversity&quot;,&quot;DOI&quot;:&quot;10.1007/s12526-015-0323-y&quot;,&quot;ISSN&quot;:&quot;18671624&quot;,&quot;issued&quot;:{&quot;date-parts&quot;:[[2015]]},&quot;page&quot;:&quot;453-467&quot;,&quot;abstract&quot;:&quot;The tardigrade fauna of Condor Seamount, west of the Azores, is relatively rich, and species from at least seven genera are represented. A new species of the rare marine genus Neostygarctus (Arthrotardigrada) was found at 206 m depth at the summit of the seamount. This is the first record of the genus from the Atlantic Ocean, and also the deepest record of the genus. The new species Neostygarctus oceanopolis sp. nov. is easily distinguished from the Mediterranean type species N. acanthophorus by the number of middorsal spines. N. acanthophorus has five dorsal spines, whereas the adult of N. oceanopolis sp. nov. has seven. The cave tardigrade from Japan, Neostygarctus lovedeluxe also has dorsal spines on all five segments, but only the cephalic and the caudal segments have a middorsal spine, while the three other trunk segments have two spines on each of the dorsal segmental body plates. For the first time, ventral plates are recorded for a species of Neostygarctus. A membranous coating of the all spines of the cephalic segment, the lateral processes of the first three trunk segments, and the spines of the fourth leg pair are unique for Neostygarctus.&quot;,&quot;issue&quot;:&quot;3&quot;,&quot;volume&quot;:&quot;45&quot;,&quot;container-title-short&quot;:&quot;&quot;},&quot;isTemporary&quot;:false}]},{&quot;citationID&quot;:&quot;MENDELEY_CITATION_31b0e535-fda7-412d-95c1-66a519605fd1&quot;,&quot;properties&quot;:{&quot;noteIndex&quot;:0},&quot;isEdited&quot;:false,&quot;manualOverride&quot;:{&quot;isManuallyOverridden&quot;:false,&quot;citeprocText&quot;:&quot;(Budd 1996; Daley &lt;i&gt;et al.&lt;/i&gt; 2009; Daley and Budd 2010; Budd and Daley 2012; Daley and Edgecombe 2014)&quot;,&quot;manualOverrideText&quot;:&quot;&quot;},&quot;citationTag&quot;:&quot;MENDELEY_CITATION_v3_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&quot;,&quot;citationItems&quot;:[{&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id&quot;:&quot;c6b47f0c-5ae2-3aee-a8d3-803432f642b6&quot;,&quot;itemData&quot;:{&quot;type&quot;:&quot;article-journal&quot;,&quot;id&quot;:&quot;c6b47f0c-5ae2-3aee-a8d3-803432f642b6&quot;,&quot;title&quot;:&quot;New anomalocaridid appendages from the Burgess Shale, Canada&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container-title&quot;:&quot;Palaeontology&quot;,&quot;container-title-short&quot;:&quot;Palaeontology&quot;,&quot;ISBN&quot;:&quot;1475-4983&quot;,&quot;issued&quot;:{&quot;date-parts&quot;:[[2010]]},&quot;page&quot;:&quot;721-738&quot;,&quot;issue&quot;:&quot;4&quot;,&quot;volume&quot;:&quot;53&quot;},&quot;isTemporary&quot;:false},{&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3d2dfa58-7160-33f3-b4f6-ca57ebb2503d&quot;,&quot;itemData&quot;:{&quot;type&quot;:&quot;article-journal&quot;,&quot;id&quot;:&quot;3d2dfa58-7160-33f3-b4f6-ca57ebb2503d&quot;,&quot;title&quot;:&quot;The morphology of &lt;i&gt;Opabinia regalis&lt;/i&gt; and the reconstruction of the arthropod stem-group&quot;,&quot;author&quot;:[{&quot;family&quot;:&quot;Budd&quot;,&quot;given&quot;:&quot;Graham E.&quot;,&quot;parse-names&quot;:false,&quot;dropping-particle&quot;:&quot;&quot;,&quot;non-dropping-particle&quot;:&quot;&quot;}],&quot;container-title&quot;:&quot;Lethaia&quot;,&quot;container-title-short&quot;:&quot;Lethaia&quot;,&quot;DOI&quot;:&quot;10.1111/j.1502-3931.1996.tb01831.x&quot;,&quot;issued&quot;:{&quot;date-parts&quot;:[[1996]]},&quot;page&quot;:&quot;1-14&quot;,&quot;abstract&quot;:&quot;Opabinia regalis Walcott is an enigmatic fossil from the Middle Cambrian Burgess Shale of uncertain affinities. Recent suggestions place it in a clade with Anomalocaris Whiteaves from the Burgess Shale and Kerygmachela Budd from the Greenlandic Sirius Passet Fauna; these taxa have been interpreted as ‘lobopods’. Consideration of available Opabinia specimens demonstrates that reflective extensions from the axial region, previously thought to be either gut diverticula or musculature, can be accommodated in neither the trunk nor the lateral lobes that arise from it. They must therefore be external structures independent of the lateral lobes. On the basis of their sub-triangular appearance, size and taphonomy, they are considered here to represent lobopod limbs. Some evidence for the existence of terminal claws is also presented. The question of whether Kerygmachela, Opabinia and Anomalocaris constitute a monophyletic or paraphyletic grouping is considered. While they share several characters, most of these are plesiomorphies. Further, Opabinia and Anomalocaris share several arthropod-like characters not possessed by Kerygmachela. It is concluded that these three taxa probably form a paraphyletic grouping at the base of the arthropods. Retention of lobopod-like characters within the group provides important documentation of the lobopod-arthropod transition. A proper understanding of Opabinia and its close relatives, which may include the tardigrades, opens the way for a reconstruction of the arthropod stem-group. This in turn allows the construction of a speculative but satisfying scenario for the evolution of major arthropod features, including the origin of the biramous limb, tergites and arthropod segmentation. ‘Arthropodization’ may thus be seen not to be a single event but a series of adaptive innovations.OPABINIA, ANOMALOCARIS, KERYGMACHELA, Burgess Shale, problematica, Lobopodia, Arthropoda.&quot;,&quot;issue&quot;:&quot;1&quot;,&quot;volume&quot;:&quot;29&quot;},&quot;isTemporary&quot;:false},{&quot;id&quot;:&quot;e69ab688-864f-3c9f-b9cb-ce41efee055a&quot;,&quot;itemData&quot;:{&quot;type&quot;:&quot;article-journal&quot;,&quot;id&quot;:&quot;e69ab688-864f-3c9f-b9cb-ce41efee055a&quot;,&quot;title&quot;:&quot;The lobes and lobopods of &lt;i&gt;Opabinia regalis&lt;/i&gt; from the middle Cambrian Burgess Shale&quot;,&quot;author&quot;:[{&quot;family&quot;:&quot;Budd&quot;,&quot;given&quot;:&quot;Graham E.&quot;,&quot;parse-names&quot;:false,&quot;dropping-particle&quot;:&quot;&quot;,&quot;non-dropping-particle&quot;:&quot;&quot;},{&quot;family&quot;:&quot;Daley&quot;,&quot;given&quot;:&quot;Allison C.&quot;,&quot;parse-names&quot;:false,&quot;dropping-particle&quot;:&quot;&quot;,&quot;non-dropping-particle&quot;:&quot;&quot;}],&quot;container-title&quot;:&quot;Lethaia&quot;,&quot;container-title-short&quot;:&quot;Lethaia&quot;,&quot;DOI&quot;:&quot;10.1111/j.1502-3931.2011.00264.x&quot;,&quot;issued&quot;:{&quot;date-parts&quot;:[[2012]]},&quot;page&quot;:&quot;83-95&quot;,&quot;publisher&quot;:&quot;Blackwell Publishing Ltd&quot;,&quot;issue&quot;:&quot;1&quot;,&quot;volume&quot;:&quot;45&quot;},&quot;isTemporary&quot;:false}]},{&quot;citationID&quot;:&quot;MENDELEY_CITATION_268a7128-9d81-4ce8-bfde-db2e7ac415bb&quot;,&quot;properties&quot;:{&quot;noteIndex&quot;:0},&quot;isEdited&quot;:false,&quot;manualOverride&quot;:{&quot;isManuallyOverridden&quot;:false,&quot;citeprocText&quot;:&quot;(Whittington 1978)&quot;,&quot;manualOverrideText&quot;:&quot;&quot;},&quot;citationTag&quot;:&quot;MENDELEY_CITATION_v3_eyJjaXRhdGlvbklEIjoiTUVOREVMRVlfQ0lUQVRJT05fMjY4YTcxMjgtOWQ4MS00Y2U4LWJmZGUtZGIyZTdhYzQxNWJi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quot;,&quot;citationItems&quot;:[{&quot;id&quot;:&quot;d400bde7-26c5-3e0d-9309-7a296ecf16eb&quot;,&quot;itemData&quot;:{&quot;type&quot;:&quot;article-journal&quot;,&quot;id&quot;:&quot;d400bde7-26c5-3e0d-9309-7a296ecf16eb&quot;,&quot;title&quot;:&quot;The lobopod animal &lt;i&gt;Aysheaia pedunculata&lt;/i&gt; Walcott, Middle Cambrian, Burgess Shale, British Columbia&quot;,&quot;author&quot;:[{&quot;family&quot;:&quot;Whittington&quot;,&quot;given&quot;:&quot;H B&quot;,&quot;parse-names&quot;:false,&quot;dropping-particle&quot;:&quot;&quot;,&quot;non-dropping-particle&quot;:&quot;&quot;}],&quot;container-title&quot;:&quot;Philosophical Transactions of the Royal Society of London B: Biological Sciences&quot;,&quot;DOI&quot;:&quot;10.1098/rstb.1978.0061&quot;,&quot;issued&quot;:{&quot;date-parts&quot;:[[1978]]},&quot;page&quot;:&quot;165-197&quot;,&quot;abstract&quot;:&quot;Fifteen specimens of A. pedunculata have been prepared, photographed, and drawn to show how each specimen is interpreted and how portions preserved only in part or counterpart are related to the whole. The body was elongate, sub-cylindrical, bearing one pair of conical, branched anterior appendages inserted in the lateral wall, and ten pairs of short, uniramous limbs; anteriorly no distinct head region, posteriorly the body merged into the bases of the last pair of limbs. The cuticle was unmineralized, flexible, the body wall, anterior appendage and limbs, annulated. On the trunk the evenly spaced annulations were high, sharp-crested dorsally, changing to low and rounded laterally and faint or absent ventrally; dorsally the annulations appear to have borne a row of seven tubercles, each tubercle sharp and possibly spinose apically. One annulation opposite midline of anterior appendage and limbs 1-0, three in the space intervening between these limbs, five between anterior appendage and first limb; posteriorly annulations of trunk formed a continuous series with those of last pair of limbs. This arrangement implies that the body consisted of at least 12 somites. Annulations of the anterior appendage were sharp-crested, uniform in height; branches of the appendage were long, slim, pointed, three at the tip and three along the anterior side, each branch slightly flexible and movable about its base. About ten annulations on each limb, uniform in height, the cross-section varied from low, rounded, to high, sharp-crested, as the limb was extended, contracted or flexed. The tip of the limb was bluntly rounded, on the posterior wall of limbs 1-8, and the anterior wall of limbs 9, 10, was a group of seven curved claws. On limbs 2-8 a forwardly directed spine on the seventh annulation and a shorter spine on the distal annulation, on limbs 9 and 10 a prominent, backwardly directed spine. In front of the anterior appendage the one or two annulations were faint, the anterior end of the body bluntly rounded, the mouth, surrounded by a ring of six or so slim papillae, situated medially on the anterior wall. The alimentary canal is not preserved as a sediment fill, but as a reflective strip, widest adjacent to the mouth, extending back to end between the bases of the last pair of limbs. Sagittal length 1 to 6 cm, smallest similar to largest specimen. Aysheaia pedunculata is one of the rarer animals in the Burgess Shale, occurring in association with arthropods and worm…&quot;,&quot;issue&quot;:&quot;1000&quot;,&quot;volume&quot;:&quot;284&quot;,&quot;container-title-short&quot;:&quot;&quot;},&quot;isTemporary&quot;:false}]},{&quot;citationID&quot;:&quot;MENDELEY_CITATION_681df90a-cde2-4a6d-8f8d-b24760843090&quot;,&quot;properties&quot;:{&quot;noteIndex&quot;:0},&quot;isEdited&quot;:false,&quot;manualOverride&quot;:{&quot;isManuallyOverridden&quot;:false,&quot;citeprocText&quot;:&quot;(Liu &lt;i&gt;et al.&lt;/i&gt; 2007)&quot;,&quot;manualOverrideText&quot;:&quot;&quot;},&quot;citationTag&quot;:&quot;MENDELEY_CITATION_v3_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QWN0YSBab29sb2dpY2EiLCJET0kiOiIxMC4xMTExL2ouMTQ2My02Mzk1LjIwMDcuMDAyODEueCIsIklTU04iOiIxNDYzLTYzOTUiLCJpc3N1ZWQiOnsiZGF0ZS1wYXJ0cyI6W1syMDA3XV19LCJwYWdlIjoiMjc5LTI4OCIsInB1Ymxpc2hlciI6IkJsYWNrd2VsbCBQdWJsaXNoaW5nIEx0ZCIsImlzc3VlIjoiNCIsInZvbHVtZSI6Ijg4IiwiY29udGFpbmVyLXRpdGxlLXNob3J0IjoiIn0sImlzVGVtcG9yYXJ5IjpmYWxzZX1dfQ==&quot;,&quot;citationItems&quot;:[{&quot;id&quot;:&quot;ef64536a-8888-3a97-8083-b8116d5aa39e&quot;,&quot;itemData&quot;:{&quot;type&quot;:&quot;article-journal&quot;,&quot;id&quot;:&quot;ef64536a-8888-3a97-8083-b8116d5aa39e&quot;,&quot;title&quot;:&quot;Morpho-anatomy of the lobopod [i]Magadictyon[/i] [sic] cf. [i]haikouensis[/i] from the Early Cambrian Chengjiang Lagerstätte, South China&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Acta Zoologica&quot;,&quot;DOI&quot;:&quot;10.1111/j.1463-6395.2007.00281.x&quot;,&quot;ISSN&quot;:&quot;1463-6395&quot;,&quot;issued&quot;:{&quot;date-parts&quot;:[[2007]]},&quot;page&quot;:&quot;279-288&quot;,&quot;publisher&quot;:&quot;Blackwell Publishing Ltd&quot;,&quot;issue&quot;:&quot;4&quot;,&quot;volume&quot;:&quot;88&quot;,&quot;container-title-short&quot;:&quot;&quot;},&quot;isTemporary&quot;:false}]},{&quot;citationID&quot;:&quot;MENDELEY_CITATION_a46938a5-a6a3-49a9-afe8-ef675d275925&quot;,&quot;properties&quot;:{&quot;noteIndex&quot;:0},&quot;isEdited&quot;:false,&quot;manualOverride&quot;:{&quot;isManuallyOverridden&quot;:false,&quot;citeprocText&quot;:&quot;(Budd 1993, 1998)&quot;,&quot;manualOverrideText&quot;:&quot;&quot;},&quot;citationTag&quot;:&quot;MENDELEY_CITATION_v3_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1dfQ==&quot;,&quot;citationItems&quot;:[{&quot;id&quot;:&quot;fcc2707a-48e4-3bbc-b9cf-f174cedfb6a6&quot;,&quot;itemData&quot;:{&quot;type&quot;:&quot;article-journal&quot;,&quot;id&quot;:&quot;fcc2707a-48e4-3bbc-b9cf-f174cedfb6a6&quot;,&quot;title&quot;:&quot;A Cambrian gilled lobopod from Greenland&quot;,&quot;author&quot;:[{&quot;family&quot;:&quot;Budd&quot;,&quot;given&quot;:&quot;Graham E.&quot;,&quot;parse-names&quot;:false,&quot;dropping-particle&quot;:&quot;&quot;,&quot;non-dropping-particle&quot;:&quot;&quot;}],&quot;container-title&quot;:&quot;Nature&quot;,&quot;container-title-short&quot;:&quot;Nature&quot;,&quot;DOI&quot;:&quot;10.1038/364709a0&quot;,&quot;issued&quot;:{&quot;date-parts&quot;:[[1993]]},&quot;page&quot;:&quot;709-711&quot;,&quot;volume&quot;:&quot;364&quot;},&quot;isTemporary&quot;:false},{&quot;id&quot;:&quot;16b493a2-eb57-339a-a8a0-b036d17db3f0&quot;,&quot;itemData&quot;:{&quot;type&quot;:&quot;article-journal&quot;,&quot;id&quot;:&quot;16b493a2-eb57-339a-a8a0-b036d17db3f0&quot;,&quot;title&quot;:&quot;The morphology and phylogenetic significance of &lt;i&gt;Kerygmachela kierkegaardi&lt;/i&gt; Budd (Buen Formation, Lower Cambrian, N Greenland)&quot;,&quot;author&quot;:[{&quot;family&quot;:&quot;Budd&quot;,&quot;given&quot;:&quot;Graham E.&quot;,&quot;parse-names&quot;:false,&quot;dropping-particle&quot;:&quot;&quot;,&quot;non-dropping-particle&quot;:&quot;&quot;}],&quot;container-title&quot;:&quot;Transactions of the Royal Society of Edinburgh: Earth Sciences&quot;,&quot;container-title-short&quot;:&quot;Trans. R. Soc. Edinb. Earth Sci.&quot;,&quot;DOI&quot;:&quot;10.1017/S0263593300002418&quot;,&quot;ISSN&quot;:&quot;0263-5933&quot;,&quot;issued&quot;:{&quot;date-parts&quot;:[[1998,11]]},&quot;page&quot;:&quot;249-290&quot;,&quot;publisher&quot;:&quot;Cambridge University Press&quot;,&quot;issue&quot;:&quot;04&quot;,&quot;volume&quot;:&quot;89&quot;},&quot;isTemporary&quot;:false}]},{&quot;citationID&quot;:&quot;MENDELEY_CITATION_8bddb47e-af4e-4990-a894-3ea7b5efbb82&quot;,&quot;properties&quot;:{&quot;noteIndex&quot;:0},&quot;isEdited&quot;:false,&quot;manualOverride&quot;:{&quot;isManuallyOverridden&quot;:false,&quot;citeprocText&quot;:&quot;(Ou, Shu and Mayer 2012)&quot;,&quot;manualOverrideText&quot;:&quot;&quot;},&quot;citationTag&quot;:&quot;MENDELEY_CITATION_v3_eyJjaXRhdGlvbklEIjoiTUVOREVMRVlfQ0lUQVRJT05fOGJkZGI0N2UtYWY0ZS00OTkwLWE4OTQtM2VhN2I1ZWZiYjgy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ID&quot;:&quot;MENDELEY_CITATION_9f0b29e7-ddec-49cc-86e1-7cf9bb65b8ca&quot;,&quot;properties&quot;:{&quot;noteIndex&quot;:0},&quot;isEdited&quot;:false,&quot;manualOverride&quot;:{&quot;isManuallyOverridden&quot;:false,&quot;citeprocText&quot;:&quot;(Van Roy, Daley and Briggs 2015)&quot;,&quot;manualOverrideText&quot;:&quot;&quot;},&quot;citationTag&quot;:&quot;MENDELEY_CITATION_v3_eyJjaXRhdGlvbklEIjoiTUVOREVMRVlfQ0lUQVRJT05fOWYwYjI5ZTctZGRlYy00OWNjLTg2ZTEtN2NmOWJiNjViOGNh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ID&quot;:&quot;MENDELEY_CITATION_232176ce-9406-48d6-baac-d867b3b29915&quot;,&quot;properties&quot;:{&quot;noteIndex&quot;:0},&quot;isEdited&quot;:false,&quot;manualOverride&quot;:{&quot;isManuallyOverridden&quot;:false,&quot;citeprocText&quot;:&quot;(Budd 1996; Budd and Daley 2012)&quot;,&quot;manualOverrideText&quot;:&quot;&quot;},&quot;citationTag&quot;:&quot;MENDELEY_CITATION_v3_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&quot;,&quot;citationItems&quot;:[{&quot;id&quot;:&quot;3d2dfa58-7160-33f3-b4f6-ca57ebb2503d&quot;,&quot;itemData&quot;:{&quot;type&quot;:&quot;article-journal&quot;,&quot;id&quot;:&quot;3d2dfa58-7160-33f3-b4f6-ca57ebb2503d&quot;,&quot;title&quot;:&quot;The morphology of &lt;i&gt;Opabinia regalis&lt;/i&gt; and the reconstruction of the arthropod stem-group&quot;,&quot;author&quot;:[{&quot;family&quot;:&quot;Budd&quot;,&quot;given&quot;:&quot;Graham E.&quot;,&quot;parse-names&quot;:false,&quot;dropping-particle&quot;:&quot;&quot;,&quot;non-dropping-particle&quot;:&quot;&quot;}],&quot;container-title&quot;:&quot;Lethaia&quot;,&quot;container-title-short&quot;:&quot;Lethaia&quot;,&quot;DOI&quot;:&quot;10.1111/j.1502-3931.1996.tb01831.x&quot;,&quot;issued&quot;:{&quot;date-parts&quot;:[[1996]]},&quot;page&quot;:&quot;1-14&quot;,&quot;abstract&quot;:&quot;Opabinia regalis Walcott is an enigmatic fossil from the Middle Cambrian Burgess Shale of uncertain affinities. Recent suggestions place it in a clade with Anomalocaris Whiteaves from the Burgess Shale and Kerygmachela Budd from the Greenlandic Sirius Passet Fauna; these taxa have been interpreted as ‘lobopods’. Consideration of available Opabinia specimens demonstrates that reflective extensions from the axial region, previously thought to be either gut diverticula or musculature, can be accommodated in neither the trunk nor the lateral lobes that arise from it. They must therefore be external structures independent of the lateral lobes. On the basis of their sub-triangular appearance, size and taphonomy, they are considered here to represent lobopod limbs. Some evidence for the existence of terminal claws is also presented. The question of whether Kerygmachela, Opabinia and Anomalocaris constitute a monophyletic or paraphyletic grouping is considered. While they share several characters, most of these are plesiomorphies. Further, Opabinia and Anomalocaris share several arthropod-like characters not possessed by Kerygmachela. It is concluded that these three taxa probably form a paraphyletic grouping at the base of the arthropods. Retention of lobopod-like characters within the group provides important documentation of the lobopod-arthropod transition. A proper understanding of Opabinia and its close relatives, which may include the tardigrades, opens the way for a reconstruction of the arthropod stem-group. This in turn allows the construction of a speculative but satisfying scenario for the evolution of major arthropod features, including the origin of the biramous limb, tergites and arthropod segmentation. ‘Arthropodization’ may thus be seen not to be a single event but a series of adaptive innovations.OPABINIA, ANOMALOCARIS, KERYGMACHELA, Burgess Shale, problematica, Lobopodia, Arthropoda.&quot;,&quot;issue&quot;:&quot;1&quot;,&quot;volume&quot;:&quot;29&quot;},&quot;isTemporary&quot;:false},{&quot;id&quot;:&quot;e69ab688-864f-3c9f-b9cb-ce41efee055a&quot;,&quot;itemData&quot;:{&quot;type&quot;:&quot;article-journal&quot;,&quot;id&quot;:&quot;e69ab688-864f-3c9f-b9cb-ce41efee055a&quot;,&quot;title&quot;:&quot;The lobes and lobopods of &lt;i&gt;Opabinia regalis&lt;/i&gt; from the middle Cambrian Burgess Shale&quot;,&quot;author&quot;:[{&quot;family&quot;:&quot;Budd&quot;,&quot;given&quot;:&quot;Graham E.&quot;,&quot;parse-names&quot;:false,&quot;dropping-particle&quot;:&quot;&quot;,&quot;non-dropping-particle&quot;:&quot;&quot;},{&quot;family&quot;:&quot;Daley&quot;,&quot;given&quot;:&quot;Allison C.&quot;,&quot;parse-names&quot;:false,&quot;dropping-particle&quot;:&quot;&quot;,&quot;non-dropping-particle&quot;:&quot;&quot;}],&quot;container-title&quot;:&quot;Lethaia&quot;,&quot;container-title-short&quot;:&quot;Lethaia&quot;,&quot;DOI&quot;:&quot;10.1111/j.1502-3931.2011.00264.x&quot;,&quot;issued&quot;:{&quot;date-parts&quot;:[[2012]]},&quot;page&quot;:&quot;83-95&quot;,&quot;publisher&quot;:&quot;Blackwell Publishing Ltd&quot;,&quot;issue&quot;:&quot;1&quot;,&quot;volume&quot;:&quot;45&quot;},&quot;isTemporary&quot;:false}]},{&quot;citationID&quot;:&quot;MENDELEY_CITATION_db100b75-923a-4ec3-bc2e-3dcb4028d0ac&quot;,&quot;properties&quot;:{&quot;noteIndex&quot;:0},&quot;isEdited&quot;:false,&quot;manualOverride&quot;:{&quot;isManuallyOverridden&quot;:false,&quot;citeprocText&quot;:&quot;(Budd 1993, 1998)&quot;,&quot;manualOverrideText&quot;:&quot;&quot;},&quot;citationTag&quot;:&quot;MENDELEY_CITATION_v3_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1dfQ==&quot;,&quot;citationItems&quot;:[{&quot;id&quot;:&quot;fcc2707a-48e4-3bbc-b9cf-f174cedfb6a6&quot;,&quot;itemData&quot;:{&quot;type&quot;:&quot;article-journal&quot;,&quot;id&quot;:&quot;fcc2707a-48e4-3bbc-b9cf-f174cedfb6a6&quot;,&quot;title&quot;:&quot;A Cambrian gilled lobopod from Greenland&quot;,&quot;author&quot;:[{&quot;family&quot;:&quot;Budd&quot;,&quot;given&quot;:&quot;Graham E.&quot;,&quot;parse-names&quot;:false,&quot;dropping-particle&quot;:&quot;&quot;,&quot;non-dropping-particle&quot;:&quot;&quot;}],&quot;container-title&quot;:&quot;Nature&quot;,&quot;container-title-short&quot;:&quot;Nature&quot;,&quot;DOI&quot;:&quot;10.1038/364709a0&quot;,&quot;issued&quot;:{&quot;date-parts&quot;:[[1993]]},&quot;page&quot;:&quot;709-711&quot;,&quot;volume&quot;:&quot;364&quot;},&quot;isTemporary&quot;:false},{&quot;id&quot;:&quot;16b493a2-eb57-339a-a8a0-b036d17db3f0&quot;,&quot;itemData&quot;:{&quot;type&quot;:&quot;article-journal&quot;,&quot;id&quot;:&quot;16b493a2-eb57-339a-a8a0-b036d17db3f0&quot;,&quot;title&quot;:&quot;The morphology and phylogenetic significance of &lt;i&gt;Kerygmachela kierkegaardi&lt;/i&gt; Budd (Buen Formation, Lower Cambrian, N Greenland)&quot;,&quot;author&quot;:[{&quot;family&quot;:&quot;Budd&quot;,&quot;given&quot;:&quot;Graham E.&quot;,&quot;parse-names&quot;:false,&quot;dropping-particle&quot;:&quot;&quot;,&quot;non-dropping-particle&quot;:&quot;&quot;}],&quot;container-title&quot;:&quot;Transactions of the Royal Society of Edinburgh: Earth Sciences&quot;,&quot;container-title-short&quot;:&quot;Trans. R. Soc. Edinb. Earth Sci.&quot;,&quot;DOI&quot;:&quot;10.1017/S0263593300002418&quot;,&quot;ISSN&quot;:&quot;0263-5933&quot;,&quot;issued&quot;:{&quot;date-parts&quot;:[[1998,11]]},&quot;page&quot;:&quot;249-290&quot;,&quot;publisher&quot;:&quot;Cambridge University Press&quot;,&quot;issue&quot;:&quot;04&quot;,&quot;volume&quot;:&quot;89&quot;},&quot;isTemporary&quot;:false}]},{&quot;citationID&quot;:&quot;MENDELEY_CITATION_40a7fa22-9dd9-46c1-9014-1f96b4973809&quot;,&quot;properties&quot;:{&quot;noteIndex&quot;:0},&quot;isEdited&quot;:false,&quot;manualOverride&quot;:{&quot;isManuallyOverridden&quot;:false,&quot;citeprocText&quot;:&quot;(Budd 1997)&quot;,&quot;manualOverrideText&quot;:&quot;&quot;},&quot;citationTag&quot;:&quot;MENDELEY_CITATION_v3_eyJjaXRhdGlvbklEIjoiTUVOREVMRVlfQ0lUQVRJT05fNDBhN2ZhMjItOWRkOS00NmMxLTkwMTQtMWY5NmI0OTczODA5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quot;,&quot;citationItems&quot;:[{&quot;id&quot;:&quot;adefb8a2-7d1c-3cd0-8c76-23e0eb52725e&quot;,&quot;itemData&quot;:{&quot;type&quot;:&quot;chapter&quot;,&quot;id&quot;:&quot;adefb8a2-7d1c-3cd0-8c76-23e0eb52725e&quot;,&quot;title&quot;:&quot;Stem-group arthropods from the Lower Cambrian Sirius Passet fauna of North Greenland&quot;,&quot;author&quot;:[{&quot;family&quot;:&quot;Budd&quot;,&quot;given&quot;:&quot;Graham E.&quot;,&quot;parse-names&quot;:false,&quot;dropping-particle&quot;:&quot;&quot;,&quot;non-dropping-particle&quot;:&quot;&quot;}],&quot;container-title&quot;:&quot;Arthropod relationships&quot;,&quot;editor&quot;:[{&quot;family&quot;:&quot;Fortey&quot;,&quot;given&quot;:&quot;Richard A&quot;,&quot;parse-names&quot;:false,&quot;dropping-particle&quot;:&quot;&quot;,&quot;non-dropping-particle&quot;:&quot;&quot;},{&quot;family&quot;:&quot;Thomas&quot;,&quot;given&quot;:&quot;R. H.&quot;,&quot;parse-names&quot;:false,&quot;dropping-particle&quot;:&quot;&quot;,&quot;non-dropping-particle&quot;:&quot;&quot;}],&quot;issued&quot;:{&quot;date-parts&quot;:[[1997]]},&quot;publisher-place&quot;:&quot;London&quot;,&quot;page&quot;:&quot;125-138&quot;,&quot;publisher&quot;:&quot;Chapman and Hall&quot;,&quot;container-title-short&quot;:&quot;&quot;},&quot;isTemporary&quot;:false}]},{&quot;citationID&quot;:&quot;MENDELEY_CITATION_0a1efd36-ac80-4fda-ba5e-10e7a8b00e31&quot;,&quot;properties&quot;:{&quot;noteIndex&quot;:0},&quot;isEdited&quot;:false,&quot;manualOverride&quot;:{&quot;isManuallyOverridden&quot;:false,&quot;citeprocText&quot;:&quot;(Van Roy, Daley and Briggs 2013)&quot;,&quot;manualOverrideText&quot;:&quot;&quot;},&quot;citationTag&quot;:&quot;MENDELEY_CITATION_v3_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&quot;,&quot;citationItems&quot;:[{&quot;id&quot;:&quot;6b0a285c-dfb5-3a76-b6aa-bf0a97d4311f&quot;,&quot;itemData&quot;:{&quot;type&quot;:&quot;paper-conference&quot;,&quot;id&quot;:&quot;6b0a285c-dfb5-3a76-b6aa-bf0a97d4311f&quot;,&quot;title&quot;:&quot;Anomalocaridids had two sets of lateral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 G.&quot;,&quot;parse-names&quot;:false,&quot;dropping-particle&quot;:&quot;&quot;,&quot;non-dropping-particle&quot;:&quot;&quot;}],&quot;container-title&quot;:&quot;57th Palaeontological Association Annual Meeting&quot;,&quot;issued&quot;:{&quot;date-parts&quot;:[[2013]]},&quot;page&quot;:&quot;58&quot;,&quot;container-title-short&quot;:&quot;&quot;},&quot;isTemporary&quot;:false}]},{&quot;citationID&quot;:&quot;MENDELEY_CITATION_9c0c0caf-5727-4475-a11a-24266fe947a9&quot;,&quot;properties&quot;:{&quot;noteIndex&quot;:0},&quot;isEdited&quot;:false,&quot;manualOverride&quot;:{&quot;isManuallyOverridden&quot;:false,&quot;citeprocText&quot;:&quot;(Van Roy, Daley and Briggs 2013)&quot;,&quot;manualOverrideText&quot;:&quot;&quot;},&quot;citationTag&quot;:&quot;MENDELEY_CITATION_v3_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&quot;,&quot;citationItems&quot;:[{&quot;id&quot;:&quot;6b0a285c-dfb5-3a76-b6aa-bf0a97d4311f&quot;,&quot;itemData&quot;:{&quot;type&quot;:&quot;paper-conference&quot;,&quot;id&quot;:&quot;6b0a285c-dfb5-3a76-b6aa-bf0a97d4311f&quot;,&quot;title&quot;:&quot;Anomalocaridids had two sets of lateral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 G.&quot;,&quot;parse-names&quot;:false,&quot;dropping-particle&quot;:&quot;&quot;,&quot;non-dropping-particle&quot;:&quot;&quot;}],&quot;container-title&quot;:&quot;57th Palaeontological Association Annual Meeting&quot;,&quot;issued&quot;:{&quot;date-parts&quot;:[[2013]]},&quot;page&quot;:&quot;58&quot;,&quot;container-title-short&quot;:&quot;&quot;},&quot;isTemporary&quot;:false}]},{&quot;citationID&quot;:&quot;MENDELEY_CITATION_ff61b52b-fbf8-498e-aa0c-73066168070a&quot;,&quot;properties&quot;:{&quot;noteIndex&quot;:0},&quot;isEdited&quot;:false,&quot;manualOverride&quot;:{&quot;isManuallyOverridden&quot;:false,&quot;citeprocText&quot;:&quot;(Kühl, Briggs and Rust 2009; Ortega-Hernández 2016)&quot;,&quot;manualOverrideText&quot;:&quot;&quot;},&quot;citationTag&quot;:&quot;MENDELEY_CITATION_v3_eyJjaXRhdGlvbklEIjoiTUVOREVMRVlfQ0lUQVRJT05fZmY2MWI1MmItZmJmOC00OThlLWFhMGMtNzMwNjYxNjgwNzBhIiwicHJvcGVydGllcyI6eyJub3RlSW5kZXgiOjB9LCJpc0VkaXRlZCI6ZmFsc2UsIm1hbnVhbE92ZXJyaWRlIjp7ImlzTWFudWFsbHlPdmVycmlkZGVuIjpmYWxzZSwiY2l0ZXByb2NUZXh0IjoiKEvDvGhsLCBCcmlnZ3MgYW5kIFJ1c3QgMjAwOTsgT3J0ZWdhLUhlcm7DoW5kZXogMjAxNi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&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id&quot;:&quot;f397eaa0-ba7a-3b4e-9944-5fd8af1753da&quot;,&quot;itemData&quot;:{&quot;type&quot;:&quot;article-journal&quot;,&quot;id&quot;:&quot;f397eaa0-ba7a-3b4e-9944-5fd8af1753da&quot;,&quot;title&quot;:&quot;Making sense of 'lower' and 'upper' stem-group Euarthropoda, with comments on the strict use of the name Arthropoda von Siebold, 1848&quot;,&quot;author&quot;:[{&quot;family&quot;:&quot;Ortega-Hernández&quot;,&quot;given&quot;:&quot;Javier&quot;,&quot;parse-names&quot;:false,&quot;dropping-particle&quot;:&quot;&quot;,&quot;non-dropping-particle&quot;:&quot;&quot;}],&quot;container-title&quot;:&quot;Biological Reviews&quot;,&quot;DOI&quot;:&quot;10.1111/brv.12168&quot;,&quot;ISSN&quot;:&quot;1469185X&quot;,&quot;PMID&quot;:&quot;25528950&quot;,&quot;issued&quot;:{&quot;date-parts&quot;:[[2016]]},&quot;page&quot;:&quot;255-273&quot;,&quot;abstract&quot;:&quot;The ever-increasing number of studies that address the origin and evolution of Euarthropoda - whose extant representatives include chelicerates, myriapods, crustaceans and hexapods - are gradually reaching a consensus with regard to the overall phylogenetic relationships of some of the earliest representatives of this phylum. The stem-lineage of Euarthropoda includes numerous forms that reflect the major morphological transition from a lobopodian-type to a completely arthrodized body organization. Several methods of classification that aim to reflect such a complex evolutionary history have been proposed as a consequence of this taxonomic diversity. Unfortunately, this has also led to a saturation of nomenclatural schemes, often in conflict with each other, some of which are incompatible with cladistic-based methodologies. Here, I review the convoluted terminology associated with the classification of stem-group Euarthropoda, and propose a synapomorphy-based distinction that allows 'lower stem-Euarthropoda' (e.g. lobopodians, radiodontans) to be separated from 'upper stem-Euarthropoda' (e.g. fuxianhuiids, Cambrian bivalved forms) in terms of the structural organization of the head region and other aspects of overall body architecture. The step-wise acquisition of morphological features associated with the origins of the crown-group indicate that the node defining upper stem-Euarthropoda is phylogenetically stable, and supported by numerous synapomorphic characters; these include the presence of a deutocerebral first appendage pair, multisegmented head region with one or more pairs of post-ocular differentiated limbs, complete body arthrodization, posterior-facing mouth associated with the hypostome/labrum complex, and post-oral biramous arthropodized appendages. The name 'Deuteropoda' nov. is proposed for the scion (monophyletic group including the crown-group and an extension of the stem-group) that comprises upper stem-Euarthropoda and Euarthropoda. A brief account of common terminological inaccuracies in recent palaeontological studies evinces the utility of Deuteropoda nov. as a reference point for discussing aspects of early euarthropod phylogeny.&quot;,&quot;issue&quot;:&quot;1&quot;,&quot;volume&quot;:&quot;91&quot;,&quot;container-title-short&quot;:&quot;&quot;},&quot;isTemporary&quot;:false}]},{&quot;citationID&quot;:&quot;MENDELEY_CITATION_02199438-15b8-40e7-a29c-41702548460d&quot;,&quot;properties&quot;:{&quot;noteIndex&quot;:0},&quot;isEdited&quot;:false,&quot;manualOverride&quot;:{&quot;isManuallyOverridden&quot;:false,&quot;citeprocText&quot;:&quot;(Whittington 1978)&quot;,&quot;manualOverrideText&quot;:&quot;&quot;},&quot;citationTag&quot;:&quot;MENDELEY_CITATION_v3_eyJjaXRhdGlvbklEIjoiTUVOREVMRVlfQ0lUQVRJT05fMDIxOTk0MzgtMTViOC00MGU3LWEyOWMtNDE3MDI1NDg0NjBk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quot;,&quot;citationItems&quot;:[{&quot;id&quot;:&quot;d400bde7-26c5-3e0d-9309-7a296ecf16eb&quot;,&quot;itemData&quot;:{&quot;type&quot;:&quot;article-journal&quot;,&quot;id&quot;:&quot;d400bde7-26c5-3e0d-9309-7a296ecf16eb&quot;,&quot;title&quot;:&quot;The lobopod animal &lt;i&gt;Aysheaia pedunculata&lt;/i&gt; Walcott, Middle Cambrian, Burgess Shale, British Columbia&quot;,&quot;author&quot;:[{&quot;family&quot;:&quot;Whittington&quot;,&quot;given&quot;:&quot;H B&quot;,&quot;parse-names&quot;:false,&quot;dropping-particle&quot;:&quot;&quot;,&quot;non-dropping-particle&quot;:&quot;&quot;}],&quot;container-title&quot;:&quot;Philosophical Transactions of the Royal Society of London B: Biological Sciences&quot;,&quot;DOI&quot;:&quot;10.1098/rstb.1978.0061&quot;,&quot;issued&quot;:{&quot;date-parts&quot;:[[1978]]},&quot;page&quot;:&quot;165-197&quot;,&quot;abstract&quot;:&quot;Fifteen specimens of A. pedunculata have been prepared, photographed, and drawn to show how each specimen is interpreted and how portions preserved only in part or counterpart are related to the whole. The body was elongate, sub-cylindrical, bearing one pair of conical, branched anterior appendages inserted in the lateral wall, and ten pairs of short, uniramous limbs; anteriorly no distinct head region, posteriorly the body merged into the bases of the last pair of limbs. The cuticle was unmineralized, flexible, the body wall, anterior appendage and limbs, annulated. On the trunk the evenly spaced annulations were high, sharp-crested dorsally, changing to low and rounded laterally and faint or absent ventrally; dorsally the annulations appear to have borne a row of seven tubercles, each tubercle sharp and possibly spinose apically. One annulation opposite midline of anterior appendage and limbs 1-0, three in the space intervening between these limbs, five between anterior appendage and first limb; posteriorly annulations of trunk formed a continuous series with those of last pair of limbs. This arrangement implies that the body consisted of at least 12 somites. Annulations of the anterior appendage were sharp-crested, uniform in height; branches of the appendage were long, slim, pointed, three at the tip and three along the anterior side, each branch slightly flexible and movable about its base. About ten annulations on each limb, uniform in height, the cross-section varied from low, rounded, to high, sharp-crested, as the limb was extended, contracted or flexed. The tip of the limb was bluntly rounded, on the posterior wall of limbs 1-8, and the anterior wall of limbs 9, 10, was a group of seven curved claws. On limbs 2-8 a forwardly directed spine on the seventh annulation and a shorter spine on the distal annulation, on limbs 9 and 10 a prominent, backwardly directed spine. In front of the anterior appendage the one or two annulations were faint, the anterior end of the body bluntly rounded, the mouth, surrounded by a ring of six or so slim papillae, situated medially on the anterior wall. The alimentary canal is not preserved as a sediment fill, but as a reflective strip, widest adjacent to the mouth, extending back to end between the bases of the last pair of limbs. Sagittal length 1 to 6 cm, smallest similar to largest specimen. Aysheaia pedunculata is one of the rarer animals in the Burgess Shale, occurring in association with arthropods and worm…&quot;,&quot;issue&quot;:&quot;1000&quot;,&quot;volume&quot;:&quot;284&quot;,&quot;container-title-short&quot;:&quot;&quot;},&quot;isTemporary&quot;:false}]},{&quot;citationID&quot;:&quot;MENDELEY_CITATION_d677962d-c522-42ac-9a68-3a3b4f790bb8&quot;,&quot;properties&quot;:{&quot;noteIndex&quot;:0},&quot;isEdited&quot;:false,&quot;manualOverride&quot;:{&quot;isManuallyOverridden&quot;:false,&quot;citeprocText&quot;:&quot;(Ou, Shu and Mayer 2012)&quot;,&quot;manualOverrideText&quot;:&quot;&quot;},&quot;citationTag&quot;:&quot;MENDELEY_CITATION_v3_eyJjaXRhdGlvbklEIjoiTUVOREVMRVlfQ0lUQVRJT05fZDY3Nzk2MmQtYzUyMi00MmFjLTlhNjgtM2EzYjRmNzkwYmI4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ID&quot;:&quot;MENDELEY_CITATION_349eeb1f-1c06-45ee-ac60-da1ef2dda53e&quot;,&quot;properties&quot;:{&quot;noteIndex&quot;:0},&quot;isEdited&quot;:false,&quot;manualOverride&quot;:{&quot;isManuallyOverridden&quot;:false,&quot;citeprocText&quot;:&quot;(Budd 1993, 1998)&quot;,&quot;manualOverrideText&quot;:&quot;&quot;},&quot;citationTag&quot;:&quot;MENDELEY_CITATION_v3_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1dfQ==&quot;,&quot;citationItems&quot;:[{&quot;id&quot;:&quot;fcc2707a-48e4-3bbc-b9cf-f174cedfb6a6&quot;,&quot;itemData&quot;:{&quot;type&quot;:&quot;article-journal&quot;,&quot;id&quot;:&quot;fcc2707a-48e4-3bbc-b9cf-f174cedfb6a6&quot;,&quot;title&quot;:&quot;A Cambrian gilled lobopod from Greenland&quot;,&quot;author&quot;:[{&quot;family&quot;:&quot;Budd&quot;,&quot;given&quot;:&quot;Graham E.&quot;,&quot;parse-names&quot;:false,&quot;dropping-particle&quot;:&quot;&quot;,&quot;non-dropping-particle&quot;:&quot;&quot;}],&quot;container-title&quot;:&quot;Nature&quot;,&quot;container-title-short&quot;:&quot;Nature&quot;,&quot;DOI&quot;:&quot;10.1038/364709a0&quot;,&quot;issued&quot;:{&quot;date-parts&quot;:[[1993]]},&quot;page&quot;:&quot;709-711&quot;,&quot;volume&quot;:&quot;364&quot;},&quot;isTemporary&quot;:false},{&quot;id&quot;:&quot;16b493a2-eb57-339a-a8a0-b036d17db3f0&quot;,&quot;itemData&quot;:{&quot;type&quot;:&quot;article-journal&quot;,&quot;id&quot;:&quot;16b493a2-eb57-339a-a8a0-b036d17db3f0&quot;,&quot;title&quot;:&quot;The morphology and phylogenetic significance of &lt;i&gt;Kerygmachela kierkegaardi&lt;/i&gt; Budd (Buen Formation, Lower Cambrian, N Greenland)&quot;,&quot;author&quot;:[{&quot;family&quot;:&quot;Budd&quot;,&quot;given&quot;:&quot;Graham E.&quot;,&quot;parse-names&quot;:false,&quot;dropping-particle&quot;:&quot;&quot;,&quot;non-dropping-particle&quot;:&quot;&quot;}],&quot;container-title&quot;:&quot;Transactions of the Royal Society of Edinburgh: Earth Sciences&quot;,&quot;container-title-short&quot;:&quot;Trans. R. Soc. Edinb. Earth Sci.&quot;,&quot;DOI&quot;:&quot;10.1017/S0263593300002418&quot;,&quot;ISSN&quot;:&quot;0263-5933&quot;,&quot;issued&quot;:{&quot;date-parts&quot;:[[1998,11]]},&quot;page&quot;:&quot;249-290&quot;,&quot;publisher&quot;:&quot;Cambridge University Press&quot;,&quot;issue&quot;:&quot;04&quot;,&quot;volume&quot;:&quot;89&quot;},&quot;isTemporary&quot;:false}]},{&quot;citationID&quot;:&quot;MENDELEY_CITATION_56d2dcb7-c151-449a-afc0-bd0184d52ed4&quot;,&quot;properties&quot;:{&quot;noteIndex&quot;:0},&quot;isEdited&quot;:false,&quot;manualOverride&quot;:{&quot;isManuallyOverridden&quot;:false,&quot;citeprocText&quot;:&quot;(Halberg &lt;i&gt;et al.&lt;/i&gt; 2009; Persson &lt;i&gt;et al.&lt;/i&gt; 2012)&quot;,&quot;manualOverrideText&quot;:&quot;&quot;},&quot;citationTag&quot;:&quot;MENDELEY_CITATION_v3_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&quot;,&quot;citationItems&quot;:[{&quot;id&quot;:&quot;fbe69af6-1019-3a4a-8f89-9d848e65b14d&quot;,&quot;itemData&quot;:{&quot;type&quot;:&quot;article-journal&quot;,&quot;id&quot;:&quot;fbe69af6-1019-3a4a-8f89-9d848e65b14d&quot;,&quot;title&quot;:&quot;Myoanatomy of the marine tardigrade [i]Halobiotus crispae[/i] (Eutardigrada: Hypsibiidae)&quot;,&quot;author&quot;:[{&quot;family&quot;:&quot;Halberg&quot;,&quot;given&quot;:&quot;Kenneth Agerlin&quot;,&quot;parse-names&quot;:false,&quot;dropping-particle&quot;:&quot;&quot;,&quot;non-dropping-particle&quot;:&quot;&quot;},{&quot;family&quot;:&quot;Persson&quot;,&quot;given&quot;:&quot;Dennis&quot;,&quot;parse-names&quot;:false,&quot;dropping-particle&quot;:&quot;&quot;,&quot;non-dropping-particle&quot;:&quot;&quot;},{&quot;family&quot;:&quot;Møbjerg&quot;,&quot;given&quot;:&quot;Nadja&quot;,&quot;parse-names&quot;:false,&quot;dropping-particle&quot;:&quot;&quot;,&quot;non-dropping-particle&quot;:&quot;&quot;},{&quot;family&quot;:&quot;Wanninger&quot;,&quot;given&quot;:&quot;Andreas&quot;,&quot;parse-names&quot;:false,&quot;dropping-particle&quot;:&quot;&quot;,&quot;non-dropping-particle&quot;:&quot;&quot;},{&quot;family&quot;:&quot;Kristensen&quot;,&quot;given&quot;:&quot;Reinhardt Møbjerg&quot;,&quot;parse-names&quot;:false,&quot;dropping-particle&quot;:&quot;&quot;,&quot;non-dropping-particle&quot;:&quot;&quot;}],&quot;container-title&quot;:&quot;Journal of Morphology&quot;,&quot;container-title-short&quot;:&quot;J. Morphol.&quot;,&quot;DOI&quot;:&quot;10.1002/jmor.10734&quot;,&quot;ISSN&quot;:&quot;1097-4687&quot;,&quot;PMID&quot;:&quot;19274743&quot;,&quot;issued&quot;:{&quot;date-parts&quot;:[[2009,8]]},&quot;page&quot;:&quot;996-1013&quot;,&quot;abstract&quot;:&quot;The muscular architecture of Halobiotus crispae (Eutardigrada: Hypsibiidae) was examined by means of fluorescent-coupled phalloidin in combination with confocal laser scanning microscopy and computer-aided three-dimensional reconstruction, in addition to light microscopy (Nomarski), scanning electron microscopy, and transmission electron microscopy (TEM). The somatic musculature of H. crispae is composed of structurally independent muscle fibers, which can be divided into a dorsal, ventral, dorsoventral, and a lateral musculature. Moreover, a distinct leg musculature is found. The number and arrangement of muscles differ in each leg. Noticeably, the fourth leg contains much fewer muscles when compared with the other legs. Buccopharyngeal musculature (myoepithelial muscles), intestinal musculature, and cloacal musculature comprise the animal's visceral musculature. TEM of stylet and leg musculature revealed ultrastructural similarities between these two muscle groups. Furthermore, microtubules are found in the epidermal cells of both leg and stylet muscle attachments. This would indicate that the stylet and stylet glands are homologues to the claw and claw glands, respectively. When comparing with previously published data on both heterotardigrade and eutardigrade species, it becomes obvious that eutardigrades possess very similar numbers and arrangement of muscles, yet differ in a number of significant details of their myoanatomy. This study establishes a morphological framework for the use of muscular architecture in elucidating tardigrade phylogeny.&quot;,&quot;issue&quot;:&quot;8&quot;,&quot;volume&quot;:&quot;270&quot;},&quot;isTemporary&quot;:false},{&quot;id&quot;:&quot;6dc3db00-25b4-3ca9-8530-10101216d0e2&quot;,&quot;itemData&quot;:{&quot;type&quot;:&quot;article-journal&quot;,&quot;id&quot;:&quot;6dc3db00-25b4-3ca9-8530-10101216d0e2&quot;,&quot;title&quot;:&quot;Neuroanatomy of [i]Halobiotus crispae[/i] (Eutardigrada: Hypsibiidae): Tardigrade brain structure supports the clade Panarthropoda&quot;,&quot;author&quot;:[{&quot;family&quot;:&quot;Persson&quot;,&quot;given&quot;:&quot;Dennis K&quot;,&quot;parse-names&quot;:false,&quot;dropping-particle&quot;:&quot;&quot;,&quot;non-dropping-particle&quot;:&quot;&quot;},{&quot;family&quot;:&quot;Halberg&quot;,&quot;given&quot;:&quot;Kenneth a&quot;,&quot;parse-names&quot;:false,&quot;dropping-particle&quot;:&quot;&quot;,&quot;non-dropping-particle&quot;:&quot;&quot;},{&quot;family&quot;:&quot;Jørgensen&quot;,&quot;given&quot;:&quot;Aslak&quot;,&quot;parse-names&quot;:false,&quot;dropping-particle&quot;:&quot;&quot;,&quot;non-dropping-particle&quot;:&quot;&quot;},{&quot;family&quot;:&quot;Møbjerg&quot;,&quot;given&quot;:&quot;Nadja&quot;,&quot;parse-names&quot;:false,&quot;dropping-particle&quot;:&quot;&quot;,&quot;non-dropping-particle&quot;:&quot;&quot;},{&quot;family&quot;:&quot;Kristensen&quot;,&quot;given&quot;:&quot;Reinhardt M&quot;,&quot;parse-names&quot;:false,&quot;dropping-particle&quot;:&quot;&quot;,&quot;non-dropping-particle&quot;:&quot;&quot;}],&quot;container-title&quot;:&quot;Journal of morphology&quot;,&quot;container-title-short&quot;:&quot;J. Morphol.&quot;,&quot;DOI&quot;:&quot;10.1002/jmor.20054&quot;,&quot;ISSN&quot;:&quot;1097-4687&quot;,&quot;PMID&quot;:&quot;22806919&quot;,&quot;issued&quot;:{&quot;date-parts&quot;:[[2012,11]]},&quot;page&quot;:&quot;1227-45&quot;,&quot;abstract&quot;:&quot;The position of Tardigrada in the animal tree of life is a subject that has received much attention, but still remains controversial. Whereas some think tardigrades should be categorized as cycloneuralians, most authors argue in favor of a phylogenetic position within Panarthropoda as a sister group to Arthropoda or Arthropoda + Onychophora. Thus far, neither molecular nor morphological investigations have provided conclusive results as to the tardigrade sister group relationships. In this article, we present a detailed description of the nervous system of the eutardigrade Halobiotus crispae, using immunostainings, confocal laser scanning microscopy, and computer-aided three-dimensional reconstructions supported by transmission electron microscopy. We report details regarding the structure of the brain as well as the ganglia of the ventral nerve cord. In contrast to the newest investigation, we find transverse commissures in the ventral ganglia, and our data suggest that the brain is partitioned into at least three lobes. Additionally, we can confirm the existence of a subpharyngeal ganglion previously called subesophagal ganglion. According to our results, the original suggestion of a brain comprised of at least three parts cannot be rejected, and the data presented supports a sister group relationship of Tardigrada to 1) Arthropoda or 2) Onychophora or 3) Arthropoda + Onychophora.&quot;,&quot;issue&quot;:&quot;11&quot;,&quot;volume&quot;:&quot;273&quot;},&quot;isTemporary&quot;:false}]},{&quot;citationID&quot;:&quot;MENDELEY_CITATION_4840968c-431e-4eb3-802b-e1cf5737e5f2&quot;,&quot;properties&quot;:{&quot;noteIndex&quot;:0},&quot;isEdited&quot;:false,&quot;manualOverride&quot;:{&quot;isManuallyOverridden&quot;:false,&quot;citeprocText&quot;:&quot;(Budd 1997)&quot;,&quot;manualOverrideText&quot;:&quot;&quot;},&quot;citationTag&quot;:&quot;MENDELEY_CITATION_v3_eyJjaXRhdGlvbklEIjoiTUVOREVMRVlfQ0lUQVRJT05fNDg0MDk2OGMtNDMxZS00ZWIzLTgwMmItZTFjZjU3MzdlNWYy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quot;,&quot;citationItems&quot;:[{&quot;id&quot;:&quot;adefb8a2-7d1c-3cd0-8c76-23e0eb52725e&quot;,&quot;itemData&quot;:{&quot;type&quot;:&quot;chapter&quot;,&quot;id&quot;:&quot;adefb8a2-7d1c-3cd0-8c76-23e0eb52725e&quot;,&quot;title&quot;:&quot;Stem-group arthropods from the Lower Cambrian Sirius Passet fauna of North Greenland&quot;,&quot;author&quot;:[{&quot;family&quot;:&quot;Budd&quot;,&quot;given&quot;:&quot;Graham E.&quot;,&quot;parse-names&quot;:false,&quot;dropping-particle&quot;:&quot;&quot;,&quot;non-dropping-particle&quot;:&quot;&quot;}],&quot;container-title&quot;:&quot;Arthropod relationships&quot;,&quot;editor&quot;:[{&quot;family&quot;:&quot;Fortey&quot;,&quot;given&quot;:&quot;Richard A&quot;,&quot;parse-names&quot;:false,&quot;dropping-particle&quot;:&quot;&quot;,&quot;non-dropping-particle&quot;:&quot;&quot;},{&quot;family&quot;:&quot;Thomas&quot;,&quot;given&quot;:&quot;R. H.&quot;,&quot;parse-names&quot;:false,&quot;dropping-particle&quot;:&quot;&quot;,&quot;non-dropping-particle&quot;:&quot;&quot;}],&quot;issued&quot;:{&quot;date-parts&quot;:[[1997]]},&quot;publisher-place&quot;:&quot;London&quot;,&quot;page&quot;:&quot;125-138&quot;,&quot;publisher&quot;:&quot;Chapman and Hall&quot;,&quot;container-title-short&quot;:&quot;&quot;},&quot;isTemporary&quot;:false}]},{&quot;citationID&quot;:&quot;MENDELEY_CITATION_8072cdb2-a250-466c-86cb-4fd1b23f2d5f&quot;,&quot;properties&quot;:{&quot;noteIndex&quot;:0},&quot;isEdited&quot;:false,&quot;manualOverride&quot;:{&quot;isManuallyOverridden&quot;:false,&quot;citeprocText&quot;:&quot;(Daley &lt;i&gt;et al.&lt;/i&gt; 2009; Daley and Edgecombe 2014)&quot;,&quot;manualOverrideText&quot;:&quot;&quot;},&quot;citationTag&quot;:&quot;MENDELEY_CITATION_v3_eyJjaXRhdGlvbklEIjoiTUVOREVMRVlfQ0lUQVRJT05fODA3MmNkYjItYTI1MC00NjZjLTg2Y2ItNGZkMWIyM2YyZDVm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citationID&quot;:&quot;MENDELEY_CITATION_182b18a5-ab90-42e9-974c-81ed8bb9a7ca&quot;,&quot;properties&quot;:{&quot;noteIndex&quot;:0},&quot;isEdited&quot;:false,&quot;manualOverride&quot;:{&quot;isManuallyOverridden&quot;:false,&quot;citeprocText&quot;:&quot;(Eriksson and Budd 2000; Ou, Shu and Mayer 2012; de Sena Oliveira and Mayer 2013; Mayer &lt;i&gt;et al.&lt;/i&gt; 2013a)&quot;,&quot;manualOverrideText&quot;:&quot;&quot;},&quot;citationTag&quot;:&quot;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tems&quot;:[{&quot;id&quot;:&quot;2670b154-91e7-36a5-b547-f0ea95bde838&quot;,&quot;itemData&quot;:{&quot;type&quot;:&quot;article-journal&quot;,&quot;id&quot;:&quot;2670b154-91e7-36a5-b547-f0ea95bde838&quot;,&quot;title&quot;:&quot;Apodemes associated with limbs support serial homology of claws and jaws in Onychophora (velvet worms)&quot;,&quot;author&quot;:[{&quot;family&quot;:&quot;Sena Oliveira&quot;,&quot;given&quot;:&quot;Ivo&quot;,&quot;parse-names&quot;:false,&quot;dropping-particle&quot;:&quot;&quot;,&quot;non-dropping-particle&quot;:&quot;de&quot;},{&quot;family&quot;:&quot;Mayer&quot;,&quot;given&quot;:&quot;Georg&quot;,&quot;parse-names&quot;:false,&quot;dropping-particle&quot;:&quot;&quot;,&quot;non-dropping-particle&quot;:&quot;&quot;}],&quot;container-title&quot;:&quot;Journal of Morphology&quot;,&quot;container-title-short&quot;:&quot;J. Morphol.&quot;,&quot;DOI&quot;:&quot;10.1002/jmor.20171&quot;,&quot;ISSN&quot;:&quot;1097-4687&quot;,&quot;PMID&quot;:&quot;23922297&quot;,&quot;issued&quot;:{&quot;date-parts&quot;:[[2013,8]]},&quot;abstract&quot;:&quot;Although the onychophoran jaw blades are believed to be derivatives of foot claws, serial homology of these structures has not been demonstrated. To shed light on the evolutionary origin of the onychophoran jaws, we searched for morphological landmarks and compared the internal and external anatomy of jaws and distal leg portions in representatives of the two major onychophoran subgroups, the Peripatidae and Peripatopsidae. Our data revealed hitherto unknown structures associated with the onychophoran limbs, such as a soft diastemal membrane separating the anterior and posterior portions of the inner jaw blade (present only in Peripatidae), apodemes associated with feet, an eversible dorsal sac at the basis of each foot claw, and a specific arrangement of musculature associated with the sclerotised claws, jaws and their apodemes. Specific correspondences in structure and position of apodemes support serial homology of claws and jaws, suggesting that the onychophoran jaw evolved from the distal portion rather than the entire limb in the last common ancestor of Onychophora. J. Morphol., 2013. © 2013 Wiley Periodicals, Inc.&quot;},&quot;isTemporary&quot;:false},{&quot;id&quot;:&quot;e06ecd0a-4945-321f-bc99-90fcf9d86783&quot;,&quot;itemData&quot;:{&quot;type&quot;:&quot;article-journal&quot;,&quot;id&quot;:&quot;e06ecd0a-4945-321f-bc99-90fcf9d86783&quot;,&quot;title&quot;:&quot;Onychophoran cephalic nerves and their bearing on our understanding of head segmentation and stem-group evolution of Arthropoda&quot;,&quot;author&quot;:[{&quot;family&quot;:&quot;Eriksson&quot;,&quot;given&quot;:&quot;B J&quot;,&quot;parse-names&quot;:false,&quot;dropping-particle&quot;:&quot;&quot;,&quot;non-dropping-particle&quot;:&quot;&quot;},{&quot;family&quot;:&quot;Budd&quot;,&quot;given&quot;:&quot;Graham E.&quot;,&quot;parse-names&quot;:false,&quot;dropping-particle&quot;:&quot;&quot;,&quot;non-dropping-particle&quot;:&quot;&quot;}],&quot;container-title&quot;:&quot;Arthropod Structure and Development&quot;,&quot;container-title-short&quot;:&quot;Arthropod Struct. Dev.&quot;,&quot;DOI&quot;:&quot;10.1016/s1467-8039(00)00027-x&quot;,&quot;issued&quot;:{&quot;date-parts&quot;:[[2000]]},&quot;page&quot;:&quot;197-209&quot;,&quot;issue&quot;:&quot;3&quot;,&quot;volume&quot;:&quot;29&quot;},&quot;isTemporary&quot;:false},{&quot;id&quot;:&quot;c771a651-a133-30fa-b077-a970d71a4147&quot;,&quot;itemData&quot;:{&quot;type&quot;:&quot;article-journal&quot;,&quot;id&quot;:&quot;c771a651-a133-30fa-b077-a970d71a4147&quot;,&quot;title&quot;:&quot;Neural markers reveal a one-segmented head in tardigrades (water bears)&quot;,&quot;author&quot;:[{&quot;family&quot;:&quot;Mayer&quot;,&quot;given&quot;:&quot;Georg&quot;,&quot;parse-names&quot;:false,&quot;dropping-particle&quot;:&quot;&quot;,&quot;non-dropping-particle&quot;:&quot;&quot;},{&quot;family&quot;:&quot;Kauschke&quot;,&quot;given&quot;:&quot;Susann&quot;,&quot;parse-names&quot;:false,&quot;dropping-particle&quot;:&quot;&quot;,&quot;non-dropping-particle&quot;:&quot;&quot;},{&quot;family&quot;:&quot;Rüdiger&quot;,&quot;given&quot;:&quot;Jan&quot;,&quot;parse-names&quot;:false,&quot;dropping-particle&quot;:&quot;&quot;,&quot;non-dropping-particle&quot;:&quot;&quot;},{&quot;family&quot;:&quot;Stevenson&quot;,&quot;given&quot;:&quot;Paul a&quot;,&quot;parse-names&quot;:false,&quot;dropping-particle&quot;:&quot;&quot;,&quot;non-dropping-particle&quot;:&quot;&quot;}],&quot;container-title&quot;:&quot;PloS one&quot;,&quot;container-title-short&quot;:&quot;PLoS One&quot;,&quot;DOI&quot;:&quot;10.1371/journal.pone.0059090&quot;,&quot;ISSN&quot;:&quot;1932-6203&quot;,&quot;PMID&quot;:&quot;23516602&quot;,&quot;issued&quot;:{&quot;date-parts&quot;:[[2013,1]]},&quot;page&quot;:&quot;e59090&quot;,&quot;abstract&quot;:&quot;BACKGROUND: While recent neuroanatomical and gene expression studies have clarified the alignment of cephalic segments in arthropods and onychophorans, the identity of head segments in tardigrades remains controversial. In particular, it is unclear whether the tardigrade head and its enclosed brain comprises one, or several segments, or a non-segmental structure. To clarify this, we applied a variety of histochemical and immunocytochemical markers to specimens of the tardigrade Macrobiotus cf. harmsworthi and the onychophoran Euperipatoides rowelli. METHODOLOGYPRINCIPAL FINDINGS: Our immunolabelling against serotonin, FMRFamide and α-tubulin reveals that the tardigrade brain is a dorsal, bilaterally symmetric structure that resembles the brain of onychophorans and arthropods rather than a circumoesophageal ring typical of cycloneuralians (nematodes and allies). A suboesophageal ganglion is clearly lacking. Our data further reveal a hitherto unknown, unpaired stomatogastric ganglion in Macrobiotus cf. harmsworthi, which innervates the ectodermal oesophagus and the endodermal midgut and is associated with the second leg-bearing segment. In contrast, the oesophagus of the onychophoran E. rowelli possesses no immunoreactive neurons, whereas scattered bipolar, serotonin-like immunoreactive cell bodies are found in the midgut wall. Furthermore, our results show that the onychophoran pharynx is innervated by a medullary loop nerve accompanied by monopolar, serotonin-like immunoreactive cell bodies. CONCLUSIONSSIGNIFICANCE: A comparison of the nervous system innervating the foregut and midgut structures in tardigrades and onychophorans to that of arthropods indicates that the stomatogastric ganglion is a potential synapomorphy of Tardigrada and Arthropoda. Its association with the second leg-bearing segment in tardigrades suggests that the second trunk ganglion is a homologue of the arthropod tritocerebrum, whereas the first ganglion corresponds to the deutocerebrum. We therefore conclude that the tardigrade brain consists of a single segmental region corresponding to the arthropod protocerebrum and, accordingly, that the tardigrade head is a non-composite, one-segmented structure.&quot;,&quot;issue&quot;:&quot;3&quot;,&quot;volume&quot;:&quot;8&quot;},&quot;isTemporary&quot;:false},{&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ID&quot;:&quot;MENDELEY_CITATION_08043154-5506-4289-a6ef-d5055e8dc1b8&quot;,&quot;properties&quot;:{&quot;noteIndex&quot;:0},&quot;isEdited&quot;:false,&quot;manualOverride&quot;:{&quot;isManuallyOverridden&quot;:false,&quot;citeprocText&quot;:&quot;(Budd 1996)&quot;,&quot;manualOverrideText&quot;:&quot;&quot;},&quot;citationTag&quot;:&quot;MENDELEY_CITATION_v3_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&quot;,&quot;citationItems&quot;:[{&quot;id&quot;:&quot;3d2dfa58-7160-33f3-b4f6-ca57ebb2503d&quot;,&quot;itemData&quot;:{&quot;type&quot;:&quot;article-journal&quot;,&quot;id&quot;:&quot;3d2dfa58-7160-33f3-b4f6-ca57ebb2503d&quot;,&quot;title&quot;:&quot;The morphology of &lt;i&gt;Opabinia regalis&lt;/i&gt; and the reconstruction of the arthropod stem-group&quot;,&quot;author&quot;:[{&quot;family&quot;:&quot;Budd&quot;,&quot;given&quot;:&quot;Graham E.&quot;,&quot;parse-names&quot;:false,&quot;dropping-particle&quot;:&quot;&quot;,&quot;non-dropping-particle&quot;:&quot;&quot;}],&quot;container-title&quot;:&quot;Lethaia&quot;,&quot;container-title-short&quot;:&quot;Lethaia&quot;,&quot;DOI&quot;:&quot;10.1111/j.1502-3931.1996.tb01831.x&quot;,&quot;issued&quot;:{&quot;date-parts&quot;:[[1996]]},&quot;page&quot;:&quot;1-14&quot;,&quot;abstract&quot;:&quot;Opabinia regalis Walcott is an enigmatic fossil from the Middle Cambrian Burgess Shale of uncertain affinities. Recent suggestions place it in a clade with Anomalocaris Whiteaves from the Burgess Shale and Kerygmachela Budd from the Greenlandic Sirius Passet Fauna; these taxa have been interpreted as ‘lobopods’. Consideration of available Opabinia specimens demonstrates that reflective extensions from the axial region, previously thought to be either gut diverticula or musculature, can be accommodated in neither the trunk nor the lateral lobes that arise from it. They must therefore be external structures independent of the lateral lobes. On the basis of their sub-triangular appearance, size and taphonomy, they are considered here to represent lobopod limbs. Some evidence for the existence of terminal claws is also presented. The question of whether Kerygmachela, Opabinia and Anomalocaris constitute a monophyletic or paraphyletic grouping is considered. While they share several characters, most of these are plesiomorphies. Further, Opabinia and Anomalocaris share several arthropod-like characters not possessed by Kerygmachela. It is concluded that these three taxa probably form a paraphyletic grouping at the base of the arthropods. Retention of lobopod-like characters within the group provides important documentation of the lobopod-arthropod transition. A proper understanding of Opabinia and its close relatives, which may include the tardigrades, opens the way for a reconstruction of the arthropod stem-group. This in turn allows the construction of a speculative but satisfying scenario for the evolution of major arthropod features, including the origin of the biramous limb, tergites and arthropod segmentation. ‘Arthropodization’ may thus be seen not to be a single event but a series of adaptive innovations.OPABINIA, ANOMALOCARIS, KERYGMACHELA, Burgess Shale, problematica, Lobopodia, Arthropoda.&quot;,&quot;issue&quot;:&quot;1&quot;,&quot;volume&quot;:&quot;29&quot;},&quot;isTemporary&quot;:false}]},{&quot;citationID&quot;:&quot;MENDELEY_CITATION_24c6e90f-6f8a-4e9f-86f4-052439816e54&quot;,&quot;properties&quot;:{&quot;noteIndex&quot;:0},&quot;isEdited&quot;:false,&quot;manualOverride&quot;:{&quot;isManuallyOverridden&quot;:false,&quot;citeprocText&quot;:&quot;(Edgecombe and Ramsköld 1999; Haug &lt;i&gt;et al.&lt;/i&gt; 2012; Yang &lt;i&gt;et al.&lt;/i&gt; 2013)&quot;,&quot;manualOverrideText&quot;:&quot;&quot;},&quot;citationTag&quot;:&quot;MENDELEY_CITATION_v3_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quot;,&quot;citationItems&quot;:[{&quot;id&quot;:&quot;3f78922a-f19d-3211-b716-77af5d435d55&quot;,&quot;itemData&quot;:{&quot;type&quot;:&quot;article-journal&quot;,&quot;id&quot;:&quot;3f78922a-f19d-3211-b716-77af5d435d55&quot;,&quot;title&quot;:&quot;Relationships of Cambrian Arachnata and the systematic position of Trilobita&quot;,&quot;author&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container-title&quot;:&quot;Journal of Paleontology&quot;,&quot;container-title-short&quot;:&quot;J. Paleontol.&quot;,&quot;issued&quot;:{&quot;date-parts&quot;:[[1999]]},&quot;page&quot;:&quot;263-287&quot;,&quot;volume&quot;:&quot;73&quot;},&quot;isTemporary&quot;:false},{&quot;id&quot;:&quot;9f287285-f8f6-3741-92cd-1f1f140f1999&quot;,&quot;itemData&quot;:{&quot;type&quot;:&quot;article-journal&quot;,&quot;id&quot;:&quot;9f287285-f8f6-3741-92cd-1f1f140f1999&quot;,&quot;title&quot;:&quot;Functional morphology, ontogeny and evolution of mantis shrimp-like predators in the Cambrian&quot;,&quot;author&quot;:[{&quot;family&quot;:&quot;Haug&quot;,&quot;given&quot;:&quot;J T&quot;,&quot;parse-names&quot;:false,&quot;dropping-particle&quot;:&quot;&quot;,&quot;non-dropping-particle&quot;:&quot;&quot;},{&quot;family&quot;:&quot;Waloszek&quot;,&quot;given&quot;:&quot;Dieter&quot;,&quot;parse-names&quot;:false,&quot;dropping-particle&quot;:&quot;&quot;,&quot;non-dropping-particle&quot;:&quot;&quot;},{&quot;family&quot;:&quot;Maas&quot;,&quot;given&quot;:&quot;Andreas&quot;,&quot;parse-names&quot;:false,&quot;dropping-particle&quot;:&quot;&quot;,&quot;non-dropping-particle&quot;:&quot;&quot;},{&quot;family&quot;:&quot;Liu&quot;,&quot;given&quot;:&quot;Y U&quot;,&quot;parse-names&quot;:false,&quot;dropping-particle&quot;:&quot;&quot;,&quot;non-dropping-particle&quot;:&quot;&quot;},{&quot;family&quot;:&quot;Haug&quot;,&quot;given&quot;:&quot;Carolin&quot;,&quot;parse-names&quot;:false,&quot;dropping-particle&quot;:&quot;&quot;,&quot;non-dropping-particle&quot;:&quot;&quot;}],&quot;container-title&quot;:&quot;Palaeontology&quot;,&quot;container-title-short&quot;:&quot;Palaeontology&quot;,&quot;issued&quot;:{&quot;date-parts&quot;:[[2012]]},&quot;page&quot;:&quot;369-399&quot;,&quot;publisher&quot;:&quot;Blackwell Publishing Ltd&quot;,&quot;issue&quot;:&quot;2&quot;,&quot;volume&quot;:&quot;55&quot;},&quot;isTemporary&quot;:false},{&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citationID&quot;:&quot;MENDELEY_CITATION_466beed6-2ca1-4690-9651-a9fddca21add&quot;,&quot;properties&quot;:{&quot;noteIndex&quot;:0},&quot;isEdited&quot;:false,&quot;manualOverride&quot;:{&quot;isManuallyOverridden&quot;:false,&quot;citeprocText&quot;:&quot;(Schulz 1935; Marcus 1946; Petersen 1951; Pollock 1975; Binda 1978; Ramazzotti and Maucci 1983; De Zio Grimaldi, Gallo and Lucia 1992; Dastych, McInnes and Claxton 1998; Hansen &lt;i&gt;et al.&lt;/i&gt; 2012; Fujimoto 2014; Kristensen &lt;i&gt;et al.&lt;/i&gt; 2015; Møbjerg, Kristensen and Jørgensen 2016; Gąsiorek &lt;i&gt;et al.&lt;/i&gt; 2017a; Bartels, Fontoura and Nelson 2018; Fujimoto &lt;i&gt;et al.&lt;/i&gt; 2020; Gąsiorek, Kristensen and Kristensen 2021; Kayastha &lt;i&gt;et al.&lt;/i&gt; 2021; Saulenko &lt;i&gt;et al.&lt;/i&gt; 2022)&quot;,&quot;manualOverrideText&quot;:&quot;&quot;},&quot;citationTag&quot;:&quot;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&quot;,&quot;citationItems&quot;:[{&quot;id&quot;:&quot;21d4de45-ea79-3e7a-af45-8cb9bde22898&quot;,&quot;itemData&quot;:{&quot;type&quot;:&quot;article-journal&quot;,&quot;id&quot;:&quot;21d4de45-ea79-3e7a-af45-8cb9bde22898&quot;,&quot;title&quot;:&quot;Marine tardigrades of the Bahamas with the description of two new species and updated keys to the species of Anisonyches and Archechiniscus&quot;,&quot;author&quot;:[{&quot;family&quot;:&quot;Bartels&quot;,&quot;given&quot;:&quot;Paul J.&quot;,&quot;parse-names&quot;:false,&quot;dropping-particle&quot;:&quot;&quot;,&quot;non-dropping-particle&quot;:&quot;&quot;},{&quot;family&quot;:&quot;Fontoura&quot;,&quot;given&quot;:&quot;Paulo&quot;,&quot;parse-names&quot;:false,&quot;dropping-particle&quot;:&quot;&quot;,&quot;non-dropping-particle&quot;:&quot;&quot;},{&quot;family&quot;:&quot;Nelson&quot;,&quot;given&quot;:&quot;Diane R.&quot;,&quot;parse-names&quot;:false,&quot;dropping-particle&quot;:&quot;&quot;,&quot;non-dropping-particle&quot;:&quot;&quot;}],&quot;container-title&quot;:&quot;Zootaxa&quot;,&quot;container-title-short&quot;:&quot;Zootaxa&quot;,&quot;DOI&quot;:&quot;10.11646/zootaxa.4420.1.3&quot;,&quot;ISSN&quot;:&quot;11755334&quot;,&quot;PMID&quot;:&quot;30313553&quot;,&quot;issued&quot;:{&quot;date-parts&quot;:[[2018]]},&quot;page&quot;:&quot;43-70&quot;,&quot;abstract&quot;:&quot;This is the first survey of subtidal marine tardigrades from the Bahamas, and we compare our results with earlier studies of Bahamian intertidal habitats. In 2011 and 2014 we collected 60 subtidal sand samples from Bimini, the Berry Islands, New Providence, Eleuthera, and the Exumas. We found 11 species only one of which, Dipodarctus subterraneus (Renaud- Debyser, 1959), had been found in the previous intertidal Bahamian collections. Thus, 10 species are new records for the Bahamas, and four of these are new to science. We describe two of the new species (Archechiniscus bahamensis sp. nov. and Anisonyches eleutherensis sp. nov.). Additional material is needed for a conclusive identification of the undescribed species of Batillipes and Florarctus. Based on examination of the holotype of Anisonyches diakidius Pollock, 1975, we redescribe this species and give an emended diagnosis of the genus and the species. We also provide new keys to the spe-cies in the genera Archechiniscus and Anisonyches. A Chao2 species richness estimate indicated that our sampling effort was extensive and probably recovered most common species. Correlations of abundance and diversity indices with regard to depth, distance to nearest shore, and sediment grain size were not significant.&quot;,&quot;issue&quot;:&quot;1&quot;,&quot;volume&quot;:&quot;4420&quot;},&quot;isTemporary&quot;:false},{&quot;id&quot;:&quot;a1586504-2146-3e1a-80a0-83802510fd66&quot;,&quot;itemData&quot;:{&quot;type&quot;:&quot;article-journal&quot;,&quot;id&quot;:&quot;a1586504-2146-3e1a-80a0-83802510fd66&quot;,&quot;title&quot;:&quot;Risistemazione di alcuni tardigradi con l'istituzione di un nuovo genere di Oreellidae e della nuova famiglia Archechiniscidae&quot;,&quot;author&quot;:[{&quot;family&quot;:&quot;Binda&quot;,&quot;given&quot;:&quot;Maria Grazia&quot;,&quot;parse-names&quot;:false,&quot;dropping-particle&quot;:&quot;&quot;,&quot;non-dropping-particle&quot;:&quot;&quot;}],&quot;container-title&quot;:&quot;Animalia&quot;,&quot;issued&quot;:{&quot;date-parts&quot;:[[1978]]},&quot;page&quot;:&quot;307-314&quot;,&quot;volume&quot;:&quot;5&quot;,&quot;container-title-short&quot;:&quot;&quot;},&quot;isTemporary&quot;:false},{&quot;id&quot;:&quot;027b2612-2052-3963-8e83-5f413437849d&quot;,&quot;itemData&quot;:{&quot;type&quot;:&quot;article-journal&quot;,&quot;id&quot;:&quot;027b2612-2052-3963-8e83-5f413437849d&quot;,&quot;title&quot;:&quot;Oreella mollis Murray, 1910 (Tardigrada): a redescription and revision of Oreella&quot;,&quot;author&quot;:[{&quot;family&quot;:&quot;Dastych&quot;,&quot;given&quot;:&quot;Hieronymus&quot;,&quot;parse-names&quot;:false,&quot;dropping-particle&quot;:&quot;&quot;,&quot;non-dropping-particle&quot;:&quot;&quot;},{&quot;family&quot;:&quot;McInnes&quot;,&quot;given&quot;:&quot;Sandra J.&quot;,&quot;parse-names&quot;:false,&quot;dropping-particle&quot;:&quot;&quot;,&quot;non-dropping-particle&quot;:&quot;&quot;},{&quot;family&quot;:&quot;Claxton&quot;,&quot;given&quot;:&quot;Sandra K.&quot;,&quot;parse-names&quot;:false,&quot;dropping-particle&quot;:&quot;&quot;,&quot;non-dropping-particle&quot;:&quot;&quot;}],&quot;container-title&quot;:&quot;Mitteilungen aus dem Hamburgischen Zoologischen Museum und Institut&quot;,&quot;issued&quot;:{&quot;date-parts&quot;:[[1998]]},&quot;page&quot;:&quot;89-113&quot;,&quot;volume&quot;:&quot;95&quot;,&quot;container-title-short&quot;:&quot;&quot;},&quot;isTemporary&quot;:false},{&quot;id&quot;:&quot;a2b8dba2-c018-3767-857d-37d24fc5b497&quot;,&quot;itemData&quot;:{&quot;type&quot;:&quot;article-journal&quot;,&quot;id&quot;:&quot;a2b8dba2-c018-3767-857d-37d24fc5b497&quot;,&quot;title&quot;:&quot;Neoarctus primigenius n. G., n. sp., a new Stygarctidae of the Tyrrhenian sea (Tardigrada, Arthrotardigrada)&quot;,&quot;author&quot;:[{&quot;family&quot;:&quot;Zio Grimaldi&quot;,&quot;given&quot;:&quot;Susanna&quot;,&quot;parse-names&quot;:false,&quot;dropping-particle&quot;:&quot;&quot;,&quot;non-dropping-particle&quot;:&quot;De&quot;},{&quot;family&quot;:&quot;Gallo&quot;,&quot;given&quot;:&quot;Maria D.abbabbo&quot;,&quot;parse-names&quot;:false,&quot;dropping-particle&quot;:&quot;&quot;,&quot;non-dropping-particle&quot;:&quot;&quot;},{&quot;family&quot;:&quot;Lucia&quot;,&quot;given&quot;:&quot;Maria R.Moronede&quot;,&quot;parse-names&quot;:false,&quot;dropping-particle&quot;:&quot;&quot;,&quot;non-dropping-particle&quot;:&quot;&quot;}],&quot;container-title&quot;:&quot;Italian Journal of Zoology&quot;,&quot;DOI&quot;:&quot;10.1080/11250009209386687&quot;,&quot;ISSN&quot;:&quot;03734137&quot;,&quot;issued&quot;:{&quot;date-parts&quot;:[[1992]]},&quot;page&quot;:&quot;309-313&quot;,&quot;abstract&quot;:&quot;A new Stygarctidae, Neoarctus primigenius n.g., n.sp. is described. It has been found in the sandy detritus of a rocky bottom covered with green algae at - 38 m depth in the Orosei Gulf off Sardinia (Tyrrhenian Sea). The most important characteristics of this species are the dorsal cuticular elements, the distribution of the cephalic sense organs in both the cephalic and scapular plates and the presence of three pairs of clavae. Taking into account the cuticular plates, the number and distribution of the sense organs, and the claw morphology, the affinities of this species with Oreellidae, Neostygarctidae and Renaudarctidae are here discussed. © 1992, Taylor &amp; Francis Group, LLC.&quot;,&quot;issue&quot;:&quot;3&quot;,&quot;volume&quot;:&quot;59&quot;,&quot;container-title-short&quot;:&quot;&quot;},&quot;isTemporary&quot;:false},{&quot;id&quot;:&quot;76b0d305-9dff-31ea-bdc2-3089e42e637b&quot;,&quot;itemData&quot;:{&quot;type&quot;:&quot;article-journal&quot;,&quot;id&quot;:&quot;76b0d305-9dff-31ea-bdc2-3089e42e637b&quot;,&quot;title&quot;:&quot;A new Stygarctus (Arthrotardigrada: Stygarctidae) from Japan, with entangled seminal receptacle ducts&quot;,&quot;author&quot;:[{&quot;family&quot;:&quot;Fujimoto&quot;,&quot;given&quot;:&quot;Shinta&quot;,&quot;parse-names&quot;:false,&quot;dropping-particle&quot;:&quot;&quot;,&quot;non-dropping-particle&quot;:&quot;&quot;}],&quot;container-title&quot;:&quot;Zootaxa&quot;,&quot;container-title-short&quot;:&quot;Zootaxa&quot;,&quot;DOI&quot;:&quot;10.11646/zootaxa.3784.2.8&quot;,&quot;ISSN&quot;:&quot;11755334&quot;,&quot;PMID&quot;:&quot;24872047&quot;,&quot;issued&quot;:{&quot;date-parts&quot;:[[2014]]},&quot;page&quot;:&quot;187-195&quot;,&quot;abstract&quot;:&quot;Stygarctus ayatori sp. nov. (Arthrotardigrada: Stygarctidae), is described from a sandy beach located at Okinoshima, Tat-eyama Bay, Boso Peninsula, Honshu, Japan. The most prominent characters were observed in the female genital structure, with the seminal receptacle ducts forming a three-dimensional entanglement near the exterior opening, and internal thick-ening situated peripheral to the gonopore and between the gonopore and anus. The new species is distinguished from the congeners by these characters; excluding S. abornatus McKirdy et al., 1976 for which there is no information on the gen-ital structure. However, S. ayatori sp. nov. and S. abornatus can be differentiated by the presence of dorsal spines on the former species, which are absent from the latter. Copyright © 2014 Magnolia Press.&quot;,&quot;issue&quot;:&quot;2&quot;,&quot;volume&quot;:&quot;3784&quot;},&quot;isTemporary&quot;:false},{&quot;id&quot;:&quot;d317a77c-9591-351c-8597-92418b5a769d&quot;,&quot;itemData&quot;:{&quot;type&quot;:&quot;article-journal&quot;,&quot;id&quot;:&quot;d317a77c-9591-351c-8597-92418b5a769d&quot;,&quot;title&quot;:&quot;Marine tardigrades from Lützow-Holm Bay, East Antarctica with the description of a new species&quot;,&quot;author&quot;:[{&quot;family&quot;:&quot;Fujimoto&quot;,&quot;given&quot;:&quot;Shinta&quot;,&quot;parse-names&quot;:false,&quot;dropping-particle&quot;:&quot;&quot;,&quot;non-dropping-particle&quot;:&quot;&quot;},{&quot;family&quot;:&quot;Suzuki&quot;,&quot;given&quot;:&quot;Atsushi C.&quot;,&quot;parse-names&quot;:false,&quot;dropping-particle&quot;:&quot;&quot;,&quot;non-dropping-particle&quot;:&quot;&quot;},{&quot;family&quot;:&quot;Ito&quot;,&quot;given&quot;:&quot;Masato&quot;,&quot;parse-names&quot;:false,&quot;dropping-particle&quot;:&quot;&quot;,&quot;non-dropping-particle&quot;:&quot;&quot;},{&quot;family&quot;:&quot;Tamura&quot;,&quot;given&quot;:&quot;Takeshi&quot;,&quot;parse-names&quot;:false,&quot;dropping-particle&quot;:&quot;&quot;,&quot;non-dropping-particle&quot;:&quot;&quot;},{&quot;family&quot;:&quot;Tsujimoto&quot;,&quot;given&quot;:&quot;Megumu&quot;,&quot;parse-names&quot;:false,&quot;dropping-particle&quot;:&quot;&quot;,&quot;non-dropping-particle&quot;:&quot;&quot;}],&quot;container-title&quot;:&quot;Polar Biology&quot;,&quot;container-title-short&quot;:&quot;Polar Biol.&quot;,&quot;DOI&quot;:&quot;10.1007/s00300-020-02671-w&quot;,&quot;ISBN&quot;:&quot;0123456789&quot;,&quot;ISSN&quot;:&quot;14322056&quot;,&quot;URL&quot;:&quot;https://doi.org/10.1007/s00300-020-02671-w&quot;,&quot;issued&quot;:{&quot;date-parts&quot;:[[2020]]},&quot;page&quot;:&quot;679-693&quot;,&quot;abstract&quot;:&quot;Marine tardigrades in the Antarctic and sub-Antarctic regions are poorly understood. During the 59th Japan Antarctic Research Expedition, a sediment sample was collected from Lützow-Holm Bay, East Antarctica. The sediment sample yielded three species of marine tardigrades belonging to the family Styraconyxidae Kristensen &amp; Renaud-Mornant, 1983: Angursa antarctica Villora-Moreno, 1998, Styraconyx cf. qivitoq Kristensen &amp; Higgins, 1984, and S. takeshii sp. nov. The new species resembles S. nanoqsunguak Kristensen &amp; Higgins, 1984 by the overall morphology, but the new species has thick seminal receptacle ducts that do not terminate in typical, swelled vesicles, in contrast to S. nanoqsunguak’s narrow seminal receptacle ducts that terminate in small vesicles. The presence of the undivided mouth papilla and the larger body further differentiates the new species from S. nanoqsunguak. We also report a young adult female with a gonopore, but lacking seminal receptacles in the new species. As well as morphological information, we provided the sequences of the new species’ nuclear 28S rRNA and mitochondrial cytochrome c oxidase subunit I fragments. Using the former molecular data, phylogenetic analyses of Styraconyxidae were conducted and polyphyly of Styraconyx was suggested. The biogeography of marine tardigrades in the Antarctic and sub-Antarctic regions are also discussed.&quot;,&quot;publisher&quot;:&quot;Springer Berlin Heidelberg&quot;,&quot;issue&quot;:&quot;6&quot;,&quot;volume&quot;:&quot;43&quot;},&quot;isTemporary&quot;:false},{&quot;id&quot;:&quot;014b0249-3106-315a-8db5-f06cc1d5959a&quot;,&quot;itemData&quot;:{&quot;type&quot;:&quot;article-journal&quot;,&quot;id&quot;:&quot;014b0249-3106-315a-8db5-f06cc1d5959a&quot;,&quot;title&quot;:&quot;An integrative redescription of Echiniscus testudo (Doyère, 1840), the nominal taxon for the class Heterotardigrada (Ecdysozoa: Panarthropoda: Tardigrada)&quot;,&quot;author&quot;:[{&quot;family&quot;:&quot;Gąsiorek&quot;,&quot;given&quot;:&quot;Piotr&quot;,&quot;parse-names&quot;:false,&quot;dropping-particle&quot;:&quot;&quot;,&quot;non-dropping-particle&quot;:&quot;&quot;},{&quot;family&quot;:&quot;Stec&quot;,&quot;given&quot;:&quot;Daniel&quot;,&quot;parse-names&quot;:false,&quot;dropping-particle&quot;:&quot;&quot;,&quot;non-dropping-particle&quot;:&quot;&quot;},{&quot;family&quot;:&quot;Morek&quot;,&quot;given&quot;:&quot;Witold&quot;,&quot;parse-names&quot;:false,&quot;dropping-particle&quot;:&quot;&quot;,&quot;non-dropping-particle&quot;:&quot;&quot;},{&quot;family&quot;:&quot;Michalczyk&quot;,&quot;given&quot;:&quot;Łukasz&quot;,&quot;parse-names&quot;:false,&quot;dropping-particle&quot;:&quot;&quot;,&quot;non-dropping-particle&quot;:&quot;&quot;}],&quot;container-title&quot;:&quot;Zoologischer Anzeiger&quot;,&quot;container-title-short&quot;:&quot;Zool. Anz.&quot;,&quot;DOI&quot;:&quot;10.1016/j.jcz.2017.09.006&quot;,&quot;ISSN&quot;:&quot;00445231&quot;,&quot;issued&quot;:{&quot;date-parts&quot;:[[2017]]},&quot;page&quot;:&quot;107-122&quot;,&quot;abstract&quot;:&quot;The phylum Tardigrada is divided into three classes: Eutardigrada, Mesotardigrada, and Heterotardigrada. Armoured limno-terrestrial taxa within the family Echiniscidae represent over half of the described species in the last class, and exhibit more consistent morphology in comparison with their closest marine relatives. The main aim of this study was to redescribe comprehensively the nominal species for Heterotardigrada, Echiniscus testudo, applying an integrative approach. Our integrative study confirmed that both forms E. testudo trifilis and E. t. quadrifilis (with three and four lateral body cirri, respectively), although differing in the COI sequence, indeed represent a single species. Finally, we discuss the taxonomic status of E. glaber, E. filamentosus, and E. filamentosus mongoliensis. As a result, we designate the first two species as junior synonyms of E. testudo but we recognise the validity of the last taxon and we elevate it to the species level as Echiniscus mongoliensis comb. nov. This study, by providing a detailed description of the nominal taxon and the diagnosis for the genus Echiniscus, opens the way for confident descriptions of closely related species and for erecting new genera from within the largest polyphyletic tardigrade genus.&quot;,&quot;volume&quot;:&quot;270&quot;},&quot;isTemporary&quot;:false},{&quot;id&quot;:&quot;f8b50c7a-0b9b-32ba-ad5d-28cb6ee46e5c&quot;,&quot;itemData&quot;:{&quot;type&quot;:&quot;article-journal&quot;,&quot;id&quot;:&quot;f8b50c7a-0b9b-32ba-ad5d-28cb6ee46e5c&quot;,&quot;title&quot;:&quot;Extreme secondary sexual dimorphism in the genus Florarctus (Heterotardigrada: Halechiniscidae)&quot;,&quot;author&quot;:[{&quot;family&quot;:&quot;Gąsiorek&quot;,&quot;given&quot;:&quot;Piotr&quot;,&quot;parse-names&quot;:false,&quot;dropping-particle&quot;:&quot;&quot;,&quot;non-dropping-particle&quot;:&quot;&quot;},{&quot;family&quot;:&quot;Kristensen&quot;,&quot;given&quot;:&quot;David Møbjerg&quot;,&quot;parse-names&quot;:false,&quot;dropping-particle&quot;:&quot;&quot;,&quot;non-dropping-particle&quot;:&quot;&quot;},{&quot;family&quot;:&quot;Kristensen&quot;,&quot;given&quot;:&quot;Reinhardt Møbjerg&quot;,&quot;parse-names&quot;:false,&quot;dropping-particle&quot;:&quot;&quot;,&quot;non-dropping-particle&quot;:&quot;&quot;}],&quot;container-title&quot;:&quot;Marine Biodiversity&quot;,&quot;DOI&quot;:&quot;10.1007/s12526-021-01183-y&quot;,&quot;ISBN&quot;:&quot;1252602101183&quot;,&quot;ISSN&quot;:&quot;18671624&quot;,&quot;issued&quot;:{&quot;date-parts&quot;:[[2021]]},&quot;abstract&quot;:&quot;Secondary sexual dimorphism in florarctin tardigrades is a well-known phenomenon. Males are usually smaller than females, and primary clavae are relatively longer in the former. A new species Florarctus bellahelenae, collected from subtidal coralline sand just behind the reef fringe of Long Island, Chesterfield Reefs (Pacific Ocean), exhibits extreme secondary dimorphism. Males have developed primary clavae that are much thicker and three times longer than those present in females. Furthermore, the male primary clavae have an accordion-like outer structure, whereas primary clavae are smooth in females. Other species of Florarctus Delamare-Deboutteville &amp; Renaud-Mornant, 1965 inhabiting the Pacific Ocean were investigated. Males are typically smaller than females, but males of Florarctus heimi Delamare-Deboutteville &amp; Renaud-Mornant, 1965 and females of Florarctus cervinus Renaud-Mornant, 1987 have never been recorded. The Renaud-Mornant collection was re-examined, and type series were analysed. Florarctus heimi and F. cervinus were always found together in the coralline sand of Heron Island (Great Barrier Reef). The animals were kept alive and surveyed in the laboratory of the Queensland Museum. All studied individuals of the larger F. heimi (up to ca. 400 μm) were females, and all adults of the smaller F. cervinus (about 170 μm) were males. Males of F. cervinus were observed mating with females of F. heimi. Following those morphological and behavioural lines of evidence, we propose that F. cervinus is a junior synonym of F. heimi. Based on the discovery of dimorphism in F. bellahelenae sp. nov. and the strong sex-related morphological disparities in F. heimi, we suggest that extreme secondary dimorphism may be present in other florarctin arthrotardigrades.&quot;,&quot;volume&quot;:&quot;51&quot;,&quot;container-title-short&quot;:&quot;&quot;},&quot;isTemporary&quot;:false},{&quot;id&quot;:&quot;47781cf7-c0e7-3462-bbd4-0ff5e53d0ba3&quot;,&quot;itemData&quot;:{&quot;type&quot;:&quot;book&quot;,&quot;id&quot;:&quot;47781cf7-c0e7-3462-bbd4-0ff5e53d0ba3&quot;,&quot;title&quot;:&quot;The armoured marine tardigrades (Arthrotardigrada, Tardigrada)&quot;,&quot;author&quot;:[{&quot;family&quot;:&quot;Hansen&quot;,&quot;given&quot;:&quot;J G&quot;,&quot;parse-names&quot;:false,&quot;dropping-particle&quot;:&quot;&quot;,&quot;non-dropping-particle&quot;:&quot;&quot;},{&quot;family&quot;:&quot;Kristensen&quot;,&quot;given&quot;:&quot;R M&quot;,&quot;parse-names&quot;:false,&quot;dropping-particle&quot;:&quot;&quot;,&quot;non-dropping-particle&quot;:&quot;&quot;},{&quot;family&quot;:&quot;Jørgensen&quot;,&quot;given&quot;:&quot;A&quot;,&quot;parse-names&quot;:false,&quot;dropping-particle&quot;:&quot;&quot;,&quot;non-dropping-particle&quot;:&quot;&quot;},{&quot;family&quot;:&quot;Selskab&quot;,&quot;given&quot;:&quot;Kongelige Danske videnskabernes&quot;,&quot;parse-names&quot;:false,&quot;dropping-particle&quot;:&quot;&quot;,&quot;non-dropping-particle&quot;:&quot;&quot;}],&quot;container-title&quot;:&quot;Scientia Danica. Series B, Biologica&quot;,&quot;ISBN&quot;:&quot;9788773043684 8773043680&quot;,&quot;issued&quot;:{&quot;date-parts&quot;:[[2012]]},&quot;number-of-pages&quot;:&quot;91&quot;,&quot;abstract&quot;:&quot;During the last three decades several new species of the marine stygarctid tardigrades have accumulated in the tardigrade collection at the Natural History Museum of Denmark, University of Copenhageb. The major aims of the present investigation were to describe some of the new species, to further increase th knowledge of the morphological diversity and to conduct phylogenetic analyses of all currently described species within the marine family Stygarctidae. The major objectives of the phylogenetic analyses were to investigate the internal phylogentic relationships of Stygarctidae, their relationship to the most closely related previously recognized families (Neostygarctidae and Renaudarctidae), and the character evolution within the Stygarctidae. The outgroups were chosen to represent the extant members of presumed ancestral lineages of arthrotardigrade (Coronarctus, Coronarctidae and Neoarctus, Neoarctidae). In order to evaluate the significance of the morphological diversity within the Stygarctidae, all species currently described have been personally examined by the authors and species new to science were described in each of the genera: Faroestygarctus nov. gen, Mesotygaractus, Parastygarctus, Pseudostygarctus and Renaudarctus. The character matrix consists of 31 species and 81 morphological characters. The characters have been scored from six main characters systems, i.e. the arrangement of head lobes, the cuticular segmental plates, (head, body and caudal plates), the seminal receptacles, the legs and claws, the sense organs and the buccal apparatus. All 81 characters were parsimony informative and 51 are multistate characters. The most notable results from the phylogenetic analyses are: 1. Neostygarctus is the sister-group to the previously known genera in Stygarctinae and is included in this subfamily; 2. Faroestygarctus nov. gen. is the sister-group to the other genera in Stygarctinae; 3. Mesostygarctus is a valid taxon and is the sister-group to Pseudostygarctus; 4. Stygarctus spinifer is the sister-group to the other Stygaractus species and is not a member of Parastygarctus as recently suggested. In our opinion Megastygarctides is very different from the members of Stygarctinae and a position higher in the taxonomic hierarchy might be justified. Not surprisingly the Renaudarctidae is the sister-group to the Stygarctidae clade (Megastygarctidinae + Stygarctinae).&quot;,&quot;issue&quot;:&quot;December&quot;,&quot;container-title-short&quot;:&quot;&quot;},&quot;isTemporary&quot;:false},{&quot;id&quot;:&quot;8a56bfd7-fe6a-397e-a1a5-395ade4c0229&quot;,&quot;itemData&quot;:{&quot;type&quot;:&quot;article-journal&quot;,&quot;id&quot;:&quot;8a56bfd7-fe6a-397e-a1a5-395ade4c0229&quot;,&quot;title&quot;:&quot;Integrative descriptions of two new tardigrade species along with the new record of Mesobiotus skorackii Kaczmarek et al., 2018 from Canada&quot;,&quot;author&quot;:[{&quot;family&quot;:&quot;Kayastha&quot;,&quot;given&quot;:&quot;Pushpalata&quot;,&quot;parse-names&quot;:false,&quot;dropping-particle&quot;:&quot;&quot;,&quot;non-dropping-particle&quot;:&quot;&quot;},{&quot;family&quot;:&quot;Roszkowska&quot;,&quot;given&quot;:&quot;Milena&quot;,&quot;parse-names&quot;:false,&quot;dropping-particle&quot;:&quot;&quot;,&quot;non-dropping-particle&quot;:&quot;&quot;},{&quot;family&quot;:&quot;Mioduchowska&quot;,&quot;given&quot;:&quot;Monika&quot;,&quot;parse-names&quot;:false,&quot;dropping-particle&quot;:&quot;&quot;,&quot;non-dropping-particle&quot;:&quot;&quot;},{&quot;family&quot;:&quot;Gawlak&quot;,&quot;given&quot;:&quot;Magdalena&quot;,&quot;parse-names&quot;:false,&quot;dropping-particle&quot;:&quot;&quot;,&quot;non-dropping-particle&quot;:&quot;&quot;},{&quot;family&quot;:&quot;Kaczmarek&quot;,&quot;given&quot;:&quot;Łukasz&quot;,&quot;parse-names&quot;:false,&quot;dropping-particle&quot;:&quot;&quot;,&quot;non-dropping-particle&quot;:&quot;&quot;}],&quot;container-title&quot;:&quot;Diversity&quot;,&quot;container-title-short&quot;:&quot;Diversity (Basel).&quot;,&quot;DOI&quot;:&quot;10.3390/d13080394&quot;,&quot;ISSN&quot;:&quot;14242818&quot;,&quot;issued&quot;:{&quot;date-parts&quot;:[[2021]]},&quot;abstract&quot;:&quot;Two new tardigrade species from a moss sample collected in Canada, one representing Macrobiotus hufelandi complex and the second one belonging to the genus Bryodelphax, are described. Integrative analysis was undertaken based on morphological and morphometric data (using both light and scanning electron microscopy (SEM)) combined with multilocus molecular analysis (nu-clear sequences, i.e., 18S rRNA, 28S rRNA and ITS-2 as well as mitochondrial COI barcode se-quences). Based on COI sequences, Macrobiotus birendrai sp. nov. is most similar to Mac. canaricus (p-distance 17%), whereas Bryodelphax mareki sp. nov. is most similar to Bry. parvulus (p-distance 16%). Both species differ also from their congeners in some morphological and morphometric characters of adults and/or details of egg chorion. Additionally, a large population of Mesobiotus skorackii was found in the sample and this is the first report of this species outside its terra typica in Kirghizia. The original description of this species was prepared based solely on the morphology and mor-phometry, therefore, here we provide updated data for this species enclosing morphometric and molecular data for the Canadian population.&quot;,&quot;issue&quot;:&quot;394&quot;,&quot;volume&quot;:&quot;13&quot;},&quot;isTemporary&quot;:false},{&quot;id&quot;:&quot;fee980a8-def3-340e-b74e-e49a32f300c6&quot;,&quot;itemData&quot;:{&quot;type&quot;:&quot;article-journal&quot;,&quot;id&quot;:&quot;fee980a8-def3-340e-b74e-e49a32f300c6&quot;,&quot;title&quot;:&quot;A new species of Neostygarctus (Arthrotardigrada) from the Condor Seamount in the Azores, Northeast Atlantic&quot;,&quot;author&quot;:[{&quot;family&quot;:&quot;Kristensen&quot;,&quot;given&quot;:&quot;Reinhardt Møbjerg&quot;,&quot;parse-names&quot;:false,&quot;dropping-particle&quot;:&quot;&quot;,&quot;non-dropping-particle&quot;:&quot;&quot;},{&quot;family&quot;:&quot;Sørensen&quot;,&quot;given&quot;:&quot;Martin Vinther&quot;,&quot;parse-names&quot;:false,&quot;dropping-particle&quot;:&quot;&quot;,&quot;non-dropping-particle&quot;:&quot;&quot;},{&quot;family&quot;:&quot;Hansen&quot;,&quot;given&quot;:&quot;Jesper Guldberg&quot;,&quot;parse-names&quot;:false,&quot;dropping-particle&quot;:&quot;&quot;,&quot;non-dropping-particle&quot;:&quot;&quot;},{&quot;family&quot;:&quot;Zeppilli&quot;,&quot;given&quot;:&quot;Daniela&quot;,&quot;parse-names&quot;:false,&quot;dropping-particle&quot;:&quot;&quot;,&quot;non-dropping-particle&quot;:&quot;&quot;}],&quot;container-title&quot;:&quot;Marine Biodiversity&quot;,&quot;DOI&quot;:&quot;10.1007/s12526-015-0323-y&quot;,&quot;ISSN&quot;:&quot;18671624&quot;,&quot;issued&quot;:{&quot;date-parts&quot;:[[2015]]},&quot;page&quot;:&quot;453-467&quot;,&quot;abstract&quot;:&quot;The tardigrade fauna of Condor Seamount, west of the Azores, is relatively rich, and species from at least seven genera are represented. A new species of the rare marine genus Neostygarctus (Arthrotardigrada) was found at 206 m depth at the summit of the seamount. This is the first record of the genus from the Atlantic Ocean, and also the deepest record of the genus. The new species Neostygarctus oceanopolis sp. nov. is easily distinguished from the Mediterranean type species N. acanthophorus by the number of middorsal spines. N. acanthophorus has five dorsal spines, whereas the adult of N. oceanopolis sp. nov. has seven. The cave tardigrade from Japan, Neostygarctus lovedeluxe also has dorsal spines on all five segments, but only the cephalic and the caudal segments have a middorsal spine, while the three other trunk segments have two spines on each of the dorsal segmental body plates. For the first time, ventral plates are recorded for a species of Neostygarctus. A membranous coating of the all spines of the cephalic segment, the lateral processes of the first three trunk segments, and the spines of the fourth leg pair are unique for Neostygarctus.&quot;,&quot;issue&quot;:&quot;3&quot;,&quot;volume&quot;:&quot;45&quot;,&quot;container-title-short&quot;:&quot;&quot;},&quot;isTemporary&quot;:false},{&quot;id&quot;:&quot;6b11b20d-32f1-328b-8ece-281093f98939&quot;,&quot;itemData&quot;:{&quot;type&quot;:&quot;article-journal&quot;,&quot;id&quot;:&quot;6b11b20d-32f1-328b-8ece-281093f98939&quot;,&quot;title&quot;:&quot;Batillipes pennaki, a new marine tardigrade from the North and South American Atlantic coast&quot;,&quot;author&quot;:[{&quot;family&quot;:&quot;Marcus&quot;,&quot;given&quot;:&quot;Ernesto&quot;,&quot;parse-names&quot;:false,&quot;dropping-particle&quot;:&quot;&quot;,&quot;non-dropping-particle&quot;:&quot;&quot;}],&quot;container-title&quot;:&quot;Comunicaciones Zoologicas del Museo de Historia Natural de Montevideo&quot;,&quot;issued&quot;:{&quot;date-parts&quot;:[[1946]]},&quot;issue&quot;:&quot;2&quot;,&quot;volume&quot;:&quot;33&quot;,&quot;container-title-short&quot;:&quot;&quot;},&quot;isTemporary&quot;:false},{&quot;id&quot;:&quot;ffb66c8d-b9e6-384a-b46c-92e30ac36942&quot;,&quot;itemData&quot;:{&quot;type&quot;:&quot;article-journal&quot;,&quot;id&quot;:&quot;ffb66c8d-b9e6-384a-b46c-92e30ac36942&quot;,&quot;title&quot;:&quot;Data from new taxa infer Isoechiniscoides gen. nov. and increase the phylogenetic and evolutionary understanding of echiniscoidid tardigrades (Echiniscoidea: Tardigrada)&quot;,&quot;author&quot;:[{&quot;family&quot;:&quot;Møbjerg&quot;,&quot;given&quot;:&quot;Nadja&quot;,&quot;parse-names&quot;:false,&quot;dropping-particle&quot;:&quot;&quot;,&quot;non-dropping-particle&quot;:&quot;&quot;},{&quot;family&quot;:&quot;Kristensen&quot;,&quot;given&quot;:&quot;Reinhardt M.&quot;,&quot;parse-names&quot;:false,&quot;dropping-particle&quot;:&quot;&quot;,&quot;non-dropping-particle&quot;:&quot;&quot;},{&quot;family&quot;:&quot;Jørgensen&quot;,&quot;given&quot;:&quot;Aslak&quot;,&quot;parse-names&quot;:false,&quot;dropping-particle&quot;:&quot;&quot;,&quot;non-dropping-particle&quot;:&quot;&quot;}],&quot;container-title&quot;:&quot;Zoological Journal of the Linnean Society&quot;,&quot;container-title-short&quot;:&quot;Zool. J. Linn. Soc.&quot;,&quot;DOI&quot;:&quot;10.1111/zoj.12500&quot;,&quot;ISSN&quot;:&quot;10963642&quot;,&quot;issued&quot;:{&quot;date-parts&quot;:[[2016]]},&quot;page&quot;:&quot;804-818&quot;,&quot;abstract&quot;:&quot;The marine heterotardigrades belonging to Echiniscoididae inhabit a wide range of substrates and represent the dominant tardigrade group in intertidal zones worldwide. Notably, the evolution of this family is interesting as it holds key evidence as to how heterotardigrades colonized terrestrial and freshwater environments. We inferred the phylogeny of Echiniscoididae using 28S and COI sequences from GenBank and from new specimens collected at Roscoff, France. Morphological characterizations of several major clades, inferred from the molecular data, are currently lacking. However, one of the clades is erected as a new taxon, Isoechiniscoides gen. nov., for the former Echiniscoides higginsi-group, which comprises species with isonych claws, pillars in the epicuticle and exceptionally long sensory appendages. The type species for the new genus is described here as Isoechiniscoides sifae nov. gen., sp. nov. Isoechiniscoides comprises six clawed interstitial species, whereas Echiniscoides taxa possess a higher claw number and primarily inhabit algae, barnacles and lichens in tidal zones. The new genus, Isoechiniscoides, together with morphologically undetermined specimens from British Columbia (Canada), is sister-group to all other Echiniscoididae taxa. Consequently, we propose to establish Isoechiniscoidinae subfam. nov. to accommodate the new genus. Isoechiniscoidinae provides an evolutionary link between Echiniscoidea and Arthrotardigrada. The latter comprises exclusively marine and mostly interstitial species.&quot;,&quot;issue&quot;:&quot;4&quot;,&quot;volume&quot;:&quot;178&quot;},&quot;isTemporary&quot;:false},{&quot;id&quot;:&quot;79789f5c-27bf-335a-a6ad-ce4f80acbcc3&quot;,&quot;itemData&quot;:{&quot;type&quot;:&quot;article-journal&quot;,&quot;id&quot;:&quot;79789f5c-27bf-335a-a6ad-ce4f80acbcc3&quot;,&quot;title&quot;:&quot;The tardigrade fauna of Greenland&quot;,&quot;author&quot;:[{&quot;family&quot;:&quot;Petersen&quot;,&quot;given&quot;:&quot;Børge&quot;,&quot;parse-names&quot;:false,&quot;dropping-particle&quot;:&quot;&quot;,&quot;non-dropping-particle&quot;:&quot;&quot;}],&quot;container-title&quot;:&quot;Meddelelser om Grønland&quot;,&quot;issued&quot;:{&quot;date-parts&quot;:[[1951]]},&quot;page&quot;:&quot;1-94&quot;,&quot;issue&quot;:&quot;5&quot;,&quot;volume&quot;:&quot;150&quot;,&quot;container-title-short&quot;:&quot;&quot;},&quot;isTemporary&quot;:false},{&quot;id&quot;:&quot;18ef19a3-b6ba-30d8-8985-fda6434a9d70&quot;,&quot;itemData&quot;:{&quot;type&quot;:&quot;article-journal&quot;,&quot;id&quot;:&quot;18ef19a3-b6ba-30d8-8985-fda6434a9d70&quot;,&quot;title&quot;:&quot;Observations on marine Heterotardigrada, including a new genus from the Western Atlantic Ocean&quot;,&quot;author&quot;:[{&quot;family&quot;:&quot;Pollock&quot;,&quot;given&quot;:&quot;Leland W.&quot;,&quot;parse-names&quot;:false,&quot;dropping-particle&quot;:&quot;&quot;,&quot;non-dropping-particle&quot;:&quot;&quot;}],&quot;container-title&quot;:&quot;Cahiers De Biologie Marine&quot;,&quot;container-title-short&quot;:&quot;Cah. Biol. Mar.&quot;,&quot;issued&quot;:{&quot;date-parts&quot;:[[1975]]},&quot;page&quot;:&quot;121-132&quot;,&quot;volume&quot;:&quot;17&quot;},&quot;isTemporary&quot;:false},{&quot;id&quot;:&quot;3004fff8-0d03-3178-b20b-eb7d934a9b69&quot;,&quot;itemData&quot;:{&quot;type&quot;:&quot;article-journal&quot;,&quot;id&quot;:&quot;3004fff8-0d03-3178-b20b-eb7d934a9b69&quot;,&quot;title&quot;:&quot;Il Phylum Tardigrada&quot;,&quot;author&quot;:[{&quot;family&quot;:&quot;Ramazzotti&quot;,&quot;given&quot;:&quot;Giuseppe&quot;,&quot;parse-names&quot;:false,&quot;dropping-particle&quot;:&quot;&quot;,&quot;non-dropping-particle&quot;:&quot;&quot;},{&quot;family&quot;:&quot;Maucci&quot;,&quot;given&quot;:&quot;Walter&quot;,&quot;parse-names&quot;:false,&quot;dropping-particle&quot;:&quot;&quot;,&quot;non-dropping-particle&quot;:&quot;&quot;}],&quot;container-title&quot;:&quot;Memorie dell’Instituto Italiano di Idrobiologia&quot;,&quot;issued&quot;:{&quot;date-parts&quot;:[[1983]]},&quot;page&quot;:&quot;1-1012&quot;,&quot;volume&quot;:&quot;41&quot;,&quot;container-title-short&quot;:&quot;&quot;},&quot;isTemporary&quot;:false},{&quot;id&quot;:&quot;9fd69821-f023-393f-878b-021f4735dc1f&quot;,&quot;itemData&quot;:{&quot;type&quot;:&quot;article-journal&quot;,&quot;id&quot;:&quot;9fd69821-f023-393f-878b-021f4735dc1f&quot;,&quot;title&quot;:&quot;Deep-sea tardigrades from the North-Western Pacific, with descriptions of two new species&quot;,&quot;author&quot;:[{&quot;family&quot;:&quot;Saulenko&quot;,&quot;given&quot;:&quot;Anastasiia A.&quot;,&quot;parse-names&quot;:false,&quot;dropping-particle&quot;:&quot;&quot;,&quot;non-dropping-particle&quot;:&quot;&quot;},{&quot;family&quot;:&quot;Maiorova&quot;,&quot;given&quot;:&quot;Anastassya S.&quot;,&quot;parse-names&quot;:false,&quot;dropping-particle&quot;:&quot;&quot;,&quot;non-dropping-particle&quot;:&quot;&quot;},{&quot;family&quot;:&quot;Martínez Arbizu&quot;,&quot;given&quot;:&quot;Pedro&quot;,&quot;parse-names&quot;:false,&quot;dropping-particle&quot;:&quot;&quot;,&quot;non-dropping-particle&quot;:&quot;&quot;},{&quot;family&quot;:&quot;Mordukhovich&quot;,&quot;given&quot;:&quot;Vladimir&quot;,&quot;parse-names&quot;:false,&quot;dropping-particle&quot;:&quot;V.&quot;,&quot;non-dropping-particle&quot;:&quot;&quot;}],&quot;container-title&quot;:&quot;Diversity&quot;,&quot;container-title-short&quot;:&quot;Diversity (Basel).&quot;,&quot;DOI&quot;:&quot;10.1080/03745485809494479&quot;,&quot;ISSN&quot;:&quot;0374-5481&quot;,&quot;issued&quot;:{&quot;date-parts&quot;:[[2022]]},&quot;issue&quot;:&quot;1086&quot;,&quot;volume&quot;:&quot;14&quot;},&quot;isTemporary&quot;:false},{&quot;id&quot;:&quot;ca26a09a-e8ed-31da-9e2c-1da2811b5fc4&quot;,&quot;itemData&quot;:{&quot;type&quot;:&quot;article-journal&quot;,&quot;id&quot;:&quot;ca26a09a-e8ed-31da-9e2c-1da2811b5fc4&quot;,&quot;title&quot;:&quot;Actinarctus doryphorus, nov. gen. nov. spec. ein merkwürdiger Tardigrad aus der Nordsee&quot;,&quot;author&quot;:[{&quot;family&quot;:&quot;Schulz&quot;,&quot;given&quot;:&quot;Von Erich&quot;,&quot;parse-names&quot;:false,&quot;dropping-particle&quot;:&quot;&quot;,&quot;non-dropping-particle&quot;:&quot;&quot;}],&quot;container-title&quot;:&quot;Zoologischer Anzeiger&quot;,&quot;container-title-short&quot;:&quot;Zool. Anz.&quot;,&quot;issued&quot;:{&quot;date-parts&quot;:[[1935]]},&quot;page&quot;:&quot;285-288&quot;,&quot;volume&quot;:&quot;111&quot;},&quot;isTemporary&quot;:false}]},{&quot;citationID&quot;:&quot;MENDELEY_CITATION_775ec913-a4b8-403a-befd-abd788ec7792&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Nzc1ZWM5MTMtYTRiOC00MDNhLWJlZmQtYWJkNzg4ZWM3Nzky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8e2842aa-ac76-4758-8e88-da85d8b56e69&quot;,&quot;properties&quot;:{&quot;noteIndex&quot;:0},&quot;isEdited&quot;:false,&quot;manualOverride&quot;:{&quot;isManuallyOverridden&quot;:false,&quot;citeprocText&quot;:&quot;(Hou and Bergström 1995; Ramsköld and Chen 1998)&quot;,&quot;manualOverrideText&quot;:&quot;&quot;},&quot;citationTag&quot;:&quot;MENDELEY_CITATION_v3_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&quot;,&quot;citationItems&quot;:[{&quot;id&quot;:&quot;0963a0e9-d8a3-36d9-9205-b0d08815a8b1&quot;,&quot;itemData&quot;:{&quot;type&quot;:&quot;article-journal&quot;,&quot;id&quot;:&quot;0963a0e9-d8a3-36d9-9205-b0d08815a8b1&quot;,&quot;title&quot;:&quot;Cambrian lobopodians–ancestors of extant onychophorans?&quot;,&quot;author&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Zoological Journal of the Linnean Society&quot;,&quot;container-title-short&quot;:&quot;Zool. J. Linn. Soc.&quot;,&quot;issued&quot;:{&quot;date-parts&quot;:[[1995]]},&quot;page&quot;:&quot;3-19&quot;,&quot;publisher&quot;:&quot;Blackwell Publishing Ltd&quot;,&quot;issue&quot;:&quot;1&quot;,&quot;volume&quot;:&quot;114&quot;},&quot;isTemporary&quot;:false},{&quot;id&quot;:&quot;c9b38887-eb7c-33e2-a61d-3a82f8d689f4&quot;,&quot;itemData&quot;:{&quot;type&quot;:&quot;chapter&quot;,&quot;id&quot;:&quot;c9b38887-eb7c-33e2-a61d-3a82f8d689f4&quot;,&quot;title&quot;:&quot;Cambrian lobopodians: morphology and phylogeny&quot;,&quot;author&quot;:[{&quot;family&quot;:&quot;Ramsköld&quot;,&quot;given&quot;:&quot;Lars&quot;,&quot;parse-names&quot;:false,&quot;dropping-particle&quot;:&quot;&quot;,&quot;non-dropping-particle&quot;:&quot;&quot;},{&quot;family&quot;:&quot;Chen&quot;,&quot;given&quot;:&quot;Jun-Yuan&quot;,&quot;parse-names&quot;:false,&quot;dropping-particle&quot;:&quot;&quot;,&quot;non-dropping-particle&quot;:&quot;&quot;}],&quot;container-title&quot;:&quot;Arthropod fossils and phylogeny&quot;,&quot;editor&quot;:[{&quot;family&quot;:&quot;Edgecombe&quot;,&quot;given&quot;:&quot;Gregory D.&quot;,&quot;parse-names&quot;:false,&quot;dropping-particle&quot;:&quot;&quot;,&quot;non-dropping-particle&quot;:&quot;&quot;}],&quot;issued&quot;:{&quot;date-parts&quot;:[[1998]]},&quot;publisher-place&quot;:&quot;New York&quot;,&quot;page&quot;:&quot;107-150&quot;,&quot;publisher&quot;:&quot;Columbia University Press&quot;,&quot;container-title-short&quot;:&quot;&quot;},&quot;isTemporary&quot;:false}]},{&quot;citationID&quot;:&quot;MENDELEY_CITATION_1e2dc25a-0225-41a8-ba46-ebf60a57b05f&quot;,&quot;properties&quot;:{&quot;noteIndex&quot;:0},&quot;isEdited&quot;:false,&quot;manualOverride&quot;:{&quot;isManuallyOverridden&quot;:false,&quot;citeprocText&quot;:&quot;(Chen, Zhou and Ramsköld 1995)&quot;,&quot;manualOverrideText&quot;:&quot;&quot;},&quot;citationTag&quot;:&quot;MENDELEY_CITATION_v3_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&quot;,&quot;citationItems&quot;:[{&quot;id&quot;:&quot;aada4399-e310-38c6-bf0d-5931e4664eb8&quot;,&quot;itemData&quot;:{&quot;type&quot;:&quot;article-journal&quot;,&quot;id&quot;:&quot;aada4399-e310-38c6-bf0d-5931e4664eb8&quot;,&quot;title&quot;:&quot;The Cambrian lobopodian Microdictyon sinicum&quot;,&quot;author&quot;:[{&quot;family&quot;:&quot;Chen&quot;,&quot;given&quot;:&quot;Jun-Yuan&quot;,&quot;parse-names&quot;:false,&quot;dropping-particle&quot;:&quot;&quot;,&quot;non-dropping-particle&quot;:&quot;&quot;},{&quot;family&quot;:&quot;Zhou&quot;,&quot;given&quot;:&quot;Gui-qing&quot;,&quot;parse-names&quot;:false,&quot;dropping-particle&quot;:&quot;&quot;,&quot;non-dropping-particle&quot;:&quot;&quot;},{&quot;family&quot;:&quot;Ramsköld&quot;,&quot;given&quot;:&quot;Lars&quot;,&quot;parse-names&quot;:false,&quot;dropping-particle&quot;:&quot;&quot;,&quot;non-dropping-particle&quot;:&quot;&quot;}],&quot;container-title&quot;:&quot;Bulletin of National Museum of Natural Science&quot;,&quot;issued&quot;:{&quot;date-parts&quot;:[[1995]]},&quot;page&quot;:&quot;1-93&quot;,&quot;volume&quot;:&quot;5&quot;,&quot;container-title-short&quot;:&quot;&quot;},&quot;isTemporary&quot;:false}]},{&quot;citationID&quot;:&quot;MENDELEY_CITATION_d3c0cbb5-9c70-478a-a01b-9412e30927a7&quot;,&quot;properties&quot;:{&quot;noteIndex&quot;:0},&quot;isEdited&quot;:false,&quot;manualOverride&quot;:{&quot;isManuallyOverridden&quot;:false,&quot;citeprocText&quot;:&quot;(Ma, Hou and Bergström 2009)&quot;,&quot;manualOverrideText&quot;:&quot;&quot;},&quot;citationTag&quot;:&quot;MENDELEY_CITATION_v3_eyJjaXRhdGlvbklEIjoiTUVOREVMRVlfQ0lUQVRJT05fZDNjMGNiYjUtOWM3MC00NzhhLWEwMWItOTQxMmUzMDkyN2E3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citationID&quot;:&quot;MENDELEY_CITATION_11375400-076d-4b1d-8c16-62ec3dfc7262&quot;,&quot;properties&quot;:{&quot;noteIndex&quot;:0},&quot;isEdited&quot;:false,&quot;manualOverride&quot;:{&quot;isManuallyOverridden&quot;:false,&quot;citeprocText&quot;:&quot;(Murdock &lt;i&gt;et al.&lt;/i&gt; 2014)&quot;,&quot;manualOverrideText&quot;:&quot;&quot;},&quot;citationTag&quot;:&quot;MENDELEY_CITATION_v3_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&quot;,&quot;citationItems&quot;:[{&quot;id&quot;:&quot;b55360d5-14f8-30d8-8230-f30f739a018b&quot;,&quot;itemData&quot;:{&quot;type&quot;:&quot;article-journal&quot;,&quot;id&quot;:&quot;b55360d5-14f8-30d8-8230-f30f739a018b&quot;,&quot;title&quot;:&quot;Decay of velvet worms (Onychophora), and bias in the fossil record of lobopodians&quot;,&quot;author&quot;:[{&quot;family&quot;:&quot;Murdock&quot;,&quot;given&quot;:&quot;Duncan J.E.&quot;,&quot;parse-names&quot;:false,&quot;dropping-particle&quot;:&quot;&quot;,&quot;non-dropping-particle&quot;:&quot;&quot;},{&quot;family&quot;:&quot;Gabbott&quot;,&quot;given&quot;:&quot;Sarah E.&quot;,&quot;parse-names&quot;:false,&quot;dropping-particle&quot;:&quot;&quot;,&quot;non-dropping-particle&quot;:&quot;&quot;},{&quot;family&quot;:&quot;Mayer&quot;,&quot;given&quot;:&quot;Georg&quot;,&quot;parse-names&quot;:false,&quot;dropping-particle&quot;:&quot;&quot;,&quot;non-dropping-particle&quot;:&quot;&quot;},{&quot;family&quot;:&quot;Purnell&quot;,&quot;given&quot;:&quot;Mark A.&quot;,&quot;parse-names&quot;:false,&quot;dropping-particle&quot;:&quot;&quot;,&quot;non-dropping-particle&quot;:&quot;&quot;}],&quot;container-title&quot;:&quot;BMC Evolutionary Biology&quot;,&quot;container-title-short&quot;:&quot;BMC Evol. Biol.&quot;,&quot;DOI&quot;:&quot;10.1186/s12862-014-0222-z&quot;,&quot;ISSN&quot;:&quot;14712148&quot;,&quot;PMID&quot;:&quot;25472836&quot;,&quot;issued&quot;:{&quot;date-parts&quot;:[[2014]]},&quot;abstract&quot;:&quot;Background: Fossil lobopodians, including animals proposed to have close affinity to modern onychophorans, are crucial to understanding the evolution of the panarthropod body plan and the phylum-level relationships between the ecdysozoan groups. Unfortunately, the key features of their anatomy are un-mineralized and subject to biases introduced during death, decay and preservation, yet the extent to which these fossils have been affected by the processes of post-mortem decay is entirely untested. Recent experimental work on chordates has highlighted a profound bias caused by decay, resulting in the erroneous interpretation of badly decayed specimens as primitive members of a clade (stemward slippage). The degree to which this bias affects organisms other than chordates is unknown. Results: Here we use experimental decay of velvet worms (Onychophora) to examine the importance of decay bias in fossil lobopodians. Although we find stemward slippage is not significant in the interpretation of non-mineralized lobopodian fossils, the affect of decay is far from unbiased. Quantitative analysis reveals significant changes in body proportions during decay, a spectrum of decay resistance across anatomical features, and correlated decay of topologically associated characters. Conclusions: These results have significant implications for the interpretation of fossil lobopodian remains, demonstrating that features such as body outline and relative proportions are unreliable for taxonomy or phylogenetic reconstruction, unless decay is taken into account. Similarly, the non-independent loss of characters, due to juxtaposition in the body, during decay has the potential to bias phylogenetic analyses of non-biomineralized fossils. Our results are difficult to reconcile with interpretations of highly decay-prone tissues and structures, such as neural tissue, and complex musculature, in recently described Cambrian lobopodians. More broadly, we hypothesize that stemward slippage is unlikely to be a significant factor among the taphonomic biases that have affected organisms where decay-resistant features of the anatomy are rich in phylogenetically informative characters. Conversely, organisms which possess decay-resistant body parts but have informative characters concentrated in decay-prone tissues will be just as liable to bias as those that lack decay-resistant body parts. Further experimental analysis of decay is required to test these hypotheses.&quot;,&quot;issue&quot;:&quot;1&quot;,&quot;volume&quot;:&quot;14&quot;},&quot;isTemporary&quot;:false}]},{&quot;citationID&quot;:&quot;MENDELEY_CITATION_e029c2c4-fa87-4e24-8e7b-6af6422a6bd8&quot;,&quot;properties&quot;:{&quot;noteIndex&quot;:0},&quot;isEdited&quot;:false,&quot;manualOverride&quot;:{&quot;isManuallyOverridden&quot;:false,&quot;citeprocText&quot;:&quot;(Murdock &lt;i&gt;et al.&lt;/i&gt; 2014)&quot;,&quot;manualOverrideText&quot;:&quot;&quot;},&quot;citationTag&quot;:&quot;MENDELEY_CITATION_v3_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&quot;,&quot;citationItems&quot;:[{&quot;id&quot;:&quot;b55360d5-14f8-30d8-8230-f30f739a018b&quot;,&quot;itemData&quot;:{&quot;type&quot;:&quot;article-journal&quot;,&quot;id&quot;:&quot;b55360d5-14f8-30d8-8230-f30f739a018b&quot;,&quot;title&quot;:&quot;Decay of velvet worms (Onychophora), and bias in the fossil record of lobopodians&quot;,&quot;author&quot;:[{&quot;family&quot;:&quot;Murdock&quot;,&quot;given&quot;:&quot;Duncan J.E.&quot;,&quot;parse-names&quot;:false,&quot;dropping-particle&quot;:&quot;&quot;,&quot;non-dropping-particle&quot;:&quot;&quot;},{&quot;family&quot;:&quot;Gabbott&quot;,&quot;given&quot;:&quot;Sarah E.&quot;,&quot;parse-names&quot;:false,&quot;dropping-particle&quot;:&quot;&quot;,&quot;non-dropping-particle&quot;:&quot;&quot;},{&quot;family&quot;:&quot;Mayer&quot;,&quot;given&quot;:&quot;Georg&quot;,&quot;parse-names&quot;:false,&quot;dropping-particle&quot;:&quot;&quot;,&quot;non-dropping-particle&quot;:&quot;&quot;},{&quot;family&quot;:&quot;Purnell&quot;,&quot;given&quot;:&quot;Mark A.&quot;,&quot;parse-names&quot;:false,&quot;dropping-particle&quot;:&quot;&quot;,&quot;non-dropping-particle&quot;:&quot;&quot;}],&quot;container-title&quot;:&quot;BMC Evolutionary Biology&quot;,&quot;container-title-short&quot;:&quot;BMC Evol. Biol.&quot;,&quot;DOI&quot;:&quot;10.1186/s12862-014-0222-z&quot;,&quot;ISSN&quot;:&quot;14712148&quot;,&quot;PMID&quot;:&quot;25472836&quot;,&quot;issued&quot;:{&quot;date-parts&quot;:[[2014]]},&quot;abstract&quot;:&quot;Background: Fossil lobopodians, including animals proposed to have close affinity to modern onychophorans, are crucial to understanding the evolution of the panarthropod body plan and the phylum-level relationships between the ecdysozoan groups. Unfortunately, the key features of their anatomy are un-mineralized and subject to biases introduced during death, decay and preservation, yet the extent to which these fossils have been affected by the processes of post-mortem decay is entirely untested. Recent experimental work on chordates has highlighted a profound bias caused by decay, resulting in the erroneous interpretation of badly decayed specimens as primitive members of a clade (stemward slippage). The degree to which this bias affects organisms other than chordates is unknown. Results: Here we use experimental decay of velvet worms (Onychophora) to examine the importance of decay bias in fossil lobopodians. Although we find stemward slippage is not significant in the interpretation of non-mineralized lobopodian fossils, the affect of decay is far from unbiased. Quantitative analysis reveals significant changes in body proportions during decay, a spectrum of decay resistance across anatomical features, and correlated decay of topologically associated characters. Conclusions: These results have significant implications for the interpretation of fossil lobopodian remains, demonstrating that features such as body outline and relative proportions are unreliable for taxonomy or phylogenetic reconstruction, unless decay is taken into account. Similarly, the non-independent loss of characters, due to juxtaposition in the body, during decay has the potential to bias phylogenetic analyses of non-biomineralized fossils. Our results are difficult to reconcile with interpretations of highly decay-prone tissues and structures, such as neural tissue, and complex musculature, in recently described Cambrian lobopodians. More broadly, we hypothesize that stemward slippage is unlikely to be a significant factor among the taphonomic biases that have affected organisms where decay-resistant features of the anatomy are rich in phylogenetically informative characters. Conversely, organisms which possess decay-resistant body parts but have informative characters concentrated in decay-prone tissues will be just as liable to bias as those that lack decay-resistant body parts. Further experimental analysis of decay is required to test these hypotheses.&quot;,&quot;issue&quot;:&quot;1&quot;,&quot;volume&quot;:&quot;14&quot;},&quot;isTemporary&quot;:false}]},{&quot;citationID&quot;:&quot;MENDELEY_CITATION_7db8b79b-98a4-402e-88af-a89d98c61785&quot;,&quot;properties&quot;:{&quot;noteIndex&quot;:0},&quot;isEdited&quot;:false,&quot;manualOverride&quot;:{&quot;isManuallyOverridden&quot;:false,&quot;citeprocText&quot;:&quot;(Whittington 1978)&quot;,&quot;manualOverrideText&quot;:&quot;&quot;},&quot;citationTag&quot;:&quot;MENDELEY_CITATION_v3_eyJjaXRhdGlvbklEIjoiTUVOREVMRVlfQ0lUQVRJT05fN2RiOGI3OWItOThhNC00MDJlLTg4YWYtYTg5ZDk4YzYxNzg1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quot;,&quot;citationItems&quot;:[{&quot;id&quot;:&quot;d400bde7-26c5-3e0d-9309-7a296ecf16eb&quot;,&quot;itemData&quot;:{&quot;type&quot;:&quot;article-journal&quot;,&quot;id&quot;:&quot;d400bde7-26c5-3e0d-9309-7a296ecf16eb&quot;,&quot;title&quot;:&quot;The lobopod animal &lt;i&gt;Aysheaia pedunculata&lt;/i&gt; Walcott, Middle Cambrian, Burgess Shale, British Columbia&quot;,&quot;author&quot;:[{&quot;family&quot;:&quot;Whittington&quot;,&quot;given&quot;:&quot;H B&quot;,&quot;parse-names&quot;:false,&quot;dropping-particle&quot;:&quot;&quot;,&quot;non-dropping-particle&quot;:&quot;&quot;}],&quot;container-title&quot;:&quot;Philosophical Transactions of the Royal Society of London B: Biological Sciences&quot;,&quot;DOI&quot;:&quot;10.1098/rstb.1978.0061&quot;,&quot;issued&quot;:{&quot;date-parts&quot;:[[1978]]},&quot;page&quot;:&quot;165-197&quot;,&quot;abstract&quot;:&quot;Fifteen specimens of A. pedunculata have been prepared, photographed, and drawn to show how each specimen is interpreted and how portions preserved only in part or counterpart are related to the whole. The body was elongate, sub-cylindrical, bearing one pair of conical, branched anterior appendages inserted in the lateral wall, and ten pairs of short, uniramous limbs; anteriorly no distinct head region, posteriorly the body merged into the bases of the last pair of limbs. The cuticle was unmineralized, flexible, the body wall, anterior appendage and limbs, annulated. On the trunk the evenly spaced annulations were high, sharp-crested dorsally, changing to low and rounded laterally and faint or absent ventrally; dorsally the annulations appear to have borne a row of seven tubercles, each tubercle sharp and possibly spinose apically. One annulation opposite midline of anterior appendage and limbs 1-0, three in the space intervening between these limbs, five between anterior appendage and first limb; posteriorly annulations of trunk formed a continuous series with those of last pair of limbs. This arrangement implies that the body consisted of at least 12 somites. Annulations of the anterior appendage were sharp-crested, uniform in height; branches of the appendage were long, slim, pointed, three at the tip and three along the anterior side, each branch slightly flexible and movable about its base. About ten annulations on each limb, uniform in height, the cross-section varied from low, rounded, to high, sharp-crested, as the limb was extended, contracted or flexed. The tip of the limb was bluntly rounded, on the posterior wall of limbs 1-8, and the anterior wall of limbs 9, 10, was a group of seven curved claws. On limbs 2-8 a forwardly directed spine on the seventh annulation and a shorter spine on the distal annulation, on limbs 9 and 10 a prominent, backwardly directed spine. In front of the anterior appendage the one or two annulations were faint, the anterior end of the body bluntly rounded, the mouth, surrounded by a ring of six or so slim papillae, situated medially on the anterior wall. The alimentary canal is not preserved as a sediment fill, but as a reflective strip, widest adjacent to the mouth, extending back to end between the bases of the last pair of limbs. Sagittal length 1 to 6 cm, smallest similar to largest specimen. Aysheaia pedunculata is one of the rarer animals in the Burgess Shale, occurring in association with arthropods and worm…&quot;,&quot;issue&quot;:&quot;1000&quot;,&quot;volume&quot;:&quot;284&quot;,&quot;container-title-short&quot;:&quot;&quot;},&quot;isTemporary&quot;:false}]},{&quot;citationID&quot;:&quot;MENDELEY_CITATION_bb96e7ec-d483-4eeb-bffd-901a5bf7c336&quot;,&quot;properties&quot;:{&quot;noteIndex&quot;:0},&quot;isEdited&quot;:false,&quot;manualOverride&quot;:{&quot;isManuallyOverridden&quot;:false,&quot;citeprocText&quot;:&quot;(Liu and Dunlop 2014)&quot;,&quot;manualOverrideText&quot;:&quot;&quot;},&quot;citationTag&quot;:&quot;MENDELEY_CITATION_v3_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&quot;,&quot;citationItems&quot;:[{&quot;id&quot;:&quot;ed294e80-cd67-3cf3-8f74-0f48b5a9dc1d&quot;,&quot;itemData&quot;:{&quot;type&quot;:&quot;article-journal&quot;,&quot;id&quot;:&quot;ed294e80-cd67-3cf3-8f74-0f48b5a9dc1d&quot;,&quot;title&quot;:&quot;Cambrian lobopodians: A review of recent progress in our understanding of their morphology and evolution&quot;,&quot;author&quot;:[{&quot;family&quot;:&quot;Liu&quot;,&quot;given&quot;:&quot;Jianni&quot;,&quot;parse-names&quot;:false,&quot;dropping-particle&quot;:&quot;&quot;,&quot;non-dropping-particle&quot;:&quot;&quot;},{&quot;family&quot;:&quot;Dunlop&quot;,&quot;given&quot;:&quot;Jason A.&quot;,&quot;parse-names&quot;:false,&quot;dropping-particle&quot;:&quot;&quot;,&quot;non-dropping-particle&quot;:&quot;&quot;}],&quot;container-title&quot;:&quot;Palaeogeography, Palaeoclimatology, Palaeoecology&quot;,&quot;container-title-short&quot;:&quot;Palaeogeogr. Palaeoclimatol. Palaeoecol.&quot;,&quot;DOI&quot;:&quot;10.1016/j.palaeo.2013.06.008&quot;,&quot;ISSN&quot;:&quot;00310182&quot;,&quot;issued&quot;:{&quot;date-parts&quot;:[[2014,6]]},&quot;page&quot;:&quot;4-15&quot;,&quot;volume&quot;:&quot;398&quot;},&quot;isTemporary&quot;:false}]},{&quot;citationID&quot;:&quot;MENDELEY_CITATION_a6746845-5dbe-481f-91d8-2ea3fd2397dc&quot;,&quot;properties&quot;:{&quot;noteIndex&quot;:0},&quot;isEdited&quot;:false,&quot;manualOverride&quot;:{&quot;isManuallyOverridden&quot;:false,&quot;citeprocText&quot;:&quot;(Hou and Bergström 1995; Ramsköld and Chen 1998)&quot;,&quot;manualOverrideText&quot;:&quot;&quot;},&quot;citationTag&quot;:&quot;MENDELEY_CITATION_v3_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&quot;,&quot;citationItems&quot;:[{&quot;id&quot;:&quot;0963a0e9-d8a3-36d9-9205-b0d08815a8b1&quot;,&quot;itemData&quot;:{&quot;type&quot;:&quot;article-journal&quot;,&quot;id&quot;:&quot;0963a0e9-d8a3-36d9-9205-b0d08815a8b1&quot;,&quot;title&quot;:&quot;Cambrian lobopodians–ancestors of extant onychophorans?&quot;,&quot;author&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Zoological Journal of the Linnean Society&quot;,&quot;container-title-short&quot;:&quot;Zool. J. Linn. Soc.&quot;,&quot;issued&quot;:{&quot;date-parts&quot;:[[1995]]},&quot;page&quot;:&quot;3-19&quot;,&quot;publisher&quot;:&quot;Blackwell Publishing Ltd&quot;,&quot;issue&quot;:&quot;1&quot;,&quot;volume&quot;:&quot;114&quot;},&quot;isTemporary&quot;:false},{&quot;id&quot;:&quot;c9b38887-eb7c-33e2-a61d-3a82f8d689f4&quot;,&quot;itemData&quot;:{&quot;type&quot;:&quot;chapter&quot;,&quot;id&quot;:&quot;c9b38887-eb7c-33e2-a61d-3a82f8d689f4&quot;,&quot;title&quot;:&quot;Cambrian lobopodians: morphology and phylogeny&quot;,&quot;author&quot;:[{&quot;family&quot;:&quot;Ramsköld&quot;,&quot;given&quot;:&quot;Lars&quot;,&quot;parse-names&quot;:false,&quot;dropping-particle&quot;:&quot;&quot;,&quot;non-dropping-particle&quot;:&quot;&quot;},{&quot;family&quot;:&quot;Chen&quot;,&quot;given&quot;:&quot;Jun-Yuan&quot;,&quot;parse-names&quot;:false,&quot;dropping-particle&quot;:&quot;&quot;,&quot;non-dropping-particle&quot;:&quot;&quot;}],&quot;container-title&quot;:&quot;Arthropod fossils and phylogeny&quot;,&quot;editor&quot;:[{&quot;family&quot;:&quot;Edgecombe&quot;,&quot;given&quot;:&quot;Gregory D.&quot;,&quot;parse-names&quot;:false,&quot;dropping-particle&quot;:&quot;&quot;,&quot;non-dropping-particle&quot;:&quot;&quot;}],&quot;issued&quot;:{&quot;date-parts&quot;:[[1998]]},&quot;publisher-place&quot;:&quot;New York&quot;,&quot;page&quot;:&quot;107-150&quot;,&quot;publisher&quot;:&quot;Columbia University Press&quot;,&quot;container-title-short&quot;:&quot;&quot;},&quot;isTemporary&quot;:false}]},{&quot;citationID&quot;:&quot;MENDELEY_CITATION_d04e6fa1-d0da-4bf8-93c0-6c46ccd4c97b&quot;,&quot;properties&quot;:{&quot;noteIndex&quot;:0},&quot;isEdited&quot;:false,&quot;manualOverride&quot;:{&quot;isManuallyOverridden&quot;:false,&quot;citeprocText&quot;:&quot;(Ou, Shu and Mayer 2012)&quot;,&quot;manualOverrideText&quot;:&quot;&quot;},&quot;citationTag&quot;:&quot;MENDELEY_CITATION_v3_eyJjaXRhdGlvbklEIjoiTUVOREVMRVlfQ0lUQVRJT05fZDA0ZTZmYTEtZDBkYS00YmY4LTkzYzAtNmM0NmNjZDRjOTdi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ID&quot;:&quot;MENDELEY_CITATION_3c02447a-5580-42bf-9794-e34dcf714f5c&quot;,&quot;properties&quot;:{&quot;noteIndex&quot;:0},&quot;isEdited&quot;:false,&quot;manualOverride&quot;:{&quot;isManuallyOverridden&quot;:false,&quot;citeprocText&quot;:&quot;(Hou &lt;i&gt;et al.&lt;/i&gt; 2004)&quot;,&quot;manualOverrideText&quot;:&quot;&quot;},&quot;citationTag&quot;:&quot;MENDELEY_CITATION_v3_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&quot;,&quot;citationItems&quot;:[{&quot;id&quot;:&quot;a6632b87-08f0-33c0-aacb-61b613f1e8cf&quot;,&quot;itemData&quot;:{&quot;type&quot;:&quot;article-journal&quot;,&quot;id&quot;:&quot;a6632b87-08f0-33c0-aacb-61b613f1e8cf&quot;,&quot;title&quot;:&quot;The lobopodian Paucipodia inermis from the Lower Cambrian Chengjiang fauna, Yunnan, China&quot;,&quot;author&quot;:[{&quot;family&quot;:&quot;Hou&quot;,&quot;given&quot;:&quot;Xian Guang&quot;,&quot;parse-names&quot;:false,&quot;dropping-particle&quot;:&quot;&quot;,&quot;non-dropping-particle&quot;:&quot;&quot;},{&quot;family&quot;:&quot;Ma&quot;,&quot;given&quot;:&quot;Xiao Ya&quot;,&quot;parse-names&quot;:false,&quot;dropping-particle&quot;:&quot;&quot;,&quot;non-dropping-particle&quot;:&quot;&quot;},{&quot;family&quot;:&quot;Zhao&quot;,&quot;given&quot;:&quot;Jie&quot;,&quot;parse-names&quot;:false,&quot;dropping-particle&quot;:&quot;&quot;,&quot;non-dropping-particle&quot;:&quot;&quot;},{&quot;family&quot;:&quot;Bergström&quot;,&quot;given&quot;:&quot;Jan&quot;,&quot;parse-names&quot;:false,&quot;dropping-particle&quot;:&quot;&quot;,&quot;non-dropping-particle&quot;:&quot;&quot;}],&quot;container-title&quot;:&quot;Lethaia&quot;,&quot;container-title-short&quot;:&quot;Lethaia&quot;,&quot;DOI&quot;:&quot;10.1080/00241160410006555&quot;,&quot;ISBN&quot;:&quot;0024116041&quot;,&quot;ISSN&quot;:&quot;00241164&quot;,&quot;issued&quot;:{&quot;date-parts&quot;:[[2004]]},&quot;page&quot;:&quot;235-244&quot;,&quot;abstract&quot;:&quot;New specimens of Paucipodia inermis Chen, Zhou and Ramsköld, 1995, are described from the Lower Cambrian Chengjiang Lagerstätte in Haikou, Kunming. Details not previously seen in the Chengjiang material appear to be caused by early diagenetic processes. Some features not previously observed in Palaeozoic lobopodians include details of the dermomuscular sac, body cavities, contents of the gut, possible paired ventral nerve ganglia, and a rasping or biting apparatus with teeth. The latter implies a fundamental difference from onychophorans and rules out an ancestral position for Palaeozoic lobopodians. The supposed tail is shown to be the head, and it is shown that this animal possessed nine pairs of lobopods rather than six, as originally stated. The family Paucipodiidae n. fam. is introduced. © 2004 Taylor and Francis.&quot;,&quot;issue&quot;:&quot;3&quot;,&quot;volume&quot;:&quot;37&quot;},&quot;isTemporary&quot;:false}]},{&quot;citationID&quot;:&quot;MENDELEY_CITATION_25042e61-20e7-4f4a-ac0b-b32751dea829&quot;,&quot;properties&quot;:{&quot;noteIndex&quot;:0},&quot;isEdited&quot;:false,&quot;manualOverride&quot;:{&quot;isManuallyOverridden&quot;:false,&quot;citeprocText&quot;:&quot;(Ou &lt;i&gt;et al.&lt;/i&gt; 2011)&quot;,&quot;manualOverrideText&quot;:&quot;&quot;},&quot;citationTag&quot;:&quot;MENDELEY_CITATION_v3_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&quot;,&quot;citationItems&quot;:[{&quot;id&quot;:&quot;6231aaf4-d6d4-3f19-bb4a-cbec3c8c336c&quot;,&quot;itemData&quot;:{&quot;type&quot;:&quot;article-journal&quot;,&quot;id&quot;:&quot;6231aaf4-d6d4-3f19-bb4a-cbec3c8c336c&quot;,&quot;title&quot;:&quot;A rare onychophoran-like lobopodian from the lower Cambrian Chengjiang Lagerstätte, southwestern China, and its phylogenetic implications&quot;,&quot;author&quot;:[{&quot;family&quot;:&quot;Ou&quot;,&quot;given&quot;:&quot;Qiang&quot;,&quot;parse-names&quot;:false,&quot;dropping-particle&quot;:&quot;&quot;,&quot;non-dropping-particle&quot;:&quot;&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Wan&quot;,&quot;given&quot;:&quot;Xiaoqiao&quot;,&quot;parse-names&quot;:false,&quot;dropping-particle&quot;:&quot;&quot;,&quot;non-dropping-particle&quot;:&quot;&quot;},{&quot;family&quot;:&quot;Lei&quot;,&quot;given&quot;:&quot;Qianping&quot;,&quot;parse-names&quot;:false,&quot;dropping-particle&quot;:&quot;&quot;,&quot;non-dropping-particle&quot;:&quot;&quot;}],&quot;container-title&quot;:&quot;Journal of Paleontology&quot;,&quot;container-title-short&quot;:&quot;J. Paleontol.&quot;,&quot;DOI&quot;:&quot;10.1666/09-147R2.1&quot;,&quot;ISSN&quot;:&quot;0022-3360&quot;,&quot;issued&quot;:{&quot;date-parts&quot;:[[2011,5]]},&quot;page&quot;:&quot;587-594&quot;,&quot;publisher&quot;:&quot;Paleontological Society&quot;,&quot;issue&quot;:&quot;3&quot;,&quot;volume&quot;:&quot;85&quot;},&quot;isTemporary&quot;:false}]},{&quot;citationID&quot;:&quot;MENDELEY_CITATION_ac44db6b-84c6-44a7-8a2e-ae2e15d386e2&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YWM0NGRiNmItODRjNi00NGE3LThhMmUtYWUyZTE1ZDM4NmUy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3f8c7bc2-418b-4daf-92a3-6819f25a4b45&quot;,&quot;properties&quot;:{&quot;noteIndex&quot;:0},&quot;isEdited&quot;:false,&quot;manualOverride&quot;:{&quot;isManuallyOverridden&quot;:false,&quot;citeprocText&quot;:&quot;(Liu &lt;i&gt;et al.&lt;/i&gt; 2006; Vannier &lt;i&gt;et al.&lt;/i&gt; 2014)&quot;,&quot;manualOverrideText&quot;:&quot;&quot;},&quot;citationTag&quot;:&quot;MENDELEY_CITATION_v3_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&quot;,&quot;citationItems&quot;:[{&quot;id&quot;:&quot;cff90415-ff4f-39e6-b058-463cdfcfb129&quot;,&quot;itemData&quot;:{&quot;type&quot;:&quot;article-journal&quot;,&quot;id&quot;:&quot;cff90415-ff4f-39e6-b058-463cdfcfb129&quot;,&quot;title&quot;:&quot;A large xenusiid lobopod with complex appendages from the Lower Cambrian Chengjiang Lagerstätte&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issued&quot;:{&quot;date-parts&quot;:[[2006]]},&quot;page&quot;:&quot;215-222&quot;,&quot;abstract&quot;:&quot;A large lobopod, Jianshanopodia decora gen. et sp. nov., with body length (excluding appendages) about 220 mm from the Lower Cambrian Haikou section, near Kunming, Yunnan, southwest China, shows a mixture of characters, including features of the lobopod Xenusion Pompeckj, 1927, e.g., a large cylindrical body with annulations, stout and strong lobopod appendages each bearing bases of serial tubercles, and ofAysheaiaWalcott, 1911, i.e., a pair of large frontal ap− pendages. This suggests that the new genus might be a connecting link between Xenusion and Aysheaia. Besides, Jianshanopodia shares some features with the Early Cambrian stem group arthropod Pambdelurion Budd, 1997, and Kerygmachela Budd, 1993, e.g., the pairs of mid−gut diverticula, the possible presence of tail fan, the mouth cone, the frontal pharyngeal structures and the pharynax are surrounded by the bases of the large frontal appendages. However, compared with a series of segmentally arranged, imbricating, paddle−shaped, movable lateral flaps of bothPambdelurion andKerygmachela, Jianshanopodiapossesses distinct complex appendages with tree−like or lamellate branches. The dis− covery of this rare transitional form not only throws new light on the early diversification of lobopods, and may also have significance with respect to the origin of arthropods.&quot;,&quot;issue&quot;:&quot;2&quot;,&quot;volume&quot;:&quot;51&quot;,&quot;container-title-short&quot;:&quot;&quot;},&quot;isTemporary&quot;:false},{&quot;id&quot;:&quot;31fabbb4-2198-3bbe-b627-47a94d057561&quot;,&quot;itemData&quot;:{&quot;type&quot;:&quot;article-journal&quot;,&quot;id&quot;:&quot;31fabbb4-2198-3bbe-b627-47a94d057561&quot;,&quot;title&quot;:&quot;Sophisticated digestive systems in early arthropods.&quot;,&quot;author&quot;:[{&quot;family&quot;:&quot;Vannier&quot;,&quot;given&quot;:&quot;Jean&quot;,&quot;parse-names&quot;:false,&quot;dropping-particle&quot;:&quot;&quot;,&quot;non-dropping-particle&quot;:&quot;&quot;},{&quot;family&quot;:&quot;Liu&quot;,&quot;given&quot;:&quot;Jianni&quot;,&quot;parse-names&quot;:false,&quot;dropping-particle&quot;:&quot;&quot;,&quot;non-dropping-particle&quot;:&quot;&quot;},{&quot;family&quot;:&quot;Lerosey-Aubril&quot;,&quot;given&quot;:&quot;Rudy&quot;,&quot;parse-names&quot;:false,&quot;dropping-particle&quot;:&quot;&quot;,&quot;non-dropping-particle&quot;:&quot;&quot;},{&quot;family&quot;:&quot;Vinther&quot;,&quot;given&quot;:&quot;Jakob&quot;,&quot;parse-names&quot;:false,&quot;dropping-particle&quot;:&quot;&quot;,&quot;non-dropping-particle&quot;:&quot;&quot;},{&quot;family&quot;:&quot;Daley&quot;,&quot;given&quot;:&quot;Allison C&quot;,&quot;parse-names&quot;:false,&quot;dropping-particle&quot;:&quot;&quot;,&quot;non-dropping-particle&quot;:&quot;&quot;}],&quot;container-title&quot;:&quot;Nature communications&quot;,&quot;container-title-short&quot;:&quot;Nat. Commun.&quot;,&quot;DOI&quot;:&quot;10.1038/ncomms4641&quot;,&quot;ISSN&quot;:&quot;2041-1723&quot;,&quot;PMID&quot;:&quot;24785191&quot;,&quot;issued&quot;:{&quot;date-parts&quot;:[[2014,1]]},&quot;page&quot;:&quot;3641&quot;,&quot;abstract&quot;:&quot;Understanding the way in which animals diversified and radiated during their early evolutionary history remains one of the most captivating of scientific challenges. Integral to this is the 'Cambrian explosion', which records the rapid emergence of most animal phyla, and for which the triggering and accelerating factors, whether environmental or biological, are still unclear. Here we describe exceptionally well-preserved complex digestive organs in early arthropods from the early Cambrian of China and Greenland with functional similarities to certain modern crustaceans and trace these structures through the early evolutionary lineage of fossil arthropods. These digestive structures are assumed to have allowed for more efficient digestion and metabolism, promoting carnivory and macrophagy in early arthropods via predation or scavenging. This key innovation may have been of critical importance in the radiation and ecological success of Arthropoda, which has been the most diverse and abundant invertebrate phylum since the Cambrian.&quot;,&quot;publisher&quot;:&quot;Nature Publishing Group&quot;,&quot;issue&quot;:&quot;May&quot;,&quot;volume&quot;:&quot;5&quot;},&quot;isTemporary&quot;:false}]},{&quot;citationID&quot;:&quot;MENDELEY_CITATION_5ac5be13-1a50-4a0b-a903-d39b46180718&quot;,&quot;properties&quot;:{&quot;noteIndex&quot;:0},&quot;isEdited&quot;:false,&quot;manualOverride&quot;:{&quot;isManuallyOverridden&quot;:false,&quot;citeprocText&quot;:&quot;(Liu &lt;i&gt;et al.&lt;/i&gt; 2007)&quot;,&quot;manualOverrideText&quot;:&quot;&quot;},&quot;citationTag&quot;:&quot;MENDELEY_CITATION_v3_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QWN0YSBab29sb2dpY2EiLCJET0kiOiIxMC4xMTExL2ouMTQ2My02Mzk1LjIwMDcuMDAyODEueCIsIklTU04iOiIxNDYzLTYzOTUiLCJpc3N1ZWQiOnsiZGF0ZS1wYXJ0cyI6W1syMDA3XV19LCJwYWdlIjoiMjc5LTI4OCIsInB1Ymxpc2hlciI6IkJsYWNrd2VsbCBQdWJsaXNoaW5nIEx0ZCIsImlzc3VlIjoiNCIsInZvbHVtZSI6Ijg4IiwiY29udGFpbmVyLXRpdGxlLXNob3J0IjoiIn0sImlzVGVtcG9yYXJ5IjpmYWxzZX1dfQ==&quot;,&quot;citationItems&quot;:[{&quot;id&quot;:&quot;ef64536a-8888-3a97-8083-b8116d5aa39e&quot;,&quot;itemData&quot;:{&quot;type&quot;:&quot;article-journal&quot;,&quot;id&quot;:&quot;ef64536a-8888-3a97-8083-b8116d5aa39e&quot;,&quot;title&quot;:&quot;Morpho-anatomy of the lobopod [i]Magadictyon[/i] [sic] cf. [i]haikouensis[/i] from the Early Cambrian Chengjiang Lagerstätte, South China&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Acta Zoologica&quot;,&quot;DOI&quot;:&quot;10.1111/j.1463-6395.2007.00281.x&quot;,&quot;ISSN&quot;:&quot;1463-6395&quot;,&quot;issued&quot;:{&quot;date-parts&quot;:[[2007]]},&quot;page&quot;:&quot;279-288&quot;,&quot;publisher&quot;:&quot;Blackwell Publishing Ltd&quot;,&quot;issue&quot;:&quot;4&quot;,&quot;volume&quot;:&quot;88&quot;,&quot;container-title-short&quot;:&quot;&quot;},&quot;isTemporary&quot;:false}]},{&quot;citationID&quot;:&quot;MENDELEY_CITATION_1adb0f99-18bc-4b75-aa72-fb9227438aa9&quot;,&quot;properties&quot;:{&quot;noteIndex&quot;:0},&quot;isEdited&quot;:false,&quot;manualOverride&quot;:{&quot;isManuallyOverridden&quot;:false,&quot;citeprocText&quot;:&quot;(Daley &lt;i&gt;et al.&lt;/i&gt; 2009; Liu &lt;i&gt;et al.&lt;/i&gt; 2011; Legg, Sutton and Edgecombe 2013; Ma &lt;i&gt;et al.&lt;/i&gt; 2014a)&quot;,&quot;manualOverrideText&quot;:&quot;&quot;},&quot;citationTag&quot;:&quot;MENDELEY_CITATION_v3_eyJjaXRhdGlvbklEIjoiTUVOREVMRVlfQ0lUQVRJT05fMWFkYjBmOTktMThiYy00Yjc1LWFhNzItZmI5MjI3NDM4YWE5IiwicHJvcGVydGllcyI6eyJub3RlSW5kZXgiOjB9LCJpc0VkaXRlZCI6ZmFsc2UsIm1hbnVhbE92ZXJyaWRlIjp7ImlzTWFudWFsbHlPdmVycmlkZGVuIjpmYWxzZSwiY2l0ZXByb2NUZXh0IjoiKERhbGV5IDxpPmV0IGFsLjwvaT4gMjAwOTsgTGl1IDxpPmV0IGFsLjwvaT4gMjAxMTsgTGVnZywgU3V0dG9uIGFuZCBFZGdlY29tYmUgMjAxMzsgTWEgPGk+ZXQgYWwuPC9pPiAyMDE0Y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&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096607d7-6914-3a27-82dd-4994d1ec1ada&quot;,&quot;itemData&quot;:{&quot;type&quot;:&quot;article-journal&quot;,&quot;id&quot;:&quot;096607d7-6914-3a27-82dd-4994d1ec1ada&quot;,&quot;title&quot;:&quot;Arthropod fossil data increase congruence of morphological and molecular phylogenies&quot;,&quot;author&quot;:[{&quot;family&quot;:&quot;Legg&quot;,&quot;given&quot;:&quot;David A.&quot;,&quot;parse-names&quot;:false,&quot;dropping-particle&quot;:&quot;&quot;,&quot;non-dropping-particle&quot;:&quot;&quot;},{&quot;family&quot;:&quot;Sutton&quot;,&quot;given&quot;:&quot;Mark D.&quot;,&quot;parse-names&quot;:false,&quot;dropping-particle&quot;:&quot;&quot;,&quot;non-dropping-particle&quot;:&quot;&quot;},{&quot;family&quot;:&quot;Edgecombe&quot;,&quot;given&quot;:&quot;Gregory D.&quot;,&quot;parse-names&quot;:false,&quot;dropping-particle&quot;:&quot;&quot;,&quot;non-dropping-particle&quot;:&quot;&quot;}],&quot;container-title&quot;:&quot;Nature Communications&quot;,&quot;container-title-short&quot;:&quot;Nat. Commun.&quot;,&quot;DOI&quot;:&quot;10.1038/ncomms3485&quot;,&quot;ISBN&quot;:&quot;doi:10.1038/ncomms3485&quot;,&quot;ISSN&quot;:&quot;2041-1723&quot;,&quot;issued&quot;:{&quot;date-parts&quot;:[[2013,9]]},&quot;page&quot;:&quot;2485&quot;,&quot;publisher&quot;:&quot;Nature Publishing Group&quot;,&quot;volume&quot;:&quot;4&quot;},&quot;isTemporary&quot;:false},{&quot;id&quot;:&quot;c34637fd-1997-307f-bc3e-b3fd39689426&quot;,&quot;itemData&quot;:{&quot;type&quot;:&quot;article-journal&quot;,&quot;id&quot;:&quot;c34637fd-1997-307f-bc3e-b3fd39689426&quot;,&quot;title&quot;:&quot;An armoured Cambrian lobopodian from China with arthropod-like appendages&quot;,&quot;author&quot;:[{&quot;family&quot;:&quot;Liu&quot;,&quot;given&quot;:&quot;Jianni&quot;,&quot;parse-names&quot;:false,&quot;dropping-particle&quot;:&quot;&quot;,&quot;non-dropping-particle&quot;:&quot;&quot;},{&quot;family&quot;:&quot;Steiner&quot;,&quot;given&quot;:&quot;Michael&quot;,&quot;parse-names&quot;:false,&quot;dropping-particle&quot;:&quot;&quot;,&quot;non-dropping-particle&quot;:&quot;&quot;},{&quot;family&quot;:&quot;Dunlop&quot;,&quot;given&quot;:&quot;Jason A.&quot;,&quot;parse-names&quot;:false,&quot;dropping-particle&quot;:&quot;&quot;,&quot;non-dropping-particle&quot;:&quot;&quot;},{&quot;family&quot;:&quot;Keupp&quot;,&quot;given&quot;:&quot;Helmut&quot;,&quot;parse-names&quot;:false,&quot;dropping-particle&quot;:&quot;&quot;,&quot;non-dropping-particle&quot;:&quot;&quot;},{&quot;family&quot;:&quot;Shu&quot;,&quot;given&quot;:&quot;Degan&quot;,&quot;parse-names&quot;:false,&quot;dropping-particle&quot;:&quot;&quot;,&quot;non-dropping-particle&quot;:&quot;&quot;},{&quot;family&quot;:&quot;Ou&quot;,&quot;given&quot;:&quot;Qiang&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Nature&quot;,&quot;container-title-short&quot;:&quot;Nature&quot;,&quot;DOI&quot;:&quot;10.1038/nature09704&quot;,&quot;ISSN&quot;:&quot;00280836&quot;,&quot;URL&quot;:&quot;http://dx.doi.org/10.1038/nature09704&quot;,&quot;issued&quot;:{&quot;date-parts&quot;:[[2011]]},&quot;page&quot;:&quot;526-530&quot;,&quot;abstract&quot;:&quot;Cambrian fossil LagerstÃ Currency signtten preserving soft-bodied organisms have contributed much towards our understanding of metazoan origins. Lobopodians are a particularly interesting group that diversified and flourished in the Cambrian seas. Resembling-worms with legs-they have long attracted much attention in that they may have given rise to both Onychophora (velvet worms) and Tardigrada (water bears), as well as to arthropods in general. Here we describe Diania cactiformis gen. et sp. nov. as an -armoured-lobopodian from the Chengjiang fossil Lagersta Currency signtte (Cambrian Stage 3), Yunnan, southwestern China. Although sharing features with other typical lobopodians, it is remarkable for possessing robust and probably sclerotized appendages, with what appear to be articulated elements. In terms of limb morphology it is therefore closer to the arthropod condition, to our knowledge, than any lobopodian recorded until now. Phylogenetic analysis recovers it in a derived position, close to Arthropoda; thus, it seems to belong to a grade of organization close to the point of becoming a true arthropod. Further, D. cactiformis could imply that arthropodization (sclerotization of the limbs) preceded arthrodization (sclerotization of the body). Comparing our fossils with other lobopodian appendage morphologiesg-Kerygmachela, Jianshanopodia and Megadictyon-reinforces the hypothesis that the group as a whole is paraphyletic, with different taxa expressing different grades of arthropodization. © 2011 Macmillan Publishers Limited. All rights reserved.&quot;,&quot;publisher&quot;:&quot;Nature Publishing Group&quot;,&quot;issue&quot;:&quot;7335&quot;,&quot;volume&quot;:&quot;470&quot;},&quot;isTemporary&quot;:false},{&quot;id&quot;:&quot;f1d47022-cab6-3230-933f-a142658f3132&quot;,&quot;itemData&quot;:{&quot;type&quot;:&quot;article-journal&quot;,&quot;id&quot;:&quot;f1d47022-cab6-3230-933f-a142658f3132&quot;,&quot;title&quot;:&quot;An exceptionally preserved arthropod cardiovascular system from the early Cambrian&quot;,&quot;author&quot;:[{&quot;family&quot;:&quot;Ma&quot;,&quot;given&quot;:&quot;Xiaoya&quot;,&quot;parse-names&quot;:false,&quot;dropping-particle&quot;:&quot;&quot;,&quot;non-dropping-particle&quot;:&quot;&quot;},{&quot;family&quot;:&quot;Cong&quot;,&quot;given&quot;:&quot;Peiyun&quot;,&quot;parse-names&quot;:false,&quot;dropping-particle&quot;:&quot;&quot;,&quot;non-dropping-particle&quot;:&quot;&quot;},{&quot;family&quot;:&quot;Hou&quot;,&quot;given&quot;:&quot;Xianguang&quot;,&quot;parse-names&quot;:false,&quot;dropping-particle&quot;:&quot;&quot;,&quot;non-dropping-particle&quot;:&quot;&quot;},{&quot;family&quot;:&quot;Edgecombe&quot;,&quot;given&quot;:&quot;Gregory D.&quot;,&quot;parse-names&quot;:false,&quot;dropping-particle&quot;:&quot;&quot;,&quot;non-dropping-particle&quot;:&quot;&quot;},{&quot;family&quot;:&quot;Strausfeld&quot;,&quot;given&quot;:&quot;Nicholas J.&quot;,&quot;parse-names&quot;:false,&quot;dropping-particle&quot;:&quot;&quot;,&quot;non-dropping-particle&quot;:&quot;&quot;}],&quot;container-title&quot;:&quot;Nature communications&quot;,&quot;container-title-short&quot;:&quot;Nat. Commun.&quot;,&quot;DOI&quot;:&quot;10.1038/ncomms4560&quot;,&quot;ISSN&quot;:&quot;20411723&quot;,&quot;PMID&quot;:&quot;24704943&quot;,&quot;issued&quot;:{&quot;date-parts&quot;:[[2014]]},&quot;page&quot;:&quot;3560&quot;,&quot;abstract&quot;:&quot;The assumption that amongst internal organs of early arthropods only the digestive system withstands fossilization is challenged by the identification of brain and ganglia in early Cambrian fuxianhuiids and megacheirans from southwest China. Here we document in the 520-million-year-old Chengjiang arthropod Fuxianhuia protensa an exceptionally preserved bilaterally symmetrical organ system corresponding to the vascular system of extant arthropods. Preserved primarily as carbon, this system includes a broad dorsal vessel extending through the thorax to the brain where anastomosing branches overlap brain segments and supply the eyes and antennae. The dorsal vessel provides segmentally paired branches to lateral vessels, an arthropod ground pattern character, and extends into the anterior part of the abdomen. The addition of its vascular system to documented digestive and nervous systems resolves the internal organization of F. protensa as the most completely understood of any Cambrian arthropod, emphasizing complexity that had evolved by the early Cambrian.&quot;,&quot;publisher&quot;:&quot;Nature Publishing Group&quot;,&quot;volume&quot;:&quot;5&quot;},&quot;isTemporary&quot;:false}]},{&quot;citationID&quot;:&quot;MENDELEY_CITATION_2d4e1d70-8060-4bb4-9565-cffcaef7afd9&quot;,&quot;properties&quot;:{&quot;noteIndex&quot;:0},&quot;isEdited&quot;:false,&quot;manualOverride&quot;:{&quot;isManuallyOverridden&quot;:false,&quot;citeprocText&quot;:&quot;(Eriksson and Budd 2000; Martin and Mayer 2014)&quot;,&quot;manualOverrideText&quot;:&quot;&quot;},&quot;citationTag&quot;:&quot;MENDELEY_CITATION_v3_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&quot;,&quot;citationItems&quot;:[{&quot;id&quot;:&quot;e06ecd0a-4945-321f-bc99-90fcf9d86783&quot;,&quot;itemData&quot;:{&quot;type&quot;:&quot;article-journal&quot;,&quot;id&quot;:&quot;e06ecd0a-4945-321f-bc99-90fcf9d86783&quot;,&quot;title&quot;:&quot;Onychophoran cephalic nerves and their bearing on our understanding of head segmentation and stem-group evolution of Arthropoda&quot;,&quot;author&quot;:[{&quot;family&quot;:&quot;Eriksson&quot;,&quot;given&quot;:&quot;B J&quot;,&quot;parse-names&quot;:false,&quot;dropping-particle&quot;:&quot;&quot;,&quot;non-dropping-particle&quot;:&quot;&quot;},{&quot;family&quot;:&quot;Budd&quot;,&quot;given&quot;:&quot;Graham E.&quot;,&quot;parse-names&quot;:false,&quot;dropping-particle&quot;:&quot;&quot;,&quot;non-dropping-particle&quot;:&quot;&quot;}],&quot;container-title&quot;:&quot;Arthropod Structure and Development&quot;,&quot;container-title-short&quot;:&quot;Arthropod Struct. Dev.&quot;,&quot;DOI&quot;:&quot;10.1016/s1467-8039(00)00027-x&quot;,&quot;issued&quot;:{&quot;date-parts&quot;:[[2000]]},&quot;page&quot;:&quot;197-209&quot;,&quot;issue&quot;:&quot;3&quot;,&quot;volume&quot;:&quot;29&quot;},&quot;isTemporary&quot;:false},{&quot;id&quot;:&quot;7f3a8b32-8f62-3877-b9a4-d6787d2ac767&quot;,&quot;itemData&quot;:{&quot;type&quot;:&quot;article-journal&quot;,&quot;id&quot;:&quot;7f3a8b32-8f62-3877-b9a4-d6787d2ac767&quot;,&quot;title&quot;:&quot;Neuronal tracing of oral nerves in a velvet worm - Implications for the evolution of theecdysozoan brain&quot;,&quot;author&quot;:[{&quot;family&quot;:&quot;Martin&quot;,&quot;given&quot;:&quot;Christine&quot;,&quot;parse-names&quot;:false,&quot;dropping-particle&quot;:&quot;&quot;,&quot;non-dropping-particle&quot;:&quot;&quot;},{&quot;family&quot;:&quot;Mayer&quot;,&quot;given&quot;:&quot;Georg&quot;,&quot;parse-names&quot;:false,&quot;dropping-particle&quot;:&quot;&quot;,&quot;non-dropping-particle&quot;:&quot;&quot;}],&quot;container-title&quot;:&quot;Frontiers in Neuroanatomy&quot;,&quot;container-title-short&quot;:&quot;Front. Neuroanat.&quot;,&quot;DOI&quot;:&quot;10.3389/fnana.2014.00007&quot;,&quot;ISSN&quot;:&quot;16625129&quot;,&quot;issued&quot;:{&quot;date-parts&quot;:[[2014]]},&quot;page&quot;:&quot;1-13&quot;,&quot;abstract&quot;:&quot;As one of the closest relatives of arthropods, Onychophora plays an important role in understanding the evolution of arthropod body plans. Currently there is controversy surrounding the evolution of the brain among the ecdysozoan clades, which shows a collar-shaped, circumoral organization in cycloneuralians but a ganglionic architecture in panarthropods. Based on the innervation pattern of lip papillae surrounding the mouth, the onychophoran brain has been interpreted as a circumoral ring, suggesting that this organization is an ancestral feature of Ecdysozoa. However, this interpretation is inconsistent with other published data. To explore the evolutionary origin of the onychophoran mouth and to shed light on the evolution of the ecdysozoan brains, we analyzed the innervation pattern and morphogenesis of the oral lip papillae in the onychophoran Euperipatoides rowelli using DNA labeling, immunocytochemistry, and neuronal tracing techniques. Our morphogenetic data revealed that the seven paired and one unpaired oral lip papillae arise from three anterior-most body segments. Retrograde fills show that only the first and the third nerves supplying the lip papillae are associated with cell bodies within the brain, whereas the second nerve exclusively receives fibers from somata of peripheral neurons located in the lip papillae. According to our anterograde fills and immunocytochemical data, the first nerve supplies the anterior-most pair of lip papillae, whereas the second and the third nerves are associated with the second to fifth and second to eighth lip papillae, respectively. These data suggest that the lip papillae of E. rowelli are mainly innervated by the proto- and deutocerebrum, whereas there are only a few additional cell bodies situated posterior to the brain. According to these findings, the overall innervation pattern of the oral lip papillae in E. rowelli is incompatible with the interpretation of the onychophoran brain as a modified circumoral ring. © 2014 Martin and Mayer.&quot;,&quot;issue&quot;:&quot;FEB&quot;,&quot;volume&quot;:&quot;8&quot;},&quot;isTemporary&quot;:false}]},{&quot;citationID&quot;:&quot;MENDELEY_CITATION_5449e33d-0acb-450f-8fe2-ada0a74d24a3&quot;,&quot;properties&quot;:{&quot;noteIndex&quot;:0},&quot;isEdited&quot;:false,&quot;manualOverride&quot;:{&quot;isManuallyOverridden&quot;:false,&quot;citeprocText&quot;:&quot;(Storch 1991; Rothe and Schmidt-Rhaesa 2010)&quot;,&quot;manualOverrideText&quot;:&quot;&quot;},&quot;citationTag&quot;:&quot;MENDELEY_CITATION_v3_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&quot;,&quot;citationItems&quot;:[{&quot;id&quot;:&quot;2a1175b0-ff64-3319-bb7c-9685b960802b&quot;,&quot;itemData&quot;:{&quot;type&quot;:&quot;article-journal&quot;,&quot;id&quot;:&quot;2a1175b0-ff64-3319-bb7c-9685b960802b&quot;,&quot;title&quot;:&quot;Structure of the nervous system in [i]Tubiluchus troglodytes[/i] (Priapulida)&quot;,&quot;author&quot;:[{&quot;family&quot;:&quot;Rothe&quot;,&quot;given&quot;:&quot;Birgen Holger&quot;,&quot;parse-names&quot;:false,&quot;dropping-particle&quot;:&quot;&quot;,&quot;non-dropping-particle&quot;:&quot;&quot;},{&quot;family&quot;:&quot;Schmidt-Rhaesa&quot;,&quot;given&quot;:&quot;Andreas&quot;,&quot;parse-names&quot;:false,&quot;dropping-particle&quot;:&quot;&quot;,&quot;non-dropping-particle&quot;:&quot;&quot;}],&quot;container-title&quot;:&quot;Invertebrate Biology&quot;,&quot;DOI&quot;:&quot;10.1111/j.1744-7410.2010.00185.x&quot;,&quot;ISSN&quot;:&quot;10778306&quot;,&quot;issued&quot;:{&quot;date-parts&quot;:[[2010,2]]},&quot;page&quot;:&quot;39-58&quot;,&quot;issue&quot;:&quot;1&quot;,&quot;volume&quot;:&quot;129&quot;,&quot;container-title-short&quot;:&quot;&quot;},&quot;isTemporary&quot;:false},{&quot;id&quot;:&quot;a62469f0-a757-39ea-801b-95a03aa9cbe7&quot;,&quot;itemData&quot;:{&quot;type&quot;:&quot;chapter&quot;,&quot;id&quot;:&quot;a62469f0-a757-39ea-801b-95a03aa9cbe7&quot;,&quot;title&quot;:&quot;Priapulida&quot;,&quot;author&quot;:[{&quot;family&quot;:&quot;Storch&quot;,&quot;given&quot;:&quot;Volker&quot;,&quot;parse-names&quot;:false,&quot;dropping-particle&quot;:&quot;&quot;,&quot;non-dropping-particle&quot;:&quot;&quot;}],&quot;container-title&quot;:&quot;Microscopic Anatomy of Invertebrates Volume 4&quot;,&quot;editor&quot;:[{&quot;family&quot;:&quot;Harrison&quot;,&quot;given&quot;:&quot;F. W.&quot;,&quot;parse-names&quot;:false,&quot;dropping-particle&quot;:&quot;&quot;,&quot;non-dropping-particle&quot;:&quot;&quot;},{&quot;family&quot;:&quot;Rupert&quot;,&quot;given&quot;:&quot;E. E.&quot;,&quot;parse-names&quot;:false,&quot;dropping-particle&quot;:&quot;&quot;,&quot;non-dropping-particle&quot;:&quot;&quot;}],&quot;issued&quot;:{&quot;date-parts&quot;:[[1991]]},&quot;publisher-place&quot;:&quot;New York&quot;,&quot;page&quot;:&quot;333-350&quot;,&quot;publisher&quot;:&quot;Wiley-Liss, Inc.&quot;,&quot;container-title-short&quot;:&quot;&quot;},&quot;isTemporary&quot;:false}]},{&quot;citationID&quot;:&quot;MENDELEY_CITATION_ca0da66d-a1f3-4813-862a-fea513161e48&quot;,&quot;properties&quot;:{&quot;noteIndex&quot;:0},&quot;isEdited&quot;:false,&quot;manualOverride&quot;:{&quot;isManuallyOverridden&quot;:false,&quot;citeprocText&quot;:&quot;(Eriksson and Budd 2000; Martin and Mayer 2014)&quot;,&quot;manualOverrideText&quot;:&quot;&quot;},&quot;citationTag&quot;:&quot;MENDELEY_CITATION_v3_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&quot;,&quot;citationItems&quot;:[{&quot;id&quot;:&quot;e06ecd0a-4945-321f-bc99-90fcf9d86783&quot;,&quot;itemData&quot;:{&quot;type&quot;:&quot;article-journal&quot;,&quot;id&quot;:&quot;e06ecd0a-4945-321f-bc99-90fcf9d86783&quot;,&quot;title&quot;:&quot;Onychophoran cephalic nerves and their bearing on our understanding of head segmentation and stem-group evolution of Arthropoda&quot;,&quot;author&quot;:[{&quot;family&quot;:&quot;Eriksson&quot;,&quot;given&quot;:&quot;B J&quot;,&quot;parse-names&quot;:false,&quot;dropping-particle&quot;:&quot;&quot;,&quot;non-dropping-particle&quot;:&quot;&quot;},{&quot;family&quot;:&quot;Budd&quot;,&quot;given&quot;:&quot;Graham E.&quot;,&quot;parse-names&quot;:false,&quot;dropping-particle&quot;:&quot;&quot;,&quot;non-dropping-particle&quot;:&quot;&quot;}],&quot;container-title&quot;:&quot;Arthropod Structure and Development&quot;,&quot;container-title-short&quot;:&quot;Arthropod Struct. Dev.&quot;,&quot;DOI&quot;:&quot;10.1016/s1467-8039(00)00027-x&quot;,&quot;issued&quot;:{&quot;date-parts&quot;:[[2000]]},&quot;page&quot;:&quot;197-209&quot;,&quot;issue&quot;:&quot;3&quot;,&quot;volume&quot;:&quot;29&quot;},&quot;isTemporary&quot;:false},{&quot;id&quot;:&quot;7f3a8b32-8f62-3877-b9a4-d6787d2ac767&quot;,&quot;itemData&quot;:{&quot;type&quot;:&quot;article-journal&quot;,&quot;id&quot;:&quot;7f3a8b32-8f62-3877-b9a4-d6787d2ac767&quot;,&quot;title&quot;:&quot;Neuronal tracing of oral nerves in a velvet worm - Implications for the evolution of theecdysozoan brain&quot;,&quot;author&quot;:[{&quot;family&quot;:&quot;Martin&quot;,&quot;given&quot;:&quot;Christine&quot;,&quot;parse-names&quot;:false,&quot;dropping-particle&quot;:&quot;&quot;,&quot;non-dropping-particle&quot;:&quot;&quot;},{&quot;family&quot;:&quot;Mayer&quot;,&quot;given&quot;:&quot;Georg&quot;,&quot;parse-names&quot;:false,&quot;dropping-particle&quot;:&quot;&quot;,&quot;non-dropping-particle&quot;:&quot;&quot;}],&quot;container-title&quot;:&quot;Frontiers in Neuroanatomy&quot;,&quot;container-title-short&quot;:&quot;Front. Neuroanat.&quot;,&quot;DOI&quot;:&quot;10.3389/fnana.2014.00007&quot;,&quot;ISSN&quot;:&quot;16625129&quot;,&quot;issued&quot;:{&quot;date-parts&quot;:[[2014]]},&quot;page&quot;:&quot;1-13&quot;,&quot;abstract&quot;:&quot;As one of the closest relatives of arthropods, Onychophora plays an important role in understanding the evolution of arthropod body plans. Currently there is controversy surrounding the evolution of the brain among the ecdysozoan clades, which shows a collar-shaped, circumoral organization in cycloneuralians but a ganglionic architecture in panarthropods. Based on the innervation pattern of lip papillae surrounding the mouth, the onychophoran brain has been interpreted as a circumoral ring, suggesting that this organization is an ancestral feature of Ecdysozoa. However, this interpretation is inconsistent with other published data. To explore the evolutionary origin of the onychophoran mouth and to shed light on the evolution of the ecdysozoan brains, we analyzed the innervation pattern and morphogenesis of the oral lip papillae in the onychophoran Euperipatoides rowelli using DNA labeling, immunocytochemistry, and neuronal tracing techniques. Our morphogenetic data revealed that the seven paired and one unpaired oral lip papillae arise from three anterior-most body segments. Retrograde fills show that only the first and the third nerves supplying the lip papillae are associated with cell bodies within the brain, whereas the second nerve exclusively receives fibers from somata of peripheral neurons located in the lip papillae. According to our anterograde fills and immunocytochemical data, the first nerve supplies the anterior-most pair of lip papillae, whereas the second and the third nerves are associated with the second to fifth and second to eighth lip papillae, respectively. These data suggest that the lip papillae of E. rowelli are mainly innervated by the proto- and deutocerebrum, whereas there are only a few additional cell bodies situated posterior to the brain. According to these findings, the overall innervation pattern of the oral lip papillae in E. rowelli is incompatible with the interpretation of the onychophoran brain as a modified circumoral ring. © 2014 Martin and Mayer.&quot;,&quot;issue&quot;:&quot;FEB&quot;,&quot;volume&quot;:&quot;8&quot;},&quot;isTemporary&quot;:false}]},{&quot;citationID&quot;:&quot;MENDELEY_CITATION_88c59f0d-92c6-4762-a001-eb940bf36280&quot;,&quot;properties&quot;:{&quot;noteIndex&quot;:0},&quot;isEdited&quot;:false,&quot;manualOverride&quot;:{&quot;isManuallyOverridden&quot;:false,&quot;citeprocText&quot;:&quot;(Liu &lt;i&gt;et al.&lt;/i&gt; 2006)&quot;,&quot;manualOverrideText&quot;:&quot;&quot;},&quot;citationTag&quot;:&quot;MENDELEY_CITATION_v3_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&quot;,&quot;citationItems&quot;:[{&quot;id&quot;:&quot;cff90415-ff4f-39e6-b058-463cdfcfb129&quot;,&quot;itemData&quot;:{&quot;type&quot;:&quot;article-journal&quot;,&quot;id&quot;:&quot;cff90415-ff4f-39e6-b058-463cdfcfb129&quot;,&quot;title&quot;:&quot;A large xenusiid lobopod with complex appendages from the Lower Cambrian Chengjiang Lagerstätte&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issued&quot;:{&quot;date-parts&quot;:[[2006]]},&quot;page&quot;:&quot;215-222&quot;,&quot;abstract&quot;:&quot;A large lobopod, Jianshanopodia decora gen. et sp. nov., with body length (excluding appendages) about 220 mm from the Lower Cambrian Haikou section, near Kunming, Yunnan, southwest China, shows a mixture of characters, including features of the lobopod Xenusion Pompeckj, 1927, e.g., a large cylindrical body with annulations, stout and strong lobopod appendages each bearing bases of serial tubercles, and ofAysheaiaWalcott, 1911, i.e., a pair of large frontal ap− pendages. This suggests that the new genus might be a connecting link between Xenusion and Aysheaia. Besides, Jianshanopodia shares some features with the Early Cambrian stem group arthropod Pambdelurion Budd, 1997, and Kerygmachela Budd, 1993, e.g., the pairs of mid−gut diverticula, the possible presence of tail fan, the mouth cone, the frontal pharyngeal structures and the pharynax are surrounded by the bases of the large frontal appendages. However, compared with a series of segmentally arranged, imbricating, paddle−shaped, movable lateral flaps of bothPambdelurion andKerygmachela, Jianshanopodiapossesses distinct complex appendages with tree−like or lamellate branches. The dis− covery of this rare transitional form not only throws new light on the early diversification of lobopods, and may also have significance with respect to the origin of arthropods.&quot;,&quot;issue&quot;:&quot;2&quot;,&quot;volume&quot;:&quot;51&quot;,&quot;container-title-short&quot;:&quot;&quot;},&quot;isTemporary&quot;:false}]},{&quot;citationID&quot;:&quot;MENDELEY_CITATION_596fe67c-932f-4c05-bf0b-127cc23e0c40&quot;,&quot;properties&quot;:{&quot;noteIndex&quot;:0},&quot;isEdited&quot;:false,&quot;manualOverride&quot;:{&quot;isManuallyOverridden&quot;:false,&quot;citeprocText&quot;:&quot;(Vannier &lt;i&gt;et al.&lt;/i&gt; 2014)&quot;,&quot;manualOverrideText&quot;:&quot;&quot;},&quot;citationTag&quot;:&quot;MENDELEY_CITATION_v3_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&quot;,&quot;citationItems&quot;:[{&quot;id&quot;:&quot;31fabbb4-2198-3bbe-b627-47a94d057561&quot;,&quot;itemData&quot;:{&quot;type&quot;:&quot;article-journal&quot;,&quot;id&quot;:&quot;31fabbb4-2198-3bbe-b627-47a94d057561&quot;,&quot;title&quot;:&quot;Sophisticated digestive systems in early arthropods.&quot;,&quot;author&quot;:[{&quot;family&quot;:&quot;Vannier&quot;,&quot;given&quot;:&quot;Jean&quot;,&quot;parse-names&quot;:false,&quot;dropping-particle&quot;:&quot;&quot;,&quot;non-dropping-particle&quot;:&quot;&quot;},{&quot;family&quot;:&quot;Liu&quot;,&quot;given&quot;:&quot;Jianni&quot;,&quot;parse-names&quot;:false,&quot;dropping-particle&quot;:&quot;&quot;,&quot;non-dropping-particle&quot;:&quot;&quot;},{&quot;family&quot;:&quot;Lerosey-Aubril&quot;,&quot;given&quot;:&quot;Rudy&quot;,&quot;parse-names&quot;:false,&quot;dropping-particle&quot;:&quot;&quot;,&quot;non-dropping-particle&quot;:&quot;&quot;},{&quot;family&quot;:&quot;Vinther&quot;,&quot;given&quot;:&quot;Jakob&quot;,&quot;parse-names&quot;:false,&quot;dropping-particle&quot;:&quot;&quot;,&quot;non-dropping-particle&quot;:&quot;&quot;},{&quot;family&quot;:&quot;Daley&quot;,&quot;given&quot;:&quot;Allison C&quot;,&quot;parse-names&quot;:false,&quot;dropping-particle&quot;:&quot;&quot;,&quot;non-dropping-particle&quot;:&quot;&quot;}],&quot;container-title&quot;:&quot;Nature communications&quot;,&quot;container-title-short&quot;:&quot;Nat. Commun.&quot;,&quot;DOI&quot;:&quot;10.1038/ncomms4641&quot;,&quot;ISSN&quot;:&quot;2041-1723&quot;,&quot;PMID&quot;:&quot;24785191&quot;,&quot;issued&quot;:{&quot;date-parts&quot;:[[2014,1]]},&quot;page&quot;:&quot;3641&quot;,&quot;abstract&quot;:&quot;Understanding the way in which animals diversified and radiated during their early evolutionary history remains one of the most captivating of scientific challenges. Integral to this is the 'Cambrian explosion', which records the rapid emergence of most animal phyla, and for which the triggering and accelerating factors, whether environmental or biological, are still unclear. Here we describe exceptionally well-preserved complex digestive organs in early arthropods from the early Cambrian of China and Greenland with functional similarities to certain modern crustaceans and trace these structures through the early evolutionary lineage of fossil arthropods. These digestive structures are assumed to have allowed for more efficient digestion and metabolism, promoting carnivory and macrophagy in early arthropods via predation or scavenging. This key innovation may have been of critical importance in the radiation and ecological success of Arthropoda, which has been the most diverse and abundant invertebrate phylum since the Cambrian.&quot;,&quot;publisher&quot;:&quot;Nature Publishing Group&quot;,&quot;issue&quot;:&quot;May&quot;,&quot;volume&quot;:&quot;5&quot;},&quot;isTemporary&quot;:false}]},{&quot;citationID&quot;:&quot;MENDELEY_CITATION_cbf8e1b8-ac14-4ab5-9f4c-32ef9c5223a8&quot;,&quot;properties&quot;:{&quot;noteIndex&quot;:0},&quot;isEdited&quot;:false,&quot;manualOverride&quot;:{&quot;isManuallyOverridden&quot;:false,&quot;citeprocText&quot;:&quot;(Van Roy, Daley and Briggs 2015)&quot;,&quot;manualOverrideText&quot;:&quot;&quot;},&quot;citationTag&quot;:&quot;MENDELEY_CITATION_v3_eyJjaXRhdGlvbklEIjoiTUVOREVMRVlfQ0lUQVRJT05fY2JmOGUxYjgtYWMxNC00YWI1LTlmNGMtMzJlZjljNTIyM2E4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ID&quot;:&quot;MENDELEY_CITATION_426216f7-17e1-4a62-8d9a-fbe985fff521&quot;,&quot;properties&quot;:{&quot;noteIndex&quot;:0},&quot;isEdited&quot;:false,&quot;manualOverride&quot;:{&quot;isManuallyOverridden&quot;:false,&quot;citeprocText&quot;:&quot;(Michalczyk &lt;i&gt;et al.&lt;/i&gt; 2012)&quot;,&quot;manualOverrideText&quot;:&quot;&quot;},&quot;citationTag&quot;:&quot;MENDELEY_CITATION_v3_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&quot;,&quot;citationItems&quot;:[{&quot;id&quot;:&quot;9c784156-0ec4-37cf-a4af-c4337d31123f&quot;,&quot;itemData&quot;:{&quot;type&quot;:&quot;article-journal&quot;,&quot;id&quot;:&quot;9c784156-0ec4-37cf-a4af-c4337d31123f&quot;,&quot;title&quot;:&quot;Redescriptions of three Milnesium Doyère, 1840 taxa (Tardigrada: Eutardigrada: Milnesiidae), including the nominal species for the genus&quot;,&quot;author&quot;:[{&quot;family&quot;:&quot;Michalczyk&quot;,&quot;given&quot;:&quot;Łukasz&quot;,&quot;parse-names&quot;:false,&quot;dropping-particle&quot;:&quot;&quot;,&quot;non-dropping-particle&quot;:&quot;&quot;},{&quot;family&quot;:&quot;Wełnicz&quot;,&quot;given&quot;:&quot;Weronika&quot;,&quot;parse-names&quot;:false,&quot;dropping-particle&quot;:&quot;&quot;,&quot;non-dropping-particle&quot;:&quot;&quot;},{&quot;family&quot;:&quot;Frohme&quot;,&quot;given&quot;:&quot;Marcus&quot;,&quot;parse-names&quot;:false,&quot;dropping-particle&quot;:&quot;&quot;,&quot;non-dropping-particle&quot;:&quot;&quot;},{&quot;family&quot;:&quot;Kaczmarek&quot;,&quot;given&quot;:&quot;Łukasz&quot;,&quot;parse-names&quot;:false,&quot;dropping-particle&quot;:&quot;&quot;,&quot;non-dropping-particle&quot;:&quot;&quot;}],&quot;container-title&quot;:&quot;Zootaxa&quot;,&quot;container-title-short&quot;:&quot;Zootaxa&quot;,&quot;ISSN&quot;:&quot;11755326&quot;,&quot;issued&quot;:{&quot;date-parts&quot;:[[2012]]},&quot;page&quot;:&quot;1-20&quot;,&quot;abstract&quot;:&quot;In this paper we redescribe two species (Milnesium eurystomum Maucci, 1991 and Milnesium tardigradum Doyère, 1840) and one subspecies (Milnesium tardigradum granulatum Ramazzotti, 1962), which we elevate to the species level. We establish a new type series for M. tardigradum sensu stricto along with the sequences of the cytochrome c oxidase subunit I (COI) and the internal transcribed spacer 2 region (ITS2). Moreover, we define two species groups within the genus based on the appearance of the dorso-lateral cuticle (the tardigradum and the granulatum group, with smooth and reticu- lated cuticle, respectively) and propose a system for denotation of the number of points on secondary branches of claws in the genus. We also provide a diagnostic key to all described Milnesium species and discuss the world distribution of the genus.&quot;,&quot;issue&quot;:&quot;3154&quot;,&quot;volume&quot;:&quot;20&quot;},&quot;isTemporary&quot;:false}]},{&quot;citationID&quot;:&quot;MENDELEY_CITATION_1915c48d-0d9c-468e-9964-92daa21e0fd4&quot;,&quot;properties&quot;:{&quot;noteIndex&quot;:0},&quot;isEdited&quot;:false,&quot;manualOverride&quot;:{&quot;isManuallyOverridden&quot;:false,&quot;citeprocText&quot;:&quot;(Edgecombe 2009)&quot;,&quot;manualOverrideText&quot;:&quot;&quot;},&quot;citationTag&quot;:&quot;MENDELEY_CITATION_v3_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&quot;,&quot;citationItems&quot;:[{&quot;id&quot;:&quot;effdb44f-87de-3158-9b13-2ab84b17f40e&quot;,&quot;itemData&quot;:{&quot;type&quot;:&quot;article-journal&quot;,&quot;id&quot;:&quot;effdb44f-87de-3158-9b13-2ab84b17f40e&quot;,&quot;title&quot;:&quot;Palaeontological and molecular evidence linking arthropods, onychophorans, and other Ecdysozoa&quot;,&quot;author&quot;:[{&quot;family&quot;:&quot;Edgecombe&quot;,&quot;given&quot;:&quot;Gregory D.&quot;,&quot;parse-names&quot;:false,&quot;dropping-particle&quot;:&quot;&quot;,&quot;non-dropping-particle&quot;:&quot;&quot;}],&quot;container-title&quot;:&quot;Evolution: Education and Outreach&quot;,&quot;DOI&quot;:&quot;10.1007/s12052-009-0118-3&quot;,&quot;ISSN&quot;:&quot;1936-6426&quot;,&quot;issued&quot;:{&quot;date-parts&quot;:[[2009,3]]},&quot;page&quot;:&quot;178-190&quot;,&quot;issue&quot;:&quot;2&quot;,&quot;volume&quot;:&quot;2&quot;,&quot;container-title-short&quot;:&quot;&quot;},&quot;isTemporary&quot;:false}]},{&quot;citationID&quot;:&quot;MENDELEY_CITATION_84bd37c0-0a94-4c79-a5e4-7d15a845a314&quot;,&quot;properties&quot;:{&quot;noteIndex&quot;:0},&quot;isEdited&quot;:false,&quot;manualOverride&quot;:{&quot;isManuallyOverridden&quot;:false,&quot;citeprocText&quot;:&quot;(Budd 1993, 1998)&quot;,&quot;manualOverrideText&quot;:&quot;&quot;},&quot;citationTag&quot;:&quot;MENDELEY_CITATION_v3_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1dfQ==&quot;,&quot;citationItems&quot;:[{&quot;id&quot;:&quot;fcc2707a-48e4-3bbc-b9cf-f174cedfb6a6&quot;,&quot;itemData&quot;:{&quot;type&quot;:&quot;article-journal&quot;,&quot;id&quot;:&quot;fcc2707a-48e4-3bbc-b9cf-f174cedfb6a6&quot;,&quot;title&quot;:&quot;A Cambrian gilled lobopod from Greenland&quot;,&quot;author&quot;:[{&quot;family&quot;:&quot;Budd&quot;,&quot;given&quot;:&quot;Graham E.&quot;,&quot;parse-names&quot;:false,&quot;dropping-particle&quot;:&quot;&quot;,&quot;non-dropping-particle&quot;:&quot;&quot;}],&quot;container-title&quot;:&quot;Nature&quot;,&quot;container-title-short&quot;:&quot;Nature&quot;,&quot;DOI&quot;:&quot;10.1038/364709a0&quot;,&quot;issued&quot;:{&quot;date-parts&quot;:[[1993]]},&quot;page&quot;:&quot;709-711&quot;,&quot;volume&quot;:&quot;364&quot;},&quot;isTemporary&quot;:false},{&quot;id&quot;:&quot;16b493a2-eb57-339a-a8a0-b036d17db3f0&quot;,&quot;itemData&quot;:{&quot;type&quot;:&quot;article-journal&quot;,&quot;id&quot;:&quot;16b493a2-eb57-339a-a8a0-b036d17db3f0&quot;,&quot;title&quot;:&quot;The morphology and phylogenetic significance of &lt;i&gt;Kerygmachela kierkegaardi&lt;/i&gt; Budd (Buen Formation, Lower Cambrian, N Greenland)&quot;,&quot;author&quot;:[{&quot;family&quot;:&quot;Budd&quot;,&quot;given&quot;:&quot;Graham E.&quot;,&quot;parse-names&quot;:false,&quot;dropping-particle&quot;:&quot;&quot;,&quot;non-dropping-particle&quot;:&quot;&quot;}],&quot;container-title&quot;:&quot;Transactions of the Royal Society of Edinburgh: Earth Sciences&quot;,&quot;container-title-short&quot;:&quot;Trans. R. Soc. Edinb. Earth Sci.&quot;,&quot;DOI&quot;:&quot;10.1017/S0263593300002418&quot;,&quot;ISSN&quot;:&quot;0263-5933&quot;,&quot;issued&quot;:{&quot;date-parts&quot;:[[1998,11]]},&quot;page&quot;:&quot;249-290&quot;,&quot;publisher&quot;:&quot;Cambridge University Press&quot;,&quot;issue&quot;:&quot;04&quot;,&quot;volume&quot;:&quot;89&quot;},&quot;isTemporary&quot;:false}]},{&quot;citationID&quot;:&quot;MENDELEY_CITATION_10f0db74-9bec-4a16-be43-1daac12923b5&quot;,&quot;properties&quot;:{&quot;noteIndex&quot;:0},&quot;isEdited&quot;:false,&quot;manualOverride&quot;:{&quot;isManuallyOverridden&quot;:false,&quot;citeprocText&quot;:&quot;(Kristensen 1982; Bertolani &lt;i&gt;et al.&lt;/i&gt; 2011; Michalczyk &lt;i&gt;et al.&lt;/i&gt; 2012)&quot;,&quot;manualOverrideText&quot;:&quot;&quot;},&quot;citationTag&quot;:&quot;MENDELEY_CITATION_v3_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&quot;,&quot;citationItems&quot;:[{&quot;id&quot;:&quot;88bbb173-82ad-36fa-ac0c-f59d58f38b17&quot;,&quot;itemData&quot;:{&quot;type&quot;:&quot;article-journal&quot;,&quot;id&quot;:&quot;88bbb173-82ad-36fa-ac0c-f59d58f38b17&quot;,&quot;title&quot;:&quot;DNA barcoding and integrative taxonomy of Macrobiotus hufelandi C.A.S. Schultze 1834, the first tardigrade species to be described, and some related species&quot;,&quot;author&quot;:[{&quot;family&quot;:&quot;Bertolani&quot;,&quot;given&quot;:&quot;Roberto&quot;,&quot;parse-names&quot;:false,&quot;dropping-particle&quot;:&quot;&quot;,&quot;non-dropping-particle&quot;:&quot;&quot;},{&quot;family&quot;:&quot;Rebecchi&quot;,&quot;given&quot;:&quot;Lorena&quot;,&quot;parse-names&quot;:false,&quot;dropping-particle&quot;:&quot;&quot;,&quot;non-dropping-particle&quot;:&quot;&quot;},{&quot;family&quot;:&quot;Giovannini&quot;,&quot;given&quot;:&quot;Ilaria&quot;,&quot;parse-names&quot;:false,&quot;dropping-particle&quot;:&quot;&quot;,&quot;non-dropping-particle&quot;:&quot;&quot;},{&quot;family&quot;:&quot;Cesari&quot;,&quot;given&quot;:&quot;Michele&quot;,&quot;parse-names&quot;:false,&quot;dropping-particle&quot;:&quot;&quot;,&quot;non-dropping-particle&quot;:&quot;&quot;}],&quot;container-title&quot;:&quot;Zootaxa&quot;,&quot;container-title-short&quot;:&quot;Zootaxa&quot;,&quot;DOI&quot;:&quot;10.11646/zootaxa.2997.1.2&quot;,&quot;ISSN&quot;:&quot;11755334&quot;,&quot;issued&quot;:{&quot;date-parts&quot;:[[2011]]},&quot;page&quot;:&quot;19-36&quot;,&quot;abstract&quot;:&quot;Within the framework of a DNA barcoding project on tardigrade species, a study was carried out on Macrobiotus hufelandi C.A.S. Schultze 1834, the first formally described tardigrade species. We used samples collected from the type locality and additional material from other European sites containing species of the \&quot;M. hufelandi group\&quot;. The study was performed by integrating morphological, karyological and molecular (mt-DNA cox1) information and comparing these data with morphological data from the type material. Several species from this group were found in the type locality of M. hufelandi (near Freiburg, Black Forest, Germany) and these were all barcoded. One was M. hufelandi, the other two were: Macrobiotus sandrae Bertolani &amp; Rebecchi 1993 (originally described from the same locality), and Macrobiotus vladimiri Bertolani, Biserov, Rebecchi &amp; Cesari in press (type locality Andalo, Italy), all with interspecific genetic distances of more than 19%. A fourth cryptic species, which had the same morphology as M. hufelandi but a genetic distance of 6.7%, was not described as a new taxon but named M. cf. hufelandi sp.1 for this study. Macrobiotus sandrae and M. vladimiri were also present (and barcoded) in Italy (Alps). Additional individuals (animals and eggs) were also found, and barcoded, in Italy (Apennines) and Switzerland that belonged to the haplogroup Macrobiotus cf. hufelandi sp. 1. These data together with other recent studies on tardigrade DNA barcoding represent a starting point for further studies on tardigrade biogeography, phylogeography and diversity. Copyright © 2011, Magnolia Press.&quot;,&quot;issue&quot;:&quot;2997&quot;,&quot;volume&quot;:&quot;36&quot;},&quot;isTemporary&quot;:false},{&quot;id&quot;:&quot;437d874c-3278-314f-a4d3-445bcee624e7&quot;,&quot;itemData&quot;:{&quot;type&quot;:&quot;chapter&quot;,&quot;id&quot;:&quot;437d874c-3278-314f-a4d3-445bcee624e7&quot;,&quot;title&quot;:&quot;New aberrant eutardigrades from homothermic springs on Disko Island, West Greenland&quot;,&quot;author&quot;:[{&quot;family&quot;:&quot;Kristensen&quot;,&quot;given&quot;:&quot;Reinhardt Møbjerg&quot;,&quot;parse-names&quot;:false,&quot;dropping-particle&quot;:&quot;&quot;,&quot;non-dropping-particle&quot;:&quot;&quot;}],&quot;container-title&quot;:&quot;Proceedings of the Third International Symposium on Tardigrada&quot;,&quot;editor&quot;:[{&quot;family&quot;:&quot;Nelson&quot;,&quot;given&quot;:&quot;Diane R.&quot;,&quot;parse-names&quot;:false,&quot;dropping-particle&quot;:&quot;&quot;,&quot;non-dropping-particle&quot;:&quot;&quot;}],&quot;issued&quot;:{&quot;date-parts&quot;:[[1982]]},&quot;publisher-place&quot;:&quot;Johnson City, Tennessee&quot;,&quot;page&quot;:&quot;203-220&quot;,&quot;publisher&quot;:&quot;East Tennessee State University Press&quot;,&quot;container-title-short&quot;:&quot;&quot;},&quot;isTemporary&quot;:false},{&quot;id&quot;:&quot;9c784156-0ec4-37cf-a4af-c4337d31123f&quot;,&quot;itemData&quot;:{&quot;type&quot;:&quot;article-journal&quot;,&quot;id&quot;:&quot;9c784156-0ec4-37cf-a4af-c4337d31123f&quot;,&quot;title&quot;:&quot;Redescriptions of three Milnesium Doyère, 1840 taxa (Tardigrada: Eutardigrada: Milnesiidae), including the nominal species for the genus&quot;,&quot;author&quot;:[{&quot;family&quot;:&quot;Michalczyk&quot;,&quot;given&quot;:&quot;Łukasz&quot;,&quot;parse-names&quot;:false,&quot;dropping-particle&quot;:&quot;&quot;,&quot;non-dropping-particle&quot;:&quot;&quot;},{&quot;family&quot;:&quot;Wełnicz&quot;,&quot;given&quot;:&quot;Weronika&quot;,&quot;parse-names&quot;:false,&quot;dropping-particle&quot;:&quot;&quot;,&quot;non-dropping-particle&quot;:&quot;&quot;},{&quot;family&quot;:&quot;Frohme&quot;,&quot;given&quot;:&quot;Marcus&quot;,&quot;parse-names&quot;:false,&quot;dropping-particle&quot;:&quot;&quot;,&quot;non-dropping-particle&quot;:&quot;&quot;},{&quot;family&quot;:&quot;Kaczmarek&quot;,&quot;given&quot;:&quot;Łukasz&quot;,&quot;parse-names&quot;:false,&quot;dropping-particle&quot;:&quot;&quot;,&quot;non-dropping-particle&quot;:&quot;&quot;}],&quot;container-title&quot;:&quot;Zootaxa&quot;,&quot;container-title-short&quot;:&quot;Zootaxa&quot;,&quot;ISSN&quot;:&quot;11755326&quot;,&quot;issued&quot;:{&quot;date-parts&quot;:[[2012]]},&quot;page&quot;:&quot;1-20&quot;,&quot;abstract&quot;:&quot;In this paper we redescribe two species (Milnesium eurystomum Maucci, 1991 and Milnesium tardigradum Doyère, 1840) and one subspecies (Milnesium tardigradum granulatum Ramazzotti, 1962), which we elevate to the species level. We establish a new type series for M. tardigradum sensu stricto along with the sequences of the cytochrome c oxidase subunit I (COI) and the internal transcribed spacer 2 region (ITS2). Moreover, we define two species groups within the genus based on the appearance of the dorso-lateral cuticle (the tardigradum and the granulatum group, with smooth and reticu- lated cuticle, respectively) and propose a system for denotation of the number of points on secondary branches of claws in the genus. We also provide a diagnostic key to all described Milnesium species and discuss the world distribution of the genus.&quot;,&quot;issue&quot;:&quot;3154&quot;,&quot;volume&quot;:&quot;20&quot;},&quot;isTemporary&quot;:false}]},{&quot;citationID&quot;:&quot;MENDELEY_CITATION_47ddf496-a28d-4722-ab62-15ca0230bbda&quot;,&quot;properties&quot;:{&quot;noteIndex&quot;:0},&quot;isEdited&quot;:false,&quot;manualOverride&quot;:{&quot;isManuallyOverridden&quot;:false,&quot;citeprocText&quot;:&quot;(Gąsiorek &lt;i&gt;et al.&lt;/i&gt; 2019)&quot;,&quot;manualOverrideText&quot;:&quot;&quot;},&quot;citationTag&quot;:&quot;MENDELEY_CITATION_v3_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&quot;,&quot;citationItems&quot;:[{&quot;id&quot;:&quot;6512e984-4b83-307d-a66e-152e375e089e&quot;,&quot;itemData&quot;:{&quot;type&quot;:&quot;article-journal&quot;,&quot;id&quot;:&quot;6512e984-4b83-307d-a66e-152e375e089e&quot;,&quot;title&quot;:&quot;Deceptive conservatism of claws: distinct phyletic lineages concealed within Isohypsibioidea (Eutardigrada) revealed by molecular and morphological evidence&quot;,&quot;author&quot;:[{&quot;family&quot;:&quot;Gąsiorek&quot;,&quot;given&quot;:&quot;Piotr&quot;,&quot;parse-names&quot;:false,&quot;dropping-particle&quot;:&quot;&quot;,&quot;non-dropping-particle&quot;:&quot;&quot;},{&quot;family&quot;:&quot;Stec&quot;,&quot;given&quot;:&quot;Daniel&quot;,&quot;parse-names&quot;:false,&quot;dropping-particle&quot;:&quot;&quot;,&quot;non-dropping-particle&quot;:&quot;&quot;},{&quot;family&quot;:&quot;Morek&quot;,&quot;given&quot;:&quot;Witold&quot;,&quot;parse-names&quot;:false,&quot;dropping-particle&quot;:&quot;&quot;,&quot;non-dropping-particle&quot;:&quot;&quot;},{&quot;family&quot;:&quot;Michalczyk&quot;,&quot;given&quot;:&quot;Łukasz&quot;,&quot;parse-names&quot;:false,&quot;dropping-particle&quot;:&quot;&quot;,&quot;non-dropping-particle&quot;:&quot;&quot;}],&quot;container-title&quot;:&quot;Contributions to Zoology&quot;,&quot;DOI&quot;:&quot;10.1163/18759866-20191350&quot;,&quot;ISSN&quot;:&quot;1383-4517&quot;,&quot;URL&quot;:&quot;https://brill.com/view/journals/ctoz/88/1/article-p78_78.xml&quot;,&quot;issued&quot;:{&quot;date-parts&quot;:[[2019,5,11]]},&quot;page&quot;:&quot;78-132&quot;,&quot;abstract&quot;:&quot;Isohypsibioidea are most likely the most basally branching evolutionary lineage of eutardigrades. Despite being second largest eutardigrade order, phylogenetic relationships and systematics within this group remain largely unresolved. Broad taxon sampling, especially within one of the most speciose tardigrade genera, Isohypsibius Thulin, 1928, and application of both comparative morphological methods (light contrast and scanning electron microscopy imaging of external morphology and buccal apparatuses) and phylogenetic framework (18S + 28S r RNA sequences) resulted in the most comprehensive study devoted to this order so far. Two new families are erected from the currently recognised family Isohypsibiidae: Doryphoribiidae fam. nov., comprising all aquatic isohypsibioids and some terrestrial isohypsibioid taxa equipped with the ventral lamina; and Halobiotidae fam. nov., secondarily marine eutardigrades with unique adaptations to sea environment. We also split Isohypsibius into four genera to accommodate phylogenetic, morphological and ecological variation within the genus: terrestrial Isohypsibius s.s. (Isohypsibiidae), with smooth or sculptured cuticle but without gibbosities; terrestrial Dianea gen. nov. (Isohypsibiidae), with small and pointy gibbosities; terrestrial Ursulinius gen. nov. (Isohypsibiidae), with large and rounded gibbosities; and aquatic Grevenius gen. nov. (Doryphoribiidae fam. nov.), typically with rough cuticle and claws with branches of very similar heigths. Claw morphology is reviewed and, for the first time, shown to encompass a number of morphotypes that correlate with clades recovered in the molecular analysis. The anatomy of pharynx and cuticle are also shown to be of high value in distinguishing supraspecific taxa in Isohypsibioidea. Taxonomy of all isohypsibioid families and genera is discussed, with special emphasis on the newly erected entities. Finally, a dychotomous diagnostic key to all currently recognised isohypsibioid families and genera is provided.&quot;,&quot;issue&quot;:&quot;1&quot;,&quot;volume&quot;:&quot;88&quot;,&quot;container-title-short&quot;:&quot;&quot;},&quot;isTemporary&quot;:false}]},{&quot;citationID&quot;:&quot;MENDELEY_CITATION_6fedc9f9-e363-4112-96a5-68c22f2a5d55&quot;,&quot;properties&quot;:{&quot;noteIndex&quot;:0},&quot;isEdited&quot;:false,&quot;manualOverride&quot;:{&quot;isManuallyOverridden&quot;:false,&quot;citeprocText&quot;:&quot;(Budd 1997)&quot;,&quot;manualOverrideText&quot;:&quot;&quot;},&quot;citationTag&quot;:&quot;MENDELEY_CITATION_v3_eyJjaXRhdGlvbklEIjoiTUVOREVMRVlfQ0lUQVRJT05fNmZlZGM5ZjktZTM2My00MTEyLTk2YTUtNjhjMjJmMmE1ZDU1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quot;,&quot;citationItems&quot;:[{&quot;id&quot;:&quot;adefb8a2-7d1c-3cd0-8c76-23e0eb52725e&quot;,&quot;itemData&quot;:{&quot;type&quot;:&quot;chapter&quot;,&quot;id&quot;:&quot;adefb8a2-7d1c-3cd0-8c76-23e0eb52725e&quot;,&quot;title&quot;:&quot;Stem-group arthropods from the Lower Cambrian Sirius Passet fauna of North Greenland&quot;,&quot;author&quot;:[{&quot;family&quot;:&quot;Budd&quot;,&quot;given&quot;:&quot;Graham E.&quot;,&quot;parse-names&quot;:false,&quot;dropping-particle&quot;:&quot;&quot;,&quot;non-dropping-particle&quot;:&quot;&quot;}],&quot;container-title&quot;:&quot;Arthropod relationships&quot;,&quot;editor&quot;:[{&quot;family&quot;:&quot;Fortey&quot;,&quot;given&quot;:&quot;Richard A&quot;,&quot;parse-names&quot;:false,&quot;dropping-particle&quot;:&quot;&quot;,&quot;non-dropping-particle&quot;:&quot;&quot;},{&quot;family&quot;:&quot;Thomas&quot;,&quot;given&quot;:&quot;R. H.&quot;,&quot;parse-names&quot;:false,&quot;dropping-particle&quot;:&quot;&quot;,&quot;non-dropping-particle&quot;:&quot;&quot;}],&quot;issued&quot;:{&quot;date-parts&quot;:[[1997]]},&quot;publisher-place&quot;:&quot;London&quot;,&quot;page&quot;:&quot;125-138&quot;,&quot;publisher&quot;:&quot;Chapman and Hall&quot;,&quot;container-title-short&quot;:&quot;&quot;},&quot;isTemporary&quot;:false}]},{&quot;citationID&quot;:&quot;MENDELEY_CITATION_b5afa9d6-df4c-4523-8308-e732bf9aff60&quot;,&quot;properties&quot;:{&quot;noteIndex&quot;:0},&quot;isEdited&quot;:false,&quot;manualOverride&quot;:{&quot;isManuallyOverridden&quot;:false,&quot;citeprocText&quot;:&quot;(Daley &lt;i&gt;et al.&lt;/i&gt; 2009; Daley and Edgecombe 2014)&quot;,&quot;manualOverrideText&quot;:&quot;&quot;},&quot;citationTag&quot;:&quot;MENDELEY_CITATION_v3_eyJjaXRhdGlvbklEIjoiTUVOREVMRVlfQ0lUQVRJT05fYjVhZmE5ZDYtZGY0Yy00NTIzLTgzMDgtZTczMmJmOWFmZjYw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citationID&quot;:&quot;MENDELEY_CITATION_e25eb1cf-07ea-4f5c-9fb8-271d04bd801b&quot;,&quot;properties&quot;:{&quot;noteIndex&quot;:0},&quot;isEdited&quot;:false,&quot;manualOverride&quot;:{&quot;isManuallyOverridden&quot;:false,&quot;citeprocText&quot;:&quot;(Daley and Bergström 2012)&quot;,&quot;manualOverrideText&quot;:&quot;&quot;},&quot;citationTag&quot;:&quot;MENDELEY_CITATION_v3_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&quot;,&quot;citationItems&quot;:[{&quot;id&quot;:&quot;01346365-3f6c-39f9-808e-3f9bc43c893f&quot;,&quot;itemData&quot;:{&quot;type&quot;:&quot;article-journal&quot;,&quot;id&quot;:&quot;01346365-3f6c-39f9-808e-3f9bc43c893f&quot;,&quot;title&quot;:&quot;The oral cone of &lt;i&gt;Anomalocaris&lt;/i&gt; is not a classic \&quot;peytoia\&quot;&quot;,&quot;author&quot;:[{&quot;family&quot;:&quot;Daley&quot;,&quot;given&quot;:&quot;Allison C&quot;,&quot;parse-names&quot;:false,&quot;dropping-particle&quot;:&quot;&quot;,&quot;non-dropping-particle&quot;:&quot;&quot;},{&quot;family&quot;:&quot;Bergström&quot;,&quot;given&quot;:&quot;Jan&quot;,&quot;parse-names&quot;:false,&quot;dropping-particle&quot;:&quot;&quot;,&quot;non-dropping-particle&quot;:&quot;&quot;}],&quot;container-title&quot;:&quot;Naturwissenschaften&quot;,&quot;DOI&quot;:&quot;10.1007/s00114-012-0910-8&quot;,&quot;ISSN&quot;:&quot;1432-1904&quot;,&quot;PMID&quot;:&quot;22476406&quot;,&quot;issued&quot;:{&quot;date-parts&quot;:[[2012,6]]},&quot;page&quot;:&quot;501-4&quot;,&quot;abstract&quot;:&quot;The Cambro-Ordovician anomalocaridids are large ecdysozoans commonly regarded as ancestors of the arthropods and apex predators. Predation is indicated partly by the presence of an unusual \&quot;peytoia\&quot;-type oral cone, which is a tetraradial outer ring of 32 plates, four of which are enlarged and in perpendicular arrangement. This oral cone morphology was considered a highly consistent and defining characteristic of well-known Burgess Shale taxa. It is here shown that Anomalocaris has a different oral cone, with only three large plates and a variable number of smaller and medium plates. Its functional morphology suggests that suction, rather than biting, was used for food ingestion, and that anomalocaridids in general employed a range of different scavenging and predatory feeding strategies. Removing anomalocaridids from the position of highly specialized trilobite predators forces a reconsideration of the ecological structure of the earliest marine animal communities in the Cambrian.&quot;,&quot;issue&quot;:&quot;6&quot;,&quot;volume&quot;:&quot;99&quot;,&quot;container-title-short&quot;:&quot;&quot;},&quot;isTemporary&quot;:false}]},{&quot;citationID&quot;:&quot;MENDELEY_CITATION_77dc6087-cfb2-4884-97dd-661f14f20858&quot;,&quot;properties&quot;:{&quot;noteIndex&quot;:0},&quot;isEdited&quot;:false,&quot;manualOverride&quot;:{&quot;isManuallyOverridden&quot;:false,&quot;citeprocText&quot;:&quot;(Liu &lt;i&gt;et al.&lt;/i&gt; 2006; Vannier &lt;i&gt;et al.&lt;/i&gt; 2014)&quot;,&quot;manualOverrideText&quot;:&quot;&quot;},&quot;citationTag&quot;:&quot;MENDELEY_CITATION_v3_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&quot;,&quot;citationItems&quot;:[{&quot;id&quot;:&quot;cff90415-ff4f-39e6-b058-463cdfcfb129&quot;,&quot;itemData&quot;:{&quot;type&quot;:&quot;article-journal&quot;,&quot;id&quot;:&quot;cff90415-ff4f-39e6-b058-463cdfcfb129&quot;,&quot;title&quot;:&quot;A large xenusiid lobopod with complex appendages from the Lower Cambrian Chengjiang Lagerstätte&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issued&quot;:{&quot;date-parts&quot;:[[2006]]},&quot;page&quot;:&quot;215-222&quot;,&quot;abstract&quot;:&quot;A large lobopod, Jianshanopodia decora gen. et sp. nov., with body length (excluding appendages) about 220 mm from the Lower Cambrian Haikou section, near Kunming, Yunnan, southwest China, shows a mixture of characters, including features of the lobopod Xenusion Pompeckj, 1927, e.g., a large cylindrical body with annulations, stout and strong lobopod appendages each bearing bases of serial tubercles, and ofAysheaiaWalcott, 1911, i.e., a pair of large frontal ap− pendages. This suggests that the new genus might be a connecting link between Xenusion and Aysheaia. Besides, Jianshanopodia shares some features with the Early Cambrian stem group arthropod Pambdelurion Budd, 1997, and Kerygmachela Budd, 1993, e.g., the pairs of mid−gut diverticula, the possible presence of tail fan, the mouth cone, the frontal pharyngeal structures and the pharynax are surrounded by the bases of the large frontal appendages. However, compared with a series of segmentally arranged, imbricating, paddle−shaped, movable lateral flaps of bothPambdelurion andKerygmachela, Jianshanopodiapossesses distinct complex appendages with tree−like or lamellate branches. The dis− covery of this rare transitional form not only throws new light on the early diversification of lobopods, and may also have significance with respect to the origin of arthropods.&quot;,&quot;issue&quot;:&quot;2&quot;,&quot;volume&quot;:&quot;51&quot;,&quot;container-title-short&quot;:&quot;&quot;},&quot;isTemporary&quot;:false},{&quot;id&quot;:&quot;31fabbb4-2198-3bbe-b627-47a94d057561&quot;,&quot;itemData&quot;:{&quot;type&quot;:&quot;article-journal&quot;,&quot;id&quot;:&quot;31fabbb4-2198-3bbe-b627-47a94d057561&quot;,&quot;title&quot;:&quot;Sophisticated digestive systems in early arthropods.&quot;,&quot;author&quot;:[{&quot;family&quot;:&quot;Vannier&quot;,&quot;given&quot;:&quot;Jean&quot;,&quot;parse-names&quot;:false,&quot;dropping-particle&quot;:&quot;&quot;,&quot;non-dropping-particle&quot;:&quot;&quot;},{&quot;family&quot;:&quot;Liu&quot;,&quot;given&quot;:&quot;Jianni&quot;,&quot;parse-names&quot;:false,&quot;dropping-particle&quot;:&quot;&quot;,&quot;non-dropping-particle&quot;:&quot;&quot;},{&quot;family&quot;:&quot;Lerosey-Aubril&quot;,&quot;given&quot;:&quot;Rudy&quot;,&quot;parse-names&quot;:false,&quot;dropping-particle&quot;:&quot;&quot;,&quot;non-dropping-particle&quot;:&quot;&quot;},{&quot;family&quot;:&quot;Vinther&quot;,&quot;given&quot;:&quot;Jakob&quot;,&quot;parse-names&quot;:false,&quot;dropping-particle&quot;:&quot;&quot;,&quot;non-dropping-particle&quot;:&quot;&quot;},{&quot;family&quot;:&quot;Daley&quot;,&quot;given&quot;:&quot;Allison C&quot;,&quot;parse-names&quot;:false,&quot;dropping-particle&quot;:&quot;&quot;,&quot;non-dropping-particle&quot;:&quot;&quot;}],&quot;container-title&quot;:&quot;Nature communications&quot;,&quot;container-title-short&quot;:&quot;Nat. Commun.&quot;,&quot;DOI&quot;:&quot;10.1038/ncomms4641&quot;,&quot;ISSN&quot;:&quot;2041-1723&quot;,&quot;PMID&quot;:&quot;24785191&quot;,&quot;issued&quot;:{&quot;date-parts&quot;:[[2014,1]]},&quot;page&quot;:&quot;3641&quot;,&quot;abstract&quot;:&quot;Understanding the way in which animals diversified and radiated during their early evolutionary history remains one of the most captivating of scientific challenges. Integral to this is the 'Cambrian explosion', which records the rapid emergence of most animal phyla, and for which the triggering and accelerating factors, whether environmental or biological, are still unclear. Here we describe exceptionally well-preserved complex digestive organs in early arthropods from the early Cambrian of China and Greenland with functional similarities to certain modern crustaceans and trace these structures through the early evolutionary lineage of fossil arthropods. These digestive structures are assumed to have allowed for more efficient digestion and metabolism, promoting carnivory and macrophagy in early arthropods via predation or scavenging. This key innovation may have been of critical importance in the radiation and ecological success of Arthropoda, which has been the most diverse and abundant invertebrate phylum since the Cambrian.&quot;,&quot;publisher&quot;:&quot;Nature Publishing Group&quot;,&quot;issue&quot;:&quot;May&quot;,&quot;volume&quot;:&quot;5&quot;},&quot;isTemporary&quot;:false}]},{&quot;citationID&quot;:&quot;MENDELEY_CITATION_25427a65-189a-4770-b017-c23f254bf48e&quot;,&quot;properties&quot;:{&quot;noteIndex&quot;:0},&quot;isEdited&quot;:false,&quot;manualOverride&quot;:{&quot;isManuallyOverridden&quot;:false,&quot;citeprocText&quot;:&quot;(Eriksson and Budd 2000; Martin and Mayer 2014)&quot;,&quot;manualOverrideText&quot;:&quot;&quot;},&quot;citationTag&quot;:&quot;MENDELEY_CITATION_v3_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&quot;,&quot;citationItems&quot;:[{&quot;id&quot;:&quot;7f3a8b32-8f62-3877-b9a4-d6787d2ac767&quot;,&quot;itemData&quot;:{&quot;type&quot;:&quot;article-journal&quot;,&quot;id&quot;:&quot;7f3a8b32-8f62-3877-b9a4-d6787d2ac767&quot;,&quot;title&quot;:&quot;Neuronal tracing of oral nerves in a velvet worm - Implications for the evolution of theecdysozoan brain&quot;,&quot;author&quot;:[{&quot;family&quot;:&quot;Martin&quot;,&quot;given&quot;:&quot;Christine&quot;,&quot;parse-names&quot;:false,&quot;dropping-particle&quot;:&quot;&quot;,&quot;non-dropping-particle&quot;:&quot;&quot;},{&quot;family&quot;:&quot;Mayer&quot;,&quot;given&quot;:&quot;Georg&quot;,&quot;parse-names&quot;:false,&quot;dropping-particle&quot;:&quot;&quot;,&quot;non-dropping-particle&quot;:&quot;&quot;}],&quot;container-title&quot;:&quot;Frontiers in Neuroanatomy&quot;,&quot;container-title-short&quot;:&quot;Front. Neuroanat.&quot;,&quot;DOI&quot;:&quot;10.3389/fnana.2014.00007&quot;,&quot;ISSN&quot;:&quot;16625129&quot;,&quot;issued&quot;:{&quot;date-parts&quot;:[[2014]]},&quot;page&quot;:&quot;1-13&quot;,&quot;abstract&quot;:&quot;As one of the closest relatives of arthropods, Onychophora plays an important role in understanding the evolution of arthropod body plans. Currently there is controversy surrounding the evolution of the brain among the ecdysozoan clades, which shows a collar-shaped, circumoral organization in cycloneuralians but a ganglionic architecture in panarthropods. Based on the innervation pattern of lip papillae surrounding the mouth, the onychophoran brain has been interpreted as a circumoral ring, suggesting that this organization is an ancestral feature of Ecdysozoa. However, this interpretation is inconsistent with other published data. To explore the evolutionary origin of the onychophoran mouth and to shed light on the evolution of the ecdysozoan brains, we analyzed the innervation pattern and morphogenesis of the oral lip papillae in the onychophoran Euperipatoides rowelli using DNA labeling, immunocytochemistry, and neuronal tracing techniques. Our morphogenetic data revealed that the seven paired and one unpaired oral lip papillae arise from three anterior-most body segments. Retrograde fills show that only the first and the third nerves supplying the lip papillae are associated with cell bodies within the brain, whereas the second nerve exclusively receives fibers from somata of peripheral neurons located in the lip papillae. According to our anterograde fills and immunocytochemical data, the first nerve supplies the anterior-most pair of lip papillae, whereas the second and the third nerves are associated with the second to fifth and second to eighth lip papillae, respectively. These data suggest that the lip papillae of E. rowelli are mainly innervated by the proto- and deutocerebrum, whereas there are only a few additional cell bodies situated posterior to the brain. According to these findings, the overall innervation pattern of the oral lip papillae in E. rowelli is incompatible with the interpretation of the onychophoran brain as a modified circumoral ring. © 2014 Martin and Mayer.&quot;,&quot;issue&quot;:&quot;FEB&quot;,&quot;volume&quot;:&quot;8&quot;},&quot;isTemporary&quot;:false},{&quot;id&quot;:&quot;e06ecd0a-4945-321f-bc99-90fcf9d86783&quot;,&quot;itemData&quot;:{&quot;type&quot;:&quot;article-journal&quot;,&quot;id&quot;:&quot;e06ecd0a-4945-321f-bc99-90fcf9d86783&quot;,&quot;title&quot;:&quot;Onychophoran cephalic nerves and their bearing on our understanding of head segmentation and stem-group evolution of Arthropoda&quot;,&quot;author&quot;:[{&quot;family&quot;:&quot;Eriksson&quot;,&quot;given&quot;:&quot;B J&quot;,&quot;parse-names&quot;:false,&quot;dropping-particle&quot;:&quot;&quot;,&quot;non-dropping-particle&quot;:&quot;&quot;},{&quot;family&quot;:&quot;Budd&quot;,&quot;given&quot;:&quot;Graham E.&quot;,&quot;parse-names&quot;:false,&quot;dropping-particle&quot;:&quot;&quot;,&quot;non-dropping-particle&quot;:&quot;&quot;}],&quot;container-title&quot;:&quot;Arthropod Structure and Development&quot;,&quot;container-title-short&quot;:&quot;Arthropod Struct. Dev.&quot;,&quot;DOI&quot;:&quot;10.1016/s1467-8039(00)00027-x&quot;,&quot;issued&quot;:{&quot;date-parts&quot;:[[2000]]},&quot;page&quot;:&quot;197-209&quot;,&quot;issue&quot;:&quot;3&quot;,&quot;volume&quot;:&quot;29&quot;},&quot;isTemporary&quot;:false}]},{&quot;citationID&quot;:&quot;MENDELEY_CITATION_f0bf7698-ff82-45ac-9f7a-d87860f891d0&quot;,&quot;properties&quot;:{&quot;noteIndex&quot;:0},&quot;isEdited&quot;:false,&quot;manualOverride&quot;:{&quot;isManuallyOverridden&quot;:false,&quot;citeprocText&quot;:&quot;(Budd 1997)&quot;,&quot;manualOverrideText&quot;:&quot;&quot;},&quot;citationTag&quot;:&quot;MENDELEY_CITATION_v3_eyJjaXRhdGlvbklEIjoiTUVOREVMRVlfQ0lUQVRJT05fZjBiZjc2OTgtZmY4Mi00NWFjLTlmN2EtZDg3ODYwZjg5MWQw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quot;,&quot;citationItems&quot;:[{&quot;id&quot;:&quot;adefb8a2-7d1c-3cd0-8c76-23e0eb52725e&quot;,&quot;itemData&quot;:{&quot;type&quot;:&quot;chapter&quot;,&quot;id&quot;:&quot;adefb8a2-7d1c-3cd0-8c76-23e0eb52725e&quot;,&quot;title&quot;:&quot;Stem-group arthropods from the Lower Cambrian Sirius Passet fauna of North Greenland&quot;,&quot;author&quot;:[{&quot;family&quot;:&quot;Budd&quot;,&quot;given&quot;:&quot;Graham E.&quot;,&quot;parse-names&quot;:false,&quot;dropping-particle&quot;:&quot;&quot;,&quot;non-dropping-particle&quot;:&quot;&quot;}],&quot;container-title&quot;:&quot;Arthropod relationships&quot;,&quot;editor&quot;:[{&quot;family&quot;:&quot;Fortey&quot;,&quot;given&quot;:&quot;Richard A&quot;,&quot;parse-names&quot;:false,&quot;dropping-particle&quot;:&quot;&quot;,&quot;non-dropping-particle&quot;:&quot;&quot;},{&quot;family&quot;:&quot;Thomas&quot;,&quot;given&quot;:&quot;R. H.&quot;,&quot;parse-names&quot;:false,&quot;dropping-particle&quot;:&quot;&quot;,&quot;non-dropping-particle&quot;:&quot;&quot;}],&quot;issued&quot;:{&quot;date-parts&quot;:[[1997]]},&quot;publisher-place&quot;:&quot;London&quot;,&quot;page&quot;:&quot;125-138&quot;,&quot;publisher&quot;:&quot;Chapman and Hall&quot;,&quot;container-title-short&quot;:&quot;&quot;},&quot;isTemporary&quot;:false}]},{&quot;citationID&quot;:&quot;MENDELEY_CITATION_661eee28-6eda-4da6-b130-993e8be54ee6&quot;,&quot;properties&quot;:{&quot;noteIndex&quot;:0},&quot;isEdited&quot;:false,&quot;manualOverride&quot;:{&quot;isManuallyOverridden&quot;:false,&quot;citeprocText&quot;:&quot;(Daley &lt;i&gt;et al.&lt;/i&gt; 2009; Daley and Bergström 2012; Daley and Edgecombe 2014)&quot;,&quot;manualOverrideText&quot;:&quot;&quot;},&quot;citationTag&quot;:&quot;MENDELEY_CITATION_v3_eyJjaXRhdGlvbklEIjoiTUVOREVMRVlfQ0lUQVRJT05fNjYxZWVlMjgtNmVkYS00ZGE2LWIxMzAtOTkzZThiZTU0ZWU2IiwicHJvcGVydGllcyI6eyJub3RlSW5kZXgiOjB9LCJpc0VkaXRlZCI6ZmFsc2UsIm1hbnVhbE92ZXJyaWRlIjp7ImlzTWFudWFsbHlPdmVycmlkZGVuIjpmYWxzZSwiY2l0ZXByb2NUZXh0IjoiKERhbGV5IDxpPmV0IGFsLjwvaT4gMjAwOTsgRGFsZXkgYW5kIEJlcmdzdHLDtm0gMjAxMj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&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id&quot;:&quot;01346365-3f6c-39f9-808e-3f9bc43c893f&quot;,&quot;itemData&quot;:{&quot;type&quot;:&quot;article-journal&quot;,&quot;id&quot;:&quot;01346365-3f6c-39f9-808e-3f9bc43c893f&quot;,&quot;title&quot;:&quot;The oral cone of &lt;i&gt;Anomalocaris&lt;/i&gt; is not a classic \&quot;peytoia\&quot;&quot;,&quot;author&quot;:[{&quot;family&quot;:&quot;Daley&quot;,&quot;given&quot;:&quot;Allison C&quot;,&quot;parse-names&quot;:false,&quot;dropping-particle&quot;:&quot;&quot;,&quot;non-dropping-particle&quot;:&quot;&quot;},{&quot;family&quot;:&quot;Bergström&quot;,&quot;given&quot;:&quot;Jan&quot;,&quot;parse-names&quot;:false,&quot;dropping-particle&quot;:&quot;&quot;,&quot;non-dropping-particle&quot;:&quot;&quot;}],&quot;container-title&quot;:&quot;Naturwissenschaften&quot;,&quot;DOI&quot;:&quot;10.1007/s00114-012-0910-8&quot;,&quot;ISSN&quot;:&quot;1432-1904&quot;,&quot;PMID&quot;:&quot;22476406&quot;,&quot;issued&quot;:{&quot;date-parts&quot;:[[2012,6]]},&quot;page&quot;:&quot;501-4&quot;,&quot;abstract&quot;:&quot;The Cambro-Ordovician anomalocaridids are large ecdysozoans commonly regarded as ancestors of the arthropods and apex predators. Predation is indicated partly by the presence of an unusual \&quot;peytoia\&quot;-type oral cone, which is a tetraradial outer ring of 32 plates, four of which are enlarged and in perpendicular arrangement. This oral cone morphology was considered a highly consistent and defining characteristic of well-known Burgess Shale taxa. It is here shown that Anomalocaris has a different oral cone, with only three large plates and a variable number of smaller and medium plates. Its functional morphology suggests that suction, rather than biting, was used for food ingestion, and that anomalocaridids in general employed a range of different scavenging and predatory feeding strategies. Removing anomalocaridids from the position of highly specialized trilobite predators forces a reconsideration of the ecological structure of the earliest marine animal communities in the Cambrian.&quot;,&quot;issue&quot;:&quot;6&quot;,&quot;volume&quot;:&quot;99&quot;,&quot;container-title-short&quot;:&quot;&quot;},&quot;isTemporary&quot;:false}]},{&quot;citationID&quot;:&quot;MENDELEY_CITATION_83fdeacc-acad-4ca9-be91-d32e3cda8990&quot;,&quot;properties&quot;:{&quot;noteIndex&quot;:0},&quot;isEdited&quot;:false,&quot;manualOverride&quot;:{&quot;isManuallyOverridden&quot;:false,&quot;citeprocText&quot;:&quot;(Liu &lt;i&gt;et al.&lt;/i&gt; 2006, 2007)&quot;,&quot;manualOverrideText&quot;:&quot;&quot;},&quot;citationTag&quot;:&quot;MENDELEY_CITATION_v3_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&quot;,&quot;citationItems&quot;:[{&quot;id&quot;:&quot;ef64536a-8888-3a97-8083-b8116d5aa39e&quot;,&quot;itemData&quot;:{&quot;type&quot;:&quot;article-journal&quot;,&quot;id&quot;:&quot;ef64536a-8888-3a97-8083-b8116d5aa39e&quot;,&quot;title&quot;:&quot;Morpho-anatomy of the lobopod [i]Magadictyon[/i] [sic] cf. [i]haikouensis[/i] from the Early Cambrian Chengjiang Lagerstätte, South China&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Acta Zoologica&quot;,&quot;DOI&quot;:&quot;10.1111/j.1463-6395.2007.00281.x&quot;,&quot;ISSN&quot;:&quot;1463-6395&quot;,&quot;issued&quot;:{&quot;date-parts&quot;:[[2007]]},&quot;page&quot;:&quot;279-288&quot;,&quot;publisher&quot;:&quot;Blackwell Publishing Ltd&quot;,&quot;issue&quot;:&quot;4&quot;,&quot;volume&quot;:&quot;88&quot;,&quot;container-title-short&quot;:&quot;&quot;},&quot;isTemporary&quot;:false},{&quot;id&quot;:&quot;cff90415-ff4f-39e6-b058-463cdfcfb129&quot;,&quot;itemData&quot;:{&quot;type&quot;:&quot;article-journal&quot;,&quot;id&quot;:&quot;cff90415-ff4f-39e6-b058-463cdfcfb129&quot;,&quot;title&quot;:&quot;A large xenusiid lobopod with complex appendages from the Lower Cambrian Chengjiang Lagerstätte&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issued&quot;:{&quot;date-parts&quot;:[[2006]]},&quot;page&quot;:&quot;215-222&quot;,&quot;abstract&quot;:&quot;A large lobopod, Jianshanopodia decora gen. et sp. nov., with body length (excluding appendages) about 220 mm from the Lower Cambrian Haikou section, near Kunming, Yunnan, southwest China, shows a mixture of characters, including features of the lobopod Xenusion Pompeckj, 1927, e.g., a large cylindrical body with annulations, stout and strong lobopod appendages each bearing bases of serial tubercles, and ofAysheaiaWalcott, 1911, i.e., a pair of large frontal ap− pendages. This suggests that the new genus might be a connecting link between Xenusion and Aysheaia. Besides, Jianshanopodia shares some features with the Early Cambrian stem group arthropod Pambdelurion Budd, 1997, and Kerygmachela Budd, 1993, e.g., the pairs of mid−gut diverticula, the possible presence of tail fan, the mouth cone, the frontal pharyngeal structures and the pharynax are surrounded by the bases of the large frontal appendages. However, compared with a series of segmentally arranged, imbricating, paddle−shaped, movable lateral flaps of bothPambdelurion andKerygmachela, Jianshanopodiapossesses distinct complex appendages with tree−like or lamellate branches. The dis− covery of this rare transitional form not only throws new light on the early diversification of lobopods, and may also have significance with respect to the origin of arthropods.&quot;,&quot;issue&quot;:&quot;2&quot;,&quot;volume&quot;:&quot;51&quot;,&quot;container-title-short&quot;:&quot;&quot;},&quot;isTemporary&quot;:false}]},{&quot;citationID&quot;:&quot;MENDELEY_CITATION_be8f0a36-b29e-4d0a-8582-6d929cd6d59f&quot;,&quot;properties&quot;:{&quot;noteIndex&quot;:0},&quot;isEdited&quot;:false,&quot;manualOverride&quot;:{&quot;isManuallyOverridden&quot;:false,&quot;citeprocText&quot;:&quot;(Michalczyk &lt;i&gt;et al.&lt;/i&gt; 2012)&quot;,&quot;manualOverrideText&quot;:&quot;&quot;},&quot;citationTag&quot;:&quot;MENDELEY_CITATION_v3_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&quot;,&quot;citationItems&quot;:[{&quot;id&quot;:&quot;9c784156-0ec4-37cf-a4af-c4337d31123f&quot;,&quot;itemData&quot;:{&quot;type&quot;:&quot;article-journal&quot;,&quot;id&quot;:&quot;9c784156-0ec4-37cf-a4af-c4337d31123f&quot;,&quot;title&quot;:&quot;Redescriptions of three Milnesium Doyère, 1840 taxa (Tardigrada: Eutardigrada: Milnesiidae), including the nominal species for the genus&quot;,&quot;author&quot;:[{&quot;family&quot;:&quot;Michalczyk&quot;,&quot;given&quot;:&quot;Łukasz&quot;,&quot;parse-names&quot;:false,&quot;dropping-particle&quot;:&quot;&quot;,&quot;non-dropping-particle&quot;:&quot;&quot;},{&quot;family&quot;:&quot;Wełnicz&quot;,&quot;given&quot;:&quot;Weronika&quot;,&quot;parse-names&quot;:false,&quot;dropping-particle&quot;:&quot;&quot;,&quot;non-dropping-particle&quot;:&quot;&quot;},{&quot;family&quot;:&quot;Frohme&quot;,&quot;given&quot;:&quot;Marcus&quot;,&quot;parse-names&quot;:false,&quot;dropping-particle&quot;:&quot;&quot;,&quot;non-dropping-particle&quot;:&quot;&quot;},{&quot;family&quot;:&quot;Kaczmarek&quot;,&quot;given&quot;:&quot;Łukasz&quot;,&quot;parse-names&quot;:false,&quot;dropping-particle&quot;:&quot;&quot;,&quot;non-dropping-particle&quot;:&quot;&quot;}],&quot;container-title&quot;:&quot;Zootaxa&quot;,&quot;container-title-short&quot;:&quot;Zootaxa&quot;,&quot;ISSN&quot;:&quot;11755326&quot;,&quot;issued&quot;:{&quot;date-parts&quot;:[[2012]]},&quot;page&quot;:&quot;1-20&quot;,&quot;abstract&quot;:&quot;In this paper we redescribe two species (Milnesium eurystomum Maucci, 1991 and Milnesium tardigradum Doyère, 1840) and one subspecies (Milnesium tardigradum granulatum Ramazzotti, 1962), which we elevate to the species level. We establish a new type series for M. tardigradum sensu stricto along with the sequences of the cytochrome c oxidase subunit I (COI) and the internal transcribed spacer 2 region (ITS2). Moreover, we define two species groups within the genus based on the appearance of the dorso-lateral cuticle (the tardigradum and the granulatum group, with smooth and reticu- lated cuticle, respectively) and propose a system for denotation of the number of points on secondary branches of claws in the genus. We also provide a diagnostic key to all described Milnesium species and discuss the world distribution of the genus.&quot;,&quot;issue&quot;:&quot;3154&quot;,&quot;volume&quot;:&quot;20&quot;},&quot;isTemporary&quot;:false}]},{&quot;citationID&quot;:&quot;MENDELEY_CITATION_f47518d3-64ab-4e44-862a-a287114dbda5&quot;,&quot;properties&quot;:{&quot;noteIndex&quot;:0},&quot;isEdited&quot;:false,&quot;manualOverride&quot;:{&quot;isManuallyOverridden&quot;:false,&quot;citeprocText&quot;:&quot;(Daley &lt;i&gt;et al.&lt;/i&gt; 2009)&quot;,&quot;manualOverrideText&quot;:&quot;&quot;},&quot;citationTag&quot;:&quot;MENDELEY_CITATION_v3_eyJjaXRhdGlvbklEIjoiTUVOREVMRVlfQ0lUQVRJT05fZjQ3NTE4ZDMtNjRhYi00ZTQ0LTg2MmEtYTI4NzExNGRiZGE1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ID&quot;:&quot;MENDELEY_CITATION_a940cfb5-aab0-487f-83ee-a75a81f7ab72&quot;,&quot;properties&quot;:{&quot;noteIndex&quot;:0},&quot;isEdited&quot;:false,&quot;manualOverride&quot;:{&quot;isManuallyOverridden&quot;:false,&quot;citeprocText&quot;:&quot;(Ma &lt;i&gt;et al.&lt;/i&gt; 2014b)&quot;,&quot;manualOverrideText&quot;:&quot;&quot;},&quot;citationTag&quot;:&quot;MENDELEY_CITATION_v3_eyJjaXRhdGlvbklEIjoiTUVOREVMRVlfQ0lUQVRJT05fYTk0MGNmYjUtYWFiMC00ODdmLTgzZWUtYTc1YTgxZjdhYjcy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ID&quot;:&quot;MENDELEY_CITATION_8b1e5680-bd3b-472b-9ca9-bb7e95a47262&quot;,&quot;properties&quot;:{&quot;noteIndex&quot;:0},&quot;isEdited&quot;:false,&quot;manualOverride&quot;:{&quot;isManuallyOverridden&quot;:false,&quot;citeprocText&quot;:&quot;(Ma &lt;i&gt;et al.&lt;/i&gt; 2012)&quot;,&quot;manualOverrideText&quot;:&quot;&quot;},&quot;citationTag&quot;:&quot;MENDELEY_CITATION_v3_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&quot;,&quot;citationItems&quot;:[{&quot;id&quot;:&quot;2a98bc66-f3ca-3d3d-a3e1-1977a7ef0acd&quot;,&quot;itemData&quot;:{&quot;type&quot;:&quot;article-journal&quot;,&quot;id&quot;:&quot;2a98bc66-f3ca-3d3d-a3e1-1977a7ef0acd&quot;,&quot;title&quot;:&quot;Morphology of Cambrian lobopodian eyes from the Chengjiang Lagerstätte and their evolutionary significance&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Aldridge&quot;,&quot;given&quot;:&quot;Richard J.&quot;,&quot;parse-names&quot;:false,&quot;dropping-particle&quot;:&quot;&quot;,&quot;non-dropping-particle&quot;:&quot;&quot;},{&quot;family&quot;:&quot;Siveter&quot;,&quot;given&quot;:&quot;David J.&quot;,&quot;parse-names&quot;:false,&quot;dropping-particle&quot;:&quot;&quot;,&quot;non-dropping-particle&quot;:&quot;&quot;},{&quot;family&quot;:&quot;Siveter&quot;,&quot;given&quot;:&quot;Derek J.&quot;,&quot;parse-names&quot;:false,&quot;dropping-particle&quot;:&quot;&quot;,&quot;non-dropping-particle&quot;:&quot;&quot;},{&quot;family&quot;:&quot;Gabbott&quot;,&quot;given&quot;:&quot;Sarah E.&quot;,&quot;parse-names&quot;:false,&quot;dropping-particle&quot;:&quot;&quot;,&quot;non-dropping-particle&quot;:&quot;&quot;},{&quot;family&quot;:&quot;Purnell&quot;,&quot;given&quot;:&quot;Mark A.&quot;,&quot;parse-names&quot;:false,&quot;dropping-particle&quot;:&quot;&quot;,&quot;non-dropping-particle&quot;:&quot;&quot;},{&quot;family&quot;:&quot;Parker&quot;,&quot;given&quot;:&quot;Andrew R.&quot;,&quot;parse-names&quot;:false,&quot;dropping-particle&quot;:&quot;&quot;,&quot;non-dropping-particle&quot;:&quot;&quot;},{&quot;family&quot;:&quot;Edgecombe&quot;,&quot;given&quot;:&quot;Gregory D.&quot;,&quot;parse-names&quot;:false,&quot;dropping-particle&quot;:&quot;&quot;,&quot;non-dropping-particle&quot;:&quot;&quot;}],&quot;container-title&quot;:&quot;Arthropod Structure and Development&quot;,&quot;container-title-short&quot;:&quot;Arthropod Struct. Dev.&quot;,&quot;DOI&quot;:&quot;10.1016/j.asd.2012.03.002&quot;,&quot;ISSN&quot;:&quot;14678039&quot;,&quot;PMID&quot;:&quot;22484085&quot;,&quot;issued&quot;:{&quot;date-parts&quot;:[[2012]]},&quot;page&quot;:&quot;495-504&quot;,&quot;abstract&quot;:&quot;Visual organs are widely distributed throughout the animal kingdom and exhibit a great diversity of morphologies. Compound eyes consisting of numerous visual units (ommatidia) are the oldest preserved visual systems of arthropods, but their origins are obscure and hypothetical models for their evolution have been difficult to test in the absence of unequivocal fossil evidence. Here we reveal the detailed eye structures of well-preserved Early Cambrian lobopodians Luolishania longicruris and Hallucigenia fortis from the Chengjiang Lagerstätte, China. These animals possess a pair of eyes composed of at least two visual units, interpreted as pigment cups. Contrary to previous suggestions that Cambrian lobopodians possessed ocellus-like eyes comparable to those of extant onychophorans, this multi-component structure is more similar to the lateral eyes of arthropods. Morphological comparison and phylogenetic analyses indicate that these lobopodian eyes may represent an early stage in the evolution of the ancestral visual system of euarthropods. © 2012 Elsevier Ltd.&quot;,&quot;issue&quot;:&quot;5&quot;,&quot;volume&quot;:&quot;41&quot;},&quot;isTemporary&quot;:false}]},{&quot;citationID&quot;:&quot;MENDELEY_CITATION_61a5753a-ca55-4c9b-a5d2-e6d8ea691ec6&quot;,&quot;properties&quot;:{&quot;noteIndex&quot;:0},&quot;isEdited&quot;:false,&quot;manualOverride&quot;:{&quot;isManuallyOverridden&quot;:false,&quot;citeprocText&quot;:&quot;(Ou, Shu and Mayer 2012)&quot;,&quot;manualOverrideText&quot;:&quot;&quot;},&quot;citationTag&quot;:&quot;MENDELEY_CITATION_v3_eyJjaXRhdGlvbklEIjoiTUVOREVMRVlfQ0lUQVRJT05fNjFhNTc1M2EtY2E1NS00YzliLWE1ZDItZTZkOGVhNjkxZWM2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ID&quot;:&quot;MENDELEY_CITATION_0542de0d-8d8d-4edb-89ab-5a1853b5ac91&quot;,&quot;properties&quot;:{&quot;noteIndex&quot;:0},&quot;isEdited&quot;:false,&quot;manualOverride&quot;:{&quot;isManuallyOverridden&quot;:false,&quot;citeprocText&quot;:&quot;(Liu and Dunlop 2014)&quot;,&quot;manualOverrideText&quot;:&quot;&quot;},&quot;citationTag&quot;:&quot;MENDELEY_CITATION_v3_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&quot;,&quot;citationItems&quot;:[{&quot;id&quot;:&quot;ed294e80-cd67-3cf3-8f74-0f48b5a9dc1d&quot;,&quot;itemData&quot;:{&quot;type&quot;:&quot;article-journal&quot;,&quot;id&quot;:&quot;ed294e80-cd67-3cf3-8f74-0f48b5a9dc1d&quot;,&quot;title&quot;:&quot;Cambrian lobopodians: A review of recent progress in our understanding of their morphology and evolution&quot;,&quot;author&quot;:[{&quot;family&quot;:&quot;Liu&quot;,&quot;given&quot;:&quot;Jianni&quot;,&quot;parse-names&quot;:false,&quot;dropping-particle&quot;:&quot;&quot;,&quot;non-dropping-particle&quot;:&quot;&quot;},{&quot;family&quot;:&quot;Dunlop&quot;,&quot;given&quot;:&quot;Jason A.&quot;,&quot;parse-names&quot;:false,&quot;dropping-particle&quot;:&quot;&quot;,&quot;non-dropping-particle&quot;:&quot;&quot;}],&quot;container-title&quot;:&quot;Palaeogeography, Palaeoclimatology, Palaeoecology&quot;,&quot;container-title-short&quot;:&quot;Palaeogeogr. Palaeoclimatol. Palaeoecol.&quot;,&quot;DOI&quot;:&quot;10.1016/j.palaeo.2013.06.008&quot;,&quot;ISSN&quot;:&quot;00310182&quot;,&quot;issued&quot;:{&quot;date-parts&quot;:[[2014,6]]},&quot;page&quot;:&quot;4-15&quot;,&quot;volume&quot;:&quot;398&quot;},&quot;isTemporary&quot;:false}]},{&quot;citationID&quot;:&quot;MENDELEY_CITATION_40650561-b0e1-4cea-b94a-e26405e07d65&quot;,&quot;properties&quot;:{&quot;noteIndex&quot;:0},&quot;isEdited&quot;:false,&quot;manualOverride&quot;:{&quot;isManuallyOverridden&quot;:false,&quot;citeprocText&quot;:&quot;(Ou, Shu and Mayer 2012)&quot;,&quot;manualOverrideText&quot;:&quot;&quot;},&quot;citationTag&quot;:&quot;MENDELEY_CITATION_v3_eyJjaXRhdGlvbklEIjoiTUVOREVMRVlfQ0lUQVRJT05fNDA2NTA1NjEtYjBlMS00Y2VhLWI5NGEtZTI2NDA1ZTA3ZDY1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ID&quot;:&quot;MENDELEY_CITATION_e322f8ad-7f67-41eb-b95d-89ed7ee2322a&quot;,&quot;properties&quot;:{&quot;noteIndex&quot;:0},&quot;isEdited&quot;:false,&quot;manualOverride&quot;:{&quot;isManuallyOverridden&quot;:false,&quot;citeprocText&quot;:&quot;(Whittington 1978)&quot;,&quot;manualOverrideText&quot;:&quot;&quot;},&quot;citationTag&quot;:&quot;MENDELEY_CITATION_v3_eyJjaXRhdGlvbklEIjoiTUVOREVMRVlfQ0lUQVRJT05fZTMyMmY4YWQtN2Y2Ny00MWViLWI5NWQtODllZDdlZTIzMjJh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quot;,&quot;citationItems&quot;:[{&quot;id&quot;:&quot;d400bde7-26c5-3e0d-9309-7a296ecf16eb&quot;,&quot;itemData&quot;:{&quot;type&quot;:&quot;article-journal&quot;,&quot;id&quot;:&quot;d400bde7-26c5-3e0d-9309-7a296ecf16eb&quot;,&quot;title&quot;:&quot;The lobopod animal &lt;i&gt;Aysheaia pedunculata&lt;/i&gt; Walcott, Middle Cambrian, Burgess Shale, British Columbia&quot;,&quot;author&quot;:[{&quot;family&quot;:&quot;Whittington&quot;,&quot;given&quot;:&quot;H B&quot;,&quot;parse-names&quot;:false,&quot;dropping-particle&quot;:&quot;&quot;,&quot;non-dropping-particle&quot;:&quot;&quot;}],&quot;container-title&quot;:&quot;Philosophical Transactions of the Royal Society of London B: Biological Sciences&quot;,&quot;DOI&quot;:&quot;10.1098/rstb.1978.0061&quot;,&quot;issued&quot;:{&quot;date-parts&quot;:[[1978]]},&quot;page&quot;:&quot;165-197&quot;,&quot;abstract&quot;:&quot;Fifteen specimens of A. pedunculata have been prepared, photographed, and drawn to show how each specimen is interpreted and how portions preserved only in part or counterpart are related to the whole. The body was elongate, sub-cylindrical, bearing one pair of conical, branched anterior appendages inserted in the lateral wall, and ten pairs of short, uniramous limbs; anteriorly no distinct head region, posteriorly the body merged into the bases of the last pair of limbs. The cuticle was unmineralized, flexible, the body wall, anterior appendage and limbs, annulated. On the trunk the evenly spaced annulations were high, sharp-crested dorsally, changing to low and rounded laterally and faint or absent ventrally; dorsally the annulations appear to have borne a row of seven tubercles, each tubercle sharp and possibly spinose apically. One annulation opposite midline of anterior appendage and limbs 1-0, three in the space intervening between these limbs, five between anterior appendage and first limb; posteriorly annulations of trunk formed a continuous series with those of last pair of limbs. This arrangement implies that the body consisted of at least 12 somites. Annulations of the anterior appendage were sharp-crested, uniform in height; branches of the appendage were long, slim, pointed, three at the tip and three along the anterior side, each branch slightly flexible and movable about its base. About ten annulations on each limb, uniform in height, the cross-section varied from low, rounded, to high, sharp-crested, as the limb was extended, contracted or flexed. The tip of the limb was bluntly rounded, on the posterior wall of limbs 1-8, and the anterior wall of limbs 9, 10, was a group of seven curved claws. On limbs 2-8 a forwardly directed spine on the seventh annulation and a shorter spine on the distal annulation, on limbs 9 and 10 a prominent, backwardly directed spine. In front of the anterior appendage the one or two annulations were faint, the anterior end of the body bluntly rounded, the mouth, surrounded by a ring of six or so slim papillae, situated medially on the anterior wall. The alimentary canal is not preserved as a sediment fill, but as a reflective strip, widest adjacent to the mouth, extending back to end between the bases of the last pair of limbs. Sagittal length 1 to 6 cm, smallest similar to largest specimen. Aysheaia pedunculata is one of the rarer animals in the Burgess Shale, occurring in association with arthropods and worm…&quot;,&quot;issue&quot;:&quot;1000&quot;,&quot;volume&quot;:&quot;284&quot;,&quot;container-title-short&quot;:&quot;&quot;},&quot;isTemporary&quot;:false}]},{&quot;citationID&quot;:&quot;MENDELEY_CITATION_2306bb43-9670-4a58-8cdf-2dedcfee90d8&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MjMwNmJiNDMtOTY3MC00YTU4LThjZGYtMmRlZGNmZWU5MGQ4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fdebfaf8-3c03-45fe-9a6d-ffe3ab2ae91e&quot;,&quot;properties&quot;:{&quot;noteIndex&quot;:0},&quot;isEdited&quot;:false,&quot;manualOverride&quot;:{&quot;isManuallyOverridden&quot;:false,&quot;citeprocText&quot;:&quot;(Ma &lt;i&gt;et al.&lt;/i&gt; 2014b)&quot;,&quot;manualOverrideText&quot;:&quot;&quot;},&quot;citationTag&quot;:&quot;MENDELEY_CITATION_v3_eyJjaXRhdGlvbklEIjoiTUVOREVMRVlfQ0lUQVRJT05fZmRlYmZhZjgtM2MwMy00NWZlLTlhNmQtZmZlM2FiMmFlOTFl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ID&quot;:&quot;MENDELEY_CITATION_f393a6e2-77bd-4060-8334-8e53f0282762&quot;,&quot;properties&quot;:{&quot;noteIndex&quot;:0},&quot;isEdited&quot;:false,&quot;manualOverride&quot;:{&quot;isManuallyOverridden&quot;:false,&quot;citeprocText&quot;:&quot;(Ma &lt;i&gt;et al.&lt;/i&gt; 2014b)&quot;,&quot;manualOverrideText&quot;:&quot;&quot;},&quot;citationTag&quot;:&quot;MENDELEY_CITATION_v3_eyJjaXRhdGlvbklEIjoiTUVOREVMRVlfQ0lUQVRJT05fZjM5M2E2ZTItNzdiZC00MDYwLTgzMzQtOGU1M2YwMjgyNzYy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ID&quot;:&quot;MENDELEY_CITATION_b3396841-445f-407b-aab6-d98e0ea0dc20&quot;,&quot;properties&quot;:{&quot;noteIndex&quot;:0},&quot;isEdited&quot;:false,&quot;manualOverride&quot;:{&quot;isManuallyOverridden&quot;:false,&quot;citeprocText&quot;:&quot;(Ma, Hou and Bergström 2009; Ma &lt;i&gt;et al.&lt;/i&gt; 2012)&quot;,&quot;manualOverrideText&quot;:&quot;&quot;},&quot;citationTag&quot;:&quot;MENDELEY_CITATION_v3_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&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id&quot;:&quot;2a98bc66-f3ca-3d3d-a3e1-1977a7ef0acd&quot;,&quot;itemData&quot;:{&quot;type&quot;:&quot;article-journal&quot;,&quot;id&quot;:&quot;2a98bc66-f3ca-3d3d-a3e1-1977a7ef0acd&quot;,&quot;title&quot;:&quot;Morphology of Cambrian lobopodian eyes from the Chengjiang Lagerstätte and their evolutionary significance&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Aldridge&quot;,&quot;given&quot;:&quot;Richard J.&quot;,&quot;parse-names&quot;:false,&quot;dropping-particle&quot;:&quot;&quot;,&quot;non-dropping-particle&quot;:&quot;&quot;},{&quot;family&quot;:&quot;Siveter&quot;,&quot;given&quot;:&quot;David J.&quot;,&quot;parse-names&quot;:false,&quot;dropping-particle&quot;:&quot;&quot;,&quot;non-dropping-particle&quot;:&quot;&quot;},{&quot;family&quot;:&quot;Siveter&quot;,&quot;given&quot;:&quot;Derek J.&quot;,&quot;parse-names&quot;:false,&quot;dropping-particle&quot;:&quot;&quot;,&quot;non-dropping-particle&quot;:&quot;&quot;},{&quot;family&quot;:&quot;Gabbott&quot;,&quot;given&quot;:&quot;Sarah E.&quot;,&quot;parse-names&quot;:false,&quot;dropping-particle&quot;:&quot;&quot;,&quot;non-dropping-particle&quot;:&quot;&quot;},{&quot;family&quot;:&quot;Purnell&quot;,&quot;given&quot;:&quot;Mark A.&quot;,&quot;parse-names&quot;:false,&quot;dropping-particle&quot;:&quot;&quot;,&quot;non-dropping-particle&quot;:&quot;&quot;},{&quot;family&quot;:&quot;Parker&quot;,&quot;given&quot;:&quot;Andrew R.&quot;,&quot;parse-names&quot;:false,&quot;dropping-particle&quot;:&quot;&quot;,&quot;non-dropping-particle&quot;:&quot;&quot;},{&quot;family&quot;:&quot;Edgecombe&quot;,&quot;given&quot;:&quot;Gregory D.&quot;,&quot;parse-names&quot;:false,&quot;dropping-particle&quot;:&quot;&quot;,&quot;non-dropping-particle&quot;:&quot;&quot;}],&quot;container-title&quot;:&quot;Arthropod Structure and Development&quot;,&quot;container-title-short&quot;:&quot;Arthropod Struct. Dev.&quot;,&quot;DOI&quot;:&quot;10.1016/j.asd.2012.03.002&quot;,&quot;ISSN&quot;:&quot;14678039&quot;,&quot;PMID&quot;:&quot;22484085&quot;,&quot;issued&quot;:{&quot;date-parts&quot;:[[2012]]},&quot;page&quot;:&quot;495-504&quot;,&quot;abstract&quot;:&quot;Visual organs are widely distributed throughout the animal kingdom and exhibit a great diversity of morphologies. Compound eyes consisting of numerous visual units (ommatidia) are the oldest preserved visual systems of arthropods, but their origins are obscure and hypothetical models for their evolution have been difficult to test in the absence of unequivocal fossil evidence. Here we reveal the detailed eye structures of well-preserved Early Cambrian lobopodians Luolishania longicruris and Hallucigenia fortis from the Chengjiang Lagerstätte, China. These animals possess a pair of eyes composed of at least two visual units, interpreted as pigment cups. Contrary to previous suggestions that Cambrian lobopodians possessed ocellus-like eyes comparable to those of extant onychophorans, this multi-component structure is more similar to the lateral eyes of arthropods. Morphological comparison and phylogenetic analyses indicate that these lobopodian eyes may represent an early stage in the evolution of the ancestral visual system of euarthropods. © 2012 Elsevier Ltd.&quot;,&quot;issue&quot;:&quot;5&quot;,&quot;volume&quot;:&quot;41&quot;},&quot;isTemporary&quot;:false}]},{&quot;citationID&quot;:&quot;MENDELEY_CITATION_0210b87d-2056-4168-80ab-070db8332475&quot;,&quot;properties&quot;:{&quot;noteIndex&quot;:0},&quot;isEdited&quot;:false,&quot;manualOverride&quot;:{&quot;isManuallyOverridden&quot;:false,&quot;citeprocText&quot;:&quot;(Daley &lt;i&gt;et al.&lt;/i&gt; 2009)&quot;,&quot;manualOverrideText&quot;:&quot;&quot;},&quot;citationTag&quot;:&quot;MENDELEY_CITATION_v3_eyJjaXRhdGlvbklEIjoiTUVOREVMRVlfQ0lUQVRJT05fMDIxMGI4N2QtMjA1Ni00MTY4LTgwYWItMDcwZGI4MzMyNDc1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ID&quot;:&quot;MENDELEY_CITATION_d69cb015-d12a-4254-8c19-7bbbc4c2998a&quot;,&quot;properties&quot;:{&quot;noteIndex&quot;:0},&quot;isEdited&quot;:false,&quot;manualOverride&quot;:{&quot;isManuallyOverridden&quot;:false,&quot;citeprocText&quot;:&quot;(Budd 2001; Edgecombe 2009)&quot;,&quot;manualOverrideText&quot;:&quot;&quot;},&quot;citationTag&quot;:&quot;MENDELEY_CITATION_v3_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&quot;,&quot;citationItems&quot;:[{&quot;id&quot;:&quot;6826ccc5-995a-3376-a55b-a06525b45078&quot;,&quot;itemData&quot;:{&quot;type&quot;:&quot;article-journal&quot;,&quot;id&quot;:&quot;6826ccc5-995a-3376-a55b-a06525b45078&quot;,&quot;title&quot;:&quot;Why are arthropods segmented?&quot;,&quot;author&quot;:[{&quot;family&quot;:&quot;Budd&quot;,&quot;given&quot;:&quot;Graham E.&quot;,&quot;parse-names&quot;:false,&quot;dropping-particle&quot;:&quot;&quot;,&quot;non-dropping-particle&quot;:&quot;&quot;}],&quot;container-title&quot;:&quot;Evolution &amp; Development&quot;,&quot;container-title-short&quot;:&quot;Evol. Dev.&quot;,&quot;DOI&quot;:&quot;10.1046/j.1525-142X.2001.01041.x&quot;,&quot;issued&quot;:{&quot;date-parts&quot;:[[2001]]},&quot;page&quot;:&quot;332-342&quot;,&quot;publisher&quot;:&quot;Blackwell Science Inc&quot;,&quot;issue&quot;:&quot;5&quot;,&quot;volume&quot;:&quot;3&quot;},&quot;isTemporary&quot;:false},{&quot;id&quot;:&quot;effdb44f-87de-3158-9b13-2ab84b17f40e&quot;,&quot;itemData&quot;:{&quot;type&quot;:&quot;article-journal&quot;,&quot;id&quot;:&quot;effdb44f-87de-3158-9b13-2ab84b17f40e&quot;,&quot;title&quot;:&quot;Palaeontological and molecular evidence linking arthropods, onychophorans, and other Ecdysozoa&quot;,&quot;author&quot;:[{&quot;family&quot;:&quot;Edgecombe&quot;,&quot;given&quot;:&quot;Gregory D.&quot;,&quot;parse-names&quot;:false,&quot;dropping-particle&quot;:&quot;&quot;,&quot;non-dropping-particle&quot;:&quot;&quot;}],&quot;container-title&quot;:&quot;Evolution: Education and Outreach&quot;,&quot;DOI&quot;:&quot;10.1007/s12052-009-0118-3&quot;,&quot;ISSN&quot;:&quot;1936-6426&quot;,&quot;issued&quot;:{&quot;date-parts&quot;:[[2009,3]]},&quot;page&quot;:&quot;178-190&quot;,&quot;issue&quot;:&quot;2&quot;,&quot;volume&quot;:&quot;2&quot;,&quot;container-title-short&quot;:&quot;&quot;},&quot;isTemporary&quot;:false}]},{&quot;citationID&quot;:&quot;MENDELEY_CITATION_c06cfee0-a3c6-41d8-8aba-832b03cbf84f&quot;,&quot;properties&quot;:{&quot;noteIndex&quot;:0},&quot;isEdited&quot;:false,&quot;manualOverride&quot;:{&quot;isManuallyOverridden&quot;:false,&quot;citeprocText&quot;:&quot;(Gabriel and Goldstein 2007; Eriksson &lt;i&gt;et al.&lt;/i&gt; 2009)&quot;,&quot;manualOverrideText&quot;:&quot;&quot;},&quot;citationTag&quot;:&quot;MENDELEY_CITATION_v3_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&quot;,&quot;citationItems&quot;:[{&quot;id&quot;:&quot;aadfbf5b-cad0-334a-89c6-6ca7b50b7475&quot;,&quot;itemData&quot;:{&quot;type&quot;:&quot;article-journal&quot;,&quot;id&quot;:&quot;aadfbf5b-cad0-334a-89c6-6ca7b50b7475&quot;,&quot;title&quot;:&quot;The involvement of [i]engrailed[/i] and [i]wingless[/i] during segmentation in the onychophoran [i]Euperipatoides kanangrensis[/i] (Peripatopsidae: Onychophora) (Reid 1996).&quot;,&quot;author&quot;:[{&quot;family&quot;:&quot;Eriksson&quot;,&quot;given&quot;:&quot;Bo Joakim&quot;,&quot;parse-names&quot;:false,&quot;dropping-particle&quot;:&quot;&quot;,&quot;non-dropping-particle&quot;:&quot;&quot;},{&quot;family&quot;:&quot;Tait&quot;,&quot;given&quot;:&quot;Noel N&quot;,&quot;parse-names&quot;:false,&quot;dropping-particle&quot;:&quot;&quot;,&quot;non-dropping-particle&quot;:&quot;&quot;},{&quot;family&quot;:&quot;Budd&quot;,&quot;given&quot;:&quot;Graham E.&quot;,&quot;parse-names&quot;:false,&quot;dropping-particle&quot;:&quot;&quot;,&quot;non-dropping-particle&quot;:&quot;&quot;},{&quot;family&quot;:&quot;Akam&quot;,&quot;given&quot;:&quot;Michael&quot;,&quot;parse-names&quot;:false,&quot;dropping-particle&quot;:&quot;&quot;,&quot;non-dropping-particle&quot;:&quot;&quot;}],&quot;container-title&quot;:&quot;Development genes and evolution&quot;,&quot;container-title-short&quot;:&quot;Dev. Genes Evol.&quot;,&quot;DOI&quot;:&quot;10.1007/s00427-009-0287-7&quot;,&quot;ISSN&quot;:&quot;1432-041X&quot;,&quot;PMID&quot;:&quot;19434423&quot;,&quot;issued&quot;:{&quot;date-parts&quot;:[[2009,5]]},&quot;page&quot;:&quot;249-64&quot;,&quot;abstract&quot;:&quot;As the putative sister group to the arthropods, onychophorans can provide insight into ancestral developmental mechanisms in the panarthropod clade. Here, we examine the expression during segmentation of orthologues of wingless (Wnt1) and engrailed, two genes that play a key role in defining segment boundaries in Drosophila and that appear to play a role in segmentation in many other arthropods. Both are expressed in segmentally reiterated stripes in all forming segments except the first (brain) segment, which only shows an engrailed stripe. Engrailed is expressed before segments are morphologically visible and is expressed in both mesoderm and ectoderm. Segmental wingless expression is not detectable until after mesodermal somites are clearly distinct. Early engrailed expression lies in and extends to both sides of the furrow that first demarcates segments in the ectoderm, but is largely restricted to the posterior part of somites. Wingless expression lies immediately anterior to engrailed expression, as it does in many arthropods, but there is no precise cellular boundary between the two expression domains analogous to the overt parasegment boundary seen in Drosophila. Engrailed stripes extend along the posterior part of each limb bud, including the antenna, while wingless is restricted to the distal tip of the limbs and the neurectoderm basal to the limbs.&quot;,&quot;issue&quot;:&quot;5&quot;,&quot;volume&quot;:&quot;219&quot;},&quot;isTemporary&quot;:false},{&quot;id&quot;:&quot;6f265479-bafe-34f7-b573-46c3a2436198&quot;,&quot;itemData&quot;:{&quot;type&quot;:&quot;article-journal&quot;,&quot;id&quot;:&quot;6f265479-bafe-34f7-b573-46c3a2436198&quot;,&quot;title&quot;:&quot;Segmental expression of Pax3/7 and Engrailed homologs in tardigrade development&quot;,&quot;author&quot;:[{&quot;family&quot;:&quot;Gabriel&quot;,&quot;given&quot;:&quot;Willow N&quot;,&quot;parse-names&quot;:false,&quot;dropping-particle&quot;:&quot;&quot;,&quot;non-dropping-particle&quot;:&quot;&quot;},{&quot;family&quot;:&quot;Goldstein&quot;,&quot;given&quot;:&quot;Bob&quot;,&quot;parse-names&quot;:false,&quot;dropping-particle&quot;:&quot;&quot;,&quot;non-dropping-particle&quot;:&quot;&quot;}],&quot;container-title&quot;:&quot;Development genes and evolution&quot;,&quot;container-title-short&quot;:&quot;Dev. Genes Evol.&quot;,&quot;DOI&quot;:&quot;10.1007/s00427-007-0152-5&quot;,&quot;ISBN&quot;:&quot;0042700701&quot;,&quot;ISSN&quot;:&quot;0949-944X&quot;,&quot;PMID&quot;:&quot;17516081&quot;,&quot;issued&quot;:{&quot;date-parts&quot;:[[2007,6]]},&quot;page&quot;:&quot;421-33&quot;,&quot;abstract&quot;:&quot;How morphological diversity arises through evolution of gene sequence is a major question in biology. In Drosophila, the genetic basis for body patterning and morphological segmentation has been studied intensively. It is clear that some of the genes in the Drosophila segmentation program are functioning similarly in certain other taxa, although many questions remain about when these gene functions arose and which taxa use these genes similarly to establish diverse body plans. Tardigrades are an outgroup to arthropods in the Ecdysozoa and, as such, can provide insight into how gene functions have evolved among the arthropods and their close relatives. We developed immunostaining methods for tardigrade embryos, and we used cross-reactive antibodies to investigate the expression of homologs of the pair-rule gene paired (Pax3/7) and the segment polarity gene engrailed in the tardigrade Hypsibius dujardini. We find that in H. dujardini embryos, Pax3/7 protein localizes not in a pair-rule pattern but in a segmentally iterated pattern, after the segments are established, in regions of the embryo where neurons later arise. Engrailed protein localizes in the posterior ectoderm of each segment before ectodermal segmentation is apparent. Together with previous results from others, our data support the conclusions that the pair-rule function of Pax3/7 is specific to the arthropods, that some of the ancient functions of Pax3/7 and Engrailed in ancestral bilaterians may have been in neurogenesis, and that Engrailed may have a function in establishing morphological boundaries between segments that is conserved at least among the Panarthropoda.&quot;,&quot;issue&quot;:&quot;6&quot;,&quot;volume&quot;:&quot;217&quot;},&quot;isTemporary&quot;:false}]},{&quot;citationID&quot;:&quot;MENDELEY_CITATION_bb7f7f44-7559-4286-8dbc-6f498a57837c&quot;,&quot;properties&quot;:{&quot;noteIndex&quot;:0},&quot;isEdited&quot;:false,&quot;manualOverride&quot;:{&quot;isManuallyOverridden&quot;:false,&quot;citeprocText&quot;:&quot;(Halberg &lt;i&gt;et al.&lt;/i&gt; 2009; Marchioro &lt;i&gt;et al.&lt;/i&gt; 2013)&quot;,&quot;manualOverrideText&quot;:&quot;&quot;},&quot;citationTag&quot;:&quot;MENDELEY_CITATION_v3_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&quot;,&quot;citationItems&quot;:[{&quot;id&quot;:&quot;fbe69af6-1019-3a4a-8f89-9d848e65b14d&quot;,&quot;itemData&quot;:{&quot;type&quot;:&quot;article-journal&quot;,&quot;id&quot;:&quot;fbe69af6-1019-3a4a-8f89-9d848e65b14d&quot;,&quot;title&quot;:&quot;Myoanatomy of the marine tardigrade [i]Halobiotus crispae[/i] (Eutardigrada: Hypsibiidae)&quot;,&quot;author&quot;:[{&quot;family&quot;:&quot;Halberg&quot;,&quot;given&quot;:&quot;Kenneth Agerlin&quot;,&quot;parse-names&quot;:false,&quot;dropping-particle&quot;:&quot;&quot;,&quot;non-dropping-particle&quot;:&quot;&quot;},{&quot;family&quot;:&quot;Persson&quot;,&quot;given&quot;:&quot;Dennis&quot;,&quot;parse-names&quot;:false,&quot;dropping-particle&quot;:&quot;&quot;,&quot;non-dropping-particle&quot;:&quot;&quot;},{&quot;family&quot;:&quot;Møbjerg&quot;,&quot;given&quot;:&quot;Nadja&quot;,&quot;parse-names&quot;:false,&quot;dropping-particle&quot;:&quot;&quot;,&quot;non-dropping-particle&quot;:&quot;&quot;},{&quot;family&quot;:&quot;Wanninger&quot;,&quot;given&quot;:&quot;Andreas&quot;,&quot;parse-names&quot;:false,&quot;dropping-particle&quot;:&quot;&quot;,&quot;non-dropping-particle&quot;:&quot;&quot;},{&quot;family&quot;:&quot;Kristensen&quot;,&quot;given&quot;:&quot;Reinhardt Møbjerg&quot;,&quot;parse-names&quot;:false,&quot;dropping-particle&quot;:&quot;&quot;,&quot;non-dropping-particle&quot;:&quot;&quot;}],&quot;container-title&quot;:&quot;Journal of Morphology&quot;,&quot;container-title-short&quot;:&quot;J. Morphol.&quot;,&quot;DOI&quot;:&quot;10.1002/jmor.10734&quot;,&quot;ISSN&quot;:&quot;1097-4687&quot;,&quot;PMID&quot;:&quot;19274743&quot;,&quot;issued&quot;:{&quot;date-parts&quot;:[[2009,8]]},&quot;page&quot;:&quot;996-1013&quot;,&quot;abstract&quot;:&quot;The muscular architecture of Halobiotus crispae (Eutardigrada: Hypsibiidae) was examined by means of fluorescent-coupled phalloidin in combination with confocal laser scanning microscopy and computer-aided three-dimensional reconstruction, in addition to light microscopy (Nomarski), scanning electron microscopy, and transmission electron microscopy (TEM). The somatic musculature of H. crispae is composed of structurally independent muscle fibers, which can be divided into a dorsal, ventral, dorsoventral, and a lateral musculature. Moreover, a distinct leg musculature is found. The number and arrangement of muscles differ in each leg. Noticeably, the fourth leg contains much fewer muscles when compared with the other legs. Buccopharyngeal musculature (myoepithelial muscles), intestinal musculature, and cloacal musculature comprise the animal's visceral musculature. TEM of stylet and leg musculature revealed ultrastructural similarities between these two muscle groups. Furthermore, microtubules are found in the epidermal cells of both leg and stylet muscle attachments. This would indicate that the stylet and stylet glands are homologues to the claw and claw glands, respectively. When comparing with previously published data on both heterotardigrade and eutardigrade species, it becomes obvious that eutardigrades possess very similar numbers and arrangement of muscles, yet differ in a number of significant details of their myoanatomy. This study establishes a morphological framework for the use of muscular architecture in elucidating tardigrade phylogeny.&quot;,&quot;issue&quot;:&quot;8&quot;,&quot;volume&quot;:&quot;270&quot;},&quot;isTemporary&quot;:false},{&quot;id&quot;:&quot;236497bb-5972-34fe-865a-fd8067d08884&quot;,&quot;itemData&quot;:{&quot;type&quot;:&quot;article-journal&quot;,&quot;id&quot;:&quot;236497bb-5972-34fe-865a-fd8067d08884&quot;,&quot;title&quot;:&quot;Somatic musculature of Tardigrada: phylogenetic signal and metameric patterns&quot;,&quot;author&quot;:[{&quot;family&quot;:&quot;Marchioro&quot;,&quot;given&quot;:&quot;Trevor&quot;,&quot;parse-names&quot;:false,&quot;dropping-particle&quot;:&quot;&quot;,&quot;non-dropping-particle&quot;:&quot;&quot;},{&quot;family&quot;:&quot;Rebecchi&quot;,&quot;given&quot;:&quot;Lorena&quot;,&quot;parse-names&quot;:false,&quot;dropping-particle&quot;:&quot;&quot;,&quot;non-dropping-particle&quot;:&quot;&quot;},{&quot;family&quot;:&quot;Cesari&quot;,&quot;given&quot;:&quot;Michele&quot;,&quot;parse-names&quot;:false,&quot;dropping-particle&quot;:&quot;&quot;,&quot;non-dropping-particle&quot;:&quot;&quot;},{&quot;family&quot;:&quot;Hansen&quot;,&quot;given&quot;:&quot;Jesper Guldberg&quot;,&quot;parse-names&quot;:false,&quot;dropping-particle&quot;:&quot;&quot;,&quot;non-dropping-particle&quot;:&quot;&quot;},{&quot;family&quot;:&quot;Viotti&quot;,&quot;given&quot;:&quot;Giulia&quot;,&quot;parse-names&quot;:false,&quot;dropping-particle&quot;:&quot;&quot;,&quot;non-dropping-particle&quot;:&quot;&quot;},{&quot;family&quot;:&quot;Guidetti&quot;,&quot;given&quot;:&quot;Roberto&quot;,&quot;parse-names&quot;:false,&quot;dropping-particle&quot;:&quot;&quot;,&quot;non-dropping-particle&quot;:&quot;&quot;}],&quot;container-title&quot;:&quot;Zoological Journal of the Linnean Society&quot;,&quot;container-title-short&quot;:&quot;Zool. J. Linn. Soc.&quot;,&quot;DOI&quot;:&quot;10.1111/zoj.12079&quot;,&quot;ISSN&quot;:&quot;00244082&quot;,&quot;issued&quot;:{&quot;date-parts&quot;:[[2013,11]]},&quot;page&quot;:&quot;580-603&quot;,&quot;issue&quot;:&quot;3&quot;,&quot;volume&quot;:&quot;169&quot;},&quot;isTemporary&quot;:false}]},{&quot;citationID&quot;:&quot;MENDELEY_CITATION_3591f612-5532-4b6c-9ff0-cdaea92e784c&quot;,&quot;properties&quot;:{&quot;noteIndex&quot;:0},&quot;isEdited&quot;:false,&quot;manualOverride&quot;:{&quot;isManuallyOverridden&quot;:false,&quot;citeprocText&quot;:&quot;(Budd 1996; Zhang and Briggs 2007; Budd and Daley 2012)&quot;,&quot;manualOverrideText&quot;:&quot;&quot;},&quot;citationTag&quot;:&quot;MENDELEY_CITATION_v3_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&quot;,&quot;citationItems&quot;:[{&quot;id&quot;:&quot;3d2dfa58-7160-33f3-b4f6-ca57ebb2503d&quot;,&quot;itemData&quot;:{&quot;type&quot;:&quot;article-journal&quot;,&quot;id&quot;:&quot;3d2dfa58-7160-33f3-b4f6-ca57ebb2503d&quot;,&quot;title&quot;:&quot;The morphology of &lt;i&gt;Opabinia regalis&lt;/i&gt; and the reconstruction of the arthropod stem-group&quot;,&quot;author&quot;:[{&quot;family&quot;:&quot;Budd&quot;,&quot;given&quot;:&quot;Graham E.&quot;,&quot;parse-names&quot;:false,&quot;dropping-particle&quot;:&quot;&quot;,&quot;non-dropping-particle&quot;:&quot;&quot;}],&quot;container-title&quot;:&quot;Lethaia&quot;,&quot;container-title-short&quot;:&quot;Lethaia&quot;,&quot;DOI&quot;:&quot;10.1111/j.1502-3931.1996.tb01831.x&quot;,&quot;issued&quot;:{&quot;date-parts&quot;:[[1996]]},&quot;page&quot;:&quot;1-14&quot;,&quot;abstract&quot;:&quot;Opabinia regalis Walcott is an enigmatic fossil from the Middle Cambrian Burgess Shale of uncertain affinities. Recent suggestions place it in a clade with Anomalocaris Whiteaves from the Burgess Shale and Kerygmachela Budd from the Greenlandic Sirius Passet Fauna; these taxa have been interpreted as ‘lobopods’. Consideration of available Opabinia specimens demonstrates that reflective extensions from the axial region, previously thought to be either gut diverticula or musculature, can be accommodated in neither the trunk nor the lateral lobes that arise from it. They must therefore be external structures independent of the lateral lobes. On the basis of their sub-triangular appearance, size and taphonomy, they are considered here to represent lobopod limbs. Some evidence for the existence of terminal claws is also presented. The question of whether Kerygmachela, Opabinia and Anomalocaris constitute a monophyletic or paraphyletic grouping is considered. While they share several characters, most of these are plesiomorphies. Further, Opabinia and Anomalocaris share several arthropod-like characters not possessed by Kerygmachela. It is concluded that these three taxa probably form a paraphyletic grouping at the base of the arthropods. Retention of lobopod-like characters within the group provides important documentation of the lobopod-arthropod transition. A proper understanding of Opabinia and its close relatives, which may include the tardigrades, opens the way for a reconstruction of the arthropod stem-group. This in turn allows the construction of a speculative but satisfying scenario for the evolution of major arthropod features, including the origin of the biramous limb, tergites and arthropod segmentation. ‘Arthropodization’ may thus be seen not to be a single event but a series of adaptive innovations.OPABINIA, ANOMALOCARIS, KERYGMACHELA, Burgess Shale, problematica, Lobopodia, Arthropoda.&quot;,&quot;issue&quot;:&quot;1&quot;,&quot;volume&quot;:&quot;29&quot;},&quot;isTemporary&quot;:false},{&quot;id&quot;:&quot;e69ab688-864f-3c9f-b9cb-ce41efee055a&quot;,&quot;itemData&quot;:{&quot;type&quot;:&quot;article-journal&quot;,&quot;id&quot;:&quot;e69ab688-864f-3c9f-b9cb-ce41efee055a&quot;,&quot;title&quot;:&quot;The lobes and lobopods of &lt;i&gt;Opabinia regalis&lt;/i&gt; from the middle Cambrian Burgess Shale&quot;,&quot;author&quot;:[{&quot;family&quot;:&quot;Budd&quot;,&quot;given&quot;:&quot;Graham E.&quot;,&quot;parse-names&quot;:false,&quot;dropping-particle&quot;:&quot;&quot;,&quot;non-dropping-particle&quot;:&quot;&quot;},{&quot;family&quot;:&quot;Daley&quot;,&quot;given&quot;:&quot;Allison C.&quot;,&quot;parse-names&quot;:false,&quot;dropping-particle&quot;:&quot;&quot;,&quot;non-dropping-particle&quot;:&quot;&quot;}],&quot;container-title&quot;:&quot;Lethaia&quot;,&quot;container-title-short&quot;:&quot;Lethaia&quot;,&quot;DOI&quot;:&quot;10.1111/j.1502-3931.2011.00264.x&quot;,&quot;issued&quot;:{&quot;date-parts&quot;:[[2012]]},&quot;page&quot;:&quot;83-95&quot;,&quot;publisher&quot;:&quot;Blackwell Publishing Ltd&quot;,&quot;issue&quot;:&quot;1&quot;,&quot;volume&quot;:&quot;45&quot;},&quot;isTemporary&quot;:false},{&quot;id&quot;:&quot;c941a524-de58-36db-994c-2c7f514db8d7&quot;,&quot;itemData&quot;:{&quot;type&quot;:&quot;article-journal&quot;,&quot;id&quot;:&quot;c941a524-de58-36db-994c-2c7f514db8d7&quot;,&quot;title&quot;:&quot;The nature and significance of the appendages of &lt;i&gt;Opabinia &lt;/i&gt;from the Middle Cambrian Burgess Shale&quot;,&quot;author&quot;:[{&quot;family&quot;:&quot;Zhang&quot;,&quot;given&quot;:&quot;Xingliang&quot;,&quot;parse-names&quot;:false,&quot;dropping-particle&quot;:&quot;&quot;,&quot;non-dropping-particle&quot;:&quot;&quot;},{&quot;family&quot;:&quot;Briggs&quot;,&quot;given&quot;:&quot;Derek E. G.&quot;,&quot;parse-names&quot;:false,&quot;dropping-particle&quot;:&quot;&quot;,&quot;non-dropping-particle&quot;:&quot;&quot;}],&quot;container-title&quot;:&quot;Lethaia&quot;,&quot;container-title-short&quot;:&quot;Lethaia&quot;,&quot;ISBN&quot;:&quot;1502-3931&quot;,&quot;issued&quot;:{&quot;date-parts&quot;:[[2007]]},&quot;page&quot;:&quot;161-173&quot;,&quot;issue&quot;:&quot;2&quot;,&quot;volume&quot;:&quot;40&quot;},&quot;isTemporary&quot;:false}]},{&quot;citationID&quot;:&quot;MENDELEY_CITATION_0211378b-44fe-4053-9a78-298e7cd1d1aa&quot;,&quot;properties&quot;:{&quot;noteIndex&quot;:0},&quot;isEdited&quot;:false,&quot;manualOverride&quot;:{&quot;isManuallyOverridden&quot;:false,&quot;citeprocText&quot;:&quot;(Daley and Edgecombe 2014)&quot;,&quot;manualOverrideText&quot;:&quot;&quot;},&quot;citationTag&quot;:&quot;MENDELEY_CITATION_v3_eyJjaXRhdGlvbklEIjoiTUVOREVMRVlfQ0lUQVRJT05fMDIxMTM3OGItNDRmZS00MDUzLTlhNzgtMjk4ZTdjZDFkMWFhIiwicHJvcGVydGllcyI6eyJub3RlSW5kZXgiOjB9LCJpc0VkaXRlZCI6ZmFsc2UsIm1hbnVhbE92ZXJyaWRlIjp7ImlzTWFudWFsbHlPdmVycmlkZGVuIjpmYWxzZSwiY2l0ZXByb2NUZXh0IjoiKERhbGV5IGFuZCBFZGdlY29tYmUgMjAxNCkiLCJtYW51YWxPdmVycmlkZVRleHQiOiIifSwiY2l0YXRpb25JdGVtcyI6W3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quot;,&quot;citationItems&quot;:[{&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citationID&quot;:&quot;MENDELEY_CITATION_d8b48b16-7026-4e1a-83c8-eaf008364ba0&quot;,&quot;properties&quot;:{&quot;noteIndex&quot;:0},&quot;isEdited&quot;:false,&quot;manualOverride&quot;:{&quot;isManuallyOverridden&quot;:false,&quot;citeprocText&quot;:&quot;(Daley &lt;i&gt;et al.&lt;/i&gt; 2009)&quot;,&quot;manualOverrideText&quot;:&quot;&quot;},&quot;citationTag&quot;:&quot;MENDELEY_CITATION_v3_eyJjaXRhdGlvbklEIjoiTUVOREVMRVlfQ0lUQVRJT05fZDhiNDhiMTYtNzAyNi00ZTFhLTgzYzgtZWFmMDA4MzY0YmEw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ID&quot;:&quot;MENDELEY_CITATION_e9e86116-934c-4dc5-bbb5-b7dd5e207dfe&quot;,&quot;properties&quot;:{&quot;noteIndex&quot;:0},&quot;isEdited&quot;:false,&quot;manualOverride&quot;:{&quot;isManuallyOverridden&quot;:false,&quot;citeprocText&quot;:&quot;(Kühl, Briggs and Rust 2009)&quot;,&quot;manualOverrideText&quot;:&quot;&quot;},&quot;citationTag&quot;:&quot;MENDELEY_CITATION_v3_eyJjaXRhdGlvbklEIjoiTUVOREVMRVlfQ0lUQVRJT05fZTllODYxMTYtOTM0Yy00ZGM1LWJiYjUtYjdkZDVlMjA3ZGZl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citationID&quot;:&quot;MENDELEY_CITATION_538e99d2-7d31-4ba9-93d7-e4d26deff177&quot;,&quot;properties&quot;:{&quot;noteIndex&quot;:0},&quot;isEdited&quot;:false,&quot;manualOverride&quot;:{&quot;isManuallyOverridden&quot;:false,&quot;citeprocText&quot;:&quot;(Edgecombe and Ramsköld 1999; Haug &lt;i&gt;et al.&lt;/i&gt; 2012; Yang &lt;i&gt;et al.&lt;/i&gt; 2013)&quot;,&quot;manualOverrideText&quot;:&quot;&quot;},&quot;citationTag&quot;:&quot;MENDELEY_CITATION_v3_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quot;,&quot;citationItems&quot;:[{&quot;id&quot;:&quot;3f78922a-f19d-3211-b716-77af5d435d55&quot;,&quot;itemData&quot;:{&quot;type&quot;:&quot;article-journal&quot;,&quot;id&quot;:&quot;3f78922a-f19d-3211-b716-77af5d435d55&quot;,&quot;title&quot;:&quot;Relationships of Cambrian Arachnata and the systematic position of Trilobita&quot;,&quot;author&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container-title&quot;:&quot;Journal of Paleontology&quot;,&quot;container-title-short&quot;:&quot;J. Paleontol.&quot;,&quot;issued&quot;:{&quot;date-parts&quot;:[[1999]]},&quot;page&quot;:&quot;263-287&quot;,&quot;volume&quot;:&quot;73&quot;},&quot;isTemporary&quot;:false},{&quot;id&quot;:&quot;9f287285-f8f6-3741-92cd-1f1f140f1999&quot;,&quot;itemData&quot;:{&quot;type&quot;:&quot;article-journal&quot;,&quot;id&quot;:&quot;9f287285-f8f6-3741-92cd-1f1f140f1999&quot;,&quot;title&quot;:&quot;Functional morphology, ontogeny and evolution of mantis shrimp-like predators in the Cambrian&quot;,&quot;author&quot;:[{&quot;family&quot;:&quot;Haug&quot;,&quot;given&quot;:&quot;J T&quot;,&quot;parse-names&quot;:false,&quot;dropping-particle&quot;:&quot;&quot;,&quot;non-dropping-particle&quot;:&quot;&quot;},{&quot;family&quot;:&quot;Waloszek&quot;,&quot;given&quot;:&quot;Dieter&quot;,&quot;parse-names&quot;:false,&quot;dropping-particle&quot;:&quot;&quot;,&quot;non-dropping-particle&quot;:&quot;&quot;},{&quot;family&quot;:&quot;Maas&quot;,&quot;given&quot;:&quot;Andreas&quot;,&quot;parse-names&quot;:false,&quot;dropping-particle&quot;:&quot;&quot;,&quot;non-dropping-particle&quot;:&quot;&quot;},{&quot;family&quot;:&quot;Liu&quot;,&quot;given&quot;:&quot;Y U&quot;,&quot;parse-names&quot;:false,&quot;dropping-particle&quot;:&quot;&quot;,&quot;non-dropping-particle&quot;:&quot;&quot;},{&quot;family&quot;:&quot;Haug&quot;,&quot;given&quot;:&quot;Carolin&quot;,&quot;parse-names&quot;:false,&quot;dropping-particle&quot;:&quot;&quot;,&quot;non-dropping-particle&quot;:&quot;&quot;}],&quot;container-title&quot;:&quot;Palaeontology&quot;,&quot;container-title-short&quot;:&quot;Palaeontology&quot;,&quot;issued&quot;:{&quot;date-parts&quot;:[[2012]]},&quot;page&quot;:&quot;369-399&quot;,&quot;publisher&quot;:&quot;Blackwell Publishing Ltd&quot;,&quot;issue&quot;:&quot;2&quot;,&quot;volume&quot;:&quot;55&quot;},&quot;isTemporary&quot;:false},{&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citationID&quot;:&quot;MENDELEY_CITATION_403a60e9-aa3a-4922-a12a-03e7e1cc78d0&quot;,&quot;properties&quot;:{&quot;noteIndex&quot;:0},&quot;isEdited&quot;:false,&quot;manualOverride&quot;:{&quot;isManuallyOverridden&quot;:false,&quot;citeprocText&quot;:&quot;(Nelson 2002; Marchioro &lt;i&gt;et al.&lt;/i&gt; 2013; Persson &lt;i&gt;et al.&lt;/i&gt; 2014)&quot;,&quot;manualOverrideText&quot;:&quot;&quot;},&quot;citationTag&quot;:&quot;MENDELEY_CITATION_v3_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&quot;,&quot;citationItems&quot;:[{&quot;id&quot;:&quot;236497bb-5972-34fe-865a-fd8067d08884&quot;,&quot;itemData&quot;:{&quot;type&quot;:&quot;article-journal&quot;,&quot;id&quot;:&quot;236497bb-5972-34fe-865a-fd8067d08884&quot;,&quot;title&quot;:&quot;Somatic musculature of Tardigrada: phylogenetic signal and metameric patterns&quot;,&quot;author&quot;:[{&quot;family&quot;:&quot;Marchioro&quot;,&quot;given&quot;:&quot;Trevor&quot;,&quot;parse-names&quot;:false,&quot;dropping-particle&quot;:&quot;&quot;,&quot;non-dropping-particle&quot;:&quot;&quot;},{&quot;family&quot;:&quot;Rebecchi&quot;,&quot;given&quot;:&quot;Lorena&quot;,&quot;parse-names&quot;:false,&quot;dropping-particle&quot;:&quot;&quot;,&quot;non-dropping-particle&quot;:&quot;&quot;},{&quot;family&quot;:&quot;Cesari&quot;,&quot;given&quot;:&quot;Michele&quot;,&quot;parse-names&quot;:false,&quot;dropping-particle&quot;:&quot;&quot;,&quot;non-dropping-particle&quot;:&quot;&quot;},{&quot;family&quot;:&quot;Hansen&quot;,&quot;given&quot;:&quot;Jesper Guldberg&quot;,&quot;parse-names&quot;:false,&quot;dropping-particle&quot;:&quot;&quot;,&quot;non-dropping-particle&quot;:&quot;&quot;},{&quot;family&quot;:&quot;Viotti&quot;,&quot;given&quot;:&quot;Giulia&quot;,&quot;parse-names&quot;:false,&quot;dropping-particle&quot;:&quot;&quot;,&quot;non-dropping-particle&quot;:&quot;&quot;},{&quot;family&quot;:&quot;Guidetti&quot;,&quot;given&quot;:&quot;Roberto&quot;,&quot;parse-names&quot;:false,&quot;dropping-particle&quot;:&quot;&quot;,&quot;non-dropping-particle&quot;:&quot;&quot;}],&quot;container-title&quot;:&quot;Zoological Journal of the Linnean Society&quot;,&quot;container-title-short&quot;:&quot;Zool. J. Linn. Soc.&quot;,&quot;DOI&quot;:&quot;10.1111/zoj.12079&quot;,&quot;ISSN&quot;:&quot;00244082&quot;,&quot;issued&quot;:{&quot;date-parts&quot;:[[2013,11]]},&quot;page&quot;:&quot;580-603&quot;,&quot;issue&quot;:&quot;3&quot;,&quot;volume&quot;:&quot;169&quot;},&quot;isTemporary&quot;:false},{&quot;id&quot;:&quot;1a69eaaa-61ea-371d-b49c-cddea0492917&quot;,&quot;itemData&quot;:{&quot;type&quot;:&quot;article-journal&quot;,&quot;id&quot;:&quot;1a69eaaa-61ea-371d-b49c-cddea0492917&quot;,&quot;title&quot;:&quot;Current status of the Tardigrada: evolution and ecology.&quot;,&quot;author&quot;:[{&quot;family&quot;:&quot;Nelson&quot;,&quot;given&quot;:&quot;D. R.&quot;,&quot;parse-names&quot;:false,&quot;dropping-particle&quot;:&quot;&quot;,&quot;non-dropping-particle&quot;:&quot;&quot;}],&quot;container-title&quot;:&quot;Integrative and comparative biology&quot;,&quot;container-title-short&quot;:&quot;Integr. Comp. Biol.&quot;,&quot;DOI&quot;:&quot;10.1093/icb/42.3.652&quot;,&quot;ISSN&quot;:&quot;1540-7063&quot;,&quot;PMID&quot;:&quot;21708761&quot;,&quot;issued&quot;:{&quot;date-parts&quot;:[[2002,7]]},&quot;page&quot;:&quot;652-9&quot;,&quot;abstract&quot;:&quot;The Tardigrada are bilaterally symmetrical micrometazoans with four pairs of lobopod legs terminating in claws or sucking disks. They occupy a diversity of niches in marine, freshwater, and terrestrial environments throughout the world. Some have a cosmopolitan distribution, while others are endemic. About 900 species have been described thus far, but many more species are expected as additional habitats are investigated. Most are less than 1 mm in body length and are opaque or translucent, exhibiting colors such as brown, green, orange, yellow, red, or pink in the cuticle and/or gut. Marine species are more variable in body shape and overall appearance and generally exhibit low population density with high species diversity. Reproductive modes include sexual reproduction and parthenogenesis, but much remains to be known about development. Tardigrades have a hemocoel-type of fluid-filled body cavity, a complete digestive tract, and a lobed dorsal brain with a ventral nerve cord with fused ganglia. Recent molecular analyses and additional morphological studies of the nervous system have confirmed the phylogenetic position of tardigrades as a sister group of the arthropods. The ability of tardigrades to undergo cryptobiosis has long intrigued scientists. Although tardigrades are active only when surrounded by a film of water, they can enter latent states in response to desiccation (anhydrobiosis), temperature (cryobiosis), low oxygen (anoxybiosis), and salinity changes (osmobiosis). Cryptobiotic states aid in dispersal.&quot;,&quot;issue&quot;:&quot;3&quot;,&quot;volume&quot;:&quot;42&quot;},&quot;isTemporary&quot;:false},{&quot;id&quot;:&quot;e73b7664-56ee-3f46-bae9-f8d6b17ccccd&quot;,&quot;itemData&quot;:{&quot;type&quot;:&quot;article-journal&quot;,&quot;id&quot;:&quot;e73b7664-56ee-3f46-bae9-f8d6b17ccccd&quot;,&quot;title&quot;:&quot;Brain anatomy of the marine tardigrade [i]Actinarctus doryphorus[/i] (Arthrotardigrada)&quot;,&quot;author&quot;:[{&quot;family&quot;:&quot;Persson&quot;,&quot;given&quot;:&quot;Dennis K&quot;,&quot;parse-names&quot;:false,&quot;dropping-particle&quot;:&quot;&quot;,&quot;non-dropping-particle&quot;:&quot;&quot;},{&quot;family&quot;:&quot;Halberg&quot;,&quot;given&quot;:&quot;Kenneth A&quot;,&quot;parse-names&quot;:false,&quot;dropping-particle&quot;:&quot;&quot;,&quot;non-dropping-particle&quot;:&quot;&quot;},{&quot;family&quot;:&quot;Jørgensen&quot;,&quot;given&quot;:&quot;Aslak&quot;,&quot;parse-names&quot;:false,&quot;dropping-particle&quot;:&quot;&quot;,&quot;non-dropping-particle&quot;:&quot;&quot;},{&quot;family&quot;:&quot;Møbjerg&quot;,&quot;given&quot;:&quot;Nadja&quot;,&quot;parse-names&quot;:false,&quot;dropping-particle&quot;:&quot;&quot;,&quot;non-dropping-particle&quot;:&quot;&quot;},{&quot;family&quot;:&quot;Kristensen&quot;,&quot;given&quot;:&quot;Reinhardt M&quot;,&quot;parse-names&quot;:false,&quot;dropping-particle&quot;:&quot;&quot;,&quot;non-dropping-particle&quot;:&quot;&quot;}],&quot;container-title&quot;:&quot;Journal of morphology&quot;,&quot;container-title-short&quot;:&quot;J. Morphol.&quot;,&quot;DOI&quot;:&quot;10.1002/jmor.20207&quot;,&quot;ISSN&quot;:&quot;1097-4687&quot;,&quot;PMID&quot;:&quot;24127309&quot;,&quot;issued&quot;:{&quot;date-parts&quot;:[[2014,2]]},&quot;page&quot;:&quot;173-90&quot;,&quot;abstract&quot;:&quot;Knowledge of tardigrade brain structure is important for resolving the phylogenetic relationships of Tardigrada. Here, we present new insight into the morphology of the brain in a marine arthrotardigrade, Actinarctus doryphorus, based on transmission electron microscopy, supported by scanning electron microscopy, conventional light microscopy as well as confocal laser scanning microscopy. Arthrotardigrades contain a large number of plesiomorphic characters and likely represent ancestral tardigrades. They often have segmented body outlines and each trunk segment, with its paired set of legs, may have up to five sensory appendages. Noticeably, the head carries numerous cephalic appendages that are structurally equivalent to the sensory appendages of the trunk segments. Our data reveal that the brain of A. doryphorus is partitioned into three paired lobes, and that these lobes exhibit a more pronounced separation as compared to that of eutardigrades. The first brain lobe in A. doryphorus is located anteriodorsally, with the second lobe just below it in an anterioventral position. Both of these two paired lobes are located anterior to the buccal tube. The third pair of brain lobes are situated posterioventrally to the first two lobes, and flank the buccal tube. In addition, A. doryphorus possesses a subpharyngeal ganglion, which is connected with the first of the four ventral trunk ganglia. The first and second brain lobes in A. doryphorus innervate the clavae and cirri of the head. The innervations of these structures indicate a homology between, respectively, the clavae and cirri of A. doryphorus and the temporalia and papilla cephalica of eutardigrades. The third brain lobes innervate the buccal lamella and the stylets as described for eutardigrades. Collectively, these findings suggest that the head region of extant tardigrades is the result of cephalization of multiple segments. Our results on the brain anatomy of Actinarctus doryphorus support the monophyly of Panarthropoda. J. Morphol. 275:173-190, 2014. © 2013 Wiley Periodicals, Inc.&quot;,&quot;issue&quot;:&quot;2&quot;,&quot;volume&quot;:&quot;275&quot;},&quot;isTemporary&quot;:false}]},{&quot;citationID&quot;:&quot;MENDELEY_CITATION_e42e6998-a0c7-4899-b2ae-dbdcac968cba&quot;,&quot;properties&quot;:{&quot;noteIndex&quot;:0},&quot;isEdited&quot;:false,&quot;manualOverride&quot;:{&quot;isManuallyOverridden&quot;:false,&quot;citeprocText&quot;:&quot;(Kühl, Briggs and Rust 2009)&quot;,&quot;manualOverrideText&quot;:&quot;&quot;},&quot;citationTag&quot;:&quot;MENDELEY_CITATION_v3_eyJjaXRhdGlvbklEIjoiTUVOREVMRVlfQ0lUQVRJT05fZTQyZTY5OTgtYTBjNy00ODk5LWIyYWUtZGJkY2FjOTY4Y2Jh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citationID&quot;:&quot;MENDELEY_CITATION_5bc5428d-e13e-476a-8dda-de1b900fd1f5&quot;,&quot;properties&quot;:{&quot;noteIndex&quot;:0},&quot;isEdited&quot;:false,&quot;manualOverride&quot;:{&quot;isManuallyOverridden&quot;:false,&quot;citeprocText&quot;:&quot;(Whittington 1993; Edgecombe and Ramsköld 1999; Ortega-Hernández and Brena 2012)&quot;,&quot;manualOverrideText&quot;:&quot;&quot;},&quot;citationTag&quot;:&quot;MENDELEY_CITATION_v3_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&quot;,&quot;citationItems&quot;:[{&quot;id&quot;:&quot;3f78922a-f19d-3211-b716-77af5d435d55&quot;,&quot;itemData&quot;:{&quot;type&quot;:&quot;article-journal&quot;,&quot;id&quot;:&quot;3f78922a-f19d-3211-b716-77af5d435d55&quot;,&quot;title&quot;:&quot;Relationships of Cambrian Arachnata and the systematic position of Trilobita&quot;,&quot;author&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container-title&quot;:&quot;Journal of Paleontology&quot;,&quot;container-title-short&quot;:&quot;J. Paleontol.&quot;,&quot;issued&quot;:{&quot;date-parts&quot;:[[1999]]},&quot;page&quot;:&quot;263-287&quot;,&quot;volume&quot;:&quot;73&quot;},&quot;isTemporary&quot;:false},{&quot;id&quot;:&quot;6662eabe-79f4-370c-823c-1209254ef019&quot;,&quot;itemData&quot;:{&quot;type&quot;:&quot;article-journal&quot;,&quot;id&quot;:&quot;6662eabe-79f4-370c-823c-1209254ef019&quot;,&quot;title&quot;:&quot;Ancestral patterning of tergite formation in a centipede suggests derived mode of trunk segmentation in trilobites&quot;,&quot;author&quot;:[{&quot;family&quot;:&quot;Ortega-Hernández&quot;,&quot;given&quot;:&quot;Javier&quot;,&quot;parse-names&quot;:false,&quot;dropping-particle&quot;:&quot;&quot;,&quot;non-dropping-particle&quot;:&quot;&quot;},{&quot;family&quot;:&quot;Brena&quot;,&quot;given&quot;:&quot;Carlo&quot;,&quot;parse-names&quot;:false,&quot;dropping-particle&quot;:&quot;&quot;,&quot;non-dropping-particle&quot;:&quot;&quot;}],&quot;container-title&quot;:&quot;PloS one&quot;,&quot;container-title-short&quot;:&quot;PLoS One&quot;,&quot;DOI&quot;:&quot;10.1371/journal.pone.0052623&quot;,&quot;ISSN&quot;:&quot;1932-6203&quot;,&quot;PMID&quot;:&quot;23285116&quot;,&quot;issued&quot;:{&quot;date-parts&quot;:[[2012,1]]},&quot;page&quot;:&quot;e52623&quot;,&quot;abstract&quot;:&quot;Trilobites have a rich and abundant fossil record, but little is known about the intrinsic mechanisms that orchestrate their body organization. To date, there is disagreement regarding the correspondence, or lack thereof, of the segmental units that constitute the trilobite trunk and their associated exoskeletal elements. The phylogenetic position of trilobites within total-group Euarthropoda, however, allows inferences about the underlying organization in these extinct taxa to be made, as some of the fundamental genetic processes for constructing the trunk segments are remarkably conserved among living arthropods. One example is the expression of the segment polarity gene engrailed, which at embryonic and early postembryonic stages is expressed in extant panarthropods (i.e. tardigrades, onychophorans, euarthropods) as transverse stripes that define the posteriormost region of each trunk segment. Due to its conservative morphology and allegedly primitive trunk tagmosis, we have utilized the centipede Strigamia maritima to study the correspondence between the expression of engrailed during late embryonic to postembryonic stages, and the development of the dorsal exoskeletal plates (i.e. tergites). The results corroborate the close correlation between the formation of the tergite borders and the dorsal expression of engrailed, and suggest that this association represents a symplesiomorphy within Euarthropoda. This correspondence between the genetic and phenetic levels enables making accurate inferences about the dorsoventral expression domains of engrailed in the trunk of exceptionally preserved trilobites and their close relatives, and is suggestive of the widespread occurrence of a distinct type of genetic segmental mismatch in these extinct arthropods. The metameric organization of the digestive tract in trilobites provides further support to this new interpretation. The wider evolutionary implications of these findings suggest the presence of a derived morphogenetic patterning mechanism responsible for the reiterated occurrence of different types of trunk dorsoventral segmental mismatch in several phylogenetically distant, extinct and extant, arthropod groups.&quot;,&quot;issue&quot;:&quot;12&quot;,&quot;volume&quot;:&quot;7&quot;},&quot;isTemporary&quot;:false},{&quot;id&quot;:&quot;072cc570-e00a-3e56-ae49-48936c13274f&quot;,&quot;itemData&quot;:{&quot;type&quot;:&quot;article-journal&quot;,&quot;id&quot;:&quot;072cc570-e00a-3e56-ae49-48936c13274f&quot;,&quot;title&quot;:&quot;Anatomy of the Ordovician trilobite [i]Placoparia[/i]&quot;,&quot;author&quot;:[{&quot;family&quot;:&quot;Whittington&quot;,&quot;given&quot;:&quot;H. B.&quot;,&quot;parse-names&quot;:false,&quot;dropping-particle&quot;:&quot;&quot;,&quot;non-dropping-particle&quot;:&quot;&quot;}],&quot;container-title&quot;:&quot;Philosophical Transactions of the Royal Society B: Biological Sciences&quot;,&quot;DOI&quot;:&quot;10.1098/rstb.1993.0008&quot;,&quot;ISSN&quot;:&quot;0962-8436&quot;,&quot;issued&quot;:{&quot;date-parts&quot;:[[1993,1]]},&quot;page&quot;:&quot;109-118&quot;,&quot;issue&quot;:&quot;1287&quot;,&quot;volume&quot;:&quot;339&quot;,&quot;container-title-short&quot;:&quot;&quot;},&quot;isTemporary&quot;:false}]},{&quot;citationID&quot;:&quot;MENDELEY_CITATION_59e13041-95f8-4f41-b205-92121c8d07f7&quot;,&quot;properties&quot;:{&quot;noteIndex&quot;:0},&quot;isEdited&quot;:false,&quot;manualOverride&quot;:{&quot;isManuallyOverridden&quot;:false,&quot;citeprocText&quot;:&quot;(Chen &lt;i&gt;et al.&lt;/i&gt; 1995; Waloszek &lt;i&gt;et al.&lt;/i&gt; 2005; Bergström &lt;i&gt;et al.&lt;/i&gt; 2008; Yang &lt;i&gt;et al.&lt;/i&gt; 2013)&quot;,&quot;manualOverrideText&quot;:&quot;&quot;},&quot;citationTag&quot;:&quot;MENDELEY_CITATION_v3_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quot;,&quot;citationItems&quot;:[{&quot;id&quot;:&quot;3047c5c8-752d-3249-9d1a-695e627ffe76&quot;,&quot;itemData&quot;:{&quot;type&quot;:&quot;article-journal&quot;,&quot;id&quot;:&quot;3047c5c8-752d-3249-9d1a-695e627ffe76&quot;,&quot;title&quot;:&quot;A new view of the Cambrian arthropod &lt;i&gt;Fuxianhuia&lt;/i&gt;&quot;,&quot;author&quot;:[{&quot;family&quot;:&quot;Bergström&quot;,&quot;given&quot;:&quot;Jan&quot;,&quot;parse-names&quot;:false,&quot;dropping-particle&quot;:&quot;&quot;,&quot;non-dropping-particle&quot;:&quot;&quot;},{&quot;family&quot;:&quot;Hou&quot;,&quot;given&quot;:&quot;Xianguang&quot;,&quot;parse-names&quot;:false,&quot;dropping-particle&quot;:&quot;&quot;,&quot;non-dropping-particle&quot;:&quot;&quot;},{&quot;family&quot;:&quot;Zhang&quot;,&quot;given&quot;:&quot;Xiguang&quot;,&quot;parse-names&quot;:false,&quot;dropping-particle&quot;:&quot;&quot;,&quot;non-dropping-particle&quot;:&quot;&quot;},{&quot;family&quot;:&quot;Clausen&quot;,&quot;given&quot;:&quot;Sébastien&quot;,&quot;parse-names&quot;:false,&quot;dropping-particle&quot;:&quot;&quot;,&quot;non-dropping-particle&quot;:&quot;&quot;}],&quot;container-title&quot;:&quot;GFF&quot;,&quot;DOI&quot;:&quot;10.1080/11035890809452772&quot;,&quot;ISSN&quot;:&quot;1103-5897&quot;,&quot;issued&quot;:{&quot;date-parts&quot;:[[2008,12]]},&quot;page&quot;:&quot;189-201&quot;,&quot;issue&quot;:&quot;4&quot;,&quot;volume&quot;:&quot;130&quot;,&quot;container-title-short&quot;:&quot;&quot;},&quot;isTemporary&quot;:false},{&quot;id&quot;:&quot;51dd2703-68d6-327f-b1f0-8d25adc607e9&quot;,&quot;itemData&quot;:{&quot;type&quot;:&quot;article-journal&quot;,&quot;id&quot;:&quot;51dd2703-68d6-327f-b1f0-8d25adc607e9&quot;,&quot;title&quot;:&quot;Head segmentation in Early Cambrian &lt;i&gt;Fuxianhuia&lt;/i&gt;: implications for arthropod evolution&quot;,&quot;author&quot;:[{&quot;family&quot;:&quot;Chen&quot;,&quot;given&quot;:&quot;Jun-Yuan&quot;,&quot;parse-names&quot;:false,&quot;dropping-particle&quot;:&quot;&quot;,&quot;non-dropping-particle&quot;:&quot;&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family&quot;:&quot;Zhou&quot;,&quot;given&quot;:&quot;GQ&quot;,&quot;parse-names&quot;:false,&quot;dropping-particle&quot;:&quot;&quot;,&quot;non-dropping-particle&quot;:&quot;&quot;}],&quot;container-title&quot;:&quot;Science&quot;,&quot;container-title-short&quot;:&quot;Science (1979).&quot;,&quot;issued&quot;:{&quot;date-parts&quot;:[[1995]]},&quot;page&quot;:&quot;1339-43&quot;,&quot;issue&quot;:&quot;5215&quot;,&quot;volume&quot;:&quot;268&quot;},&quot;isTemporary&quot;:false},{&quot;id&quot;:&quot;8aa1ab99-c3c1-37a1-b4aa-79e4a41e01ab&quot;,&quot;itemData&quot;:{&quot;type&quot;:&quot;article-journal&quot;,&quot;id&quot;:&quot;8aa1ab99-c3c1-37a1-b4aa-79e4a41e01ab&quot;,&quot;title&quot;:&quot;Early Cambrian arthropods—new insights into arthropod head and structural evolution&quot;,&quot;author&quot;:[{&quot;family&quot;:&quot;Waloszek&quot;,&quot;given&quot;:&quot;Dieter&quot;,&quot;parse-names&quot;:false,&quot;dropping-particle&quot;:&quot;&quot;,&quot;non-dropping-particle&quot;:&quot;&quot;},{&quot;family&quot;:&quot;Chen&quot;,&quot;given&quot;:&quot;Jun-Yuan&quot;,&quot;parse-names&quot;:false,&quot;dropping-particle&quot;:&quot;&quot;,&quot;non-dropping-particle&quot;:&quot;&quot;},{&quot;family&quot;:&quot;Maas&quot;,&quot;given&quot;:&quot;Andreas&quot;,&quot;parse-names&quot;:false,&quot;dropping-particle&quot;:&quot;&quot;,&quot;non-dropping-particle&quot;:&quot;&quot;},{&quot;family&quot;:&quot;Wang&quot;,&quot;given&quot;:&quot;Xiuqiang&quot;,&quot;parse-names&quot;:false,&quot;dropping-particle&quot;:&quot;&quot;,&quot;non-dropping-particle&quot;:&quot;&quot;}],&quot;container-title&quot;:&quot;Arthropod Structure &amp; Development&quot;,&quot;container-title-short&quot;:&quot;Arthropod Struct. Dev.&quot;,&quot;DOI&quot;:&quot;10.1016/j.asd.2005.01.005&quot;,&quot;ISSN&quot;:&quot;14678039&quot;,&quot;issued&quot;:{&quot;date-parts&quot;:[[2005,4]]},&quot;page&quot;:&quot;189-205&quot;,&quot;issue&quot;:&quot;2&quot;,&quot;volume&quot;:&quot;34&quot;},&quot;isTemporary&quot;:false},{&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citationID&quot;:&quot;MENDELEY_CITATION_438333fc-53b6-41bc-a39f-5b7cee037c1c&quot;,&quot;properties&quot;:{&quot;noteIndex&quot;:0},&quot;isEdited&quot;:false,&quot;manualOverride&quot;:{&quot;isManuallyOverridden&quot;:false,&quot;citeprocText&quot;:&quot;(Kühl, Briggs and Rust 2009)&quot;,&quot;manualOverrideText&quot;:&quot;&quot;},&quot;citationTag&quot;:&quot;MENDELEY_CITATION_v3_eyJjaXRhdGlvbklEIjoiTUVOREVMRVlfQ0lUQVRJT05fNDM4MzMzZmMtNTNiNi00MWJjLWEzOWYtNWI3Y2VlMDM3YzFj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citationID&quot;:&quot;MENDELEY_CITATION_12bb9a70-d1f6-4c26-9750-ac4a0dbe9b8a&quot;,&quot;properties&quot;:{&quot;noteIndex&quot;:0},&quot;isEdited&quot;:false,&quot;manualOverride&quot;:{&quot;isManuallyOverridden&quot;:false,&quot;citeprocText&quot;:&quot;(Whittington and Briggs 1985; Daley and Edgecombe 2014)&quot;,&quot;manualOverrideText&quot;:&quot;&quot;},&quot;citationTag&quot;:&quot;MENDELEY_CITATION_v3_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&quot;,&quot;citationItems&quot;:[{&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id&quot;:&quot;56093d9d-a6c1-3867-832b-6a0f1e6acc0e&quot;,&quot;itemData&quot;:{&quot;type&quot;:&quot;article-journal&quot;,&quot;id&quot;:&quot;56093d9d-a6c1-3867-832b-6a0f1e6acc0e&quot;,&quot;title&quot;:&quot;The largest Cambrian animal, Anomalocaris, Burgess Shale, British Columbia&quot;,&quot;author&quot;:[{&quot;family&quot;:&quot;Whittington&quot;,&quot;given&quot;:&quot;H. B.&quot;,&quot;parse-names&quot;:false,&quot;dropping-particle&quot;:&quot;&quot;,&quot;non-dropping-particle&quot;:&quot;&quot;},{&quot;family&quot;:&quot;Briggs&quot;,&quot;given&quot;:&quot;Derek E. G.&quot;,&quot;parse-names&quot;:false,&quot;dropping-particle&quot;:&quot;&quot;,&quot;non-dropping-particle&quot;:&quot;&quot;}],&quot;container-title&quot;:&quot;Philosophical Transactions of the Royal Society B: Biological Sciences&quot;,&quot;issued&quot;:{&quot;date-parts&quot;:[[1985]]},&quot;page&quot;:&quot;569-609&quot;,&quot;volume&quot;:&quot;309&quot;,&quot;container-title-short&quot;:&quot;&quot;},&quot;isTemporary&quot;:false}]},{&quot;citationID&quot;:&quot;MENDELEY_CITATION_0c61c68d-8e19-44d1-a6f1-73b71acee734&quot;,&quot;properties&quot;:{&quot;noteIndex&quot;:0},&quot;isEdited&quot;:false,&quot;manualOverride&quot;:{&quot;isManuallyOverridden&quot;:false,&quot;citeprocText&quot;:&quot;(Cong &lt;i&gt;et al.&lt;/i&gt; 2014)&quot;,&quot;manualOverrideText&quot;:&quot;&quot;},&quot;citationTag&quot;:&quot;MENDELEY_CITATION_v3_eyJjaXRhdGlvbklEIjoiTUVOREVMRVlfQ0lUQVRJT05fMGM2MWM2OGQtOGUxOS00NGQxLWE2ZjEtNzNiNzFhY2VlNzM0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quot;,&quot;citationItems&quot;:[{&quot;id&quot;:&quot;7b5189f4-9ffd-39fe-82d2-4c069bd7ec89&quot;,&quot;itemData&quot;:{&quot;type&quot;:&quot;article-journal&quot;,&quot;id&quot;:&quot;7b5189f4-9ffd-39fe-82d2-4c069bd7ec89&quot;,&quot;title&quot;:&quot;Brain structure resolves the segmental affinity of anomalocaridid appendages&quot;,&quot;author&quot;:[{&quot;family&quot;:&quot;Cong&quot;,&quot;given&quot;:&quot;Peiyun&quot;,&quot;parse-names&quot;:false,&quot;dropping-particle&quot;:&quot;&quot;,&quot;non-dropping-particle&quot;:&quot;&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Edgecombe&quot;,&quot;given&quot;:&quot;Gregory D.&quot;,&quot;parse-names&quot;:false,&quot;dropping-particle&quot;:&quot;&quot;,&quot;non-dropping-particle&quot;:&quot;&quot;},{&quot;family&quot;:&quot;Strausfeld&quot;,&quot;given&quot;:&quot;Nicholas J.&quot;,&quot;parse-names&quot;:false,&quot;dropping-particle&quot;:&quot;&quot;,&quot;non-dropping-particle&quot;:&quot;&quot;}],&quot;container-title&quot;:&quot;Nature&quot;,&quot;container-title-short&quot;:&quot;Nature&quot;,&quot;DOI&quot;:&quot;10.1038/nature13486&quot;,&quot;ISSN&quot;:&quot;14764687&quot;,&quot;PMID&quot;:&quot;25043032&quot;,&quot;issued&quot;:{&quot;date-parts&quot;:[[2014]]},&quot;page&quot;:&quot;538-542&quot;,&quot;abstract&quot;:&quot;Despite being among the most celebrated taxa from Cambrian biotas, anomalocaridids (order Radiodonta) have provoked intense debate about their affinities within the moulting-animal clade that includes Arthropoda. Current alternatives identify anomalocaridids as either stem-group euarthropods, crown-group euarthropods near the ancestry of chelicerates, or a segmented ecdysozoan lineage with convergent similarity to arthropods in appendage construction. Determining unambiguous affinities has been impeded by uncertainties about the segmental affiliation of anomalocaridid frontal appendages. These structures are variably homologized with jointed appendages of the second (deutocerebral) head segment, including antennae and 'great appendages' of Cambrian arthropods, or with the paired antenniform frontal appendages of living Onychophora and some Cambrian lobopodians. Here we describe Lyrarapax unguispinus, a new anomalocaridid from the early Cambrian Chengjiang biota, southwest China, nearly complete specimens of which preserve traces of muscles, digestive tract and brain. The traces of brain provide the first direct evidence for the segmental composition of the anomalocaridid head and its appendicular organization. Carbon-rich areas in the head resolve paired pre-protocerebral ganglia at the origin of paired frontal appendages. The ganglia connect to areas indicative of a bilateral pre-oral brain that receives projections from the eyestalk neuropils and compound retina. The dorsal, segmented brain of L. unguispinus reinforces an alliance between anomalocaridids and arthropods rather than cycloneuralians. Correspondences in brain organization between anomalocaridids and Onychophora resolve pre-protocerebral ganglia, associated with pre-ocular frontal appendages, as characters of the last common ancestor of euarthropods and onychophorans. A position of Radiodonta on the euarthropod stem-lineage implies the transformation of frontal appendages to another structure in crown-group euarthropods, with gene expression and neuroanatomy providing strong evidence that the paired, pre-oral labrum is the remnant of paired frontal appendages.&quot;,&quot;publisher&quot;:&quot;Nature Publishing Group&quot;,&quot;issue&quot;:&quot;7519&quot;,&quot;volume&quot;:&quot;513&quot;},&quot;isTemporary&quot;:false}]},{&quot;citationID&quot;:&quot;MENDELEY_CITATION_57d18e43-00b1-41be-a010-ecf7d0c3e4c9&quot;,&quot;properties&quot;:{&quot;noteIndex&quot;:0},&quot;isEdited&quot;:false,&quot;manualOverride&quot;:{&quot;isManuallyOverridden&quot;:false,&quot;citeprocText&quot;:&quot;(Whittington and Briggs 1985; Daley &lt;i&gt;et al.&lt;/i&gt; 2009)&quot;,&quot;manualOverrideText&quot;:&quot;&quot;},&quot;citationTag&quot;:&quot;MENDELEY_CITATION_v3_eyJjaXRhdGlvbklEIjoiTUVOREVMRVlfQ0lUQVRJT05fNTdkMThlNDMtMDBiMS00MWJlLWEwMTAtZWNmN2QwYzNlNGM5IiwicHJvcGVydGllcyI6eyJub3RlSW5kZXgiOjB9LCJpc0VkaXRlZCI6ZmFsc2UsIm1hbnVhbE92ZXJyaWRlIjp7ImlzTWFudWFsbHlPdmVycmlkZGVuIjpmYWxzZSwiY2l0ZXByb2NUZXh0IjoiKFdoaXR0aW5ndG9uIGFuZCBCcmlnZ3MgMTk4NTsgRGFsZXkgPGk+ZXQgYWwuPC9pPiAyMDA5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&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56093d9d-a6c1-3867-832b-6a0f1e6acc0e&quot;,&quot;itemData&quot;:{&quot;type&quot;:&quot;article-journal&quot;,&quot;id&quot;:&quot;56093d9d-a6c1-3867-832b-6a0f1e6acc0e&quot;,&quot;title&quot;:&quot;The largest Cambrian animal, Anomalocaris, Burgess Shale, British Columbia&quot;,&quot;author&quot;:[{&quot;family&quot;:&quot;Whittington&quot;,&quot;given&quot;:&quot;H. B.&quot;,&quot;parse-names&quot;:false,&quot;dropping-particle&quot;:&quot;&quot;,&quot;non-dropping-particle&quot;:&quot;&quot;},{&quot;family&quot;:&quot;Briggs&quot;,&quot;given&quot;:&quot;Derek E. G.&quot;,&quot;parse-names&quot;:false,&quot;dropping-particle&quot;:&quot;&quot;,&quot;non-dropping-particle&quot;:&quot;&quot;}],&quot;container-title&quot;:&quot;Philosophical Transactions of the Royal Society B: Biological Sciences&quot;,&quot;issued&quot;:{&quot;date-parts&quot;:[[1985]]},&quot;page&quot;:&quot;569-609&quot;,&quot;volume&quot;:&quot;309&quot;,&quot;container-title-short&quot;:&quot;&quot;},&quot;isTemporary&quot;:false}]},{&quot;citationID&quot;:&quot;MENDELEY_CITATION_fb4b98ee-a119-44f2-a2f5-0e1cb1cc7fe4&quot;,&quot;properties&quot;:{&quot;noteIndex&quot;:0},&quot;isEdited&quot;:false,&quot;manualOverride&quot;:{&quot;isManuallyOverridden&quot;:false,&quot;citeprocText&quot;:&quot;(Kühl, Briggs and Rust 2009)&quot;,&quot;manualOverrideText&quot;:&quot;&quot;},&quot;citationTag&quot;:&quot;MENDELEY_CITATION_v3_eyJjaXRhdGlvbklEIjoiTUVOREVMRVlfQ0lUQVRJT05fZmI0Yjk4ZWUtYTExOS00NGYyLWEyZjUtMGUxY2IxY2M3ZmU0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citationID&quot;:&quot;MENDELEY_CITATION_d7e54549-ccd0-41a3-a1d7-24cae699487c&quot;,&quot;properties&quot;:{&quot;noteIndex&quot;:0},&quot;isEdited&quot;:false,&quot;manualOverride&quot;:{&quot;isManuallyOverridden&quot;:false,&quot;citeprocText&quot;:&quot;(Van Roy, Daley and Briggs 2015)&quot;,&quot;manualOverrideText&quot;:&quot;&quot;},&quot;citationTag&quot;:&quot;MENDELEY_CITATION_v3_eyJjaXRhdGlvbklEIjoiTUVOREVMRVlfQ0lUQVRJT05fZDdlNTQ1NDktY2NkMC00MWEzLWExZDctMjRjYWU2OTk0ODdj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ID&quot;:&quot;MENDELEY_CITATION_5cd9ddfa-db60-45d8-b7a6-aba8948e23fb&quot;,&quot;properties&quot;:{&quot;noteIndex&quot;:0},&quot;isEdited&quot;:false,&quot;manualOverride&quot;:{&quot;isManuallyOverridden&quot;:false,&quot;citeprocText&quot;:&quot;(Daley &lt;i&gt;et al.&lt;/i&gt; 2009)&quot;,&quot;manualOverrideText&quot;:&quot;&quot;},&quot;citationTag&quot;:&quot;MENDELEY_CITATION_v3_eyJjaXRhdGlvbklEIjoiTUVOREVMRVlfQ0lUQVRJT05fNWNkOWRkZmEtZGI2MC00NWQ4LWI3YTYtYWJhODk0OGUyM2Zi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ID&quot;:&quot;MENDELEY_CITATION_a20ee152-bd0b-4ce4-845f-d8e236b25962&quot;,&quot;properties&quot;:{&quot;noteIndex&quot;:0},&quot;isEdited&quot;:false,&quot;manualOverride&quot;:{&quot;isManuallyOverridden&quot;:false,&quot;citeprocText&quot;:&quot;(Liu &lt;i&gt;et al.&lt;/i&gt; 2011)&quot;,&quot;manualOverrideText&quot;:&quot;&quot;},&quot;citationTag&quot;:&quot;MENDELEY_CITATION_v3_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&quot;,&quot;citationItems&quot;:[{&quot;id&quot;:&quot;c34637fd-1997-307f-bc3e-b3fd39689426&quot;,&quot;itemData&quot;:{&quot;type&quot;:&quot;article-journal&quot;,&quot;id&quot;:&quot;c34637fd-1997-307f-bc3e-b3fd39689426&quot;,&quot;title&quot;:&quot;An armoured Cambrian lobopodian from China with arthropod-like appendages&quot;,&quot;author&quot;:[{&quot;family&quot;:&quot;Liu&quot;,&quot;given&quot;:&quot;Jianni&quot;,&quot;parse-names&quot;:false,&quot;dropping-particle&quot;:&quot;&quot;,&quot;non-dropping-particle&quot;:&quot;&quot;},{&quot;family&quot;:&quot;Steiner&quot;,&quot;given&quot;:&quot;Michael&quot;,&quot;parse-names&quot;:false,&quot;dropping-particle&quot;:&quot;&quot;,&quot;non-dropping-particle&quot;:&quot;&quot;},{&quot;family&quot;:&quot;Dunlop&quot;,&quot;given&quot;:&quot;Jason A.&quot;,&quot;parse-names&quot;:false,&quot;dropping-particle&quot;:&quot;&quot;,&quot;non-dropping-particle&quot;:&quot;&quot;},{&quot;family&quot;:&quot;Keupp&quot;,&quot;given&quot;:&quot;Helmut&quot;,&quot;parse-names&quot;:false,&quot;dropping-particle&quot;:&quot;&quot;,&quot;non-dropping-particle&quot;:&quot;&quot;},{&quot;family&quot;:&quot;Shu&quot;,&quot;given&quot;:&quot;Degan&quot;,&quot;parse-names&quot;:false,&quot;dropping-particle&quot;:&quot;&quot;,&quot;non-dropping-particle&quot;:&quot;&quot;},{&quot;family&quot;:&quot;Ou&quot;,&quot;given&quot;:&quot;Qiang&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Nature&quot;,&quot;container-title-short&quot;:&quot;Nature&quot;,&quot;DOI&quot;:&quot;10.1038/nature09704&quot;,&quot;ISSN&quot;:&quot;00280836&quot;,&quot;URL&quot;:&quot;http://dx.doi.org/10.1038/nature09704&quot;,&quot;issued&quot;:{&quot;date-parts&quot;:[[2011]]},&quot;page&quot;:&quot;526-530&quot;,&quot;abstract&quot;:&quot;Cambrian fossil LagerstÃ Currency signtten preserving soft-bodied organisms have contributed much towards our understanding of metazoan origins. Lobopodians are a particularly interesting group that diversified and flourished in the Cambrian seas. Resembling-worms with legs-they have long attracted much attention in that they may have given rise to both Onychophora (velvet worms) and Tardigrada (water bears), as well as to arthropods in general. Here we describe Diania cactiformis gen. et sp. nov. as an -armoured-lobopodian from the Chengjiang fossil Lagersta Currency signtte (Cambrian Stage 3), Yunnan, southwestern China. Although sharing features with other typical lobopodians, it is remarkable for possessing robust and probably sclerotized appendages, with what appear to be articulated elements. In terms of limb morphology it is therefore closer to the arthropod condition, to our knowledge, than any lobopodian recorded until now. Phylogenetic analysis recovers it in a derived position, close to Arthropoda; thus, it seems to belong to a grade of organization close to the point of becoming a true arthropod. Further, D. cactiformis could imply that arthropodization (sclerotization of the limbs) preceded arthrodization (sclerotization of the body). Comparing our fossils with other lobopodian appendage morphologiesg-Kerygmachela, Jianshanopodia and Megadictyon-reinforces the hypothesis that the group as a whole is paraphyletic, with different taxa expressing different grades of arthropodization. © 2011 Macmillan Publishers Limited. All rights reserved.&quot;,&quot;publisher&quot;:&quot;Nature Publishing Group&quot;,&quot;issue&quot;:&quot;7335&quot;,&quot;volume&quot;:&quot;470&quot;},&quot;isTemporary&quot;:false}]},{&quot;citationID&quot;:&quot;MENDELEY_CITATION_59f593cd-2dd0-4e4c-80a9-446cc4d092b0&quot;,&quot;properties&quot;:{&quot;noteIndex&quot;:0},&quot;isEdited&quot;:false,&quot;manualOverride&quot;:{&quot;isManuallyOverridden&quot;:false,&quot;citeprocText&quot;:&quot;(Daley &lt;i&gt;et al.&lt;/i&gt; 2009)&quot;,&quot;manualOverrideText&quot;:&quot;&quot;},&quot;citationTag&quot;:&quot;MENDELEY_CITATION_v3_eyJjaXRhdGlvbklEIjoiTUVOREVMRVlfQ0lUQVRJT05fNTlmNTkzY2QtMmRkMC00ZTRjLTgwYTktNDQ2Y2M0ZDA5MmIw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ID&quot;:&quot;MENDELEY_CITATION_774a02e7-e755-4b3e-a301-93e604a8b6b2&quot;,&quot;properties&quot;:{&quot;noteIndex&quot;:0},&quot;isEdited&quot;:false,&quot;manualOverride&quot;:{&quot;isManuallyOverridden&quot;:false,&quot;citeprocText&quot;:&quot;(Budd 1997)&quot;,&quot;manualOverrideText&quot;:&quot;&quot;},&quot;citationTag&quot;:&quot;MENDELEY_CITATION_v3_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&quot;,&quot;citationItems&quot;:[{&quot;id&quot;:&quot;adefb8a2-7d1c-3cd0-8c76-23e0eb52725e&quot;,&quot;itemData&quot;:{&quot;type&quot;:&quot;chapter&quot;,&quot;id&quot;:&quot;adefb8a2-7d1c-3cd0-8c76-23e0eb52725e&quot;,&quot;title&quot;:&quot;Stem-group arthropods from the Lower Cambrian Sirius Passet fauna of North Greenland&quot;,&quot;author&quot;:[{&quot;family&quot;:&quot;Budd&quot;,&quot;given&quot;:&quot;Graham E.&quot;,&quot;parse-names&quot;:false,&quot;dropping-particle&quot;:&quot;&quot;,&quot;non-dropping-particle&quot;:&quot;&quot;}],&quot;container-title&quot;:&quot;Arthropod relationships&quot;,&quot;editor&quot;:[{&quot;family&quot;:&quot;Fortey&quot;,&quot;given&quot;:&quot;Richard A&quot;,&quot;parse-names&quot;:false,&quot;dropping-particle&quot;:&quot;&quot;,&quot;non-dropping-particle&quot;:&quot;&quot;},{&quot;family&quot;:&quot;Thomas&quot;,&quot;given&quot;:&quot;R. H.&quot;,&quot;parse-names&quot;:false,&quot;dropping-particle&quot;:&quot;&quot;,&quot;non-dropping-particle&quot;:&quot;&quot;}],&quot;issued&quot;:{&quot;date-parts&quot;:[[1997]]},&quot;publisher-place&quot;:&quot;London&quot;,&quot;page&quot;:&quot;125-138&quot;,&quot;publisher&quot;:&quot;Chapman and Hall&quot;,&quot;container-title-short&quot;:&quot;&quot;},&quot;isTemporary&quot;:false}]},{&quot;citationID&quot;:&quot;MENDELEY_CITATION_e2d4dc22-aaa6-4fa2-ad4b-44f7be0512fd&quot;,&quot;properties&quot;:{&quot;noteIndex&quot;:0},&quot;isEdited&quot;:false,&quot;manualOverride&quot;:{&quot;isManuallyOverridden&quot;:false,&quot;citeprocText&quot;:&quot;(Smith and Ortega-Hernández 2014)&quot;,&quot;manualOverrideText&quot;:&quot;&quot;},&quot;citationTag&quot;:&quot;MENDELEY_CITATION_v3_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&quot;,&quot;citationItems&quot;:[{&quot;id&quot;:&quot;15ffa9d3-987d-3658-b227-8fe3d0b5cfb5&quot;,&quot;itemData&quot;:{&quot;type&quot;:&quot;article-journal&quot;,&quot;id&quot;:&quot;15ffa9d3-987d-3658-b227-8fe3d0b5cfb5&quot;,&quot;title&quot;:&quot;Hallucigenia's onychophoran-like claws and the case for Tactopoda&quot;,&quot;author&quot;:[{&quot;family&quot;:&quot;Smith&quot;,&quot;given&quot;:&quot;Martin R.&quot;,&quot;parse-names&quot;:false,&quot;dropping-particle&quot;:&quot;&quot;,&quot;non-dropping-particle&quot;:&quot;&quot;},{&quot;family&quot;:&quot;Ortega-Hernández&quot;,&quot;given&quot;:&quot;Javier&quot;,&quot;parse-names&quot;:false,&quot;dropping-particle&quot;:&quot;&quot;,&quot;non-dropping-particle&quot;:&quot;&quot;}],&quot;container-title&quot;:&quot;Nature&quot;,&quot;container-title-short&quot;:&quot;Nature&quot;,&quot;DOI&quot;:&quot;10.1038/nature13576&quot;,&quot;ISSN&quot;:&quot;14764687&quot;,&quot;issued&quot;:{&quot;date-parts&quot;:[[2014]]},&quot;page&quot;:&quot;363-366&quot;,&quot;abstract&quot;:&quot;The Palaeozoic form-taxon Lobopodia encompasses a diverse range of soft-bodied 'leggedworms' knownfromexceptional fossil deposits1-9. Although lobopodians occupy a deep phylogenetic position within Panarthropoda, a shortage of derived characters obscures their evolutionary relationships with extant phyla (Onychophora, Tardigrada and Euarthropoda)2,3,5,10-15. Here we describe a complex feature in the terminal claws of the mid-Cambrian lobopodian Hallucigenia sparsa-their construction from a stack of constituent elements-anddemonstrate that equivalent elementsmake up the jaws and claws of extant Onychophora. A cladistic analysis, informed by developmental data on panarthropod head segmentation, indicates that the stacked sclerite components in these two taxa are homologous-resolving hallucigeniid lobopodians as stem-group onychophorans. The results indicate a sister-group relationship between Tardigrada and Euarthropoda, adding palaeontological support to the neurological16,17 and musculoskeletal18,19 evidence uniting these disparate clades. These findings elucidate the evolutionary transformations that gave rise to the panarthropod phyla, and expound the lobopodian-likemorphology of the ancestral panarthropod.&quot;,&quot;issue&quot;:&quot;7522&quot;,&quot;volume&quot;:&quot;514&quot;},&quot;isTemporary&quot;:false}]},{&quot;citationID&quot;:&quot;MENDELEY_CITATION_d494c1af-21c8-4eca-9acb-0e5381290a91&quot;,&quot;properties&quot;:{&quot;noteIndex&quot;:0},&quot;isEdited&quot;:false,&quot;manualOverride&quot;:{&quot;isManuallyOverridden&quot;:false,&quot;citeprocText&quot;:&quot;(Dzik and Krumbiegel 1989; Han &lt;i&gt;et al.&lt;/i&gt; 2007)&quot;,&quot;manualOverrideText&quot;:&quot;&quot;},&quot;citationTag&quot;:&quot;MENDELEY_CITATION_v3_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&quot;,&quot;citationItems&quot;:[{&quot;id&quot;:&quot;c038e70d-4c36-34d4-a0eb-852152277de1&quot;,&quot;itemData&quot;:{&quot;type&quot;:&quot;article-journal&quot;,&quot;id&quot;:&quot;c038e70d-4c36-34d4-a0eb-852152277de1&quot;,&quot;title&quot;:&quot;Trunk ornament on the palaeoscolecid worms Cricocosmia and Tabelliscolex from the Early Cambrian Chengjiang deposits of China&quot;,&quot;author&quot;:[{&quot;family&quot;:&quot;Han&quot;,&quot;given&quot;:&quot;Jian&quot;,&quot;parse-names&quot;:false,&quot;dropping-particle&quot;:&quot;&quot;,&quot;non-dropping-particle&quot;:&quot;&quot;},{&quot;family&quot;:&quot;Liu&quot;,&quot;given&quot;:&quot;Jianni&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family&quot;:&quot;Shu&quot;,&quot;given&quot;:&quot;Degan&quot;,&quot;parse-names&quot;:false,&quot;dropping-particle&quot;:&quot;&quot;,&quot;non-dropping-particle&quot;:&quot;&quot;}],&quot;container-title&quot;:&quot;Acta Palaeontologica Polonica&quot;,&quot;container-title-short&quot;:&quot;Acta Palaeontol. Pol.&quot;,&quot;ISSN&quot;:&quot;05677920&quot;,&quot;issued&quot;:{&quot;date-parts&quot;:[[2007]]},&quot;page&quot;:&quot;423-431&quot;,&quot;abstract&quot;:&quot;Cricocosmia jinningensis, one of the most abundant palaeoscolecid worms from the Lower Cambrian Chengjiang deposits of south China, was originally described as bearing double longitudinal rows of lateral conical sclerites on the trunk. New observation reveals that the ventral trunk bears an additional set of ventral sclerites while the lateral sclerites display a tubercle-bearing (inner surface) and net-like (outer surface) microstructure similar to that of Tabelliscolex hexagonus. These findings mean that: (1) Cricocosmia shows a dorso-ventral and antero-posterior differentiation in trunk ornament; (2) as seen from the microstructure, Cricocosmia is close to Tabelliscolex hexagonus, supporting the idea that lobopodians and arthropods, both of which show an upper capping layer in the outer sclerites, are more closely related than the palaeoscolecidans; and (3) the similarities among the scalids, pharyngeal teeth and the trunk spines of palaeoscolecidans, are superficial. Tabelliscolex maanshanensis sp. nov., characterized by an inner concentric circlet of laminae in each tubercle of the lateral trunk plate, is proposed herein. Element mapping reveal that four known pathways of preservation can be found co-occurring in single specimen of Cricocosmia or Tabelliscolex, which sheds new light on the preservation of the Chengjiang fossils.&quot;,&quot;issue&quot;:&quot;2&quot;,&quot;volume&quot;:&quot;52&quot;},&quot;isTemporary&quot;:false},{&quot;id&quot;:&quot;7a39995c-0ccc-3802-b2dc-cff0895b250f&quot;,&quot;itemData&quot;:{&quot;type&quot;:&quot;article-journal&quot;,&quot;id&quot;:&quot;7a39995c-0ccc-3802-b2dc-cff0895b250f&quot;,&quot;title&quot;:&quot;The oldest 'onychophoran' &lt;i&gt;Xenusion&lt;/i&gt;: a link connecting phyla?&quot;,&quot;author&quot;:[{&quot;family&quot;:&quot;Dzik&quot;,&quot;given&quot;:&quot;Jerzy&quot;,&quot;parse-names&quot;:false,&quot;dropping-particle&quot;:&quot;&quot;,&quot;non-dropping-particle&quot;:&quot;&quot;},{&quot;family&quot;:&quot;Krumbiegel&quot;,&quot;given&quot;:&quot;G&quot;,&quot;parse-names&quot;:false,&quot;dropping-particle&quot;:&quot;&quot;,&quot;non-dropping-particle&quot;:&quot;&quot;}],&quot;container-title&quot;:&quot;Lethaia&quot;,&quot;container-title-short&quot;:&quot;Lethaia&quot;,&quot;issued&quot;:{&quot;date-parts&quot;:[[1989]]},&quot;page&quot;:&quot;169-181&quot;,&quot;issue&quot;:&quot;2&quot;,&quot;volume&quot;:&quot;22&quot;},&quot;isTemporary&quot;:false}]},{&quot;citationID&quot;:&quot;MENDELEY_CITATION_9ddcc314-0fef-4d84-9bd1-40ef8386dcfc&quot;,&quot;properties&quot;:{&quot;noteIndex&quot;:0},&quot;isEdited&quot;:false,&quot;manualOverride&quot;:{&quot;isManuallyOverridden&quot;:false,&quot;citeprocText&quot;:&quot;(Dzik and Krumbiegel 1989)&quot;,&quot;manualOverrideText&quot;:&quot;&quot;},&quot;citationTag&quot;:&quot;MENDELEY_CITATION_v3_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&quot;,&quot;citationItems&quot;:[{&quot;id&quot;:&quot;7a39995c-0ccc-3802-b2dc-cff0895b250f&quot;,&quot;itemData&quot;:{&quot;type&quot;:&quot;article-journal&quot;,&quot;id&quot;:&quot;7a39995c-0ccc-3802-b2dc-cff0895b250f&quot;,&quot;title&quot;:&quot;The oldest 'onychophoran' &lt;i&gt;Xenusion&lt;/i&gt;: a link connecting phyla?&quot;,&quot;author&quot;:[{&quot;family&quot;:&quot;Dzik&quot;,&quot;given&quot;:&quot;Jerzy&quot;,&quot;parse-names&quot;:false,&quot;dropping-particle&quot;:&quot;&quot;,&quot;non-dropping-particle&quot;:&quot;&quot;},{&quot;family&quot;:&quot;Krumbiegel&quot;,&quot;given&quot;:&quot;G&quot;,&quot;parse-names&quot;:false,&quot;dropping-particle&quot;:&quot;&quot;,&quot;non-dropping-particle&quot;:&quot;&quot;}],&quot;container-title&quot;:&quot;Lethaia&quot;,&quot;container-title-short&quot;:&quot;Lethaia&quot;,&quot;issued&quot;:{&quot;date-parts&quot;:[[1989]]},&quot;page&quot;:&quot;169-181&quot;,&quot;issue&quot;:&quot;2&quot;,&quot;volume&quot;:&quot;22&quot;},&quot;isTemporary&quot;:false}]},{&quot;citationID&quot;:&quot;MENDELEY_CITATION_9c62b53b-4336-4592-be2a-e14827acb846&quot;,&quot;properties&quot;:{&quot;noteIndex&quot;:0},&quot;isEdited&quot;:false,&quot;manualOverride&quot;:{&quot;isManuallyOverridden&quot;:false,&quot;citeprocText&quot;:&quot;(Budd and Peel 1998)&quot;,&quot;manualOverrideText&quot;:&quot;&quot;},&quot;citationTag&quot;:&quot;MENDELEY_CITATION_v3_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&quot;,&quot;citationItems&quot;:[{&quot;id&quot;:&quot;02f6281e-d82b-346e-98e6-88745dff872a&quot;,&quot;itemData&quot;:{&quot;type&quot;:&quot;article-journal&quot;,&quot;id&quot;:&quot;02f6281e-d82b-346e-98e6-88745dff872a&quot;,&quot;title&quot;:&quot;A new xenusiid lobopod from the Early Cambrian Sirius Passet fauna of North Greenland&quot;,&quot;author&quot;:[{&quot;family&quot;:&quot;Budd&quot;,&quot;given&quot;:&quot;GE&quot;,&quot;parse-names&quot;:false,&quot;dropping-particle&quot;:&quot;&quot;,&quot;non-dropping-particle&quot;:&quot;&quot;},{&quot;family&quot;:&quot;Peel&quot;,&quot;given&quot;:&quot;JS&quot;,&quot;parse-names&quot;:false,&quot;dropping-particle&quot;:&quot;&quot;,&quot;non-dropping-particle&quot;:&quot;&quot;}],&quot;container-title&quot;:&quot;Palaeontology&quot;,&quot;container-title-short&quot;:&quot;Palaeontology&quot;,&quot;issued&quot;:{&quot;date-parts&quot;:[[1998]]},&quot;page&quot;:&quot;1201–1213&quot;,&quot;volume&quot;:&quot;41&quot;},&quot;isTemporary&quot;:false}]},{&quot;citationID&quot;:&quot;MENDELEY_CITATION_2b911608-49bf-47ef-8594-b4e058d6611d&quot;,&quot;properties&quot;:{&quot;noteIndex&quot;:0},&quot;isEdited&quot;:false,&quot;manualOverride&quot;:{&quot;isManuallyOverridden&quot;:false,&quot;citeprocText&quot;:&quot;(Budd 1993, 1998)&quot;,&quot;manualOverrideText&quot;:&quot;&quot;},&quot;citationTag&quot;:&quot;MENDELEY_CITATION_v3_eyJjaXRhdGlvbklEIjoiTUVOREVMRVlfQ0lUQVRJT05fMmI5MTE2MDgtNDliZi00N2VmLTg1OTQtYjRlMDU4ZDY2MTFkIiwicHJvcGVydGllcyI6eyJub3RlSW5kZXgiOjB9LCJpc0VkaXRlZCI6ZmFsc2UsIm1hbnVhbE92ZXJyaWRlIjp7ImlzTWFudWFsbHlPdmVycmlkZGVuIjpmYWxzZSwiY2l0ZXByb2NUZXh0IjoiKEJ1ZGQgMTk5MywgMTk5OCkiLCJtYW51YWxPdmVycmlkZVRleHQiOiIifSwiY2l0YXRpb25JdGVtcyI6W3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&quot;,&quot;citationItems&quot;:[{&quot;id&quot;:&quot;16b493a2-eb57-339a-a8a0-b036d17db3f0&quot;,&quot;itemData&quot;:{&quot;type&quot;:&quot;article-journal&quot;,&quot;id&quot;:&quot;16b493a2-eb57-339a-a8a0-b036d17db3f0&quot;,&quot;title&quot;:&quot;The morphology and phylogenetic significance of &lt;i&gt;Kerygmachela kierkegaardi&lt;/i&gt; Budd (Buen Formation, Lower Cambrian, N Greenland)&quot;,&quot;author&quot;:[{&quot;family&quot;:&quot;Budd&quot;,&quot;given&quot;:&quot;Graham E.&quot;,&quot;parse-names&quot;:false,&quot;dropping-particle&quot;:&quot;&quot;,&quot;non-dropping-particle&quot;:&quot;&quot;}],&quot;container-title&quot;:&quot;Transactions of the Royal Society of Edinburgh: Earth Sciences&quot;,&quot;container-title-short&quot;:&quot;Trans. R. Soc. Edinb. Earth Sci.&quot;,&quot;DOI&quot;:&quot;10.1017/S0263593300002418&quot;,&quot;ISSN&quot;:&quot;0263-5933&quot;,&quot;issued&quot;:{&quot;date-parts&quot;:[[1998,11]]},&quot;page&quot;:&quot;249-290&quot;,&quot;publisher&quot;:&quot;Cambridge University Press&quot;,&quot;issue&quot;:&quot;04&quot;,&quot;volume&quot;:&quot;89&quot;},&quot;isTemporary&quot;:false},{&quot;id&quot;:&quot;fcc2707a-48e4-3bbc-b9cf-f174cedfb6a6&quot;,&quot;itemData&quot;:{&quot;type&quot;:&quot;article-journal&quot;,&quot;id&quot;:&quot;fcc2707a-48e4-3bbc-b9cf-f174cedfb6a6&quot;,&quot;title&quot;:&quot;A Cambrian gilled lobopod from Greenland&quot;,&quot;author&quot;:[{&quot;family&quot;:&quot;Budd&quot;,&quot;given&quot;:&quot;Graham E.&quot;,&quot;parse-names&quot;:false,&quot;dropping-particle&quot;:&quot;&quot;,&quot;non-dropping-particle&quot;:&quot;&quot;}],&quot;container-title&quot;:&quot;Nature&quot;,&quot;container-title-short&quot;:&quot;Nature&quot;,&quot;DOI&quot;:&quot;10.1038/364709a0&quot;,&quot;issued&quot;:{&quot;date-parts&quot;:[[1993]]},&quot;page&quot;:&quot;709-711&quot;,&quot;volume&quot;:&quot;364&quot;},&quot;isTemporary&quot;:false}]},{&quot;citationID&quot;:&quot;MENDELEY_CITATION_4ffbb693-5b0a-4b87-af89-5e48249b7eb0&quot;,&quot;properties&quot;:{&quot;noteIndex&quot;:0},&quot;isEdited&quot;:false,&quot;manualOverride&quot;:{&quot;isManuallyOverridden&quot;:false,&quot;citeprocText&quot;:&quot;(Zhang and Aldridge 2007; Ou, Shu and Mayer 2012)&quot;,&quot;manualOverrideText&quot;:&quot;&quot;},&quot;citationTag&quot;:&quot;MENDELEY_CITATION_v3_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&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id&quot;:&quot;4c624678-12ac-36d0-8974-7ba50c47daf3&quot;,&quot;itemData&quot;:{&quot;type&quot;:&quot;article-journal&quot;,&quot;id&quot;:&quot;4c624678-12ac-36d0-8974-7ba50c47daf3&quot;,&quot;title&quot;:&quot;Development and diversification of trunk plates of the lower Cambrian lobopodians&quot;,&quot;author&quot;:[{&quot;family&quot;:&quot;Zhang&quot;,&quot;given&quot;:&quot;Xi-Guang&quot;,&quot;parse-names&quot;:false,&quot;dropping-particle&quot;:&quot;&quot;,&quot;non-dropping-particle&quot;:&quot;&quot;},{&quot;family&quot;:&quot;Aldridge&quot;,&quot;given&quot;:&quot;Richard J.&quot;,&quot;parse-names&quot;:false,&quot;dropping-particle&quot;:&quot;&quot;,&quot;non-dropping-particle&quot;:&quot;&quot;}],&quot;container-title&quot;:&quot;Palaeontology&quot;,&quot;container-title-short&quot;:&quot;Palaeontology&quot;,&quot;DOI&quot;:&quot;10.1111/j.1475-4983.2006.00634.x&quot;,&quot;ISSN&quot;:&quot;0031-0239&quot;,&quot;issued&quot;:{&quot;date-parts&quot;:[[2007,3]]},&quot;page&quot;:&quot;401-415&quot;,&quot;issue&quot;:&quot;2&quot;,&quot;volume&quot;:&quot;50&quot;},&quot;isTemporary&quot;:false}]},{&quot;citationID&quot;:&quot;MENDELEY_CITATION_c978b44e-b47e-4f50-bc24-dc95b20031c7&quot;,&quot;properties&quot;:{&quot;noteIndex&quot;:0},&quot;isEdited&quot;:false,&quot;manualOverride&quot;:{&quot;isManuallyOverridden&quot;:false,&quot;citeprocText&quot;:&quot;(Ramsköld 1992; Hou and Bergström 1995; Steiner &lt;i&gt;et al.&lt;/i&gt; 2012)&quot;,&quot;manualOverrideText&quot;:&quot;&quot;},&quot;citationTag&quot;:&quot;MENDELEY_CITATION_v3_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&quot;,&quot;citationItems&quot;:[{&quot;id&quot;:&quot;0963a0e9-d8a3-36d9-9205-b0d08815a8b1&quot;,&quot;itemData&quot;:{&quot;type&quot;:&quot;article-journal&quot;,&quot;id&quot;:&quot;0963a0e9-d8a3-36d9-9205-b0d08815a8b1&quot;,&quot;title&quot;:&quot;Cambrian lobopodians–ancestors of extant onychophorans?&quot;,&quot;author&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Zoological Journal of the Linnean Society&quot;,&quot;container-title-short&quot;:&quot;Zool. J. Linn. Soc.&quot;,&quot;issued&quot;:{&quot;date-parts&quot;:[[1995]]},&quot;page&quot;:&quot;3-19&quot;,&quot;publisher&quot;:&quot;Blackwell Publishing Ltd&quot;,&quot;issue&quot;:&quot;1&quot;,&quot;volume&quot;:&quot;114&quot;},&quot;isTemporary&quot;:false},{&quot;id&quot;:&quot;9f24bd59-d243-3387-afd0-739b93a83bcb&quot;,&quot;itemData&quot;:{&quot;type&quot;:&quot;article-journal&quot;,&quot;id&quot;:&quot;9f24bd59-d243-3387-afd0-739b93a83bcb&quot;,&quot;title&quot;:&quot;The second leg row of &lt;i&gt;Hallucigenia&lt;/i&gt; discovered&quot;,&quot;author&quot;:[{&quot;family&quot;:&quot;Ramsköld&quot;,&quot;given&quot;:&quot;Lars&quot;,&quot;parse-names&quot;:false,&quot;dropping-particle&quot;:&quot;&quot;,&quot;non-dropping-particle&quot;:&quot;&quot;}],&quot;container-title&quot;:&quot;Lethaia&quot;,&quot;container-title-short&quot;:&quot;Lethaia&quot;,&quot;DOI&quot;:&quot;10.1111/j.1502-3931.1992.tb01389.x&quot;,&quot;issued&quot;:{&quot;date-parts&quot;:[[1992]]},&quot;page&quot;:&quot;221-224&quot;,&quot;issue&quot;:&quot;2&quot;,&quot;volume&quot;:&quot;25&quot;},&quot;isTemporary&quot;:false},{&quot;id&quot;:&quot;ae11fa49-6bd8-3f5e-b937-56cbe105aac7&quot;,&quot;itemData&quot;:{&quot;type&quot;:&quot;article-journal&quot;,&quot;id&quot;:&quot;ae11fa49-6bd8-3f5e-b937-56cbe105aac7&quot;,&quot;title&quot;:&quot;A new species of &lt;i&gt;Hallucigenia &lt;/i&gt;from the Cambrian Stage 4 Wulongqing Formation of Yunnan (South China) and the structure of sclerites in lobopodians&quot;,&quot;author&quot;:[{&quot;family&quot;:&quot;Steiner&quot;,&quot;given&quot;:&quot;Michael&quot;,&quot;parse-names&quot;:false,&quot;dropping-particle&quot;:&quot;&quot;,&quot;non-dropping-particle&quot;:&quot;&quot;},{&quot;family&quot;:&quot;Hu&quot;,&quot;given&quot;:&quot;S.-X.&quot;,&quot;parse-names&quot;:false,&quot;dropping-particle&quot;:&quot;&quot;,&quot;non-dropping-particle&quot;:&quot;&quot;},{&quot;family&quot;:&quot;Liu&quot;,&quot;given&quot;:&quot;Jianni&quot;,&quot;parse-names&quot;:false,&quot;dropping-particle&quot;:&quot;&quot;,&quot;non-dropping-particle&quot;:&quot;&quot;},{&quot;family&quot;:&quot;Keupp&quot;,&quot;given&quot;:&quot;H&quot;,&quot;parse-names&quot;:false,&quot;dropping-particle&quot;:&quot;&quot;,&quot;non-dropping-particle&quot;:&quot;&quot;}],&quot;container-title&quot;:&quot;Bulletin of Geosciences&quot;,&quot;container-title-short&quot;:&quot;Bull. Geosci.&quot;,&quot;DOI&quot;:&quot;10.3140/bull.geosci.1280&quot;,&quot;issued&quot;:{&quot;date-parts&quot;:[[2012]]},&quot;page&quot;:&quot;107-124&quot;,&quot;abstract&quot;:&quot;Hallucigenia hongmeia sp. nov. and Hallucigenia sparsa are described from the Cambrian Stage 4 Guanshan fossil Lagerstätte of Wulongqing Formation from Guangwei in Kunming district, Yunnan Province, South China. The paired trunk sclerites of lobopodians reveal a general net-like microstructure, which is documented for the genera Hallucigenia, Onychodictyon and Microdictyon. This microstructure is comparable to a similar microstructure in paired trunk sclerites of the palaeoscolecidan sensu lato Cricocosmia and Tabelliscolex. The net-like trunk sclerites of lobopodians are interpreted as having carried numerous sensory or secretory papillae. Lobopodian sclerites such as Hallucigenia, Onychodictyon and Microdictyon and the palaeoscolecidans s.l. Cricocosmia and Tabellicsolex were primarily composed of tanned organic structures. Duplicates of trunk sclerites in Microdictyon and Cricocosmia point to a moulting of the external cuticle. The structure and form of prominent claws in Hallucigenia hongmeia sp. nov. are interpreted as indicative of an adapted lifestyle in the epibenthos. • Key words: Cambrian, lobopodians, Hallucigenia, Guanshan, fossil Lagerstätte, sclerites.&quot;,&quot;issue&quot;:&quot;1&quot;,&quot;volume&quot;:&quot;87&quot;},&quot;isTemporary&quot;:false}]},{&quot;citationID&quot;:&quot;MENDELEY_CITATION_ded2e90e-2f22-42b9-a8ea-0f1a1865f2d1&quot;,&quot;properties&quot;:{&quot;noteIndex&quot;:0},&quot;isEdited&quot;:false,&quot;manualOverride&quot;:{&quot;isManuallyOverridden&quot;:false,&quot;citeprocText&quot;:&quot;(Maas &lt;i&gt;et al.&lt;/i&gt; 2007)&quot;,&quot;manualOverrideText&quot;:&quot;&quot;},&quot;citationTag&quot;:&quot;MENDELEY_CITATION_v3_eyJjaXRhdGlvbklEIjoiTUVOREVMRVlfQ0lUQVRJT05fZGVkMmU5MGUtMmYyMi00MmI5LWE4ZWEtMGYxYTE4NjVmMmQx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quot;,&quot;citationItems&quot;:[{&quot;id&quot;:&quot;da737865-27c8-3626-89f6-34087f0b9093&quot;,&quot;itemData&quot;:{&quot;type&quot;:&quot;article-journal&quot;,&quot;id&quot;:&quot;da737865-27c8-3626-89f6-34087f0b9093&quot;,&quot;title&quot;:&quot;A Cambrian micro-lobopodian and the evolution of arthropod locomotion and reproduction&quot;,&quot;author&quot;:[{&quot;family&quot;:&quot;Maas&quot;,&quot;given&quot;:&quot;Andreas&quot;,&quot;parse-names&quot;:false,&quot;dropping-particle&quot;:&quot;&quot;,&quot;non-dropping-particle&quot;:&quot;&quot;},{&quot;family&quot;:&quot;Mayer&quot;,&quot;given&quot;:&quot;Georg&quot;,&quot;parse-names&quot;:false,&quot;dropping-particle&quot;:&quot;&quot;,&quot;non-dropping-particle&quot;:&quot;&quot;},{&quot;family&quot;:&quot;Kristensen&quot;,&quot;given&quot;:&quot;Reinhardt M.&quot;,&quot;parse-names&quot;:false,&quot;dropping-particle&quot;:&quot;&quot;,&quot;non-dropping-particle&quot;:&quot;&quot;},{&quot;family&quot;:&quot;Waloszek&quot;,&quot;given&quot;:&quot;Dieter&quot;,&quot;parse-names&quot;:false,&quot;dropping-particle&quot;:&quot;&quot;,&quot;non-dropping-particle&quot;:&quot;&quot;}],&quot;container-title&quot;:&quot;Chinese Science Bulletin&quot;,&quot;DOI&quot;:&quot;10.1007/s11434-007-0515-3&quot;,&quot;ISSN&quot;:&quot;1001-6538&quot;,&quot;issued&quot;:{&quot;date-parts&quot;:[[2007,12]]},&quot;page&quot;:&quot;3385-3392&quot;,&quot;issue&quot;:&quot;24&quot;,&quot;volume&quot;:&quot;52&quot;,&quot;container-title-short&quot;:&quot;&quot;},&quot;isTemporary&quot;:false}]},{&quot;citationID&quot;:&quot;MENDELEY_CITATION_ef35decf-b7cd-47d1-ad27-7bea25f6e477&quot;,&quot;properties&quot;:{&quot;noteIndex&quot;:0},&quot;isEdited&quot;:false,&quot;manualOverride&quot;:{&quot;isManuallyOverridden&quot;:false,&quot;citeprocText&quot;:&quot;(Ma, Hou and Bergström 2009; García-Bellido &lt;i&gt;et al.&lt;/i&gt; 2013; Yang &lt;i&gt;et al.&lt;/i&gt; 2015; Caron and Aria 2020)&quot;,&quot;manualOverrideText&quot;:&quot;&quot;},&quot;citationTag&quot;:&quot;MENDELEY_CITATION_v3_eyJjaXRhdGlvbklEIjoiTUVOREVMRVlfQ0lUQVRJT05fZWYzNWRlY2YtYjdjZC00N2QxLWFkMjctN2JlYTI1ZjZlNDc3IiwicHJvcGVydGllcyI6eyJub3RlSW5kZXgiOjB9LCJpc0VkaXRlZCI6ZmFsc2UsIm1hbnVhbE92ZXJyaWRlIjp7ImlzTWFudWFsbHlPdmVycmlkZGVuIjpmYWxzZSwiY2l0ZXByb2NUZXh0IjoiKE1hLCBIb3UgYW5kIEJlcmdzdHLDtm0gMjAwOTsgR2FyY8OtYS1CZWxsaWRvIDxpPmV0IGFsLjwvaT4gMjAxMzsgWWFuZyA8aT5ldCBhbC48L2k+IDIwMTU7I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IsInB1Ymxpc2hlciI6IlRheWxvciAmIEZyYW5jaXMiLCJpc3N1ZSI6IjQiLCJ2b2x1bWUiOiIzNyIsImNvbnRhaW5lci10aXRsZS1zaG9ydCI6IiJ9LCJpc1RlbXBvcmFyeSI6ZmFsc2V9LH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LHsiaWQiOiJmODQ2YmUzOC1hMmFmLTMyZGUtODVjYy05YTgwM2EwZjY0Y2UiLCJpdGVtRGF0YSI6eyJ0eXBlIjoiYXJ0aWNsZS1qb3VybmFsIiwiaWQiOiJmODQ2YmUzOC1hMmFmLTMyZGUtODVjYy05YTgwM2EwZjY0Y2UiLCJ0aXRsZSI6IkEgc3VwZXJhcm1vcmVkIGxvYm9wb2RpYW4gZnJvbSB0aGUgQ2FtYnJpYW4gb2YgQ2hpbmEgYW5kIGVhcmx5IGRpc3Bhcml0eSBpbiB0aGUgZXZvbHV0aW9uIG9mIE9ueWNob3Bob3Jh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R2VyYmVyIiwiZ2l2ZW4iOiJTeWx2YWluIiwicGFyc2UtbmFtZXMiOmZhbHNlLCJkcm9wcGluZy1wYXJ0aWNsZSI6IiIsIm5vbi1kcm9wcGluZy1wYXJ0aWNsZSI6IiJ9LHsiZmFtaWx5IjoiQnV0dGVyZmllbGQiLCJnaXZlbiI6Ik5pY2hvbGFzIEo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id&quot;:&quot;d22403d1-c57d-33ec-98cc-3ee695e261ce&quot;,&quot;itemData&quot;:{&quot;type&quot;:&quot;article-journal&quot;,&quot;id&quot;:&quot;d22403d1-c57d-33ec-98cc-3ee695e261ce&quot;,&quot;title&quot;:&quot;A ‘Collins’ monster’-type lobopodian from the Emu Bay Shale Konservat-Lagerstätte (Cambrian), South Australia&quot;,&quot;author&quot;:[{&quot;family&quot;:&quot;García-Bellido&quot;,&quot;given&quot;:&quot;Diego C.&quot;,&quot;parse-names&quot;:false,&quot;dropping-particle&quot;:&quot;&quot;,&quot;non-dropping-particle&quot;:&quot;&quot;},{&quot;family&quot;:&quot;Edgecombe&quot;,&quot;given&quot;:&quot;Gregory D.&quot;,&quot;parse-names&quot;:false,&quot;dropping-particle&quot;:&quot;&quot;,&quot;non-dropping-particle&quot;:&quot;&quot;},{&quot;family&quot;:&quot;Paterson&quot;,&quot;given&quot;:&quot;John R.&quot;,&quot;parse-names&quot;:false,&quot;dropping-particle&quot;:&quot;&quot;,&quot;non-dropping-particle&quot;:&quot;&quot;},{&quot;family&quot;:&quot;Ma&quot;,&quot;given&quot;:&quot;Xiaoya&quot;,&quot;parse-names&quot;:false,&quot;dropping-particle&quot;:&quot;&quot;,&quot;non-dropping-particle&quot;:&quot;&quot;}],&quot;container-title&quot;:&quot;Alcheringa&quot;,&quot;DOI&quot;:&quot;10.1080/03115518.2013.792456&quot;,&quot;ISSN&quot;:&quot;0311-5518&quot;,&quot;issued&quot;:{&quot;date-parts&quot;:[[2013,5]]},&quot;page&quot;:&quot;474-478&quot;,&quot;abstract&quot;:&quot;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 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quot;,&quot;publisher&quot;:&quot;Taylor &amp; Francis&quot;,&quot;issue&quot;:&quot;4&quot;,&quot;volume&quot;:&quot;37&quot;,&quot;container-title-short&quot;:&quot;&quot;},&quot;isTemporary&quot;:false},{&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99ed5c76-f7ae-4e8a-97e3-71c5fa0f7f05&quot;,&quot;properties&quot;:{&quot;noteIndex&quot;:0},&quot;isEdited&quot;:false,&quot;manualOverride&quot;:{&quot;isManuallyOverridden&quot;:false,&quot;citeprocText&quot;:&quot;(Kühl, Briggs and Rust 2009)&quot;,&quot;manualOverrideText&quot;:&quot;&quot;},&quot;citationTag&quot;:&quot;MENDELEY_CITATION_v3_eyJjaXRhdGlvbklEIjoiTUVOREVMRVlfQ0lUQVRJT05fOTllZDVjNzYtZjdhZS00ZThhLTk3ZTMtNzFjNWZhMGY3ZjA1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citationID&quot;:&quot;MENDELEY_CITATION_c19c6f86-fc78-45e3-8710-6b8853c72e93&quot;,&quot;properties&quot;:{&quot;noteIndex&quot;:0},&quot;isEdited&quot;:false,&quot;manualOverride&quot;:{&quot;isManuallyOverridden&quot;:false,&quot;citeprocText&quot;:&quot;(Smith and Ortega-Hernández 2014)&quot;,&quot;manualOverrideText&quot;:&quot;&quot;},&quot;citationTag&quot;:&quot;MENDELEY_CITATION_v3_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&quot;,&quot;citationItems&quot;:[{&quot;id&quot;:&quot;15ffa9d3-987d-3658-b227-8fe3d0b5cfb5&quot;,&quot;itemData&quot;:{&quot;type&quot;:&quot;article-journal&quot;,&quot;id&quot;:&quot;15ffa9d3-987d-3658-b227-8fe3d0b5cfb5&quot;,&quot;title&quot;:&quot;Hallucigenia's onychophoran-like claws and the case for Tactopoda&quot;,&quot;author&quot;:[{&quot;family&quot;:&quot;Smith&quot;,&quot;given&quot;:&quot;Martin R.&quot;,&quot;parse-names&quot;:false,&quot;dropping-particle&quot;:&quot;&quot;,&quot;non-dropping-particle&quot;:&quot;&quot;},{&quot;family&quot;:&quot;Ortega-Hernández&quot;,&quot;given&quot;:&quot;Javier&quot;,&quot;parse-names&quot;:false,&quot;dropping-particle&quot;:&quot;&quot;,&quot;non-dropping-particle&quot;:&quot;&quot;}],&quot;container-title&quot;:&quot;Nature&quot;,&quot;container-title-short&quot;:&quot;Nature&quot;,&quot;DOI&quot;:&quot;10.1038/nature13576&quot;,&quot;ISSN&quot;:&quot;14764687&quot;,&quot;issued&quot;:{&quot;date-parts&quot;:[[2014]]},&quot;page&quot;:&quot;363-366&quot;,&quot;abstract&quot;:&quot;The Palaeozoic form-taxon Lobopodia encompasses a diverse range of soft-bodied 'leggedworms' knownfromexceptional fossil deposits1-9. Although lobopodians occupy a deep phylogenetic position within Panarthropoda, a shortage of derived characters obscures their evolutionary relationships with extant phyla (Onychophora, Tardigrada and Euarthropoda)2,3,5,10-15. Here we describe a complex feature in the terminal claws of the mid-Cambrian lobopodian Hallucigenia sparsa-their construction from a stack of constituent elements-anddemonstrate that equivalent elementsmake up the jaws and claws of extant Onychophora. A cladistic analysis, informed by developmental data on panarthropod head segmentation, indicates that the stacked sclerite components in these two taxa are homologous-resolving hallucigeniid lobopodians as stem-group onychophorans. The results indicate a sister-group relationship between Tardigrada and Euarthropoda, adding palaeontological support to the neurological16,17 and musculoskeletal18,19 evidence uniting these disparate clades. These findings elucidate the evolutionary transformations that gave rise to the panarthropod phyla, and expound the lobopodian-likemorphology of the ancestral panarthropod.&quot;,&quot;issue&quot;:&quot;7522&quot;,&quot;volume&quot;:&quot;514&quot;},&quot;isTemporary&quot;:false}]},{&quot;citationID&quot;:&quot;MENDELEY_CITATION_6ff2dfbf-4eeb-446f-9da1-5934ce7fb476&quot;,&quot;properties&quot;:{&quot;noteIndex&quot;:0},&quot;isEdited&quot;:false,&quot;manualOverride&quot;:{&quot;isManuallyOverridden&quot;:false,&quot;citeprocText&quot;:&quot;(Whittington 1978)&quot;,&quot;manualOverrideText&quot;:&quot;&quot;},&quot;citationTag&quot;:&quot;MENDELEY_CITATION_v3_eyJjaXRhdGlvbklEIjoiTUVOREVMRVlfQ0lUQVRJT05fNmZmMmRmYmYtNGVlYi00NDZmLTlkYTEtNTkzNGNlN2ZiNDc2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quot;,&quot;citationItems&quot;:[{&quot;id&quot;:&quot;d400bde7-26c5-3e0d-9309-7a296ecf16eb&quot;,&quot;itemData&quot;:{&quot;type&quot;:&quot;article-journal&quot;,&quot;id&quot;:&quot;d400bde7-26c5-3e0d-9309-7a296ecf16eb&quot;,&quot;title&quot;:&quot;The lobopod animal &lt;i&gt;Aysheaia pedunculata&lt;/i&gt; Walcott, Middle Cambrian, Burgess Shale, British Columbia&quot;,&quot;author&quot;:[{&quot;family&quot;:&quot;Whittington&quot;,&quot;given&quot;:&quot;H B&quot;,&quot;parse-names&quot;:false,&quot;dropping-particle&quot;:&quot;&quot;,&quot;non-dropping-particle&quot;:&quot;&quot;}],&quot;container-title&quot;:&quot;Philosophical Transactions of the Royal Society of London B: Biological Sciences&quot;,&quot;DOI&quot;:&quot;10.1098/rstb.1978.0061&quot;,&quot;issued&quot;:{&quot;date-parts&quot;:[[1978]]},&quot;page&quot;:&quot;165-197&quot;,&quot;abstract&quot;:&quot;Fifteen specimens of A. pedunculata have been prepared, photographed, and drawn to show how each specimen is interpreted and how portions preserved only in part or counterpart are related to the whole. The body was elongate, sub-cylindrical, bearing one pair of conical, branched anterior appendages inserted in the lateral wall, and ten pairs of short, uniramous limbs; anteriorly no distinct head region, posteriorly the body merged into the bases of the last pair of limbs. The cuticle was unmineralized, flexible, the body wall, anterior appendage and limbs, annulated. On the trunk the evenly spaced annulations were high, sharp-crested dorsally, changing to low and rounded laterally and faint or absent ventrally; dorsally the annulations appear to have borne a row of seven tubercles, each tubercle sharp and possibly spinose apically. One annulation opposite midline of anterior appendage and limbs 1-0, three in the space intervening between these limbs, five between anterior appendage and first limb; posteriorly annulations of trunk formed a continuous series with those of last pair of limbs. This arrangement implies that the body consisted of at least 12 somites. Annulations of the anterior appendage were sharp-crested, uniform in height; branches of the appendage were long, slim, pointed, three at the tip and three along the anterior side, each branch slightly flexible and movable about its base. About ten annulations on each limb, uniform in height, the cross-section varied from low, rounded, to high, sharp-crested, as the limb was extended, contracted or flexed. The tip of the limb was bluntly rounded, on the posterior wall of limbs 1-8, and the anterior wall of limbs 9, 10, was a group of seven curved claws. On limbs 2-8 a forwardly directed spine on the seventh annulation and a shorter spine on the distal annulation, on limbs 9 and 10 a prominent, backwardly directed spine. In front of the anterior appendage the one or two annulations were faint, the anterior end of the body bluntly rounded, the mouth, surrounded by a ring of six or so slim papillae, situated medially on the anterior wall. The alimentary canal is not preserved as a sediment fill, but as a reflective strip, widest adjacent to the mouth, extending back to end between the bases of the last pair of limbs. Sagittal length 1 to 6 cm, smallest similar to largest specimen. Aysheaia pedunculata is one of the rarer animals in the Burgess Shale, occurring in association with arthropods and worm…&quot;,&quot;issue&quot;:&quot;1000&quot;,&quot;volume&quot;:&quot;284&quot;,&quot;container-title-short&quot;:&quot;&quot;},&quot;isTemporary&quot;:false}]},{&quot;citationID&quot;:&quot;MENDELEY_CITATION_a9a47943-c4ed-44a4-8fce-1967edd58c0e&quot;,&quot;properties&quot;:{&quot;noteIndex&quot;:0},&quot;isEdited&quot;:false,&quot;manualOverride&quot;:{&quot;isManuallyOverridden&quot;:false,&quot;citeprocText&quot;:&quot;(Hou &lt;i&gt;et al.&lt;/i&gt; 2004)&quot;,&quot;manualOverrideText&quot;:&quot;&quot;},&quot;citationTag&quot;:&quot;MENDELEY_CITATION_v3_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&quot;,&quot;citationItems&quot;:[{&quot;id&quot;:&quot;a6632b87-08f0-33c0-aacb-61b613f1e8cf&quot;,&quot;itemData&quot;:{&quot;type&quot;:&quot;article-journal&quot;,&quot;id&quot;:&quot;a6632b87-08f0-33c0-aacb-61b613f1e8cf&quot;,&quot;title&quot;:&quot;The lobopodian Paucipodia inermis from the Lower Cambrian Chengjiang fauna, Yunnan, China&quot;,&quot;author&quot;:[{&quot;family&quot;:&quot;Hou&quot;,&quot;given&quot;:&quot;Xian Guang&quot;,&quot;parse-names&quot;:false,&quot;dropping-particle&quot;:&quot;&quot;,&quot;non-dropping-particle&quot;:&quot;&quot;},{&quot;family&quot;:&quot;Ma&quot;,&quot;given&quot;:&quot;Xiao Ya&quot;,&quot;parse-names&quot;:false,&quot;dropping-particle&quot;:&quot;&quot;,&quot;non-dropping-particle&quot;:&quot;&quot;},{&quot;family&quot;:&quot;Zhao&quot;,&quot;given&quot;:&quot;Jie&quot;,&quot;parse-names&quot;:false,&quot;dropping-particle&quot;:&quot;&quot;,&quot;non-dropping-particle&quot;:&quot;&quot;},{&quot;family&quot;:&quot;Bergström&quot;,&quot;given&quot;:&quot;Jan&quot;,&quot;parse-names&quot;:false,&quot;dropping-particle&quot;:&quot;&quot;,&quot;non-dropping-particle&quot;:&quot;&quot;}],&quot;container-title&quot;:&quot;Lethaia&quot;,&quot;container-title-short&quot;:&quot;Lethaia&quot;,&quot;DOI&quot;:&quot;10.1080/00241160410006555&quot;,&quot;ISBN&quot;:&quot;0024116041&quot;,&quot;ISSN&quot;:&quot;00241164&quot;,&quot;issued&quot;:{&quot;date-parts&quot;:[[2004]]},&quot;page&quot;:&quot;235-244&quot;,&quot;abstract&quot;:&quot;New specimens of Paucipodia inermis Chen, Zhou and Ramsköld, 1995, are described from the Lower Cambrian Chengjiang Lagerstätte in Haikou, Kunming. Details not previously seen in the Chengjiang material appear to be caused by early diagenetic processes. Some features not previously observed in Palaeozoic lobopodians include details of the dermomuscular sac, body cavities, contents of the gut, possible paired ventral nerve ganglia, and a rasping or biting apparatus with teeth. The latter implies a fundamental difference from onychophorans and rules out an ancestral position for Palaeozoic lobopodians. The supposed tail is shown to be the head, and it is shown that this animal possessed nine pairs of lobopods rather than six, as originally stated. The family Paucipodiidae n. fam. is introduced. © 2004 Taylor and Francis.&quot;,&quot;issue&quot;:&quot;3&quot;,&quot;volume&quot;:&quot;37&quot;},&quot;isTemporary&quot;:false}]},{&quot;citationID&quot;:&quot;MENDELEY_CITATION_b6e243b5-7f2b-42b6-b446-7b67589f1dab&quot;,&quot;properties&quot;:{&quot;noteIndex&quot;:0},&quot;isEdited&quot;:false,&quot;manualOverride&quot;:{&quot;isManuallyOverridden&quot;:false,&quot;citeprocText&quot;:&quot;(Petersen 1951; De Zio Grimaldi, Gallo and Lucia 1992; Hansen &lt;i&gt;et al.&lt;/i&gt; 2012; Fujimoto 2014; Kristensen &lt;i&gt;et al.&lt;/i&gt; 2015; Gąsiorek &lt;i&gt;et al.&lt;/i&gt; 2017a; Kayastha &lt;i&gt;et al.&lt;/i&gt; 2021)&quot;,&quot;manualOverrideText&quot;:&quot;&quot;},&quot;citationTag&quot;:&quot;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&quot;,&quot;citationItems&quot;:[{&quot;id&quot;:&quot;a2b8dba2-c018-3767-857d-37d24fc5b497&quot;,&quot;itemData&quot;:{&quot;type&quot;:&quot;article-journal&quot;,&quot;id&quot;:&quot;a2b8dba2-c018-3767-857d-37d24fc5b497&quot;,&quot;title&quot;:&quot;Neoarctus primigenius n. G., n. sp., a new Stygarctidae of the Tyrrhenian sea (Tardigrada, Arthrotardigrada)&quot;,&quot;author&quot;:[{&quot;family&quot;:&quot;Zio Grimaldi&quot;,&quot;given&quot;:&quot;Susanna&quot;,&quot;parse-names&quot;:false,&quot;dropping-particle&quot;:&quot;&quot;,&quot;non-dropping-particle&quot;:&quot;De&quot;},{&quot;family&quot;:&quot;Gallo&quot;,&quot;given&quot;:&quot;Maria D.abbabbo&quot;,&quot;parse-names&quot;:false,&quot;dropping-particle&quot;:&quot;&quot;,&quot;non-dropping-particle&quot;:&quot;&quot;},{&quot;family&quot;:&quot;Lucia&quot;,&quot;given&quot;:&quot;Maria R.Moronede&quot;,&quot;parse-names&quot;:false,&quot;dropping-particle&quot;:&quot;&quot;,&quot;non-dropping-particle&quot;:&quot;&quot;}],&quot;container-title&quot;:&quot;Italian Journal of Zoology&quot;,&quot;DOI&quot;:&quot;10.1080/11250009209386687&quot;,&quot;ISSN&quot;:&quot;03734137&quot;,&quot;issued&quot;:{&quot;date-parts&quot;:[[1992]]},&quot;page&quot;:&quot;309-313&quot;,&quot;abstract&quot;:&quot;A new Stygarctidae, Neoarctus primigenius n.g., n.sp. is described. It has been found in the sandy detritus of a rocky bottom covered with green algae at - 38 m depth in the Orosei Gulf off Sardinia (Tyrrhenian Sea). The most important characteristics of this species are the dorsal cuticular elements, the distribution of the cephalic sense organs in both the cephalic and scapular plates and the presence of three pairs of clavae. Taking into account the cuticular plates, the number and distribution of the sense organs, and the claw morphology, the affinities of this species with Oreellidae, Neostygarctidae and Renaudarctidae are here discussed. © 1992, Taylor &amp; Francis Group, LLC.&quot;,&quot;issue&quot;:&quot;3&quot;,&quot;volume&quot;:&quot;59&quot;,&quot;container-title-short&quot;:&quot;&quot;},&quot;isTemporary&quot;:false},{&quot;id&quot;:&quot;76b0d305-9dff-31ea-bdc2-3089e42e637b&quot;,&quot;itemData&quot;:{&quot;type&quot;:&quot;article-journal&quot;,&quot;id&quot;:&quot;76b0d305-9dff-31ea-bdc2-3089e42e637b&quot;,&quot;title&quot;:&quot;A new Stygarctus (Arthrotardigrada: Stygarctidae) from Japan, with entangled seminal receptacle ducts&quot;,&quot;author&quot;:[{&quot;family&quot;:&quot;Fujimoto&quot;,&quot;given&quot;:&quot;Shinta&quot;,&quot;parse-names&quot;:false,&quot;dropping-particle&quot;:&quot;&quot;,&quot;non-dropping-particle&quot;:&quot;&quot;}],&quot;container-title&quot;:&quot;Zootaxa&quot;,&quot;container-title-short&quot;:&quot;Zootaxa&quot;,&quot;DOI&quot;:&quot;10.11646/zootaxa.3784.2.8&quot;,&quot;ISSN&quot;:&quot;11755334&quot;,&quot;PMID&quot;:&quot;24872047&quot;,&quot;issued&quot;:{&quot;date-parts&quot;:[[2014]]},&quot;page&quot;:&quot;187-195&quot;,&quot;abstract&quot;:&quot;Stygarctus ayatori sp. nov. (Arthrotardigrada: Stygarctidae), is described from a sandy beach located at Okinoshima, Tat-eyama Bay, Boso Peninsula, Honshu, Japan. The most prominent characters were observed in the female genital structure, with the seminal receptacle ducts forming a three-dimensional entanglement near the exterior opening, and internal thick-ening situated peripheral to the gonopore and between the gonopore and anus. The new species is distinguished from the congeners by these characters; excluding S. abornatus McKirdy et al., 1976 for which there is no information on the gen-ital structure. However, S. ayatori sp. nov. and S. abornatus can be differentiated by the presence of dorsal spines on the former species, which are absent from the latter. Copyright © 2014 Magnolia Press.&quot;,&quot;issue&quot;:&quot;2&quot;,&quot;volume&quot;:&quot;3784&quot;},&quot;isTemporary&quot;:false},{&quot;id&quot;:&quot;014b0249-3106-315a-8db5-f06cc1d5959a&quot;,&quot;itemData&quot;:{&quot;type&quot;:&quot;article-journal&quot;,&quot;id&quot;:&quot;014b0249-3106-315a-8db5-f06cc1d5959a&quot;,&quot;title&quot;:&quot;An integrative redescription of Echiniscus testudo (Doyère, 1840), the nominal taxon for the class Heterotardigrada (Ecdysozoa: Panarthropoda: Tardigrada)&quot;,&quot;author&quot;:[{&quot;family&quot;:&quot;Gąsiorek&quot;,&quot;given&quot;:&quot;Piotr&quot;,&quot;parse-names&quot;:false,&quot;dropping-particle&quot;:&quot;&quot;,&quot;non-dropping-particle&quot;:&quot;&quot;},{&quot;family&quot;:&quot;Stec&quot;,&quot;given&quot;:&quot;Daniel&quot;,&quot;parse-names&quot;:false,&quot;dropping-particle&quot;:&quot;&quot;,&quot;non-dropping-particle&quot;:&quot;&quot;},{&quot;family&quot;:&quot;Morek&quot;,&quot;given&quot;:&quot;Witold&quot;,&quot;parse-names&quot;:false,&quot;dropping-particle&quot;:&quot;&quot;,&quot;non-dropping-particle&quot;:&quot;&quot;},{&quot;family&quot;:&quot;Michalczyk&quot;,&quot;given&quot;:&quot;Łukasz&quot;,&quot;parse-names&quot;:false,&quot;dropping-particle&quot;:&quot;&quot;,&quot;non-dropping-particle&quot;:&quot;&quot;}],&quot;container-title&quot;:&quot;Zoologischer Anzeiger&quot;,&quot;container-title-short&quot;:&quot;Zool. Anz.&quot;,&quot;DOI&quot;:&quot;10.1016/j.jcz.2017.09.006&quot;,&quot;ISSN&quot;:&quot;00445231&quot;,&quot;issued&quot;:{&quot;date-parts&quot;:[[2017]]},&quot;page&quot;:&quot;107-122&quot;,&quot;abstract&quot;:&quot;The phylum Tardigrada is divided into three classes: Eutardigrada, Mesotardigrada, and Heterotardigrada. Armoured limno-terrestrial taxa within the family Echiniscidae represent over half of the described species in the last class, and exhibit more consistent morphology in comparison with their closest marine relatives. The main aim of this study was to redescribe comprehensively the nominal species for Heterotardigrada, Echiniscus testudo, applying an integrative approach. Our integrative study confirmed that both forms E. testudo trifilis and E. t. quadrifilis (with three and four lateral body cirri, respectively), although differing in the COI sequence, indeed represent a single species. Finally, we discuss the taxonomic status of E. glaber, E. filamentosus, and E. filamentosus mongoliensis. As a result, we designate the first two species as junior synonyms of E. testudo but we recognise the validity of the last taxon and we elevate it to the species level as Echiniscus mongoliensis comb. nov. This study, by providing a detailed description of the nominal taxon and the diagnosis for the genus Echiniscus, opens the way for confident descriptions of closely related species and for erecting new genera from within the largest polyphyletic tardigrade genus.&quot;,&quot;volume&quot;:&quot;270&quot;},&quot;isTemporary&quot;:false},{&quot;id&quot;:&quot;47781cf7-c0e7-3462-bbd4-0ff5e53d0ba3&quot;,&quot;itemData&quot;:{&quot;type&quot;:&quot;book&quot;,&quot;id&quot;:&quot;47781cf7-c0e7-3462-bbd4-0ff5e53d0ba3&quot;,&quot;title&quot;:&quot;The armoured marine tardigrades (Arthrotardigrada, Tardigrada)&quot;,&quot;author&quot;:[{&quot;family&quot;:&quot;Hansen&quot;,&quot;given&quot;:&quot;J G&quot;,&quot;parse-names&quot;:false,&quot;dropping-particle&quot;:&quot;&quot;,&quot;non-dropping-particle&quot;:&quot;&quot;},{&quot;family&quot;:&quot;Kristensen&quot;,&quot;given&quot;:&quot;R M&quot;,&quot;parse-names&quot;:false,&quot;dropping-particle&quot;:&quot;&quot;,&quot;non-dropping-particle&quot;:&quot;&quot;},{&quot;family&quot;:&quot;Jørgensen&quot;,&quot;given&quot;:&quot;A&quot;,&quot;parse-names&quot;:false,&quot;dropping-particle&quot;:&quot;&quot;,&quot;non-dropping-particle&quot;:&quot;&quot;},{&quot;family&quot;:&quot;Selskab&quot;,&quot;given&quot;:&quot;Kongelige Danske videnskabernes&quot;,&quot;parse-names&quot;:false,&quot;dropping-particle&quot;:&quot;&quot;,&quot;non-dropping-particle&quot;:&quot;&quot;}],&quot;container-title&quot;:&quot;Scientia Danica. Series B, Biologica&quot;,&quot;ISBN&quot;:&quot;9788773043684 8773043680&quot;,&quot;issued&quot;:{&quot;date-parts&quot;:[[2012]]},&quot;number-of-pages&quot;:&quot;91&quot;,&quot;abstract&quot;:&quot;During the last three decades several new species of the marine stygarctid tardigrades have accumulated in the tardigrade collection at the Natural History Museum of Denmark, University of Copenhageb. The major aims of the present investigation were to describe some of the new species, to further increase th knowledge of the morphological diversity and to conduct phylogenetic analyses of all currently described species within the marine family Stygarctidae. The major objectives of the phylogenetic analyses were to investigate the internal phylogentic relationships of Stygarctidae, their relationship to the most closely related previously recognized families (Neostygarctidae and Renaudarctidae), and the character evolution within the Stygarctidae. The outgroups were chosen to represent the extant members of presumed ancestral lineages of arthrotardigrade (Coronarctus, Coronarctidae and Neoarctus, Neoarctidae). In order to evaluate the significance of the morphological diversity within the Stygarctidae, all species currently described have been personally examined by the authors and species new to science were described in each of the genera: Faroestygarctus nov. gen, Mesotygaractus, Parastygarctus, Pseudostygarctus and Renaudarctus. The character matrix consists of 31 species and 81 morphological characters. The characters have been scored from six main characters systems, i.e. the arrangement of head lobes, the cuticular segmental plates, (head, body and caudal plates), the seminal receptacles, the legs and claws, the sense organs and the buccal apparatus. All 81 characters were parsimony informative and 51 are multistate characters. The most notable results from the phylogenetic analyses are: 1. Neostygarctus is the sister-group to the previously known genera in Stygarctinae and is included in this subfamily; 2. Faroestygarctus nov. gen. is the sister-group to the other genera in Stygarctinae; 3. Mesostygarctus is a valid taxon and is the sister-group to Pseudostygarctus; 4. Stygarctus spinifer is the sister-group to the other Stygaractus species and is not a member of Parastygarctus as recently suggested. In our opinion Megastygarctides is very different from the members of Stygarctinae and a position higher in the taxonomic hierarchy might be justified. Not surprisingly the Renaudarctidae is the sister-group to the Stygarctidae clade (Megastygarctidinae + Stygarctinae).&quot;,&quot;issue&quot;:&quot;December&quot;,&quot;container-title-short&quot;:&quot;&quot;},&quot;isTemporary&quot;:false},{&quot;id&quot;:&quot;8a56bfd7-fe6a-397e-a1a5-395ade4c0229&quot;,&quot;itemData&quot;:{&quot;type&quot;:&quot;article-journal&quot;,&quot;id&quot;:&quot;8a56bfd7-fe6a-397e-a1a5-395ade4c0229&quot;,&quot;title&quot;:&quot;Integrative descriptions of two new tardigrade species along with the new record of Mesobiotus skorackii Kaczmarek et al., 2018 from Canada&quot;,&quot;author&quot;:[{&quot;family&quot;:&quot;Kayastha&quot;,&quot;given&quot;:&quot;Pushpalata&quot;,&quot;parse-names&quot;:false,&quot;dropping-particle&quot;:&quot;&quot;,&quot;non-dropping-particle&quot;:&quot;&quot;},{&quot;family&quot;:&quot;Roszkowska&quot;,&quot;given&quot;:&quot;Milena&quot;,&quot;parse-names&quot;:false,&quot;dropping-particle&quot;:&quot;&quot;,&quot;non-dropping-particle&quot;:&quot;&quot;},{&quot;family&quot;:&quot;Mioduchowska&quot;,&quot;given&quot;:&quot;Monika&quot;,&quot;parse-names&quot;:false,&quot;dropping-particle&quot;:&quot;&quot;,&quot;non-dropping-particle&quot;:&quot;&quot;},{&quot;family&quot;:&quot;Gawlak&quot;,&quot;given&quot;:&quot;Magdalena&quot;,&quot;parse-names&quot;:false,&quot;dropping-particle&quot;:&quot;&quot;,&quot;non-dropping-particle&quot;:&quot;&quot;},{&quot;family&quot;:&quot;Kaczmarek&quot;,&quot;given&quot;:&quot;Łukasz&quot;,&quot;parse-names&quot;:false,&quot;dropping-particle&quot;:&quot;&quot;,&quot;non-dropping-particle&quot;:&quot;&quot;}],&quot;container-title&quot;:&quot;Diversity&quot;,&quot;container-title-short&quot;:&quot;Diversity (Basel).&quot;,&quot;DOI&quot;:&quot;10.3390/d13080394&quot;,&quot;ISSN&quot;:&quot;14242818&quot;,&quot;issued&quot;:{&quot;date-parts&quot;:[[2021]]},&quot;abstract&quot;:&quot;Two new tardigrade species from a moss sample collected in Canada, one representing Macrobiotus hufelandi complex and the second one belonging to the genus Bryodelphax, are described. Integrative analysis was undertaken based on morphological and morphometric data (using both light and scanning electron microscopy (SEM)) combined with multilocus molecular analysis (nu-clear sequences, i.e., 18S rRNA, 28S rRNA and ITS-2 as well as mitochondrial COI barcode se-quences). Based on COI sequences, Macrobiotus birendrai sp. nov. is most similar to Mac. canaricus (p-distance 17%), whereas Bryodelphax mareki sp. nov. is most similar to Bry. parvulus (p-distance 16%). Both species differ also from their congeners in some morphological and morphometric characters of adults and/or details of egg chorion. Additionally, a large population of Mesobiotus skorackii was found in the sample and this is the first report of this species outside its terra typica in Kirghizia. The original description of this species was prepared based solely on the morphology and mor-phometry, therefore, here we provide updated data for this species enclosing morphometric and molecular data for the Canadian population.&quot;,&quot;issue&quot;:&quot;394&quot;,&quot;volume&quot;:&quot;13&quot;},&quot;isTemporary&quot;:false},{&quot;id&quot;:&quot;fee980a8-def3-340e-b74e-e49a32f300c6&quot;,&quot;itemData&quot;:{&quot;type&quot;:&quot;article-journal&quot;,&quot;id&quot;:&quot;fee980a8-def3-340e-b74e-e49a32f300c6&quot;,&quot;title&quot;:&quot;A new species of Neostygarctus (Arthrotardigrada) from the Condor Seamount in the Azores, Northeast Atlantic&quot;,&quot;author&quot;:[{&quot;family&quot;:&quot;Kristensen&quot;,&quot;given&quot;:&quot;Reinhardt Møbjerg&quot;,&quot;parse-names&quot;:false,&quot;dropping-particle&quot;:&quot;&quot;,&quot;non-dropping-particle&quot;:&quot;&quot;},{&quot;family&quot;:&quot;Sørensen&quot;,&quot;given&quot;:&quot;Martin Vinther&quot;,&quot;parse-names&quot;:false,&quot;dropping-particle&quot;:&quot;&quot;,&quot;non-dropping-particle&quot;:&quot;&quot;},{&quot;family&quot;:&quot;Hansen&quot;,&quot;given&quot;:&quot;Jesper Guldberg&quot;,&quot;parse-names&quot;:false,&quot;dropping-particle&quot;:&quot;&quot;,&quot;non-dropping-particle&quot;:&quot;&quot;},{&quot;family&quot;:&quot;Zeppilli&quot;,&quot;given&quot;:&quot;Daniela&quot;,&quot;parse-names&quot;:false,&quot;dropping-particle&quot;:&quot;&quot;,&quot;non-dropping-particle&quot;:&quot;&quot;}],&quot;container-title&quot;:&quot;Marine Biodiversity&quot;,&quot;DOI&quot;:&quot;10.1007/s12526-015-0323-y&quot;,&quot;ISSN&quot;:&quot;18671624&quot;,&quot;issued&quot;:{&quot;date-parts&quot;:[[2015]]},&quot;page&quot;:&quot;453-467&quot;,&quot;abstract&quot;:&quot;The tardigrade fauna of Condor Seamount, west of the Azores, is relatively rich, and species from at least seven genera are represented. A new species of the rare marine genus Neostygarctus (Arthrotardigrada) was found at 206 m depth at the summit of the seamount. This is the first record of the genus from the Atlantic Ocean, and also the deepest record of the genus. The new species Neostygarctus oceanopolis sp. nov. is easily distinguished from the Mediterranean type species N. acanthophorus by the number of middorsal spines. N. acanthophorus has five dorsal spines, whereas the adult of N. oceanopolis sp. nov. has seven. The cave tardigrade from Japan, Neostygarctus lovedeluxe also has dorsal spines on all five segments, but only the cephalic and the caudal segments have a middorsal spine, while the three other trunk segments have two spines on each of the dorsal segmental body plates. For the first time, ventral plates are recorded for a species of Neostygarctus. A membranous coating of the all spines of the cephalic segment, the lateral processes of the first three trunk segments, and the spines of the fourth leg pair are unique for Neostygarctus.&quot;,&quot;issue&quot;:&quot;3&quot;,&quot;volume&quot;:&quot;45&quot;,&quot;container-title-short&quot;:&quot;&quot;},&quot;isTemporary&quot;:false},{&quot;id&quot;:&quot;79789f5c-27bf-335a-a6ad-ce4f80acbcc3&quot;,&quot;itemData&quot;:{&quot;type&quot;:&quot;article-journal&quot;,&quot;id&quot;:&quot;79789f5c-27bf-335a-a6ad-ce4f80acbcc3&quot;,&quot;title&quot;:&quot;The tardigrade fauna of Greenland&quot;,&quot;author&quot;:[{&quot;family&quot;:&quot;Petersen&quot;,&quot;given&quot;:&quot;Børge&quot;,&quot;parse-names&quot;:false,&quot;dropping-particle&quot;:&quot;&quot;,&quot;non-dropping-particle&quot;:&quot;&quot;}],&quot;container-title&quot;:&quot;Meddelelser om Grønland&quot;,&quot;issued&quot;:{&quot;date-parts&quot;:[[1951]]},&quot;page&quot;:&quot;1-94&quot;,&quot;issue&quot;:&quot;5&quot;,&quot;volume&quot;:&quot;150&quot;,&quot;container-title-short&quot;:&quot;&quot;},&quot;isTemporary&quot;:false}]},{&quot;citationID&quot;:&quot;MENDELEY_CITATION_be6a197f-9998-4520-8537-9ada00e430d5&quot;,&quot;properties&quot;:{&quot;noteIndex&quot;:0},&quot;isEdited&quot;:false,&quot;manualOverride&quot;:{&quot;isManuallyOverridden&quot;:false,&quot;citeprocText&quot;:&quot;(Maas &lt;i&gt;et al.&lt;/i&gt; 2007)&quot;,&quot;manualOverrideText&quot;:&quot;&quot;},&quot;citationTag&quot;:&quot;MENDELEY_CITATION_v3_eyJjaXRhdGlvbklEIjoiTUVOREVMRVlfQ0lUQVRJT05fYmU2YTE5N2YtOTk5OC00NTIwLTg1MzctOWFkYTAwZTQzMGQ1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quot;,&quot;citationItems&quot;:[{&quot;id&quot;:&quot;da737865-27c8-3626-89f6-34087f0b9093&quot;,&quot;itemData&quot;:{&quot;type&quot;:&quot;article-journal&quot;,&quot;id&quot;:&quot;da737865-27c8-3626-89f6-34087f0b9093&quot;,&quot;title&quot;:&quot;A Cambrian micro-lobopodian and the evolution of arthropod locomotion and reproduction&quot;,&quot;author&quot;:[{&quot;family&quot;:&quot;Maas&quot;,&quot;given&quot;:&quot;Andreas&quot;,&quot;parse-names&quot;:false,&quot;dropping-particle&quot;:&quot;&quot;,&quot;non-dropping-particle&quot;:&quot;&quot;},{&quot;family&quot;:&quot;Mayer&quot;,&quot;given&quot;:&quot;Georg&quot;,&quot;parse-names&quot;:false,&quot;dropping-particle&quot;:&quot;&quot;,&quot;non-dropping-particle&quot;:&quot;&quot;},{&quot;family&quot;:&quot;Kristensen&quot;,&quot;given&quot;:&quot;Reinhardt M.&quot;,&quot;parse-names&quot;:false,&quot;dropping-particle&quot;:&quot;&quot;,&quot;non-dropping-particle&quot;:&quot;&quot;},{&quot;family&quot;:&quot;Waloszek&quot;,&quot;given&quot;:&quot;Dieter&quot;,&quot;parse-names&quot;:false,&quot;dropping-particle&quot;:&quot;&quot;,&quot;non-dropping-particle&quot;:&quot;&quot;}],&quot;container-title&quot;:&quot;Chinese Science Bulletin&quot;,&quot;DOI&quot;:&quot;10.1007/s11434-007-0515-3&quot;,&quot;ISSN&quot;:&quot;1001-6538&quot;,&quot;issued&quot;:{&quot;date-parts&quot;:[[2007,12]]},&quot;page&quot;:&quot;3385-3392&quot;,&quot;issue&quot;:&quot;24&quot;,&quot;volume&quot;:&quot;52&quot;,&quot;container-title-short&quot;:&quot;&quot;},&quot;isTemporary&quot;:false}]},{&quot;citationID&quot;:&quot;MENDELEY_CITATION_5b65ae2f-71c4-4587-b3ea-907b2d938ce9&quot;,&quot;properties&quot;:{&quot;noteIndex&quot;:0},&quot;isEdited&quot;:false,&quot;manualOverride&quot;:{&quot;isManuallyOverridden&quot;:false,&quot;citeprocText&quot;:&quot;(Steiner &lt;i&gt;et al.&lt;/i&gt; 2012)&quot;,&quot;manualOverrideText&quot;:&quot;&quot;},&quot;citationTag&quot;:&quot;MENDELEY_CITATION_v3_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&quot;,&quot;citationItems&quot;:[{&quot;id&quot;:&quot;ae11fa49-6bd8-3f5e-b937-56cbe105aac7&quot;,&quot;itemData&quot;:{&quot;type&quot;:&quot;article-journal&quot;,&quot;id&quot;:&quot;ae11fa49-6bd8-3f5e-b937-56cbe105aac7&quot;,&quot;title&quot;:&quot;A new species of &lt;i&gt;Hallucigenia &lt;/i&gt;from the Cambrian Stage 4 Wulongqing Formation of Yunnan (South China) and the structure of sclerites in lobopodians&quot;,&quot;author&quot;:[{&quot;family&quot;:&quot;Steiner&quot;,&quot;given&quot;:&quot;Michael&quot;,&quot;parse-names&quot;:false,&quot;dropping-particle&quot;:&quot;&quot;,&quot;non-dropping-particle&quot;:&quot;&quot;},{&quot;family&quot;:&quot;Hu&quot;,&quot;given&quot;:&quot;S.-X.&quot;,&quot;parse-names&quot;:false,&quot;dropping-particle&quot;:&quot;&quot;,&quot;non-dropping-particle&quot;:&quot;&quot;},{&quot;family&quot;:&quot;Liu&quot;,&quot;given&quot;:&quot;Jianni&quot;,&quot;parse-names&quot;:false,&quot;dropping-particle&quot;:&quot;&quot;,&quot;non-dropping-particle&quot;:&quot;&quot;},{&quot;family&quot;:&quot;Keupp&quot;,&quot;given&quot;:&quot;H&quot;,&quot;parse-names&quot;:false,&quot;dropping-particle&quot;:&quot;&quot;,&quot;non-dropping-particle&quot;:&quot;&quot;}],&quot;container-title&quot;:&quot;Bulletin of Geosciences&quot;,&quot;container-title-short&quot;:&quot;Bull. Geosci.&quot;,&quot;DOI&quot;:&quot;10.3140/bull.geosci.1280&quot;,&quot;issued&quot;:{&quot;date-parts&quot;:[[2012]]},&quot;page&quot;:&quot;107-124&quot;,&quot;abstract&quot;:&quot;Hallucigenia hongmeia sp. nov. and Hallucigenia sparsa are described from the Cambrian Stage 4 Guanshan fossil Lagerstätte of Wulongqing Formation from Guangwei in Kunming district, Yunnan Province, South China. The paired trunk sclerites of lobopodians reveal a general net-like microstructure, which is documented for the genera Hallucigenia, Onychodictyon and Microdictyon. This microstructure is comparable to a similar microstructure in paired trunk sclerites of the palaeoscolecidan sensu lato Cricocosmia and Tabelliscolex. The net-like trunk sclerites of lobopodians are interpreted as having carried numerous sensory or secretory papillae. Lobopodian sclerites such as Hallucigenia, Onychodictyon and Microdictyon and the palaeoscolecidans s.l. Cricocosmia and Tabellicsolex were primarily composed of tanned organic structures. Duplicates of trunk sclerites in Microdictyon and Cricocosmia point to a moulting of the external cuticle. The structure and form of prominent claws in Hallucigenia hongmeia sp. nov. are interpreted as indicative of an adapted lifestyle in the epibenthos. • Key words: Cambrian, lobopodians, Hallucigenia, Guanshan, fossil Lagerstätte, sclerites.&quot;,&quot;issue&quot;:&quot;1&quot;,&quot;volume&quot;:&quot;87&quot;},&quot;isTemporary&quot;:false}]},{&quot;citationID&quot;:&quot;MENDELEY_CITATION_07043035-b961-4f1b-9fb9-8e7826beddf8&quot;,&quot;properties&quot;:{&quot;noteIndex&quot;:0},&quot;isEdited&quot;:false,&quot;manualOverride&quot;:{&quot;isManuallyOverridden&quot;:false,&quot;citeprocText&quot;:&quot;(Zhang and Aldridge 2007; Ou, Shu and Mayer 2012; Topper &lt;i&gt;et al.&lt;/i&gt; 2013)&quot;,&quot;manualOverrideText&quot;:&quot;&quot;},&quot;citationTag&quot;:&quot;MENDELEY_CITATION_v3_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&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id&quot;:&quot;e1d91018-2447-3775-b484-32bd20285f06&quot;,&quot;itemData&quot;:{&quot;type&quot;:&quot;article-journal&quot;,&quot;id&quot;:&quot;e1d91018-2447-3775-b484-32bd20285f06&quot;,&quot;title&quot;:&quot;Moulting in the lobopodian &lt;i&gt;Onychodictyon&lt;/i&gt; from the lower Cambrian of Greenland&quot;,&quot;author&quot;:[{&quot;family&quot;:&quot;Topper&quot;,&quot;given&quot;:&quot;Timothy P.&quot;,&quot;parse-names&quot;:false,&quot;dropping-particle&quot;:&quot;&quot;,&quot;non-dropping-particle&quot;:&quot;&quot;},{&quot;family&quot;:&quot;Skovsted&quot;,&quot;given&quot;:&quot;Christian B.&quot;,&quot;parse-names&quot;:false,&quot;dropping-particle&quot;:&quot;&quot;,&quot;non-dropping-particle&quot;:&quot;&quot;},{&quot;family&quot;:&quot;Peel&quot;,&quot;given&quot;:&quot;John S.&quot;,&quot;parse-names&quot;:false,&quot;dropping-particle&quot;:&quot;&quot;,&quot;non-dropping-particle&quot;:&quot;&quot;},{&quot;family&quot;:&quot;Harper&quot;,&quot;given&quot;:&quot;David A.T.&quot;,&quot;parse-names&quot;:false,&quot;dropping-particle&quot;:&quot;&quot;,&quot;non-dropping-particle&quot;:&quot;&quot;}],&quot;container-title&quot;:&quot;Lethaia&quot;,&quot;container-title-short&quot;:&quot;Lethaia&quot;,&quot;DOI&quot;:&quot;10.1111/let.12026&quot;,&quot;ISSN&quot;:&quot;00241164&quot;,&quot;issued&quot;:{&quot;date-parts&quot;:[[2013,7]]},&quot;page&quot;:&quot;490-495&quot;,&quot;abstract&quot;:&quot;A number of lobopodian taxa from the Cambrian display pairs of sclerotized plates symmetrically positioned along the dorsum of the animal, predominantly above the walking appendages. Most genera were described from complete body fossils exquisitely preserved in the famous Cambrian Lagerstätten, but lobopodian phosphatized plates are found worldwide as typical components of Cambrian small shelly fossil assemblages (SSF). Details regarding intraspecific and ontogenetic variation in lobopod plates are elusive, and the lack of details of ornamentation in Lagerstätte specimens does not minimize the problem. We document here an assemblage of well-preserved isolated plates of Onychodictyon sp. from the Lower Cambrian (Cambrian Series 2, Stage 4) of North Greenland. Two specimens exhibit perfectly conjoined plates from successive moults. Details of ornamentation and the outline and profile of the fixed plates are identical, but width and length of the underlying plate are 24% larger. These specimens boost the body of evidence that lobopodians moulted but also show that plate outline and ornamentation did not vary during ontogeny.&quot;,&quot;issue&quot;:&quot;4&quot;,&quot;volume&quot;:&quot;46&quot;},&quot;isTemporary&quot;:false},{&quot;id&quot;:&quot;4c624678-12ac-36d0-8974-7ba50c47daf3&quot;,&quot;itemData&quot;:{&quot;type&quot;:&quot;article-journal&quot;,&quot;id&quot;:&quot;4c624678-12ac-36d0-8974-7ba50c47daf3&quot;,&quot;title&quot;:&quot;Development and diversification of trunk plates of the lower Cambrian lobopodians&quot;,&quot;author&quot;:[{&quot;family&quot;:&quot;Zhang&quot;,&quot;given&quot;:&quot;Xi-Guang&quot;,&quot;parse-names&quot;:false,&quot;dropping-particle&quot;:&quot;&quot;,&quot;non-dropping-particle&quot;:&quot;&quot;},{&quot;family&quot;:&quot;Aldridge&quot;,&quot;given&quot;:&quot;Richard J.&quot;,&quot;parse-names&quot;:false,&quot;dropping-particle&quot;:&quot;&quot;,&quot;non-dropping-particle&quot;:&quot;&quot;}],&quot;container-title&quot;:&quot;Palaeontology&quot;,&quot;container-title-short&quot;:&quot;Palaeontology&quot;,&quot;DOI&quot;:&quot;10.1111/j.1475-4983.2006.00634.x&quot;,&quot;ISSN&quot;:&quot;0031-0239&quot;,&quot;issued&quot;:{&quot;date-parts&quot;:[[2007,3]]},&quot;page&quot;:&quot;401-415&quot;,&quot;issue&quot;:&quot;2&quot;,&quot;volume&quot;:&quot;50&quot;},&quot;isTemporary&quot;:false}]},{&quot;citationID&quot;:&quot;MENDELEY_CITATION_dc77ab22-0d28-47d3-b64c-2d2cfe447c1e&quot;,&quot;properties&quot;:{&quot;noteIndex&quot;:0},&quot;isEdited&quot;:false,&quot;manualOverride&quot;:{&quot;isManuallyOverridden&quot;:false,&quot;citeprocText&quot;:&quot;(Maas &lt;i&gt;et al.&lt;/i&gt; 2007)&quot;,&quot;manualOverrideText&quot;:&quot;&quot;},&quot;citationTag&quot;:&quot;MENDELEY_CITATION_v3_eyJjaXRhdGlvbklEIjoiTUVOREVMRVlfQ0lUQVRJT05fZGM3N2FiMjItMGQyOC00N2QzLWI2NGMtMmQyY2ZlNDQ3YzFl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quot;,&quot;citationItems&quot;:[{&quot;id&quot;:&quot;da737865-27c8-3626-89f6-34087f0b9093&quot;,&quot;itemData&quot;:{&quot;type&quot;:&quot;article-journal&quot;,&quot;id&quot;:&quot;da737865-27c8-3626-89f6-34087f0b9093&quot;,&quot;title&quot;:&quot;A Cambrian micro-lobopodian and the evolution of arthropod locomotion and reproduction&quot;,&quot;author&quot;:[{&quot;family&quot;:&quot;Maas&quot;,&quot;given&quot;:&quot;Andreas&quot;,&quot;parse-names&quot;:false,&quot;dropping-particle&quot;:&quot;&quot;,&quot;non-dropping-particle&quot;:&quot;&quot;},{&quot;family&quot;:&quot;Mayer&quot;,&quot;given&quot;:&quot;Georg&quot;,&quot;parse-names&quot;:false,&quot;dropping-particle&quot;:&quot;&quot;,&quot;non-dropping-particle&quot;:&quot;&quot;},{&quot;family&quot;:&quot;Kristensen&quot;,&quot;given&quot;:&quot;Reinhardt M.&quot;,&quot;parse-names&quot;:false,&quot;dropping-particle&quot;:&quot;&quot;,&quot;non-dropping-particle&quot;:&quot;&quot;},{&quot;family&quot;:&quot;Waloszek&quot;,&quot;given&quot;:&quot;Dieter&quot;,&quot;parse-names&quot;:false,&quot;dropping-particle&quot;:&quot;&quot;,&quot;non-dropping-particle&quot;:&quot;&quot;}],&quot;container-title&quot;:&quot;Chinese Science Bulletin&quot;,&quot;DOI&quot;:&quot;10.1007/s11434-007-0515-3&quot;,&quot;ISSN&quot;:&quot;1001-6538&quot;,&quot;issued&quot;:{&quot;date-parts&quot;:[[2007,12]]},&quot;page&quot;:&quot;3385-3392&quot;,&quot;issue&quot;:&quot;24&quot;,&quot;volume&quot;:&quot;52&quot;,&quot;container-title-short&quot;:&quot;&quot;},&quot;isTemporary&quot;:false}]},{&quot;citationID&quot;:&quot;MENDELEY_CITATION_a659a7c0-0efa-479c-b50d-2ce68905eb31&quot;,&quot;properties&quot;:{&quot;noteIndex&quot;:0},&quot;isEdited&quot;:false,&quot;manualOverride&quot;:{&quot;isManuallyOverridden&quot;:false,&quot;citeprocText&quot;:&quot;(Hou and Bergström 1995)&quot;,&quot;manualOverrideText&quot;:&quot;&quot;},&quot;citationTag&quot;:&quot;MENDELEY_CITATION_v3_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&quot;,&quot;citationItems&quot;:[{&quot;id&quot;:&quot;0963a0e9-d8a3-36d9-9205-b0d08815a8b1&quot;,&quot;itemData&quot;:{&quot;type&quot;:&quot;article-journal&quot;,&quot;id&quot;:&quot;0963a0e9-d8a3-36d9-9205-b0d08815a8b1&quot;,&quot;title&quot;:&quot;Cambrian lobopodians–ancestors of extant onychophorans?&quot;,&quot;author&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Zoological Journal of the Linnean Society&quot;,&quot;container-title-short&quot;:&quot;Zool. J. Linn. Soc.&quot;,&quot;issued&quot;:{&quot;date-parts&quot;:[[1995]]},&quot;page&quot;:&quot;3-19&quot;,&quot;publisher&quot;:&quot;Blackwell Publishing Ltd&quot;,&quot;issue&quot;:&quot;1&quot;,&quot;volume&quot;:&quot;114&quot;},&quot;isTemporary&quot;:false}]},{&quot;citationID&quot;:&quot;MENDELEY_CITATION_dddfabb2-b9f7-4670-ad72-54d89afa0a2b&quot;,&quot;properties&quot;:{&quot;noteIndex&quot;:0},&quot;isEdited&quot;:false,&quot;manualOverride&quot;:{&quot;isManuallyOverridden&quot;:false,&quot;citeprocText&quot;:&quot;(Steiner &lt;i&gt;et al.&lt;/i&gt; 2012)&quot;,&quot;manualOverrideText&quot;:&quot;&quot;},&quot;citationTag&quot;:&quot;MENDELEY_CITATION_v3_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&quot;,&quot;citationItems&quot;:[{&quot;id&quot;:&quot;ae11fa49-6bd8-3f5e-b937-56cbe105aac7&quot;,&quot;itemData&quot;:{&quot;type&quot;:&quot;article-journal&quot;,&quot;id&quot;:&quot;ae11fa49-6bd8-3f5e-b937-56cbe105aac7&quot;,&quot;title&quot;:&quot;A new species of &lt;i&gt;Hallucigenia &lt;/i&gt;from the Cambrian Stage 4 Wulongqing Formation of Yunnan (South China) and the structure of sclerites in lobopodians&quot;,&quot;author&quot;:[{&quot;family&quot;:&quot;Steiner&quot;,&quot;given&quot;:&quot;Michael&quot;,&quot;parse-names&quot;:false,&quot;dropping-particle&quot;:&quot;&quot;,&quot;non-dropping-particle&quot;:&quot;&quot;},{&quot;family&quot;:&quot;Hu&quot;,&quot;given&quot;:&quot;S.-X.&quot;,&quot;parse-names&quot;:false,&quot;dropping-particle&quot;:&quot;&quot;,&quot;non-dropping-particle&quot;:&quot;&quot;},{&quot;family&quot;:&quot;Liu&quot;,&quot;given&quot;:&quot;Jianni&quot;,&quot;parse-names&quot;:false,&quot;dropping-particle&quot;:&quot;&quot;,&quot;non-dropping-particle&quot;:&quot;&quot;},{&quot;family&quot;:&quot;Keupp&quot;,&quot;given&quot;:&quot;H&quot;,&quot;parse-names&quot;:false,&quot;dropping-particle&quot;:&quot;&quot;,&quot;non-dropping-particle&quot;:&quot;&quot;}],&quot;container-title&quot;:&quot;Bulletin of Geosciences&quot;,&quot;container-title-short&quot;:&quot;Bull. Geosci.&quot;,&quot;DOI&quot;:&quot;10.3140/bull.geosci.1280&quot;,&quot;issued&quot;:{&quot;date-parts&quot;:[[2012]]},&quot;page&quot;:&quot;107-124&quot;,&quot;abstract&quot;:&quot;Hallucigenia hongmeia sp. nov. and Hallucigenia sparsa are described from the Cambrian Stage 4 Guanshan fossil Lagerstätte of Wulongqing Formation from Guangwei in Kunming district, Yunnan Province, South China. The paired trunk sclerites of lobopodians reveal a general net-like microstructure, which is documented for the genera Hallucigenia, Onychodictyon and Microdictyon. This microstructure is comparable to a similar microstructure in paired trunk sclerites of the palaeoscolecidan sensu lato Cricocosmia and Tabelliscolex. The net-like trunk sclerites of lobopodians are interpreted as having carried numerous sensory or secretory papillae. Lobopodian sclerites such as Hallucigenia, Onychodictyon and Microdictyon and the palaeoscolecidans s.l. Cricocosmia and Tabellicsolex were primarily composed of tanned organic structures. Duplicates of trunk sclerites in Microdictyon and Cricocosmia point to a moulting of the external cuticle. The structure and form of prominent claws in Hallucigenia hongmeia sp. nov. are interpreted as indicative of an adapted lifestyle in the epibenthos. • Key words: Cambrian, lobopodians, Hallucigenia, Guanshan, fossil Lagerstätte, sclerites.&quot;,&quot;issue&quot;:&quot;1&quot;,&quot;volume&quot;:&quot;87&quot;},&quot;isTemporary&quot;:false}]},{&quot;citationID&quot;:&quot;MENDELEY_CITATION_ffb44200-8c12-42ed-984c-d488d6d5b688&quot;,&quot;properties&quot;:{&quot;noteIndex&quot;:0},&quot;isEdited&quot;:false,&quot;manualOverride&quot;:{&quot;isManuallyOverridden&quot;:false,&quot;citeprocText&quot;:&quot;(Ma, Hou and Bergström 2009)&quot;,&quot;manualOverrideText&quot;:&quot;&quot;},&quot;citationTag&quot;:&quot;MENDELEY_CITATION_v3_eyJjaXRhdGlvbklEIjoiTUVOREVMRVlfQ0lUQVRJT05fZmZiNDQyMDAtOGMxMi00MmVkLTk4NGMtZDQ4OGQ2ZDViNjg4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citationID&quot;:&quot;MENDELEY_CITATION_521e89c4-ba34-4d3e-99ae-d3a0912a0ae3&quot;,&quot;properties&quot;:{&quot;noteIndex&quot;:0},&quot;isEdited&quot;:false,&quot;manualOverride&quot;:{&quot;isManuallyOverridden&quot;:false,&quot;citeprocText&quot;:&quot;(García-Bellido &lt;i&gt;et al.&lt;/i&gt; 2013)&quot;,&quot;manualOverrideText&quot;:&quot;&quot;},&quot;citationTag&quot;:&quot;MENDELEY_CITATION_v3_eyJjaXRhdGlvbklEIjoiTUVOREVMRVlfQ0lUQVRJT05fNTIxZTg5YzQtYmEzNC00ZDNlLTk5YWUtZDNhMDkxMmEwYWUz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quot;,&quot;citationItems&quot;:[{&quot;id&quot;:&quot;d22403d1-c57d-33ec-98cc-3ee695e261ce&quot;,&quot;itemData&quot;:{&quot;type&quot;:&quot;article-journal&quot;,&quot;id&quot;:&quot;d22403d1-c57d-33ec-98cc-3ee695e261ce&quot;,&quot;title&quot;:&quot;A ‘Collins’ monster’-type lobopodian from the Emu Bay Shale Konservat-Lagerstätte (Cambrian), South Australia&quot;,&quot;author&quot;:[{&quot;family&quot;:&quot;García-Bellido&quot;,&quot;given&quot;:&quot;Diego C.&quot;,&quot;parse-names&quot;:false,&quot;dropping-particle&quot;:&quot;&quot;,&quot;non-dropping-particle&quot;:&quot;&quot;},{&quot;family&quot;:&quot;Edgecombe&quot;,&quot;given&quot;:&quot;Gregory D.&quot;,&quot;parse-names&quot;:false,&quot;dropping-particle&quot;:&quot;&quot;,&quot;non-dropping-particle&quot;:&quot;&quot;},{&quot;family&quot;:&quot;Paterson&quot;,&quot;given&quot;:&quot;John R.&quot;,&quot;parse-names&quot;:false,&quot;dropping-particle&quot;:&quot;&quot;,&quot;non-dropping-particle&quot;:&quot;&quot;},{&quot;family&quot;:&quot;Ma&quot;,&quot;given&quot;:&quot;Xiaoya&quot;,&quot;parse-names&quot;:false,&quot;dropping-particle&quot;:&quot;&quot;,&quot;non-dropping-particle&quot;:&quot;&quot;}],&quot;container-title&quot;:&quot;Alcheringa&quot;,&quot;DOI&quot;:&quot;10.1080/03115518.2013.792456&quot;,&quot;ISSN&quot;:&quot;0311-5518&quot;,&quot;issued&quot;:{&quot;date-parts&quot;:[[2013,5]]},&quot;page&quot;:&quot;474-478&quot;,&quot;abstract&quot;:&quot;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 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quot;,&quot;publisher&quot;:&quot;Taylor &amp; Francis&quot;,&quot;issue&quot;:&quot;4&quot;,&quot;volume&quot;:&quot;37&quot;,&quot;container-title-short&quot;:&quot;&quot;},&quot;isTemporary&quot;:false}]},{&quot;citationID&quot;:&quot;MENDELEY_CITATION_a821838a-1895-4874-9eb2-3fd14f1b7c1f&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YTgyMTgzOGEtMTg5NS00ODc0LTllYjItM2ZkMTRmMWI3YzFm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e660f40c-ee00-42fd-999b-bacdbbc42d40&quot;,&quot;properties&quot;:{&quot;noteIndex&quot;:0},&quot;isEdited&quot;:false,&quot;manualOverride&quot;:{&quot;isManuallyOverridden&quot;:false,&quot;citeprocText&quot;:&quot;(Caron and Aria 2020)&quot;,&quot;manualOverrideText&quot;:&quot;&quot;},&quot;citationTag&quot;:&quot;MENDELEY_CITATION_v3_eyJjaXRhdGlvbklEIjoiTUVOREVMRVlfQ0lUQVRJT05fZTY2MGY0MGMtZWUwMC00MmZkLTk5OWItYmFjZGJiYzQyZDQw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0ab5fbd7-8542-43bb-b1a6-5ff6e1bd9573&quot;,&quot;properties&quot;:{&quot;noteIndex&quot;:0},&quot;isEdited&quot;:false,&quot;manualOverride&quot;:{&quot;isManuallyOverridden&quot;:false,&quot;citeprocText&quot;:&quot;(Conway Morris 1977)&quot;,&quot;manualOverrideText&quot;:&quot;&quot;},&quot;citationTag&quot;:&quot;MENDELEY_CITATION_v3_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&quot;,&quot;citationItems&quot;:[{&quot;id&quot;:&quot;560f4d5b-a108-3aec-8923-437c44a0c860&quot;,&quot;itemData&quot;:{&quot;type&quot;:&quot;article-journal&quot;,&quot;id&quot;:&quot;560f4d5b-a108-3aec-8923-437c44a0c860&quot;,&quot;title&quot;:&quot;A new metazoan from the Cambrian Burgess Shale of British Columbia&quot;,&quot;author&quot;:[{&quot;family&quot;:&quot;Conway Morris&quot;,&quot;given&quot;:&quot;Simon&quot;,&quot;parse-names&quot;:false,&quot;dropping-particle&quot;:&quot;&quot;,&quot;non-dropping-particle&quot;:&quot;&quot;}],&quot;container-title&quot;:&quot;Palaeontology&quot;,&quot;container-title-short&quot;:&quot;Palaeontology&quot;,&quot;issued&quot;:{&quot;date-parts&quot;:[[1977]]},&quot;page&quot;:&quot;623-640&quot;,&quot;volume&quot;:&quot;20&quot;},&quot;isTemporary&quot;:false}]},{&quot;citationID&quot;:&quot;MENDELEY_CITATION_1ca17f3d-0355-415f-9156-692ddc010e78&quot;,&quot;properties&quot;:{&quot;noteIndex&quot;:0},&quot;isEdited&quot;:false,&quot;manualOverride&quot;:{&quot;isManuallyOverridden&quot;:false,&quot;citeprocText&quot;:&quot;(Topper &lt;i&gt;et al.&lt;/i&gt; 2013)&quot;,&quot;manualOverrideText&quot;:&quot;&quot;},&quot;citationTag&quot;:&quot;MENDELEY_CITATION_v3_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&quot;,&quot;citationItems&quot;:[{&quot;id&quot;:&quot;e1d91018-2447-3775-b484-32bd20285f06&quot;,&quot;itemData&quot;:{&quot;type&quot;:&quot;article-journal&quot;,&quot;id&quot;:&quot;e1d91018-2447-3775-b484-32bd20285f06&quot;,&quot;title&quot;:&quot;Moulting in the lobopodian &lt;i&gt;Onychodictyon&lt;/i&gt; from the lower Cambrian of Greenland&quot;,&quot;author&quot;:[{&quot;family&quot;:&quot;Topper&quot;,&quot;given&quot;:&quot;Timothy P.&quot;,&quot;parse-names&quot;:false,&quot;dropping-particle&quot;:&quot;&quot;,&quot;non-dropping-particle&quot;:&quot;&quot;},{&quot;family&quot;:&quot;Skovsted&quot;,&quot;given&quot;:&quot;Christian B.&quot;,&quot;parse-names&quot;:false,&quot;dropping-particle&quot;:&quot;&quot;,&quot;non-dropping-particle&quot;:&quot;&quot;},{&quot;family&quot;:&quot;Peel&quot;,&quot;given&quot;:&quot;John S.&quot;,&quot;parse-names&quot;:false,&quot;dropping-particle&quot;:&quot;&quot;,&quot;non-dropping-particle&quot;:&quot;&quot;},{&quot;family&quot;:&quot;Harper&quot;,&quot;given&quot;:&quot;David A.T.&quot;,&quot;parse-names&quot;:false,&quot;dropping-particle&quot;:&quot;&quot;,&quot;non-dropping-particle&quot;:&quot;&quot;}],&quot;container-title&quot;:&quot;Lethaia&quot;,&quot;container-title-short&quot;:&quot;Lethaia&quot;,&quot;DOI&quot;:&quot;10.1111/let.12026&quot;,&quot;ISSN&quot;:&quot;00241164&quot;,&quot;issued&quot;:{&quot;date-parts&quot;:[[2013,7]]},&quot;page&quot;:&quot;490-495&quot;,&quot;abstract&quot;:&quot;A number of lobopodian taxa from the Cambrian display pairs of sclerotized plates symmetrically positioned along the dorsum of the animal, predominantly above the walking appendages. Most genera were described from complete body fossils exquisitely preserved in the famous Cambrian Lagerstätten, but lobopodian phosphatized plates are found worldwide as typical components of Cambrian small shelly fossil assemblages (SSF). Details regarding intraspecific and ontogenetic variation in lobopod plates are elusive, and the lack of details of ornamentation in Lagerstätte specimens does not minimize the problem. We document here an assemblage of well-preserved isolated plates of Onychodictyon sp. from the Lower Cambrian (Cambrian Series 2, Stage 4) of North Greenland. Two specimens exhibit perfectly conjoined plates from successive moults. Details of ornamentation and the outline and profile of the fixed plates are identical, but width and length of the underlying plate are 24% larger. These specimens boost the body of evidence that lobopodians moulted but also show that plate outline and ornamentation did not vary during ontogeny.&quot;,&quot;issue&quot;:&quot;4&quot;,&quot;volume&quot;:&quot;46&quot;},&quot;isTemporary&quot;:false}]},{&quot;citationID&quot;:&quot;MENDELEY_CITATION_70e40b83-149d-4e9f-84aa-f4d2fdbd34ef&quot;,&quot;properties&quot;:{&quot;noteIndex&quot;:0},&quot;isEdited&quot;:false,&quot;manualOverride&quot;:{&quot;isManuallyOverridden&quot;:false,&quot;citeprocText&quot;:&quot;(Liu &lt;i&gt;et al.&lt;/i&gt; 2008)&quot;,&quot;manualOverrideText&quot;:&quot;&quot;},&quot;citationTag&quot;:&quot;MENDELEY_CITATION_v3_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&quot;,&quot;citationItems&quot;:[{&quot;id&quot;:&quot;d6822900-1e31-3de8-9704-dc928b70ef6e&quot;,&quot;itemData&quot;:{&quot;type&quot;:&quot;article-journal&quot;,&quot;id&quot;:&quot;d6822900-1e31-3de8-9704-dc928b70ef6e&quot;,&quot;title&quot;:&quot;The lobopod &lt;i&gt;Onychodictyon&lt;/i&gt; from the lower Cambrian Chengjiang lagerstätte revisited&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Acta Palaeontologica Polonica&quot;,&quot;container-title-short&quot;:&quot;Acta Palaeontol. Pol.&quot;,&quot;DOI&quot;:&quot;10.4202/app.2008.0209&quot;,&quot;ISSN&quot;:&quot;0567-7920&quot;,&quot;issued&quot;:{&quot;date-parts&quot;:[[2008,6]]},&quot;page&quot;:&quot;285-292&quot;,&quot;abstract&quot;:&quot;Onychodictyon ferox, from the Lower Cambrian Chengjiang Lagerstätte, is a worm-like armored lobopod with 10 pairs of dorsal plates and a pair of probable sensory appendages (“antennae”). Newly discovered complete specimens show that Onychodictyon is represented by two species: O. ferox with a “head” bearing a pair of dorsal “antennae” and a trunk with 11 pairs of limbs, whereas O. gracilis has a blunt anterior end without any appendages and a trunk with 12 pairs of limbs. Because of the close resemblance of the “antennae” of O. ferox and those of the lobopod Miraluolishania, they are considered to be homologous structures. The “antennae” of Cambrian lobopodians are proposed to be homologous with the arthropod antennulae.&quot;,&quot;publisher&quot;:&quot;Institute of Paleobiology, Polish Academy of Sciences&quot;,&quot;issue&quot;:&quot;2&quot;,&quot;volume&quot;:&quot;53&quot;},&quot;isTemporary&quot;:false}]},{&quot;citationID&quot;:&quot;MENDELEY_CITATION_69ec1a38-3e78-4e4f-ad8e-7b41fe9808b1&quot;,&quot;properties&quot;:{&quot;noteIndex&quot;:0},&quot;isEdited&quot;:false,&quot;manualOverride&quot;:{&quot;isManuallyOverridden&quot;:false,&quot;citeprocText&quot;:&quot;(Murdock &lt;i&gt;et al.&lt;/i&gt; 2014)&quot;,&quot;manualOverrideText&quot;:&quot;&quot;},&quot;citationTag&quot;:&quot;MENDELEY_CITATION_v3_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&quot;,&quot;citationItems&quot;:[{&quot;id&quot;:&quot;b55360d5-14f8-30d8-8230-f30f739a018b&quot;,&quot;itemData&quot;:{&quot;type&quot;:&quot;article-journal&quot;,&quot;id&quot;:&quot;b55360d5-14f8-30d8-8230-f30f739a018b&quot;,&quot;title&quot;:&quot;Decay of velvet worms (Onychophora), and bias in the fossil record of lobopodians&quot;,&quot;author&quot;:[{&quot;family&quot;:&quot;Murdock&quot;,&quot;given&quot;:&quot;Duncan J.E.&quot;,&quot;parse-names&quot;:false,&quot;dropping-particle&quot;:&quot;&quot;,&quot;non-dropping-particle&quot;:&quot;&quot;},{&quot;family&quot;:&quot;Gabbott&quot;,&quot;given&quot;:&quot;Sarah E.&quot;,&quot;parse-names&quot;:false,&quot;dropping-particle&quot;:&quot;&quot;,&quot;non-dropping-particle&quot;:&quot;&quot;},{&quot;family&quot;:&quot;Mayer&quot;,&quot;given&quot;:&quot;Georg&quot;,&quot;parse-names&quot;:false,&quot;dropping-particle&quot;:&quot;&quot;,&quot;non-dropping-particle&quot;:&quot;&quot;},{&quot;family&quot;:&quot;Purnell&quot;,&quot;given&quot;:&quot;Mark A.&quot;,&quot;parse-names&quot;:false,&quot;dropping-particle&quot;:&quot;&quot;,&quot;non-dropping-particle&quot;:&quot;&quot;}],&quot;container-title&quot;:&quot;BMC Evolutionary Biology&quot;,&quot;container-title-short&quot;:&quot;BMC Evol. Biol.&quot;,&quot;DOI&quot;:&quot;10.1186/s12862-014-0222-z&quot;,&quot;ISSN&quot;:&quot;14712148&quot;,&quot;PMID&quot;:&quot;25472836&quot;,&quot;issued&quot;:{&quot;date-parts&quot;:[[2014]]},&quot;abstract&quot;:&quot;Background: Fossil lobopodians, including animals proposed to have close affinity to modern onychophorans, are crucial to understanding the evolution of the panarthropod body plan and the phylum-level relationships between the ecdysozoan groups. Unfortunately, the key features of their anatomy are un-mineralized and subject to biases introduced during death, decay and preservation, yet the extent to which these fossils have been affected by the processes of post-mortem decay is entirely untested. Recent experimental work on chordates has highlighted a profound bias caused by decay, resulting in the erroneous interpretation of badly decayed specimens as primitive members of a clade (stemward slippage). The degree to which this bias affects organisms other than chordates is unknown. Results: Here we use experimental decay of velvet worms (Onychophora) to examine the importance of decay bias in fossil lobopodians. Although we find stemward slippage is not significant in the interpretation of non-mineralized lobopodian fossils, the affect of decay is far from unbiased. Quantitative analysis reveals significant changes in body proportions during decay, a spectrum of decay resistance across anatomical features, and correlated decay of topologically associated characters. Conclusions: These results have significant implications for the interpretation of fossil lobopodian remains, demonstrating that features such as body outline and relative proportions are unreliable for taxonomy or phylogenetic reconstruction, unless decay is taken into account. Similarly, the non-independent loss of characters, due to juxtaposition in the body, during decay has the potential to bias phylogenetic analyses of non-biomineralized fossils. Our results are difficult to reconcile with interpretations of highly decay-prone tissues and structures, such as neural tissue, and complex musculature, in recently described Cambrian lobopodians. More broadly, we hypothesize that stemward slippage is unlikely to be a significant factor among the taphonomic biases that have affected organisms where decay-resistant features of the anatomy are rich in phylogenetically informative characters. Conversely, organisms which possess decay-resistant body parts but have informative characters concentrated in decay-prone tissues will be just as liable to bias as those that lack decay-resistant body parts. Further experimental analysis of decay is required to test these hypotheses.&quot;,&quot;issue&quot;:&quot;1&quot;,&quot;volume&quot;:&quot;14&quot;},&quot;isTemporary&quot;:false}]},{&quot;citationID&quot;:&quot;MENDELEY_CITATION_3b399061-9170-492d-87ac-0d7efe0ac4d3&quot;,&quot;properties&quot;:{&quot;noteIndex&quot;:0},&quot;isEdited&quot;:false,&quot;manualOverride&quot;:{&quot;isManuallyOverridden&quot;:false,&quot;citeprocText&quot;:&quot;(Caron, Smith and Harvey 2013)&quot;,&quot;manualOverrideText&quot;:&quot;&quot;},&quot;citationTag&quot;:&quot;MENDELEY_CITATION_v3_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&quot;,&quot;citationItems&quot;:[{&quot;id&quot;:&quot;654dc1ca-978e-37a9-bc85-1a3f6a2b87a7&quot;,&quot;itemData&quot;:{&quot;type&quot;:&quot;article-journal&quot;,&quot;id&quot;:&quot;654dc1ca-978e-37a9-bc85-1a3f6a2b87a7&quot;,&quot;title&quot;:&quot;Beyond the Burgess Shale: Cambrian microfossils track the rise and fall of hallucigeniid lobopodians&quot;,&quot;author&quot;:[{&quot;family&quot;:&quot;Caron&quot;,&quot;given&quot;:&quot;Jean-Bernard&quot;,&quot;parse-names&quot;:false,&quot;dropping-particle&quot;:&quot;&quot;,&quot;non-dropping-particle&quot;:&quot;&quot;},{&quot;family&quot;:&quot;Smith&quot;,&quot;given&quot;:&quot;Martin Ross&quot;,&quot;parse-names&quot;:false,&quot;dropping-particle&quot;:&quot;&quot;,&quot;non-dropping-particle&quot;:&quot;&quot;},{&quot;family&quot;:&quot;Harvey&quot;,&quot;given&quot;:&quot;Thomas H. P.&quot;,&quot;parse-names&quot;:false,&quot;dropping-particle&quot;:&quot;&quot;,&quot;non-dropping-particle&quot;:&quot;&quot;}],&quot;container-title&quot;:&quot;Proceedings of the Royal Society B: Biological Sciences&quot;,&quot;DOI&quot;:&quot;10.1098/rspb.2013.1613&quot;,&quot;issued&quot;:{&quot;date-parts&quot;:[[2013]]},&quot;page&quot;:&quot;20131613&quot;,&quot;issue&quot;:&quot;1767&quot;,&quot;volume&quot;:&quot;280&quot;,&quot;container-title-short&quot;:&quot;&quot;},&quot;isTemporary&quot;:false}]},{&quot;citationID&quot;:&quot;MENDELEY_CITATION_082a7ff0-ce08-4bef-82e3-4100d2887edd&quot;,&quot;properties&quot;:{&quot;noteIndex&quot;:0},&quot;isEdited&quot;:false,&quot;manualOverride&quot;:{&quot;isManuallyOverridden&quot;:false,&quot;citeprocText&quot;:&quot;(Hou and Bergström 1995; Steiner &lt;i&gt;et al.&lt;/i&gt; 2012; Caron, Smith and Harvey 2013)&quot;,&quot;manualOverrideText&quot;:&quot;&quot;},&quot;citationTag&quot;:&quot;MENDELEY_CITATION_v3_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&quot;,&quot;citationItems&quot;:[{&quot;id&quot;:&quot;654dc1ca-978e-37a9-bc85-1a3f6a2b87a7&quot;,&quot;itemData&quot;:{&quot;type&quot;:&quot;article-journal&quot;,&quot;id&quot;:&quot;654dc1ca-978e-37a9-bc85-1a3f6a2b87a7&quot;,&quot;title&quot;:&quot;Beyond the Burgess Shale: Cambrian microfossils track the rise and fall of hallucigeniid lobopodians&quot;,&quot;author&quot;:[{&quot;family&quot;:&quot;Caron&quot;,&quot;given&quot;:&quot;Jean-Bernard&quot;,&quot;parse-names&quot;:false,&quot;dropping-particle&quot;:&quot;&quot;,&quot;non-dropping-particle&quot;:&quot;&quot;},{&quot;family&quot;:&quot;Smith&quot;,&quot;given&quot;:&quot;Martin Ross&quot;,&quot;parse-names&quot;:false,&quot;dropping-particle&quot;:&quot;&quot;,&quot;non-dropping-particle&quot;:&quot;&quot;},{&quot;family&quot;:&quot;Harvey&quot;,&quot;given&quot;:&quot;Thomas H. P.&quot;,&quot;parse-names&quot;:false,&quot;dropping-particle&quot;:&quot;&quot;,&quot;non-dropping-particle&quot;:&quot;&quot;}],&quot;container-title&quot;:&quot;Proceedings of the Royal Society B: Biological Sciences&quot;,&quot;DOI&quot;:&quot;10.1098/rspb.2013.1613&quot;,&quot;issued&quot;:{&quot;date-parts&quot;:[[2013]]},&quot;page&quot;:&quot;20131613&quot;,&quot;issue&quot;:&quot;1767&quot;,&quot;volume&quot;:&quot;280&quot;,&quot;container-title-short&quot;:&quot;&quot;},&quot;isTemporary&quot;:false},{&quot;id&quot;:&quot;0963a0e9-d8a3-36d9-9205-b0d08815a8b1&quot;,&quot;itemData&quot;:{&quot;type&quot;:&quot;article-journal&quot;,&quot;id&quot;:&quot;0963a0e9-d8a3-36d9-9205-b0d08815a8b1&quot;,&quot;title&quot;:&quot;Cambrian lobopodians–ancestors of extant onychophorans?&quot;,&quot;author&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Zoological Journal of the Linnean Society&quot;,&quot;container-title-short&quot;:&quot;Zool. J. Linn. Soc.&quot;,&quot;issued&quot;:{&quot;date-parts&quot;:[[1995]]},&quot;page&quot;:&quot;3-19&quot;,&quot;publisher&quot;:&quot;Blackwell Publishing Ltd&quot;,&quot;issue&quot;:&quot;1&quot;,&quot;volume&quot;:&quot;114&quot;},&quot;isTemporary&quot;:false},{&quot;id&quot;:&quot;ae11fa49-6bd8-3f5e-b937-56cbe105aac7&quot;,&quot;itemData&quot;:{&quot;type&quot;:&quot;article-journal&quot;,&quot;id&quot;:&quot;ae11fa49-6bd8-3f5e-b937-56cbe105aac7&quot;,&quot;title&quot;:&quot;A new species of &lt;i&gt;Hallucigenia &lt;/i&gt;from the Cambrian Stage 4 Wulongqing Formation of Yunnan (South China) and the structure of sclerites in lobopodians&quot;,&quot;author&quot;:[{&quot;family&quot;:&quot;Steiner&quot;,&quot;given&quot;:&quot;Michael&quot;,&quot;parse-names&quot;:false,&quot;dropping-particle&quot;:&quot;&quot;,&quot;non-dropping-particle&quot;:&quot;&quot;},{&quot;family&quot;:&quot;Hu&quot;,&quot;given&quot;:&quot;S.-X.&quot;,&quot;parse-names&quot;:false,&quot;dropping-particle&quot;:&quot;&quot;,&quot;non-dropping-particle&quot;:&quot;&quot;},{&quot;family&quot;:&quot;Liu&quot;,&quot;given&quot;:&quot;Jianni&quot;,&quot;parse-names&quot;:false,&quot;dropping-particle&quot;:&quot;&quot;,&quot;non-dropping-particle&quot;:&quot;&quot;},{&quot;family&quot;:&quot;Keupp&quot;,&quot;given&quot;:&quot;H&quot;,&quot;parse-names&quot;:false,&quot;dropping-particle&quot;:&quot;&quot;,&quot;non-dropping-particle&quot;:&quot;&quot;}],&quot;container-title&quot;:&quot;Bulletin of Geosciences&quot;,&quot;container-title-short&quot;:&quot;Bull. Geosci.&quot;,&quot;DOI&quot;:&quot;10.3140/bull.geosci.1280&quot;,&quot;issued&quot;:{&quot;date-parts&quot;:[[2012]]},&quot;page&quot;:&quot;107-124&quot;,&quot;abstract&quot;:&quot;Hallucigenia hongmeia sp. nov. and Hallucigenia sparsa are described from the Cambrian Stage 4 Guanshan fossil Lagerstätte of Wulongqing Formation from Guangwei in Kunming district, Yunnan Province, South China. The paired trunk sclerites of lobopodians reveal a general net-like microstructure, which is documented for the genera Hallucigenia, Onychodictyon and Microdictyon. This microstructure is comparable to a similar microstructure in paired trunk sclerites of the palaeoscolecidan sensu lato Cricocosmia and Tabelliscolex. The net-like trunk sclerites of lobopodians are interpreted as having carried numerous sensory or secretory papillae. Lobopodian sclerites such as Hallucigenia, Onychodictyon and Microdictyon and the palaeoscolecidans s.l. Cricocosmia and Tabellicsolex were primarily composed of tanned organic structures. Duplicates of trunk sclerites in Microdictyon and Cricocosmia point to a moulting of the external cuticle. The structure and form of prominent claws in Hallucigenia hongmeia sp. nov. are interpreted as indicative of an adapted lifestyle in the epibenthos. • Key words: Cambrian, lobopodians, Hallucigenia, Guanshan, fossil Lagerstätte, sclerites.&quot;,&quot;issue&quot;:&quot;1&quot;,&quot;volume&quot;:&quot;87&quot;},&quot;isTemporary&quot;:false}]},{&quot;citationID&quot;:&quot;MENDELEY_CITATION_c6dbeb64-cd91-4e8b-b3f2-5db15b27032d&quot;,&quot;properties&quot;:{&quot;noteIndex&quot;:0},&quot;isEdited&quot;:false,&quot;manualOverride&quot;:{&quot;isManuallyOverridden&quot;:false,&quot;citeprocText&quot;:&quot;(Budd and Peel 1998)&quot;,&quot;manualOverrideText&quot;:&quot;&quot;},&quot;citationTag&quot;:&quot;MENDELEY_CITATION_v3_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&quot;,&quot;citationItems&quot;:[{&quot;id&quot;:&quot;02f6281e-d82b-346e-98e6-88745dff872a&quot;,&quot;itemData&quot;:{&quot;type&quot;:&quot;article-journal&quot;,&quot;id&quot;:&quot;02f6281e-d82b-346e-98e6-88745dff872a&quot;,&quot;title&quot;:&quot;A new xenusiid lobopod from the Early Cambrian Sirius Passet fauna of North Greenland&quot;,&quot;author&quot;:[{&quot;family&quot;:&quot;Budd&quot;,&quot;given&quot;:&quot;GE&quot;,&quot;parse-names&quot;:false,&quot;dropping-particle&quot;:&quot;&quot;,&quot;non-dropping-particle&quot;:&quot;&quot;},{&quot;family&quot;:&quot;Peel&quot;,&quot;given&quot;:&quot;JS&quot;,&quot;parse-names&quot;:false,&quot;dropping-particle&quot;:&quot;&quot;,&quot;non-dropping-particle&quot;:&quot;&quot;}],&quot;container-title&quot;:&quot;Palaeontology&quot;,&quot;container-title-short&quot;:&quot;Palaeontology&quot;,&quot;issued&quot;:{&quot;date-parts&quot;:[[1998]]},&quot;page&quot;:&quot;1201–1213&quot;,&quot;volume&quot;:&quot;41&quot;},&quot;isTemporary&quot;:false}]},{&quot;citationID&quot;:&quot;MENDELEY_CITATION_656c6f24-98f6-49b6-abbd-5963e644b67b&quot;,&quot;properties&quot;:{&quot;noteIndex&quot;:0},&quot;isEdited&quot;:false,&quot;manualOverride&quot;:{&quot;isManuallyOverridden&quot;:false,&quot;citeprocText&quot;:&quot;(Budd 1993, 1998)&quot;,&quot;manualOverrideText&quot;:&quot;&quot;},&quot;citationTag&quot;:&quot;MENDELEY_CITATION_v3_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&quot;,&quot;citationItems&quot;:[{&quot;id&quot;:&quot;16b493a2-eb57-339a-a8a0-b036d17db3f0&quot;,&quot;itemData&quot;:{&quot;type&quot;:&quot;article-journal&quot;,&quot;id&quot;:&quot;16b493a2-eb57-339a-a8a0-b036d17db3f0&quot;,&quot;title&quot;:&quot;The morphology and phylogenetic significance of &lt;i&gt;Kerygmachela kierkegaardi&lt;/i&gt; Budd (Buen Formation, Lower Cambrian, N Greenland)&quot;,&quot;author&quot;:[{&quot;family&quot;:&quot;Budd&quot;,&quot;given&quot;:&quot;Graham E.&quot;,&quot;parse-names&quot;:false,&quot;dropping-particle&quot;:&quot;&quot;,&quot;non-dropping-particle&quot;:&quot;&quot;}],&quot;container-title&quot;:&quot;Transactions of the Royal Society of Edinburgh: Earth Sciences&quot;,&quot;container-title-short&quot;:&quot;Trans. R. Soc. Edinb. Earth Sci.&quot;,&quot;DOI&quot;:&quot;10.1017/S0263593300002418&quot;,&quot;ISSN&quot;:&quot;0263-5933&quot;,&quot;issued&quot;:{&quot;date-parts&quot;:[[1998,11]]},&quot;page&quot;:&quot;249-290&quot;,&quot;publisher&quot;:&quot;Cambridge University Press&quot;,&quot;issue&quot;:&quot;04&quot;,&quot;volume&quot;:&quot;89&quot;},&quot;isTemporary&quot;:false},{&quot;id&quot;:&quot;fcc2707a-48e4-3bbc-b9cf-f174cedfb6a6&quot;,&quot;itemData&quot;:{&quot;type&quot;:&quot;article-journal&quot;,&quot;id&quot;:&quot;fcc2707a-48e4-3bbc-b9cf-f174cedfb6a6&quot;,&quot;title&quot;:&quot;A Cambrian gilled lobopod from Greenland&quot;,&quot;author&quot;:[{&quot;family&quot;:&quot;Budd&quot;,&quot;given&quot;:&quot;Graham E.&quot;,&quot;parse-names&quot;:false,&quot;dropping-particle&quot;:&quot;&quot;,&quot;non-dropping-particle&quot;:&quot;&quot;}],&quot;container-title&quot;:&quot;Nature&quot;,&quot;container-title-short&quot;:&quot;Nature&quot;,&quot;DOI&quot;:&quot;10.1038/364709a0&quot;,&quot;issued&quot;:{&quot;date-parts&quot;:[[1993]]},&quot;page&quot;:&quot;709-711&quot;,&quot;volume&quot;:&quot;364&quot;},&quot;isTemporary&quot;:false}]},{&quot;citationID&quot;:&quot;MENDELEY_CITATION_623ca98b-1a4d-437e-a8c0-edba983f6163&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NjIzY2E5OGItMWE0ZC00MzdlLWE4YzAtZWRiYTk4M2Y2MTYz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0dd3adb6-34c4-419e-a549-0d181042fc4f&quot;,&quot;properties&quot;:{&quot;noteIndex&quot;:0},&quot;isEdited&quot;:false,&quot;manualOverride&quot;:{&quot;isManuallyOverridden&quot;:false,&quot;citeprocText&quot;:&quot;(Caron, Smith and Harvey 2013)&quot;,&quot;manualOverrideText&quot;:&quot;&quot;},&quot;citationTag&quot;:&quot;MENDELEY_CITATION_v3_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&quot;,&quot;citationItems&quot;:[{&quot;id&quot;:&quot;654dc1ca-978e-37a9-bc85-1a3f6a2b87a7&quot;,&quot;itemData&quot;:{&quot;type&quot;:&quot;article-journal&quot;,&quot;id&quot;:&quot;654dc1ca-978e-37a9-bc85-1a3f6a2b87a7&quot;,&quot;title&quot;:&quot;Beyond the Burgess Shale: Cambrian microfossils track the rise and fall of hallucigeniid lobopodians&quot;,&quot;author&quot;:[{&quot;family&quot;:&quot;Caron&quot;,&quot;given&quot;:&quot;Jean-Bernard&quot;,&quot;parse-names&quot;:false,&quot;dropping-particle&quot;:&quot;&quot;,&quot;non-dropping-particle&quot;:&quot;&quot;},{&quot;family&quot;:&quot;Smith&quot;,&quot;given&quot;:&quot;Martin Ross&quot;,&quot;parse-names&quot;:false,&quot;dropping-particle&quot;:&quot;&quot;,&quot;non-dropping-particle&quot;:&quot;&quot;},{&quot;family&quot;:&quot;Harvey&quot;,&quot;given&quot;:&quot;Thomas H. P.&quot;,&quot;parse-names&quot;:false,&quot;dropping-particle&quot;:&quot;&quot;,&quot;non-dropping-particle&quot;:&quot;&quot;}],&quot;container-title&quot;:&quot;Proceedings of the Royal Society B: Biological Sciences&quot;,&quot;DOI&quot;:&quot;10.1098/rspb.2013.1613&quot;,&quot;issued&quot;:{&quot;date-parts&quot;:[[2013]]},&quot;page&quot;:&quot;20131613&quot;,&quot;issue&quot;:&quot;1767&quot;,&quot;volume&quot;:&quot;280&quot;,&quot;container-title-short&quot;:&quot;&quot;},&quot;isTemporary&quot;:false}]},{&quot;citationID&quot;:&quot;MENDELEY_CITATION_e6ad4574-1e69-48d5-b1ec-9f86470a4950&quot;,&quot;properties&quot;:{&quot;noteIndex&quot;:0},&quot;isEdited&quot;:false,&quot;manualOverride&quot;:{&quot;isManuallyOverridden&quot;:false,&quot;citeprocText&quot;:&quot;(Smith and Ortega-Hernández 2014)&quot;,&quot;manualOverrideText&quot;:&quot;&quot;},&quot;citationTag&quot;:&quot;MENDELEY_CITATION_v3_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&quot;,&quot;citationItems&quot;:[{&quot;id&quot;:&quot;15ffa9d3-987d-3658-b227-8fe3d0b5cfb5&quot;,&quot;itemData&quot;:{&quot;type&quot;:&quot;article-journal&quot;,&quot;id&quot;:&quot;15ffa9d3-987d-3658-b227-8fe3d0b5cfb5&quot;,&quot;title&quot;:&quot;Hallucigenia's onychophoran-like claws and the case for Tactopoda&quot;,&quot;author&quot;:[{&quot;family&quot;:&quot;Smith&quot;,&quot;given&quot;:&quot;Martin R.&quot;,&quot;parse-names&quot;:false,&quot;dropping-particle&quot;:&quot;&quot;,&quot;non-dropping-particle&quot;:&quot;&quot;},{&quot;family&quot;:&quot;Ortega-Hernández&quot;,&quot;given&quot;:&quot;Javier&quot;,&quot;parse-names&quot;:false,&quot;dropping-particle&quot;:&quot;&quot;,&quot;non-dropping-particle&quot;:&quot;&quot;}],&quot;container-title&quot;:&quot;Nature&quot;,&quot;container-title-short&quot;:&quot;Nature&quot;,&quot;DOI&quot;:&quot;10.1038/nature13576&quot;,&quot;ISSN&quot;:&quot;14764687&quot;,&quot;issued&quot;:{&quot;date-parts&quot;:[[2014]]},&quot;page&quot;:&quot;363-366&quot;,&quot;abstract&quot;:&quot;The Palaeozoic form-taxon Lobopodia encompasses a diverse range of soft-bodied 'leggedworms' knownfromexceptional fossil deposits1-9. Although lobopodians occupy a deep phylogenetic position within Panarthropoda, a shortage of derived characters obscures their evolutionary relationships with extant phyla (Onychophora, Tardigrada and Euarthropoda)2,3,5,10-15. Here we describe a complex feature in the terminal claws of the mid-Cambrian lobopodian Hallucigenia sparsa-their construction from a stack of constituent elements-anddemonstrate that equivalent elementsmake up the jaws and claws of extant Onychophora. A cladistic analysis, informed by developmental data on panarthropod head segmentation, indicates that the stacked sclerite components in these two taxa are homologous-resolving hallucigeniid lobopodians as stem-group onychophorans. The results indicate a sister-group relationship between Tardigrada and Euarthropoda, adding palaeontological support to the neurological16,17 and musculoskeletal18,19 evidence uniting these disparate clades. These findings elucidate the evolutionary transformations that gave rise to the panarthropod phyla, and expound the lobopodian-likemorphology of the ancestral panarthropod.&quot;,&quot;issue&quot;:&quot;7522&quot;,&quot;volume&quot;:&quot;514&quot;},&quot;isTemporary&quot;:false}]},{&quot;citationID&quot;:&quot;MENDELEY_CITATION_de184e90-4fda-4f12-813f-ccc3fa1f3254&quot;,&quot;properties&quot;:{&quot;noteIndex&quot;:0},&quot;isEdited&quot;:false,&quot;manualOverride&quot;:{&quot;isManuallyOverridden&quot;:false,&quot;citeprocText&quot;:&quot;(Han &lt;i&gt;et al.&lt;/i&gt; 2007)&quot;,&quot;manualOverrideText&quot;:&quot;&quot;},&quot;citationTag&quot;:&quot;MENDELEY_CITATION_v3_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&quot;,&quot;citationItems&quot;:[{&quot;id&quot;:&quot;c038e70d-4c36-34d4-a0eb-852152277de1&quot;,&quot;itemData&quot;:{&quot;type&quot;:&quot;article-journal&quot;,&quot;id&quot;:&quot;c038e70d-4c36-34d4-a0eb-852152277de1&quot;,&quot;title&quot;:&quot;Trunk ornament on the palaeoscolecid worms Cricocosmia and Tabelliscolex from the Early Cambrian Chengjiang deposits of China&quot;,&quot;author&quot;:[{&quot;family&quot;:&quot;Han&quot;,&quot;given&quot;:&quot;Jian&quot;,&quot;parse-names&quot;:false,&quot;dropping-particle&quot;:&quot;&quot;,&quot;non-dropping-particle&quot;:&quot;&quot;},{&quot;family&quot;:&quot;Liu&quot;,&quot;given&quot;:&quot;Jianni&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family&quot;:&quot;Shu&quot;,&quot;given&quot;:&quot;Degan&quot;,&quot;parse-names&quot;:false,&quot;dropping-particle&quot;:&quot;&quot;,&quot;non-dropping-particle&quot;:&quot;&quot;}],&quot;container-title&quot;:&quot;Acta Palaeontologica Polonica&quot;,&quot;container-title-short&quot;:&quot;Acta Palaeontol. Pol.&quot;,&quot;ISSN&quot;:&quot;05677920&quot;,&quot;issued&quot;:{&quot;date-parts&quot;:[[2007]]},&quot;page&quot;:&quot;423-431&quot;,&quot;abstract&quot;:&quot;Cricocosmia jinningensis, one of the most abundant palaeoscolecid worms from the Lower Cambrian Chengjiang deposits of south China, was originally described as bearing double longitudinal rows of lateral conical sclerites on the trunk. New observation reveals that the ventral trunk bears an additional set of ventral sclerites while the lateral sclerites display a tubercle-bearing (inner surface) and net-like (outer surface) microstructure similar to that of Tabelliscolex hexagonus. These findings mean that: (1) Cricocosmia shows a dorso-ventral and antero-posterior differentiation in trunk ornament; (2) as seen from the microstructure, Cricocosmia is close to Tabelliscolex hexagonus, supporting the idea that lobopodians and arthropods, both of which show an upper capping layer in the outer sclerites, are more closely related than the palaeoscolecidans; and (3) the similarities among the scalids, pharyngeal teeth and the trunk spines of palaeoscolecidans, are superficial. Tabelliscolex maanshanensis sp. nov., characterized by an inner concentric circlet of laminae in each tubercle of the lateral trunk plate, is proposed herein. Element mapping reveal that four known pathways of preservation can be found co-occurring in single specimen of Cricocosmia or Tabelliscolex, which sheds new light on the preservation of the Chengjiang fossils.&quot;,&quot;issue&quot;:&quot;2&quot;,&quot;volume&quot;:&quot;52&quot;},&quot;isTemporary&quot;:false}]},{&quot;citationID&quot;:&quot;MENDELEY_CITATION_8d867515-ceda-427c-a78e-a183701dce6f&quot;,&quot;properties&quot;:{&quot;noteIndex&quot;:0},&quot;isEdited&quot;:false,&quot;manualOverride&quot;:{&quot;isManuallyOverridden&quot;:false,&quot;citeprocText&quot;:&quot;(Liu and Dunlop 2014)&quot;,&quot;manualOverrideText&quot;:&quot;&quot;},&quot;citationTag&quot;:&quot;MENDELEY_CITATION_v3_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&quot;,&quot;citationItems&quot;:[{&quot;id&quot;:&quot;ed294e80-cd67-3cf3-8f74-0f48b5a9dc1d&quot;,&quot;itemData&quot;:{&quot;type&quot;:&quot;article-journal&quot;,&quot;id&quot;:&quot;ed294e80-cd67-3cf3-8f74-0f48b5a9dc1d&quot;,&quot;title&quot;:&quot;Cambrian lobopodians: A review of recent progress in our understanding of their morphology and evolution&quot;,&quot;author&quot;:[{&quot;family&quot;:&quot;Liu&quot;,&quot;given&quot;:&quot;Jianni&quot;,&quot;parse-names&quot;:false,&quot;dropping-particle&quot;:&quot;&quot;,&quot;non-dropping-particle&quot;:&quot;&quot;},{&quot;family&quot;:&quot;Dunlop&quot;,&quot;given&quot;:&quot;Jason A.&quot;,&quot;parse-names&quot;:false,&quot;dropping-particle&quot;:&quot;&quot;,&quot;non-dropping-particle&quot;:&quot;&quot;}],&quot;container-title&quot;:&quot;Palaeogeography, Palaeoclimatology, Palaeoecology&quot;,&quot;container-title-short&quot;:&quot;Palaeogeogr. Palaeoclimatol. Palaeoecol.&quot;,&quot;DOI&quot;:&quot;10.1016/j.palaeo.2013.06.008&quot;,&quot;ISSN&quot;:&quot;00310182&quot;,&quot;issued&quot;:{&quot;date-parts&quot;:[[2014,6]]},&quot;page&quot;:&quot;4-15&quot;,&quot;volume&quot;:&quot;398&quot;},&quot;isTemporary&quot;:false}]},{&quot;citationID&quot;:&quot;MENDELEY_CITATION_d72a8149-2deb-4340-a680-6c2ba4ae2bce&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ZDcyYTgxNDktMmRlYi00MzQwLWE2ODAtNmMyYmE0YWUyYmNl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65b600f3-ed54-4846-a188-32e212f4ba5a&quot;,&quot;properties&quot;:{&quot;noteIndex&quot;:0},&quot;isEdited&quot;:false,&quot;manualOverride&quot;:{&quot;isManuallyOverridden&quot;:false,&quot;citeprocText&quot;:&quot;(Caron and Aria 2020)&quot;,&quot;manualOverrideText&quot;:&quot;&quot;},&quot;citationTag&quot;:&quot;MENDELEY_CITATION_v3_eyJjaXRhdGlvbklEIjoiTUVOREVMRVlfQ0lUQVRJT05fNjViNjAwZjMtZWQ1NC00ODQ2LWExODgtMzJlMjEyZjRiYTVh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9f49e464-e380-40fa-a4c9-e49e45b70269&quot;,&quot;properties&quot;:{&quot;noteIndex&quot;:0},&quot;isEdited&quot;:false,&quot;manualOverride&quot;:{&quot;isManuallyOverridden&quot;:false,&quot;citeprocText&quot;:&quot;(Caron and Aria 2020)&quot;,&quot;manualOverrideText&quot;:&quot;&quot;},&quot;citationTag&quot;:&quot;MENDELEY_CITATION_v3_eyJjaXRhdGlvbklEIjoiTUVOREVMRVlfQ0lUQVRJT05fOWY0OWU0NjQtZTM4MC00MGZhLWE0YzktZTQ5ZTQ1YjcwMjY5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12129f0b-ef01-4ce1-8f2a-42d92d0a3ac8&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MTIxMjlmMGItZWYwMS00Y2UxLThmMmEtNDJkOTJkMGEzYWM4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a2c16ade-de09-4c1f-8cd6-7ee59d313826&quot;,&quot;properties&quot;:{&quot;noteIndex&quot;:0},&quot;isEdited&quot;:false,&quot;manualOverride&quot;:{&quot;isManuallyOverridden&quot;:false,&quot;citeprocText&quot;:&quot;(Steiner &lt;i&gt;et al.&lt;/i&gt; 2012)&quot;,&quot;manualOverrideText&quot;:&quot;&quot;},&quot;citationTag&quot;:&quot;MENDELEY_CITATION_v3_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&quot;,&quot;citationItems&quot;:[{&quot;id&quot;:&quot;ae11fa49-6bd8-3f5e-b937-56cbe105aac7&quot;,&quot;itemData&quot;:{&quot;type&quot;:&quot;article-journal&quot;,&quot;id&quot;:&quot;ae11fa49-6bd8-3f5e-b937-56cbe105aac7&quot;,&quot;title&quot;:&quot;A new species of &lt;i&gt;Hallucigenia &lt;/i&gt;from the Cambrian Stage 4 Wulongqing Formation of Yunnan (South China) and the structure of sclerites in lobopodians&quot;,&quot;author&quot;:[{&quot;family&quot;:&quot;Steiner&quot;,&quot;given&quot;:&quot;Michael&quot;,&quot;parse-names&quot;:false,&quot;dropping-particle&quot;:&quot;&quot;,&quot;non-dropping-particle&quot;:&quot;&quot;},{&quot;family&quot;:&quot;Hu&quot;,&quot;given&quot;:&quot;S.-X.&quot;,&quot;parse-names&quot;:false,&quot;dropping-particle&quot;:&quot;&quot;,&quot;non-dropping-particle&quot;:&quot;&quot;},{&quot;family&quot;:&quot;Liu&quot;,&quot;given&quot;:&quot;Jianni&quot;,&quot;parse-names&quot;:false,&quot;dropping-particle&quot;:&quot;&quot;,&quot;non-dropping-particle&quot;:&quot;&quot;},{&quot;family&quot;:&quot;Keupp&quot;,&quot;given&quot;:&quot;H&quot;,&quot;parse-names&quot;:false,&quot;dropping-particle&quot;:&quot;&quot;,&quot;non-dropping-particle&quot;:&quot;&quot;}],&quot;container-title&quot;:&quot;Bulletin of Geosciences&quot;,&quot;container-title-short&quot;:&quot;Bull. Geosci.&quot;,&quot;DOI&quot;:&quot;10.3140/bull.geosci.1280&quot;,&quot;issued&quot;:{&quot;date-parts&quot;:[[2012]]},&quot;page&quot;:&quot;107-124&quot;,&quot;abstract&quot;:&quot;Hallucigenia hongmeia sp. nov. and Hallucigenia sparsa are described from the Cambrian Stage 4 Guanshan fossil Lagerstätte of Wulongqing Formation from Guangwei in Kunming district, Yunnan Province, South China. The paired trunk sclerites of lobopodians reveal a general net-like microstructure, which is documented for the genera Hallucigenia, Onychodictyon and Microdictyon. This microstructure is comparable to a similar microstructure in paired trunk sclerites of the palaeoscolecidan sensu lato Cricocosmia and Tabelliscolex. The net-like trunk sclerites of lobopodians are interpreted as having carried numerous sensory or secretory papillae. Lobopodian sclerites such as Hallucigenia, Onychodictyon and Microdictyon and the palaeoscolecidans s.l. Cricocosmia and Tabellicsolex were primarily composed of tanned organic structures. Duplicates of trunk sclerites in Microdictyon and Cricocosmia point to a moulting of the external cuticle. The structure and form of prominent claws in Hallucigenia hongmeia sp. nov. are interpreted as indicative of an adapted lifestyle in the epibenthos. • Key words: Cambrian, lobopodians, Hallucigenia, Guanshan, fossil Lagerstätte, sclerites.&quot;,&quot;issue&quot;:&quot;1&quot;,&quot;volume&quot;:&quot;87&quot;},&quot;isTemporary&quot;:false}]},{&quot;citationID&quot;:&quot;MENDELEY_CITATION_76118166-3194-428a-b23a-98ee9ddcf7bf&quot;,&quot;properties&quot;:{&quot;noteIndex&quot;:0},&quot;isEdited&quot;:false,&quot;manualOverride&quot;:{&quot;isManuallyOverridden&quot;:false,&quot;citeprocText&quot;:&quot;(Ma, Hou and Bergström 2009)&quot;,&quot;manualOverrideText&quot;:&quot;&quot;},&quot;citationTag&quot;:&quot;MENDELEY_CITATION_v3_eyJjaXRhdGlvbklEIjoiTUVOREVMRVlfQ0lUQVRJT05fNzYxMTgxNjYtMzE5NC00MjhhLWIyM2EtOThlZTlkZGNmN2Jm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citationID&quot;:&quot;MENDELEY_CITATION_d777f0b7-75a9-4b78-8477-12b90e7bca7e&quot;,&quot;properties&quot;:{&quot;noteIndex&quot;:0},&quot;isEdited&quot;:false,&quot;manualOverride&quot;:{&quot;isManuallyOverridden&quot;:false,&quot;citeprocText&quot;:&quot;(García-Bellido &lt;i&gt;et al.&lt;/i&gt; 2013)&quot;,&quot;manualOverrideText&quot;:&quot;&quot;},&quot;citationTag&quot;:&quot;MENDELEY_CITATION_v3_eyJjaXRhdGlvbklEIjoiTUVOREVMRVlfQ0lUQVRJT05fZDc3N2YwYjctNzVhOS00Yjc4LTg0NzctMTJiOTBlN2JjYTdl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quot;,&quot;citationItems&quot;:[{&quot;id&quot;:&quot;d22403d1-c57d-33ec-98cc-3ee695e261ce&quot;,&quot;itemData&quot;:{&quot;type&quot;:&quot;article-journal&quot;,&quot;id&quot;:&quot;d22403d1-c57d-33ec-98cc-3ee695e261ce&quot;,&quot;title&quot;:&quot;A ‘Collins’ monster’-type lobopodian from the Emu Bay Shale Konservat-Lagerstätte (Cambrian), South Australia&quot;,&quot;author&quot;:[{&quot;family&quot;:&quot;García-Bellido&quot;,&quot;given&quot;:&quot;Diego C.&quot;,&quot;parse-names&quot;:false,&quot;dropping-particle&quot;:&quot;&quot;,&quot;non-dropping-particle&quot;:&quot;&quot;},{&quot;family&quot;:&quot;Edgecombe&quot;,&quot;given&quot;:&quot;Gregory D.&quot;,&quot;parse-names&quot;:false,&quot;dropping-particle&quot;:&quot;&quot;,&quot;non-dropping-particle&quot;:&quot;&quot;},{&quot;family&quot;:&quot;Paterson&quot;,&quot;given&quot;:&quot;John R.&quot;,&quot;parse-names&quot;:false,&quot;dropping-particle&quot;:&quot;&quot;,&quot;non-dropping-particle&quot;:&quot;&quot;},{&quot;family&quot;:&quot;Ma&quot;,&quot;given&quot;:&quot;Xiaoya&quot;,&quot;parse-names&quot;:false,&quot;dropping-particle&quot;:&quot;&quot;,&quot;non-dropping-particle&quot;:&quot;&quot;}],&quot;container-title&quot;:&quot;Alcheringa&quot;,&quot;DOI&quot;:&quot;10.1080/03115518.2013.792456&quot;,&quot;ISSN&quot;:&quot;0311-5518&quot;,&quot;issued&quot;:{&quot;date-parts&quot;:[[2013,5]]},&quot;page&quot;:&quot;474-478&quot;,&quot;abstract&quot;:&quot;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 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quot;,&quot;publisher&quot;:&quot;Taylor &amp; Francis&quot;,&quot;issue&quot;:&quot;4&quot;,&quot;volume&quot;:&quot;37&quot;,&quot;container-title-short&quot;:&quot;&quot;},&quot;isTemporary&quot;:false}]},{&quot;citationID&quot;:&quot;MENDELEY_CITATION_3c652510-17d0-4a56-b791-e8eadd173274&quot;,&quot;properties&quot;:{&quot;noteIndex&quot;:0},&quot;isEdited&quot;:false,&quot;manualOverride&quot;:{&quot;isManuallyOverridden&quot;:false,&quot;citeprocText&quot;:&quot;(Conway Morris and Robison 1988)&quot;,&quot;manualOverrideText&quot;:&quot;&quot;},&quot;citationTag&quot;:&quot;MENDELEY_CITATION_v3_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&quot;,&quot;citationItems&quot;:[{&quot;id&quot;:&quot;8567b833-2c3b-3495-ae4d-26464103c834&quot;,&quot;itemData&quot;:{&quot;type&quot;:&quot;article-journal&quot;,&quot;id&quot;:&quot;8567b833-2c3b-3495-ae4d-26464103c834&quot;,&quot;title&quot;:&quot;More soft-bodied animals and algae from the Middle Cambrian of Utah and British Columbia&quot;,&quot;author&quot;:[{&quot;family&quot;:&quot;Conway Morris&quot;,&quot;given&quot;:&quot;Simon&quot;,&quot;parse-names&quot;:false,&quot;dropping-particle&quot;:&quot;&quot;,&quot;non-dropping-particle&quot;:&quot;&quot;},{&quot;family&quot;:&quot;Robison&quot;,&quot;given&quot;:&quot;R A&quot;,&quot;parse-names&quot;:false,&quot;dropping-particle&quot;:&quot;&quot;,&quot;non-dropping-particle&quot;:&quot;&quot;}],&quot;container-title&quot;:&quot;The University of Kansas Paleontological Contributions&quot;,&quot;DOI&quot;:&quot;10.1017/S0016756800021336&quot;,&quot;ISSN&quot;:&quot;14695081&quot;,&quot;issued&quot;:{&quot;date-parts&quot;:[[1988]]},&quot;page&quot;:&quot;1-48&quot;,&quot;volume&quot;:&quot;122&quot;,&quot;container-title-short&quot;:&quot;&quot;},&quot;isTemporary&quot;:false}]},{&quot;citationID&quot;:&quot;MENDELEY_CITATION_d2ede4f5-7209-42eb-a56f-2d608368d915&quot;,&quot;properties&quot;:{&quot;noteIndex&quot;:0},&quot;isEdited&quot;:false,&quot;manualOverride&quot;:{&quot;isManuallyOverridden&quot;:false,&quot;citeprocText&quot;:&quot;(Caron and Aria 2020)&quot;,&quot;manualOverrideText&quot;:&quot;&quot;},&quot;citationTag&quot;:&quot;MENDELEY_CITATION_v3_eyJjaXRhdGlvbklEIjoiTUVOREVMRVlfQ0lUQVRJT05fZDJlZGU0ZjUtNzIwOS00MmViLWE1NmYtMmQ2MDgzNjhkOTE1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7d916316-97fa-40b2-b7cc-ffec28314b3b&quot;,&quot;properties&quot;:{&quot;noteIndex&quot;:0},&quot;isEdited&quot;:false,&quot;manualOverride&quot;:{&quot;isManuallyOverridden&quot;:false,&quot;citeprocText&quot;:&quot;(Maas &lt;i&gt;et al.&lt;/i&gt; 2007)&quot;,&quot;manualOverrideText&quot;:&quot;&quot;},&quot;citationTag&quot;:&quot;MENDELEY_CITATION_v3_eyJjaXRhdGlvbklEIjoiTUVOREVMRVlfQ0lUQVRJT05fN2Q5MTYzMTYtOTdmYS00MGIyLWI3Y2MtZmZlYzI4MzE0YjNi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quot;,&quot;citationItems&quot;:[{&quot;id&quot;:&quot;da737865-27c8-3626-89f6-34087f0b9093&quot;,&quot;itemData&quot;:{&quot;type&quot;:&quot;article-journal&quot;,&quot;id&quot;:&quot;da737865-27c8-3626-89f6-34087f0b9093&quot;,&quot;title&quot;:&quot;A Cambrian micro-lobopodian and the evolution of arthropod locomotion and reproduction&quot;,&quot;author&quot;:[{&quot;family&quot;:&quot;Maas&quot;,&quot;given&quot;:&quot;Andreas&quot;,&quot;parse-names&quot;:false,&quot;dropping-particle&quot;:&quot;&quot;,&quot;non-dropping-particle&quot;:&quot;&quot;},{&quot;family&quot;:&quot;Mayer&quot;,&quot;given&quot;:&quot;Georg&quot;,&quot;parse-names&quot;:false,&quot;dropping-particle&quot;:&quot;&quot;,&quot;non-dropping-particle&quot;:&quot;&quot;},{&quot;family&quot;:&quot;Kristensen&quot;,&quot;given&quot;:&quot;Reinhardt M.&quot;,&quot;parse-names&quot;:false,&quot;dropping-particle&quot;:&quot;&quot;,&quot;non-dropping-particle&quot;:&quot;&quot;},{&quot;family&quot;:&quot;Waloszek&quot;,&quot;given&quot;:&quot;Dieter&quot;,&quot;parse-names&quot;:false,&quot;dropping-particle&quot;:&quot;&quot;,&quot;non-dropping-particle&quot;:&quot;&quot;}],&quot;container-title&quot;:&quot;Chinese Science Bulletin&quot;,&quot;DOI&quot;:&quot;10.1007/s11434-007-0515-3&quot;,&quot;ISSN&quot;:&quot;1001-6538&quot;,&quot;issued&quot;:{&quot;date-parts&quot;:[[2007,12]]},&quot;page&quot;:&quot;3385-3392&quot;,&quot;issue&quot;:&quot;24&quot;,&quot;volume&quot;:&quot;52&quot;,&quot;container-title-short&quot;:&quot;&quot;},&quot;isTemporary&quot;:false}]},{&quot;citationID&quot;:&quot;MENDELEY_CITATION_cab1f04a-acbf-4c1a-ba15-5e88f90ff5e6&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Y2FiMWYwNGEtYWNiZi00YzFhLWJhMTUtNWU4OGY5MGZmNWU2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89795759-837d-4ad6-8942-a7b93ac7a932&quot;,&quot;properties&quot;:{&quot;noteIndex&quot;:0},&quot;isEdited&quot;:false,&quot;manualOverride&quot;:{&quot;isManuallyOverridden&quot;:false,&quot;citeprocText&quot;:&quot;(Ma, Hou and Bergström 2009)&quot;,&quot;manualOverrideText&quot;:&quot;&quot;},&quot;citationTag&quot;:&quot;MENDELEY_CITATION_v3_eyJjaXRhdGlvbklEIjoiTUVOREVMRVlfQ0lUQVRJT05fODk3OTU3NTktODM3ZC00YWQ2LTg5NDItYTdiOTNhYzdhOTMy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citationID&quot;:&quot;MENDELEY_CITATION_54530e42-8039-465a-b60d-0a1cbee069c7&quot;,&quot;properties&quot;:{&quot;noteIndex&quot;:0},&quot;isEdited&quot;:false,&quot;manualOverride&quot;:{&quot;isManuallyOverridden&quot;:false,&quot;citeprocText&quot;:&quot;(Caron and Aria 2020)&quot;,&quot;manualOverrideText&quot;:&quot;&quot;},&quot;citationTag&quot;:&quot;MENDELEY_CITATION_v3_eyJjaXRhdGlvbklEIjoiTUVOREVMRVlfQ0lUQVRJT05fNTQ1MzBlNDItODAzOS00NjVhLWI2MGQtMGExY2JlZTA2OWM3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8060cde2-b58c-496f-9c51-247ecb38e6d2&quot;,&quot;properties&quot;:{&quot;noteIndex&quot;:0},&quot;isEdited&quot;:false,&quot;manualOverride&quot;:{&quot;isManuallyOverridden&quot;:false,&quot;citeprocText&quot;:&quot;(Caron and Aria 2020)&quot;,&quot;manualOverrideText&quot;:&quot;&quot;},&quot;citationTag&quot;:&quot;MENDELEY_CITATION_v3_eyJjaXRhdGlvbklEIjoiTUVOREVMRVlfQ0lUQVRJT05fODA2MGNkZTItYjU4Yy00OTZmLTljNTEtMjQ3ZWNiMzhlNmQy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1b05a717-1dcc-463d-b915-71c452413cd2&quot;,&quot;properties&quot;:{&quot;noteIndex&quot;:0},&quot;isEdited&quot;:false,&quot;manualOverride&quot;:{&quot;isManuallyOverridden&quot;:false,&quot;citeprocText&quot;:&quot;(García-Bellido &lt;i&gt;et al.&lt;/i&gt; 2013)&quot;,&quot;manualOverrideText&quot;:&quot;&quot;},&quot;citationTag&quot;:&quot;MENDELEY_CITATION_v3_eyJjaXRhdGlvbklEIjoiTUVOREVMRVlfQ0lUQVRJT05fMWIwNWE3MTctMWRjYy00NjNkLWI5MTUtNzFjNDUyNDEzY2Qy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quot;,&quot;citationItems&quot;:[{&quot;id&quot;:&quot;d22403d1-c57d-33ec-98cc-3ee695e261ce&quot;,&quot;itemData&quot;:{&quot;type&quot;:&quot;article-journal&quot;,&quot;id&quot;:&quot;d22403d1-c57d-33ec-98cc-3ee695e261ce&quot;,&quot;title&quot;:&quot;A ‘Collins’ monster’-type lobopodian from the Emu Bay Shale Konservat-Lagerstätte (Cambrian), South Australia&quot;,&quot;author&quot;:[{&quot;family&quot;:&quot;García-Bellido&quot;,&quot;given&quot;:&quot;Diego C.&quot;,&quot;parse-names&quot;:false,&quot;dropping-particle&quot;:&quot;&quot;,&quot;non-dropping-particle&quot;:&quot;&quot;},{&quot;family&quot;:&quot;Edgecombe&quot;,&quot;given&quot;:&quot;Gregory D.&quot;,&quot;parse-names&quot;:false,&quot;dropping-particle&quot;:&quot;&quot;,&quot;non-dropping-particle&quot;:&quot;&quot;},{&quot;family&quot;:&quot;Paterson&quot;,&quot;given&quot;:&quot;John R.&quot;,&quot;parse-names&quot;:false,&quot;dropping-particle&quot;:&quot;&quot;,&quot;non-dropping-particle&quot;:&quot;&quot;},{&quot;family&quot;:&quot;Ma&quot;,&quot;given&quot;:&quot;Xiaoya&quot;,&quot;parse-names&quot;:false,&quot;dropping-particle&quot;:&quot;&quot;,&quot;non-dropping-particle&quot;:&quot;&quot;}],&quot;container-title&quot;:&quot;Alcheringa&quot;,&quot;DOI&quot;:&quot;10.1080/03115518.2013.792456&quot;,&quot;ISSN&quot;:&quot;0311-5518&quot;,&quot;issued&quot;:{&quot;date-parts&quot;:[[2013,5]]},&quot;page&quot;:&quot;474-478&quot;,&quot;abstract&quot;:&quot;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 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quot;,&quot;publisher&quot;:&quot;Taylor &amp; Francis&quot;,&quot;issue&quot;:&quot;4&quot;,&quot;volume&quot;:&quot;37&quot;,&quot;container-title-short&quot;:&quot;&quot;},&quot;isTemporary&quot;:false}]},{&quot;citationID&quot;:&quot;MENDELEY_CITATION_91e1c666-8fac-4508-95fc-218953f3876f&quot;,&quot;properties&quot;:{&quot;noteIndex&quot;:0},&quot;isEdited&quot;:false,&quot;manualOverride&quot;:{&quot;isManuallyOverridden&quot;:false,&quot;citeprocText&quot;:&quot;(Ma &lt;i&gt;et al.&lt;/i&gt; 2014b)&quot;,&quot;manualOverrideText&quot;:&quot;&quot;},&quot;citationTag&quot;:&quot;MENDELEY_CITATION_v3_eyJjaXRhdGlvbklEIjoiTUVOREVMRVlfQ0lUQVRJT05fOTFlMWM2NjYtOGZhYy00NTA4LTk1ZmMtMjE4OTUzZjM4NzZm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ID&quot;:&quot;MENDELEY_CITATION_7f039bd0-eeee-4ad0-8496-b3f7040338dc&quot;,&quot;properties&quot;:{&quot;noteIndex&quot;:0},&quot;isEdited&quot;:false,&quot;manualOverride&quot;:{&quot;isManuallyOverridden&quot;:false,&quot;citeprocText&quot;:&quot;(Caron and Aria 2020)&quot;,&quot;manualOverrideText&quot;:&quot;&quot;},&quot;citationTag&quot;:&quot;MENDELEY_CITATION_v3_eyJjaXRhdGlvbklEIjoiTUVOREVMRVlfQ0lUQVRJT05fN2YwMzliZDAtZWVlZS00YWQwLTg0OTYtYjNmNzA0MDMzOGRj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4870882e-ea5e-45e6-bd85-09c5ea7e103b&quot;,&quot;properties&quot;:{&quot;noteIndex&quot;:0},&quot;isEdited&quot;:false,&quot;manualOverride&quot;:{&quot;isManuallyOverridden&quot;:false,&quot;citeprocText&quot;:&quot;(Maas &lt;i&gt;et al.&lt;/i&gt; 2007)&quot;,&quot;manualOverrideText&quot;:&quot;&quot;},&quot;citationTag&quot;:&quot;MENDELEY_CITATION_v3_eyJjaXRhdGlvbklEIjoiTUVOREVMRVlfQ0lUQVRJT05fNDg3MDg4MmUtZWE1ZS00NWU2LWJkODUtMDljNWVhN2UxMDNi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quot;,&quot;citationItems&quot;:[{&quot;id&quot;:&quot;da737865-27c8-3626-89f6-34087f0b9093&quot;,&quot;itemData&quot;:{&quot;type&quot;:&quot;article-journal&quot;,&quot;id&quot;:&quot;da737865-27c8-3626-89f6-34087f0b9093&quot;,&quot;title&quot;:&quot;A Cambrian micro-lobopodian and the evolution of arthropod locomotion and reproduction&quot;,&quot;author&quot;:[{&quot;family&quot;:&quot;Maas&quot;,&quot;given&quot;:&quot;Andreas&quot;,&quot;parse-names&quot;:false,&quot;dropping-particle&quot;:&quot;&quot;,&quot;non-dropping-particle&quot;:&quot;&quot;},{&quot;family&quot;:&quot;Mayer&quot;,&quot;given&quot;:&quot;Georg&quot;,&quot;parse-names&quot;:false,&quot;dropping-particle&quot;:&quot;&quot;,&quot;non-dropping-particle&quot;:&quot;&quot;},{&quot;family&quot;:&quot;Kristensen&quot;,&quot;given&quot;:&quot;Reinhardt M.&quot;,&quot;parse-names&quot;:false,&quot;dropping-particle&quot;:&quot;&quot;,&quot;non-dropping-particle&quot;:&quot;&quot;},{&quot;family&quot;:&quot;Waloszek&quot;,&quot;given&quot;:&quot;Dieter&quot;,&quot;parse-names&quot;:false,&quot;dropping-particle&quot;:&quot;&quot;,&quot;non-dropping-particle&quot;:&quot;&quot;}],&quot;container-title&quot;:&quot;Chinese Science Bulletin&quot;,&quot;DOI&quot;:&quot;10.1007/s11434-007-0515-3&quot;,&quot;ISSN&quot;:&quot;1001-6538&quot;,&quot;issued&quot;:{&quot;date-parts&quot;:[[2007,12]]},&quot;page&quot;:&quot;3385-3392&quot;,&quot;issue&quot;:&quot;24&quot;,&quot;volume&quot;:&quot;52&quot;,&quot;container-title-short&quot;:&quot;&quot;},&quot;isTemporary&quot;:false}]},{&quot;citationID&quot;:&quot;MENDELEY_CITATION_fb68bbb2-a40a-448b-9538-8dd9334dde7b&quot;,&quot;properties&quot;:{&quot;noteIndex&quot;:0},&quot;isEdited&quot;:false,&quot;manualOverride&quot;:{&quot;isManuallyOverridden&quot;:false,&quot;citeprocText&quot;:&quot;(Ma &lt;i&gt;et al.&lt;/i&gt; 2014b)&quot;,&quot;manualOverrideText&quot;:&quot;&quot;},&quot;citationTag&quot;:&quot;MENDELEY_CITATION_v3_eyJjaXRhdGlvbklEIjoiTUVOREVMRVlfQ0lUQVRJT05fZmI2OGJiYjItYTQwYS00NDhiLTk1MzgtOGRkOTMzNGRkZTdi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ID&quot;:&quot;MENDELEY_CITATION_1176d586-bd66-4f2b-aa71-477fb7c1a4c8&quot;,&quot;properties&quot;:{&quot;noteIndex&quot;:0},&quot;isEdited&quot;:false,&quot;manualOverride&quot;:{&quot;isManuallyOverridden&quot;:false,&quot;citeprocText&quot;:&quot;(Daley &lt;i&gt;et al.&lt;/i&gt; 2009)&quot;,&quot;manualOverrideText&quot;:&quot;&quot;},&quot;citationTag&quot;:&quot;MENDELEY_CITATION_v3_eyJjaXRhdGlvbklEIjoiTUVOREVMRVlfQ0lUQVRJT05fMTE3NmQ1ODYtYmQ2Ni00ZjJiLWFhNzEtNDc3ZmI3YzFhNGM4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ID&quot;:&quot;MENDELEY_CITATION_b7ddccba-c2bf-40b3-b711-ad3414b8a301&quot;,&quot;properties&quot;:{&quot;noteIndex&quot;:0},&quot;isEdited&quot;:false,&quot;manualOverride&quot;:{&quot;isManuallyOverridden&quot;:false,&quot;citeprocText&quot;:&quot;(Murdock &lt;i&gt;et al.&lt;/i&gt; 2014)&quot;,&quot;manualOverrideText&quot;:&quot;&quot;},&quot;citationTag&quot;:&quot;MENDELEY_CITATION_v3_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&quot;,&quot;citationItems&quot;:[{&quot;id&quot;:&quot;b55360d5-14f8-30d8-8230-f30f739a018b&quot;,&quot;itemData&quot;:{&quot;type&quot;:&quot;article-journal&quot;,&quot;id&quot;:&quot;b55360d5-14f8-30d8-8230-f30f739a018b&quot;,&quot;title&quot;:&quot;Decay of velvet worms (Onychophora), and bias in the fossil record of lobopodians&quot;,&quot;author&quot;:[{&quot;family&quot;:&quot;Murdock&quot;,&quot;given&quot;:&quot;Duncan J.E.&quot;,&quot;parse-names&quot;:false,&quot;dropping-particle&quot;:&quot;&quot;,&quot;non-dropping-particle&quot;:&quot;&quot;},{&quot;family&quot;:&quot;Gabbott&quot;,&quot;given&quot;:&quot;Sarah E.&quot;,&quot;parse-names&quot;:false,&quot;dropping-particle&quot;:&quot;&quot;,&quot;non-dropping-particle&quot;:&quot;&quot;},{&quot;family&quot;:&quot;Mayer&quot;,&quot;given&quot;:&quot;Georg&quot;,&quot;parse-names&quot;:false,&quot;dropping-particle&quot;:&quot;&quot;,&quot;non-dropping-particle&quot;:&quot;&quot;},{&quot;family&quot;:&quot;Purnell&quot;,&quot;given&quot;:&quot;Mark A.&quot;,&quot;parse-names&quot;:false,&quot;dropping-particle&quot;:&quot;&quot;,&quot;non-dropping-particle&quot;:&quot;&quot;}],&quot;container-title&quot;:&quot;BMC Evolutionary Biology&quot;,&quot;container-title-short&quot;:&quot;BMC Evol. Biol.&quot;,&quot;DOI&quot;:&quot;10.1186/s12862-014-0222-z&quot;,&quot;ISSN&quot;:&quot;14712148&quot;,&quot;PMID&quot;:&quot;25472836&quot;,&quot;issued&quot;:{&quot;date-parts&quot;:[[2014]]},&quot;abstract&quot;:&quot;Background: Fossil lobopodians, including animals proposed to have close affinity to modern onychophorans, are crucial to understanding the evolution of the panarthropod body plan and the phylum-level relationships between the ecdysozoan groups. Unfortunately, the key features of their anatomy are un-mineralized and subject to biases introduced during death, decay and preservation, yet the extent to which these fossils have been affected by the processes of post-mortem decay is entirely untested. Recent experimental work on chordates has highlighted a profound bias caused by decay, resulting in the erroneous interpretation of badly decayed specimens as primitive members of a clade (stemward slippage). The degree to which this bias affects organisms other than chordates is unknown. Results: Here we use experimental decay of velvet worms (Onychophora) to examine the importance of decay bias in fossil lobopodians. Although we find stemward slippage is not significant in the interpretation of non-mineralized lobopodian fossils, the affect of decay is far from unbiased. Quantitative analysis reveals significant changes in body proportions during decay, a spectrum of decay resistance across anatomical features, and correlated decay of topologically associated characters. Conclusions: These results have significant implications for the interpretation of fossil lobopodian remains, demonstrating that features such as body outline and relative proportions are unreliable for taxonomy or phylogenetic reconstruction, unless decay is taken into account. Similarly, the non-independent loss of characters, due to juxtaposition in the body, during decay has the potential to bias phylogenetic analyses of non-biomineralized fossils. Our results are difficult to reconcile with interpretations of highly decay-prone tissues and structures, such as neural tissue, and complex musculature, in recently described Cambrian lobopodians. More broadly, we hypothesize that stemward slippage is unlikely to be a significant factor among the taphonomic biases that have affected organisms where decay-resistant features of the anatomy are rich in phylogenetically informative characters. Conversely, organisms which possess decay-resistant body parts but have informative characters concentrated in decay-prone tissues will be just as liable to bias as those that lack decay-resistant body parts. Further experimental analysis of decay is required to test these hypotheses.&quot;,&quot;issue&quot;:&quot;1&quot;,&quot;volume&quot;:&quot;14&quot;},&quot;isTemporary&quot;:false}]},{&quot;citationID&quot;:&quot;MENDELEY_CITATION_8785928c-fd8a-486a-b5c2-91ad7becedad&quot;,&quot;properties&quot;:{&quot;noteIndex&quot;:0},&quot;isEdited&quot;:false,&quot;manualOverride&quot;:{&quot;isManuallyOverridden&quot;:false,&quot;citeprocText&quot;:&quot;(Ou &lt;i&gt;et al.&lt;/i&gt; 2011)&quot;,&quot;manualOverrideText&quot;:&quot;&quot;},&quot;citationTag&quot;:&quot;MENDELEY_CITATION_v3_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&quot;,&quot;citationItems&quot;:[{&quot;id&quot;:&quot;6231aaf4-d6d4-3f19-bb4a-cbec3c8c336c&quot;,&quot;itemData&quot;:{&quot;type&quot;:&quot;article-journal&quot;,&quot;id&quot;:&quot;6231aaf4-d6d4-3f19-bb4a-cbec3c8c336c&quot;,&quot;title&quot;:&quot;A rare onychophoran-like lobopodian from the lower Cambrian Chengjiang Lagerstätte, southwestern China, and its phylogenetic implications&quot;,&quot;author&quot;:[{&quot;family&quot;:&quot;Ou&quot;,&quot;given&quot;:&quot;Qiang&quot;,&quot;parse-names&quot;:false,&quot;dropping-particle&quot;:&quot;&quot;,&quot;non-dropping-particle&quot;:&quot;&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Wan&quot;,&quot;given&quot;:&quot;Xiaoqiao&quot;,&quot;parse-names&quot;:false,&quot;dropping-particle&quot;:&quot;&quot;,&quot;non-dropping-particle&quot;:&quot;&quot;},{&quot;family&quot;:&quot;Lei&quot;,&quot;given&quot;:&quot;Qianping&quot;,&quot;parse-names&quot;:false,&quot;dropping-particle&quot;:&quot;&quot;,&quot;non-dropping-particle&quot;:&quot;&quot;}],&quot;container-title&quot;:&quot;Journal of Paleontology&quot;,&quot;container-title-short&quot;:&quot;J. Paleontol.&quot;,&quot;DOI&quot;:&quot;10.1666/09-147R2.1&quot;,&quot;ISSN&quot;:&quot;0022-3360&quot;,&quot;issued&quot;:{&quot;date-parts&quot;:[[2011,5]]},&quot;page&quot;:&quot;587-594&quot;,&quot;publisher&quot;:&quot;Paleontological Society&quot;,&quot;issue&quot;:&quot;3&quot;,&quot;volume&quot;:&quot;85&quot;},&quot;isTemporary&quot;:false}]},{&quot;citationID&quot;:&quot;MENDELEY_CITATION_60c7a138-eb6f-4773-af34-4eb0f0de254c&quot;,&quot;properties&quot;:{&quot;noteIndex&quot;:0},&quot;isEdited&quot;:false,&quot;manualOverride&quot;:{&quot;isManuallyOverridden&quot;:false,&quot;citeprocText&quot;:&quot;(Yang &lt;i&gt;et al.&lt;/i&gt; 2015)&quot;,&quot;manualOverrideText&quot;:&quot;&quot;},&quot;citationTag&quot;:&quot;MENDELEY_CITATION_v3_eyJjaXRhdGlvbklEIjoiTUVOREVMRVlfQ0lUQVRJT05fNjBjN2ExMzgtZWI2Zi00NzczLWFmMzQtNGViMGYwZGUyNTRj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ID&quot;:&quot;MENDELEY_CITATION_116833ba-49d8-4857-ad8f-d1bcfdbbfb99&quot;,&quot;properties&quot;:{&quot;noteIndex&quot;:0},&quot;isEdited&quot;:false,&quot;manualOverride&quot;:{&quot;isManuallyOverridden&quot;:false,&quot;citeprocText&quot;:&quot;(Caron and Aria 2020)&quot;,&quot;manualOverrideText&quot;:&quot;&quot;},&quot;citationTag&quot;:&quot;MENDELEY_CITATION_v3_eyJjaXRhdGlvbklEIjoiTUVOREVMRVlfQ0lUQVRJT05fMTE2ODMzYmEtNDlkOC00ODU3LWFkOGYtZDFiY2ZkYmJmYjk5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7bdb9acf-0ed5-4229-b168-11e8638e712c&quot;,&quot;properties&quot;:{&quot;noteIndex&quot;:0},&quot;isEdited&quot;:false,&quot;manualOverride&quot;:{&quot;isManuallyOverridden&quot;:false,&quot;citeprocText&quot;:&quot;(Vannier &lt;i&gt;et al.&lt;/i&gt; 2014)&quot;,&quot;manualOverrideText&quot;:&quot;&quot;},&quot;citationTag&quot;:&quot;MENDELEY_CITATION_v3_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&quot;,&quot;citationItems&quot;:[{&quot;id&quot;:&quot;31fabbb4-2198-3bbe-b627-47a94d057561&quot;,&quot;itemData&quot;:{&quot;type&quot;:&quot;article-journal&quot;,&quot;id&quot;:&quot;31fabbb4-2198-3bbe-b627-47a94d057561&quot;,&quot;title&quot;:&quot;Sophisticated digestive systems in early arthropods.&quot;,&quot;author&quot;:[{&quot;family&quot;:&quot;Vannier&quot;,&quot;given&quot;:&quot;Jean&quot;,&quot;parse-names&quot;:false,&quot;dropping-particle&quot;:&quot;&quot;,&quot;non-dropping-particle&quot;:&quot;&quot;},{&quot;family&quot;:&quot;Liu&quot;,&quot;given&quot;:&quot;Jianni&quot;,&quot;parse-names&quot;:false,&quot;dropping-particle&quot;:&quot;&quot;,&quot;non-dropping-particle&quot;:&quot;&quot;},{&quot;family&quot;:&quot;Lerosey-Aubril&quot;,&quot;given&quot;:&quot;Rudy&quot;,&quot;parse-names&quot;:false,&quot;dropping-particle&quot;:&quot;&quot;,&quot;non-dropping-particle&quot;:&quot;&quot;},{&quot;family&quot;:&quot;Vinther&quot;,&quot;given&quot;:&quot;Jakob&quot;,&quot;parse-names&quot;:false,&quot;dropping-particle&quot;:&quot;&quot;,&quot;non-dropping-particle&quot;:&quot;&quot;},{&quot;family&quot;:&quot;Daley&quot;,&quot;given&quot;:&quot;Allison C&quot;,&quot;parse-names&quot;:false,&quot;dropping-particle&quot;:&quot;&quot;,&quot;non-dropping-particle&quot;:&quot;&quot;}],&quot;container-title&quot;:&quot;Nature communications&quot;,&quot;container-title-short&quot;:&quot;Nat. Commun.&quot;,&quot;DOI&quot;:&quot;10.1038/ncomms4641&quot;,&quot;ISSN&quot;:&quot;2041-1723&quot;,&quot;PMID&quot;:&quot;24785191&quot;,&quot;issued&quot;:{&quot;date-parts&quot;:[[2014,1]]},&quot;page&quot;:&quot;3641&quot;,&quot;abstract&quot;:&quot;Understanding the way in which animals diversified and radiated during their early evolutionary history remains one of the most captivating of scientific challenges. Integral to this is the 'Cambrian explosion', which records the rapid emergence of most animal phyla, and for which the triggering and accelerating factors, whether environmental or biological, are still unclear. Here we describe exceptionally well-preserved complex digestive organs in early arthropods from the early Cambrian of China and Greenland with functional similarities to certain modern crustaceans and trace these structures through the early evolutionary lineage of fossil arthropods. These digestive structures are assumed to have allowed for more efficient digestion and metabolism, promoting carnivory and macrophagy in early arthropods via predation or scavenging. This key innovation may have been of critical importance in the radiation and ecological success of Arthropoda, which has been the most diverse and abundant invertebrate phylum since the Cambrian.&quot;,&quot;publisher&quot;:&quot;Nature Publishing Group&quot;,&quot;issue&quot;:&quot;May&quot;,&quot;volume&quot;:&quot;5&quot;},&quot;isTemporary&quot;:false}]},{&quot;citationID&quot;:&quot;MENDELEY_CITATION_d34e29b6-f2aa-4e82-8a6f-7bf422e98787&quot;,&quot;properties&quot;:{&quot;noteIndex&quot;:0},&quot;isEdited&quot;:false,&quot;manualOverride&quot;:{&quot;isManuallyOverridden&quot;:false,&quot;citeprocText&quot;:&quot;(Cong &lt;i&gt;et al.&lt;/i&gt; 2014)&quot;,&quot;manualOverrideText&quot;:&quot;&quot;},&quot;citationTag&quot;:&quot;MENDELEY_CITATION_v3_eyJjaXRhdGlvbklEIjoiTUVOREVMRVlfQ0lUQVRJT05fZDM0ZTI5YjYtZjJhYS00ZTgyLThhNmYtN2JmNDIyZTk4Nzg3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quot;,&quot;citationItems&quot;:[{&quot;id&quot;:&quot;7b5189f4-9ffd-39fe-82d2-4c069bd7ec89&quot;,&quot;itemData&quot;:{&quot;type&quot;:&quot;article-journal&quot;,&quot;id&quot;:&quot;7b5189f4-9ffd-39fe-82d2-4c069bd7ec89&quot;,&quot;title&quot;:&quot;Brain structure resolves the segmental affinity of anomalocaridid appendages&quot;,&quot;author&quot;:[{&quot;family&quot;:&quot;Cong&quot;,&quot;given&quot;:&quot;Peiyun&quot;,&quot;parse-names&quot;:false,&quot;dropping-particle&quot;:&quot;&quot;,&quot;non-dropping-particle&quot;:&quot;&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Edgecombe&quot;,&quot;given&quot;:&quot;Gregory D.&quot;,&quot;parse-names&quot;:false,&quot;dropping-particle&quot;:&quot;&quot;,&quot;non-dropping-particle&quot;:&quot;&quot;},{&quot;family&quot;:&quot;Strausfeld&quot;,&quot;given&quot;:&quot;Nicholas J.&quot;,&quot;parse-names&quot;:false,&quot;dropping-particle&quot;:&quot;&quot;,&quot;non-dropping-particle&quot;:&quot;&quot;}],&quot;container-title&quot;:&quot;Nature&quot;,&quot;container-title-short&quot;:&quot;Nature&quot;,&quot;DOI&quot;:&quot;10.1038/nature13486&quot;,&quot;ISSN&quot;:&quot;14764687&quot;,&quot;PMID&quot;:&quot;25043032&quot;,&quot;issued&quot;:{&quot;date-parts&quot;:[[2014]]},&quot;page&quot;:&quot;538-542&quot;,&quot;abstract&quot;:&quot;Despite being among the most celebrated taxa from Cambrian biotas, anomalocaridids (order Radiodonta) have provoked intense debate about their affinities within the moulting-animal clade that includes Arthropoda. Current alternatives identify anomalocaridids as either stem-group euarthropods, crown-group euarthropods near the ancestry of chelicerates, or a segmented ecdysozoan lineage with convergent similarity to arthropods in appendage construction. Determining unambiguous affinities has been impeded by uncertainties about the segmental affiliation of anomalocaridid frontal appendages. These structures are variably homologized with jointed appendages of the second (deutocerebral) head segment, including antennae and 'great appendages' of Cambrian arthropods, or with the paired antenniform frontal appendages of living Onychophora and some Cambrian lobopodians. Here we describe Lyrarapax unguispinus, a new anomalocaridid from the early Cambrian Chengjiang biota, southwest China, nearly complete specimens of which preserve traces of muscles, digestive tract and brain. The traces of brain provide the first direct evidence for the segmental composition of the anomalocaridid head and its appendicular organization. Carbon-rich areas in the head resolve paired pre-protocerebral ganglia at the origin of paired frontal appendages. The ganglia connect to areas indicative of a bilateral pre-oral brain that receives projections from the eyestalk neuropils and compound retina. The dorsal, segmented brain of L. unguispinus reinforces an alliance between anomalocaridids and arthropods rather than cycloneuralians. Correspondences in brain organization between anomalocaridids and Onychophora resolve pre-protocerebral ganglia, associated with pre-ocular frontal appendages, as characters of the last common ancestor of euarthropods and onychophorans. A position of Radiodonta on the euarthropod stem-lineage implies the transformation of frontal appendages to another structure in crown-group euarthropods, with gene expression and neuroanatomy providing strong evidence that the paired, pre-oral labrum is the remnant of paired frontal appendages.&quot;,&quot;publisher&quot;:&quot;Nature Publishing Group&quot;,&quot;issue&quot;:&quot;7519&quot;,&quot;volume&quot;:&quot;513&quot;},&quot;isTemporary&quot;:false}]},{&quot;citationID&quot;:&quot;MENDELEY_CITATION_b32defa2-5139-4968-afb6-53eee296038c&quot;,&quot;properties&quot;:{&quot;noteIndex&quot;:0},&quot;isEdited&quot;:false,&quot;manualOverride&quot;:{&quot;isManuallyOverridden&quot;:true,&quot;citeprocText&quot;:&quot;(Conway Morris and Robison 1988)&quot;,&quot;manualOverrideText&quot;:&quot;(Conway Morris and Robison 1988))&quot;},&quot;citationTag&quot;:&quot;MENDELEY_CITATION_v3_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&quot;,&quot;citationItems&quot;:[{&quot;id&quot;:&quot;8567b833-2c3b-3495-ae4d-26464103c834&quot;,&quot;itemData&quot;:{&quot;type&quot;:&quot;article-journal&quot;,&quot;id&quot;:&quot;8567b833-2c3b-3495-ae4d-26464103c834&quot;,&quot;title&quot;:&quot;More soft-bodied animals and algae from the Middle Cambrian of Utah and British Columbia&quot;,&quot;author&quot;:[{&quot;family&quot;:&quot;Conway Morris&quot;,&quot;given&quot;:&quot;Simon&quot;,&quot;parse-names&quot;:false,&quot;dropping-particle&quot;:&quot;&quot;,&quot;non-dropping-particle&quot;:&quot;&quot;},{&quot;family&quot;:&quot;Robison&quot;,&quot;given&quot;:&quot;R A&quot;,&quot;parse-names&quot;:false,&quot;dropping-particle&quot;:&quot;&quot;,&quot;non-dropping-particle&quot;:&quot;&quot;}],&quot;container-title&quot;:&quot;The University of Kansas Paleontological Contributions&quot;,&quot;DOI&quot;:&quot;10.1017/S0016756800021336&quot;,&quot;ISSN&quot;:&quot;14695081&quot;,&quot;issued&quot;:{&quot;date-parts&quot;:[[1988]]},&quot;page&quot;:&quot;1-48&quot;,&quot;volume&quot;:&quot;122&quot;,&quot;container-title-short&quot;:&quot;&quot;},&quot;isTemporary&quot;:false}]},{&quot;citationID&quot;:&quot;MENDELEY_CITATION_d79530c3-7f94-440b-9c48-3a67eafdfbed&quot;,&quot;properties&quot;:{&quot;noteIndex&quot;:0},&quot;isEdited&quot;:false,&quot;manualOverride&quot;:{&quot;isManuallyOverridden&quot;:false,&quot;citeprocText&quot;:&quot;(Van Roy, Daley and Briggs 2015)&quot;,&quot;manualOverrideText&quot;:&quot;&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Tag&quot;:&quot;MENDELEY_CITATION_v3_eyJjaXRhdGlvbklEIjoiTUVOREVMRVlfQ0lUQVRJT05fZDc5NTMwYzMtN2Y5NC00NDBiLTljNDgtM2E2N2VhZmRmYmVk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D&quot;:&quot;MENDELEY_CITATION_28d4de6c-cbc0-47dc-a6a4-a1e98a694de0&quot;,&quot;properties&quot;:{&quot;noteIndex&quot;:0},&quot;isEdited&quot;:false,&quot;manualOverride&quot;:{&quot;isManuallyOverridden&quot;:false,&quot;citeprocText&quot;:&quot;(Kühl, Briggs and Rust 2009)&quot;,&quot;manualOverrideText&quot;:&quot;&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citationTag&quot;:&quot;MENDELEY_CITATION_v3_eyJjaXRhdGlvbklEIjoiTUVOREVMRVlfQ0lUQVRJT05fMjhkNGRlNmMtY2JjMC00N2RjLWE2YTQtYTFlOThhNjk0ZGUw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quot;},{&quot;citationID&quot;:&quot;MENDELEY_CITATION_a6ed5fd4-fcf3-4c35-b345-b245ab410e39&quot;,&quot;properties&quot;:{&quot;noteIndex&quot;:0},&quot;isEdited&quot;:false,&quot;manualOverride&quot;:{&quot;isManuallyOverridden&quot;:false,&quot;citeprocText&quot;:&quot;(Van Roy, Daley and Briggs 2015)&quot;,&quot;manualOverrideText&quot;:&quot;&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Tag&quot;:&quot;MENDELEY_CITATION_v3_eyJjaXRhdGlvbklEIjoiTUVOREVMRVlfQ0lUQVRJT05fYTZlZDVmZDQtZmNmMy00YzM1LWIzNDUtYjI0NWFiNDEwZTM5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D&quot;:&quot;MENDELEY_CITATION_4d9c08ef-e610-49e6-91f9-4a31ae2dc1fc&quot;,&quot;properties&quot;:{&quot;noteIndex&quot;:0},&quot;isEdited&quot;:false,&quot;manualOverride&quot;:{&quot;isManuallyOverridden&quot;:false,&quot;citeprocText&quot;:&quot;(Van Roy, Daley and Briggs 2015)&quot;,&quot;manualOverrideText&quot;:&quot;&quot;},&quot;citationTag&quot;:&quot;MENDELEY_CITATION_v3_eyJjaXRhdGlvbklEIjoiTUVOREVMRVlfQ0lUQVRJT05fNGQ5YzA4ZWYtZTYxMC00OWU2LTkxZjktNGEzMWFlMmRjMWZj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ID&quot;:&quot;MENDELEY_CITATION_5cd12e4a-558c-4f62-a0f4-f2d1c21347b1&quot;,&quot;properties&quot;:{&quot;noteIndex&quot;:0},&quot;isEdited&quot;:false,&quot;manualOverride&quot;:{&quot;isManuallyOverridden&quot;:false,&quot;citeprocText&quot;:&quot;(Daley and Edgecombe 2014)&quot;,&quot;manualOverrideText&quot;:&quot;&quot;},&quot;citationTag&quot;:&quot;MENDELEY_CITATION_v3_eyJjaXRhdGlvbklEIjoiTUVOREVMRVlfQ0lUQVRJT05fNWNkMTJlNGEtNTU4Yy00ZjYyLWEwZjQtZjJkMWMyMTM0N2IxIiwicHJvcGVydGllcyI6eyJub3RlSW5kZXgiOjB9LCJpc0VkaXRlZCI6ZmFsc2UsIm1hbnVhbE92ZXJyaWRlIjp7ImlzTWFudWFsbHlPdmVycmlkZGVuIjpmYWxzZSwiY2l0ZXByb2NUZXh0IjoiKERhbGV5IGFuZCBFZGdlY29tYmUgMjAxNCkiLCJtYW51YWxPdmVycmlkZVRleHQiOiIifSwiY2l0YXRpb25JdGVtcyI6W3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quot;,&quot;citationItems&quot;:[{&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citationID&quot;:&quot;MENDELEY_CITATION_b5e99d64-4db3-419d-ae38-2d648465bbfa&quot;,&quot;properties&quot;:{&quot;noteIndex&quot;:0},&quot;isEdited&quot;:false,&quot;manualOverride&quot;:{&quot;isManuallyOverridden&quot;:false,&quot;citeprocText&quot;:&quot;(Cong &lt;i&gt;et al.&lt;/i&gt; 2014)&quot;,&quot;manualOverrideText&quot;:&quot;&quot;},&quot;citationTag&quot;:&quot;MENDELEY_CITATION_v3_eyJjaXRhdGlvbklEIjoiTUVOREVMRVlfQ0lUQVRJT05fYjVlOTlkNjQtNGRiMy00MTlkLWFlMzgtMmQ2NDg0NjViYmZh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quot;,&quot;citationItems&quot;:[{&quot;id&quot;:&quot;7b5189f4-9ffd-39fe-82d2-4c069bd7ec89&quot;,&quot;itemData&quot;:{&quot;type&quot;:&quot;article-journal&quot;,&quot;id&quot;:&quot;7b5189f4-9ffd-39fe-82d2-4c069bd7ec89&quot;,&quot;title&quot;:&quot;Brain structure resolves the segmental affinity of anomalocaridid appendages&quot;,&quot;author&quot;:[{&quot;family&quot;:&quot;Cong&quot;,&quot;given&quot;:&quot;Peiyun&quot;,&quot;parse-names&quot;:false,&quot;dropping-particle&quot;:&quot;&quot;,&quot;non-dropping-particle&quot;:&quot;&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Edgecombe&quot;,&quot;given&quot;:&quot;Gregory D.&quot;,&quot;parse-names&quot;:false,&quot;dropping-particle&quot;:&quot;&quot;,&quot;non-dropping-particle&quot;:&quot;&quot;},{&quot;family&quot;:&quot;Strausfeld&quot;,&quot;given&quot;:&quot;Nicholas J.&quot;,&quot;parse-names&quot;:false,&quot;dropping-particle&quot;:&quot;&quot;,&quot;non-dropping-particle&quot;:&quot;&quot;}],&quot;container-title&quot;:&quot;Nature&quot;,&quot;container-title-short&quot;:&quot;Nature&quot;,&quot;DOI&quot;:&quot;10.1038/nature13486&quot;,&quot;ISSN&quot;:&quot;14764687&quot;,&quot;PMID&quot;:&quot;25043032&quot;,&quot;issued&quot;:{&quot;date-parts&quot;:[[2014]]},&quot;page&quot;:&quot;538-542&quot;,&quot;abstract&quot;:&quot;Despite being among the most celebrated taxa from Cambrian biotas, anomalocaridids (order Radiodonta) have provoked intense debate about their affinities within the moulting-animal clade that includes Arthropoda. Current alternatives identify anomalocaridids as either stem-group euarthropods, crown-group euarthropods near the ancestry of chelicerates, or a segmented ecdysozoan lineage with convergent similarity to arthropods in appendage construction. Determining unambiguous affinities has been impeded by uncertainties about the segmental affiliation of anomalocaridid frontal appendages. These structures are variably homologized with jointed appendages of the second (deutocerebral) head segment, including antennae and 'great appendages' of Cambrian arthropods, or with the paired antenniform frontal appendages of living Onychophora and some Cambrian lobopodians. Here we describe Lyrarapax unguispinus, a new anomalocaridid from the early Cambrian Chengjiang biota, southwest China, nearly complete specimens of which preserve traces of muscles, digestive tract and brain. The traces of brain provide the first direct evidence for the segmental composition of the anomalocaridid head and its appendicular organization. Carbon-rich areas in the head resolve paired pre-protocerebral ganglia at the origin of paired frontal appendages. The ganglia connect to areas indicative of a bilateral pre-oral brain that receives projections from the eyestalk neuropils and compound retina. The dorsal, segmented brain of L. unguispinus reinforces an alliance between anomalocaridids and arthropods rather than cycloneuralians. Correspondences in brain organization between anomalocaridids and Onychophora resolve pre-protocerebral ganglia, associated with pre-ocular frontal appendages, as characters of the last common ancestor of euarthropods and onychophorans. A position of Radiodonta on the euarthropod stem-lineage implies the transformation of frontal appendages to another structure in crown-group euarthropods, with gene expression and neuroanatomy providing strong evidence that the paired, pre-oral labrum is the remnant of paired frontal appendages.&quot;,&quot;publisher&quot;:&quot;Nature Publishing Group&quot;,&quot;issue&quot;:&quot;7519&quot;,&quot;volume&quot;:&quot;513&quot;},&quot;isTemporary&quot;:false}]},{&quot;citationID&quot;:&quot;MENDELEY_CITATION_7e69785f-70f2-4906-8565-f9995f987f24&quot;,&quot;properties&quot;:{&quot;noteIndex&quot;:0},&quot;isEdited&quot;:false,&quot;manualOverride&quot;:{&quot;isManuallyOverridden&quot;:false,&quot;citeprocText&quot;:&quot;(Van Roy, Daley and Briggs 2015)&quot;,&quot;manualOverrideText&quot;:&quot;&quot;},&quot;citationTag&quot;:&quot;MENDELEY_CITATION_v3_eyJjaXRhdGlvbklEIjoiTUVOREVMRVlfQ0lUQVRJT05fN2U2OTc4NWYtNzBmMi00OTA2LTg1NjUtZjk5OTVmOTg3ZjI0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ID&quot;:&quot;MENDELEY_CITATION_b96473bf-2541-42bb-89ea-0e67d5b13d2a&quot;,&quot;properties&quot;:{&quot;noteIndex&quot;:0},&quot;isEdited&quot;:false,&quot;manualOverride&quot;:{&quot;isManuallyOverridden&quot;:false,&quot;citeprocText&quot;:&quot;(Van Roy, Daley and Briggs 2015)&quot;,&quot;manualOverrideText&quot;:&quot;&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Tag&quot;:&quot;MENDELEY_CITATION_v3_eyJjaXRhdGlvbklEIjoiTUVOREVMRVlfQ0lUQVRJT05fYjk2NDczYmYtMjU0MS00MmJiLTg5ZWEtMGU2N2Q1YjEzZDJh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D&quot;:&quot;MENDELEY_CITATION_2665fd84-c18f-4b0c-bb98-d43bb1cc4b61&quot;,&quot;properties&quot;:{&quot;noteIndex&quot;:0},&quot;isEdited&quot;:false,&quot;manualOverride&quot;:{&quot;isManuallyOverridden&quot;:false,&quot;citeprocText&quot;:&quot;(Van Roy, Daley and Briggs 2015)&quot;,&quot;manualOverrideText&quot;:&quot;&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Tag&quot;:&quot;MENDELEY_CITATION_v3_eyJjaXRhdGlvbklEIjoiTUVOREVMRVlfQ0lUQVRJT05fMjY2NWZkODQtYzE4Zi00YjBjLWJiOTgtZDQzYmIxY2M0YjYx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D&quot;:&quot;MENDELEY_CITATION_122ceb74-7520-409d-b86a-040512460fc9&quot;,&quot;properties&quot;:{&quot;noteIndex&quot;:0},&quot;isEdited&quot;:false,&quot;manualOverride&quot;:{&quot;isManuallyOverridden&quot;:false,&quot;citeprocText&quot;:&quot;(Ma &lt;i&gt;et al.&lt;/i&gt; 2014b)&quot;,&quot;manualOverrideText&quot;:&quot;&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Tag&quot;:&quot;MENDELEY_CITATION_v3_eyJjaXRhdGlvbklEIjoiTUVOREVMRVlfQ0lUQVRJT05fMTIyY2ViNzQtNzUyMC00MDlkLWI4NmEtMDQwNTEyNDYwZmM5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D&quot;:&quot;MENDELEY_CITATION_ff36ef26-391b-4f45-b275-1ef6513696f9&quot;,&quot;properties&quot;:{&quot;noteIndex&quot;:0},&quot;isEdited&quot;:false,&quot;manualOverride&quot;:{&quot;isManuallyOverridden&quot;:false,&quot;citeprocText&quot;:&quot;(Daley &lt;i&gt;et al.&lt;/i&gt; 2009)&quot;,&quot;manualOverrideText&quot;:&quot;&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Tag&quot;:&quot;MENDELEY_CITATION_v3_eyJjaXRhdGlvbklEIjoiTUVOREVMRVlfQ0lUQVRJT05fZmYzNmVmMjYtMzkxYi00ZjQ1LWIyNzUtMWVmNjUxMzY5NmY5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quot;},{&quot;citationID&quot;:&quot;MENDELEY_CITATION_4a782f3f-7ad2-4fd8-8770-78bda2d28921&quot;,&quot;properties&quot;:{&quot;noteIndex&quot;:0},&quot;isEdited&quot;:false,&quot;manualOverride&quot;:{&quot;isManuallyOverridden&quot;:false,&quot;citeprocText&quot;:&quot;(Chen &lt;i&gt;et al.&lt;/i&gt; 1995; Waloszek &lt;i&gt;et al.&lt;/i&gt; 2005; Bergström &lt;i&gt;et al.&lt;/i&gt; 2008; Yang &lt;i&gt;et al.&lt;/i&gt; 2013)&quot;,&quot;manualOverrideText&quot;:&quot;&quot;},&quot;citationItems&quot;:[{&quot;id&quot;:&quot;3047c5c8-752d-3249-9d1a-695e627ffe76&quot;,&quot;itemData&quot;:{&quot;type&quot;:&quot;article-journal&quot;,&quot;id&quot;:&quot;3047c5c8-752d-3249-9d1a-695e627ffe76&quot;,&quot;title&quot;:&quot;A new view of the Cambrian arthropod &lt;i&gt;Fuxianhuia&lt;/i&gt;&quot;,&quot;author&quot;:[{&quot;family&quot;:&quot;Bergström&quot;,&quot;given&quot;:&quot;Jan&quot;,&quot;parse-names&quot;:false,&quot;dropping-particle&quot;:&quot;&quot;,&quot;non-dropping-particle&quot;:&quot;&quot;},{&quot;family&quot;:&quot;Hou&quot;,&quot;given&quot;:&quot;Xianguang&quot;,&quot;parse-names&quot;:false,&quot;dropping-particle&quot;:&quot;&quot;,&quot;non-dropping-particle&quot;:&quot;&quot;},{&quot;family&quot;:&quot;Zhang&quot;,&quot;given&quot;:&quot;Xiguang&quot;,&quot;parse-names&quot;:false,&quot;dropping-particle&quot;:&quot;&quot;,&quot;non-dropping-particle&quot;:&quot;&quot;},{&quot;family&quot;:&quot;Clausen&quot;,&quot;given&quot;:&quot;Sébastien&quot;,&quot;parse-names&quot;:false,&quot;dropping-particle&quot;:&quot;&quot;,&quot;non-dropping-particle&quot;:&quot;&quot;}],&quot;container-title&quot;:&quot;GFF&quot;,&quot;DOI&quot;:&quot;10.1080/11035890809452772&quot;,&quot;ISSN&quot;:&quot;1103-5897&quot;,&quot;issued&quot;:{&quot;date-parts&quot;:[[2008,12]]},&quot;page&quot;:&quot;189-201&quot;,&quot;issue&quot;:&quot;4&quot;,&quot;volume&quot;:&quot;130&quot;,&quot;container-title-short&quot;:&quot;&quot;},&quot;isTemporary&quot;:false},{&quot;id&quot;:&quot;51dd2703-68d6-327f-b1f0-8d25adc607e9&quot;,&quot;itemData&quot;:{&quot;type&quot;:&quot;article-journal&quot;,&quot;id&quot;:&quot;51dd2703-68d6-327f-b1f0-8d25adc607e9&quot;,&quot;title&quot;:&quot;Head segmentation in Early Cambrian &lt;i&gt;Fuxianhuia&lt;/i&gt;: implications for arthropod evolution&quot;,&quot;author&quot;:[{&quot;family&quot;:&quot;Chen&quot;,&quot;given&quot;:&quot;Jun-Yuan&quot;,&quot;parse-names&quot;:false,&quot;dropping-particle&quot;:&quot;&quot;,&quot;non-dropping-particle&quot;:&quot;&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family&quot;:&quot;Zhou&quot;,&quot;given&quot;:&quot;GQ&quot;,&quot;parse-names&quot;:false,&quot;dropping-particle&quot;:&quot;&quot;,&quot;non-dropping-particle&quot;:&quot;&quot;}],&quot;container-title&quot;:&quot;Science&quot;,&quot;container-title-short&quot;:&quot;Science (1979).&quot;,&quot;issued&quot;:{&quot;date-parts&quot;:[[1995]]},&quot;page&quot;:&quot;1339-43&quot;,&quot;issue&quot;:&quot;5215&quot;,&quot;volume&quot;:&quot;268&quot;},&quot;isTemporary&quot;:false},{&quot;id&quot;:&quot;8aa1ab99-c3c1-37a1-b4aa-79e4a41e01ab&quot;,&quot;itemData&quot;:{&quot;type&quot;:&quot;article-journal&quot;,&quot;id&quot;:&quot;8aa1ab99-c3c1-37a1-b4aa-79e4a41e01ab&quot;,&quot;title&quot;:&quot;Early Cambrian arthropods—new insights into arthropod head and structural evolution&quot;,&quot;author&quot;:[{&quot;family&quot;:&quot;Waloszek&quot;,&quot;given&quot;:&quot;Dieter&quot;,&quot;parse-names&quot;:false,&quot;dropping-particle&quot;:&quot;&quot;,&quot;non-dropping-particle&quot;:&quot;&quot;},{&quot;family&quot;:&quot;Chen&quot;,&quot;given&quot;:&quot;Jun-Yuan&quot;,&quot;parse-names&quot;:false,&quot;dropping-particle&quot;:&quot;&quot;,&quot;non-dropping-particle&quot;:&quot;&quot;},{&quot;family&quot;:&quot;Maas&quot;,&quot;given&quot;:&quot;Andreas&quot;,&quot;parse-names&quot;:false,&quot;dropping-particle&quot;:&quot;&quot;,&quot;non-dropping-particle&quot;:&quot;&quot;},{&quot;family&quot;:&quot;Wang&quot;,&quot;given&quot;:&quot;Xiuqiang&quot;,&quot;parse-names&quot;:false,&quot;dropping-particle&quot;:&quot;&quot;,&quot;non-dropping-particle&quot;:&quot;&quot;}],&quot;container-title&quot;:&quot;Arthropod Structure &amp; Development&quot;,&quot;container-title-short&quot;:&quot;Arthropod Struct. Dev.&quot;,&quot;DOI&quot;:&quot;10.1016/j.asd.2005.01.005&quot;,&quot;ISSN&quot;:&quot;14678039&quot;,&quot;issued&quot;:{&quot;date-parts&quot;:[[2005,4]]},&quot;page&quot;:&quot;189-205&quot;,&quot;issue&quot;:&quot;2&quot;,&quot;volume&quot;:&quot;34&quot;},&quot;isTemporary&quot;:false},{&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citationTag&quot;:&quot;MENDELEY_CITATION_v3_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quot;},{&quot;citationID&quot;:&quot;MENDELEY_CITATION_5e6cd402-5685-4a59-ae22-bd1c6c2a1de4&quot;,&quot;properties&quot;:{&quot;noteIndex&quot;:0},&quot;isEdited&quot;:false,&quot;manualOverride&quot;:{&quot;isManuallyOverridden&quot;:false,&quot;citeprocText&quot;:&quot;(Edgecombe and Ramsköld 1999; Ortega-Hernández, Legg and Braddy 2013)&quot;,&quot;manualOverrideText&quot;:&quot;&quot;},&quot;citationItems&quot;:[{&quot;id&quot;:&quot;97661dbe-c2bc-3239-9dbd-edbce9235562&quot;,&quot;itemData&quot;:{&quot;type&quot;:&quot;article-journal&quot;,&quot;id&quot;:&quot;97661dbe-c2bc-3239-9dbd-edbce9235562&quot;,&quot;title&quot;:&quot;The phylogeny of aglaspidid arthropods and the internal relationships within Artiopoda&quot;,&quot;author&quot;:[{&quot;family&quot;:&quot;Ortega-Hernández&quot;,&quot;given&quot;:&quot;J&quot;,&quot;parse-names&quot;:false,&quot;dropping-particle&quot;:&quot;&quot;,&quot;non-dropping-particle&quot;:&quot;&quot;},{&quot;family&quot;:&quot;Legg&quot;,&quot;given&quot;:&quot;DA&quot;,&quot;parse-names&quot;:false,&quot;dropping-particle&quot;:&quot;&quot;,&quot;non-dropping-particle&quot;:&quot;&quot;},{&quot;family&quot;:&quot;Braddy&quot;,&quot;given&quot;:&quot;SJ&quot;,&quot;parse-names&quot;:false,&quot;dropping-particle&quot;:&quot;&quot;,&quot;non-dropping-particle&quot;:&quot;&quot;}],&quot;container-title&quot;:&quot;Cladistics&quot;,&quot;issued&quot;:{&quot;date-parts&quot;:[[2013]]},&quot;page&quot;:&quot;15-45&quot;,&quot;volume&quot;:&quot;29&quot;,&quot;container-title-short&quot;:&quot;&quot;},&quot;isTemporary&quot;:false},{&quot;id&quot;:&quot;3f78922a-f19d-3211-b716-77af5d435d55&quot;,&quot;itemData&quot;:{&quot;type&quot;:&quot;article-journal&quot;,&quot;id&quot;:&quot;3f78922a-f19d-3211-b716-77af5d435d55&quot;,&quot;title&quot;:&quot;Relationships of Cambrian Arachnata and the systematic position of Trilobita&quot;,&quot;author&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container-title&quot;:&quot;Journal of Paleontology&quot;,&quot;container-title-short&quot;:&quot;J. Paleontol.&quot;,&quot;issued&quot;:{&quot;date-parts&quot;:[[1999]]},&quot;page&quot;:&quot;263-287&quot;,&quot;volume&quot;:&quot;73&quot;},&quot;isTemporary&quot;:false}],&quot;citationTag&quot;:&quot;MENDELEY_CITATION_v3_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&quot;},{&quot;citationID&quot;:&quot;MENDELEY_CITATION_125de4ec-75fe-4adb-bcbc-39e11e464903&quot;,&quot;properties&quot;:{&quot;noteIndex&quot;:0},&quot;isEdited&quot;:false,&quot;manualOverride&quot;:{&quot;isManuallyOverridden&quot;:false,&quot;citeprocText&quot;:&quot;(Chen, Waloszek and Maas 2004; Haug, Briggs and Haug 2012; Haug &lt;i&gt;et al.&lt;/i&gt; 2012)&quot;,&quot;manualOverrideText&quot;:&quot;&quot;},&quot;citationItems&quot;:[{&quot;id&quot;:&quot;22a2a695-edae-323b-81a0-312288ad2944&quot;,&quot;itemData&quot;:{&quot;type&quot;:&quot;article-journal&quot;,&quot;id&quot;:&quot;22a2a695-edae-323b-81a0-312288ad2944&quot;,&quot;title&quot;:&quot;Morphology and function in the Cambrian Burgess Shale megacheiran arthropod [i]Leanchoilia superlata[/i] and the application of a descriptive matrix.&quot;,&quot;author&quot;:[{&quot;family&quot;:&quot;Haug&quot;,&quot;given&quot;:&quot;Joachim T&quot;,&quot;parse-names&quot;:false,&quot;dropping-particle&quot;:&quot;&quot;,&quot;non-dropping-particle&quot;:&quot;&quot;},{&quot;family&quot;:&quot;Briggs&quot;,&quot;given&quot;:&quot;Derek Eg&quot;,&quot;parse-names&quot;:false,&quot;dropping-particle&quot;:&quot;&quot;,&quot;non-dropping-particle&quot;:&quot;&quot;},{&quot;family&quot;:&quot;Haug&quot;,&quot;given&quot;:&quot;Carolin&quot;,&quot;parse-names&quot;:false,&quot;dropping-particle&quot;:&quot;&quot;,&quot;non-dropping-particle&quot;:&quot;&quot;}],&quot;container-title&quot;:&quot;BMC evolutionary biology&quot;,&quot;container-title-short&quot;:&quot;BMC Evol. Biol.&quot;,&quot;DOI&quot;:&quot;10.1186/1471-2148-12-162&quot;,&quot;ISSN&quot;:&quot;1471-2148&quot;,&quot;PMID&quot;:&quot;22935076&quot;,&quot;issued&quot;:{&quot;date-parts&quot;:[[2012,1]]},&quot;page&quot;:&quot;162&quot;,&quot;abstract&quot;:&quot;BACKGROUND: Leanchoilia superlata is one of the best known arthropods from the middle Cambrian Burgess Shale of British Columbia. Here we re-describe the morphology of L. superlata and discuss its possible autecology. The re-description follows a standardized scheme, the descriptive matrix approach, designed to provide a template for descriptions of other megacheiran species. RESULTS: Our findings differ in several respects from previous interpretations. Examples include a more slender body; a possible hypostome; a small specialised second appendage, bringing the number of pairs of head appendages to four; a further sub-division of the great appendage, making it more similar to that of other megacheirans; and a complex joint of the exopod reflecting the arthropod's swimming capabilities. CONCLUSIONS: Different aspects of the morphology, for example, the morphology of the great appendage and the presence of a basipod with strong median armature on the biramous appendages indicate that L. superlata was an active and agile necto-benthic predator (not a scavenger or deposit feeder as previously interpreted).&quot;,&quot;volume&quot;:&quot;12&quot;},&quot;isTemporary&quot;:false},{&quot;id&quot;:&quot;9f287285-f8f6-3741-92cd-1f1f140f1999&quot;,&quot;itemData&quot;:{&quot;type&quot;:&quot;article-journal&quot;,&quot;id&quot;:&quot;9f287285-f8f6-3741-92cd-1f1f140f1999&quot;,&quot;title&quot;:&quot;Functional morphology, ontogeny and evolution of mantis shrimp-like predators in the Cambrian&quot;,&quot;author&quot;:[{&quot;family&quot;:&quot;Haug&quot;,&quot;given&quot;:&quot;J T&quot;,&quot;parse-names&quot;:false,&quot;dropping-particle&quot;:&quot;&quot;,&quot;non-dropping-particle&quot;:&quot;&quot;},{&quot;family&quot;:&quot;Waloszek&quot;,&quot;given&quot;:&quot;Dieter&quot;,&quot;parse-names&quot;:false,&quot;dropping-particle&quot;:&quot;&quot;,&quot;non-dropping-particle&quot;:&quot;&quot;},{&quot;family&quot;:&quot;Maas&quot;,&quot;given&quot;:&quot;Andreas&quot;,&quot;parse-names&quot;:false,&quot;dropping-particle&quot;:&quot;&quot;,&quot;non-dropping-particle&quot;:&quot;&quot;},{&quot;family&quot;:&quot;Liu&quot;,&quot;given&quot;:&quot;Y U&quot;,&quot;parse-names&quot;:false,&quot;dropping-particle&quot;:&quot;&quot;,&quot;non-dropping-particle&quot;:&quot;&quot;},{&quot;family&quot;:&quot;Haug&quot;,&quot;given&quot;:&quot;Carolin&quot;,&quot;parse-names&quot;:false,&quot;dropping-particle&quot;:&quot;&quot;,&quot;non-dropping-particle&quot;:&quot;&quot;}],&quot;container-title&quot;:&quot;Palaeontology&quot;,&quot;container-title-short&quot;:&quot;Palaeontology&quot;,&quot;issued&quot;:{&quot;date-parts&quot;:[[2012]]},&quot;page&quot;:&quot;369-399&quot;,&quot;publisher&quot;:&quot;Blackwell Publishing Ltd&quot;,&quot;issue&quot;:&quot;2&quot;,&quot;volume&quot;:&quot;55&quot;},&quot;isTemporary&quot;:false},{&quot;id&quot;:&quot;34ee8edc-e75f-32d7-b0da-822e245c4956&quot;,&quot;itemData&quot;:{&quot;type&quot;:&quot;article-journal&quot;,&quot;id&quot;:&quot;34ee8edc-e75f-32d7-b0da-822e245c4956&quot;,&quot;title&quot;:&quot;A new ‘great-appendage’ arthropod from the Lower Cambrian of China and homology of chelicerate chelicerae and raptorial antero-ventral appendages&quot;,&quot;author&quot;:[{&quot;family&quot;:&quot;Chen&quot;,&quot;given&quot;:&quot;Jun-Yuan&quot;,&quot;parse-names&quot;:false,&quot;dropping-particle&quot;:&quot;&quot;,&quot;non-dropping-particle&quot;:&quot;&quot;},{&quot;family&quot;:&quot;Waloszek&quot;,&quot;given&quot;:&quot;Dieter&quot;,&quot;parse-names&quot;:false,&quot;dropping-particle&quot;:&quot;&quot;,&quot;non-dropping-particle&quot;:&quot;&quot;},{&quot;family&quot;:&quot;Maas&quot;,&quot;given&quot;:&quot;Andreas&quot;,&quot;parse-names&quot;:false,&quot;dropping-particle&quot;:&quot;&quot;,&quot;non-dropping-particle&quot;:&quot;&quot;}],&quot;container-title&quot;:&quot;Lethaia&quot;,&quot;container-title-short&quot;:&quot;Lethaia&quot;,&quot;DOI&quot;:&quot;10.1080/00241160410004764&quot;,&quot;ISBN&quot;:&quot;0024116041&quot;,&quot;ISSN&quot;:&quot;0024-1164&quot;,&quot;issued&quot;:{&quot;date-parts&quot;:[[2004,6]]},&quot;page&quot;:&quot;3-20&quot;,&quot;issue&quot;:&quot;1&quot;,&quot;volume&quot;:&quot;37&quot;},&quot;isTemporary&quot;:false}],&quot;citationTag&quot;:&quot;MENDELEY_CITATION_v3_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&quot;},{&quot;citationID&quot;:&quot;MENDELEY_CITATION_54797efb-741d-4c4d-9b35-daf4c31d624c&quot;,&quot;properties&quot;:{&quot;noteIndex&quot;:0},&quot;isEdited&quot;:false,&quot;manualOverride&quot;:{&quot;isManuallyOverridden&quot;:false,&quot;citeprocText&quot;:&quot;(Ma &lt;i&gt;et al.&lt;/i&gt; 2014b)&quot;,&quot;manualOverrideText&quot;:&quot;&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Tag&quot;:&quot;MENDELEY_CITATION_v3_eyJjaXRhdGlvbklEIjoiTUVOREVMRVlfQ0lUQVRJT05fNTQ3OTdlZmItNzQxZC00YzRkLTliMzUtZGFmNGMzMWQ2MjRj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D&quot;:&quot;MENDELEY_CITATION_2c67a98c-b4ad-49d2-bea8-f95b3604e9fe&quot;,&quot;properties&quot;:{&quot;noteIndex&quot;:0},&quot;isEdited&quot;:false,&quot;manualOverride&quot;:{&quot;isManuallyOverridden&quot;:false,&quot;citeprocText&quot;:&quot;(Liu &lt;i&gt;et al.&lt;/i&gt; 2008)&quot;,&quot;manualOverrideText&quot;:&quot;&quot;},&quot;citationItems&quot;:[{&quot;id&quot;:&quot;d6822900-1e31-3de8-9704-dc928b70ef6e&quot;,&quot;itemData&quot;:{&quot;type&quot;:&quot;article-journal&quot;,&quot;id&quot;:&quot;d6822900-1e31-3de8-9704-dc928b70ef6e&quot;,&quot;title&quot;:&quot;The lobopod &lt;i&gt;Onychodictyon&lt;/i&gt; from the lower Cambrian Chengjiang lagerstätte revisited&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Acta Palaeontologica Polonica&quot;,&quot;container-title-short&quot;:&quot;Acta Palaeontol. Pol.&quot;,&quot;DOI&quot;:&quot;10.4202/app.2008.0209&quot;,&quot;ISSN&quot;:&quot;0567-7920&quot;,&quot;issued&quot;:{&quot;date-parts&quot;:[[2008,6]]},&quot;page&quot;:&quot;285-292&quot;,&quot;abstract&quot;:&quot;Onychodictyon ferox, from the Lower Cambrian Chengjiang Lagerstätte, is a worm-like armored lobopod with 10 pairs of dorsal plates and a pair of probable sensory appendages (“antennae”). Newly discovered complete specimens show that Onychodictyon is represented by two species: O. ferox with a “head” bearing a pair of dorsal “antennae” and a trunk with 11 pairs of limbs, whereas O. gracilis has a blunt anterior end without any appendages and a trunk with 12 pairs of limbs. Because of the close resemblance of the “antennae” of O. ferox and those of the lobopod Miraluolishania, they are considered to be homologous structures. The “antennae” of Cambrian lobopodians are proposed to be homologous with the arthropod antennulae.&quot;,&quot;publisher&quot;:&quot;Institute of Paleobiology, Polish Academy of Sciences&quot;,&quot;issue&quot;:&quot;2&quot;,&quot;volume&quot;:&quot;53&quot;},&quot;isTemporary&quot;:false}],&quot;citationTag&quot;:&quot;MENDELEY_CITATION_v3_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&quot;},{&quot;citationID&quot;:&quot;MENDELEY_CITATION_c6060519-ff7d-4a38-b4e8-fc56871f2f9a&quot;,&quot;properties&quot;:{&quot;noteIndex&quot;:0},&quot;isEdited&quot;:false,&quot;manualOverride&quot;:{&quot;isManuallyOverridden&quot;:false,&quot;citeprocText&quot;:&quot;(Ou, Shu and Mayer 2012)&quot;,&quot;manualOverrideText&quot;:&quot;&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Tag&quot;:&quot;MENDELEY_CITATION_v3_eyJjaXRhdGlvbklEIjoiTUVOREVMRVlfQ0lUQVRJT05fYzYwNjA1MTktZmY3ZC00YTM4LWI0ZTgtZmM1Njg3MWYyZjlh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D&quot;:&quot;MENDELEY_CITATION_39527e01-0506-4b74-bba8-246613a9e124&quot;,&quot;properties&quot;:{&quot;noteIndex&quot;:0},&quot;isEdited&quot;:false,&quot;manualOverride&quot;:{&quot;isManuallyOverridden&quot;:false,&quot;citeprocText&quot;:&quot;(Møbjerg, Kristensen and Jørgensen 2016; Fujimoto &lt;i&gt;et al.&lt;/i&gt; 2020; Gąsiorek, Kristensen and Kristensen 2021; Kayastha &lt;i&gt;et al.&lt;/i&gt; 2021)&quot;,&quot;manualOverrideText&quot;:&quot;&quot;},&quot;citationTag&quot;:&quot;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&quot;,&quot;citationItems&quot;:[{&quot;id&quot;:&quot;ffb66c8d-b9e6-384a-b46c-92e30ac36942&quot;,&quot;itemData&quot;:{&quot;type&quot;:&quot;article-journal&quot;,&quot;id&quot;:&quot;ffb66c8d-b9e6-384a-b46c-92e30ac36942&quot;,&quot;title&quot;:&quot;Data from new taxa infer Isoechiniscoides gen. nov. and increase the phylogenetic and evolutionary understanding of echiniscoidid tardigrades (Echiniscoidea: Tardigrada)&quot;,&quot;author&quot;:[{&quot;family&quot;:&quot;Møbjerg&quot;,&quot;given&quot;:&quot;Nadja&quot;,&quot;parse-names&quot;:false,&quot;dropping-particle&quot;:&quot;&quot;,&quot;non-dropping-particle&quot;:&quot;&quot;},{&quot;family&quot;:&quot;Kristensen&quot;,&quot;given&quot;:&quot;Reinhardt M.&quot;,&quot;parse-names&quot;:false,&quot;dropping-particle&quot;:&quot;&quot;,&quot;non-dropping-particle&quot;:&quot;&quot;},{&quot;family&quot;:&quot;Jørgensen&quot;,&quot;given&quot;:&quot;Aslak&quot;,&quot;parse-names&quot;:false,&quot;dropping-particle&quot;:&quot;&quot;,&quot;non-dropping-particle&quot;:&quot;&quot;}],&quot;container-title&quot;:&quot;Zoological Journal of the Linnean Society&quot;,&quot;container-title-short&quot;:&quot;Zool. J. Linn. Soc.&quot;,&quot;DOI&quot;:&quot;10.1111/zoj.12500&quot;,&quot;ISSN&quot;:&quot;10963642&quot;,&quot;issued&quot;:{&quot;date-parts&quot;:[[2016]]},&quot;page&quot;:&quot;804-818&quot;,&quot;abstract&quot;:&quot;The marine heterotardigrades belonging to Echiniscoididae inhabit a wide range of substrates and represent the dominant tardigrade group in intertidal zones worldwide. Notably, the evolution of this family is interesting as it holds key evidence as to how heterotardigrades colonized terrestrial and freshwater environments. We inferred the phylogeny of Echiniscoididae using 28S and COI sequences from GenBank and from new specimens collected at Roscoff, France. Morphological characterizations of several major clades, inferred from the molecular data, are currently lacking. However, one of the clades is erected as a new taxon, Isoechiniscoides gen. nov., for the former Echiniscoides higginsi-group, which comprises species with isonych claws, pillars in the epicuticle and exceptionally long sensory appendages. The type species for the new genus is described here as Isoechiniscoides sifae nov. gen., sp. nov. Isoechiniscoides comprises six clawed interstitial species, whereas Echiniscoides taxa possess a higher claw number and primarily inhabit algae, barnacles and lichens in tidal zones. The new genus, Isoechiniscoides, together with morphologically undetermined specimens from British Columbia (Canada), is sister-group to all other Echiniscoididae taxa. Consequently, we propose to establish Isoechiniscoidinae subfam. nov. to accommodate the new genus. Isoechiniscoidinae provides an evolutionary link between Echiniscoidea and Arthrotardigrada. The latter comprises exclusively marine and mostly interstitial species.&quot;,&quot;issue&quot;:&quot;4&quot;,&quot;volume&quot;:&quot;178&quot;},&quot;isTemporary&quot;:false},{&quot;id&quot;:&quot;d317a77c-9591-351c-8597-92418b5a769d&quot;,&quot;itemData&quot;:{&quot;type&quot;:&quot;article-journal&quot;,&quot;id&quot;:&quot;d317a77c-9591-351c-8597-92418b5a769d&quot;,&quot;title&quot;:&quot;Marine tardigrades from Lützow-Holm Bay, East Antarctica with the description of a new species&quot;,&quot;author&quot;:[{&quot;family&quot;:&quot;Fujimoto&quot;,&quot;given&quot;:&quot;Shinta&quot;,&quot;parse-names&quot;:false,&quot;dropping-particle&quot;:&quot;&quot;,&quot;non-dropping-particle&quot;:&quot;&quot;},{&quot;family&quot;:&quot;Suzuki&quot;,&quot;given&quot;:&quot;Atsushi C.&quot;,&quot;parse-names&quot;:false,&quot;dropping-particle&quot;:&quot;&quot;,&quot;non-dropping-particle&quot;:&quot;&quot;},{&quot;family&quot;:&quot;Ito&quot;,&quot;given&quot;:&quot;Masato&quot;,&quot;parse-names&quot;:false,&quot;dropping-particle&quot;:&quot;&quot;,&quot;non-dropping-particle&quot;:&quot;&quot;},{&quot;family&quot;:&quot;Tamura&quot;,&quot;given&quot;:&quot;Takeshi&quot;,&quot;parse-names&quot;:false,&quot;dropping-particle&quot;:&quot;&quot;,&quot;non-dropping-particle&quot;:&quot;&quot;},{&quot;family&quot;:&quot;Tsujimoto&quot;,&quot;given&quot;:&quot;Megumu&quot;,&quot;parse-names&quot;:false,&quot;dropping-particle&quot;:&quot;&quot;,&quot;non-dropping-particle&quot;:&quot;&quot;}],&quot;container-title&quot;:&quot;Polar Biology&quot;,&quot;container-title-short&quot;:&quot;Polar Biol.&quot;,&quot;DOI&quot;:&quot;10.1007/s00300-020-02671-w&quot;,&quot;ISBN&quot;:&quot;0123456789&quot;,&quot;ISSN&quot;:&quot;14322056&quot;,&quot;URL&quot;:&quot;https://doi.org/10.1007/s00300-020-02671-w&quot;,&quot;issued&quot;:{&quot;date-parts&quot;:[[2020]]},&quot;page&quot;:&quot;679-693&quot;,&quot;abstract&quot;:&quot;Marine tardigrades in the Antarctic and sub-Antarctic regions are poorly understood. During the 59th Japan Antarctic Research Expedition, a sediment sample was collected from Lützow-Holm Bay, East Antarctica. The sediment sample yielded three species of marine tardigrades belonging to the family Styraconyxidae Kristensen &amp; Renaud-Mornant, 1983: Angursa antarctica Villora-Moreno, 1998, Styraconyx cf. qivitoq Kristensen &amp; Higgins, 1984, and S. takeshii sp. nov. The new species resembles S. nanoqsunguak Kristensen &amp; Higgins, 1984 by the overall morphology, but the new species has thick seminal receptacle ducts that do not terminate in typical, swelled vesicles, in contrast to S. nanoqsunguak’s narrow seminal receptacle ducts that terminate in small vesicles. The presence of the undivided mouth papilla and the larger body further differentiates the new species from S. nanoqsunguak. We also report a young adult female with a gonopore, but lacking seminal receptacles in the new species. As well as morphological information, we provided the sequences of the new species’ nuclear 28S rRNA and mitochondrial cytochrome c oxidase subunit I fragments. Using the former molecular data, phylogenetic analyses of Styraconyxidae were conducted and polyphyly of Styraconyx was suggested. The biogeography of marine tardigrades in the Antarctic and sub-Antarctic regions are also discussed.&quot;,&quot;publisher&quot;:&quot;Springer Berlin Heidelberg&quot;,&quot;issue&quot;:&quot;6&quot;,&quot;volume&quot;:&quot;43&quot;},&quot;isTemporary&quot;:false},{&quot;id&quot;:&quot;f8b50c7a-0b9b-32ba-ad5d-28cb6ee46e5c&quot;,&quot;itemData&quot;:{&quot;type&quot;:&quot;article-journal&quot;,&quot;id&quot;:&quot;f8b50c7a-0b9b-32ba-ad5d-28cb6ee46e5c&quot;,&quot;title&quot;:&quot;Extreme secondary sexual dimorphism in the genus Florarctus (Heterotardigrada: Halechiniscidae)&quot;,&quot;author&quot;:[{&quot;family&quot;:&quot;Gąsiorek&quot;,&quot;given&quot;:&quot;Piotr&quot;,&quot;parse-names&quot;:false,&quot;dropping-particle&quot;:&quot;&quot;,&quot;non-dropping-particle&quot;:&quot;&quot;},{&quot;family&quot;:&quot;Kristensen&quot;,&quot;given&quot;:&quot;David Møbjerg&quot;,&quot;parse-names&quot;:false,&quot;dropping-particle&quot;:&quot;&quot;,&quot;non-dropping-particle&quot;:&quot;&quot;},{&quot;family&quot;:&quot;Kristensen&quot;,&quot;given&quot;:&quot;Reinhardt Møbjerg&quot;,&quot;parse-names&quot;:false,&quot;dropping-particle&quot;:&quot;&quot;,&quot;non-dropping-particle&quot;:&quot;&quot;}],&quot;container-title&quot;:&quot;Marine Biodiversity&quot;,&quot;DOI&quot;:&quot;10.1007/s12526-021-01183-y&quot;,&quot;ISBN&quot;:&quot;1252602101183&quot;,&quot;ISSN&quot;:&quot;18671624&quot;,&quot;issued&quot;:{&quot;date-parts&quot;:[[2021]]},&quot;abstract&quot;:&quot;Secondary sexual dimorphism in florarctin tardigrades is a well-known phenomenon. Males are usually smaller than females, and primary clavae are relatively longer in the former. A new species Florarctus bellahelenae, collected from subtidal coralline sand just behind the reef fringe of Long Island, Chesterfield Reefs (Pacific Ocean), exhibits extreme secondary dimorphism. Males have developed primary clavae that are much thicker and three times longer than those present in females. Furthermore, the male primary clavae have an accordion-like outer structure, whereas primary clavae are smooth in females. Other species of Florarctus Delamare-Deboutteville &amp; Renaud-Mornant, 1965 inhabiting the Pacific Ocean were investigated. Males are typically smaller than females, but males of Florarctus heimi Delamare-Deboutteville &amp; Renaud-Mornant, 1965 and females of Florarctus cervinus Renaud-Mornant, 1987 have never been recorded. The Renaud-Mornant collection was re-examined, and type series were analysed. Florarctus heimi and F. cervinus were always found together in the coralline sand of Heron Island (Great Barrier Reef). The animals were kept alive and surveyed in the laboratory of the Queensland Museum. All studied individuals of the larger F. heimi (up to ca. 400 μm) were females, and all adults of the smaller F. cervinus (about 170 μm) were males. Males of F. cervinus were observed mating with females of F. heimi. Following those morphological and behavioural lines of evidence, we propose that F. cervinus is a junior synonym of F. heimi. Based on the discovery of dimorphism in F. bellahelenae sp. nov. and the strong sex-related morphological disparities in F. heimi, we suggest that extreme secondary dimorphism may be present in other florarctin arthrotardigrades.&quot;,&quot;volume&quot;:&quot;51&quot;,&quot;container-title-short&quot;:&quot;&quot;},&quot;isTemporary&quot;:false},{&quot;id&quot;:&quot;8a56bfd7-fe6a-397e-a1a5-395ade4c0229&quot;,&quot;itemData&quot;:{&quot;type&quot;:&quot;article-journal&quot;,&quot;id&quot;:&quot;8a56bfd7-fe6a-397e-a1a5-395ade4c0229&quot;,&quot;title&quot;:&quot;Integrative descriptions of two new tardigrade species along with the new record of Mesobiotus skorackii Kaczmarek et al., 2018 from Canada&quot;,&quot;author&quot;:[{&quot;family&quot;:&quot;Kayastha&quot;,&quot;given&quot;:&quot;Pushpalata&quot;,&quot;parse-names&quot;:false,&quot;dropping-particle&quot;:&quot;&quot;,&quot;non-dropping-particle&quot;:&quot;&quot;},{&quot;family&quot;:&quot;Roszkowska&quot;,&quot;given&quot;:&quot;Milena&quot;,&quot;parse-names&quot;:false,&quot;dropping-particle&quot;:&quot;&quot;,&quot;non-dropping-particle&quot;:&quot;&quot;},{&quot;family&quot;:&quot;Mioduchowska&quot;,&quot;given&quot;:&quot;Monika&quot;,&quot;parse-names&quot;:false,&quot;dropping-particle&quot;:&quot;&quot;,&quot;non-dropping-particle&quot;:&quot;&quot;},{&quot;family&quot;:&quot;Gawlak&quot;,&quot;given&quot;:&quot;Magdalena&quot;,&quot;parse-names&quot;:false,&quot;dropping-particle&quot;:&quot;&quot;,&quot;non-dropping-particle&quot;:&quot;&quot;},{&quot;family&quot;:&quot;Kaczmarek&quot;,&quot;given&quot;:&quot;Łukasz&quot;,&quot;parse-names&quot;:false,&quot;dropping-particle&quot;:&quot;&quot;,&quot;non-dropping-particle&quot;:&quot;&quot;}],&quot;container-title&quot;:&quot;Diversity&quot;,&quot;container-title-short&quot;:&quot;Diversity (Basel).&quot;,&quot;DOI&quot;:&quot;10.3390/d13080394&quot;,&quot;ISSN&quot;:&quot;14242818&quot;,&quot;issued&quot;:{&quot;date-parts&quot;:[[2021]]},&quot;abstract&quot;:&quot;Two new tardigrade species from a moss sample collected in Canada, one representing Macrobiotus hufelandi complex and the second one belonging to the genus Bryodelphax, are described. Integrative analysis was undertaken based on morphological and morphometric data (using both light and scanning electron microscopy (SEM)) combined with multilocus molecular analysis (nu-clear sequences, i.e., 18S rRNA, 28S rRNA and ITS-2 as well as mitochondrial COI barcode se-quences). Based on COI sequences, Macrobiotus birendrai sp. nov. is most similar to Mac. canaricus (p-distance 17%), whereas Bryodelphax mareki sp. nov. is most similar to Bry. parvulus (p-distance 16%). Both species differ also from their congeners in some morphological and morphometric characters of adults and/or details of egg chorion. Additionally, a large population of Mesobiotus skorackii was found in the sample and this is the first report of this species outside its terra typica in Kirghizia. The original description of this species was prepared based solely on the morphology and mor-phometry, therefore, here we provide updated data for this species enclosing morphometric and molecular data for the Canadian population.&quot;,&quot;issue&quot;:&quot;394&quot;,&quot;volume&quot;:&quot;13&quot;},&quot;isTemporary&quot;:false}]},{&quot;citationID&quot;:&quot;MENDELEY_CITATION_aecb2f53-b5db-4518-9d03-1aa18036b4b3&quot;,&quot;properties&quot;:{&quot;noteIndex&quot;:0},&quot;isEdited&quot;:false,&quot;manualOverride&quot;:{&quot;isManuallyOverridden&quot;:false,&quot;citeprocText&quot;:&quot;(Ma, Hou and Bergström 2009; Yang &lt;i&gt;et al.&lt;/i&gt; 2015; Caron and Aria 2020)&quot;,&quot;manualOverrideText&quot;:&quot;&quot;},&quot;citationTag&quot;:&quot;MENDELEY_CITATION_v3_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ID&quot;:&quot;MENDELEY_CITATION_1f76b0bb-3d05-48ee-94fd-5306f90dd0a6&quot;,&quot;properties&quot;:{&quot;noteIndex&quot;:0},&quot;isEdited&quot;:false,&quot;manualOverride&quot;:{&quot;isManuallyOverridden&quot;:false,&quot;citeprocText&quot;:&quot;(Fujimoto 2014; Gąsiorek &lt;i&gt;et al.&lt;/i&gt; 2017a; Bartels, Fontoura and Nelson 2018)&quot;,&quot;manualOverrideText&quot;:&quot;&quot;},&quot;citationItems&quot;:[{&quot;id&quot;:&quot;21d4de45-ea79-3e7a-af45-8cb9bde22898&quot;,&quot;itemData&quot;:{&quot;type&quot;:&quot;article-journal&quot;,&quot;id&quot;:&quot;21d4de45-ea79-3e7a-af45-8cb9bde22898&quot;,&quot;title&quot;:&quot;Marine tardigrades of the Bahamas with the description of two new species and updated keys to the species of Anisonyches and Archechiniscus&quot;,&quot;author&quot;:[{&quot;family&quot;:&quot;Bartels&quot;,&quot;given&quot;:&quot;Paul J.&quot;,&quot;parse-names&quot;:false,&quot;dropping-particle&quot;:&quot;&quot;,&quot;non-dropping-particle&quot;:&quot;&quot;},{&quot;family&quot;:&quot;Fontoura&quot;,&quot;given&quot;:&quot;Paulo&quot;,&quot;parse-names&quot;:false,&quot;dropping-particle&quot;:&quot;&quot;,&quot;non-dropping-particle&quot;:&quot;&quot;},{&quot;family&quot;:&quot;Nelson&quot;,&quot;given&quot;:&quot;Diane R.&quot;,&quot;parse-names&quot;:false,&quot;dropping-particle&quot;:&quot;&quot;,&quot;non-dropping-particle&quot;:&quot;&quot;}],&quot;container-title&quot;:&quot;Zootaxa&quot;,&quot;container-title-short&quot;:&quot;Zootaxa&quot;,&quot;DOI&quot;:&quot;10.11646/zootaxa.4420.1.3&quot;,&quot;ISSN&quot;:&quot;11755334&quot;,&quot;PMID&quot;:&quot;30313553&quot;,&quot;issued&quot;:{&quot;date-parts&quot;:[[2018]]},&quot;page&quot;:&quot;43-70&quot;,&quot;abstract&quot;:&quot;This is the first survey of subtidal marine tardigrades from the Bahamas, and we compare our results with earlier studies of Bahamian intertidal habitats. In 2011 and 2014 we collected 60 subtidal sand samples from Bimini, the Berry Islands, New Providence, Eleuthera, and the Exumas. We found 11 species only one of which, Dipodarctus subterraneus (Renaud- Debyser, 1959), had been found in the previous intertidal Bahamian collections. Thus, 10 species are new records for the Bahamas, and four of these are new to science. We describe two of the new species (Archechiniscus bahamensis sp. nov. and Anisonyches eleutherensis sp. nov.). Additional material is needed for a conclusive identification of the undescribed species of Batillipes and Florarctus. Based on examination of the holotype of Anisonyches diakidius Pollock, 1975, we redescribe this species and give an emended diagnosis of the genus and the species. We also provide new keys to the spe-cies in the genera Archechiniscus and Anisonyches. A Chao2 species richness estimate indicated that our sampling effort was extensive and probably recovered most common species. Correlations of abundance and diversity indices with regard to depth, distance to nearest shore, and sediment grain size were not significant.&quot;,&quot;issue&quot;:&quot;1&quot;,&quot;volume&quot;:&quot;4420&quot;},&quot;isTemporary&quot;:false},{&quot;id&quot;:&quot;76b0d305-9dff-31ea-bdc2-3089e42e637b&quot;,&quot;itemData&quot;:{&quot;type&quot;:&quot;article-journal&quot;,&quot;id&quot;:&quot;76b0d305-9dff-31ea-bdc2-3089e42e637b&quot;,&quot;title&quot;:&quot;A new Stygarctus (Arthrotardigrada: Stygarctidae) from Japan, with entangled seminal receptacle ducts&quot;,&quot;author&quot;:[{&quot;family&quot;:&quot;Fujimoto&quot;,&quot;given&quot;:&quot;Shinta&quot;,&quot;parse-names&quot;:false,&quot;dropping-particle&quot;:&quot;&quot;,&quot;non-dropping-particle&quot;:&quot;&quot;}],&quot;container-title&quot;:&quot;Zootaxa&quot;,&quot;container-title-short&quot;:&quot;Zootaxa&quot;,&quot;DOI&quot;:&quot;10.11646/zootaxa.3784.2.8&quot;,&quot;ISSN&quot;:&quot;11755334&quot;,&quot;PMID&quot;:&quot;24872047&quot;,&quot;issued&quot;:{&quot;date-parts&quot;:[[2014]]},&quot;page&quot;:&quot;187-195&quot;,&quot;abstract&quot;:&quot;Stygarctus ayatori sp. nov. (Arthrotardigrada: Stygarctidae), is described from a sandy beach located at Okinoshima, Tat-eyama Bay, Boso Peninsula, Honshu, Japan. The most prominent characters were observed in the female genital structure, with the seminal receptacle ducts forming a three-dimensional entanglement near the exterior opening, and internal thick-ening situated peripheral to the gonopore and between the gonopore and anus. The new species is distinguished from the congeners by these characters; excluding S. abornatus McKirdy et al., 1976 for which there is no information on the gen-ital structure. However, S. ayatori sp. nov. and S. abornatus can be differentiated by the presence of dorsal spines on the former species, which are absent from the latter. Copyright © 2014 Magnolia Press.&quot;,&quot;issue&quot;:&quot;2&quot;,&quot;volume&quot;:&quot;3784&quot;},&quot;isTemporary&quot;:false},{&quot;id&quot;:&quot;014b0249-3106-315a-8db5-f06cc1d5959a&quot;,&quot;itemData&quot;:{&quot;type&quot;:&quot;article-journal&quot;,&quot;id&quot;:&quot;014b0249-3106-315a-8db5-f06cc1d5959a&quot;,&quot;title&quot;:&quot;An integrative redescription of Echiniscus testudo (Doyère, 1840), the nominal taxon for the class Heterotardigrada (Ecdysozoa: Panarthropoda: Tardigrada)&quot;,&quot;author&quot;:[{&quot;family&quot;:&quot;Gąsiorek&quot;,&quot;given&quot;:&quot;Piotr&quot;,&quot;parse-names&quot;:false,&quot;dropping-particle&quot;:&quot;&quot;,&quot;non-dropping-particle&quot;:&quot;&quot;},{&quot;family&quot;:&quot;Stec&quot;,&quot;given&quot;:&quot;Daniel&quot;,&quot;parse-names&quot;:false,&quot;dropping-particle&quot;:&quot;&quot;,&quot;non-dropping-particle&quot;:&quot;&quot;},{&quot;family&quot;:&quot;Morek&quot;,&quot;given&quot;:&quot;Witold&quot;,&quot;parse-names&quot;:false,&quot;dropping-particle&quot;:&quot;&quot;,&quot;non-dropping-particle&quot;:&quot;&quot;},{&quot;family&quot;:&quot;Michalczyk&quot;,&quot;given&quot;:&quot;Łukasz&quot;,&quot;parse-names&quot;:false,&quot;dropping-particle&quot;:&quot;&quot;,&quot;non-dropping-particle&quot;:&quot;&quot;}],&quot;container-title&quot;:&quot;Zoologischer Anzeiger&quot;,&quot;container-title-short&quot;:&quot;Zool. Anz.&quot;,&quot;DOI&quot;:&quot;10.1016/j.jcz.2017.09.006&quot;,&quot;ISSN&quot;:&quot;00445231&quot;,&quot;issued&quot;:{&quot;date-parts&quot;:[[2017]]},&quot;page&quot;:&quot;107-122&quot;,&quot;abstract&quot;:&quot;The phylum Tardigrada is divided into three classes: Eutardigrada, Mesotardigrada, and Heterotardigrada. Armoured limno-terrestrial taxa within the family Echiniscidae represent over half of the described species in the last class, and exhibit more consistent morphology in comparison with their closest marine relatives. The main aim of this study was to redescribe comprehensively the nominal species for Heterotardigrada, Echiniscus testudo, applying an integrative approach. Our integrative study confirmed that both forms E. testudo trifilis and E. t. quadrifilis (with three and four lateral body cirri, respectively), although differing in the COI sequence, indeed represent a single species. Finally, we discuss the taxonomic status of E. glaber, E. filamentosus, and E. filamentosus mongoliensis. As a result, we designate the first two species as junior synonyms of E. testudo but we recognise the validity of the last taxon and we elevate it to the species level as Echiniscus mongoliensis comb. nov. This study, by providing a detailed description of the nominal taxon and the diagnosis for the genus Echiniscus, opens the way for confident descriptions of closely related species and for erecting new genera from within the largest polyphyletic tardigrade genus.&quot;,&quot;volume&quot;:&quot;270&quot;},&quot;isTemporary&quot;:false}],&quot;citationTag&quot;:&quot;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&quot;},{&quot;citationID&quot;:&quot;MENDELEY_CITATION_262435a1-db7d-4471-bac7-ce6860943f42&quot;,&quot;properties&quot;:{&quot;noteIndex&quot;:0},&quot;isEdited&quot;:false,&quot;manualOverride&quot;:{&quot;isManuallyOverridden&quot;:false,&quot;citeprocText&quot;:&quot;(Ou &lt;i&gt;et al.&lt;/i&gt; 2011)&quot;,&quot;manualOverrideText&quot;:&quot;&quot;},&quot;citationItems&quot;:[{&quot;id&quot;:&quot;6231aaf4-d6d4-3f19-bb4a-cbec3c8c336c&quot;,&quot;itemData&quot;:{&quot;type&quot;:&quot;article-journal&quot;,&quot;id&quot;:&quot;6231aaf4-d6d4-3f19-bb4a-cbec3c8c336c&quot;,&quot;title&quot;:&quot;A rare onychophoran-like lobopodian from the lower Cambrian Chengjiang Lagerstätte, southwestern China, and its phylogenetic implications&quot;,&quot;author&quot;:[{&quot;family&quot;:&quot;Ou&quot;,&quot;given&quot;:&quot;Qiang&quot;,&quot;parse-names&quot;:false,&quot;dropping-particle&quot;:&quot;&quot;,&quot;non-dropping-particle&quot;:&quot;&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Wan&quot;,&quot;given&quot;:&quot;Xiaoqiao&quot;,&quot;parse-names&quot;:false,&quot;dropping-particle&quot;:&quot;&quot;,&quot;non-dropping-particle&quot;:&quot;&quot;},{&quot;family&quot;:&quot;Lei&quot;,&quot;given&quot;:&quot;Qianping&quot;,&quot;parse-names&quot;:false,&quot;dropping-particle&quot;:&quot;&quot;,&quot;non-dropping-particle&quot;:&quot;&quot;}],&quot;container-title&quot;:&quot;Journal of Paleontology&quot;,&quot;container-title-short&quot;:&quot;J. Paleontol.&quot;,&quot;DOI&quot;:&quot;10.1666/09-147R2.1&quot;,&quot;ISSN&quot;:&quot;0022-3360&quot;,&quot;issued&quot;:{&quot;date-parts&quot;:[[2011,5]]},&quot;page&quot;:&quot;587-594&quot;,&quot;publisher&quot;:&quot;Paleontological Society&quot;,&quot;issue&quot;:&quot;3&quot;,&quot;volume&quot;:&quot;85&quot;},&quot;isTemporary&quot;:false}],&quot;citationTag&quot;:&quot;MENDELEY_CITATION_v3_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&quot;},{&quot;citationID&quot;:&quot;MENDELEY_CITATION_cc7642af-fe57-4020-a183-37ae8bc53d47&quot;,&quot;properties&quot;:{&quot;noteIndex&quot;:0},&quot;isEdited&quot;:false,&quot;manualOverride&quot;:{&quot;isManuallyOverridden&quot;:false,&quot;citeprocText&quot;:&quot;(Bartels, Fontoura and Nelson 2018)&quot;,&quot;manualOverrideText&quot;:&quot;&quot;},&quot;citationItems&quot;:[{&quot;id&quot;:&quot;21d4de45-ea79-3e7a-af45-8cb9bde22898&quot;,&quot;itemData&quot;:{&quot;type&quot;:&quot;article-journal&quot;,&quot;id&quot;:&quot;21d4de45-ea79-3e7a-af45-8cb9bde22898&quot;,&quot;title&quot;:&quot;Marine tardigrades of the Bahamas with the description of two new species and updated keys to the species of Anisonyches and Archechiniscus&quot;,&quot;author&quot;:[{&quot;family&quot;:&quot;Bartels&quot;,&quot;given&quot;:&quot;Paul J.&quot;,&quot;parse-names&quot;:false,&quot;dropping-particle&quot;:&quot;&quot;,&quot;non-dropping-particle&quot;:&quot;&quot;},{&quot;family&quot;:&quot;Fontoura&quot;,&quot;given&quot;:&quot;Paulo&quot;,&quot;parse-names&quot;:false,&quot;dropping-particle&quot;:&quot;&quot;,&quot;non-dropping-particle&quot;:&quot;&quot;},{&quot;family&quot;:&quot;Nelson&quot;,&quot;given&quot;:&quot;Diane R.&quot;,&quot;parse-names&quot;:false,&quot;dropping-particle&quot;:&quot;&quot;,&quot;non-dropping-particle&quot;:&quot;&quot;}],&quot;container-title&quot;:&quot;Zootaxa&quot;,&quot;container-title-short&quot;:&quot;Zootaxa&quot;,&quot;DOI&quot;:&quot;10.11646/zootaxa.4420.1.3&quot;,&quot;ISSN&quot;:&quot;11755334&quot;,&quot;PMID&quot;:&quot;30313553&quot;,&quot;issued&quot;:{&quot;date-parts&quot;:[[2018]]},&quot;page&quot;:&quot;43-70&quot;,&quot;abstract&quot;:&quot;This is the first survey of subtidal marine tardigrades from the Bahamas, and we compare our results with earlier studies of Bahamian intertidal habitats. In 2011 and 2014 we collected 60 subtidal sand samples from Bimini, the Berry Islands, New Providence, Eleuthera, and the Exumas. We found 11 species only one of which, Dipodarctus subterraneus (Renaud- Debyser, 1959), had been found in the previous intertidal Bahamian collections. Thus, 10 species are new records for the Bahamas, and four of these are new to science. We describe two of the new species (Archechiniscus bahamensis sp. nov. and Anisonyches eleutherensis sp. nov.). Additional material is needed for a conclusive identification of the undescribed species of Batillipes and Florarctus. Based on examination of the holotype of Anisonyches diakidius Pollock, 1975, we redescribe this species and give an emended diagnosis of the genus and the species. We also provide new keys to the spe-cies in the genera Archechiniscus and Anisonyches. A Chao2 species richness estimate indicated that our sampling effort was extensive and probably recovered most common species. Correlations of abundance and diversity indices with regard to depth, distance to nearest shore, and sediment grain size were not significant.&quot;,&quot;issue&quot;:&quot;1&quot;,&quot;volume&quot;:&quot;4420&quot;},&quot;isTemporary&quot;:false}],&quot;citationTag&quot;:&quot;MENDELEY_CITATION_v3_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&quot;},{&quot;citationID&quot;:&quot;MENDELEY_CITATION_77ae8cec-ad09-4a04-9f7f-79ca2d7c2baa&quot;,&quot;properties&quot;:{&quot;noteIndex&quot;:0},&quot;isEdited&quot;:false,&quot;manualOverride&quot;:{&quot;isManuallyOverridden&quot;:false,&quot;citeprocText&quot;:&quot;(Binda 1978)&quot;,&quot;manualOverrideText&quot;:&quot;&quot;},&quot;citationItems&quot;:[{&quot;id&quot;:&quot;a1586504-2146-3e1a-80a0-83802510fd66&quot;,&quot;itemData&quot;:{&quot;type&quot;:&quot;article-journal&quot;,&quot;id&quot;:&quot;a1586504-2146-3e1a-80a0-83802510fd66&quot;,&quot;title&quot;:&quot;Risistemazione di alcuni tardigradi con l'istituzione di un nuovo genere di Oreellidae e della nuova famiglia Archechiniscidae&quot;,&quot;author&quot;:[{&quot;family&quot;:&quot;Binda&quot;,&quot;given&quot;:&quot;Maria Grazia&quot;,&quot;parse-names&quot;:false,&quot;dropping-particle&quot;:&quot;&quot;,&quot;non-dropping-particle&quot;:&quot;&quot;}],&quot;container-title&quot;:&quot;Animalia&quot;,&quot;issued&quot;:{&quot;date-parts&quot;:[[1978]]},&quot;page&quot;:&quot;307-314&quot;,&quot;volume&quot;:&quot;5&quot;,&quot;container-title-short&quot;:&quot;&quot;},&quot;isTemporary&quot;:false}],&quot;citationTag&quot;:&quot;MENDELEY_CITATION_v3_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&quot;},{&quot;citationID&quot;:&quot;MENDELEY_CITATION_27892322-46c7-44b5-a5b7-27486982615a&quot;,&quot;properties&quot;:{&quot;noteIndex&quot;:0},&quot;isEdited&quot;:false,&quot;manualOverride&quot;:{&quot;isManuallyOverridden&quot;:false,&quot;citeprocText&quot;:&quot;(Ma, Hou and Bergström 2009; Yang &lt;i&gt;et al.&lt;/i&gt; 2015)&quot;,&quot;manualOverrideText&quot;:&quot;&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Tag&quot;:&quot;MENDELEY_CITATION_v3_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&quot;},{&quot;citationID&quot;:&quot;MENDELEY_CITATION_a9a78ca6-c01f-4ca6-98f5-c0a355ad6a8d&quot;,&quot;properties&quot;:{&quot;noteIndex&quot;:0},&quot;isEdited&quot;:false,&quot;manualOverride&quot;:{&quot;isManuallyOverridden&quot;:false,&quot;citeprocText&quot;:&quot;(Budd and Daley 2012)&quot;,&quot;manualOverrideText&quot;:&quot;&quot;},&quot;citationItems&quot;:[{&quot;id&quot;:&quot;e69ab688-864f-3c9f-b9cb-ce41efee055a&quot;,&quot;itemData&quot;:{&quot;type&quot;:&quot;article-journal&quot;,&quot;id&quot;:&quot;e69ab688-864f-3c9f-b9cb-ce41efee055a&quot;,&quot;title&quot;:&quot;The lobes and lobopods of &lt;i&gt;Opabinia regalis&lt;/i&gt; from the middle Cambrian Burgess Shale&quot;,&quot;author&quot;:[{&quot;family&quot;:&quot;Budd&quot;,&quot;given&quot;:&quot;Graham E.&quot;,&quot;parse-names&quot;:false,&quot;dropping-particle&quot;:&quot;&quot;,&quot;non-dropping-particle&quot;:&quot;&quot;},{&quot;family&quot;:&quot;Daley&quot;,&quot;given&quot;:&quot;Allison C.&quot;,&quot;parse-names&quot;:false,&quot;dropping-particle&quot;:&quot;&quot;,&quot;non-dropping-particle&quot;:&quot;&quot;}],&quot;container-title&quot;:&quot;Lethaia&quot;,&quot;container-title-short&quot;:&quot;Lethaia&quot;,&quot;DOI&quot;:&quot;10.1111/j.1502-3931.2011.00264.x&quot;,&quot;issued&quot;:{&quot;date-parts&quot;:[[2012]]},&quot;page&quot;:&quot;83-95&quot;,&quot;publisher&quot;:&quot;Blackwell Publishing Ltd&quot;,&quot;issue&quot;:&quot;1&quot;,&quot;volume&quot;:&quot;45&quot;},&quot;isTemporary&quot;:false}],&quot;citationTag&quot;:&quot;MENDELEY_CITATION_v3_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&quot;},{&quot;citationID&quot;:&quot;MENDELEY_CITATION_df3845c1-57cb-4874-a1f5-9d0b8e10489a&quot;,&quot;properties&quot;:{&quot;noteIndex&quot;:0},&quot;isEdited&quot;:false,&quot;manualOverride&quot;:{&quot;isManuallyOverridden&quot;:false,&quot;citeprocText&quot;:&quot;(Liu &lt;i&gt;et al.&lt;/i&gt; 2006)&quot;,&quot;manualOverrideText&quot;:&quot;&quot;},&quot;citationItems&quot;:[{&quot;id&quot;:&quot;cff90415-ff4f-39e6-b058-463cdfcfb129&quot;,&quot;itemData&quot;:{&quot;type&quot;:&quot;article-journal&quot;,&quot;id&quot;:&quot;cff90415-ff4f-39e6-b058-463cdfcfb129&quot;,&quot;title&quot;:&quot;A large xenusiid lobopod with complex appendages from the Lower Cambrian Chengjiang Lagerstätte&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issued&quot;:{&quot;date-parts&quot;:[[2006]]},&quot;page&quot;:&quot;215-222&quot;,&quot;abstract&quot;:&quot;A large lobopod, Jianshanopodia decora gen. et sp. nov., with body length (excluding appendages) about 220 mm from the Lower Cambrian Haikou section, near Kunming, Yunnan, southwest China, shows a mixture of characters, including features of the lobopod Xenusion Pompeckj, 1927, e.g., a large cylindrical body with annulations, stout and strong lobopod appendages each bearing bases of serial tubercles, and ofAysheaiaWalcott, 1911, i.e., a pair of large frontal ap− pendages. This suggests that the new genus might be a connecting link between Xenusion and Aysheaia. Besides, Jianshanopodia shares some features with the Early Cambrian stem group arthropod Pambdelurion Budd, 1997, and Kerygmachela Budd, 1993, e.g., the pairs of mid−gut diverticula, the possible presence of tail fan, the mouth cone, the frontal pharyngeal structures and the pharynax are surrounded by the bases of the large frontal appendages. However, compared with a series of segmentally arranged, imbricating, paddle−shaped, movable lateral flaps of bothPambdelurion andKerygmachela, Jianshanopodiapossesses distinct complex appendages with tree−like or lamellate branches. The dis− covery of this rare transitional form not only throws new light on the early diversification of lobopods, and may also have significance with respect to the origin of arthropods.&quot;,&quot;issue&quot;:&quot;2&quot;,&quot;volume&quot;:&quot;51&quot;,&quot;container-title-short&quot;:&quot;&quot;},&quot;isTemporary&quot;:false}],&quot;citationTag&quot;:&quot;MENDELEY_CITATION_v3_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&quot;},{&quot;citationID&quot;:&quot;MENDELEY_CITATION_039b3b80-00b0-4d90-9d3c-ae310f532f8b&quot;,&quot;properties&quot;:{&quot;noteIndex&quot;:0},&quot;isEdited&quot;:false,&quot;manualOverride&quot;:{&quot;isManuallyOverridden&quot;:false,&quot;citeprocText&quot;:&quot;(Liu &lt;i&gt;et al.&lt;/i&gt; 2007)&quot;,&quot;manualOverrideText&quot;:&quot;&quot;},&quot;citationItems&quot;:[{&quot;id&quot;:&quot;ef64536a-8888-3a97-8083-b8116d5aa39e&quot;,&quot;itemData&quot;:{&quot;type&quot;:&quot;article-journal&quot;,&quot;id&quot;:&quot;ef64536a-8888-3a97-8083-b8116d5aa39e&quot;,&quot;title&quot;:&quot;Morpho-anatomy of the lobopod [i]Magadictyon[/i] [sic] cf. [i]haikouensis[/i] from the Early Cambrian Chengjiang Lagerstätte, South China&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Acta Zoologica&quot;,&quot;DOI&quot;:&quot;10.1111/j.1463-6395.2007.00281.x&quot;,&quot;ISSN&quot;:&quot;1463-6395&quot;,&quot;issued&quot;:{&quot;date-parts&quot;:[[2007]]},&quot;page&quot;:&quot;279-288&quot;,&quot;publisher&quot;:&quot;Blackwell Publishing Ltd&quot;,&quot;issue&quot;:&quot;4&quot;,&quot;volume&quot;:&quot;88&quot;,&quot;container-title-short&quot;:&quot;&quot;},&quot;isTemporary&quot;:false}],&quot;citationTag&quot;:&quot;MENDELEY_CITATION_v3_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Y29udGFpbmVyLXRpdGxlIjoiQWN0YSBab29sb2dpY2EiLCJET0kiOiIxMC4xMTExL2ouMTQ2My02Mzk1LjIwMDcuMDAyODEueCIsIklTU04iOiIxNDYzLTYzOTUiLCJpc3N1ZWQiOnsiZGF0ZS1wYXJ0cyI6W1syMDA3XV19LCJwYWdlIjoiMjc5LTI4OCIsInB1Ymxpc2hlciI6IkJsYWNrd2VsbCBQdWJsaXNoaW5nIEx0ZCIsImlzc3VlIjoiNCIsInZvbHVtZSI6Ijg4IiwiY29udGFpbmVyLXRpdGxlLXNob3J0IjoiIn0sImlzVGVtcG9yYXJ5IjpmYWxzZX1dfQ==&quot;},{&quot;citationID&quot;:&quot;MENDELEY_CITATION_6d061386-4cb8-43c2-9d9a-672e39cd066d&quot;,&quot;properties&quot;:{&quot;noteIndex&quot;:0},&quot;isEdited&quot;:false,&quot;manualOverride&quot;:{&quot;isManuallyOverridden&quot;:false,&quot;citeprocText&quot;:&quot;(Liu &lt;i&gt;et al.&lt;/i&gt; 2011; Ma &lt;i&gt;et al.&lt;/i&gt; 2014b)&quot;,&quot;manualOverrideText&quot;:&quot;&quot;},&quot;citationItems&quot;:[{&quot;id&quot;:&quot;c34637fd-1997-307f-bc3e-b3fd39689426&quot;,&quot;itemData&quot;:{&quot;type&quot;:&quot;article-journal&quot;,&quot;id&quot;:&quot;c34637fd-1997-307f-bc3e-b3fd39689426&quot;,&quot;title&quot;:&quot;An armoured Cambrian lobopodian from China with arthropod-like appendages&quot;,&quot;author&quot;:[{&quot;family&quot;:&quot;Liu&quot;,&quot;given&quot;:&quot;Jianni&quot;,&quot;parse-names&quot;:false,&quot;dropping-particle&quot;:&quot;&quot;,&quot;non-dropping-particle&quot;:&quot;&quot;},{&quot;family&quot;:&quot;Steiner&quot;,&quot;given&quot;:&quot;Michael&quot;,&quot;parse-names&quot;:false,&quot;dropping-particle&quot;:&quot;&quot;,&quot;non-dropping-particle&quot;:&quot;&quot;},{&quot;family&quot;:&quot;Dunlop&quot;,&quot;given&quot;:&quot;Jason A.&quot;,&quot;parse-names&quot;:false,&quot;dropping-particle&quot;:&quot;&quot;,&quot;non-dropping-particle&quot;:&quot;&quot;},{&quot;family&quot;:&quot;Keupp&quot;,&quot;given&quot;:&quot;Helmut&quot;,&quot;parse-names&quot;:false,&quot;dropping-particle&quot;:&quot;&quot;,&quot;non-dropping-particle&quot;:&quot;&quot;},{&quot;family&quot;:&quot;Shu&quot;,&quot;given&quot;:&quot;Degan&quot;,&quot;parse-names&quot;:false,&quot;dropping-particle&quot;:&quot;&quot;,&quot;non-dropping-particle&quot;:&quot;&quot;},{&quot;family&quot;:&quot;Ou&quot;,&quot;given&quot;:&quot;Qiang&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Nature&quot;,&quot;container-title-short&quot;:&quot;Nature&quot;,&quot;DOI&quot;:&quot;10.1038/nature09704&quot;,&quot;ISSN&quot;:&quot;00280836&quot;,&quot;URL&quot;:&quot;http://dx.doi.org/10.1038/nature09704&quot;,&quot;issued&quot;:{&quot;date-parts&quot;:[[2011]]},&quot;page&quot;:&quot;526-530&quot;,&quot;abstract&quot;:&quot;Cambrian fossil LagerstÃ Currency signtten preserving soft-bodied organisms have contributed much towards our understanding of metazoan origins. Lobopodians are a particularly interesting group that diversified and flourished in the Cambrian seas. Resembling-worms with legs-they have long attracted much attention in that they may have given rise to both Onychophora (velvet worms) and Tardigrada (water bears), as well as to arthropods in general. Here we describe Diania cactiformis gen. et sp. nov. as an -armoured-lobopodian from the Chengjiang fossil Lagersta Currency signtte (Cambrian Stage 3), Yunnan, southwestern China. Although sharing features with other typical lobopodians, it is remarkable for possessing robust and probably sclerotized appendages, with what appear to be articulated elements. In terms of limb morphology it is therefore closer to the arthropod condition, to our knowledge, than any lobopodian recorded until now. Phylogenetic analysis recovers it in a derived position, close to Arthropoda; thus, it seems to belong to a grade of organization close to the point of becoming a true arthropod. Further, D. cactiformis could imply that arthropodization (sclerotization of the limbs) preceded arthrodization (sclerotization of the body). Comparing our fossils with other lobopodian appendage morphologiesg-Kerygmachela, Jianshanopodia and Megadictyon-reinforces the hypothesis that the group as a whole is paraphyletic, with different taxa expressing different grades of arthropodization. © 2011 Macmillan Publishers Limited. All rights reserved.&quot;,&quot;publisher&quot;:&quot;Nature Publishing Group&quot;,&quot;issue&quot;:&quot;7335&quot;,&quot;volume&quot;:&quot;470&quot;},&quot;isTemporary&quot;:false},{&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Tag&quot;:&quot;MENDELEY_CITATION_v3_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&quot;},{&quot;citationID&quot;:&quot;MENDELEY_CITATION_aa4e3502-cf35-4a9b-a179-5d4ff0e958e7&quot;,&quot;properties&quot;:{&quot;noteIndex&quot;:0},&quot;isEdited&quot;:false,&quot;manualOverride&quot;:{&quot;isManuallyOverridden&quot;:false,&quot;citeprocText&quot;:&quot;(Ma, Hou and Bergström 2009)&quot;,&quot;manualOverrideText&quot;:&quot;&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citationTag&quot;:&quot;MENDELEY_CITATION_v3_eyJjaXRhdGlvbklEIjoiTUVOREVMRVlfQ0lUQVRJT05fYWE0ZTM1MDItY2YzNS00YTliLWExNzktNWQ0ZmYwZTk1OGU3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quot;},{&quot;citationID&quot;:&quot;MENDELEY_CITATION_25ec5993-8dfb-43ca-b47e-1c26c5bd5dcf&quot;,&quot;properties&quot;:{&quot;noteIndex&quot;:0},&quot;isEdited&quot;:false,&quot;manualOverride&quot;:{&quot;isManuallyOverridden&quot;:false,&quot;citeprocText&quot;:&quot;(Marcus 1946)&quot;,&quot;manualOverrideText&quot;:&quot;&quot;},&quot;citationItems&quot;:[{&quot;id&quot;:&quot;6b11b20d-32f1-328b-8ece-281093f98939&quot;,&quot;itemData&quot;:{&quot;type&quot;:&quot;article-journal&quot;,&quot;id&quot;:&quot;6b11b20d-32f1-328b-8ece-281093f98939&quot;,&quot;title&quot;:&quot;Batillipes pennaki, a new marine tardigrade from the North and South American Atlantic coast&quot;,&quot;author&quot;:[{&quot;family&quot;:&quot;Marcus&quot;,&quot;given&quot;:&quot;Ernesto&quot;,&quot;parse-names&quot;:false,&quot;dropping-particle&quot;:&quot;&quot;,&quot;non-dropping-particle&quot;:&quot;&quot;}],&quot;container-title&quot;:&quot;Comunicaciones Zoologicas del Museo de Historia Natural de Montevideo&quot;,&quot;issued&quot;:{&quot;date-parts&quot;:[[1946]]},&quot;issue&quot;:&quot;2&quot;,&quot;volume&quot;:&quot;33&quot;,&quot;container-title-short&quot;:&quot;&quot;},&quot;isTemporary&quot;:false}],&quot;citationTag&quot;:&quot;MENDELEY_CITATION_v3_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&quot;},{&quot;citationID&quot;:&quot;MENDELEY_CITATION_026b0cd7-7f46-4dec-8ba5-8a3a5d9cb5b9&quot;,&quot;properties&quot;:{&quot;noteIndex&quot;:0},&quot;isEdited&quot;:false,&quot;manualOverride&quot;:{&quot;isManuallyOverridden&quot;:false,&quot;citeprocText&quot;:&quot;(Ma &lt;i&gt;et al.&lt;/i&gt; 2014b)&quot;,&quot;manualOverrideText&quot;:&quot;&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Tag&quot;:&quot;MENDELEY_CITATION_v3_eyJjaXRhdGlvbklEIjoiTUVOREVMRVlfQ0lUQVRJT05fMDI2YjBjZDctN2Y0Ni00ZGVjLThiYTUtOGEzYTVkOWNiNWI5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D&quot;:&quot;MENDELEY_CITATION_8de50463-4da9-44b4-8083-314a569005ee&quot;,&quot;properties&quot;:{&quot;noteIndex&quot;:0},&quot;isEdited&quot;:false,&quot;manualOverride&quot;:{&quot;isManuallyOverridden&quot;:false,&quot;citeprocText&quot;:&quot;(Ramsköld and Chen 1998)&quot;,&quot;manualOverrideText&quot;:&quot;&quot;},&quot;citationItems&quot;:[{&quot;id&quot;:&quot;c9b38887-eb7c-33e2-a61d-3a82f8d689f4&quot;,&quot;itemData&quot;:{&quot;type&quot;:&quot;chapter&quot;,&quot;id&quot;:&quot;c9b38887-eb7c-33e2-a61d-3a82f8d689f4&quot;,&quot;title&quot;:&quot;Cambrian lobopodians: morphology and phylogeny&quot;,&quot;author&quot;:[{&quot;family&quot;:&quot;Ramsköld&quot;,&quot;given&quot;:&quot;Lars&quot;,&quot;parse-names&quot;:false,&quot;dropping-particle&quot;:&quot;&quot;,&quot;non-dropping-particle&quot;:&quot;&quot;},{&quot;family&quot;:&quot;Chen&quot;,&quot;given&quot;:&quot;Jun-Yuan&quot;,&quot;parse-names&quot;:false,&quot;dropping-particle&quot;:&quot;&quot;,&quot;non-dropping-particle&quot;:&quot;&quot;}],&quot;container-title&quot;:&quot;Arthropod fossils and phylogeny&quot;,&quot;editor&quot;:[{&quot;family&quot;:&quot;Edgecombe&quot;,&quot;given&quot;:&quot;Gregory D.&quot;,&quot;parse-names&quot;:false,&quot;dropping-particle&quot;:&quot;&quot;,&quot;non-dropping-particle&quot;:&quot;&quot;}],&quot;issued&quot;:{&quot;date-parts&quot;:[[1998]]},&quot;publisher-place&quot;:&quot;New York&quot;,&quot;page&quot;:&quot;107-150&quot;,&quot;publisher&quot;:&quot;Columbia University Press&quot;,&quot;container-title-short&quot;:&quot;&quot;},&quot;isTemporary&quot;:false}],&quot;citationTag&quot;:&quot;MENDELEY_CITATION_v3_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&quot;},{&quot;citationID&quot;:&quot;MENDELEY_CITATION_aeb6e8e8-1812-4ec7-aec3-d3f5d5d322a4&quot;,&quot;properties&quot;:{&quot;noteIndex&quot;:0},&quot;isEdited&quot;:false,&quot;manualOverride&quot;:{&quot;isManuallyOverridden&quot;:false,&quot;citeprocText&quot;:&quot;(Ma, Hou and Bergström 2009)&quot;,&quot;manualOverrideText&quot;:&quot;&quot;},&quot;citationItems&quot;:[{&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citationTag&quot;:&quot;MENDELEY_CITATION_v3_eyJjaXRhdGlvbklEIjoiTUVOREVMRVlfQ0lUQVRJT05fYWViNmU4ZTgtMTgxMi00ZWM3LWFlYzMtZDNmNWQ1ZDMyMmE0IiwicHJvcGVydGllcyI6eyJub3RlSW5kZXgiOjB9LCJpc0VkaXRlZCI6ZmFsc2UsIm1hbnVhbE92ZXJyaWRlIjp7ImlzTWFudWFsbHlPdmVycmlkZGVuIjpmYWxzZSwiY2l0ZXByb2NUZXh0IjoiKE1hLCBIb3UgYW5kIEJlcmdzdHLDtm0gMjAwOSkiLCJtYW51YWxPdmVycmlkZVRleHQiOiIifSwiY2l0YXRpb25JdGVtcyI6W3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XX0=&quot;},{&quot;citationID&quot;:&quot;MENDELEY_CITATION_a2b9c3f1-67dc-4973-90ef-09de348aac2f&quot;,&quot;properties&quot;:{&quot;noteIndex&quot;:0},&quot;isEdited&quot;:false,&quot;manualOverride&quot;:{&quot;isManuallyOverridden&quot;:false,&quot;citeprocText&quot;:&quot;(Yang &lt;i&gt;et al.&lt;/i&gt; 2015)&quot;,&quot;manualOverrideText&quot;:&quot;&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Tag&quot;:&quot;MENDELEY_CITATION_v3_eyJjaXRhdGlvbklEIjoiTUVOREVMRVlfQ0lUQVRJT05fYTJiOWMzZjEtNjdkYy00OTczLTkwZWYtMDlkZTM0OGFhYzJm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D&quot;:&quot;MENDELEY_CITATION_62519293-cd7a-4348-9bf2-7086f7d4696d&quot;,&quot;properties&quot;:{&quot;noteIndex&quot;:0},&quot;isEdited&quot;:false,&quot;manualOverride&quot;:{&quot;isManuallyOverridden&quot;:false,&quot;citeprocText&quot;:&quot;(García-Bellido &lt;i&gt;et al.&lt;/i&gt; 2013)&quot;,&quot;manualOverrideText&quot;:&quot;&quot;},&quot;citationItems&quot;:[{&quot;id&quot;:&quot;d22403d1-c57d-33ec-98cc-3ee695e261ce&quot;,&quot;itemData&quot;:{&quot;type&quot;:&quot;article-journal&quot;,&quot;id&quot;:&quot;d22403d1-c57d-33ec-98cc-3ee695e261ce&quot;,&quot;title&quot;:&quot;A ‘Collins’ monster’-type lobopodian from the Emu Bay Shale Konservat-Lagerstätte (Cambrian), South Australia&quot;,&quot;author&quot;:[{&quot;family&quot;:&quot;García-Bellido&quot;,&quot;given&quot;:&quot;Diego C.&quot;,&quot;parse-names&quot;:false,&quot;dropping-particle&quot;:&quot;&quot;,&quot;non-dropping-particle&quot;:&quot;&quot;},{&quot;family&quot;:&quot;Edgecombe&quot;,&quot;given&quot;:&quot;Gregory D.&quot;,&quot;parse-names&quot;:false,&quot;dropping-particle&quot;:&quot;&quot;,&quot;non-dropping-particle&quot;:&quot;&quot;},{&quot;family&quot;:&quot;Paterson&quot;,&quot;given&quot;:&quot;John R.&quot;,&quot;parse-names&quot;:false,&quot;dropping-particle&quot;:&quot;&quot;,&quot;non-dropping-particle&quot;:&quot;&quot;},{&quot;family&quot;:&quot;Ma&quot;,&quot;given&quot;:&quot;Xiaoya&quot;,&quot;parse-names&quot;:false,&quot;dropping-particle&quot;:&quot;&quot;,&quot;non-dropping-particle&quot;:&quot;&quot;}],&quot;container-title&quot;:&quot;Alcheringa&quot;,&quot;DOI&quot;:&quot;10.1080/03115518.2013.792456&quot;,&quot;ISSN&quot;:&quot;0311-5518&quot;,&quot;issued&quot;:{&quot;date-parts&quot;:[[2013,5]]},&quot;page&quot;:&quot;474-478&quot;,&quot;abstract&quot;:&quot;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 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quot;,&quot;publisher&quot;:&quot;Taylor &amp; Francis&quot;,&quot;issue&quot;:&quot;4&quot;,&quot;volume&quot;:&quot;37&quot;,&quot;container-title-short&quot;:&quot;&quot;},&quot;isTemporary&quot;:false}],&quot;citationTag&quot;:&quot;MENDELEY_CITATION_v3_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iLCJwdWJsaXNoZXIiOiJUYXlsb3IgJiBGcmFuY2lzIiwiaXNzdWUiOiI0Iiwidm9sdW1lIjoiMzciLCJjb250YWluZXItdGl0bGUtc2hvcnQiOiIifSwiaXNUZW1wb3JhcnkiOmZhbHNlfV19&quot;},{&quot;citationID&quot;:&quot;MENDELEY_CITATION_6db1d3af-2583-44d9-8d32-15bc68b39592&quot;,&quot;properties&quot;:{&quot;noteIndex&quot;:0},&quot;isEdited&quot;:false,&quot;manualOverride&quot;:{&quot;isManuallyOverridden&quot;:false,&quot;citeprocText&quot;:&quot;(Conway Morris and Robison 1988; Caron and Aria 2020)&quot;,&quot;manualOverrideText&quot;:&quot;&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id&quot;:&quot;8567b833-2c3b-3495-ae4d-26464103c834&quot;,&quot;itemData&quot;:{&quot;type&quot;:&quot;article-journal&quot;,&quot;id&quot;:&quot;8567b833-2c3b-3495-ae4d-26464103c834&quot;,&quot;title&quot;:&quot;More soft-bodied animals and algae from the Middle Cambrian of Utah and British Columbia&quot;,&quot;author&quot;:[{&quot;family&quot;:&quot;Conway Morris&quot;,&quot;given&quot;:&quot;Simon&quot;,&quot;parse-names&quot;:false,&quot;dropping-particle&quot;:&quot;&quot;,&quot;non-dropping-particle&quot;:&quot;&quot;},{&quot;family&quot;:&quot;Robison&quot;,&quot;given&quot;:&quot;R A&quot;,&quot;parse-names&quot;:false,&quot;dropping-particle&quot;:&quot;&quot;,&quot;non-dropping-particle&quot;:&quot;&quot;}],&quot;container-title&quot;:&quot;The University of Kansas Paleontological Contributions&quot;,&quot;DOI&quot;:&quot;10.1017/S0016756800021336&quot;,&quot;ISSN&quot;:&quot;14695081&quot;,&quot;issued&quot;:{&quot;date-parts&quot;:[[1988]]},&quot;page&quot;:&quot;1-48&quot;,&quot;volume&quot;:&quot;122&quot;,&quot;container-title-short&quot;:&quot;&quot;},&quot;isTemporary&quot;:false}],&quot;citationTag&quot;:&quot;MENDELEY_CITATION_v3_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&quot;},{&quot;citationID&quot;:&quot;MENDELEY_CITATION_3d509d36-7196-46a9-8ef5-332de70511a9&quot;,&quot;properties&quot;:{&quot;noteIndex&quot;:0},&quot;isEdited&quot;:false,&quot;manualOverride&quot;:{&quot;isManuallyOverridden&quot;:false,&quot;citeprocText&quot;:&quot;(Caron and Aria 2020)&quot;,&quot;manualOverrideText&quot;:&quot;&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Tag&quot;:&quot;MENDELEY_CITATION_v3_eyJjaXRhdGlvbklEIjoiTUVOREVMRVlfQ0lUQVRJT05fM2Q1MDlkMzYtNzE5Ni00NmE5LThlZjUtMzMyZGU3MDUxMWE5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D&quot;:&quot;MENDELEY_CITATION_32247f60-8497-4316-869d-36e16c82bbe0&quot;,&quot;properties&quot;:{&quot;noteIndex&quot;:0},&quot;isEdited&quot;:false,&quot;manualOverride&quot;:{&quot;isManuallyOverridden&quot;:false,&quot;citeprocText&quot;:&quot;(Marley, Mcinnes and Sands 2011)&quot;,&quot;manualOverrideText&quot;:&quot;&quot;},&quot;citationItems&quot;:[{&quot;id&quot;:&quot;f738fad5-61c2-3608-93c8-a1c258515d01&quot;,&quot;itemData&quot;:{&quot;type&quot;:&quot;article-journal&quot;,&quot;id&quot;:&quot;f738fad5-61c2-3608-93c8-a1c258515d01&quot;,&quot;title&quot;:&quot;Phylum Tardigrada: A re-evaluation of the Parachela&quot;,&quot;author&quot;:[{&quot;family&quot;:&quot;Marley&quot;,&quot;given&quot;:&quot;Nigel J.&quot;,&quot;parse-names&quot;:false,&quot;dropping-particle&quot;:&quot;&quot;,&quot;non-dropping-particle&quot;:&quot;&quot;},{&quot;family&quot;:&quot;Mcinnes&quot;,&quot;given&quot;:&quot;Sandra J.&quot;,&quot;parse-names&quot;:false,&quot;dropping-particle&quot;:&quot;&quot;,&quot;non-dropping-particle&quot;:&quot;&quot;},{&quot;family&quot;:&quot;Sands&quot;,&quot;given&quot;:&quot;Chester J.&quot;,&quot;parse-names&quot;:false,&quot;dropping-particle&quot;:&quot;&quot;,&quot;non-dropping-particle&quot;:&quot;&quot;}],&quot;container-title&quot;:&quot;Zootaxa&quot;,&quot;container-title-short&quot;:&quot;Zootaxa&quot;,&quot;ISBN&quot;:&quot;1175-5326&quot;,&quot;ISSN&quot;:&quot;11755326&quot;,&quot;issued&quot;:{&quot;date-parts&quot;:[[2011]]},&quot;page&quot;:&quot;51-64&quot;,&quot;abstract&quot;:&quot;We assessed the available morphological evidence to see if this corroborates the paraphyly in the Parachela (Tardigrada) as suggested by recent molecular data. We reconcile molecular phylogenetics with alpha morphology, focusing on claw and apophysis for the insertion of the stylet muscles (AISM). We combine molecular and morphological evidence to define six new taxa within the Parachela Schuster et al 1980. These include two new families of Isohypsibiidae fam. nov. and Ramazzottidae fam. nov. along with four new superfamilies of Eohypsibioidea superfam. nov., Hypsibioidea superfam. nov., Isohypsibioidea superfam. nov., and Macrobiotoidea superfam. nov.&quot;,&quot;issue&quot;:&quot;2819&quot;,&quot;volume&quot;:&quot;64&quot;},&quot;isTemporary&quot;:false}],&quot;citationTag&quot;:&quot;MENDELEY_CITATION_v3_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&quot;},{&quot;citationID&quot;:&quot;MENDELEY_CITATION_05cfa646-446b-401a-86ae-145bcc349c74&quot;,&quot;properties&quot;:{&quot;noteIndex&quot;:0},&quot;isEdited&quot;:false,&quot;manualOverride&quot;:{&quot;isManuallyOverridden&quot;:false,&quot;citeprocText&quot;:&quot;(Thompson and Jones 1980; Poinar 2000; de Sena Oliveira and Mayer 2013)&quot;,&quot;manualOverrideText&quot;:&quot;&quot;},&quot;citationItems&quot;:[{&quot;id&quot;:&quot;2670b154-91e7-36a5-b547-f0ea95bde838&quot;,&quot;itemData&quot;:{&quot;type&quot;:&quot;article-journal&quot;,&quot;id&quot;:&quot;2670b154-91e7-36a5-b547-f0ea95bde838&quot;,&quot;title&quot;:&quot;Apodemes associated with limbs support serial homology of claws and jaws in Onychophora (velvet worms)&quot;,&quot;author&quot;:[{&quot;family&quot;:&quot;Sena Oliveira&quot;,&quot;given&quot;:&quot;Ivo&quot;,&quot;parse-names&quot;:false,&quot;dropping-particle&quot;:&quot;&quot;,&quot;non-dropping-particle&quot;:&quot;de&quot;},{&quot;family&quot;:&quot;Mayer&quot;,&quot;given&quot;:&quot;Georg&quot;,&quot;parse-names&quot;:false,&quot;dropping-particle&quot;:&quot;&quot;,&quot;non-dropping-particle&quot;:&quot;&quot;}],&quot;container-title&quot;:&quot;Journal of Morphology&quot;,&quot;container-title-short&quot;:&quot;J. Morphol.&quot;,&quot;DOI&quot;:&quot;10.1002/jmor.20171&quot;,&quot;ISSN&quot;:&quot;1097-4687&quot;,&quot;PMID&quot;:&quot;23922297&quot;,&quot;issued&quot;:{&quot;date-parts&quot;:[[2013,8]]},&quot;abstract&quot;:&quot;Although the onychophoran jaw blades are believed to be derivatives of foot claws, serial homology of these structures has not been demonstrated. To shed light on the evolutionary origin of the onychophoran jaws, we searched for morphological landmarks and compared the internal and external anatomy of jaws and distal leg portions in representatives of the two major onychophoran subgroups, the Peripatidae and Peripatopsidae. Our data revealed hitherto unknown structures associated with the onychophoran limbs, such as a soft diastemal membrane separating the anterior and posterior portions of the inner jaw blade (present only in Peripatidae), apodemes associated with feet, an eversible dorsal sac at the basis of each foot claw, and a specific arrangement of musculature associated with the sclerotised claws, jaws and their apodemes. Specific correspondences in structure and position of apodemes support serial homology of claws and jaws, suggesting that the onychophoran jaw evolved from the distal portion rather than the entire limb in the last common ancestor of Onychophora. J. Morphol., 2013. © 2013 Wiley Periodicals, Inc.&quot;},&quot;isTemporary&quot;:false},{&quot;id&quot;:&quot;b80f079a-f692-35a0-82ff-b47ad9f4cb98&quot;,&quot;itemData&quot;:{&quot;type&quot;:&quot;article-journal&quot;,&quot;id&quot;:&quot;b80f079a-f692-35a0-82ff-b47ad9f4cb98&quot;,&quot;title&quot;:&quot;Fossil onychophorans from Dominican and Baltic amber: Tertiapatus dominicanus n.g., n.sp. (Tertiapatidae n.fam.) and Succinipatopsis balticus n.g., n.sp. (Succinipatopsidae n.fam.) with a proposed classification of the subphylum Onychophora&quot;,&quot;author&quot;:[{&quot;family&quot;:&quot;Poinar&quot;,&quot;given&quot;:&quot;George&quot;,&quot;parse-names&quot;:false,&quot;dropping-particle&quot;:&quot;&quot;,&quot;non-dropping-particle&quot;:&quot;&quot;}],&quot;container-title&quot;:&quot;Invertebrate Biology&quot;,&quot;DOI&quot;:&quot;10.1111/j.1744-7410.2000.tb00178.x&quot;,&quot;ISSN&quot;:&quot;10778306&quot;,&quot;issued&quot;:{&quot;date-parts&quot;:[[2000]]},&quot;page&quot;:&quot;104-109&quot;,&quot;abstract&quot;:&quot;Tertiapatus dominicanus n.g., n.sp. (Tertiapatidae n.fam.) and Succinipatopsis balticus n.gen., n.sp. (Succinipatopsidae n.fam.) (Lobopodia: Onychophora), the first Tertiary fossils of the Lobopodia, are described from Dominican and Baltic amber, respectively. Both families are characterized by the presence of simple legs lacking foot portions with claws and pads. Tertiapatidae is further characterized by soluble body pigments and oral papillae shorter than the legs. Succinipatopsidae is characterized by non-soluble body pigments and oral papillae longer than the legs. Nomenclatural changes include the erection of the class Udeonychophora n.nom. for terrestrial onychophorans with a ventral mouth, the order Ontonychophora n.nom. for extant onychophorans possessing legs with a differentiated \&quot;foot\&quot; portion, and the family Helenodoridae n.nom. for the genus Helenodora from the Carboniferous. The biogeographical significance of these fossils and their phylogenetic relationship with previously described onychophorans are discussed.&quot;,&quot;issue&quot;:&quot;1&quot;,&quot;volume&quot;:&quot;119&quot;,&quot;container-title-short&quot;:&quot;&quot;},&quot;isTemporary&quot;:false},{&quot;id&quot;:&quot;33c69075-d192-3512-bc5b-cd3613a6806d&quot;,&quot;itemData&quot;:{&quot;type&quot;:&quot;article-journal&quot;,&quot;id&quot;:&quot;33c69075-d192-3512-bc5b-cd3613a6806d&quot;,&quot;title&quot;:&quot;A possible onychophoran from the Middle Pennsylvanian Mazon Creek beds of Northern Illinois&quot;,&quot;author&quot;:[{&quot;family&quot;:&quot;Thompson&quot;,&quot;given&quot;:&quot;Ida&quot;,&quot;parse-names&quot;:false,&quot;dropping-particle&quot;:&quot;&quot;,&quot;non-dropping-particle&quot;:&quot;&quot;},{&quot;family&quot;:&quot;Jones&quot;,&quot;given&quot;:&quot;Douglas S&quot;,&quot;parse-names&quot;:false,&quot;dropping-particle&quot;:&quot;&quot;,&quot;non-dropping-particle&quot;:&quot;&quot;}],&quot;container-title&quot;:&quot;Journal of Paleontology&quot;,&quot;container-title-short&quot;:&quot;J. Paleontol.&quot;,&quot;issued&quot;:{&quot;date-parts&quot;:[[1980]]},&quot;page&quot;:&quot;588-596&quot;,&quot;issue&quot;:&quot;3&quot;,&quot;volume&quot;:&quot;54&quot;},&quot;isTemporary&quot;:false}],&quot;citationTag&quot;:&quot;MENDELEY_CITATION_v3_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&quot;},{&quot;citationID&quot;:&quot;MENDELEY_CITATION_8a17b789-010d-4acc-8f84-de055a6a6c31&quot;,&quot;properties&quot;:{&quot;noteIndex&quot;:0},&quot;isEdited&quot;:false,&quot;manualOverride&quot;:{&quot;isManuallyOverridden&quot;:false,&quot;citeprocText&quot;:&quot;(Kühl, Briggs and Rust 2009)&quot;,&quot;manualOverrideText&quot;:&quot;&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citationTag&quot;:&quot;MENDELEY_CITATION_v3_eyJjaXRhdGlvbklEIjoiTUVOREVMRVlfQ0lUQVRJT05fOGExN2I3ODktMDEwZC00YWNjLThmODQtZGUwNTVhNmE2YzMx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quot;},{&quot;citationID&quot;:&quot;MENDELEY_CITATION_8bf371e2-8fe7-424b-87c5-567a41159ffe&quot;,&quot;properties&quot;:{&quot;noteIndex&quot;:0},&quot;isEdited&quot;:false,&quot;manualOverride&quot;:{&quot;isManuallyOverridden&quot;:false,&quot;citeprocText&quot;:&quot;(Cong &lt;i&gt;et al.&lt;/i&gt; 2014)&quot;,&quot;manualOverrideText&quot;:&quot;&quot;},&quot;citationItems&quot;:[{&quot;id&quot;:&quot;7b5189f4-9ffd-39fe-82d2-4c069bd7ec89&quot;,&quot;itemData&quot;:{&quot;type&quot;:&quot;article-journal&quot;,&quot;id&quot;:&quot;7b5189f4-9ffd-39fe-82d2-4c069bd7ec89&quot;,&quot;title&quot;:&quot;Brain structure resolves the segmental affinity of anomalocaridid appendages&quot;,&quot;author&quot;:[{&quot;family&quot;:&quot;Cong&quot;,&quot;given&quot;:&quot;Peiyun&quot;,&quot;parse-names&quot;:false,&quot;dropping-particle&quot;:&quot;&quot;,&quot;non-dropping-particle&quot;:&quot;&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Edgecombe&quot;,&quot;given&quot;:&quot;Gregory D.&quot;,&quot;parse-names&quot;:false,&quot;dropping-particle&quot;:&quot;&quot;,&quot;non-dropping-particle&quot;:&quot;&quot;},{&quot;family&quot;:&quot;Strausfeld&quot;,&quot;given&quot;:&quot;Nicholas J.&quot;,&quot;parse-names&quot;:false,&quot;dropping-particle&quot;:&quot;&quot;,&quot;non-dropping-particle&quot;:&quot;&quot;}],&quot;container-title&quot;:&quot;Nature&quot;,&quot;container-title-short&quot;:&quot;Nature&quot;,&quot;DOI&quot;:&quot;10.1038/nature13486&quot;,&quot;ISSN&quot;:&quot;14764687&quot;,&quot;PMID&quot;:&quot;25043032&quot;,&quot;issued&quot;:{&quot;date-parts&quot;:[[2014]]},&quot;page&quot;:&quot;538-542&quot;,&quot;abstract&quot;:&quot;Despite being among the most celebrated taxa from Cambrian biotas, anomalocaridids (order Radiodonta) have provoked intense debate about their affinities within the moulting-animal clade that includes Arthropoda. Current alternatives identify anomalocaridids as either stem-group euarthropods, crown-group euarthropods near the ancestry of chelicerates, or a segmented ecdysozoan lineage with convergent similarity to arthropods in appendage construction. Determining unambiguous affinities has been impeded by uncertainties about the segmental affiliation of anomalocaridid frontal appendages. These structures are variably homologized with jointed appendages of the second (deutocerebral) head segment, including antennae and 'great appendages' of Cambrian arthropods, or with the paired antenniform frontal appendages of living Onychophora and some Cambrian lobopodians. Here we describe Lyrarapax unguispinus, a new anomalocaridid from the early Cambrian Chengjiang biota, southwest China, nearly complete specimens of which preserve traces of muscles, digestive tract and brain. The traces of brain provide the first direct evidence for the segmental composition of the anomalocaridid head and its appendicular organization. Carbon-rich areas in the head resolve paired pre-protocerebral ganglia at the origin of paired frontal appendages. The ganglia connect to areas indicative of a bilateral pre-oral brain that receives projections from the eyestalk neuropils and compound retina. The dorsal, segmented brain of L. unguispinus reinforces an alliance between anomalocaridids and arthropods rather than cycloneuralians. Correspondences in brain organization between anomalocaridids and Onychophora resolve pre-protocerebral ganglia, associated with pre-ocular frontal appendages, as characters of the last common ancestor of euarthropods and onychophorans. A position of Radiodonta on the euarthropod stem-lineage implies the transformation of frontal appendages to another structure in crown-group euarthropods, with gene expression and neuroanatomy providing strong evidence that the paired, pre-oral labrum is the remnant of paired frontal appendages.&quot;,&quot;publisher&quot;:&quot;Nature Publishing Group&quot;,&quot;issue&quot;:&quot;7519&quot;,&quot;volume&quot;:&quot;513&quot;},&quot;isTemporary&quot;:false}],&quot;citationTag&quot;:&quot;MENDELEY_CITATION_v3_eyJjaXRhdGlvbklEIjoiTUVOREVMRVlfQ0lUQVRJT05fOGJmMzcxZTItOGZlNy00MjRiLTg3YzUtNTY3YTQxMTU5ZmZl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quot;},{&quot;citationID&quot;:&quot;MENDELEY_CITATION_4d43457b-13cc-426a-9c7a-28125aab4e34&quot;,&quot;properties&quot;:{&quot;noteIndex&quot;:0},&quot;isEdited&quot;:false,&quot;manualOverride&quot;:{&quot;isManuallyOverridden&quot;:false,&quot;citeprocText&quot;:&quot;(Daley &lt;i&gt;et al.&lt;/i&gt; 2009)&quot;,&quot;manualOverrideText&quot;:&quot;&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Tag&quot;:&quot;MENDELEY_CITATION_v3_eyJjaXRhdGlvbklEIjoiTUVOREVMRVlfQ0lUQVRJT05fNGQ0MzQ1N2ItMTNjYy00MjZhLTljN2EtMjgxMjVhYWI0ZTM0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quot;},{&quot;citationID&quot;:&quot;MENDELEY_CITATION_2670df58-2d71-43ba-b4c0-7cf107d64763&quot;,&quot;properties&quot;:{&quot;noteIndex&quot;:0},&quot;isEdited&quot;:false,&quot;manualOverride&quot;:{&quot;isManuallyOverridden&quot;:false,&quot;citeprocText&quot;:&quot;(Daley &lt;i&gt;et al.&lt;/i&gt; 2009)&quot;,&quot;manualOverrideText&quot;:&quot;&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citationTag&quot;:&quot;MENDELEY_CITATION_v3_eyJjaXRhdGlvbklEIjoiTUVOREVMRVlfQ0lUQVRJT05fMjY3MGRmNTgtMmQ3MS00M2JhLWI0YzAtN2NmMTA3ZDY0NzYzIiwicHJvcGVydGllcyI6eyJub3RlSW5kZXgiOjB9LCJpc0VkaXRlZCI6ZmFsc2UsIm1hbnVhbE92ZXJyaWRlIjp7ImlzTWFudWFsbHlPdmVycmlkZGVuIjpmYWxzZSwiY2l0ZXByb2NUZXh0IjoiKERhbGV5IDxpPmV0IGFsLjwvaT4gMjAwOSkiLCJtYW51YWxPdmVycmlkZVRleHQiOiIifSwiY2l0YXRpb25JdGVtcyI6W3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V19&quot;},{&quot;citationID&quot;:&quot;MENDELEY_CITATION_93df7b41-6aca-4f1a-b1a3-f039824a254a&quot;,&quot;properties&quot;:{&quot;noteIndex&quot;:0},&quot;isEdited&quot;:false,&quot;manualOverride&quot;:{&quot;isManuallyOverridden&quot;:false,&quot;citeprocText&quot;:&quot;(Whittington and Briggs 1985; Daley &lt;i&gt;et al.&lt;/i&gt; 2009; Cong &lt;i&gt;et al.&lt;/i&gt; 2014; Daley and Edgecombe 2014)&quot;,&quot;manualOverrideText&quot;:&quot;&quot;},&quot;citationItems&quot;:[{&quot;id&quot;:&quot;7b5189f4-9ffd-39fe-82d2-4c069bd7ec89&quot;,&quot;itemData&quot;:{&quot;type&quot;:&quot;article-journal&quot;,&quot;id&quot;:&quot;7b5189f4-9ffd-39fe-82d2-4c069bd7ec89&quot;,&quot;title&quot;:&quot;Brain structure resolves the segmental affinity of anomalocaridid appendages&quot;,&quot;author&quot;:[{&quot;family&quot;:&quot;Cong&quot;,&quot;given&quot;:&quot;Peiyun&quot;,&quot;parse-names&quot;:false,&quot;dropping-particle&quot;:&quot;&quot;,&quot;non-dropping-particle&quot;:&quot;&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Edgecombe&quot;,&quot;given&quot;:&quot;Gregory D.&quot;,&quot;parse-names&quot;:false,&quot;dropping-particle&quot;:&quot;&quot;,&quot;non-dropping-particle&quot;:&quot;&quot;},{&quot;family&quot;:&quot;Strausfeld&quot;,&quot;given&quot;:&quot;Nicholas J.&quot;,&quot;parse-names&quot;:false,&quot;dropping-particle&quot;:&quot;&quot;,&quot;non-dropping-particle&quot;:&quot;&quot;}],&quot;container-title&quot;:&quot;Nature&quot;,&quot;container-title-short&quot;:&quot;Nature&quot;,&quot;DOI&quot;:&quot;10.1038/nature13486&quot;,&quot;ISSN&quot;:&quot;14764687&quot;,&quot;PMID&quot;:&quot;25043032&quot;,&quot;issued&quot;:{&quot;date-parts&quot;:[[2014]]},&quot;page&quot;:&quot;538-542&quot;,&quot;abstract&quot;:&quot;Despite being among the most celebrated taxa from Cambrian biotas, anomalocaridids (order Radiodonta) have provoked intense debate about their affinities within the moulting-animal clade that includes Arthropoda. Current alternatives identify anomalocaridids as either stem-group euarthropods, crown-group euarthropods near the ancestry of chelicerates, or a segmented ecdysozoan lineage with convergent similarity to arthropods in appendage construction. Determining unambiguous affinities has been impeded by uncertainties about the segmental affiliation of anomalocaridid frontal appendages. These structures are variably homologized with jointed appendages of the second (deutocerebral) head segment, including antennae and 'great appendages' of Cambrian arthropods, or with the paired antenniform frontal appendages of living Onychophora and some Cambrian lobopodians. Here we describe Lyrarapax unguispinus, a new anomalocaridid from the early Cambrian Chengjiang biota, southwest China, nearly complete specimens of which preserve traces of muscles, digestive tract and brain. The traces of brain provide the first direct evidence for the segmental composition of the anomalocaridid head and its appendicular organization. Carbon-rich areas in the head resolve paired pre-protocerebral ganglia at the origin of paired frontal appendages. The ganglia connect to areas indicative of a bilateral pre-oral brain that receives projections from the eyestalk neuropils and compound retina. The dorsal, segmented brain of L. unguispinus reinforces an alliance between anomalocaridids and arthropods rather than cycloneuralians. Correspondences in brain organization between anomalocaridids and Onychophora resolve pre-protocerebral ganglia, associated with pre-ocular frontal appendages, as characters of the last common ancestor of euarthropods and onychophorans. A position of Radiodonta on the euarthropod stem-lineage implies the transformation of frontal appendages to another structure in crown-group euarthropods, with gene expression and neuroanatomy providing strong evidence that the paired, pre-oral labrum is the remnant of paired frontal appendages.&quot;,&quot;publisher&quot;:&quot;Nature Publishing Group&quot;,&quot;issue&quot;:&quot;7519&quot;,&quot;volume&quot;:&quot;513&quot;},&quot;isTemporary&quot;:false},{&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id&quot;:&quot;56093d9d-a6c1-3867-832b-6a0f1e6acc0e&quot;,&quot;itemData&quot;:{&quot;type&quot;:&quot;article-journal&quot;,&quot;id&quot;:&quot;56093d9d-a6c1-3867-832b-6a0f1e6acc0e&quot;,&quot;title&quot;:&quot;The largest Cambrian animal, Anomalocaris, Burgess Shale, British Columbia&quot;,&quot;author&quot;:[{&quot;family&quot;:&quot;Whittington&quot;,&quot;given&quot;:&quot;H. B.&quot;,&quot;parse-names&quot;:false,&quot;dropping-particle&quot;:&quot;&quot;,&quot;non-dropping-particle&quot;:&quot;&quot;},{&quot;family&quot;:&quot;Briggs&quot;,&quot;given&quot;:&quot;Derek E. G.&quot;,&quot;parse-names&quot;:false,&quot;dropping-particle&quot;:&quot;&quot;,&quot;non-dropping-particle&quot;:&quot;&quot;}],&quot;container-title&quot;:&quot;Philosophical Transactions of the Royal Society B: Biological Sciences&quot;,&quot;issued&quot;:{&quot;date-parts&quot;:[[1985]]},&quot;page&quot;:&quot;569-609&quot;,&quot;volume&quot;:&quot;309&quot;,&quot;container-title-short&quot;:&quot;&quot;},&quot;isTemporary&quot;:false}],&quot;citationTag&quot;:&quot;MENDELEY_CITATION_v3_eyJjaXRhdGlvbklEIjoiTUVOREVMRVlfQ0lUQVRJT05fOTNkZjdiNDEtNmFjYS00ZjFhLWIxYTMtZjAzOTgyNGEyNTRhIiwicHJvcGVydGllcyI6eyJub3RlSW5kZXgiOjB9LCJpc0VkaXRlZCI6ZmFsc2UsIm1hbnVhbE92ZXJyaWRlIjp7ImlzTWFudWFsbHlPdmVycmlkZGVuIjpmYWxzZSwiY2l0ZXByb2NUZXh0IjoiKFdoaXR0aW5ndG9uIGFuZCBCcmlnZ3MgMTk4NTsgRGFsZXkgPGk+ZXQgYWwuPC9pPiAyMDA5OyBDb25nIDxpPmV0IGFsLjwvaT4gMjAxNDsgRGFsZXkgYW5kIEVkZ2Vjb21iZS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&quot;},{&quot;citationID&quot;:&quot;MENDELEY_CITATION_aa45c32e-0f77-444b-995b-6f5843a54ad3&quot;,&quot;properties&quot;:{&quot;noteIndex&quot;:0},&quot;isEdited&quot;:false,&quot;manualOverride&quot;:{&quot;isManuallyOverridden&quot;:false,&quot;citeprocText&quot;:&quot;(Van Roy, Daley and Briggs 2015)&quot;,&quot;manualOverrideText&quot;:&quot;&quot;},&quot;citationTag&quot;:&quot;MENDELEY_CITATION_v3_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&quot;,&quot;citationItems&quot;:[{&quot;id&quot;:&quot;553ca4ad-e339-3819-a55a-c9c1eca6d8c2&quot;,&quot;itemData&quot;:{&quot;type&quot;:&quot;article-journal&quot;,&quot;id&quot;:&quot;553ca4ad-e339-3819-a55a-c9c1eca6d8c2&quot;,&quot;title&quot;:&quot;Anomalocaridid trunk limb homology revealed by a giant filter-feeder with paired flaps&quot;,&quot;author&quot;:[{&quot;family&quot;:&quot;Roy&quot;,&quot;given&quot;:&quot;Peter&quot;,&quot;parse-names&quot;:false,&quot;dropping-particle&quot;:&quot;&quot;,&quot;non-dropping-particle&quot;:&quot;Van&quot;},{&quot;family&quot;:&quot;Daley&quot;,&quot;given&quot;:&quot;Allison C.&quot;,&quot;parse-names&quot;:false,&quot;dropping-particle&quot;:&quot;&quot;,&quot;non-dropping-particle&quot;:&quot;&quot;},{&quot;family&quot;:&quot;Briggs&quot;,&quot;given&quot;:&quot;Derek E.G.&quot;,&quot;parse-names&quot;:false,&quot;dropping-particle&quot;:&quot;&quot;,&quot;non-dropping-particle&quot;:&quot;&quot;}],&quot;container-title&quot;:&quot;Nature&quot;,&quot;container-title-short&quot;:&quot;Nature&quot;,&quot;DOI&quot;:&quot;10.1038/nature14256&quot;,&quot;ISSN&quot;:&quot;14764687&quot;,&quot;PMID&quot;:&quot;25762145&quot;,&quot;issued&quot;:{&quot;date-parts&quot;:[[2015]]},&quot;page&quot;:&quot;77-80&quot;,&quot;abstract&quot;:&quot;Exceptionally preserved fossils from the Palaeozoic era provide crucial insights into arthropod evolution, with recent discoveries bringing phylogeny and character homology into sharp focus. Integral to such studies are anomalocaridids, a clade of stem arthropods whose remarkable morphology illuminates early arthropod relationships and Cambrian ecology. Although recent work has focused on the anomalocaridid head, the nature of their trunk has been debated widely. Here we describe new anomalocaridid specimens from the Early Ordovician Fezouata Biota of Morocco, which not only show well-preserved head appendages providing key ecological data, but also elucidate the nature of anomalocaridid trunk flaps, resolving their homology with arthropod trunk limbs. The new material shows that each trunk segment bears a separate dorsal and ventral pair of flaps, with a series of setal blades attached at the base of the dorsal flaps. Comparisons with other stem lineage arthropods indicate that anomalocaridid ventral flaps are homologous with lobopodous walking limbs and the endopod of the euarthropod biramous limb, whereas the dorsal flaps and associated setal blades are homologous with the flaps of gilled lobopodians (for example, Kerygmachela kierkegaardi, Pambdelurion whittingtoni) and exites of the 'Cambrian biramous limbâ €™. This evidence shows that anomalocaridids represent a stage before the fusion of exite and endopod into the 'Cambrian biramous limbâ €™, confirming their basal placement in the euarthropod stem, rather than in the arthropod crown or with cycloneuralian worms. Unlike other anomalocaridids, the Fezouata taxon combines head appendages convergently adapted for filter-feeding with an unprecedented body length exceeding 2 m, indicating a new direction in the feeding ecology of the clade. The evolution of giant filter-feeding anomalocaridids may reflect the establishment of highly developed planktic ecosystems during the Great Ordovician Biodiversification Event.&quot;,&quot;issue&quot;:&quot;7554&quot;,&quot;volume&quot;:&quot;522&quot;},&quot;isTemporary&quot;:false}]},{&quot;citationID&quot;:&quot;MENDELEY_CITATION_58fa97a1-d296-4e99-946a-467e1429a6c1&quot;,&quot;properties&quot;:{&quot;noteIndex&quot;:0},&quot;isEdited&quot;:false,&quot;manualOverride&quot;:{&quot;isManuallyOverridden&quot;:false,&quot;citeprocText&quot;:&quot;(Kühl, Briggs and Rust 2009)&quot;,&quot;manualOverrideText&quot;:&quot;&quot;},&quot;citationTag&quot;:&quot;MENDELEY_CITATION_v3_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&quot;,&quot;citationItems&quot;:[{&quot;id&quot;:&quot;79589c63-3cab-345e-8f7e-7f96bc32c02a&quot;,&quot;itemData&quot;:{&quot;type&quot;:&quot;article-journal&quot;,&quot;id&quot;:&quot;79589c63-3cab-345e-8f7e-7f96bc32c02a&quot;,&quot;title&quot;:&quot;A great-appendage arthropod with a radial mouth from the Lower Devonian Hunsrück Slate, Germany&quot;,&quot;author&quot;:[{&quot;family&quot;:&quot;Kühl&quot;,&quot;given&quot;:&quot;Gabriele&quot;,&quot;parse-names&quot;:false,&quot;dropping-particle&quot;:&quot;&quot;,&quot;non-dropping-particle&quot;:&quot;&quot;},{&quot;family&quot;:&quot;Briggs&quot;,&quot;given&quot;:&quot;Derek E.G.&quot;,&quot;parse-names&quot;:false,&quot;dropping-particle&quot;:&quot;&quot;,&quot;non-dropping-particle&quot;:&quot;&quot;},{&quot;family&quot;:&quot;Rust&quot;,&quot;given&quot;:&quot;Jes&quot;,&quot;parse-names&quot;:false,&quot;dropping-particle&quot;:&quot;&quot;,&quot;non-dropping-particle&quot;:&quot;&quot;}],&quot;container-title&quot;:&quot;Science&quot;,&quot;container-title-short&quot;:&quot;Science (1979).&quot;,&quot;DOI&quot;:&quot;10.1126/science.1166586&quot;,&quot;ISSN&quot;:&quot;00368075&quot;,&quot;PMID&quot;:&quot;19197061&quot;,&quot;issued&quot;:{&quot;date-parts&quot;:[[2009]]},&quot;page&quot;:&quot;771-773&quot;,&quot;abstract&quot;:&quot;Great-appendage arthropods, characterized by a highly modified anterior limb, were previously unknown after the Middle Cambrian. One fossil from the Lower Devonian Hunsrück Slate, Germany, extends the stratigraphic range of these arthropods by ∼100 million years. Schinderhannes bartelsi shows an unusual combination of anomalocaridid and euarthropod characters, including a highly specialized swimming appendage. A cladistic analysis indicates that the new taxon is basal to crown-group euarthropods and that the great-appendage arthropods are paraphyletic. This new fossil shows that features of the anomalocaridids, including the multisegmented raptorial appendage and circular plated mouth, persisted long after the initial radiation of the euarthropods.&quot;,&quot;issue&quot;:&quot;5915&quot;,&quot;volume&quot;:&quot;323&quot;},&quot;isTemporary&quot;:false}]},{&quot;citationID&quot;:&quot;MENDELEY_CITATION_4f478f5b-bb04-445b-9c9e-16a58c08d480&quot;,&quot;properties&quot;:{&quot;noteIndex&quot;:0},&quot;isEdited&quot;:false,&quot;manualOverride&quot;:{&quot;isManuallyOverridden&quot;:false,&quot;citeprocText&quot;:&quot;(Ma &lt;i&gt;et al.&lt;/i&gt; 2014b)&quot;,&quot;manualOverrideText&quot;:&quot;&quot;},&quot;citationItems&quot;:[{&quot;id&quot;:&quot;5f102651-0059-37dd-a64e-e31bc25c23ee&quot;,&quot;itemData&quot;:{&quot;type&quot;:&quot;article-journal&quot;,&quot;id&quot;:&quot;5f102651-0059-37dd-a64e-e31bc25c23ee&quot;,&quot;title&quot;:&quot;The morphology and phylogenetic position of the Cambrian lobopodian &lt;i&gt;Diania cactiformis&lt;/i&gt;&quot;,&quot;author&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Legg&quot;,&quot;given&quot;:&quot;David A.&quot;,&quot;parse-names&quot;:false,&quot;dropping-particle&quot;:&quot;&quot;,&quot;non-dropping-particle&quot;:&quot;&quot;},{&quot;family&quot;:&quot;Hou&quot;,&quot;given&quot;:&quot;Xianguang&quot;,&quot;parse-names&quot;:false,&quot;dropping-particle&quot;:&quot;&quot;,&quot;non-dropping-particle&quot;:&quot;&quot;}],&quot;container-title&quot;:&quot;Journal of Systematic Palaeontology&quot;,&quot;container-title-short&quot;:&quot;J. Syst. Palaeontol.&quot;,&quot;DOI&quot;:&quot;10.1080/14772019.2013.770418&quot;,&quot;ISSN&quot;:&quot;1477-2019&quot;,&quot;issued&quot;:{&quot;date-parts&quot;:[[2014,5]]},&quot;page&quot;:&quot;no-no&quot;,&quot;volume&quot;:&quot;12&quot;},&quot;isTemporary&quot;:false}],&quot;citationTag&quot;:&quot;MENDELEY_CITATION_v3_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&quot;},{&quot;citationID&quot;:&quot;MENDELEY_CITATION_8c1d8272-1b97-4896-954a-3c517955352c&quot;,&quot;properties&quot;:{&quot;noteIndex&quot;:0},&quot;isEdited&quot;:false,&quot;manualOverride&quot;:{&quot;isManuallyOverridden&quot;:false,&quot;citeprocText&quot;:&quot;(Conway Morris and Robison 1988; Ramsköld and Chen 1998; Ma, Hou and Bergström 2009; García-Bellido &lt;i&gt;et al.&lt;/i&gt; 2013; Yang &lt;i&gt;et al.&lt;/i&gt; 2015; Caron and Aria 2020)&quot;,&quot;manualOverrideText&quot;:&quot;&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id&quot;:&quot;8567b833-2c3b-3495-ae4d-26464103c834&quot;,&quot;itemData&quot;:{&quot;type&quot;:&quot;article-journal&quot;,&quot;id&quot;:&quot;8567b833-2c3b-3495-ae4d-26464103c834&quot;,&quot;title&quot;:&quot;More soft-bodied animals and algae from the Middle Cambrian of Utah and British Columbia&quot;,&quot;author&quot;:[{&quot;family&quot;:&quot;Conway Morris&quot;,&quot;given&quot;:&quot;Simon&quot;,&quot;parse-names&quot;:false,&quot;dropping-particle&quot;:&quot;&quot;,&quot;non-dropping-particle&quot;:&quot;&quot;},{&quot;family&quot;:&quot;Robison&quot;,&quot;given&quot;:&quot;R A&quot;,&quot;parse-names&quot;:false,&quot;dropping-particle&quot;:&quot;&quot;,&quot;non-dropping-particle&quot;:&quot;&quot;}],&quot;container-title&quot;:&quot;The University of Kansas Paleontological Contributions&quot;,&quot;DOI&quot;:&quot;10.1017/S0016756800021336&quot;,&quot;ISSN&quot;:&quot;14695081&quot;,&quot;issued&quot;:{&quot;date-parts&quot;:[[1988]]},&quot;page&quot;:&quot;1-48&quot;,&quot;volume&quot;:&quot;122&quot;,&quot;container-title-short&quot;:&quot;&quot;},&quot;isTemporary&quot;:false},{&quot;id&quot;:&quot;d22403d1-c57d-33ec-98cc-3ee695e261ce&quot;,&quot;itemData&quot;:{&quot;type&quot;:&quot;article-journal&quot;,&quot;id&quot;:&quot;d22403d1-c57d-33ec-98cc-3ee695e261ce&quot;,&quot;title&quot;:&quot;A ‘Collins’ monster’-type lobopodian from the Emu Bay Shale Konservat-Lagerstätte (Cambrian), South Australia&quot;,&quot;author&quot;:[{&quot;family&quot;:&quot;García-Bellido&quot;,&quot;given&quot;:&quot;Diego C.&quot;,&quot;parse-names&quot;:false,&quot;dropping-particle&quot;:&quot;&quot;,&quot;non-dropping-particle&quot;:&quot;&quot;},{&quot;family&quot;:&quot;Edgecombe&quot;,&quot;given&quot;:&quot;Gregory D.&quot;,&quot;parse-names&quot;:false,&quot;dropping-particle&quot;:&quot;&quot;,&quot;non-dropping-particle&quot;:&quot;&quot;},{&quot;family&quot;:&quot;Paterson&quot;,&quot;given&quot;:&quot;John R.&quot;,&quot;parse-names&quot;:false,&quot;dropping-particle&quot;:&quot;&quot;,&quot;non-dropping-particle&quot;:&quot;&quot;},{&quot;family&quot;:&quot;Ma&quot;,&quot;given&quot;:&quot;Xiaoya&quot;,&quot;parse-names&quot;:false,&quot;dropping-particle&quot;:&quot;&quot;,&quot;non-dropping-particle&quot;:&quot;&quot;}],&quot;container-title&quot;:&quot;Alcheringa&quot;,&quot;DOI&quot;:&quot;10.1080/03115518.2013.792456&quot;,&quot;ISSN&quot;:&quot;0311-5518&quot;,&quot;issued&quot;:{&quot;date-parts&quot;:[[2013,5]]},&quot;page&quot;:&quot;474-478&quot;,&quot;abstract&quot;:&quot;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 García-Bellido, D.C., Edgecombe, G.D., Paterson, J.R. Gregory D. Edgecombe [g.edgecombe@nhm.ac.uk], Xiaoya Ma [x.ma@nhm.ac.uk], Department of Earth Sciences, The Natural History Museum, Cromwell Road, London SW7 5BD, UK; John R. Paterson [jpater20@une.edu.au], Division of Earth Sciences, School of Environmental and Rural Science, University of New England, Armidale, NSW 2351, Australia. Received 8.1.2013; revised 28.3.2013; accepted 2.4.2013.&quot;,&quot;publisher&quot;:&quot;Taylor &amp; Francis&quot;,&quot;issue&quot;:&quot;4&quot;,&quot;volume&quot;:&quot;37&quot;,&quot;container-title-short&quot;:&quot;&quot;},&quot;isTemporary&quot;:false},{&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id&quot;:&quot;c9b38887-eb7c-33e2-a61d-3a82f8d689f4&quot;,&quot;itemData&quot;:{&quot;type&quot;:&quot;chapter&quot;,&quot;id&quot;:&quot;c9b38887-eb7c-33e2-a61d-3a82f8d689f4&quot;,&quot;title&quot;:&quot;Cambrian lobopodians: morphology and phylogeny&quot;,&quot;author&quot;:[{&quot;family&quot;:&quot;Ramsköld&quot;,&quot;given&quot;:&quot;Lars&quot;,&quot;parse-names&quot;:false,&quot;dropping-particle&quot;:&quot;&quot;,&quot;non-dropping-particle&quot;:&quot;&quot;},{&quot;family&quot;:&quot;Chen&quot;,&quot;given&quot;:&quot;Jun-Yuan&quot;,&quot;parse-names&quot;:false,&quot;dropping-particle&quot;:&quot;&quot;,&quot;non-dropping-particle&quot;:&quot;&quot;}],&quot;container-title&quot;:&quot;Arthropod fossils and phylogeny&quot;,&quot;editor&quot;:[{&quot;family&quot;:&quot;Edgecombe&quot;,&quot;given&quot;:&quot;Gregory D.&quot;,&quot;parse-names&quot;:false,&quot;dropping-particle&quot;:&quot;&quot;,&quot;non-dropping-particle&quot;:&quot;&quot;}],&quot;issued&quot;:{&quot;date-parts&quot;:[[1998]]},&quot;publisher-place&quot;:&quot;New York&quot;,&quot;page&quot;:&quot;107-150&quot;,&quot;publisher&quot;:&quot;Columbia University Press&quot;,&quot;container-title-short&quot;:&quot;&quot;},&quot;isTemporary&quot;:false},{&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Tag&quot;:&quot;MENDELEY_CITATION_v3_eyJjaXRhdGlvbklEIjoiTUVOREVMRVlfQ0lUQVRJT05fOGMxZDgyNzItMWI5Ny00ODk2LTk1NGEtM2M1MTc5NTUzNTJjIiwicHJvcGVydGllcyI6eyJub3RlSW5kZXgiOjB9LCJpc0VkaXRlZCI6ZmFsc2UsIm1hbnVhbE92ZXJyaWRlIjp7ImlzTWFudWFsbHlPdmVycmlkZGVuIjpmYWxzZSwiY2l0ZXByb2NUZXh0IjoiKENvbndheSBNb3JyaXMgYW5kIFJvYmlzb24gMTk4ODsgUmFtc2vDtmxkIGFuZCBDaGVuIDE5OTg7IE1hLCBIb3UgYW5kIEJlcmdzdHLDtm0gMjAwOTsgR2FyY8OtYS1CZWxsaWRvIDxpPmV0IGFsLjwvaT4gMjAxMzsgWWFuZyA8aT5ldCBhbC48L2k+IDIwMTU7I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&quot;},{&quot;citationID&quot;:&quot;MENDELEY_CITATION_8a7b9f90-0821-4f41-b14a-25b9e4eea88e&quot;,&quot;properties&quot;:{&quot;noteIndex&quot;:0},&quot;isEdited&quot;:false,&quot;manualOverride&quot;:{&quot;isManuallyOverridden&quot;:false,&quot;citeprocText&quot;:&quot;(Budd and Peel 1998)&quot;,&quot;manualOverrideText&quot;:&quot;&quot;},&quot;citationItems&quot;:[{&quot;id&quot;:&quot;02f6281e-d82b-346e-98e6-88745dff872a&quot;,&quot;itemData&quot;:{&quot;type&quot;:&quot;article-journal&quot;,&quot;id&quot;:&quot;02f6281e-d82b-346e-98e6-88745dff872a&quot;,&quot;title&quot;:&quot;A new xenusiid lobopod from the Early Cambrian Sirius Passet fauna of North Greenland&quot;,&quot;author&quot;:[{&quot;family&quot;:&quot;Budd&quot;,&quot;given&quot;:&quot;GE&quot;,&quot;parse-names&quot;:false,&quot;dropping-particle&quot;:&quot;&quot;,&quot;non-dropping-particle&quot;:&quot;&quot;},{&quot;family&quot;:&quot;Peel&quot;,&quot;given&quot;:&quot;JS&quot;,&quot;parse-names&quot;:false,&quot;dropping-particle&quot;:&quot;&quot;,&quot;non-dropping-particle&quot;:&quot;&quot;}],&quot;container-title&quot;:&quot;Palaeontology&quot;,&quot;container-title-short&quot;:&quot;Palaeontology&quot;,&quot;issued&quot;:{&quot;date-parts&quot;:[[1998]]},&quot;page&quot;:&quot;1201–1213&quot;,&quot;volume&quot;:&quot;41&quot;},&quot;isTemporary&quot;:false}],&quot;citationTag&quot;:&quot;MENDELEY_CITATION_v3_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&quot;},{&quot;citationID&quot;:&quot;MENDELEY_CITATION_4de24a92-5db0-45c0-b964-225fb7a1d15c&quot;,&quot;properties&quot;:{&quot;noteIndex&quot;:0},&quot;isEdited&quot;:false,&quot;manualOverride&quot;:{&quot;isManuallyOverridden&quot;:false,&quot;citeprocText&quot;:&quot;(Møbjerg &lt;i&gt;et al.&lt;/i&gt; 2018)&quot;,&quot;manualOverrideText&quot;:&quot;&quot;},&quot;citationItems&quot;:[{&quot;id&quot;:&quot;43aa3011-1e79-35cf-af53-228bb0ebb624&quot;,&quot;itemData&quot;:{&quot;type&quot;:&quot;chapter&quot;,&quot;id&quot;:&quot;43aa3011-1e79-35cf-af53-228bb0ebb624&quot;,&quot;title&quot;:&quot;Morphology and functional anatomy&quot;,&quot;author&quot;:[{&quot;family&quot;:&quot;Møbjerg&quot;,&quot;given&quot;:&quot;Nadja&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Neves&quot;,&quot;given&quot;:&quot;Ricardo C.&quot;,&quot;parse-names&quot;:false,&quot;dropping-particle&quot;:&quot;&quot;,&quot;non-dropping-particle&quot;:&quot;&quot;}],&quot;container-title&quot;:&quot;Water Bears: The Biology of Tardigrades&quot;,&quot;chapter-number&quot;:&quot;2&quot;,&quot;editor&quot;:[{&quot;family&quot;:&quot;Schill&quot;,&quot;given&quot;:&quot;Ralph O.&quot;,&quot;parse-names&quot;:false,&quot;dropping-particle&quot;:&quot;&quot;,&quot;non-dropping-particle&quot;:&quot;&quot;}],&quot;DOI&quot;:&quot;10.1007/978-3-319-95702-9_2&quot;,&quot;ISBN&quot;:&quot;9783319957029&quot;,&quot;URL&quot;:&quot;https://www.cambridge.org/core/product/identifier/CBO9781316335345A015/type/book_part&quot;,&quot;issued&quot;:{&quot;date-parts&quot;:[[2018]]},&quot;publisher-place&quot;:&quot;Cham, Switzerland&quot;,&quot;page&quot;:&quot;57-94&quot;,&quot;publisher&quot;:&quot;Springer Nature Switzerland&quot;,&quot;container-title-short&quot;:&quot;&quot;},&quot;isTemporary&quot;:false}],&quot;citationTag&quot;:&quot;MENDELEY_CITATION_v3_eyJjaXRhdGlvbklEIjoiTUVOREVMRVlfQ0lUQVRJT05fNGRlMjRhOTItNWRiMC00NWMwLWI5NjQtMjI1ZmI3YTFkMTVj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quot;},{&quot;citationID&quot;:&quot;MENDELEY_CITATION_ef19b159-0cf4-4273-8a1b-c5912455a446&quot;,&quot;properties&quot;:{&quot;noteIndex&quot;:0},&quot;isEdited&quot;:false,&quot;manualOverride&quot;:{&quot;isManuallyOverridden&quot;:false,&quot;citeprocText&quot;:&quot;(Game and Smith 2020; Mapalo &lt;i&gt;et al.&lt;/i&gt; 2024)&quot;,&quot;manualOverrideText&quot;:&quot;&quot;},&quot;citationItems&quot;:[{&quot;id&quot;:&quot;c7c64614-e4db-3b26-80dd-77a6665f99dd&quot;,&quot;itemData&quot;:{&quot;type&quot;:&quot;article-journal&quot;,&quot;id&quot;:&quot;c7c64614-e4db-3b26-80dd-77a6665f99dd&quot;,&quot;title&quot;:&quot;Loss of intermediate regions of perpendicular body axes contributed to miniaturization of tardigrades&quot;,&quot;author&quot;:[{&quot;family&quot;:&quot;Game&quot;,&quot;given&quot;:&quot;Mandy&quot;,&quot;parse-names&quot;:false,&quot;dropping-particle&quot;:&quot;&quot;,&quot;non-dropping-particle&quot;:&quot;&quot;},{&quot;family&quot;:&quot;Smith&quot;,&quot;given&quot;:&quot;Frank W.&quot;,&quot;parse-names&quot;:false,&quot;dropping-particle&quot;:&quot;&quot;,&quot;non-dropping-particle&quot;:&quot;&quot;}],&quot;container-title&quot;:&quot;Proceedings of the Royal Society B: Biological Sciences&quot;,&quot;DOI&quot;:&quot;10.1098/rspb.2020.1135rspb20201135&quot;,&quot;ISSN&quot;:&quot;14712954&quot;,&quot;PMID&quot;:&quot;33043863&quot;,&quot;issued&quot;:{&quot;date-parts&quot;:[[2020]]},&quot;abstract&quot;:&quot;Tardigrades have a miniaturized body plan. Miniaturization in tardigrades is associated with the loss of several organ systems and an intermediate region of their anteroposterior (AP) axis. However, how miniaturization has affected tardigrade legs is unclear. In arthropods and in onychophorans, the leg gap genes are expressed in regionalized proximodistal (PD) patterns in the legs. Functional studies indicate that these genes regulate growth in their respective expression domains and establish PD identities, partly through mutually antagonistic regulatory interactions. Here, we investigated the expression patterns of tardigrade orthologs of the leg gap genes. Rather than being restricted to a proximal leg region, as in arthropods and onychophorans, we detected coexpression of orthologues of homothorax and extradenticle broadly across the legs of the first three trunk segments in the tardigrade Hypsibius exemplaris. We could not identify a dachshund orthologue in tardigrade genomes, a gene that is expressed in an intermediate region of developing legs in arthropods and onychophorans, suggesting that this gene was lost in the tardigrade lineage. We detected Distal-less expression broadly across all developing leg buds in H. exemplaris embryos, unlike in arthropods and onychophorans, in which it exhibits a distally restricted expression domain. The broad expression patterns of the remaining leg gap genes in H. exemplaris legs may reflect the loss of dachshund and the accompanying loss of an intermediate region of the legs in the tardigrade lineage. We propose that the loss of intermediate regions of both the AP and PD body axes contributed to miniaturization of Tardigrada.&quot;,&quot;issue&quot;:&quot;1931&quot;,&quot;volume&quot;:&quot;287&quot;,&quot;container-title-short&quot;:&quot;&quot;},&quot;isTemporary&quot;:false},{&quot;id&quot;:&quot;97b59652-f80d-3baf-b714-86ecb1b6d9ff&quot;,&quot;itemData&quot;:{&quot;type&quot;:&quot;article-journal&quot;,&quot;id&quot;:&quot;97b59652-f80d-3baf-b714-86ecb1b6d9ff&quot;,&quot;title&quot;:&quot;Expression of distal limb patterning genes in Hypsibius exemplaris indicate regionalization and suggest distal identity of tardigrade legs&quot;,&quot;author&quot;:[{&quot;family&quot;:&quot;Mapalo&quot;,&quot;given&quot;:&quot;Marc A.&quot;,&quot;parse-names&quot;:false,&quot;dropping-particle&quot;:&quot;&quot;,&quot;non-dropping-particle&quot;:&quot;&quot;},{&quot;family&quot;:&quot;Game&quot;,&quot;given&quot;:&quot;Mandy&quot;,&quot;parse-names&quot;:false,&quot;dropping-particle&quot;:&quot;&quot;,&quot;non-dropping-particle&quot;:&quot;&quot;},{&quot;family&quot;:&quot;Smith&quot;,&quot;given&quot;:&quot;Frank W.&quot;,&quot;parse-names&quot;:false,&quot;dropping-particle&quot;:&quot;&quot;,&quot;non-dropping-particle&quot;:&quot;&quot;},{&quot;family&quot;:&quot;Ortega-Hernández&quot;,&quot;given&quot;:&quot;Javier&quot;,&quot;parse-names&quot;:false,&quot;dropping-particle&quot;:&quot;&quot;,&quot;non-dropping-particle&quot;:&quot;&quot;}],&quot;container-title&quot;:&quot;EvoDevo&quot;,&quot;container-title-short&quot;:&quot;Evodevo&quot;,&quot;DOI&quot;:&quot;10.1186/s13227-024-00235-1&quot;,&quot;ISSN&quot;:&quot;20419139&quot;,&quot;URL&quot;:&quot;https://doi.org/10.1186/s13227-024-00235-1&quot;,&quot;issued&quot;:{&quot;date-parts&quot;:[[2024]]},&quot;page&quot;:&quot;1-15&quot;,&quot;abstract&quot;:&quot;Background: Panarthropods, a major group of invertebrate animals comprised of arthropods, onychophorans, and tardigrades, are the only limb-bearing members of Ecdysozoa. The complexity and versatility of panarthropod paired limbs has prompted great interest in their development to better understand the formation of these structures and the genes involved in this process. However, studies of limb patterning and development are overwhelmingly focused on arthropods, followed by select work on onychophorans but almost entirely lacking for tardigrades. This model organism bias is inherently limited and precludes a comparative analysis of how panarthropod legs originated, have evolved, and the likely limb patterning genes present in the earliest panarthropod ancestors. In this study, we investigated tardigrade homologs of seven arthropod distal limb patterning genes (apterous, aristaless, BarH1, clawless, Lim1, rotund, and spineless) to better characterize tardigrade limb development in a comparative context. Results: We detected homologs of all seven genes in the eutardigrade Hypsibius exemplaris and heterotardigrade Echiniscoides cf. sigismundi suggesting their conservation in both tardigrade lineages. Hybridization chain reaction experiments in H. exemplaris reveal a regionalized expression pattern for the genes aristaless, BarH1, clawless, rotund and spineless. Conclusion: The observed regionalized expression of the distal limb patterning genes in H. exemplaris might reflect the external morphological features of tardigrade legs, such as the distal claws, sensory organs in the proximal region, and specific muscle attachment sites. The comparison between the expression of these limb patterning genes in H. exemplaris relative to other panarthropods suggests their conserved role in the last common panarthropod ancestor, such as establishing the distal limb end and the distribution of sensory structures. Our results support the hypothesis that tardigrade legs are homologous to the distal region of other panarthropod limbs, as suggested by previous work on the expression of leg gap genes in H. exemplaris.&quot;,&quot;publisher&quot;:&quot;BioMed Central&quot;,&quot;issue&quot;:&quot;1&quot;,&quot;volume&quot;:&quot;15&quot;},&quot;isTemporary&quot;:false}],&quot;citationTag&quot;:&quot;MENDELEY_CITATION_v3_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&quot;},{&quot;citationID&quot;:&quot;MENDELEY_CITATION_1f21d2b0-8cd2-4b52-a151-8978d93e3b3e&quot;,&quot;properties&quot;:{&quot;noteIndex&quot;:0},&quot;isEdited&quot;:false,&quot;manualOverride&quot;:{&quot;isManuallyOverridden&quot;:false,&quot;citeprocText&quot;:&quot;(Kihm &lt;i&gt;et al.&lt;/i&gt; 2023a)&quot;,&quot;manualOverrideText&quot;:&quot;&quot;},&quot;citationItems&quot;:[{&quot;id&quot;:&quot;3bf3b9d4-ec02-383f-a920-959f389be561&quot;,&quot;itemData&quot;:{&quot;type&quot;:&quot;article-journal&quot;,&quot;id&quot;:&quot;3bf3b9d4-ec02-383f-a920-959f389be561&quot;,&quot;title&quot;:&quot;Cambrian lobopodians shed light on the origin of the tardigrade body plan&quot;,&quot;author&quot;:[{&quot;family&quot;:&quot;Kihm&quot;,&quot;given&quot;:&quot;Ji-Hoon&quot;,&quot;parse-names&quot;:false,&quot;dropping-particle&quot;:&quot;&quot;,&quot;non-dropping-particle&quot;:&quot;&quot;},{&quot;family&quot;:&quot;Smith&quot;,&quot;given&quot;:&quot;Frank W.&quot;,&quot;parse-names&quot;:false,&quot;dropping-particle&quot;:&quot;&quot;,&quot;non-dropping-particle&quot;:&quot;&quot;},{&quot;family&quot;:&quot;Kim&quot;,&quot;given&quot;:&quot;Sanghee&quot;,&quot;parse-names&quot;:false,&quot;dropping-particle&quot;:&quot;&quot;,&quot;non-dropping-particle&quot;:&quot;&quot;},{&quot;family&quot;:&quot;Rho&quot;,&quot;given&quot;:&quot;Hyun Soo&quot;,&quot;parse-names&quot;:false,&quot;dropping-particle&quot;:&quot;&quot;,&quot;non-dropping-particle&quot;:&quot;&quot;},{&quot;family&quot;:&quot;Zhang&quot;,&quot;given&quot;:&quot;Xingliang&quot;,&quot;parse-names&quot;:false,&quot;dropping-particle&quot;:&quot;&quot;,&quot;non-dropping-particle&quot;:&quot;&quot;},{&quot;family&quot;:&quot;Liu&quot;,&quot;given&quot;:&quot;Jianni&quot;,&quot;parse-names&quot;:false,&quot;dropping-particle&quot;:&quot;&quot;,&quot;non-dropping-particle&quot;:&quot;&quot;},{&quot;family&quot;:&quot;Park&quot;,&quot;given&quot;:&quot;Tae-Yoon S.&quot;,&quot;parse-names&quot;:false,&quot;dropping-particle&quot;:&quot;&quot;,&quot;non-dropping-particle&quot;:&quot;&quot;}],&quot;container-title&quot;:&quot;Proceedings of the National Academy of Sciences&quot;,&quot;DOI&quot;:&quot;10.1073/pnas.2211251120&quot;,&quot;ISBN&quot;:&quot;1211925110&quot;,&quot;ISSN&quot;:&quot;0027-8424&quot;,&quot;URL&quot;:&quot;http://www.pnas.org/lookup/suppl/doi:10.1073/pnas.2216830120/-/DCSupplemental.https://doi.org/10.1073/pnas.2216830120&quot;,&quot;issued&quot;:{&quot;date-parts&quot;:[[2023,7,11]]},&quot;page&quot;:&quot;2017&quot;,&quot;abstract&quot;:&quot;Phylum Tardigrada (water bears), well known for their cryptobiosis, includes small invertebrates with four paired limbs and is divided into two classes: Eutardigrada and Heterotardigrada. The evolutionary origin of Tardigrada is known to lie within the lobopodians, which are extinct soft-bodied worms with lobopodous limbs mostly discovered at sites of exceptionally well-preserved fossils. Contrary to their closest relatives, onychophorans and euarthropods, the origin of morphological characters of tardigrades remains unclear, and detailed comparison with the lobopodians has not been well explored. Here, we present detailed morphological comparison between tardigrades and Cambrian lobopodians, with a phylogenetic analysis encompassing most of the lobopodians and three panarthropod phyla. The results indicate that the ancestral tardigrades likely had a Cambrian lobopodian–like morphology and shared most recent ancestry with the luolishaniids. Internal relationships within Tardigrada indicate that the ancestral tardigrade had a vermiform body shape without segmental plates, but possessed cuticular structures surrounding the mouth opening, and lobopodous legs terminating with claws, but without digits. This finding is in contrast to the long-standing stygarctid-like ancestor hypothesis. The highly compact and miniaturized body plan of tardigrades evolved after the tardigrade lineage diverged from an ancient shared ancestor with the luolishaniids.&quot;,&quot;issue&quot;:&quot;28&quot;,&quot;volume&quot;:&quot;120&quot;,&quot;container-title-short&quot;:&quot;&quot;},&quot;isTemporary&quot;:false}],&quot;citationTag&quot;:&quot;MENDELEY_CITATION_v3_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&quot;},{&quot;citationID&quot;:&quot;MENDELEY_CITATION_5614423f-4ec9-4faf-b279-cd52f66b1cca&quot;,&quot;properties&quot;:{&quot;noteIndex&quot;:0},&quot;isEdited&quot;:false,&quot;manualOverride&quot;:{&quot;isManuallyOverridden&quot;:false,&quot;citeprocText&quot;:&quot;(Caron and Aria 2020)&quot;,&quot;manualOverrideText&quot;:&quot;&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citationTag&quot;:&quot;MENDELEY_CITATION_v3_eyJjaXRhdGlvbklEIjoiTUVOREVMRVlfQ0lUQVRJT05fNTYxNDQyM2YtNGVjOS00ZmFmLWIyNzktY2Q1MmY2NmIxY2NhIiwicHJvcGVydGllcyI6eyJub3RlSW5kZXgiOjB9LCJpc0VkaXRlZCI6ZmFsc2UsIm1hbnVhbE92ZXJyaWRlIjp7ImlzTWFudWFsbHlPdmVycmlkZGVuIjpmYWxzZSwiY2l0ZXByb2NUZXh0IjoiK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XX0=&quot;},{&quot;citationID&quot;:&quot;MENDELEY_CITATION_4b546c8e-8144-4b63-961f-82fd9d73e863&quot;,&quot;properties&quot;:{&quot;noteIndex&quot;:0},&quot;isEdited&quot;:false,&quot;manualOverride&quot;:{&quot;isManuallyOverridden&quot;:false,&quot;citeprocText&quot;:&quot;(Chen &lt;i&gt;et al.&lt;/i&gt; 1995; Waloszek &lt;i&gt;et al.&lt;/i&gt; 2005; Bergström &lt;i&gt;et al.&lt;/i&gt; 2008; Yang &lt;i&gt;et al.&lt;/i&gt; 2013)&quot;,&quot;manualOverrideText&quot;:&quot;&quot;},&quot;citationItems&quot;:[{&quot;id&quot;:&quot;3047c5c8-752d-3249-9d1a-695e627ffe76&quot;,&quot;itemData&quot;:{&quot;type&quot;:&quot;article-journal&quot;,&quot;id&quot;:&quot;3047c5c8-752d-3249-9d1a-695e627ffe76&quot;,&quot;title&quot;:&quot;A new view of the Cambrian arthropod &lt;i&gt;Fuxianhuia&lt;/i&gt;&quot;,&quot;author&quot;:[{&quot;family&quot;:&quot;Bergström&quot;,&quot;given&quot;:&quot;Jan&quot;,&quot;parse-names&quot;:false,&quot;dropping-particle&quot;:&quot;&quot;,&quot;non-dropping-particle&quot;:&quot;&quot;},{&quot;family&quot;:&quot;Hou&quot;,&quot;given&quot;:&quot;Xianguang&quot;,&quot;parse-names&quot;:false,&quot;dropping-particle&quot;:&quot;&quot;,&quot;non-dropping-particle&quot;:&quot;&quot;},{&quot;family&quot;:&quot;Zhang&quot;,&quot;given&quot;:&quot;Xiguang&quot;,&quot;parse-names&quot;:false,&quot;dropping-particle&quot;:&quot;&quot;,&quot;non-dropping-particle&quot;:&quot;&quot;},{&quot;family&quot;:&quot;Clausen&quot;,&quot;given&quot;:&quot;Sébastien&quot;,&quot;parse-names&quot;:false,&quot;dropping-particle&quot;:&quot;&quot;,&quot;non-dropping-particle&quot;:&quot;&quot;}],&quot;container-title&quot;:&quot;GFF&quot;,&quot;DOI&quot;:&quot;10.1080/11035890809452772&quot;,&quot;ISSN&quot;:&quot;1103-5897&quot;,&quot;issued&quot;:{&quot;date-parts&quot;:[[2008,12]]},&quot;page&quot;:&quot;189-201&quot;,&quot;issue&quot;:&quot;4&quot;,&quot;volume&quot;:&quot;130&quot;,&quot;container-title-short&quot;:&quot;&quot;},&quot;isTemporary&quot;:false},{&quot;id&quot;:&quot;51dd2703-68d6-327f-b1f0-8d25adc607e9&quot;,&quot;itemData&quot;:{&quot;type&quot;:&quot;article-journal&quot;,&quot;id&quot;:&quot;51dd2703-68d6-327f-b1f0-8d25adc607e9&quot;,&quot;title&quot;:&quot;Head segmentation in Early Cambrian &lt;i&gt;Fuxianhuia&lt;/i&gt;: implications for arthropod evolution&quot;,&quot;author&quot;:[{&quot;family&quot;:&quot;Chen&quot;,&quot;given&quot;:&quot;Jun-Yuan&quot;,&quot;parse-names&quot;:false,&quot;dropping-particle&quot;:&quot;&quot;,&quot;non-dropping-particle&quot;:&quot;&quot;},{&quot;family&quot;:&quot;Edgecombe&quot;,&quot;given&quot;:&quot;GD&quot;,&quot;parse-names&quot;:false,&quot;dropping-particle&quot;:&quot;&quot;,&quot;non-dropping-particle&quot;:&quot;&quot;},{&quot;family&quot;:&quot;Ramsköld&quot;,&quot;given&quot;:&quot;L&quot;,&quot;parse-names&quot;:false,&quot;dropping-particle&quot;:&quot;&quot;,&quot;non-dropping-particle&quot;:&quot;&quot;},{&quot;family&quot;:&quot;Zhou&quot;,&quot;given&quot;:&quot;GQ&quot;,&quot;parse-names&quot;:false,&quot;dropping-particle&quot;:&quot;&quot;,&quot;non-dropping-particle&quot;:&quot;&quot;}],&quot;container-title&quot;:&quot;Science&quot;,&quot;container-title-short&quot;:&quot;Science (1979).&quot;,&quot;issued&quot;:{&quot;date-parts&quot;:[[1995]]},&quot;page&quot;:&quot;1339-43&quot;,&quot;issue&quot;:&quot;5215&quot;,&quot;volume&quot;:&quot;268&quot;},&quot;isTemporary&quot;:false},{&quot;id&quot;:&quot;8aa1ab99-c3c1-37a1-b4aa-79e4a41e01ab&quot;,&quot;itemData&quot;:{&quot;type&quot;:&quot;article-journal&quot;,&quot;id&quot;:&quot;8aa1ab99-c3c1-37a1-b4aa-79e4a41e01ab&quot;,&quot;title&quot;:&quot;Early Cambrian arthropods—new insights into arthropod head and structural evolution&quot;,&quot;author&quot;:[{&quot;family&quot;:&quot;Waloszek&quot;,&quot;given&quot;:&quot;Dieter&quot;,&quot;parse-names&quot;:false,&quot;dropping-particle&quot;:&quot;&quot;,&quot;non-dropping-particle&quot;:&quot;&quot;},{&quot;family&quot;:&quot;Chen&quot;,&quot;given&quot;:&quot;Jun-Yuan&quot;,&quot;parse-names&quot;:false,&quot;dropping-particle&quot;:&quot;&quot;,&quot;non-dropping-particle&quot;:&quot;&quot;},{&quot;family&quot;:&quot;Maas&quot;,&quot;given&quot;:&quot;Andreas&quot;,&quot;parse-names&quot;:false,&quot;dropping-particle&quot;:&quot;&quot;,&quot;non-dropping-particle&quot;:&quot;&quot;},{&quot;family&quot;:&quot;Wang&quot;,&quot;given&quot;:&quot;Xiuqiang&quot;,&quot;parse-names&quot;:false,&quot;dropping-particle&quot;:&quot;&quot;,&quot;non-dropping-particle&quot;:&quot;&quot;}],&quot;container-title&quot;:&quot;Arthropod Structure &amp; Development&quot;,&quot;container-title-short&quot;:&quot;Arthropod Struct. Dev.&quot;,&quot;DOI&quot;:&quot;10.1016/j.asd.2005.01.005&quot;,&quot;ISSN&quot;:&quot;14678039&quot;,&quot;issued&quot;:{&quot;date-parts&quot;:[[2005,4]]},&quot;page&quot;:&quot;189-205&quot;,&quot;issue&quot;:&quot;2&quot;,&quot;volume&quot;:&quot;34&quot;},&quot;isTemporary&quot;:false},{&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citationTag&quot;:&quot;MENDELEY_CITATION_v3_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&quot;},{&quot;citationID&quot;:&quot;MENDELEY_CITATION_896b6360-0fc8-4d1f-83f6-dc0d84b144d0&quot;,&quot;properties&quot;:{&quot;noteIndex&quot;:0},&quot;isEdited&quot;:false,&quot;manualOverride&quot;:{&quot;isManuallyOverridden&quot;:false,&quot;citeprocText&quot;:&quot;(Liu &lt;i&gt;et al.&lt;/i&gt; 2006)&quot;,&quot;manualOverrideText&quot;:&quot;&quot;},&quot;citationItems&quot;:[{&quot;id&quot;:&quot;cff90415-ff4f-39e6-b058-463cdfcfb129&quot;,&quot;itemData&quot;:{&quot;type&quot;:&quot;article-journal&quot;,&quot;id&quot;:&quot;cff90415-ff4f-39e6-b058-463cdfcfb129&quot;,&quot;title&quot;:&quot;A large xenusiid lobopod with complex appendages from the Lower Cambrian Chengjiang Lagerstätte&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issued&quot;:{&quot;date-parts&quot;:[[2006]]},&quot;page&quot;:&quot;215-222&quot;,&quot;abstract&quot;:&quot;A large lobopod, Jianshanopodia decora gen. et sp. nov., with body length (excluding appendages) about 220 mm from the Lower Cambrian Haikou section, near Kunming, Yunnan, southwest China, shows a mixture of characters, including features of the lobopod Xenusion Pompeckj, 1927, e.g., a large cylindrical body with annulations, stout and strong lobopod appendages each bearing bases of serial tubercles, and ofAysheaiaWalcott, 1911, i.e., a pair of large frontal ap− pendages. This suggests that the new genus might be a connecting link between Xenusion and Aysheaia. Besides, Jianshanopodia shares some features with the Early Cambrian stem group arthropod Pambdelurion Budd, 1997, and Kerygmachela Budd, 1993, e.g., the pairs of mid−gut diverticula, the possible presence of tail fan, the mouth cone, the frontal pharyngeal structures and the pharynax are surrounded by the bases of the large frontal appendages. However, compared with a series of segmentally arranged, imbricating, paddle−shaped, movable lateral flaps of bothPambdelurion andKerygmachela, Jianshanopodiapossesses distinct complex appendages with tree−like or lamellate branches. The dis− covery of this rare transitional form not only throws new light on the early diversification of lobopods, and may also have significance with respect to the origin of arthropods.&quot;,&quot;issue&quot;:&quot;2&quot;,&quot;volume&quot;:&quot;51&quot;,&quot;container-title-short&quot;:&quot;&quot;},&quot;isTemporary&quot;:false}],&quot;citationTag&quot;:&quot;MENDELEY_CITATION_v3_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&quot;},{&quot;citationID&quot;:&quot;MENDELEY_CITATION_c6239115-9ba9-4279-a301-4db369874907&quot;,&quot;properties&quot;:{&quot;noteIndex&quot;:0},&quot;isEdited&quot;:false,&quot;manualOverride&quot;:{&quot;isManuallyOverridden&quot;:false,&quot;citeprocText&quot;:&quot;(Budd 1996; Budd and Daley 2012)&quot;,&quot;manualOverrideText&quot;:&quot;&quot;},&quot;citationItems&quot;:[{&quot;id&quot;:&quot;3d2dfa58-7160-33f3-b4f6-ca57ebb2503d&quot;,&quot;itemData&quot;:{&quot;type&quot;:&quot;article-journal&quot;,&quot;id&quot;:&quot;3d2dfa58-7160-33f3-b4f6-ca57ebb2503d&quot;,&quot;title&quot;:&quot;The morphology of &lt;i&gt;Opabinia regalis&lt;/i&gt; and the reconstruction of the arthropod stem-group&quot;,&quot;author&quot;:[{&quot;family&quot;:&quot;Budd&quot;,&quot;given&quot;:&quot;Graham E.&quot;,&quot;parse-names&quot;:false,&quot;dropping-particle&quot;:&quot;&quot;,&quot;non-dropping-particle&quot;:&quot;&quot;}],&quot;container-title&quot;:&quot;Lethaia&quot;,&quot;container-title-short&quot;:&quot;Lethaia&quot;,&quot;DOI&quot;:&quot;10.1111/j.1502-3931.1996.tb01831.x&quot;,&quot;issued&quot;:{&quot;date-parts&quot;:[[1996]]},&quot;page&quot;:&quot;1-14&quot;,&quot;abstract&quot;:&quot;Opabinia regalis Walcott is an enigmatic fossil from the Middle Cambrian Burgess Shale of uncertain affinities. Recent suggestions place it in a clade with Anomalocaris Whiteaves from the Burgess Shale and Kerygmachela Budd from the Greenlandic Sirius Passet Fauna; these taxa have been interpreted as ‘lobopods’. Consideration of available Opabinia specimens demonstrates that reflective extensions from the axial region, previously thought to be either gut diverticula or musculature, can be accommodated in neither the trunk nor the lateral lobes that arise from it. They must therefore be external structures independent of the lateral lobes. On the basis of their sub-triangular appearance, size and taphonomy, they are considered here to represent lobopod limbs. Some evidence for the existence of terminal claws is also presented. The question of whether Kerygmachela, Opabinia and Anomalocaris constitute a monophyletic or paraphyletic grouping is considered. While they share several characters, most of these are plesiomorphies. Further, Opabinia and Anomalocaris share several arthropod-like characters not possessed by Kerygmachela. It is concluded that these three taxa probably form a paraphyletic grouping at the base of the arthropods. Retention of lobopod-like characters within the group provides important documentation of the lobopod-arthropod transition. A proper understanding of Opabinia and its close relatives, which may include the tardigrades, opens the way for a reconstruction of the arthropod stem-group. This in turn allows the construction of a speculative but satisfying scenario for the evolution of major arthropod features, including the origin of the biramous limb, tergites and arthropod segmentation. ‘Arthropodization’ may thus be seen not to be a single event but a series of adaptive innovations.OPABINIA, ANOMALOCARIS, KERYGMACHELA, Burgess Shale, problematica, Lobopodia, Arthropoda.&quot;,&quot;issue&quot;:&quot;1&quot;,&quot;volume&quot;:&quot;29&quot;},&quot;isTemporary&quot;:false},{&quot;id&quot;:&quot;e69ab688-864f-3c9f-b9cb-ce41efee055a&quot;,&quot;itemData&quot;:{&quot;type&quot;:&quot;article-journal&quot;,&quot;id&quot;:&quot;e69ab688-864f-3c9f-b9cb-ce41efee055a&quot;,&quot;title&quot;:&quot;The lobes and lobopods of &lt;i&gt;Opabinia regalis&lt;/i&gt; from the middle Cambrian Burgess Shale&quot;,&quot;author&quot;:[{&quot;family&quot;:&quot;Budd&quot;,&quot;given&quot;:&quot;Graham E.&quot;,&quot;parse-names&quot;:false,&quot;dropping-particle&quot;:&quot;&quot;,&quot;non-dropping-particle&quot;:&quot;&quot;},{&quot;family&quot;:&quot;Daley&quot;,&quot;given&quot;:&quot;Allison C.&quot;,&quot;parse-names&quot;:false,&quot;dropping-particle&quot;:&quot;&quot;,&quot;non-dropping-particle&quot;:&quot;&quot;}],&quot;container-title&quot;:&quot;Lethaia&quot;,&quot;container-title-short&quot;:&quot;Lethaia&quot;,&quot;DOI&quot;:&quot;10.1111/j.1502-3931.2011.00264.x&quot;,&quot;issued&quot;:{&quot;date-parts&quot;:[[2012]]},&quot;page&quot;:&quot;83-95&quot;,&quot;publisher&quot;:&quot;Blackwell Publishing Ltd&quot;,&quot;issue&quot;:&quot;1&quot;,&quot;volume&quot;:&quot;45&quot;},&quot;isTemporary&quot;:false}],&quot;citationTag&quot;:&quot;MENDELEY_CITATION_v3_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&quot;},{&quot;citationID&quot;:&quot;MENDELEY_CITATION_5d6042cc-c186-4314-ad7a-d4a53deeaeea&quot;,&quot;properties&quot;:{&quot;noteIndex&quot;:0},&quot;isEdited&quot;:false,&quot;manualOverride&quot;:{&quot;isManuallyOverridden&quot;:false,&quot;citeprocText&quot;:&quot;(Daley &lt;i&gt;et al.&lt;/i&gt; 2009; Daley and Edgecombe 2014)&quot;,&quot;manualOverrideText&quot;:&quot;&quot;},&quot;citationItems&quot;:[{&quot;id&quot;:&quot;7ab83f84-1663-32df-beec-a9d5897e22e5&quot;,&quot;itemData&quot;:{&quot;type&quot;:&quot;article-journal&quot;,&quot;id&quot;:&quot;7ab83f84-1663-32df-beec-a9d5897e22e5&quot;,&quot;title&quot;:&quot;The Burgess Shale anomalocaridid &lt;i&gt;Hurdia&lt;/i&gt; and its significance for early euarthropod evolution&quot;,&quot;author&quot;:[{&quot;family&quot;:&quot;Daley&quot;,&quot;given&quot;:&quot;Allison C.&quot;,&quot;parse-names&quot;:false,&quot;dropping-particle&quot;:&quot;&quot;,&quot;non-dropping-particle&quot;:&quot;&quot;},{&quot;family&quot;:&quot;Budd&quot;,&quot;given&quot;:&quot;Graham E.&quot;,&quot;parse-names&quot;:false,&quot;dropping-particle&quot;:&quot;&quot;,&quot;non-dropping-particle&quot;:&quot;&quot;},{&quot;family&quot;:&quot;Caron&quot;,&quot;given&quot;:&quot;Jean-Bernard&quot;,&quot;parse-names&quot;:false,&quot;dropping-particle&quot;:&quot;&quot;,&quot;non-dropping-particle&quot;:&quot;&quot;},{&quot;family&quot;:&quot;Edgecombe&quot;,&quot;given&quot;:&quot;Gregory D&quot;,&quot;parse-names&quot;:false,&quot;dropping-particle&quot;:&quot;&quot;,&quot;non-dropping-particle&quot;:&quot;&quot;},{&quot;family&quot;:&quot;Collins&quot;,&quot;given&quot;:&quot;Desmond H&quot;,&quot;parse-names&quot;:false,&quot;dropping-particle&quot;:&quot;&quot;,&quot;non-dropping-particle&quot;:&quot;&quot;}],&quot;container-title&quot;:&quot;Science&quot;,&quot;container-title-short&quot;:&quot;Science (1979).&quot;,&quot;DOI&quot;:&quot;10.1126/science.1169514&quot;,&quot;ISSN&quot;:&quot;1095-9203&quot;,&quot;PMID&quot;:&quot;19299617&quot;,&quot;issued&quot;:{&quot;date-parts&quot;:[[2009,3]]},&quot;page&quot;:&quot;1597-600&quot;,&quot;abstract&quot;:&quot;As the largest predators of the Cambrian seas, the anomalocaridids had an important impact in structuring the first complex marine animal communities, but many aspects of anomalocaridid morphology, diversity, ecology, and affinity remain unclear owing to a paucity of specimens. Here we describe the anomalocaridid Hurdia, based on several hundred specimens from the Burgess Shale in Canada. Hurdia possesses a general body architecture similar to those of Anomalocaris and Laggania, including the presence of exceptionally well-preserved gills, but differs from those anomalocaridids by possessing a prominent anterior carapace structure. These features amplify and clarify the diversity of known anomalocaridid morphology and provide insight into the origins of important arthropod features, such as the head shield and respiratory exites.&quot;,&quot;issue&quot;:&quot;5921&quot;,&quot;volume&quot;:&quot;323&quot;},&quot;isTemporary&quot;:false},{&quot;id&quot;:&quot;ac920866-9246-3ea1-98f8-5354200bcc92&quot;,&quot;itemData&quot;:{&quot;type&quot;:&quot;article-journal&quot;,&quot;id&quot;:&quot;ac920866-9246-3ea1-98f8-5354200bcc92&quot;,&quot;title&quot;:&quot;Morphology of &lt;i&gt;Anomalocaris canadensis&lt;/i&gt; from the Burgess Shale&quot;,&quot;author&quot;:[{&quot;family&quot;:&quot;Daley&quot;,&quot;given&quot;:&quot;Allison C.&quot;,&quot;parse-names&quot;:false,&quot;dropping-particle&quot;:&quot;&quot;,&quot;non-dropping-particle&quot;:&quot;&quot;},{&quot;family&quot;:&quot;Edgecombe&quot;,&quot;given&quot;:&quot;Gregory D.&quot;,&quot;parse-names&quot;:false,&quot;dropping-particle&quot;:&quot;&quot;,&quot;non-dropping-particle&quot;:&quot;&quot;}],&quot;container-title&quot;:&quot;Journal of Paleontology&quot;,&quot;container-title-short&quot;:&quot;J. Paleontol.&quot;,&quot;DOI&quot;:&quot;10.1666/13-067&quot;,&quot;ISSN&quot;:&quot;0022-3360&quot;,&quot;issued&quot;:{&quot;date-parts&quot;:[[2014,1]]},&quot;page&quot;:&quot;68-91&quot;,&quot;issue&quot;:&quot;1&quot;,&quot;volume&quot;:&quot;88&quot;},&quot;isTemporary&quot;:false}],&quot;citationTag&quot;:&quot;MENDELEY_CITATION_v3_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&quot;},{&quot;citationID&quot;:&quot;MENDELEY_CITATION_ee5cf44d-fd91-43be-9736-1fb49a7378c6&quot;,&quot;properties&quot;:{&quot;noteIndex&quot;:0},&quot;isEdited&quot;:false,&quot;manualOverride&quot;:{&quot;isManuallyOverridden&quot;:false,&quot;citeprocText&quot;:&quot;(Yang &lt;i&gt;et al.&lt;/i&gt; 2013)&quot;,&quot;manualOverrideText&quot;:&quot;&quot;},&quot;citationItems&quot;:[{&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citationTag&quot;:&quot;MENDELEY_CITATION_v3_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&quot;},{&quot;citationID&quot;:&quot;MENDELEY_CITATION_7b65fe61-663e-43ea-a3f2-065e9f4446aa&quot;,&quot;properties&quot;:{&quot;noteIndex&quot;:0},&quot;isEdited&quot;:false,&quot;manualOverride&quot;:{&quot;isManuallyOverridden&quot;:false,&quot;citeprocText&quot;:&quot;(Marchioro &lt;i&gt;et al.&lt;/i&gt; 2013)&quot;,&quot;manualOverrideText&quot;:&quot;&quot;},&quot;citationItems&quot;:[{&quot;id&quot;:&quot;236497bb-5972-34fe-865a-fd8067d08884&quot;,&quot;itemData&quot;:{&quot;type&quot;:&quot;article-journal&quot;,&quot;id&quot;:&quot;236497bb-5972-34fe-865a-fd8067d08884&quot;,&quot;title&quot;:&quot;Somatic musculature of Tardigrada: phylogenetic signal and metameric patterns&quot;,&quot;author&quot;:[{&quot;family&quot;:&quot;Marchioro&quot;,&quot;given&quot;:&quot;Trevor&quot;,&quot;parse-names&quot;:false,&quot;dropping-particle&quot;:&quot;&quot;,&quot;non-dropping-particle&quot;:&quot;&quot;},{&quot;family&quot;:&quot;Rebecchi&quot;,&quot;given&quot;:&quot;Lorena&quot;,&quot;parse-names&quot;:false,&quot;dropping-particle&quot;:&quot;&quot;,&quot;non-dropping-particle&quot;:&quot;&quot;},{&quot;family&quot;:&quot;Cesari&quot;,&quot;given&quot;:&quot;Michele&quot;,&quot;parse-names&quot;:false,&quot;dropping-particle&quot;:&quot;&quot;,&quot;non-dropping-particle&quot;:&quot;&quot;},{&quot;family&quot;:&quot;Hansen&quot;,&quot;given&quot;:&quot;Jesper Guldberg&quot;,&quot;parse-names&quot;:false,&quot;dropping-particle&quot;:&quot;&quot;,&quot;non-dropping-particle&quot;:&quot;&quot;},{&quot;family&quot;:&quot;Viotti&quot;,&quot;given&quot;:&quot;Giulia&quot;,&quot;parse-names&quot;:false,&quot;dropping-particle&quot;:&quot;&quot;,&quot;non-dropping-particle&quot;:&quot;&quot;},{&quot;family&quot;:&quot;Guidetti&quot;,&quot;given&quot;:&quot;Roberto&quot;,&quot;parse-names&quot;:false,&quot;dropping-particle&quot;:&quot;&quot;,&quot;non-dropping-particle&quot;:&quot;&quot;}],&quot;container-title&quot;:&quot;Zoological Journal of the Linnean Society&quot;,&quot;container-title-short&quot;:&quot;Zool. J. Linn. Soc.&quot;,&quot;DOI&quot;:&quot;10.1111/zoj.12079&quot;,&quot;ISSN&quot;:&quot;00244082&quot;,&quot;issued&quot;:{&quot;date-parts&quot;:[[2013,11]]},&quot;page&quot;:&quot;580-603&quot;,&quot;issue&quot;:&quot;3&quot;,&quot;volume&quot;:&quot;169&quot;},&quot;isTemporary&quot;:false}],&quot;citationTag&quot;:&quot;MENDELEY_CITATION_v3_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&quot;},{&quot;citationID&quot;:&quot;MENDELEY_CITATION_bd5d225c-7eb7-4972-b022-1d0c3758f548&quot;,&quot;properties&quot;:{&quot;noteIndex&quot;:0},&quot;isEdited&quot;:false,&quot;manualOverride&quot;:{&quot;isManuallyOverridden&quot;:false,&quot;citeprocText&quot;:&quot;(Whittington 1978)&quot;,&quot;manualOverrideText&quot;:&quot;&quot;},&quot;citationItems&quot;:[{&quot;id&quot;:&quot;d400bde7-26c5-3e0d-9309-7a296ecf16eb&quot;,&quot;itemData&quot;:{&quot;type&quot;:&quot;article-journal&quot;,&quot;id&quot;:&quot;d400bde7-26c5-3e0d-9309-7a296ecf16eb&quot;,&quot;title&quot;:&quot;The lobopod animal &lt;i&gt;Aysheaia pedunculata&lt;/i&gt; Walcott, Middle Cambrian, Burgess Shale, British Columbia&quot;,&quot;author&quot;:[{&quot;family&quot;:&quot;Whittington&quot;,&quot;given&quot;:&quot;H B&quot;,&quot;parse-names&quot;:false,&quot;dropping-particle&quot;:&quot;&quot;,&quot;non-dropping-particle&quot;:&quot;&quot;}],&quot;container-title&quot;:&quot;Philosophical Transactions of the Royal Society of London B: Biological Sciences&quot;,&quot;DOI&quot;:&quot;10.1098/rstb.1978.0061&quot;,&quot;issued&quot;:{&quot;date-parts&quot;:[[1978]]},&quot;page&quot;:&quot;165-197&quot;,&quot;abstract&quot;:&quot;Fifteen specimens of A. pedunculata have been prepared, photographed, and drawn to show how each specimen is interpreted and how portions preserved only in part or counterpart are related to the whole. The body was elongate, sub-cylindrical, bearing one pair of conical, branched anterior appendages inserted in the lateral wall, and ten pairs of short, uniramous limbs; anteriorly no distinct head region, posteriorly the body merged into the bases of the last pair of limbs. The cuticle was unmineralized, flexible, the body wall, anterior appendage and limbs, annulated. On the trunk the evenly spaced annulations were high, sharp-crested dorsally, changing to low and rounded laterally and faint or absent ventrally; dorsally the annulations appear to have borne a row of seven tubercles, each tubercle sharp and possibly spinose apically. One annulation opposite midline of anterior appendage and limbs 1-0, three in the space intervening between these limbs, five between anterior appendage and first limb; posteriorly annulations of trunk formed a continuous series with those of last pair of limbs. This arrangement implies that the body consisted of at least 12 somites. Annulations of the anterior appendage were sharp-crested, uniform in height; branches of the appendage were long, slim, pointed, three at the tip and three along the anterior side, each branch slightly flexible and movable about its base. About ten annulations on each limb, uniform in height, the cross-section varied from low, rounded, to high, sharp-crested, as the limb was extended, contracted or flexed. The tip of the limb was bluntly rounded, on the posterior wall of limbs 1-8, and the anterior wall of limbs 9, 10, was a group of seven curved claws. On limbs 2-8 a forwardly directed spine on the seventh annulation and a shorter spine on the distal annulation, on limbs 9 and 10 a prominent, backwardly directed spine. In front of the anterior appendage the one or two annulations were faint, the anterior end of the body bluntly rounded, the mouth, surrounded by a ring of six or so slim papillae, situated medially on the anterior wall. The alimentary canal is not preserved as a sediment fill, but as a reflective strip, widest adjacent to the mouth, extending back to end between the bases of the last pair of limbs. Sagittal length 1 to 6 cm, smallest similar to largest specimen. Aysheaia pedunculata is one of the rarer animals in the Burgess Shale, occurring in association with arthropods and worm…&quot;,&quot;issue&quot;:&quot;1000&quot;,&quot;volume&quot;:&quot;284&quot;,&quot;container-title-short&quot;:&quot;&quot;},&quot;isTemporary&quot;:false}],&quot;citationTag&quot;:&quot;MENDELEY_CITATION_v3_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&quot;},{&quot;citationID&quot;:&quot;MENDELEY_CITATION_e64c2a2d-aa56-48f3-a66d-8f32379b6d4e&quot;,&quot;properties&quot;:{&quot;noteIndex&quot;:0},&quot;isEdited&quot;:false,&quot;manualOverride&quot;:{&quot;isManuallyOverridden&quot;:false,&quot;citeprocText&quot;:&quot;(Ou, Shu and Mayer 2012)&quot;,&quot;manualOverrideText&quot;:&quot;&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Tag&quot;:&quot;MENDELEY_CITATION_v3_eyJjaXRhdGlvbklEIjoiTUVOREVMRVlfQ0lUQVRJT05fZTY0YzJhMmQtYWE1Ni00OGYzLWE2NmQtOGYzMjM3OWI2ZDRl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D&quot;:&quot;MENDELEY_CITATION_9a8e4da2-5fa4-4386-8ac2-ba2b660d0865&quot;,&quot;properties&quot;:{&quot;noteIndex&quot;:0},&quot;isEdited&quot;:false,&quot;manualOverride&quot;:{&quot;isManuallyOverridden&quot;:false,&quot;citeprocText&quot;:&quot;(Hou and Bergström 1995)&quot;,&quot;manualOverrideText&quot;:&quot;&quot;},&quot;citationItems&quot;:[{&quot;id&quot;:&quot;0963a0e9-d8a3-36d9-9205-b0d08815a8b1&quot;,&quot;itemData&quot;:{&quot;type&quot;:&quot;article-journal&quot;,&quot;id&quot;:&quot;0963a0e9-d8a3-36d9-9205-b0d08815a8b1&quot;,&quot;title&quot;:&quot;Cambrian lobopodians–ancestors of extant onychophorans?&quot;,&quot;author&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Zoological Journal of the Linnean Society&quot;,&quot;container-title-short&quot;:&quot;Zool. J. Linn. Soc.&quot;,&quot;issued&quot;:{&quot;date-parts&quot;:[[1995]]},&quot;page&quot;:&quot;3-19&quot;,&quot;publisher&quot;:&quot;Blackwell Publishing Ltd&quot;,&quot;issue&quot;:&quot;1&quot;,&quot;volume&quot;:&quot;114&quot;},&quot;isTemporary&quot;:false}],&quot;citationTag&quot;:&quot;MENDELEY_CITATION_v3_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&quot;},{&quot;citationID&quot;:&quot;MENDELEY_CITATION_f664f4ec-da44-42fa-af52-629f210e6666&quot;,&quot;properties&quot;:{&quot;noteIndex&quot;:0},&quot;isEdited&quot;:false,&quot;manualOverride&quot;:{&quot;isManuallyOverridden&quot;:false,&quot;citeprocText&quot;:&quot;(Liu &lt;i&gt;et al.&lt;/i&gt; 2008)&quot;,&quot;manualOverrideText&quot;:&quot;&quot;},&quot;citationItems&quot;:[{&quot;id&quot;:&quot;d6822900-1e31-3de8-9704-dc928b70ef6e&quot;,&quot;itemData&quot;:{&quot;type&quot;:&quot;article-journal&quot;,&quot;id&quot;:&quot;d6822900-1e31-3de8-9704-dc928b70ef6e&quot;,&quot;title&quot;:&quot;The lobopod &lt;i&gt;Onychodictyon&lt;/i&gt; from the lower Cambrian Chengjiang lagerstätte revisited&quot;,&quot;author&quot;:[{&quot;family&quot;:&quot;Liu&quot;,&quot;given&quot;:&quot;Jianni&quot;,&quot;parse-names&quot;:false,&quot;dropping-particle&quot;:&quot;&quot;,&quot;non-dropping-particle&quot;:&quot;&quot;},{&quot;family&quot;:&quot;Shu&quot;,&quot;given&quot;:&quot;Degan&quot;,&quot;parse-names&quot;:false,&quot;dropping-particle&quot;:&quot;&quot;,&quot;non-dropping-particle&quot;:&quot;&quot;},{&quot;family&quot;:&quot;Han&quot;,&quot;given&quot;:&quot;Jian&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container-title&quot;:&quot;Acta Palaeontologica Polonica&quot;,&quot;container-title-short&quot;:&quot;Acta Palaeontol. Pol.&quot;,&quot;DOI&quot;:&quot;10.4202/app.2008.0209&quot;,&quot;ISSN&quot;:&quot;0567-7920&quot;,&quot;issued&quot;:{&quot;date-parts&quot;:[[2008,6]]},&quot;page&quot;:&quot;285-292&quot;,&quot;abstract&quot;:&quot;Onychodictyon ferox, from the Lower Cambrian Chengjiang Lagerstätte, is a worm-like armored lobopod with 10 pairs of dorsal plates and a pair of probable sensory appendages (“antennae”). Newly discovered complete specimens show that Onychodictyon is represented by two species: O. ferox with a “head” bearing a pair of dorsal “antennae” and a trunk with 11 pairs of limbs, whereas O. gracilis has a blunt anterior end without any appendages and a trunk with 12 pairs of limbs. Because of the close resemblance of the “antennae” of O. ferox and those of the lobopod Miraluolishania, they are considered to be homologous structures. The “antennae” of Cambrian lobopodians are proposed to be homologous with the arthropod antennulae.&quot;,&quot;publisher&quot;:&quot;Institute of Paleobiology, Polish Academy of Sciences&quot;,&quot;issue&quot;:&quot;2&quot;,&quot;volume&quot;:&quot;53&quot;},&quot;isTemporary&quot;:false}],&quot;citationTag&quot;:&quot;MENDELEY_CITATION_v3_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&quot;},{&quot;citationID&quot;:&quot;MENDELEY_CITATION_6d6fb086-4738-4765-8d41-87c605db97d0&quot;,&quot;properties&quot;:{&quot;noteIndex&quot;:0},&quot;isEdited&quot;:false,&quot;manualOverride&quot;:{&quot;isManuallyOverridden&quot;:false,&quot;citeprocText&quot;:&quot;(Yang &lt;i&gt;et al.&lt;/i&gt; 2015)&quot;,&quot;manualOverrideText&quot;:&quot;&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Tag&quot;:&quot;MENDELEY_CITATION_v3_eyJjaXRhdGlvbklEIjoiTUVOREVMRVlfQ0lUQVRJT05fNmQ2ZmIwODYtNDczOC00NzY1LThkNDEtODdjNjA1ZGI5N2Qw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D&quot;:&quot;MENDELEY_CITATION_e8a9b97d-c1c4-4114-8c79-fb77b11dab93&quot;,&quot;properties&quot;:{&quot;noteIndex&quot;:0},&quot;isEdited&quot;:false,&quot;manualOverride&quot;:{&quot;isManuallyOverridden&quot;:false,&quot;citeprocText&quot;:&quot;(Yang &lt;i&gt;et al.&lt;/i&gt; 2015)&quot;,&quot;manualOverrideText&quot;:&quot;&quot;},&quot;citationItems&quot;:[{&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Tag&quot;:&quot;MENDELEY_CITATION_v3_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&quot;},{&quot;citationID&quot;:&quot;MENDELEY_CITATION_49133f72-69da-49ed-a069-9c3acfc0a19f&quot;,&quot;properties&quot;:{&quot;noteIndex&quot;:0},&quot;isEdited&quot;:false,&quot;manualOverride&quot;:{&quot;isManuallyOverridden&quot;:false,&quot;citeprocText&quot;:&quot;(Yang &lt;i&gt;et al.&lt;/i&gt; 2016)&quot;,&quot;manualOverrideText&quot;:&quot;&quot;},&quot;citationItems&quot;:[{&quot;id&quot;:&quot;94e27017-ae2f-377c-9c7c-bc99f4e95407&quot;,&quot;itemData&quot;:{&quot;type&quot;:&quot;article-journal&quot;,&quot;id&quot;:&quot;94e27017-ae2f-377c-9c7c-bc99f4e95407&quot;,&quot;title&quot;:&quot;Fuxianhuiid ventral nerve cord and early nervous system evolution in Panarthropod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Liu&quot;,&quot;given&quot;:&quot;Yu&quot;,&quot;parse-names&quot;:false,&quot;dropping-particle&quot;:&quot;&quot;,&quot;non-dropping-particle&quot;:&quot;&quot;},{&quot;family&quot;:&quot;Boyan&quot;,&quot;given&quot;:&quot;George S.&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22434113&quot;,&quot;ISSN&quot;:&quot;10916490&quot;,&quot;issued&quot;:{&quot;date-parts&quot;:[[2016]]},&quot;page&quot;:&quot;2988-2993&quot;,&quot;abstract&quot;:&quo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quot;,&quot;issue&quot;:&quot;11&quot;,&quot;volume&quot;:&quot;113&quot;},&quot;isTemporary&quot;:false}],&quot;citationTag&quot;:&quot;MENDELEY_CITATION_v3_eyJjaXRhdGlvbklEIjoiTUVOREVMRVlfQ0lUQVRJT05fNDkxMzNmNzItNjlkYS00OWVkLWEwNjktOWMzYWNmYzBhMTlm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quot;},{&quot;citationID&quot;:&quot;MENDELEY_CITATION_37c83947-a36e-4007-9b70-8a56d04c1112&quot;,&quot;properties&quot;:{&quot;noteIndex&quot;:0},&quot;isEdited&quot;:false,&quot;manualOverride&quot;:{&quot;isManuallyOverridden&quot;:false,&quot;citeprocText&quot;:&quot;(Mittmann and Scholtz 2003; Harzsch &lt;i&gt;et al.&lt;/i&gt; 2005; Fritsch and Richter 2010)&quot;,&quot;manualOverrideText&quot;:&quot;&quot;},&quot;citationItems&quot;:[{&quot;id&quot;:&quot;c2834832-612d-3f7c-b528-e34346fad908&quot;,&quot;itemData&quot;:{&quot;type&quot;:&quot;article-journal&quot;,&quot;id&quot;:&quot;c2834832-612d-3f7c-b528-e34346fad908&quot;,&quot;title&quot;:&quot;The formation of the nervous system during larval development in Triops cancriformis (Bosc) (crustacea, Branchiopoda): An immunohistochemical survey&quot;,&quot;author&quot;:[{&quot;family&quot;:&quot;Fritsch&quot;,&quot;given&quot;:&quot;Martin&quot;,&quot;parse-names&quot;:false,&quot;dropping-particle&quot;:&quot;&quot;,&quot;non-dropping-particle&quot;:&quot;&quot;},{&quot;family&quot;:&quot;Richter&quot;,&quot;given&quot;:&quot;Stefan&quot;,&quot;parse-names&quot;:false,&quot;dropping-particle&quot;:&quot;&quot;,&quot;non-dropping-particle&quot;:&quot;&quot;}],&quot;container-title&quot;:&quot;Journal of Morphology&quot;,&quot;container-title-short&quot;:&quot;J. Morphol.&quot;,&quot;DOI&quot;:&quot;10.1002/jmor.10892&quot;,&quot;ISSN&quot;:&quot;03622525&quot;,&quot;PMID&quot;:&quot;20938985&quot;,&quot;issued&quot;:{&quot;date-parts&quot;:[[2010]]},&quot;page&quot;:&quot;1457-1481&quot;,&quot;abstract&quot;:&quot;We provide data of the development of thenervous system during the first five larval stages of Triops cancriformis. We use immunohistochemical labeling (against acetylated α-tubulin, serotonin, histamine, and FMRFamide), confocal laser scanning microscopy analysis, and 3D-reconstruction. The development of the nervous system corresponds with the general anamorphic development in T. cancriformis. In larval stage I (L I), all brain parts (proto-, deuto-, and tritocerebrum), the circumoral connectives, and the mandibular neuromere are already present. Also, the frontal filaments and the developing nauplius eye are already present. However, until stage L III, the nauplius eye only consists of three cups. Throughout larval development, the protocerebral network differentiates into distinct subdivisions. In the postnaupliar region, additional neuromeres and their commissures emerge in an anteroposterior gradient. The larval nervous system in L V consists of a differentiated protocerebrum including a central body, a nauplius eye comprising four cups, a circumoral nerve ring, mandibular- and postnaupliar neuromeres up to the seventh thoracic segment, each featuring an anterior and a posterior commissure, and two parallel connectives. The presence of a protocerebral bridge is questionable. The distribution of neurotransmitters in L I is restricted to the naupliar nervous system. Over the course of the five stages of development, neurotransmitter distribution also follows an anteroposterior gradient. Each neuromere is equipped with two ganglia innervating the locomotional appendages and possesses a specific neurotransmitter distribution pattern. We suggest a correlation between neurotransmitter expression and locomotion. © 2010 Wiley-Liss, Inc.&quot;,&quot;issue&quot;:&quot;12&quot;,&quot;volume&quot;:&quot;271&quot;},&quot;isTemporary&quot;:false},{&quot;id&quot;:&quot;7d9fb7a9-7919-389b-9c8f-48749b9f7b72&quot;,&quot;itemData&quot;:{&quot;type&quot;:&quot;article-journal&quot;,&quot;id&quot;:&quot;7d9fb7a9-7919-389b-9c8f-48749b9f7b72&quot;,&quot;title&quot;:&quot;Immunohistochemical localization of neurotransmitters in the nervous system of larval &lt;i&gt;Limulus polyphemus&lt;/i&gt; (Chelicerata, Xiphosura): evidence for a conserved protocerebral architecture in Euarthropoda&quot;,&quot;author&quot;:[{&quot;family&quot;:&quot;Harzsch&quot;,&quot;given&quot;:&quot;Steffen&quot;,&quot;parse-names&quot;:false,&quot;dropping-particle&quot;:&quot;&quot;,&quot;non-dropping-particle&quot;:&quot;&quot;},{&quot;family&quot;:&quot;Wildt&quot;,&quot;given&quot;:&quot;Miriam&quot;,&quot;parse-names&quot;:false,&quot;dropping-particle&quot;:&quot;&quot;,&quot;non-dropping-particle&quot;:&quot;&quot;},{&quot;family&quot;:&quot;Battelle&quot;,&quot;given&quot;:&quot;Barbara&quot;,&quot;parse-names&quot;:false,&quot;dropping-particle&quot;:&quot;&quot;,&quot;non-dropping-particle&quot;:&quot;&quot;},{&quot;family&quot;:&quot;Waloszek&quot;,&quot;given&quot;:&quot;Dieter&quot;,&quot;parse-names&quot;:false,&quot;dropping-particle&quot;:&quot;&quot;,&quot;non-dropping-particle&quot;:&quot;&quot;}],&quot;container-title&quot;:&quot;Arthropod Structure &amp; Development&quot;,&quot;container-title-short&quot;:&quot;Arthropod Struct. Dev.&quot;,&quot;DOI&quot;:&quot;10.1016/j.asd.2005.01.006&quot;,&quot;ISSN&quot;:&quot;14678039&quot;,&quot;issued&quot;:{&quot;date-parts&quot;:[[2005,7]]},&quot;page&quot;:&quot;327-342&quot;,&quot;issue&quot;:&quot;3&quot;,&quot;volume&quot;:&quot;34&quot;},&quot;isTemporary&quot;:false},{&quot;id&quot;:&quot;e2121446-b59b-35d5-8105-a04088ecba54&quot;,&quot;itemData&quot;:{&quot;type&quot;:&quot;article-journal&quot;,&quot;id&quot;:&quot;e2121446-b59b-35d5-8105-a04088ecba54&quot;,&quot;title&quot;:&quot;Development of the nervous system in the \&quot;head\&quot; of [i]Limulus polyphemus[/i] (Chelicerata: Xiphosura): morphological evidence for a correspondence between the segments of the chelicerae and of the (first) antennae of Mandibulata.&quot;,&quot;author&quot;:[{&quot;family&quot;:&quot;Mittmann&quot;,&quot;given&quot;:&quot;Beate&quot;,&quot;parse-names&quot;:false,&quot;dropping-particle&quot;:&quot;&quot;,&quot;non-dropping-particle&quot;:&quot;&quot;},{&quot;family&quot;:&quot;Scholtz&quot;,&quot;given&quot;:&quot;Gerhard&quot;,&quot;parse-names&quot;:false,&quot;dropping-particle&quot;:&quot;&quot;,&quot;non-dropping-particle&quot;:&quot;&quot;}],&quot;container-title&quot;:&quot;Development genes and evolution&quot;,&quot;container-title-short&quot;:&quot;Dev. Genes Evol.&quot;,&quot;DOI&quot;:&quot;10.1007/s00427-002-0285-5&quot;,&quot;ISSN&quot;:&quot;0949-944X&quot;,&quot;PMID&quot;:&quot;12590348&quot;,&quot;issued&quot;:{&quot;date-parts&quot;:[[2003,2]]},&quot;page&quot;:&quot;9-17&quot;,&quot;abstract&quot;:&quot;We investigated brain development in the horseshoe crab Limulus polyphemus and several other arthropods via immunocytochemical methods, i.e. antibody stainings against acetylated alpha-tubulin and synapsin. According to the traditional view, the first appendage-bearing segment in chelicerates (the chelicerae) is not homologous to the first appendage-bearing segment of mandibulates (first antenna, deutocerebrum) but to the segment of the second antenna (tritocerebrum) or the intercalary segment in hexapods and myriapods. Accordingly, the segment of the deutocerebrum in chelicerates would be completely reduced. The main arguments for this view are: (1) the postoral origin of the cheliceral ganglion, (2) a poststomodaeal commissure, and (3) a connection of the cheliceral ganglion to the stomatogastric system. Our data show that these arguments are not convincing. During the development of horseshoe crabs there is no evidence for a former additional segment in front of the chelicerae. Instead, comparison of the brain structure (neuropil ring) between chelicerates, crustaceans and insects shows remarkable similarities. Furthermore, the cheliceral commissure in horseshoe crabs runs mainly praestomodaeal, which would be unique for a tritocerebral commissure. An unbiased view of the developing nervous system in the \&quot;head\&quot; of chelicerates, crustaceans and insects leads to a homologisation of the cheliceral segment and that of the (first) antenna (= deutocerebrum) of mandibulates that is also congruous to the interpretation of the Hox gene expression patterns. Thus, our data provide morphological evidence for the existence of a chelicerate deutocerebrum.&quot;,&quot;issue&quot;:&quot;1&quot;,&quot;volume&quot;:&quot;213&quot;},&quot;isTemporary&quot;:false}],&quot;citationTag&quot;:&quot;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&quot;},{&quot;citationID&quot;:&quot;MENDELEY_CITATION_2182575d-92c8-492b-87ec-9cdcd89cef15&quot;,&quot;properties&quot;:{&quot;noteIndex&quot;:0},&quot;isEdited&quot;:false,&quot;manualOverride&quot;:{&quot;isManuallyOverridden&quot;:false,&quot;citeprocText&quot;:&quot;(Yang &lt;i&gt;et al.&lt;/i&gt; 2016)&quot;,&quot;manualOverrideText&quot;:&quot;&quot;},&quot;citationItems&quot;:[{&quot;id&quot;:&quot;94e27017-ae2f-377c-9c7c-bc99f4e95407&quot;,&quot;itemData&quot;:{&quot;type&quot;:&quot;article-journal&quot;,&quot;id&quot;:&quot;94e27017-ae2f-377c-9c7c-bc99f4e95407&quot;,&quot;title&quot;:&quot;Fuxianhuiid ventral nerve cord and early nervous system evolution in Panarthropod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Liu&quot;,&quot;given&quot;:&quot;Yu&quot;,&quot;parse-names&quot;:false,&quot;dropping-particle&quot;:&quot;&quot;,&quot;non-dropping-particle&quot;:&quot;&quot;},{&quot;family&quot;:&quot;Boyan&quot;,&quot;given&quot;:&quot;George S.&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22434113&quot;,&quot;ISSN&quot;:&quot;10916490&quot;,&quot;issued&quot;:{&quot;date-parts&quot;:[[2016]]},&quot;page&quot;:&quot;2988-2993&quot;,&quot;abstract&quot;:&quo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quot;,&quot;issue&quot;:&quot;11&quot;,&quot;volume&quot;:&quot;113&quot;},&quot;isTemporary&quot;:false}],&quot;citationTag&quot;:&quot;MENDELEY_CITATION_v3_eyJjaXRhdGlvbklEIjoiTUVOREVMRVlfQ0lUQVRJT05fMjE4MjU3NWQtOTJjOC00OTJiLTg3ZWMtOWNkY2Q4OWNlZjE1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quot;},{&quot;citationID&quot;:&quot;MENDELEY_CITATION_502f6e1d-521e-4c61-9fbd-40dc19c52193&quot;,&quot;properties&quot;:{&quot;noteIndex&quot;:0},&quot;isEdited&quot;:false,&quot;manualOverride&quot;:{&quot;isManuallyOverridden&quot;:false,&quot;citeprocText&quot;:&quot;(Yang &lt;i&gt;et al.&lt;/i&gt; 2016)&quot;,&quot;manualOverrideText&quot;:&quot;&quot;},&quot;citationTag&quot;:&quot;MENDELEY_CITATION_v3_eyJjaXRhdGlvbklEIjoiTUVOREVMRVlfQ0lUQVRJT05fNTAyZjZlMWQtNTIxZS00YzYxLTlmYmQtNDBkYzE5YzUyMTkz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quot;,&quot;citationItems&quot;:[{&quot;id&quot;:&quot;94e27017-ae2f-377c-9c7c-bc99f4e95407&quot;,&quot;itemData&quot;:{&quot;type&quot;:&quot;article-journal&quot;,&quot;id&quot;:&quot;94e27017-ae2f-377c-9c7c-bc99f4e95407&quot;,&quot;title&quot;:&quot;Fuxianhuiid ventral nerve cord and early nervous system evolution in Panarthropod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Liu&quot;,&quot;given&quot;:&quot;Yu&quot;,&quot;parse-names&quot;:false,&quot;dropping-particle&quot;:&quot;&quot;,&quot;non-dropping-particle&quot;:&quot;&quot;},{&quot;family&quot;:&quot;Boyan&quot;,&quot;given&quot;:&quot;George S.&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22434113&quot;,&quot;ISSN&quot;:&quot;10916490&quot;,&quot;issued&quot;:{&quot;date-parts&quot;:[[2016]]},&quot;page&quot;:&quot;2988-2993&quot;,&quot;abstract&quot;:&quo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quot;,&quot;issue&quot;:&quot;11&quot;,&quot;volume&quot;:&quot;113&quot;},&quot;isTemporary&quot;:false}]},{&quot;citationID&quot;:&quot;MENDELEY_CITATION_1aa81765-073c-494c-9f30-9c1cdace3ae1&quot;,&quot;properties&quot;:{&quot;noteIndex&quot;:0},&quot;isEdited&quot;:false,&quot;manualOverride&quot;:{&quot;isManuallyOverridden&quot;:false,&quot;citeprocText&quot;:&quot;(Wang &lt;i&gt;et al.&lt;/i&gt; 2025)&quot;,&quot;manualOverrideText&quot;:&quot;&quot;},&quot;citationTag&quot;:&quot;MENDELEY_CITATION_v3_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&quot;,&quot;citationItems&quot;:[{&quot;id&quot;:&quot;9a60e428-9f4a-3719-85ea-0f6cd8ee18aa&quot;,&quot;itemData&quot;:{&quot;type&quot;:&quot;article-journal&quot;,&quot;id&quot;:&quot;9a60e428-9f4a-3719-85ea-0f6cd8ee18aa&quot;,&quot;title&quot;:&quot;Preservation and early evolution of scalidophoran ventral nerve cord&quot;,&quot;author&quot;:[{&quot;family&quot;:&quot;Wang&quot;,&quot;given&quot;:&quot;Deng&quot;,&quot;parse-names&quot;:false,&quot;dropping-particle&quot;:&quot;&quot;,&quot;non-dropping-particle&quot;:&quot;&quot;},{&quot;family&quot;:&quot;Vannier&quot;,&quot;given&quot;:&quot;Jean&quot;,&quot;parse-names&quot;:false,&quot;dropping-particle&quot;:&quot;&quot;,&quot;non-dropping-particle&quot;:&quot;&quot;},{&quot;family&quot;:&quot;Martín-Durán&quot;,&quot;given&quot;:&quot;José M.&quot;,&quot;parse-names&quot;:false,&quot;dropping-particle&quot;:&quot;&quot;,&quot;non-dropping-particle&quot;:&quot;&quot;},{&quot;family&quot;:&quot;Herranz&quot;,&quot;given&quot;:&quot;María&quot;,&quot;parse-names&quot;:false,&quot;dropping-particle&quot;:&quot;&quot;,&quot;non-dropping-particle&quot;:&quot;&quot;},{&quot;family&quot;:&quot;Yu&quot;,&quot;given&quot;:&quot;Chiyang&quot;,&quot;parse-names&quot;:false,&quot;dropping-particle&quot;:&quot;&quot;,&quot;non-dropping-particle&quot;:&quot;&quot;}],&quot;container-title&quot;:&quot;Science Advances&quot;,&quot;container-title-short&quot;:&quot;Sci. Adv.&quot;,&quot;DOI&quot;:&quot;10.1126/sciadv.adr0896&quot;,&quot;ISSN&quot;:&quot;2375-2548&quot;,&quot;PMID&quot;:&quot;39792685&quot;,&quot;URL&quot;:&quot;https://www.science.org/doi/10.1126/sciadv.adr0896&quot;,&quot;issued&quot;:{&quot;date-parts&quot;:[[2025,1,10]]},&quot;page&quot;:&quot;eadr0896&quot;,&quot;abstract&quot;:&quot;Ecdysozoan worms (Nematoida + Scalidophora) are typified by disparate grades of neural organization reflecting a complex evolutionary history. The fossil record offers a unique opportunity to reconstruct the early character evolution of the nervous system via the exceptional preservation of extinct representatives. We focus on their nervous system as it appears in early and mid-Cambrian fossils. We show that some of the oldest known representatives of the group either preserved in carbonaceous compression (early and mid-Cambrian Burgess-type preservation) or secondarily phosphatized in three dimensions (e.g., basal Cambrian Kuanchuanpu Formation, ca. 535 million years) had an unpaired ventral nerve cord (VNC) that ran along the trunk in an eccentric position as in modern priapulids and nematodes. A phylogenetic analysis integrating these fossil data suggests that ancestral scalidophorans had an unpaired VNC and that paired nervous systems probably evolved independently in Kinorhyncha and Loricifera, and, more importantly, in panarthropods in possible relation with the rise of paired appendages and bilaterally coordinated motricity.&quot;,&quot;issue&quot;:&quot;2&quot;,&quot;volume&quot;:&quot;11&quot;},&quot;isTemporary&quot;:false}]},{&quot;citationID&quot;:&quot;MENDELEY_CITATION_a9fb55e4-5c4f-49bf-a236-1dda8dd8d439&quot;,&quot;properties&quot;:{&quot;noteIndex&quot;:0},&quot;isEdited&quot;:false,&quot;manualOverride&quot;:{&quot;isManuallyOverridden&quot;:false,&quot;citeprocText&quot;:&quot;(Harzsch and Waloszek 2000; Mittmann and Scholtz 2003; Harzsch &lt;i&gt;et al.&lt;/i&gt; 2005; Fritsch and Richter 2010; Richter &lt;i&gt;et al.&lt;/i&gt; 2010; Persson &lt;i&gt;et al.&lt;/i&gt; 2012; Schulze, Neves and Schmidt-Rhaesa 2014; Gross and Mayer 2015)&quot;,&quot;manualOverrideText&quot;:&quot;&quot;},&quot;citationItems&quot;:[{&quot;id&quot;:&quot;c2834832-612d-3f7c-b528-e34346fad908&quot;,&quot;itemData&quot;:{&quot;type&quot;:&quot;article-journal&quot;,&quot;id&quot;:&quot;c2834832-612d-3f7c-b528-e34346fad908&quot;,&quot;title&quot;:&quot;The formation of the nervous system during larval development in Triops cancriformis (Bosc) (crustacea, Branchiopoda): An immunohistochemical survey&quot;,&quot;author&quot;:[{&quot;family&quot;:&quot;Fritsch&quot;,&quot;given&quot;:&quot;Martin&quot;,&quot;parse-names&quot;:false,&quot;dropping-particle&quot;:&quot;&quot;,&quot;non-dropping-particle&quot;:&quot;&quot;},{&quot;family&quot;:&quot;Richter&quot;,&quot;given&quot;:&quot;Stefan&quot;,&quot;parse-names&quot;:false,&quot;dropping-particle&quot;:&quot;&quot;,&quot;non-dropping-particle&quot;:&quot;&quot;}],&quot;container-title&quot;:&quot;Journal of Morphology&quot;,&quot;container-title-short&quot;:&quot;J. Morphol.&quot;,&quot;DOI&quot;:&quot;10.1002/jmor.10892&quot;,&quot;ISSN&quot;:&quot;03622525&quot;,&quot;PMID&quot;:&quot;20938985&quot;,&quot;issued&quot;:{&quot;date-parts&quot;:[[2010]]},&quot;page&quot;:&quot;1457-1481&quot;,&quot;abstract&quot;:&quot;We provide data of the development of thenervous system during the first five larval stages of Triops cancriformis. We use immunohistochemical labeling (against acetylated α-tubulin, serotonin, histamine, and FMRFamide), confocal laser scanning microscopy analysis, and 3D-reconstruction. The development of the nervous system corresponds with the general anamorphic development in T. cancriformis. In larval stage I (L I), all brain parts (proto-, deuto-, and tritocerebrum), the circumoral connectives, and the mandibular neuromere are already present. Also, the frontal filaments and the developing nauplius eye are already present. However, until stage L III, the nauplius eye only consists of three cups. Throughout larval development, the protocerebral network differentiates into distinct subdivisions. In the postnaupliar region, additional neuromeres and their commissures emerge in an anteroposterior gradient. The larval nervous system in L V consists of a differentiated protocerebrum including a central body, a nauplius eye comprising four cups, a circumoral nerve ring, mandibular- and postnaupliar neuromeres up to the seventh thoracic segment, each featuring an anterior and a posterior commissure, and two parallel connectives. The presence of a protocerebral bridge is questionable. The distribution of neurotransmitters in L I is restricted to the naupliar nervous system. Over the course of the five stages of development, neurotransmitter distribution also follows an anteroposterior gradient. Each neuromere is equipped with two ganglia innervating the locomotional appendages and possesses a specific neurotransmitter distribution pattern. We suggest a correlation between neurotransmitter expression and locomotion. © 2010 Wiley-Liss, Inc.&quot;,&quot;issue&quot;:&quot;12&quot;,&quot;volume&quot;:&quot;271&quot;},&quot;isTemporary&quot;:false},{&quot;id&quot;:&quot;e55b0779-e926-3d92-878e-39f8ed0dc728&quot;,&quot;itemData&quot;:{&quot;type&quot;:&quot;article-journal&quot;,&quot;id&quot;:&quot;e55b0779-e926-3d92-878e-39f8ed0dc728&quot;,&quot;title&quot;:&quot;Neural development in the tardigrade Hypsibius dujardini based on anti-acetylated α-tubulin immunolabeling&quot;,&quot;author&quot;:[{&quot;family&quot;:&quot;Gross&quot;,&quot;given&quot;:&quot;Vladimir&quot;,&quot;parse-names&quot;:false,&quot;dropping-particle&quot;:&quot;&quot;,&quot;non-dropping-particle&quot;:&quot;&quot;},{&quot;family&quot;:&quot;Mayer&quot;,&quot;given&quot;:&quot;Georg&quot;,&quot;parse-names&quot;:false,&quot;dropping-particle&quot;:&quot;&quot;,&quot;non-dropping-particle&quot;:&quot;&quot;}],&quot;container-title&quot;:&quot;EvoDevo&quot;,&quot;container-title-short&quot;:&quot;Evodevo&quot;,&quot;DOI&quot;:&quot;10.1186/s13227-015-0008-4&quot;,&quot;ISSN&quot;:&quot;20419139&quot;,&quot;issued&quot;:{&quot;date-parts&quot;:[[2015]]},&quot;abstract&quot;:&quot;Background: The tardigrades (water bears) are a cosmopolitan group of microscopic ecdysozoans found in a variety of aquatic and temporarily wet environments. They are members of the Panarthropoda (Tardigrada + Onychophora + Arthropoda), although their exact position within this group remains contested. Studies of embryonic development in tardigrades have been scarce and have yielded contradictory data. Therefore, we investigated the development of the nervous system in embryos of the tardigrade Hypsibius dujardini using immunohistochemical techniques in conjunction with confocal laser scanning microscopy in an effort to gain insight into the evolution of the nervous system in panarthropods. Results: An antiserum against acetylated α-tubulin was used to visualize the axonal processes and general neuroanatomy in whole-mount embryos of the eutardigrade H. dujardini. Our data reveal that the tardigrade nervous system develops in an anterior-to-posterior gradient, beginning with the neural structures of the head. The brain develops as a dorsal, bilaterally symmetric structure and contains a single developing central neuropil. The stomodeal nervous system develops separately and includes at least four separate, ring-like commissures. A circumbuccal nerve ring arises late in development and innervates the circumoral sensory field. The segmental trunk ganglia likewise arise from anterior to posterior and establish links with each other via individual pioneering axons. Each hemiganglion is associated with a number of peripheral nerves, including a pair of leg nerves and a branched, dorsolateral nerve. Conclusions: The revealed pattern of brain development supports a single-segmented brain in tardigrades and challenges previous assignments of homology between tardigrade brain lobes and arthropod brain segments. Likewise, the tardigrade circumbuccal nerve ring cannot be homologized with the arthropod 'circumoral' nerve ring, suggesting that this structure is unique to tardigrades. Finally, we propose that the segmental ganglia of tardigrades and arthropods are homologous and, based on these data, favor a hypothesis that supports tardigrades as the sister group of arthropods.&quot;,&quot;issue&quot;:&quot;1&quot;,&quot;volume&quot;:&quot;6&quot;},&quot;isTemporary&quot;:false},{&quot;id&quot;:&quot;7d9fb7a9-7919-389b-9c8f-48749b9f7b72&quot;,&quot;itemData&quot;:{&quot;type&quot;:&quot;article-journal&quot;,&quot;id&quot;:&quot;7d9fb7a9-7919-389b-9c8f-48749b9f7b72&quot;,&quot;title&quot;:&quot;Immunohistochemical localization of neurotransmitters in the nervous system of larval &lt;i&gt;Limulus polyphemus&lt;/i&gt; (Chelicerata, Xiphosura): evidence for a conserved protocerebral architecture in Euarthropoda&quot;,&quot;author&quot;:[{&quot;family&quot;:&quot;Harzsch&quot;,&quot;given&quot;:&quot;Steffen&quot;,&quot;parse-names&quot;:false,&quot;dropping-particle&quot;:&quot;&quot;,&quot;non-dropping-particle&quot;:&quot;&quot;},{&quot;family&quot;:&quot;Wildt&quot;,&quot;given&quot;:&quot;Miriam&quot;,&quot;parse-names&quot;:false,&quot;dropping-particle&quot;:&quot;&quot;,&quot;non-dropping-particle&quot;:&quot;&quot;},{&quot;family&quot;:&quot;Battelle&quot;,&quot;given&quot;:&quot;Barbara&quot;,&quot;parse-names&quot;:false,&quot;dropping-particle&quot;:&quot;&quot;,&quot;non-dropping-particle&quot;:&quot;&quot;},{&quot;family&quot;:&quot;Waloszek&quot;,&quot;given&quot;:&quot;Dieter&quot;,&quot;parse-names&quot;:false,&quot;dropping-particle&quot;:&quot;&quot;,&quot;non-dropping-particle&quot;:&quot;&quot;}],&quot;container-title&quot;:&quot;Arthropod Structure &amp; Development&quot;,&quot;container-title-short&quot;:&quot;Arthropod Struct. Dev.&quot;,&quot;DOI&quot;:&quot;10.1016/j.asd.2005.01.006&quot;,&quot;ISSN&quot;:&quot;14678039&quot;,&quot;issued&quot;:{&quot;date-parts&quot;:[[2005,7]]},&quot;page&quot;:&quot;327-342&quot;,&quot;issue&quot;:&quot;3&quot;,&quot;volume&quot;:&quot;34&quot;},&quot;isTemporary&quot;:false},{&quot;id&quot;:&quot;c7684050-2169-31a6-ad0e-18b99b1b6647&quot;,&quot;itemData&quot;:{&quot;type&quot;:&quot;article-journal&quot;,&quot;id&quot;:&quot;c7684050-2169-31a6-ad0e-18b99b1b6647&quot;,&quot;title&quot;:&quot;Serotonin-immunoreactive neurons in the ventral nerve cord of Crustacea: A character to study aspects of arthropod phylogeny&quot;,&quot;author&quot;:[{&quot;family&quot;:&quot;Harzsch&quot;,&quot;given&quot;:&quot;Steffen&quot;,&quot;parse-names&quot;:false,&quot;dropping-particle&quot;:&quot;&quot;,&quot;non-dropping-particle&quot;:&quot;&quot;},{&quot;family&quot;:&quot;Waloszek&quot;,&quot;given&quot;:&quot;Dieter&quot;,&quot;parse-names&quot;:false,&quot;dropping-particle&quot;:&quot;&quot;,&quot;non-dropping-particle&quot;:&quot;&quot;}],&quot;container-title&quot;:&quot;Arthropod Structure and Development&quot;,&quot;container-title-short&quot;:&quot;Arthropod Struct. Dev.&quot;,&quot;DOI&quot;:&quot;10.1016/S1467-8039(01)00015-9&quot;,&quot;ISSN&quot;:&quot;14678039&quot;,&quot;issued&quot;:{&quot;date-parts&quot;:[[2000]]},&quot;page&quot;:&quot;307-322&quot;,&quot;abstract&quot;:&quot;The number of serotonin-expressing neurons in the nervous system of Euarthropoda is small and their neurites have a characteristic branching pattern. They can be identified individually, which provides a character well suited for phylogenetic analyses. In order to gain data that may be useful in the ongoing discussion on insect-crustacean relationships, we documented the pattern of serotonin immunoreactive neurons in the ventral nerve cord of four crustacean species: the phyllocarid malacostracan Nebatia bipes Fabricius, 1780 (Phyllocarida, Leptostraca) and the entomostracans Artemia salina Linnaeus, 1758 (Branchiopoda, Anostraca, Sarsostraca), Triops cancriformis Bosc, 1801 (Branchiopoda, Phyllopoda, Calmanostraca, Notostraca), and Leptestheria dahalacensis Rüppell, 1837 (Branchiopoda, Phyllopoda, Diplostraca, Conchostraca, Spinicaudata). In the entomostracan taxa investigated, the pattern of serotonergic cells in the thoracic hemiganglia comprises an anterior and a posterior bilateral pair of neurons with ipsi- and/or contralateral neurites. Comparing these data to existing information on serotonin-immunoreactivity in the ventral nerve cord of other malacostracan and entomostracan groups enabled us to determine several features of these thoracic neurons being part of the ground pattern of these taxa. Our data demonstrate that studying individually identifiable neurons in Arthropoda can be used to analyse the phylogeny of this taxon. © 2001 Elsevier Science Ltd.&quot;,&quot;issue&quot;:&quot;4&quot;,&quot;volume&quot;:&quot;29&quot;},&quot;isTemporary&quot;:false},{&quot;id&quot;:&quot;e2121446-b59b-35d5-8105-a04088ecba54&quot;,&quot;itemData&quot;:{&quot;type&quot;:&quot;article-journal&quot;,&quot;id&quot;:&quot;e2121446-b59b-35d5-8105-a04088ecba54&quot;,&quot;title&quot;:&quot;Development of the nervous system in the \&quot;head\&quot; of [i]Limulus polyphemus[/i] (Chelicerata: Xiphosura): morphological evidence for a correspondence between the segments of the chelicerae and of the (first) antennae of Mandibulata.&quot;,&quot;author&quot;:[{&quot;family&quot;:&quot;Mittmann&quot;,&quot;given&quot;:&quot;Beate&quot;,&quot;parse-names&quot;:false,&quot;dropping-particle&quot;:&quot;&quot;,&quot;non-dropping-particle&quot;:&quot;&quot;},{&quot;family&quot;:&quot;Scholtz&quot;,&quot;given&quot;:&quot;Gerhard&quot;,&quot;parse-names&quot;:false,&quot;dropping-particle&quot;:&quot;&quot;,&quot;non-dropping-particle&quot;:&quot;&quot;}],&quot;container-title&quot;:&quot;Development genes and evolution&quot;,&quot;container-title-short&quot;:&quot;Dev. Genes Evol.&quot;,&quot;DOI&quot;:&quot;10.1007/s00427-002-0285-5&quot;,&quot;ISSN&quot;:&quot;0949-944X&quot;,&quot;PMID&quot;:&quot;12590348&quot;,&quot;issued&quot;:{&quot;date-parts&quot;:[[2003,2]]},&quot;page&quot;:&quot;9-17&quot;,&quot;abstract&quot;:&quot;We investigated brain development in the horseshoe crab Limulus polyphemus and several other arthropods via immunocytochemical methods, i.e. antibody stainings against acetylated alpha-tubulin and synapsin. According to the traditional view, the first appendage-bearing segment in chelicerates (the chelicerae) is not homologous to the first appendage-bearing segment of mandibulates (first antenna, deutocerebrum) but to the segment of the second antenna (tritocerebrum) or the intercalary segment in hexapods and myriapods. Accordingly, the segment of the deutocerebrum in chelicerates would be completely reduced. The main arguments for this view are: (1) the postoral origin of the cheliceral ganglion, (2) a poststomodaeal commissure, and (3) a connection of the cheliceral ganglion to the stomatogastric system. Our data show that these arguments are not convincing. During the development of horseshoe crabs there is no evidence for a former additional segment in front of the chelicerae. Instead, comparison of the brain structure (neuropil ring) between chelicerates, crustaceans and insects shows remarkable similarities. Furthermore, the cheliceral commissure in horseshoe crabs runs mainly praestomodaeal, which would be unique for a tritocerebral commissure. An unbiased view of the developing nervous system in the \&quot;head\&quot; of chelicerates, crustaceans and insects leads to a homologisation of the cheliceral segment and that of the (first) antenna (= deutocerebrum) of mandibulates that is also congruous to the interpretation of the Hox gene expression patterns. Thus, our data provide morphological evidence for the existence of a chelicerate deutocerebrum.&quot;,&quot;issue&quot;:&quot;1&quot;,&quot;volume&quot;:&quot;213&quot;},&quot;isTemporary&quot;:false},{&quot;id&quot;:&quot;6dc3db00-25b4-3ca9-8530-10101216d0e2&quot;,&quot;itemData&quot;:{&quot;type&quot;:&quot;article-journal&quot;,&quot;id&quot;:&quot;6dc3db00-25b4-3ca9-8530-10101216d0e2&quot;,&quot;title&quot;:&quot;Neuroanatomy of [i]Halobiotus crispae[/i] (Eutardigrada: Hypsibiidae): Tardigrade brain structure supports the clade Panarthropoda&quot;,&quot;author&quot;:[{&quot;family&quot;:&quot;Persson&quot;,&quot;given&quot;:&quot;Dennis K&quot;,&quot;parse-names&quot;:false,&quot;dropping-particle&quot;:&quot;&quot;,&quot;non-dropping-particle&quot;:&quot;&quot;},{&quot;family&quot;:&quot;Halberg&quot;,&quot;given&quot;:&quot;Kenneth a&quot;,&quot;parse-names&quot;:false,&quot;dropping-particle&quot;:&quot;&quot;,&quot;non-dropping-particle&quot;:&quot;&quot;},{&quot;family&quot;:&quot;Jørgensen&quot;,&quot;given&quot;:&quot;Aslak&quot;,&quot;parse-names&quot;:false,&quot;dropping-particle&quot;:&quot;&quot;,&quot;non-dropping-particle&quot;:&quot;&quot;},{&quot;family&quot;:&quot;Møbjerg&quot;,&quot;given&quot;:&quot;Nadja&quot;,&quot;parse-names&quot;:false,&quot;dropping-particle&quot;:&quot;&quot;,&quot;non-dropping-particle&quot;:&quot;&quot;},{&quot;family&quot;:&quot;Kristensen&quot;,&quot;given&quot;:&quot;Reinhardt M&quot;,&quot;parse-names&quot;:false,&quot;dropping-particle&quot;:&quot;&quot;,&quot;non-dropping-particle&quot;:&quot;&quot;}],&quot;container-title&quot;:&quot;Journal of morphology&quot;,&quot;container-title-short&quot;:&quot;J. Morphol.&quot;,&quot;DOI&quot;:&quot;10.1002/jmor.20054&quot;,&quot;ISSN&quot;:&quot;1097-4687&quot;,&quot;PMID&quot;:&quot;22806919&quot;,&quot;issued&quot;:{&quot;date-parts&quot;:[[2012,11]]},&quot;page&quot;:&quot;1227-45&quot;,&quot;abstract&quot;:&quot;The position of Tardigrada in the animal tree of life is a subject that has received much attention, but still remains controversial. Whereas some think tardigrades should be categorized as cycloneuralians, most authors argue in favor of a phylogenetic position within Panarthropoda as a sister group to Arthropoda or Arthropoda + Onychophora. Thus far, neither molecular nor morphological investigations have provided conclusive results as to the tardigrade sister group relationships. In this article, we present a detailed description of the nervous system of the eutardigrade Halobiotus crispae, using immunostainings, confocal laser scanning microscopy, and computer-aided three-dimensional reconstructions supported by transmission electron microscopy. We report details regarding the structure of the brain as well as the ganglia of the ventral nerve cord. In contrast to the newest investigation, we find transverse commissures in the ventral ganglia, and our data suggest that the brain is partitioned into at least three lobes. Additionally, we can confirm the existence of a subpharyngeal ganglion previously called subesophagal ganglion. According to our results, the original suggestion of a brain comprised of at least three parts cannot be rejected, and the data presented supports a sister group relationship of Tardigrada to 1) Arthropoda or 2) Onychophora or 3) Arthropoda + Onychophora.&quot;,&quot;issue&quot;:&quot;11&quot;,&quot;volume&quot;:&quot;273&quot;},&quot;isTemporary&quot;:false},{&quot;id&quot;:&quot;5ad5f1a8-669c-3ec8-946b-ad74ee6ee67f&quot;,&quot;itemData&quot;:{&quot;type&quot;:&quot;article-journal&quot;,&quot;id&quot;:&quot;5ad5f1a8-669c-3ec8-946b-ad74ee6ee67f&quot;,&quot;title&quot;:&quot;Invertebrate neurophylogeny: Suggested terms and definitions for a neuroanatomical glossary&quot;,&quot;author&quot;:[{&quot;family&quot;:&quot;Richter&quot;,&quot;given&quot;:&quot;Stefan&quot;,&quot;parse-names&quot;:false,&quot;dropping-particle&quot;:&quot;&quot;,&quot;non-dropping-particle&quot;:&quot;&quot;},{&quot;family&quot;:&quot;Loesel&quot;,&quot;given&quot;:&quot;Rudi&quot;,&quot;parse-names&quot;:false,&quot;dropping-particle&quot;:&quot;&quot;,&quot;non-dropping-particle&quot;:&quot;&quot;},{&quot;family&quot;:&quot;Purschke&quot;,&quot;given&quot;:&quot;Günter&quot;,&quot;parse-names&quot;:false,&quot;dropping-particle&quot;:&quot;&quot;,&quot;non-dropping-particle&quot;:&quot;&quot;},{&quot;family&quot;:&quot;Schmidt-Rhaesa&quot;,&quot;given&quot;:&quot;Andreas&quot;,&quot;parse-names&quot;:false,&quot;dropping-particle&quot;:&quot;&quot;,&quot;non-dropping-particle&quot;:&quot;&quot;},{&quot;family&quot;:&quot;Scholtz&quot;,&quot;given&quot;:&quot;Gerhard&quot;,&quot;parse-names&quot;:false,&quot;dropping-particle&quot;:&quot;&quot;,&quot;non-dropping-particle&quot;:&quot;&quot;},{&quot;family&quot;:&quot;Stach&quot;,&quot;given&quot;:&quot;Thomas&quot;,&quot;parse-names&quot;:false,&quot;dropping-particle&quot;:&quot;&quot;,&quot;non-dropping-particle&quot;:&quot;&quot;},{&quot;family&quot;:&quot;Vogt&quot;,&quot;given&quot;:&quot;Lars&quot;,&quot;parse-names&quot;:false,&quot;dropping-particle&quot;:&quot;&quot;,&quot;non-dropping-particle&quot;:&quot;&quot;},{&quot;family&quot;:&quot;Wanninger&quot;,&quot;given&quot;:&quot;Andreas&quot;,&quot;parse-names&quot;:false,&quot;dropping-particle&quot;:&quot;&quot;,&quot;non-dropping-particle&quot;:&quot;&quot;},{&quot;family&quot;:&quot;Brenneis&quot;,&quot;given&quot;:&quot;Georg&quot;,&quot;parse-names&quot;:false,&quot;dropping-particle&quot;:&quot;&quot;,&quot;non-dropping-particle&quot;:&quot;&quot;},{&quot;family&quot;:&quot;Döring&quot;,&quot;given&quot;:&quot;Carmen&quot;,&quot;parse-names&quot;:false,&quot;dropping-particle&quot;:&quot;&quot;,&quot;non-dropping-particle&quot;:&quot;&quot;},{&quot;family&quot;:&quot;Faller&quot;,&quot;given&quot;:&quot;Simone&quot;,&quot;parse-names&quot;:false,&quot;dropping-particle&quot;:&quot;&quot;,&quot;non-dropping-particle&quot;:&quot;&quot;},{&quot;family&quot;:&quot;Fritsch&quot;,&quot;given&quot;:&quot;Martin&quot;,&quot;parse-names&quot;:false,&quot;dropping-particle&quot;:&quot;&quot;,&quot;non-dropping-particle&quot;:&quot;&quot;},{&quot;family&quot;:&quot;Grobe&quot;,&quot;given&quot;:&quot;Peter&quot;,&quot;parse-names&quot;:false,&quot;dropping-particle&quot;:&quot;&quot;,&quot;non-dropping-particle&quot;:&quot;&quot;},{&quot;family&quot;:&quot;Heuer&quot;,&quot;given&quot;:&quot;Carsten M.&quot;,&quot;parse-names&quot;:false,&quot;dropping-particle&quot;:&quot;&quot;,&quot;non-dropping-particle&quot;:&quot;&quot;},{&quot;family&quot;:&quot;Kaul&quot;,&quot;given&quot;:&quot;Sabrina&quot;,&quot;parse-names&quot;:false,&quot;dropping-particle&quot;:&quot;&quot;,&quot;non-dropping-particle&quot;:&quot;&quot;},{&quot;family&quot;:&quot;Møller&quot;,&quot;given&quot;:&quot;Ole S.&quot;,&quot;parse-names&quot;:false,&quot;dropping-particle&quot;:&quot;&quot;,&quot;non-dropping-particle&quot;:&quot;&quot;},{&quot;family&quot;:&quot;Müller&quot;,&quot;given&quot;:&quot;Carsten H.G.&quot;,&quot;parse-names&quot;:false,&quot;dropping-particle&quot;:&quot;&quot;,&quot;non-dropping-particle&quot;:&quot;&quot;},{&quot;family&quot;:&quot;Rieger&quot;,&quot;given&quot;:&quot;Verena&quot;,&quot;parse-names&quot;:false,&quot;dropping-particle&quot;:&quot;&quot;,&quot;non-dropping-particle&quot;:&quot;&quot;},{&quot;family&quot;:&quot;Rothe&quot;,&quot;given&quot;:&quot;Birgen H.&quot;,&quot;parse-names&quot;:false,&quot;dropping-particle&quot;:&quot;&quot;,&quot;non-dropping-particle&quot;:&quot;&quot;},{&quot;family&quot;:&quot;Stegner&quot;,&quot;given&quot;:&quot;Martin E.J.&quot;,&quot;parse-names&quot;:false,&quot;dropping-particle&quot;:&quot;&quot;,&quot;non-dropping-particle&quot;:&quot;&quot;},{&quot;family&quot;:&quot;Harzsch&quot;,&quot;given&quot;:&quot;Steffen&quot;,&quot;parse-names&quot;:false,&quot;dropping-particle&quot;:&quot;&quot;,&quot;non-dropping-particle&quot;:&quot;&quot;}],&quot;container-title&quot;:&quot;Frontiers in Zoology&quot;,&quot;container-title-short&quot;:&quot;Front. Zool.&quot;,&quot;DOI&quot;:&quot;10.1186/1742-9994-7-29&quot;,&quot;ISSN&quot;:&quot;17429994&quot;,&quot;issued&quot;:{&quot;date-parts&quot;:[[2010]]},&quot;page&quot;:&quot;1-49&quot;,&quot;abstract&quot;:&quot;Background: Invertebrate nervous systems are highly disparate between different taxa. This is reflected in the terminology used to describe them, which is very rich and often confusing. Even very general terms such as 'brain', 'nerve', and 'eye' have been used in various ways in the different animal groups, but no consensus on the exact meaning exists. This impedes our understanding of the architecture of the invertebrate nervous system in general and of evolutionary transformations of nervous system characters between different taxa.Results: We provide a glossary of invertebrate neuroanatomical terms with a precise and consistent terminology, taxon-independent and free of homology assumptions. This terminology is intended to form a basis for new morphological descriptions. A total of 47 terms are defined. Each entry consists of a definition, discouraged terms, and a background/comment section.Conclusions: The use of our revised neuroanatomical terminology in any new descriptions of the anatomy of invertebrate nervous systems will improve the comparability of this organ system and its substructures between the various taxa, and finally even lead to better and more robust homology hypotheses. © 2010 Richter et al; licensee BioMed Central Ltd.&quot;,&quot;volume&quot;:&quot;7&quot;},&quot;isTemporary&quot;:false},{&quot;id&quot;:&quot;7610a3bc-e914-3cf9-bd72-c443230d42d6&quot;,&quot;itemData&quot;:{&quot;type&quot;:&quot;article-journal&quot;,&quot;id&quot;:&quot;7610a3bc-e914-3cf9-bd72-c443230d42d6&quot;,&quot;title&quot;:&quot;Comparative immunohistochemical investigation on the nervous system of two species of Arthrotardigrada (Heterotardigrada, Tardigrada)&quot;,&quot;author&quot;:[{&quot;family&quot;:&quot;Schulze&quot;,&quot;given&quot;:&quot;Corinna&quot;,&quot;parse-names&quot;:false,&quot;dropping-particle&quot;:&quot;&quot;,&quot;non-dropping-particle&quot;:&quot;&quot;},{&quot;family&quot;:&quot;Neves&quot;,&quot;given&quot;:&quot;Ricardo C.&quot;,&quot;parse-names&quot;:false,&quot;dropping-particle&quot;:&quot;&quot;,&quot;non-dropping-particle&quot;:&quot;&quot;},{&quot;family&quot;:&quot;Schmidt-Rhaesa&quot;,&quot;given&quot;:&quot;Andreas&quot;,&quot;parse-names&quot;:false,&quot;dropping-particle&quot;:&quot;&quot;,&quot;non-dropping-particle&quot;:&quot;&quot;}],&quot;container-title&quot;:&quot;Zoologischer Anzeiger&quot;,&quot;container-title-short&quot;:&quot;Zool. Anz.&quot;,&quot;DOI&quot;:&quot;10.1016/j.jcz.2013.11.001&quot;,&quot;ISSN&quot;:&quot;00445231&quot;,&quot;URL&quot;:&quot;http://dx.doi.org/10.1016/j.jcz.2013.11.001&quot;,&quot;issued&quot;:{&quot;date-parts&quot;:[[2014]]},&quot;page&quot;:&quot;225-235&quot;,&quot;abstract&quot;:&quot;The question whether tardigrades possess a tripartite, segmented brain and a subpharyngeal ganglion or not is a matter of ongoing debate. This study sets out to analyze the structure of the nervous system of Batillipes pennaki and Actinarctus doryphorus ocellatus in order to provide new insights specially into the organization of the tardigrade brain. Based on the assumption that tardigrades are members of the taxon Panarthropoda rather than of the taxon Cycloneuralia, insights into the organization of their brain could help to clarify their relationship within Panarthropoda. Our results indicate that B. pennaki and A. doryphorus ocellatus neither possess a tripartite brain nor a subpharyngeal ganglion. The implications of these findings are discussed and compared with reference to previous studies. © 2013 Elsevier GmbH.&quot;,&quot;publisher&quot;:&quot;Elsevier GmbH.&quot;,&quot;issue&quot;:&quot;3&quot;,&quot;volume&quot;:&quot;253&quot;},&quot;isTemporary&quot;:false}],&quot;citationTag&quot;:&quot;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&quot;},{&quot;citationID&quot;:&quot;MENDELEY_CITATION_ae9fa091-4085-43f9-9431-d9ff2218dc23&quot;,&quot;properties&quot;:{&quot;noteIndex&quot;:0},&quot;isEdited&quot;:false,&quot;manualOverride&quot;:{&quot;isManuallyOverridden&quot;:false,&quot;citeprocText&quot;:&quot;(Mayer &lt;i&gt;et al.&lt;/i&gt; 2013b)&quot;,&quot;manualOverrideText&quot;:&quot;&quot;},&quot;citationItems&quot;:[{&quot;id&quot;:&quot;a6f9984e-b276-3040-b200-6da6b32d4091&quot;,&quot;itemData&quot;:{&quot;type&quot;:&quot;article-journal&quot;,&quot;id&quot;:&quot;a6f9984e-b276-3040-b200-6da6b32d4091&quot;,&quot;title&quot;:&quot;Selective neuronal staining in tardigrades and onychophorans provides insights into the evolution of segmental ganglia in panarthropods&quot;,&quot;author&quot;:[{&quot;family&quot;:&quot;Mayer&quot;,&quot;given&quot;:&quot;Georg&quot;,&quot;parse-names&quot;:false,&quot;dropping-particle&quot;:&quot;&quot;,&quot;non-dropping-particle&quot;:&quot;&quot;},{&quot;family&quot;:&quot;Martin&quot;,&quot;given&quot;:&quot;Christine&quot;,&quot;parse-names&quot;:false,&quot;dropping-particle&quot;:&quot;&quot;,&quot;non-dropping-particle&quot;:&quot;&quot;},{&quot;family&quot;:&quot;Rüdiger&quot;,&quot;given&quot;:&quot;Jan&quot;,&quot;parse-names&quot;:false,&quot;dropping-particle&quot;:&quot;&quot;,&quot;non-dropping-particle&quot;:&quot;&quot;},{&quot;family&quot;:&quot;Kauschke&quot;,&quot;given&quot;:&quot;Susann&quot;,&quot;parse-names&quot;:false,&quot;dropping-particle&quot;:&quot;&quot;,&quot;non-dropping-particle&quot;:&quot;&quot;},{&quot;family&quot;:&quot;Stevenson&quot;,&quot;given&quot;:&quot;Paul A.&quot;,&quot;parse-names&quot;:false,&quot;dropping-particle&quot;:&quot;&quot;,&quot;non-dropping-particle&quot;:&quot;&quot;},{&quot;family&quot;:&quot;Poprawa&quot;,&quot;given&quot;:&quot;Izabela&quot;,&quot;parse-names&quot;:false,&quot;dropping-particle&quot;:&quot;&quot;,&quot;non-dropping-particle&quot;:&quot;&quot;},{&quot;family&quot;:&quot;Hohberg&quot;,&quot;given&quot;:&quot;Karin&quot;,&quot;parse-names&quot;:false,&quot;dropping-particle&quot;:&quot;&quot;,&quot;non-dropping-particle&quot;:&quot;&quot;},{&quot;family&quot;:&quot;Schill&quot;,&quot;given&quot;:&quot;Ralph O.&quot;,&quot;parse-names&quot;:false,&quot;dropping-particle&quot;:&quot;&quot;,&quot;non-dropping-particle&quot;:&quot;&quot;},{&quot;family&quot;:&quot;Pflüger&quot;,&quot;given&quot;:&quot;Hans Joachim&quot;,&quot;parse-names&quot;:false,&quot;dropping-particle&quot;:&quot;&quot;,&quot;non-dropping-particle&quot;:&quot;&quot;},{&quot;family&quot;:&quot;Schlegel&quot;,&quot;given&quot;:&quot;Martin&quot;,&quot;parse-names&quot;:false,&quot;dropping-particle&quot;:&quot;&quot;,&quot;non-dropping-particle&quot;:&quot;&quot;}],&quot;container-title&quot;:&quot;BMC Evolutionary Biology&quot;,&quot;container-title-short&quot;:&quot;BMC Evol. Biol.&quot;,&quot;DOI&quot;:&quot;10.1186/1471-2148-13-230&quot;,&quot;ISSN&quot;:&quot;14712148&quot;,&quot;issued&quot;:{&quot;date-parts&quot;:[[2013]]},&quot;abstract&quot;:&quot;Background: Although molecular analyses have contributed to a better resolution of the animal tree of life, the phylogenetic position of tardigrades (water bears) is still controversial, as they have been united alternatively with nematodes, arthropods, onychophorans (velvet worms), or onychophorans plus arthropods. Depending on the hypothesis favoured, segmental ganglia in tardigrades and arthropods might either have evolved independently, or they might well be homologous, suggesting that they were either lost in onychophorans or are a synapomorphy of tardigrades and arthropods. To evaluate these alternatives, we analysed the organisation of the nervous system in three tardigrade species using antisera directed against tyrosinated and acetylated tubulin, the amine transmitter serotonin, and the invertebrate neuropeptides FMRFamide, allatostatin and perisulfakinin. In addition, we performed retrograde staining of nerves in the onychophoran Euperipatoides rowelli in order to compare the serial locations of motor neurons within the nervous system relative to the appendages they serve in arthropods, tardigrades and onychophorans. Results: Contrary to a previous report from a Macrobiotus species, our immunocytochemical and electron microscopic data revealed contralateral fibres and bundles of neurites in each trunk ganglion of three tardigrade species, including Macrobiotus cf. harmsworthi, Paramacrobiotus richtersi and Hypsibius dujardini. Moreover, we identified additional, extra-ganglionic commissures in the interpedal regions bridging the paired longitudinal connectives. Within the ganglia we found serially repeated sets of serotonin- and RFamid-like immunoreactive neurons. Furthermore, our data show that the trunk ganglia of tardigrades, which include the somata of motor neurons, are shifted anteriorly with respect to each corresponding leg pair, whereas no such shift is evident in the arrangement of motor neurons in the onychophoran nerve cords. Conclusions: Taken together, these data reveal three major correspondences between the segmental ganglia of tardigrades and arthropods, including (i) contralateral projections and commissures in each ganglion, (ii) segmentally repeated sets of immunoreactive neurons, and (iii) an anteriorly shifted (parasegmental) position of ganglia. These correspondences support the homology of segmental ganglia in tardigrades and arthropods, suggesting that these structures were either lost in Onychophora or, alternatively, evolved in the tardigrade/arthropod lineage. © 2013 Mayer et al.; licensee BioMed Central Ltd.&quot;,&quot;issue&quot;:&quot;1&quot;,&quot;volume&quot;:&quot;13&quot;},&quot;isTemporary&quot;:false}],&quot;citationTag&quot;:&quot;MENDELEY_CITATION_v3_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&quot;},{&quot;citationID&quot;:&quot;MENDELEY_CITATION_fc810f0f-8799-4b7a-bc60-374eb9fa65f9&quot;,&quot;properties&quot;:{&quot;noteIndex&quot;:0},&quot;isEdited&quot;:false,&quot;manualOverride&quot;:{&quot;isManuallyOverridden&quot;:false,&quot;citeprocText&quot;:&quot;(Mayer &lt;i&gt;et al.&lt;/i&gt; 2013a, 2013b; Schulze, Neves and Schmidt-Rhaesa 2014)&quot;,&quot;manualOverrideText&quot;:&quot;&quot;},&quot;citationItems&quot;:[{&quot;id&quot;:&quot;c771a651-a133-30fa-b077-a970d71a4147&quot;,&quot;itemData&quot;:{&quot;type&quot;:&quot;article-journal&quot;,&quot;id&quot;:&quot;c771a651-a133-30fa-b077-a970d71a4147&quot;,&quot;title&quot;:&quot;Neural markers reveal a one-segmented head in tardigrades (water bears)&quot;,&quot;author&quot;:[{&quot;family&quot;:&quot;Mayer&quot;,&quot;given&quot;:&quot;Georg&quot;,&quot;parse-names&quot;:false,&quot;dropping-particle&quot;:&quot;&quot;,&quot;non-dropping-particle&quot;:&quot;&quot;},{&quot;family&quot;:&quot;Kauschke&quot;,&quot;given&quot;:&quot;Susann&quot;,&quot;parse-names&quot;:false,&quot;dropping-particle&quot;:&quot;&quot;,&quot;non-dropping-particle&quot;:&quot;&quot;},{&quot;family&quot;:&quot;Rüdiger&quot;,&quot;given&quot;:&quot;Jan&quot;,&quot;parse-names&quot;:false,&quot;dropping-particle&quot;:&quot;&quot;,&quot;non-dropping-particle&quot;:&quot;&quot;},{&quot;family&quot;:&quot;Stevenson&quot;,&quot;given&quot;:&quot;Paul a&quot;,&quot;parse-names&quot;:false,&quot;dropping-particle&quot;:&quot;&quot;,&quot;non-dropping-particle&quot;:&quot;&quot;}],&quot;container-title&quot;:&quot;PloS one&quot;,&quot;container-title-short&quot;:&quot;PLoS One&quot;,&quot;DOI&quot;:&quot;10.1371/journal.pone.0059090&quot;,&quot;ISSN&quot;:&quot;1932-6203&quot;,&quot;PMID&quot;:&quot;23516602&quot;,&quot;issued&quot;:{&quot;date-parts&quot;:[[2013,1]]},&quot;page&quot;:&quot;e59090&quot;,&quot;abstract&quot;:&quot;BACKGROUND: While recent neuroanatomical and gene expression studies have clarified the alignment of cephalic segments in arthropods and onychophorans, the identity of head segments in tardigrades remains controversial. In particular, it is unclear whether the tardigrade head and its enclosed brain comprises one, or several segments, or a non-segmental structure. To clarify this, we applied a variety of histochemical and immunocytochemical markers to specimens of the tardigrade Macrobiotus cf. harmsworthi and the onychophoran Euperipatoides rowelli. METHODOLOGYPRINCIPAL FINDINGS: Our immunolabelling against serotonin, FMRFamide and α-tubulin reveals that the tardigrade brain is a dorsal, bilaterally symmetric structure that resembles the brain of onychophorans and arthropods rather than a circumoesophageal ring typical of cycloneuralians (nematodes and allies). A suboesophageal ganglion is clearly lacking. Our data further reveal a hitherto unknown, unpaired stomatogastric ganglion in Macrobiotus cf. harmsworthi, which innervates the ectodermal oesophagus and the endodermal midgut and is associated with the second leg-bearing segment. In contrast, the oesophagus of the onychophoran E. rowelli possesses no immunoreactive neurons, whereas scattered bipolar, serotonin-like immunoreactive cell bodies are found in the midgut wall. Furthermore, our results show that the onychophoran pharynx is innervated by a medullary loop nerve accompanied by monopolar, serotonin-like immunoreactive cell bodies. CONCLUSIONSSIGNIFICANCE: A comparison of the nervous system innervating the foregut and midgut structures in tardigrades and onychophorans to that of arthropods indicates that the stomatogastric ganglion is a potential synapomorphy of Tardigrada and Arthropoda. Its association with the second leg-bearing segment in tardigrades suggests that the second trunk ganglion is a homologue of the arthropod tritocerebrum, whereas the first ganglion corresponds to the deutocerebrum. We therefore conclude that the tardigrade brain consists of a single segmental region corresponding to the arthropod protocerebrum and, accordingly, that the tardigrade head is a non-composite, one-segmented structure.&quot;,&quot;issue&quot;:&quot;3&quot;,&quot;volume&quot;:&quot;8&quot;},&quot;isTemporary&quot;:false},{&quot;id&quot;:&quot;a6f9984e-b276-3040-b200-6da6b32d4091&quot;,&quot;itemData&quot;:{&quot;type&quot;:&quot;article-journal&quot;,&quot;id&quot;:&quot;a6f9984e-b276-3040-b200-6da6b32d4091&quot;,&quot;title&quot;:&quot;Selective neuronal staining in tardigrades and onychophorans provides insights into the evolution of segmental ganglia in panarthropods&quot;,&quot;author&quot;:[{&quot;family&quot;:&quot;Mayer&quot;,&quot;given&quot;:&quot;Georg&quot;,&quot;parse-names&quot;:false,&quot;dropping-particle&quot;:&quot;&quot;,&quot;non-dropping-particle&quot;:&quot;&quot;},{&quot;family&quot;:&quot;Martin&quot;,&quot;given&quot;:&quot;Christine&quot;,&quot;parse-names&quot;:false,&quot;dropping-particle&quot;:&quot;&quot;,&quot;non-dropping-particle&quot;:&quot;&quot;},{&quot;family&quot;:&quot;Rüdiger&quot;,&quot;given&quot;:&quot;Jan&quot;,&quot;parse-names&quot;:false,&quot;dropping-particle&quot;:&quot;&quot;,&quot;non-dropping-particle&quot;:&quot;&quot;},{&quot;family&quot;:&quot;Kauschke&quot;,&quot;given&quot;:&quot;Susann&quot;,&quot;parse-names&quot;:false,&quot;dropping-particle&quot;:&quot;&quot;,&quot;non-dropping-particle&quot;:&quot;&quot;},{&quot;family&quot;:&quot;Stevenson&quot;,&quot;given&quot;:&quot;Paul A.&quot;,&quot;parse-names&quot;:false,&quot;dropping-particle&quot;:&quot;&quot;,&quot;non-dropping-particle&quot;:&quot;&quot;},{&quot;family&quot;:&quot;Poprawa&quot;,&quot;given&quot;:&quot;Izabela&quot;,&quot;parse-names&quot;:false,&quot;dropping-particle&quot;:&quot;&quot;,&quot;non-dropping-particle&quot;:&quot;&quot;},{&quot;family&quot;:&quot;Hohberg&quot;,&quot;given&quot;:&quot;Karin&quot;,&quot;parse-names&quot;:false,&quot;dropping-particle&quot;:&quot;&quot;,&quot;non-dropping-particle&quot;:&quot;&quot;},{&quot;family&quot;:&quot;Schill&quot;,&quot;given&quot;:&quot;Ralph O.&quot;,&quot;parse-names&quot;:false,&quot;dropping-particle&quot;:&quot;&quot;,&quot;non-dropping-particle&quot;:&quot;&quot;},{&quot;family&quot;:&quot;Pflüger&quot;,&quot;given&quot;:&quot;Hans Joachim&quot;,&quot;parse-names&quot;:false,&quot;dropping-particle&quot;:&quot;&quot;,&quot;non-dropping-particle&quot;:&quot;&quot;},{&quot;family&quot;:&quot;Schlegel&quot;,&quot;given&quot;:&quot;Martin&quot;,&quot;parse-names&quot;:false,&quot;dropping-particle&quot;:&quot;&quot;,&quot;non-dropping-particle&quot;:&quot;&quot;}],&quot;container-title&quot;:&quot;BMC Evolutionary Biology&quot;,&quot;container-title-short&quot;:&quot;BMC Evol. Biol.&quot;,&quot;DOI&quot;:&quot;10.1186/1471-2148-13-230&quot;,&quot;ISSN&quot;:&quot;14712148&quot;,&quot;issued&quot;:{&quot;date-parts&quot;:[[2013]]},&quot;abstract&quot;:&quot;Background: Although molecular analyses have contributed to a better resolution of the animal tree of life, the phylogenetic position of tardigrades (water bears) is still controversial, as they have been united alternatively with nematodes, arthropods, onychophorans (velvet worms), or onychophorans plus arthropods. Depending on the hypothesis favoured, segmental ganglia in tardigrades and arthropods might either have evolved independently, or they might well be homologous, suggesting that they were either lost in onychophorans or are a synapomorphy of tardigrades and arthropods. To evaluate these alternatives, we analysed the organisation of the nervous system in three tardigrade species using antisera directed against tyrosinated and acetylated tubulin, the amine transmitter serotonin, and the invertebrate neuropeptides FMRFamide, allatostatin and perisulfakinin. In addition, we performed retrograde staining of nerves in the onychophoran Euperipatoides rowelli in order to compare the serial locations of motor neurons within the nervous system relative to the appendages they serve in arthropods, tardigrades and onychophorans. Results: Contrary to a previous report from a Macrobiotus species, our immunocytochemical and electron microscopic data revealed contralateral fibres and bundles of neurites in each trunk ganglion of three tardigrade species, including Macrobiotus cf. harmsworthi, Paramacrobiotus richtersi and Hypsibius dujardini. Moreover, we identified additional, extra-ganglionic commissures in the interpedal regions bridging the paired longitudinal connectives. Within the ganglia we found serially repeated sets of serotonin- and RFamid-like immunoreactive neurons. Furthermore, our data show that the trunk ganglia of tardigrades, which include the somata of motor neurons, are shifted anteriorly with respect to each corresponding leg pair, whereas no such shift is evident in the arrangement of motor neurons in the onychophoran nerve cords. Conclusions: Taken together, these data reveal three major correspondences between the segmental ganglia of tardigrades and arthropods, including (i) contralateral projections and commissures in each ganglion, (ii) segmentally repeated sets of immunoreactive neurons, and (iii) an anteriorly shifted (parasegmental) position of ganglia. These correspondences support the homology of segmental ganglia in tardigrades and arthropods, suggesting that these structures were either lost in Onychophora or, alternatively, evolved in the tardigrade/arthropod lineage. © 2013 Mayer et al.; licensee BioMed Central Ltd.&quot;,&quot;issue&quot;:&quot;1&quot;,&quot;volume&quot;:&quot;13&quot;},&quot;isTemporary&quot;:false},{&quot;id&quot;:&quot;7610a3bc-e914-3cf9-bd72-c443230d42d6&quot;,&quot;itemData&quot;:{&quot;type&quot;:&quot;article-journal&quot;,&quot;id&quot;:&quot;7610a3bc-e914-3cf9-bd72-c443230d42d6&quot;,&quot;title&quot;:&quot;Comparative immunohistochemical investigation on the nervous system of two species of Arthrotardigrada (Heterotardigrada, Tardigrada)&quot;,&quot;author&quot;:[{&quot;family&quot;:&quot;Schulze&quot;,&quot;given&quot;:&quot;Corinna&quot;,&quot;parse-names&quot;:false,&quot;dropping-particle&quot;:&quot;&quot;,&quot;non-dropping-particle&quot;:&quot;&quot;},{&quot;family&quot;:&quot;Neves&quot;,&quot;given&quot;:&quot;Ricardo C.&quot;,&quot;parse-names&quot;:false,&quot;dropping-particle&quot;:&quot;&quot;,&quot;non-dropping-particle&quot;:&quot;&quot;},{&quot;family&quot;:&quot;Schmidt-Rhaesa&quot;,&quot;given&quot;:&quot;Andreas&quot;,&quot;parse-names&quot;:false,&quot;dropping-particle&quot;:&quot;&quot;,&quot;non-dropping-particle&quot;:&quot;&quot;}],&quot;container-title&quot;:&quot;Zoologischer Anzeiger&quot;,&quot;container-title-short&quot;:&quot;Zool. Anz.&quot;,&quot;DOI&quot;:&quot;10.1016/j.jcz.2013.11.001&quot;,&quot;ISSN&quot;:&quot;00445231&quot;,&quot;URL&quot;:&quot;http://dx.doi.org/10.1016/j.jcz.2013.11.001&quot;,&quot;issued&quot;:{&quot;date-parts&quot;:[[2014]]},&quot;page&quot;:&quot;225-235&quot;,&quot;abstract&quot;:&quot;The question whether tardigrades possess a tripartite, segmented brain and a subpharyngeal ganglion or not is a matter of ongoing debate. This study sets out to analyze the structure of the nervous system of Batillipes pennaki and Actinarctus doryphorus ocellatus in order to provide new insights specially into the organization of the tardigrade brain. Based on the assumption that tardigrades are members of the taxon Panarthropoda rather than of the taxon Cycloneuralia, insights into the organization of their brain could help to clarify their relationship within Panarthropoda. Our results indicate that B. pennaki and A. doryphorus ocellatus neither possess a tripartite brain nor a subpharyngeal ganglion. The implications of these findings are discussed and compared with reference to previous studies. © 2013 Elsevier GmbH.&quot;,&quot;publisher&quot;:&quot;Elsevier GmbH.&quot;,&quot;issue&quot;:&quot;3&quot;,&quot;volume&quot;:&quot;253&quot;},&quot;isTemporary&quot;:false}],&quot;citationTag&quot;:&quot;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&quot;},{&quot;citationID&quot;:&quot;MENDELEY_CITATION_93bd56ab-7289-4ac4-98d6-e870c3045785&quot;,&quot;properties&quot;:{&quot;noteIndex&quot;:0},&quot;isEdited&quot;:false,&quot;manualOverride&quot;:{&quot;isManuallyOverridden&quot;:false,&quot;citeprocText&quot;:&quot;(Rothe and Schmidt-Rhaesa 2010)&quot;,&quot;manualOverrideText&quot;:&quot;&quot;},&quot;citationItems&quot;:[{&quot;id&quot;:&quot;2a1175b0-ff64-3319-bb7c-9685b960802b&quot;,&quot;itemData&quot;:{&quot;type&quot;:&quot;article-journal&quot;,&quot;id&quot;:&quot;2a1175b0-ff64-3319-bb7c-9685b960802b&quot;,&quot;title&quot;:&quot;Structure of the nervous system in [i]Tubiluchus troglodytes[/i] (Priapulida)&quot;,&quot;author&quot;:[{&quot;family&quot;:&quot;Rothe&quot;,&quot;given&quot;:&quot;Birgen Holger&quot;,&quot;parse-names&quot;:false,&quot;dropping-particle&quot;:&quot;&quot;,&quot;non-dropping-particle&quot;:&quot;&quot;},{&quot;family&quot;:&quot;Schmidt-Rhaesa&quot;,&quot;given&quot;:&quot;Andreas&quot;,&quot;parse-names&quot;:false,&quot;dropping-particle&quot;:&quot;&quot;,&quot;non-dropping-particle&quot;:&quot;&quot;}],&quot;container-title&quot;:&quot;Invertebrate Biology&quot;,&quot;DOI&quot;:&quot;10.1111/j.1744-7410.2010.00185.x&quot;,&quot;ISSN&quot;:&quot;10778306&quot;,&quot;issued&quot;:{&quot;date-parts&quot;:[[2010,2]]},&quot;page&quot;:&quot;39-58&quot;,&quot;issue&quot;:&quot;1&quot;,&quot;volume&quot;:&quot;129&quot;,&quot;container-title-short&quot;:&quot;&quot;},&quot;isTemporary&quot;:false}],&quot;citationTag&quot;:&quot;MENDELEY_CITATION_v3_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&quot;},{&quot;citationID&quot;:&quot;MENDELEY_CITATION_a7190769-9d25-4ef9-8b9c-d9fd0d2fae10&quot;,&quot;properties&quot;:{&quot;noteIndex&quot;:0},&quot;isEdited&quot;:false,&quot;manualOverride&quot;:{&quot;isManuallyOverridden&quot;:false,&quot;citeprocText&quot;:&quot;(Yang &lt;i&gt;et al.&lt;/i&gt; 2013, 2016)&quot;,&quot;manualOverrideText&quot;:&quot;&quot;},&quot;citationItems&quot;:[{&quot;id&quot;:&quot;970dc2c8-2a6b-39bc-b076-56ee66e838df&quot;,&quot;itemData&quot;:{&quot;type&quot;:&quot;article-journal&quot;,&quot;id&quot;:&quot;970dc2c8-2a6b-39bc-b076-56ee66e838df&quot;,&quot;title&quot;:&quot;Specialized appendages in fuxianhuiids and the head organization of early euarthropods&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Zhang&quot;,&quot;given&quot;:&quot;Xi-Guang&quot;,&quot;parse-names&quot;:false,&quot;dropping-particle&quot;:&quot;&quot;,&quot;non-dropping-particle&quot;:&quot;&quot;}],&quot;container-title&quot;:&quot;Nature&quot;,&quot;container-title-short&quot;:&quot;Nature&quot;,&quot;DOI&quot;:&quot;10.1038/nature11874&quot;,&quot;ISSN&quot;:&quot;1476-4687&quot;,&quot;PMID&quot;:&quot;23446418&quot;,&quot;issued&quot;:{&quot;date-parts&quot;:[[2013,2]]},&quot;page&quot;:&quot;468-71&quot;,&quot;abstract&quot;:&quot;The organization of the head provides critical data for resolving the phylogenetic relationships and evolutionary history of extinct and extant euarthropods. The early Cambrian-period fuxianhuiids are regarded as basal representatives of stem-group Euarthropoda, and their anterior morphology therefore offers key insights for reconstructing the ancestral condition of the euarthropod head. However, the paired post-antennal structures in Fuxianhuia protensa remain controversial; they have been interpreted as both 'great appendages' and as gut diverticulae. Here we describe Chengjiangocaris kunmingensis sp. nov. and Fuxianhuia xiaoshibaensis sp. nov. from a new early Cambrian (Stage 3) fossil Lagerstätte in Yunnan, China. Numerous specimens of both species show a unique 'taphonomic dissection' of the anterodorsal head shield, revealing the cephalic organization in detail. We demonstrate the presence of a pair of specialized post-antennal appendages (SPAs) in the fuxianhuiid head, which attach at either side of the posteriorly directed mouth, behind the hypostome. Preserved functional articulations indicate a well-defined but restricted range of limb movement, suggestive of a simple type of sweep feeding. The organization of the SPAs in fuxianhuiids is incompatible with the (deutocerebral) anterior raptorial appendages of megacheirans, and argue against the presence of protocerebral limbs in the fuxianhuiids. The positions of the fuxianhuiid antennae and SPAs indicate that they are segmentally homologous to the deutocerebral and tritocerebral appendages of crown-group Euarthropoda respectively. These findings indicate that antenniform deutocerebral appendages with many podomeres are a plesiomorphic feature of the ancestral euarthropod head.&quot;,&quot;publisher&quot;:&quot;Nature Publishing Group, a division of Macmillan Publishers Limited. All Rights Reserved.&quot;,&quot;issue&quot;:&quot;7438&quot;,&quot;volume&quot;:&quot;494&quot;},&quot;isTemporary&quot;:false},{&quot;id&quot;:&quot;94e27017-ae2f-377c-9c7c-bc99f4e95407&quot;,&quot;itemData&quot;:{&quot;type&quot;:&quot;article-journal&quot;,&quot;id&quot;:&quot;94e27017-ae2f-377c-9c7c-bc99f4e95407&quot;,&quot;title&quot;:&quot;Fuxianhuiid ventral nerve cord and early nervous system evolution in Panarthropod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Liu&quot;,&quot;given&quot;:&quot;Yu&quot;,&quot;parse-names&quot;:false,&quot;dropping-particle&quot;:&quot;&quot;,&quot;non-dropping-particle&quot;:&quot;&quot;},{&quot;family&quot;:&quot;Boyan&quot;,&quot;given&quot;:&quot;George S.&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22434113&quot;,&quot;ISSN&quot;:&quot;10916490&quot;,&quot;issued&quot;:{&quot;date-parts&quot;:[[2016]]},&quot;page&quot;:&quot;2988-2993&quot;,&quot;abstract&quot;:&quo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quot;,&quot;issue&quot;:&quot;11&quot;,&quot;volume&quot;:&quot;113&quot;},&quot;isTemporary&quot;:false}],&quot;citationTag&quot;:&quot;MENDELEY_CITATION_v3_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quot;},{&quot;citationID&quot;:&quot;MENDELEY_CITATION_8f08584c-6f8e-49bd-8272-faa7e0cf02f4&quot;,&quot;properties&quot;:{&quot;noteIndex&quot;:0},&quot;isEdited&quot;:false,&quot;manualOverride&quot;:{&quot;isManuallyOverridden&quot;:false,&quot;citeprocText&quot;:&quot;(Tanaka &lt;i&gt;et al.&lt;/i&gt; 2013)&quot;,&quot;manualOverrideText&quot;:&quot;&quot;},&quot;citationItems&quot;:[{&quot;id&quot;:&quot;2e15647d-df40-3e0c-8254-02bb3bc2acd8&quot;,&quot;itemData&quot;:{&quot;type&quot;:&quot;article-journal&quot;,&quot;id&quot;:&quot;2e15647d-df40-3e0c-8254-02bb3bc2acd8&quot;,&quot;title&quot;:&quot;Chelicerate neural ground pattern in a Cambrian great appendage arthropod&quot;,&quot;author&quot;:[{&quot;family&quot;:&quot;Tanaka&quot;,&quot;given&quot;:&quot;Gengo&quot;,&quot;parse-names&quot;:false,&quot;dropping-particle&quot;:&quot;&quot;,&quot;non-dropping-particle&quot;:&quot;&quot;},{&quot;family&quot;:&quot;Hou&quot;,&quot;given&quot;:&quot;Xianguang&quot;,&quot;parse-names&quot;:false,&quot;dropping-particle&quot;:&quot;&quot;,&quot;non-dropping-particle&quot;:&quot;&quot;},{&quot;family&quot;:&quot;Ma&quot;,&quot;given&quot;:&quot;Xiaoya&quot;,&quot;parse-names&quot;:false,&quot;dropping-particle&quot;:&quot;&quot;,&quot;non-dropping-particle&quot;:&quot;&quot;},{&quot;family&quot;:&quot;Edgecombe&quot;,&quot;given&quot;:&quot;Gregory D&quot;,&quot;parse-names&quot;:false,&quot;dropping-particle&quot;:&quot;&quot;,&quot;non-dropping-particle&quot;:&quot;&quot;},{&quot;family&quot;:&quot;Strausfeld&quot;,&quot;given&quot;:&quot;Nicholas J&quot;,&quot;parse-names&quot;:false,&quot;dropping-particle&quot;:&quot;&quot;,&quot;non-dropping-particle&quot;:&quot;&quot;}],&quot;container-title&quot;:&quot;Nature&quot;,&quot;container-title-short&quot;:&quot;Nature&quot;,&quot;DOI&quot;:&quot;10.1038/nature12520&quot;,&quot;ISSN&quot;:&quot;1476-4687&quot;,&quot;PMID&quot;:&quot;24132294&quot;,&quot;issued&quot;:{&quot;date-parts&quot;:[[2013,10]]},&quot;page&quot;:&quot;364-7&quot;,&quot;abstract&quot;:&quot;Preservation of neural tissue in early Cambrian arthropods has recently been demonstrated, to a degree that segmental structures of the head can be associated with individual brain neuromeres. This association provides novel data for addressing long-standing controversies about the segmental identities of specialized head appendages in fossil taxa. Here we document neuroanatomy in the head and trunk of a 'great appendage' arthropod, Alalcomenaeus sp., from the Chengjiang biota, southwest China, providing the most complete neuroanatomical profile known from a Cambrian animal. Micro-computed tomography reveals a configuration of one optic neuropil separate from a protocerebrum contiguous with four head ganglia, succeeded by eight contiguous ganglia in an eleven-segment trunk. Arrangements of optic neuropils, the brain and ganglia correspond most closely to the nervous system of Chelicerata of all extant arthropods, supporting the assignment of 'great appendage' arthropods to the chelicerate total group. The position of the deutocerebral neuromere aligns with the insertion of the great appendage, indicating its deutocerebral innervation and corroborating a homology between the 'great appendage' and chelicera indicated by morphological similarities. Alalcomenaeus and Fuxianhuia protensa demonstrate that the two main configurations of the brain observed in modern arthropods, those of Chelicerata and Mandibulata, respectively, had evolved by the early Cambrian.&quot;,&quot;publisher&quot;:&quot;Nature Publishing Group&quot;,&quot;issue&quot;:&quot;7471&quot;,&quot;volume&quot;:&quot;502&quot;},&quot;isTemporary&quot;:false}],&quot;citationTag&quot;:&quot;MENDELEY_CITATION_v3_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&quot;},{&quot;citationID&quot;:&quot;MENDELEY_CITATION_d50d2957-accf-4592-8268-e942af798d3e&quot;,&quot;properties&quot;:{&quot;noteIndex&quot;:0},&quot;isEdited&quot;:false,&quot;manualOverride&quot;:{&quot;isManuallyOverridden&quot;:false,&quot;citeprocText&quot;:&quot;(Cong &lt;i&gt;et al.&lt;/i&gt; 2014)&quot;,&quot;manualOverrideText&quot;:&quot;&quot;},&quot;citationItems&quot;:[{&quot;id&quot;:&quot;7b5189f4-9ffd-39fe-82d2-4c069bd7ec89&quot;,&quot;itemData&quot;:{&quot;type&quot;:&quot;article-journal&quot;,&quot;id&quot;:&quot;7b5189f4-9ffd-39fe-82d2-4c069bd7ec89&quot;,&quot;title&quot;:&quot;Brain structure resolves the segmental affinity of anomalocaridid appendages&quot;,&quot;author&quot;:[{&quot;family&quot;:&quot;Cong&quot;,&quot;given&quot;:&quot;Peiyun&quot;,&quot;parse-names&quot;:false,&quot;dropping-particle&quot;:&quot;&quot;,&quot;non-dropping-particle&quot;:&quot;&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Edgecombe&quot;,&quot;given&quot;:&quot;Gregory D.&quot;,&quot;parse-names&quot;:false,&quot;dropping-particle&quot;:&quot;&quot;,&quot;non-dropping-particle&quot;:&quot;&quot;},{&quot;family&quot;:&quot;Strausfeld&quot;,&quot;given&quot;:&quot;Nicholas J.&quot;,&quot;parse-names&quot;:false,&quot;dropping-particle&quot;:&quot;&quot;,&quot;non-dropping-particle&quot;:&quot;&quot;}],&quot;container-title&quot;:&quot;Nature&quot;,&quot;container-title-short&quot;:&quot;Nature&quot;,&quot;DOI&quot;:&quot;10.1038/nature13486&quot;,&quot;ISSN&quot;:&quot;14764687&quot;,&quot;PMID&quot;:&quot;25043032&quot;,&quot;issued&quot;:{&quot;date-parts&quot;:[[2014]]},&quot;page&quot;:&quot;538-542&quot;,&quot;abstract&quot;:&quot;Despite being among the most celebrated taxa from Cambrian biotas, anomalocaridids (order Radiodonta) have provoked intense debate about their affinities within the moulting-animal clade that includes Arthropoda. Current alternatives identify anomalocaridids as either stem-group euarthropods, crown-group euarthropods near the ancestry of chelicerates, or a segmented ecdysozoan lineage with convergent similarity to arthropods in appendage construction. Determining unambiguous affinities has been impeded by uncertainties about the segmental affiliation of anomalocaridid frontal appendages. These structures are variably homologized with jointed appendages of the second (deutocerebral) head segment, including antennae and 'great appendages' of Cambrian arthropods, or with the paired antenniform frontal appendages of living Onychophora and some Cambrian lobopodians. Here we describe Lyrarapax unguispinus, a new anomalocaridid from the early Cambrian Chengjiang biota, southwest China, nearly complete specimens of which preserve traces of muscles, digestive tract and brain. The traces of brain provide the first direct evidence for the segmental composition of the anomalocaridid head and its appendicular organization. Carbon-rich areas in the head resolve paired pre-protocerebral ganglia at the origin of paired frontal appendages. The ganglia connect to areas indicative of a bilateral pre-oral brain that receives projections from the eyestalk neuropils and compound retina. The dorsal, segmented brain of L. unguispinus reinforces an alliance between anomalocaridids and arthropods rather than cycloneuralians. Correspondences in brain organization between anomalocaridids and Onychophora resolve pre-protocerebral ganglia, associated with pre-ocular frontal appendages, as characters of the last common ancestor of euarthropods and onychophorans. A position of Radiodonta on the euarthropod stem-lineage implies the transformation of frontal appendages to another structure in crown-group euarthropods, with gene expression and neuroanatomy providing strong evidence that the paired, pre-oral labrum is the remnant of paired frontal appendages.&quot;,&quot;publisher&quot;:&quot;Nature Publishing Group&quot;,&quot;issue&quot;:&quot;7519&quot;,&quot;volume&quot;:&quot;513&quot;},&quot;isTemporary&quot;:false}],&quot;citationTag&quot;:&quot;MENDELEY_CITATION_v3_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&quot;},{&quot;citationID&quot;:&quot;MENDELEY_CITATION_e128784b-cae5-48db-8151-dc002557e79c&quot;,&quot;properties&quot;:{&quot;noteIndex&quot;:0},&quot;isEdited&quot;:false,&quot;manualOverride&quot;:{&quot;isManuallyOverridden&quot;:false,&quot;citeprocText&quot;:&quot;(Hou &lt;i&gt;et al.&lt;/i&gt; 2004)&quot;,&quot;manualOverrideText&quot;:&quot;&quot;},&quot;citationItems&quot;:[{&quot;id&quot;:&quot;a6632b87-08f0-33c0-aacb-61b613f1e8cf&quot;,&quot;itemData&quot;:{&quot;type&quot;:&quot;article-journal&quot;,&quot;id&quot;:&quot;a6632b87-08f0-33c0-aacb-61b613f1e8cf&quot;,&quot;title&quot;:&quot;The lobopodian Paucipodia inermis from the Lower Cambrian Chengjiang fauna, Yunnan, China&quot;,&quot;author&quot;:[{&quot;family&quot;:&quot;Hou&quot;,&quot;given&quot;:&quot;Xian Guang&quot;,&quot;parse-names&quot;:false,&quot;dropping-particle&quot;:&quot;&quot;,&quot;non-dropping-particle&quot;:&quot;&quot;},{&quot;family&quot;:&quot;Ma&quot;,&quot;given&quot;:&quot;Xiao Ya&quot;,&quot;parse-names&quot;:false,&quot;dropping-particle&quot;:&quot;&quot;,&quot;non-dropping-particle&quot;:&quot;&quot;},{&quot;family&quot;:&quot;Zhao&quot;,&quot;given&quot;:&quot;Jie&quot;,&quot;parse-names&quot;:false,&quot;dropping-particle&quot;:&quot;&quot;,&quot;non-dropping-particle&quot;:&quot;&quot;},{&quot;family&quot;:&quot;Bergström&quot;,&quot;given&quot;:&quot;Jan&quot;,&quot;parse-names&quot;:false,&quot;dropping-particle&quot;:&quot;&quot;,&quot;non-dropping-particle&quot;:&quot;&quot;}],&quot;container-title&quot;:&quot;Lethaia&quot;,&quot;container-title-short&quot;:&quot;Lethaia&quot;,&quot;DOI&quot;:&quot;10.1080/00241160410006555&quot;,&quot;ISBN&quot;:&quot;0024116041&quot;,&quot;ISSN&quot;:&quot;00241164&quot;,&quot;issued&quot;:{&quot;date-parts&quot;:[[2004]]},&quot;page&quot;:&quot;235-244&quot;,&quot;abstract&quot;:&quot;New specimens of Paucipodia inermis Chen, Zhou and Ramsköld, 1995, are described from the Lower Cambrian Chengjiang Lagerstätte in Haikou, Kunming. Details not previously seen in the Chengjiang material appear to be caused by early diagenetic processes. Some features not previously observed in Palaeozoic lobopodians include details of the dermomuscular sac, body cavities, contents of the gut, possible paired ventral nerve ganglia, and a rasping or biting apparatus with teeth. The latter implies a fundamental difference from onychophorans and rules out an ancestral position for Palaeozoic lobopodians. The supposed tail is shown to be the head, and it is shown that this animal possessed nine pairs of lobopods rather than six, as originally stated. The family Paucipodiidae n. fam. is introduced. © 2004 Taylor and Francis.&quot;,&quot;issue&quot;:&quot;3&quot;,&quot;volume&quot;:&quot;37&quot;},&quot;isTemporary&quot;:false}],&quot;citationTag&quot;:&quot;MENDELEY_CITATION_v3_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&quot;},{&quot;citationID&quot;:&quot;MENDELEY_CITATION_d66b2e6e-4c2f-4062-8ddc-cd55c83dd5bb&quot;,&quot;properties&quot;:{&quot;noteIndex&quot;:0},&quot;isEdited&quot;:false,&quot;manualOverride&quot;:{&quot;isManuallyOverridden&quot;:false,&quot;citeprocText&quot;:&quot;(Wang &lt;i&gt;et al.&lt;/i&gt; 2025)&quot;,&quot;manualOverrideText&quot;:&quot;&quot;},&quot;citationItems&quot;:[{&quot;id&quot;:&quot;9a60e428-9f4a-3719-85ea-0f6cd8ee18aa&quot;,&quot;itemData&quot;:{&quot;type&quot;:&quot;article-journal&quot;,&quot;id&quot;:&quot;9a60e428-9f4a-3719-85ea-0f6cd8ee18aa&quot;,&quot;title&quot;:&quot;Preservation and early evolution of scalidophoran ventral nerve cord&quot;,&quot;author&quot;:[{&quot;family&quot;:&quot;Wang&quot;,&quot;given&quot;:&quot;Deng&quot;,&quot;parse-names&quot;:false,&quot;dropping-particle&quot;:&quot;&quot;,&quot;non-dropping-particle&quot;:&quot;&quot;},{&quot;family&quot;:&quot;Vannier&quot;,&quot;given&quot;:&quot;Jean&quot;,&quot;parse-names&quot;:false,&quot;dropping-particle&quot;:&quot;&quot;,&quot;non-dropping-particle&quot;:&quot;&quot;},{&quot;family&quot;:&quot;Martín-Durán&quot;,&quot;given&quot;:&quot;José M.&quot;,&quot;parse-names&quot;:false,&quot;dropping-particle&quot;:&quot;&quot;,&quot;non-dropping-particle&quot;:&quot;&quot;},{&quot;family&quot;:&quot;Herranz&quot;,&quot;given&quot;:&quot;María&quot;,&quot;parse-names&quot;:false,&quot;dropping-particle&quot;:&quot;&quot;,&quot;non-dropping-particle&quot;:&quot;&quot;},{&quot;family&quot;:&quot;Yu&quot;,&quot;given&quot;:&quot;Chiyang&quot;,&quot;parse-names&quot;:false,&quot;dropping-particle&quot;:&quot;&quot;,&quot;non-dropping-particle&quot;:&quot;&quot;}],&quot;container-title&quot;:&quot;Science Advances&quot;,&quot;container-title-short&quot;:&quot;Sci. Adv.&quot;,&quot;DOI&quot;:&quot;10.1126/sciadv.adr0896&quot;,&quot;ISSN&quot;:&quot;2375-2548&quot;,&quot;PMID&quot;:&quot;39792685&quot;,&quot;URL&quot;:&quot;https://www.science.org/doi/10.1126/sciadv.adr0896&quot;,&quot;issued&quot;:{&quot;date-parts&quot;:[[2025,1,10]]},&quot;page&quot;:&quot;eadr0896&quot;,&quot;abstract&quot;:&quot;Ecdysozoan worms (Nematoida + Scalidophora) are typified by disparate grades of neural organization reflecting a complex evolutionary history. The fossil record offers a unique opportunity to reconstruct the early character evolution of the nervous system via the exceptional preservation of extinct representatives. We focus on their nervous system as it appears in early and mid-Cambrian fossils. We show that some of the oldest known representatives of the group either preserved in carbonaceous compression (early and mid-Cambrian Burgess-type preservation) or secondarily phosphatized in three dimensions (e.g., basal Cambrian Kuanchuanpu Formation, ca. 535 million years) had an unpaired ventral nerve cord (VNC) that ran along the trunk in an eccentric position as in modern priapulids and nematodes. A phylogenetic analysis integrating these fossil data suggests that ancestral scalidophorans had an unpaired VNC and that paired nervous systems probably evolved independently in Kinorhyncha and Loricifera, and, more importantly, in panarthropods in possible relation with the rise of paired appendages and bilaterally coordinated motricity.&quot;,&quot;issue&quot;:&quot;2&quot;,&quot;volume&quot;:&quot;11&quot;},&quot;isTemporary&quot;:false}],&quot;citationTag&quot;:&quot;MENDELEY_CITATION_v3_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&quot;},{&quot;citationID&quot;:&quot;MENDELEY_CITATION_69a6c169-95a9-4dc5-8a4c-d87fd12634f6&quot;,&quot;properties&quot;:{&quot;noteIndex&quot;:0},&quot;isEdited&quot;:false,&quot;manualOverride&quot;:{&quot;isManuallyOverridden&quot;:false,&quot;citeprocText&quot;:&quot;(Yang &lt;i&gt;et al.&lt;/i&gt; 2016)&quot;,&quot;manualOverrideText&quot;:&quot;&quot;},&quot;citationItems&quot;:[{&quot;id&quot;:&quot;94e27017-ae2f-377c-9c7c-bc99f4e95407&quot;,&quot;itemData&quot;:{&quot;type&quot;:&quot;article-journal&quot;,&quot;id&quot;:&quot;94e27017-ae2f-377c-9c7c-bc99f4e95407&quot;,&quot;title&quot;:&quot;Fuxianhuiid ventral nerve cord and early nervous system evolution in Panarthropod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Liu&quot;,&quot;given&quot;:&quot;Yu&quot;,&quot;parse-names&quot;:false,&quot;dropping-particle&quot;:&quot;&quot;,&quot;non-dropping-particle&quot;:&quot;&quot;},{&quot;family&quot;:&quot;Boyan&quot;,&quot;given&quot;:&quot;George S.&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22434113&quot;,&quot;ISSN&quot;:&quot;10916490&quot;,&quot;issued&quot;:{&quot;date-parts&quot;:[[2016]]},&quot;page&quot;:&quot;2988-2993&quot;,&quot;abstract&quot;:&quo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quot;,&quot;issue&quot;:&quot;11&quot;,&quot;volume&quot;:&quot;113&quot;},&quot;isTemporary&quot;:false}],&quot;citationTag&quot;:&quot;MENDELEY_CITATION_v3_eyJjaXRhdGlvbklEIjoiTUVOREVMRVlfQ0lUQVRJT05fNjlhNmMxNjktOTVhOS00ZGM1LThhNGMtZDg3ZmQxMjYzNGY2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quot;},{&quot;citationID&quot;:&quot;MENDELEY_CITATION_2276e690-d8a2-4784-be2d-ead250386ccf&quot;,&quot;properties&quot;:{&quot;noteIndex&quot;:0},&quot;isEdited&quot;:false,&quot;manualOverride&quot;:{&quot;isManuallyOverridden&quot;:false,&quot;citeprocText&quot;:&quot;(Richter &lt;i&gt;et al.&lt;/i&gt; 2010; Rothe and Schmidt-Rhaesa 2010)&quot;,&quot;manualOverrideText&quot;:&quot;&quot;},&quot;citationItems&quot;:[{&quot;id&quot;:&quot;5ad5f1a8-669c-3ec8-946b-ad74ee6ee67f&quot;,&quot;itemData&quot;:{&quot;type&quot;:&quot;article-journal&quot;,&quot;id&quot;:&quot;5ad5f1a8-669c-3ec8-946b-ad74ee6ee67f&quot;,&quot;title&quot;:&quot;Invertebrate neurophylogeny: Suggested terms and definitions for a neuroanatomical glossary&quot;,&quot;author&quot;:[{&quot;family&quot;:&quot;Richter&quot;,&quot;given&quot;:&quot;Stefan&quot;,&quot;parse-names&quot;:false,&quot;dropping-particle&quot;:&quot;&quot;,&quot;non-dropping-particle&quot;:&quot;&quot;},{&quot;family&quot;:&quot;Loesel&quot;,&quot;given&quot;:&quot;Rudi&quot;,&quot;parse-names&quot;:false,&quot;dropping-particle&quot;:&quot;&quot;,&quot;non-dropping-particle&quot;:&quot;&quot;},{&quot;family&quot;:&quot;Purschke&quot;,&quot;given&quot;:&quot;Günter&quot;,&quot;parse-names&quot;:false,&quot;dropping-particle&quot;:&quot;&quot;,&quot;non-dropping-particle&quot;:&quot;&quot;},{&quot;family&quot;:&quot;Schmidt-Rhaesa&quot;,&quot;given&quot;:&quot;Andreas&quot;,&quot;parse-names&quot;:false,&quot;dropping-particle&quot;:&quot;&quot;,&quot;non-dropping-particle&quot;:&quot;&quot;},{&quot;family&quot;:&quot;Scholtz&quot;,&quot;given&quot;:&quot;Gerhard&quot;,&quot;parse-names&quot;:false,&quot;dropping-particle&quot;:&quot;&quot;,&quot;non-dropping-particle&quot;:&quot;&quot;},{&quot;family&quot;:&quot;Stach&quot;,&quot;given&quot;:&quot;Thomas&quot;,&quot;parse-names&quot;:false,&quot;dropping-particle&quot;:&quot;&quot;,&quot;non-dropping-particle&quot;:&quot;&quot;},{&quot;family&quot;:&quot;Vogt&quot;,&quot;given&quot;:&quot;Lars&quot;,&quot;parse-names&quot;:false,&quot;dropping-particle&quot;:&quot;&quot;,&quot;non-dropping-particle&quot;:&quot;&quot;},{&quot;family&quot;:&quot;Wanninger&quot;,&quot;given&quot;:&quot;Andreas&quot;,&quot;parse-names&quot;:false,&quot;dropping-particle&quot;:&quot;&quot;,&quot;non-dropping-particle&quot;:&quot;&quot;},{&quot;family&quot;:&quot;Brenneis&quot;,&quot;given&quot;:&quot;Georg&quot;,&quot;parse-names&quot;:false,&quot;dropping-particle&quot;:&quot;&quot;,&quot;non-dropping-particle&quot;:&quot;&quot;},{&quot;family&quot;:&quot;Döring&quot;,&quot;given&quot;:&quot;Carmen&quot;,&quot;parse-names&quot;:false,&quot;dropping-particle&quot;:&quot;&quot;,&quot;non-dropping-particle&quot;:&quot;&quot;},{&quot;family&quot;:&quot;Faller&quot;,&quot;given&quot;:&quot;Simone&quot;,&quot;parse-names&quot;:false,&quot;dropping-particle&quot;:&quot;&quot;,&quot;non-dropping-particle&quot;:&quot;&quot;},{&quot;family&quot;:&quot;Fritsch&quot;,&quot;given&quot;:&quot;Martin&quot;,&quot;parse-names&quot;:false,&quot;dropping-particle&quot;:&quot;&quot;,&quot;non-dropping-particle&quot;:&quot;&quot;},{&quot;family&quot;:&quot;Grobe&quot;,&quot;given&quot;:&quot;Peter&quot;,&quot;parse-names&quot;:false,&quot;dropping-particle&quot;:&quot;&quot;,&quot;non-dropping-particle&quot;:&quot;&quot;},{&quot;family&quot;:&quot;Heuer&quot;,&quot;given&quot;:&quot;Carsten M.&quot;,&quot;parse-names&quot;:false,&quot;dropping-particle&quot;:&quot;&quot;,&quot;non-dropping-particle&quot;:&quot;&quot;},{&quot;family&quot;:&quot;Kaul&quot;,&quot;given&quot;:&quot;Sabrina&quot;,&quot;parse-names&quot;:false,&quot;dropping-particle&quot;:&quot;&quot;,&quot;non-dropping-particle&quot;:&quot;&quot;},{&quot;family&quot;:&quot;Møller&quot;,&quot;given&quot;:&quot;Ole S.&quot;,&quot;parse-names&quot;:false,&quot;dropping-particle&quot;:&quot;&quot;,&quot;non-dropping-particle&quot;:&quot;&quot;},{&quot;family&quot;:&quot;Müller&quot;,&quot;given&quot;:&quot;Carsten H.G.&quot;,&quot;parse-names&quot;:false,&quot;dropping-particle&quot;:&quot;&quot;,&quot;non-dropping-particle&quot;:&quot;&quot;},{&quot;family&quot;:&quot;Rieger&quot;,&quot;given&quot;:&quot;Verena&quot;,&quot;parse-names&quot;:false,&quot;dropping-particle&quot;:&quot;&quot;,&quot;non-dropping-particle&quot;:&quot;&quot;},{&quot;family&quot;:&quot;Rothe&quot;,&quot;given&quot;:&quot;Birgen H.&quot;,&quot;parse-names&quot;:false,&quot;dropping-particle&quot;:&quot;&quot;,&quot;non-dropping-particle&quot;:&quot;&quot;},{&quot;family&quot;:&quot;Stegner&quot;,&quot;given&quot;:&quot;Martin E.J.&quot;,&quot;parse-names&quot;:false,&quot;dropping-particle&quot;:&quot;&quot;,&quot;non-dropping-particle&quot;:&quot;&quot;},{&quot;family&quot;:&quot;Harzsch&quot;,&quot;given&quot;:&quot;Steffen&quot;,&quot;parse-names&quot;:false,&quot;dropping-particle&quot;:&quot;&quot;,&quot;non-dropping-particle&quot;:&quot;&quot;}],&quot;container-title&quot;:&quot;Frontiers in Zoology&quot;,&quot;container-title-short&quot;:&quot;Front. Zool.&quot;,&quot;DOI&quot;:&quot;10.1186/1742-9994-7-29&quot;,&quot;ISSN&quot;:&quot;17429994&quot;,&quot;issued&quot;:{&quot;date-parts&quot;:[[2010]]},&quot;page&quot;:&quot;1-49&quot;,&quot;abstract&quot;:&quot;Background: Invertebrate nervous systems are highly disparate between different taxa. This is reflected in the terminology used to describe them, which is very rich and often confusing. Even very general terms such as 'brain', 'nerve', and 'eye' have been used in various ways in the different animal groups, but no consensus on the exact meaning exists. This impedes our understanding of the architecture of the invertebrate nervous system in general and of evolutionary transformations of nervous system characters between different taxa.Results: We provide a glossary of invertebrate neuroanatomical terms with a precise and consistent terminology, taxon-independent and free of homology assumptions. This terminology is intended to form a basis for new morphological descriptions. A total of 47 terms are defined. Each entry consists of a definition, discouraged terms, and a background/comment section.Conclusions: The use of our revised neuroanatomical terminology in any new descriptions of the anatomy of invertebrate nervous systems will improve the comparability of this organ system and its substructures between the various taxa, and finally even lead to better and more robust homology hypotheses. © 2010 Richter et al; licensee BioMed Central Ltd.&quot;,&quot;volume&quot;:&quot;7&quot;},&quot;isTemporary&quot;:false},{&quot;id&quot;:&quot;2a1175b0-ff64-3319-bb7c-9685b960802b&quot;,&quot;itemData&quot;:{&quot;type&quot;:&quot;article-journal&quot;,&quot;id&quot;:&quot;2a1175b0-ff64-3319-bb7c-9685b960802b&quot;,&quot;title&quot;:&quot;Structure of the nervous system in [i]Tubiluchus troglodytes[/i] (Priapulida)&quot;,&quot;author&quot;:[{&quot;family&quot;:&quot;Rothe&quot;,&quot;given&quot;:&quot;Birgen Holger&quot;,&quot;parse-names&quot;:false,&quot;dropping-particle&quot;:&quot;&quot;,&quot;non-dropping-particle&quot;:&quot;&quot;},{&quot;family&quot;:&quot;Schmidt-Rhaesa&quot;,&quot;given&quot;:&quot;Andreas&quot;,&quot;parse-names&quot;:false,&quot;dropping-particle&quot;:&quot;&quot;,&quot;non-dropping-particle&quot;:&quot;&quot;}],&quot;container-title&quot;:&quot;Invertebrate Biology&quot;,&quot;DOI&quot;:&quot;10.1111/j.1744-7410.2010.00185.x&quot;,&quot;ISSN&quot;:&quot;10778306&quot;,&quot;issued&quot;:{&quot;date-parts&quot;:[[2010,2]]},&quot;page&quot;:&quot;39-58&quot;,&quot;issue&quot;:&quot;1&quot;,&quot;volume&quot;:&quot;129&quot;,&quot;container-title-short&quot;:&quot;&quot;},&quot;isTemporary&quot;:false}],&quot;citationTag&quot;:&quot;MENDELEY_CITATION_v3_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&quot;},{&quot;citationID&quot;:&quot;MENDELEY_CITATION_b72897e4-b36a-41a7-8b13-22e3914c32ec&quot;,&quot;properties&quot;:{&quot;noteIndex&quot;:0},&quot;isEdited&quot;:false,&quot;manualOverride&quot;:{&quot;isManuallyOverridden&quot;:false,&quot;citeprocText&quot;:&quot;(Mayer and Harzsch 2007; Mayer &lt;i&gt;et al.&lt;/i&gt; 2013b)&quot;,&quot;manualOverrideText&quot;:&quot;&quot;},&quot;citationItems&quot;:[{&quot;id&quot;:&quot;a6f9984e-b276-3040-b200-6da6b32d4091&quot;,&quot;itemData&quot;:{&quot;type&quot;:&quot;article-journal&quot;,&quot;id&quot;:&quot;a6f9984e-b276-3040-b200-6da6b32d4091&quot;,&quot;title&quot;:&quot;Selective neuronal staining in tardigrades and onychophorans provides insights into the evolution of segmental ganglia in panarthropods&quot;,&quot;author&quot;:[{&quot;family&quot;:&quot;Mayer&quot;,&quot;given&quot;:&quot;Georg&quot;,&quot;parse-names&quot;:false,&quot;dropping-particle&quot;:&quot;&quot;,&quot;non-dropping-particle&quot;:&quot;&quot;},{&quot;family&quot;:&quot;Martin&quot;,&quot;given&quot;:&quot;Christine&quot;,&quot;parse-names&quot;:false,&quot;dropping-particle&quot;:&quot;&quot;,&quot;non-dropping-particle&quot;:&quot;&quot;},{&quot;family&quot;:&quot;Rüdiger&quot;,&quot;given&quot;:&quot;Jan&quot;,&quot;parse-names&quot;:false,&quot;dropping-particle&quot;:&quot;&quot;,&quot;non-dropping-particle&quot;:&quot;&quot;},{&quot;family&quot;:&quot;Kauschke&quot;,&quot;given&quot;:&quot;Susann&quot;,&quot;parse-names&quot;:false,&quot;dropping-particle&quot;:&quot;&quot;,&quot;non-dropping-particle&quot;:&quot;&quot;},{&quot;family&quot;:&quot;Stevenson&quot;,&quot;given&quot;:&quot;Paul A.&quot;,&quot;parse-names&quot;:false,&quot;dropping-particle&quot;:&quot;&quot;,&quot;non-dropping-particle&quot;:&quot;&quot;},{&quot;family&quot;:&quot;Poprawa&quot;,&quot;given&quot;:&quot;Izabela&quot;,&quot;parse-names&quot;:false,&quot;dropping-particle&quot;:&quot;&quot;,&quot;non-dropping-particle&quot;:&quot;&quot;},{&quot;family&quot;:&quot;Hohberg&quot;,&quot;given&quot;:&quot;Karin&quot;,&quot;parse-names&quot;:false,&quot;dropping-particle&quot;:&quot;&quot;,&quot;non-dropping-particle&quot;:&quot;&quot;},{&quot;family&quot;:&quot;Schill&quot;,&quot;given&quot;:&quot;Ralph O.&quot;,&quot;parse-names&quot;:false,&quot;dropping-particle&quot;:&quot;&quot;,&quot;non-dropping-particle&quot;:&quot;&quot;},{&quot;family&quot;:&quot;Pflüger&quot;,&quot;given&quot;:&quot;Hans Joachim&quot;,&quot;parse-names&quot;:false,&quot;dropping-particle&quot;:&quot;&quot;,&quot;non-dropping-particle&quot;:&quot;&quot;},{&quot;family&quot;:&quot;Schlegel&quot;,&quot;given&quot;:&quot;Martin&quot;,&quot;parse-names&quot;:false,&quot;dropping-particle&quot;:&quot;&quot;,&quot;non-dropping-particle&quot;:&quot;&quot;}],&quot;container-title&quot;:&quot;BMC Evolutionary Biology&quot;,&quot;container-title-short&quot;:&quot;BMC Evol. Biol.&quot;,&quot;DOI&quot;:&quot;10.1186/1471-2148-13-230&quot;,&quot;ISSN&quot;:&quot;14712148&quot;,&quot;issued&quot;:{&quot;date-parts&quot;:[[2013]]},&quot;abstract&quot;:&quot;Background: Although molecular analyses have contributed to a better resolution of the animal tree of life, the phylogenetic position of tardigrades (water bears) is still controversial, as they have been united alternatively with nematodes, arthropods, onychophorans (velvet worms), or onychophorans plus arthropods. Depending on the hypothesis favoured, segmental ganglia in tardigrades and arthropods might either have evolved independently, or they might well be homologous, suggesting that they were either lost in onychophorans or are a synapomorphy of tardigrades and arthropods. To evaluate these alternatives, we analysed the organisation of the nervous system in three tardigrade species using antisera directed against tyrosinated and acetylated tubulin, the amine transmitter serotonin, and the invertebrate neuropeptides FMRFamide, allatostatin and perisulfakinin. In addition, we performed retrograde staining of nerves in the onychophoran Euperipatoides rowelli in order to compare the serial locations of motor neurons within the nervous system relative to the appendages they serve in arthropods, tardigrades and onychophorans. Results: Contrary to a previous report from a Macrobiotus species, our immunocytochemical and electron microscopic data revealed contralateral fibres and bundles of neurites in each trunk ganglion of three tardigrade species, including Macrobiotus cf. harmsworthi, Paramacrobiotus richtersi and Hypsibius dujardini. Moreover, we identified additional, extra-ganglionic commissures in the interpedal regions bridging the paired longitudinal connectives. Within the ganglia we found serially repeated sets of serotonin- and RFamid-like immunoreactive neurons. Furthermore, our data show that the trunk ganglia of tardigrades, which include the somata of motor neurons, are shifted anteriorly with respect to each corresponding leg pair, whereas no such shift is evident in the arrangement of motor neurons in the onychophoran nerve cords. Conclusions: Taken together, these data reveal three major correspondences between the segmental ganglia of tardigrades and arthropods, including (i) contralateral projections and commissures in each ganglion, (ii) segmentally repeated sets of immunoreactive neurons, and (iii) an anteriorly shifted (parasegmental) position of ganglia. These correspondences support the homology of segmental ganglia in tardigrades and arthropods, suggesting that these structures were either lost in Onychophora or, alternatively, evolved in the tardigrade/arthropod lineage. © 2013 Mayer et al.; licensee BioMed Central Ltd.&quot;,&quot;issue&quot;:&quot;1&quot;,&quot;volume&quot;:&quot;13&quot;},&quot;isTemporary&quot;:false},{&quot;id&quot;:&quot;5cd2b4d4-7025-3aae-944d-3bf5b2297375&quot;,&quot;itemData&quot;:{&quot;type&quot;:&quot;article-journal&quot;,&quot;id&quot;:&quot;5cd2b4d4-7025-3aae-944d-3bf5b2297375&quot;,&quot;title&quot;:&quot;Immunolocalization of serotonin in Onychophora argues against segmental ganglia being an ancestral feature of arthropods&quot;,&quot;author&quot;:[{&quot;family&quot;:&quot;Mayer&quot;,&quot;given&quot;:&quot;Georg&quot;,&quot;parse-names&quot;:false,&quot;dropping-particle&quot;:&quot;&quot;,&quot;non-dropping-particle&quot;:&quot;&quot;},{&quot;family&quot;:&quot;Harzsch&quot;,&quot;given&quot;:&quot;Steffen&quot;,&quot;parse-names&quot;:false,&quot;dropping-particle&quot;:&quot;&quot;,&quot;non-dropping-particle&quot;:&quot;&quot;}],&quot;container-title&quot;:&quot;BMC Evolutionary Biology&quot;,&quot;container-title-short&quot;:&quot;BMC Evol. Biol.&quot;,&quot;DOI&quot;:&quot;10.1186/1471-2148-7-118&quot;,&quot;ISSN&quot;:&quot;14712148&quot;,&quot;PMID&quot;:&quot;17629937&quot;,&quot;issued&quot;:{&quot;date-parts&quot;:[[2007]]},&quot;page&quot;:&quot;1-9&quot;,&quot;abstract&quot;:&quot;Background. Onychophora (velvet worms) represent the most basal arthropod group and play a pivotal role in the current discussion on the evolution of nervous systems and segmentation in arthropods. Although there is a wealth of information on the immunolocalization of serotonin (5-hydroxytryptamine, 5-HT) in various euarthropods, as yet no comparable localization data are available for Onychophora. In order to understand how the onychophoran nervous system compares to that of other arthropods, we studied the distribution of serotonin-like immunoreactive neurons and histological characteristics of ventral nerve cords in Metaperipatus blainvillei (Onychophora, Peripatopsidae) and Epiperipatus biolleyi (Onychophora, Peripatidae). Results. We demonstrate that paired leg nerves are the only segmental structures associated with the onychophoran nerve cord. Although the median commissures and peripheral nerves show a repeated pattern, their arrangement is independent from body segments characterized by the position of legs and associated structures. Moreover, the somata of serotonin-like immunoreactive neurons do not show any ordered arrangement in both species studied but are instead scattered throughout the entire length of each nerve cord. We observed neither a serially iterated nor a bilaterally symmetric pattern, which is in contrast to the strictly segmental arrangement of serotonergic neurons in other arthropods. Conclusion. Our histological findings and immunolocalization experiments highlight the medullary organization of the onychophoran nerve cord and argue against segmental ganglia of the typical euarthropodan type being an ancestral feature of Onychophora. These results contradict a priori assumptions of segmental ganglia being an ancestral feature of arthropods and, thus, weaken the traditional Articulata hypothesis, which proposes a sistergroup relationship of Annelida and Arthropoda. © 2007 Mayer and Harzsch; licensee BioMed Central Ltd.&quot;,&quot;issue&quot;:&quot;118&quot;,&quot;volume&quot;:&quot;7&quot;},&quot;isTemporary&quot;:false}],&quot;citationTag&quot;:&quot;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&quot;},{&quot;citationID&quot;:&quot;MENDELEY_CITATION_363343a4-f515-4b9d-899e-510a10b50c18&quot;,&quot;properties&quot;:{&quot;noteIndex&quot;:0},&quot;isEdited&quot;:false,&quot;manualOverride&quot;:{&quot;isManuallyOverridden&quot;:false,&quot;citeprocText&quot;:&quot;(Persson &lt;i&gt;et al.&lt;/i&gt; 2012; Schulze and Schmidt-Rhaesa 2013; Schulze, Neves and Schmidt-Rhaesa 2014; Gross and Mayer 2015)&quot;,&quot;manualOverrideText&quot;:&quot;&quot;},&quot;citationItems&quot;:[{&quot;id&quot;:&quot;e55b0779-e926-3d92-878e-39f8ed0dc728&quot;,&quot;itemData&quot;:{&quot;type&quot;:&quot;article-journal&quot;,&quot;id&quot;:&quot;e55b0779-e926-3d92-878e-39f8ed0dc728&quot;,&quot;title&quot;:&quot;Neural development in the tardigrade Hypsibius dujardini based on anti-acetylated α-tubulin immunolabeling&quot;,&quot;author&quot;:[{&quot;family&quot;:&quot;Gross&quot;,&quot;given&quot;:&quot;Vladimir&quot;,&quot;parse-names&quot;:false,&quot;dropping-particle&quot;:&quot;&quot;,&quot;non-dropping-particle&quot;:&quot;&quot;},{&quot;family&quot;:&quot;Mayer&quot;,&quot;given&quot;:&quot;Georg&quot;,&quot;parse-names&quot;:false,&quot;dropping-particle&quot;:&quot;&quot;,&quot;non-dropping-particle&quot;:&quot;&quot;}],&quot;container-title&quot;:&quot;EvoDevo&quot;,&quot;container-title-short&quot;:&quot;Evodevo&quot;,&quot;DOI&quot;:&quot;10.1186/s13227-015-0008-4&quot;,&quot;ISSN&quot;:&quot;20419139&quot;,&quot;issued&quot;:{&quot;date-parts&quot;:[[2015]]},&quot;abstract&quot;:&quot;Background: The tardigrades (water bears) are a cosmopolitan group of microscopic ecdysozoans found in a variety of aquatic and temporarily wet environments. They are members of the Panarthropoda (Tardigrada + Onychophora + Arthropoda), although their exact position within this group remains contested. Studies of embryonic development in tardigrades have been scarce and have yielded contradictory data. Therefore, we investigated the development of the nervous system in embryos of the tardigrade Hypsibius dujardini using immunohistochemical techniques in conjunction with confocal laser scanning microscopy in an effort to gain insight into the evolution of the nervous system in panarthropods. Results: An antiserum against acetylated α-tubulin was used to visualize the axonal processes and general neuroanatomy in whole-mount embryos of the eutardigrade H. dujardini. Our data reveal that the tardigrade nervous system develops in an anterior-to-posterior gradient, beginning with the neural structures of the head. The brain develops as a dorsal, bilaterally symmetric structure and contains a single developing central neuropil. The stomodeal nervous system develops separately and includes at least four separate, ring-like commissures. A circumbuccal nerve ring arises late in development and innervates the circumoral sensory field. The segmental trunk ganglia likewise arise from anterior to posterior and establish links with each other via individual pioneering axons. Each hemiganglion is associated with a number of peripheral nerves, including a pair of leg nerves and a branched, dorsolateral nerve. Conclusions: The revealed pattern of brain development supports a single-segmented brain in tardigrades and challenges previous assignments of homology between tardigrade brain lobes and arthropod brain segments. Likewise, the tardigrade circumbuccal nerve ring cannot be homologized with the arthropod 'circumoral' nerve ring, suggesting that this structure is unique to tardigrades. Finally, we propose that the segmental ganglia of tardigrades and arthropods are homologous and, based on these data, favor a hypothesis that supports tardigrades as the sister group of arthropods.&quot;,&quot;issue&quot;:&quot;1&quot;,&quot;volume&quot;:&quot;6&quot;},&quot;isTemporary&quot;:false},{&quot;id&quot;:&quot;6dc3db00-25b4-3ca9-8530-10101216d0e2&quot;,&quot;itemData&quot;:{&quot;type&quot;:&quot;article-journal&quot;,&quot;id&quot;:&quot;6dc3db00-25b4-3ca9-8530-10101216d0e2&quot;,&quot;title&quot;:&quot;Neuroanatomy of [i]Halobiotus crispae[/i] (Eutardigrada: Hypsibiidae): Tardigrade brain structure supports the clade Panarthropoda&quot;,&quot;author&quot;:[{&quot;family&quot;:&quot;Persson&quot;,&quot;given&quot;:&quot;Dennis K&quot;,&quot;parse-names&quot;:false,&quot;dropping-particle&quot;:&quot;&quot;,&quot;non-dropping-particle&quot;:&quot;&quot;},{&quot;family&quot;:&quot;Halberg&quot;,&quot;given&quot;:&quot;Kenneth a&quot;,&quot;parse-names&quot;:false,&quot;dropping-particle&quot;:&quot;&quot;,&quot;non-dropping-particle&quot;:&quot;&quot;},{&quot;family&quot;:&quot;Jørgensen&quot;,&quot;given&quot;:&quot;Aslak&quot;,&quot;parse-names&quot;:false,&quot;dropping-particle&quot;:&quot;&quot;,&quot;non-dropping-particle&quot;:&quot;&quot;},{&quot;family&quot;:&quot;Møbjerg&quot;,&quot;given&quot;:&quot;Nadja&quot;,&quot;parse-names&quot;:false,&quot;dropping-particle&quot;:&quot;&quot;,&quot;non-dropping-particle&quot;:&quot;&quot;},{&quot;family&quot;:&quot;Kristensen&quot;,&quot;given&quot;:&quot;Reinhardt M&quot;,&quot;parse-names&quot;:false,&quot;dropping-particle&quot;:&quot;&quot;,&quot;non-dropping-particle&quot;:&quot;&quot;}],&quot;container-title&quot;:&quot;Journal of morphology&quot;,&quot;container-title-short&quot;:&quot;J. Morphol.&quot;,&quot;DOI&quot;:&quot;10.1002/jmor.20054&quot;,&quot;ISSN&quot;:&quot;1097-4687&quot;,&quot;PMID&quot;:&quot;22806919&quot;,&quot;issued&quot;:{&quot;date-parts&quot;:[[2012,11]]},&quot;page&quot;:&quot;1227-45&quot;,&quot;abstract&quot;:&quot;The position of Tardigrada in the animal tree of life is a subject that has received much attention, but still remains controversial. Whereas some think tardigrades should be categorized as cycloneuralians, most authors argue in favor of a phylogenetic position within Panarthropoda as a sister group to Arthropoda or Arthropoda + Onychophora. Thus far, neither molecular nor morphological investigations have provided conclusive results as to the tardigrade sister group relationships. In this article, we present a detailed description of the nervous system of the eutardigrade Halobiotus crispae, using immunostainings, confocal laser scanning microscopy, and computer-aided three-dimensional reconstructions supported by transmission electron microscopy. We report details regarding the structure of the brain as well as the ganglia of the ventral nerve cord. In contrast to the newest investigation, we find transverse commissures in the ventral ganglia, and our data suggest that the brain is partitioned into at least three lobes. Additionally, we can confirm the existence of a subpharyngeal ganglion previously called subesophagal ganglion. According to our results, the original suggestion of a brain comprised of at least three parts cannot be rejected, and the data presented supports a sister group relationship of Tardigrada to 1) Arthropoda or 2) Onychophora or 3) Arthropoda + Onychophora.&quot;,&quot;issue&quot;:&quot;11&quot;,&quot;volume&quot;:&quot;273&quot;},&quot;isTemporary&quot;:false},{&quot;id&quot;:&quot;7610a3bc-e914-3cf9-bd72-c443230d42d6&quot;,&quot;itemData&quot;:{&quot;type&quot;:&quot;article-journal&quot;,&quot;id&quot;:&quot;7610a3bc-e914-3cf9-bd72-c443230d42d6&quot;,&quot;title&quot;:&quot;Comparative immunohistochemical investigation on the nervous system of two species of Arthrotardigrada (Heterotardigrada, Tardigrada)&quot;,&quot;author&quot;:[{&quot;family&quot;:&quot;Schulze&quot;,&quot;given&quot;:&quot;Corinna&quot;,&quot;parse-names&quot;:false,&quot;dropping-particle&quot;:&quot;&quot;,&quot;non-dropping-particle&quot;:&quot;&quot;},{&quot;family&quot;:&quot;Neves&quot;,&quot;given&quot;:&quot;Ricardo C.&quot;,&quot;parse-names&quot;:false,&quot;dropping-particle&quot;:&quot;&quot;,&quot;non-dropping-particle&quot;:&quot;&quot;},{&quot;family&quot;:&quot;Schmidt-Rhaesa&quot;,&quot;given&quot;:&quot;Andreas&quot;,&quot;parse-names&quot;:false,&quot;dropping-particle&quot;:&quot;&quot;,&quot;non-dropping-particle&quot;:&quot;&quot;}],&quot;container-title&quot;:&quot;Zoologischer Anzeiger&quot;,&quot;container-title-short&quot;:&quot;Zool. Anz.&quot;,&quot;DOI&quot;:&quot;10.1016/j.jcz.2013.11.001&quot;,&quot;ISSN&quot;:&quot;00445231&quot;,&quot;URL&quot;:&quot;http://dx.doi.org/10.1016/j.jcz.2013.11.001&quot;,&quot;issued&quot;:{&quot;date-parts&quot;:[[2014]]},&quot;page&quot;:&quot;225-235&quot;,&quot;abstract&quot;:&quot;The question whether tardigrades possess a tripartite, segmented brain and a subpharyngeal ganglion or not is a matter of ongoing debate. This study sets out to analyze the structure of the nervous system of Batillipes pennaki and Actinarctus doryphorus ocellatus in order to provide new insights specially into the organization of the tardigrade brain. Based on the assumption that tardigrades are members of the taxon Panarthropoda rather than of the taxon Cycloneuralia, insights into the organization of their brain could help to clarify their relationship within Panarthropoda. Our results indicate that B. pennaki and A. doryphorus ocellatus neither possess a tripartite brain nor a subpharyngeal ganglion. The implications of these findings are discussed and compared with reference to previous studies. © 2013 Elsevier GmbH.&quot;,&quot;publisher&quot;:&quot;Elsevier GmbH.&quot;,&quot;issue&quot;:&quot;3&quot;,&quot;volume&quot;:&quot;253&quot;},&quot;isTemporary&quot;:false},{&quot;id&quot;:&quot;d41ee2f3-3dc0-33d8-b644-627a51591ca6&quot;,&quot;itemData&quot;:{&quot;type&quot;:&quot;article-journal&quot;,&quot;id&quot;:&quot;d41ee2f3-3dc0-33d8-b644-627a51591ca6&quot;,&quot;title&quot;:&quot;The architecture of the nervous system of Echiniscus testudo (Echiniscoidea, Heterotardigrada)&quot;,&quot;author&quot;:[{&quot;family&quot;:&quot;Schulze&quot;,&quot;given&quot;:&quot;Corinna&quot;,&quot;parse-names&quot;:false,&quot;dropping-particle&quot;:&quot;&quot;,&quot;non-dropping-particle&quot;:&quot;&quot;},{&quot;family&quot;:&quot;Schmidt-Rhaesa&quot;,&quot;given&quot;:&quot;Andreas&quot;,&quot;parse-names&quot;:false,&quot;dropping-particle&quot;:&quot;&quot;,&quot;non-dropping-particle&quot;:&quot;&quot;}],&quot;container-title&quot;:&quot;Journal of Limnology&quot;,&quot;container-title-short&quot;:&quot;J. Limnol.&quot;,&quot;DOI&quot;:&quot;10.4081/jlimnol.2013.s1.e6&quot;,&quot;ISSN&quot;:&quot;11295767&quot;,&quot;issued&quot;:{&quot;date-parts&quot;:[[2013]]},&quot;page&quot;:&quot;44-53&quot;,&quot;abstract&quot;:&quot;Despite the fact that there are several descriptions of the nervous system of Tardigrada there is still dispute about how to interpret the organisation of these structures. Is the structure of the brain homologous to segmental equivalents of the arthropod brain or not? The latest studies concerning these questions concentrate on specimens from the taxon Eutardigrada, but a representative of Heterotardigrada has been missing. Therefore, in this immunohistochemical study the organisation of the nervous system of Echiniscus testudo is investigated and can be described as follows. In the brain of E. testudo several distinct regions can be recognised. These are the anterior, dorsal, dorsoventral, inner and posterior clusters. Furthermore a ventral cluster can be detected that is connected to the dorsoventral clusters. The brain is followed by four ventral ganglia that are positioned slightly anterior to their corresponding pair of legs. The brain and the first ventral ganglion are connected via connectives showing tyrosinated α-tubulin and RFamide immunoreactivity. A connection between the first ventral ganglion and the ventral cluster could not be detected, at least not with our antibody set. In longitudinal direction the ventral ganglia are chained by connectives, and transversal interconnections via commissures are present. In addition to the commissures connecting the hemiganglia, three commissures could be detected lying anterior to the second, the third and the fourth ventral ganglion. In some specimens between the second and the third ganglion, bilaterally arranged neurites could be detected that run in a loop to the dorsal part of the specimens. The hereindescribed organisation is compared with previously published data on the nervous system of Tardigrada, and we conclude that the lobate organisation of the brain ofE. testudo comprises an arrangement due to functional needs rather than to reflect an organisation into arthropod-like proto-, deuto- and trito-cerebrum.&quot;,&quot;issue&quot;:&quot;SUPPL 1&quot;,&quot;volume&quot;:&quot;72&quot;},&quot;isTemporary&quot;:false}],&quot;citationTag&quot;:&quot;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&quot;},{&quot;citationID&quot;:&quot;MENDELEY_CITATION_5a5388ff-6e08-46db-bcbe-f4aa8babff82&quot;,&quot;properties&quot;:{&quot;noteIndex&quot;:0},&quot;isEdited&quot;:false,&quot;manualOverride&quot;:{&quot;isManuallyOverridden&quot;:false,&quot;citeprocText&quot;:&quot;(Schulze and Schmidt-Rhaesa 2013)&quot;,&quot;manualOverrideText&quot;:&quot;&quot;},&quot;citationItems&quot;:[{&quot;id&quot;:&quot;d41ee2f3-3dc0-33d8-b644-627a51591ca6&quot;,&quot;itemData&quot;:{&quot;type&quot;:&quot;article-journal&quot;,&quot;id&quot;:&quot;d41ee2f3-3dc0-33d8-b644-627a51591ca6&quot;,&quot;title&quot;:&quot;The architecture of the nervous system of Echiniscus testudo (Echiniscoidea, Heterotardigrada)&quot;,&quot;author&quot;:[{&quot;family&quot;:&quot;Schulze&quot;,&quot;given&quot;:&quot;Corinna&quot;,&quot;parse-names&quot;:false,&quot;dropping-particle&quot;:&quot;&quot;,&quot;non-dropping-particle&quot;:&quot;&quot;},{&quot;family&quot;:&quot;Schmidt-Rhaesa&quot;,&quot;given&quot;:&quot;Andreas&quot;,&quot;parse-names&quot;:false,&quot;dropping-particle&quot;:&quot;&quot;,&quot;non-dropping-particle&quot;:&quot;&quot;}],&quot;container-title&quot;:&quot;Journal of Limnology&quot;,&quot;container-title-short&quot;:&quot;J. Limnol.&quot;,&quot;DOI&quot;:&quot;10.4081/jlimnol.2013.s1.e6&quot;,&quot;ISSN&quot;:&quot;11295767&quot;,&quot;issued&quot;:{&quot;date-parts&quot;:[[2013]]},&quot;page&quot;:&quot;44-53&quot;,&quot;abstract&quot;:&quot;Despite the fact that there are several descriptions of the nervous system of Tardigrada there is still dispute about how to interpret the organisation of these structures. Is the structure of the brain homologous to segmental equivalents of the arthropod brain or not? The latest studies concerning these questions concentrate on specimens from the taxon Eutardigrada, but a representative of Heterotardigrada has been missing. Therefore, in this immunohistochemical study the organisation of the nervous system of Echiniscus testudo is investigated and can be described as follows. In the brain of E. testudo several distinct regions can be recognised. These are the anterior, dorsal, dorsoventral, inner and posterior clusters. Furthermore a ventral cluster can be detected that is connected to the dorsoventral clusters. The brain is followed by four ventral ganglia that are positioned slightly anterior to their corresponding pair of legs. The brain and the first ventral ganglion are connected via connectives showing tyrosinated α-tubulin and RFamide immunoreactivity. A connection between the first ventral ganglion and the ventral cluster could not be detected, at least not with our antibody set. In longitudinal direction the ventral ganglia are chained by connectives, and transversal interconnections via commissures are present. In addition to the commissures connecting the hemiganglia, three commissures could be detected lying anterior to the second, the third and the fourth ventral ganglion. In some specimens between the second and the third ganglion, bilaterally arranged neurites could be detected that run in a loop to the dorsal part of the specimens. The hereindescribed organisation is compared with previously published data on the nervous system of Tardigrada, and we conclude that the lobate organisation of the brain ofE. testudo comprises an arrangement due to functional needs rather than to reflect an organisation into arthropod-like proto-, deuto- and trito-cerebrum.&quot;,&quot;issue&quot;:&quot;SUPPL 1&quot;,&quot;volume&quot;:&quot;72&quot;},&quot;isTemporary&quot;:false}],&quot;citationTag&quot;:&quot;MENDELEY_CITATION_v3_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&quot;},{&quot;citationID&quot;:&quot;MENDELEY_CITATION_c9f4aff6-4993-489c-a04f-c23b0be708fb&quot;,&quot;properties&quot;:{&quot;noteIndex&quot;:0},&quot;isEdited&quot;:false,&quot;manualOverride&quot;:{&quot;isManuallyOverridden&quot;:false,&quot;citeprocText&quot;:&quot;(Mayer &lt;i&gt;et al.&lt;/i&gt; 2013b)&quot;,&quot;manualOverrideText&quot;:&quot;&quot;},&quot;citationItems&quot;:[{&quot;id&quot;:&quot;a6f9984e-b276-3040-b200-6da6b32d4091&quot;,&quot;itemData&quot;:{&quot;type&quot;:&quot;article-journal&quot;,&quot;id&quot;:&quot;a6f9984e-b276-3040-b200-6da6b32d4091&quot;,&quot;title&quot;:&quot;Selective neuronal staining in tardigrades and onychophorans provides insights into the evolution of segmental ganglia in panarthropods&quot;,&quot;author&quot;:[{&quot;family&quot;:&quot;Mayer&quot;,&quot;given&quot;:&quot;Georg&quot;,&quot;parse-names&quot;:false,&quot;dropping-particle&quot;:&quot;&quot;,&quot;non-dropping-particle&quot;:&quot;&quot;},{&quot;family&quot;:&quot;Martin&quot;,&quot;given&quot;:&quot;Christine&quot;,&quot;parse-names&quot;:false,&quot;dropping-particle&quot;:&quot;&quot;,&quot;non-dropping-particle&quot;:&quot;&quot;},{&quot;family&quot;:&quot;Rüdiger&quot;,&quot;given&quot;:&quot;Jan&quot;,&quot;parse-names&quot;:false,&quot;dropping-particle&quot;:&quot;&quot;,&quot;non-dropping-particle&quot;:&quot;&quot;},{&quot;family&quot;:&quot;Kauschke&quot;,&quot;given&quot;:&quot;Susann&quot;,&quot;parse-names&quot;:false,&quot;dropping-particle&quot;:&quot;&quot;,&quot;non-dropping-particle&quot;:&quot;&quot;},{&quot;family&quot;:&quot;Stevenson&quot;,&quot;given&quot;:&quot;Paul A.&quot;,&quot;parse-names&quot;:false,&quot;dropping-particle&quot;:&quot;&quot;,&quot;non-dropping-particle&quot;:&quot;&quot;},{&quot;family&quot;:&quot;Poprawa&quot;,&quot;given&quot;:&quot;Izabela&quot;,&quot;parse-names&quot;:false,&quot;dropping-particle&quot;:&quot;&quot;,&quot;non-dropping-particle&quot;:&quot;&quot;},{&quot;family&quot;:&quot;Hohberg&quot;,&quot;given&quot;:&quot;Karin&quot;,&quot;parse-names&quot;:false,&quot;dropping-particle&quot;:&quot;&quot;,&quot;non-dropping-particle&quot;:&quot;&quot;},{&quot;family&quot;:&quot;Schill&quot;,&quot;given&quot;:&quot;Ralph O.&quot;,&quot;parse-names&quot;:false,&quot;dropping-particle&quot;:&quot;&quot;,&quot;non-dropping-particle&quot;:&quot;&quot;},{&quot;family&quot;:&quot;Pflüger&quot;,&quot;given&quot;:&quot;Hans Joachim&quot;,&quot;parse-names&quot;:false,&quot;dropping-particle&quot;:&quot;&quot;,&quot;non-dropping-particle&quot;:&quot;&quot;},{&quot;family&quot;:&quot;Schlegel&quot;,&quot;given&quot;:&quot;Martin&quot;,&quot;parse-names&quot;:false,&quot;dropping-particle&quot;:&quot;&quot;,&quot;non-dropping-particle&quot;:&quot;&quot;}],&quot;container-title&quot;:&quot;BMC Evolutionary Biology&quot;,&quot;container-title-short&quot;:&quot;BMC Evol. Biol.&quot;,&quot;DOI&quot;:&quot;10.1186/1471-2148-13-230&quot;,&quot;ISSN&quot;:&quot;14712148&quot;,&quot;issued&quot;:{&quot;date-parts&quot;:[[2013]]},&quot;abstract&quot;:&quot;Background: Although molecular analyses have contributed to a better resolution of the animal tree of life, the phylogenetic position of tardigrades (water bears) is still controversial, as they have been united alternatively with nematodes, arthropods, onychophorans (velvet worms), or onychophorans plus arthropods. Depending on the hypothesis favoured, segmental ganglia in tardigrades and arthropods might either have evolved independently, or they might well be homologous, suggesting that they were either lost in onychophorans or are a synapomorphy of tardigrades and arthropods. To evaluate these alternatives, we analysed the organisation of the nervous system in three tardigrade species using antisera directed against tyrosinated and acetylated tubulin, the amine transmitter serotonin, and the invertebrate neuropeptides FMRFamide, allatostatin and perisulfakinin. In addition, we performed retrograde staining of nerves in the onychophoran Euperipatoides rowelli in order to compare the serial locations of motor neurons within the nervous system relative to the appendages they serve in arthropods, tardigrades and onychophorans. Results: Contrary to a previous report from a Macrobiotus species, our immunocytochemical and electron microscopic data revealed contralateral fibres and bundles of neurites in each trunk ganglion of three tardigrade species, including Macrobiotus cf. harmsworthi, Paramacrobiotus richtersi and Hypsibius dujardini. Moreover, we identified additional, extra-ganglionic commissures in the interpedal regions bridging the paired longitudinal connectives. Within the ganglia we found serially repeated sets of serotonin- and RFamid-like immunoreactive neurons. Furthermore, our data show that the trunk ganglia of tardigrades, which include the somata of motor neurons, are shifted anteriorly with respect to each corresponding leg pair, whereas no such shift is evident in the arrangement of motor neurons in the onychophoran nerve cords. Conclusions: Taken together, these data reveal three major correspondences between the segmental ganglia of tardigrades and arthropods, including (i) contralateral projections and commissures in each ganglion, (ii) segmentally repeated sets of immunoreactive neurons, and (iii) an anteriorly shifted (parasegmental) position of ganglia. These correspondences support the homology of segmental ganglia in tardigrades and arthropods, suggesting that these structures were either lost in Onychophora or, alternatively, evolved in the tardigrade/arthropod lineage. © 2013 Mayer et al.; licensee BioMed Central Ltd.&quot;,&quot;issue&quot;:&quot;1&quot;,&quot;volume&quot;:&quot;13&quot;},&quot;isTemporary&quot;:false}],&quot;citationTag&quot;:&quot;MENDELEY_CITATION_v3_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&quot;},{&quot;citationID&quot;:&quot;MENDELEY_CITATION_cbbe6774-9b9a-492f-957a-6df16c7ce175&quot;,&quot;properties&quot;:{&quot;noteIndex&quot;:0},&quot;isEdited&quot;:false,&quot;manualOverride&quot;:{&quot;isManuallyOverridden&quot;:false,&quot;citeprocText&quot;:&quot;(Schulze, Neves and Schmidt-Rhaesa 2014)&quot;,&quot;manualOverrideText&quot;:&quot;&quot;},&quot;citationItems&quot;:[{&quot;id&quot;:&quot;7610a3bc-e914-3cf9-bd72-c443230d42d6&quot;,&quot;itemData&quot;:{&quot;type&quot;:&quot;article-journal&quot;,&quot;id&quot;:&quot;7610a3bc-e914-3cf9-bd72-c443230d42d6&quot;,&quot;title&quot;:&quot;Comparative immunohistochemical investigation on the nervous system of two species of Arthrotardigrada (Heterotardigrada, Tardigrada)&quot;,&quot;author&quot;:[{&quot;family&quot;:&quot;Schulze&quot;,&quot;given&quot;:&quot;Corinna&quot;,&quot;parse-names&quot;:false,&quot;dropping-particle&quot;:&quot;&quot;,&quot;non-dropping-particle&quot;:&quot;&quot;},{&quot;family&quot;:&quot;Neves&quot;,&quot;given&quot;:&quot;Ricardo C.&quot;,&quot;parse-names&quot;:false,&quot;dropping-particle&quot;:&quot;&quot;,&quot;non-dropping-particle&quot;:&quot;&quot;},{&quot;family&quot;:&quot;Schmidt-Rhaesa&quot;,&quot;given&quot;:&quot;Andreas&quot;,&quot;parse-names&quot;:false,&quot;dropping-particle&quot;:&quot;&quot;,&quot;non-dropping-particle&quot;:&quot;&quot;}],&quot;container-title&quot;:&quot;Zoologischer Anzeiger&quot;,&quot;container-title-short&quot;:&quot;Zool. Anz.&quot;,&quot;DOI&quot;:&quot;10.1016/j.jcz.2013.11.001&quot;,&quot;ISSN&quot;:&quot;00445231&quot;,&quot;URL&quot;:&quot;http://dx.doi.org/10.1016/j.jcz.2013.11.001&quot;,&quot;issued&quot;:{&quot;date-parts&quot;:[[2014]]},&quot;page&quot;:&quot;225-235&quot;,&quot;abstract&quot;:&quot;The question whether tardigrades possess a tripartite, segmented brain and a subpharyngeal ganglion or not is a matter of ongoing debate. This study sets out to analyze the structure of the nervous system of Batillipes pennaki and Actinarctus doryphorus ocellatus in order to provide new insights specially into the organization of the tardigrade brain. Based on the assumption that tardigrades are members of the taxon Panarthropoda rather than of the taxon Cycloneuralia, insights into the organization of their brain could help to clarify their relationship within Panarthropoda. Our results indicate that B. pennaki and A. doryphorus ocellatus neither possess a tripartite brain nor a subpharyngeal ganglion. The implications of these findings are discussed and compared with reference to previous studies. © 2013 Elsevier GmbH.&quot;,&quot;publisher&quot;:&quot;Elsevier GmbH.&quot;,&quot;issue&quot;:&quot;3&quot;,&quot;volume&quot;:&quot;253&quot;},&quot;isTemporary&quot;:false}],&quot;citationTag&quot;:&quot;MENDELEY_CITATION_v3_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&quot;},{&quot;citationID&quot;:&quot;MENDELEY_CITATION_99da15ef-cfc0-441e-a780-9bffd583c81f&quot;,&quot;properties&quot;:{&quot;noteIndex&quot;:0},&quot;isEdited&quot;:false,&quot;manualOverride&quot;:{&quot;isManuallyOverridden&quot;:false,&quot;citeprocText&quot;:&quot;(Yang &lt;i&gt;et al.&lt;/i&gt; 2016)&quot;,&quot;manualOverrideText&quot;:&quot;&quot;},&quot;citationItems&quot;:[{&quot;id&quot;:&quot;94e27017-ae2f-377c-9c7c-bc99f4e95407&quot;,&quot;itemData&quot;:{&quot;type&quot;:&quot;article-journal&quot;,&quot;id&quot;:&quot;94e27017-ae2f-377c-9c7c-bc99f4e95407&quot;,&quot;title&quot;:&quot;Fuxianhuiid ventral nerve cord and early nervous system evolution in Panarthropod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Liu&quot;,&quot;given&quot;:&quot;Yu&quot;,&quot;parse-names&quot;:false,&quot;dropping-particle&quot;:&quot;&quot;,&quot;non-dropping-particle&quot;:&quot;&quot;},{&quot;family&quot;:&quot;Boyan&quot;,&quot;given&quot;:&quot;George S.&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22434113&quot;,&quot;ISSN&quot;:&quot;10916490&quot;,&quot;issued&quot;:{&quot;date-parts&quot;:[[2016]]},&quot;page&quot;:&quot;2988-2993&quot;,&quot;abstract&quot;:&quo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quot;,&quot;issue&quot;:&quot;11&quot;,&quot;volume&quot;:&quot;113&quot;},&quot;isTemporary&quot;:false}],&quot;citationTag&quot;:&quot;MENDELEY_CITATION_v3_eyJjaXRhdGlvbklEIjoiTUVOREVMRVlfQ0lUQVRJT05fOTlkYTE1ZWYtY2ZjMC00NDFlLWE3ODAtOWJmZmQ1ODNjODFm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quot;},{&quot;citationID&quot;:&quot;MENDELEY_CITATION_7821eafc-770c-4c35-9cbb-19fb2a487d0a&quot;,&quot;properties&quot;:{&quot;noteIndex&quot;:0},&quot;isEdited&quot;:false,&quot;manualOverride&quot;:{&quot;isManuallyOverridden&quot;:false,&quot;citeprocText&quot;:&quot;(Yang &lt;i&gt;et al.&lt;/i&gt; 2016)&quot;,&quot;manualOverrideText&quot;:&quot;&quot;},&quot;citationItems&quot;:[{&quot;id&quot;:&quot;94e27017-ae2f-377c-9c7c-bc99f4e95407&quot;,&quot;itemData&quot;:{&quot;type&quot;:&quot;article-journal&quot;,&quot;id&quot;:&quot;94e27017-ae2f-377c-9c7c-bc99f4e95407&quot;,&quot;title&quot;:&quot;Fuxianhuiid ventral nerve cord and early nervous system evolution in Panarthropod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Liu&quot;,&quot;given&quot;:&quot;Yu&quot;,&quot;parse-names&quot;:false,&quot;dropping-particle&quot;:&quot;&quot;,&quot;non-dropping-particle&quot;:&quot;&quot;},{&quot;family&quot;:&quot;Boyan&quot;,&quot;given&quot;:&quot;George S.&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22434113&quot;,&quot;ISSN&quot;:&quot;10916490&quot;,&quot;issued&quot;:{&quot;date-parts&quot;:[[2016]]},&quot;page&quot;:&quot;2988-2993&quot;,&quot;abstract&quot;:&quo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quot;,&quot;issue&quot;:&quot;11&quot;,&quot;volume&quot;:&quot;113&quot;},&quot;isTemporary&quot;:false}],&quot;citationTag&quot;:&quot;MENDELEY_CITATION_v3_eyJjaXRhdGlvbklEIjoiTUVOREVMRVlfQ0lUQVRJT05fNzgyMWVhZmMtNzcwYy00YzM1LTljYmItMTlmYjJhNDg3ZDBh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quot;},{&quot;citationID&quot;:&quot;MENDELEY_CITATION_ae4eb37d-a8e4-4bcc-a9ae-5e65dca26f68&quot;,&quot;properties&quot;:{&quot;noteIndex&quot;:0},&quot;isEdited&quot;:false,&quot;manualOverride&quot;:{&quot;isManuallyOverridden&quot;:false,&quot;citeprocText&quot;:&quot;(Yang &lt;i&gt;et al.&lt;/i&gt; 2016)&quot;,&quot;manualOverrideText&quot;:&quot;&quot;},&quot;citationItems&quot;:[{&quot;id&quot;:&quot;94e27017-ae2f-377c-9c7c-bc99f4e95407&quot;,&quot;itemData&quot;:{&quot;type&quot;:&quot;article-journal&quot;,&quot;id&quot;:&quot;94e27017-ae2f-377c-9c7c-bc99f4e95407&quot;,&quot;title&quot;:&quot;Fuxianhuiid ventral nerve cord and early nervous system evolution in Panarthropod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Liu&quot;,&quot;given&quot;:&quot;Yu&quot;,&quot;parse-names&quot;:false,&quot;dropping-particle&quot;:&quot;&quot;,&quot;non-dropping-particle&quot;:&quot;&quot;},{&quot;family&quot;:&quot;Boyan&quot;,&quot;given&quot;:&quot;George S.&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22434113&quot;,&quot;ISSN&quot;:&quot;10916490&quot;,&quot;issued&quot;:{&quot;date-parts&quot;:[[2016]]},&quot;page&quot;:&quot;2988-2993&quot;,&quot;abstract&quot;:&quo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quot;,&quot;issue&quot;:&quot;11&quot;,&quot;volume&quot;:&quot;113&quot;},&quot;isTemporary&quot;:false}],&quot;citationTag&quot;:&quot;MENDELEY_CITATION_v3_eyJjaXRhdGlvbklEIjoiTUVOREVMRVlfQ0lUQVRJT05fYWU0ZWIzN2QtYThlNC00YmNjLWE5YWUtNWU2NWRjYTI2ZjY4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quot;},{&quot;citationID&quot;:&quot;MENDELEY_CITATION_1b874f00-6f7d-439f-9471-db6e5030daff&quot;,&quot;properties&quot;:{&quot;noteIndex&quot;:0},&quot;isEdited&quot;:false,&quot;manualOverride&quot;:{&quot;isManuallyOverridden&quot;:false,&quot;citeprocText&quot;:&quot;(Yang &lt;i&gt;et al.&lt;/i&gt; 2016)&quot;,&quot;manualOverrideText&quot;:&quot;&quot;},&quot;citationItems&quot;:[{&quot;id&quot;:&quot;94e27017-ae2f-377c-9c7c-bc99f4e95407&quot;,&quot;itemData&quot;:{&quot;type&quot;:&quot;article-journal&quot;,&quot;id&quot;:&quot;94e27017-ae2f-377c-9c7c-bc99f4e95407&quot;,&quot;title&quot;:&quot;Fuxianhuiid ventral nerve cord and early nervous system evolution in Panarthropod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Butterfield&quot;,&quot;given&quot;:&quot;Nicholas J.&quot;,&quot;parse-names&quot;:false,&quot;dropping-particle&quot;:&quot;&quot;,&quot;non-dropping-particle&quot;:&quot;&quot;},{&quot;family&quot;:&quot;Liu&quot;,&quot;given&quot;:&quot;Yu&quot;,&quot;parse-names&quot;:false,&quot;dropping-particle&quot;:&quot;&quot;,&quot;non-dropping-particle&quot;:&quot;&quot;},{&quot;family&quot;:&quot;Boyan&quot;,&quot;given&quot;:&quot;George S.&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22434113&quot;,&quot;ISSN&quot;:&quot;10916490&quot;,&quot;issued&quot;:{&quot;date-parts&quot;:[[2016]]},&quot;page&quot;:&quot;2988-2993&quot;,&quot;abstract&quot;:&quot;Panarthropods are typified by disparate grades of neurological organization reflecting a complex evolutionary history. The fossil record offers a unique opportunity to reconstruct early character evolution of the nervous system via exceptional preservation in extinct representatives. Here we describe the neurological architecture of the ventral nerve cord (VNC) in the upper-stem group euarthropod Chengjiangocaris kunmingensis from the early Cambrian Xiaoshiba Lagerstätte (South China). The VNC of C. kunmingensis comprises a homonymous series of condensed ganglia that extend throughout the body, each associated with a pair of biramous limbs. Submillimetric preservation reveals numerous segmental and intersegmental nerve roots emerging from both sides of the VNC, which correspond topologically to the peripheral nerves of extant Priapulida and Onychophora. The fuxianhuiid VNC indicates that ancestral neurological features of Ecdysozoa persisted into derived members of stem-group Euarthropoda but were later lost in crown-group representatives. These findings illuminate the VNC ground pattern in Panarthropoda and suggest the independent secondary loss of cycloneuralian-like neurological characters in Tardigrada and Euarthropoda.&quot;,&quot;issue&quot;:&quot;11&quot;,&quot;volume&quot;:&quot;113&quot;},&quot;isTemporary&quot;:false}],&quot;citationTag&quot;:&quot;MENDELEY_CITATION_v3_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&quot;},{&quot;citationID&quot;:&quot;MENDELEY_CITATION_5b02e9aa-d854-499b-851f-1b63345c7dd9&quot;,&quot;properties&quot;:{&quot;noteIndex&quot;:0},&quot;isEdited&quot;:false,&quot;manualOverride&quot;:{&quot;isManuallyOverridden&quot;:false,&quot;citeprocText&quot;:&quot;(Fontoura &lt;i&gt;et al.&lt;/i&gt; 2017)&quot;,&quot;manualOverrideText&quot;:&quot;&quot;},&quot;citationItems&quot;:[{&quot;id&quot;:&quot;4f442612-443a-32eb-96c9-ba50d3a218f0&quot;,&quot;itemData&quot;:{&quot;type&quot;:&quot;article-journal&quot;,&quot;id&quot;:&quot;4f442612-443a-32eb-96c9-ba50d3a218f0&quot;,&quot;title&quot;:&quot;A dichotomous key to the genera of the Marine Heterotardigrades (Tardigrada)&quot;,&quot;author&quot;:[{&quot;family&quot;:&quot;Fontoura&quot;,&quot;given&quot;:&quot;Paulo&quot;,&quot;parse-names&quot;:false,&quot;dropping-particle&quot;:&quot;&quot;,&quot;non-dropping-particle&quot;:&quot;&quot;},{&quot;family&quot;:&quot;Bartels&quot;,&quot;given&quot;:&quot;Paul J.&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Hansen&quot;,&quot;given&quot;:&quot;Jesper Guldberg&quot;,&quot;parse-names&quot;:false,&quot;dropping-particle&quot;:&quot;&quot;,&quot;non-dropping-particle&quot;:&quot;&quot;}],&quot;container-title&quot;:&quot;Zootaxa&quot;,&quot;container-title-short&quot;:&quot;Zootaxa&quot;,&quot;DOI&quot;:&quot;10.11646/zootaxa.4294.1.1&quot;,&quot;ISSN&quot;:&quot;11755334&quot;,&quot;issued&quot;:{&quot;date-parts&quot;:[[2017]]},&quot;page&quot;:&quot;1-45&quot;,&quot;abstract&quot;:&quot;&lt;p&gt;This is an identification guide to the 47 currently described genera of marine heterotardigrades. We provide clear definitions and illustrations of relevant anatomy and an easy to use dichotomous key. The aim of the present contribution is to enable more people to identify collected specimens of marine heterotardigrades, and hopefully, encourage more people to study this intriguing group of animals. The paper is divided into three parts. The first part gives a brief introduction to heterotardigrade morphology with special emphasis on taxonomically important characters. The second part is the actual key, which is accompanied by illustrations of both habitus and detailed foot morphology of the marine heterotardigrade genera. The third part provides up to date diagnoses of the orders, families, subfamilies and genera of marine heterotardigrades according to the most recent emendments. With the generic diagnoses, we provide a bibliography with selected literature that relates to each specific genus.  &lt;/p&gt;&quot;,&quot;issue&quot;:&quot;1&quot;,&quot;volume&quot;:&quot;4294&quot;},&quot;isTemporary&quot;:false}],&quot;citationTag&quot;:&quot;MENDELEY_CITATION_v3_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&quot;},{&quot;citationID&quot;:&quot;MENDELEY_CITATION_da362668-b191-4ce2-abc8-bd2eadfcda36&quot;,&quot;properties&quot;:{&quot;noteIndex&quot;:0},&quot;isEdited&quot;:false,&quot;manualOverride&quot;:{&quot;isManuallyOverridden&quot;:false,&quot;citeprocText&quot;:&quot;(Kihm &lt;i&gt;et al.&lt;/i&gt; 2023b)&quot;,&quot;manualOverrideText&quot;:&quot;&quot;},&quot;citationItems&quot;:[{&quot;id&quot;:&quot;3be9ce74-5542-34e8-858f-f12bb033206d&quot;,&quot;itemData&quot;:{&quot;type&quot;:&quot;article-journal&quot;,&quot;id&quot;:&quot;3be9ce74-5542-34e8-858f-f12bb033206d&quot;,&quot;title&quot;:&quot;Homology of the head sensory structures between Heterotardigrada and Eutardigrada supported in a new species of water bear (Ramazzottiidae: Ramazzottius)&quot;,&quot;author&quot;:[{&quot;family&quot;:&quot;Kihm&quot;,&quot;given&quot;:&quot;Ji Hoon&quot;,&quot;parse-names&quot;:false,&quot;dropping-particle&quot;:&quot;&quot;,&quot;non-dropping-particle&quot;:&quot;&quot;},{&quot;family&quot;:&quot;Zawierucha&quot;,&quot;given&quot;:&quot;Krzysztof&quot;,&quot;parse-names&quot;:false,&quot;dropping-particle&quot;:&quot;&quot;,&quot;non-dropping-particle&quot;:&quot;&quot;},{&quot;family&quot;:&quot;Rho&quot;,&quot;given&quot;:&quot;Hyun Soo&quot;,&quot;parse-names&quot;:false,&quot;dropping-particle&quot;:&quot;&quot;,&quot;non-dropping-particle&quot;:&quot;&quot;},{&quot;family&quot;:&quot;Park&quot;,&quot;given&quot;:&quot;Tae Yoon S.&quot;,&quot;parse-names&quot;:false,&quot;dropping-particle&quot;:&quot;&quot;,&quot;non-dropping-particle&quot;:&quot;&quot;}],&quot;container-title&quot;:&quot;Zoological Letters&quot;,&quot;container-title-short&quot;:&quot;Zoological Lett.&quot;,&quot;DOI&quot;:&quot;10.1186/s40851-023-00221-w&quot;,&quot;ISSN&quot;:&quot;2056306X&quot;,&quot;URL&quot;:&quot;https://doi.org/10.1186/s40851-023-00221-w&quot;,&quot;issued&quot;:{&quot;date-parts&quot;:[[2023]]},&quot;page&quot;:&quot;1-17&quot;,&quot;abstract&quot;:&quot;Phylum Tardigrada is represented by microscopic eight-legged panarthropods that inhabit terrestrial and marine environments. Although tardigrades are emerging model animals for areas of research including physiology, evolutionary biology, and astrobiology, knowledge of their external morphology remains insufficient. For instance, homologies between marine and terrestrial relatives largely remain unexplored. In the present study we provide detailed pictures of the head sensory organs in a new tardigrade, Ramazzottius groenlandensis sp. nov. Specimens were collected from a mixed moss and lichen sample on Ella Island, East Greenland. The new species differs from congeneric species in the presence of polygonal sculpturing on the dorsal cuticle, which is accentuated in the posterior region of the body, a lateral papilla on leg IV, and distinctive egg morphology. A Bayesian phylogenetic analysis (18S rRNA + 28S rRNA + COI) places the new species within the genus Ramazzottius with high confidence. Interestingly, the new species shows a full set of well-developed cephalic organs, which correspond to all sensory fields found in eutardigrades. Details on the full set of head organs were present only for heterotardigrades. The surface of these organs is covered with small pores, which presumably play a sensory role. This discovery suggests the homology of head sensory structures between heterotardigrades and eutardigrades, implying that the distinctive arrangement and positioning of sensory organs on the head is a plesiomorphic feature of tardigrades. Moreover, we find that the Ramazzottius oberhaeuseri morphotype forms a morphogroup, not a monophyletic species complex.&quot;,&quot;publisher&quot;:&quot;BioMed Central&quot;,&quot;issue&quot;:&quot;1&quot;,&quot;volume&quot;:&quot;9&quot;},&quot;isTemporary&quot;:false}],&quot;citationTag&quot;:&quot;MENDELEY_CITATION_v3_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&quot;},{&quot;citationID&quot;:&quot;MENDELEY_CITATION_bbd1f4a5-83de-4f96-980d-d44b218b1294&quot;,&quot;properties&quot;:{&quot;noteIndex&quot;:0},&quot;isEdited&quot;:false,&quot;manualOverride&quot;:{&quot;isManuallyOverridden&quot;:false,&quot;citeprocText&quot;:&quot;(Gross, Epple and Mayer 2021; Kihm &lt;i&gt;et al.&lt;/i&gt; 2023b)&quot;,&quot;manualOverrideText&quot;:&quot;&quot;},&quot;citationItems&quot;:[{&quot;id&quot;:&quot;73eb40e7-d738-305b-ab9a-2af58ddc76ef&quot;,&quot;itemData&quot;:{&quot;type&quot;:&quot;article-journal&quot;,&quot;id&quot;:&quot;73eb40e7-d738-305b-ab9a-2af58ddc76ef&quot;,&quot;title&quot;:&quot;Organization of the central nervous system and innervation of cephalic sensory structures in the water bear Echiniscus testudo (Tardigrada: Heterotardigrada) revisited&quot;,&quot;author&quot;:[{&quot;family&quot;:&quot;Gross&quot;,&quot;given&quot;:&quot;Vladimir&quot;,&quot;parse-names&quot;:false,&quot;dropping-particle&quot;:&quot;&quot;,&quot;non-dropping-particle&quot;:&quot;&quot;},{&quot;family&quot;:&quot;Epple&quot;,&quot;given&quot;:&quot;Lisa&quot;,&quot;parse-names&quot;:false,&quot;dropping-particle&quot;:&quot;&quot;,&quot;non-dropping-particle&quot;:&quot;&quot;},{&quot;family&quot;:&quot;Mayer&quot;,&quot;given&quot;:&quot;Georg&quot;,&quot;parse-names&quot;:false,&quot;dropping-particle&quot;:&quot;&quot;,&quot;non-dropping-particle&quot;:&quot;&quot;}],&quot;container-title&quot;:&quot;Journal of Morphology&quot;,&quot;container-title-short&quot;:&quot;J. Morphol.&quot;,&quot;DOI&quot;:&quot;10.1002/jmor.21386&quot;,&quot;ISSN&quot;:&quot;10974687&quot;,&quot;PMID&quot;:&quot;34129245&quot;,&quot;issued&quot;:{&quot;date-parts&quot;:[[2021]]},&quot;page&quot;:&quot;1298-1312&quot;,&quot;abstract&quot;:&quot;The tardigrade brain has been the topic of several neuroanatomical studies, as it is key to understanding the evolution of the central nervous systems in Panarthropoda (Tardigrada + Onychophora + Arthropoda). The gross morphology of the brain seems to be well conserved across tardigrades despite often disparate morphologies of their heads and cephalic sensory structures. As such, the general shape of the brain and its major connections to the rest of the central nervous system have been mapped out already by early tardigradologists. Despite subsequent investigations primarily based on transmission electron microscopy or immunohistochemistry, characterization of the different regions of the tardigrade brain has progressed relatively slowly and open questions remain. In an attempt to improve our understanding of different brain regions, we reinvestigated the central nervous system of the heterotardigrade Echiniscus testudo using anti-synapsin and anti-acetylated α-tubulin immunohistochemistry in order to visualize the number and position of tracts, commissures, and neuropils. Our data revealed five major synapsin-immunoreactive domains along the body: a large unitary, horseshoe-shaped neuropil in the head and four neuropils in the trunk ganglia, supporting the hypothesis that the dorsal brain is serially homologous with the ventral trunk ganglia. At the same time, the pattern of anti-synapsin and anti-tubulin immunoreactivity differs between the ganglia, adding to the existing evidence that each of the four trunk ganglia is unique in its morphology. Anti-tubulin labeling further revealed two commissures within the central brain neuropil, one of which is forked, and additional sets of extracerebral cephalic commissures associated with the stomodeal nervous system and the ventral cell cluster. Furthermore, our results showing the innervation of each of the cephalic sensilla in E. testudo support the homology of subsets of these structures with the sensory fields of eutardigrades.&quot;,&quot;issue&quot;:&quot;9&quot;,&quot;volume&quot;:&quot;282&quot;},&quot;isTemporary&quot;:false},{&quot;id&quot;:&quot;3be9ce74-5542-34e8-858f-f12bb033206d&quot;,&quot;itemData&quot;:{&quot;type&quot;:&quot;article-journal&quot;,&quot;id&quot;:&quot;3be9ce74-5542-34e8-858f-f12bb033206d&quot;,&quot;title&quot;:&quot;Homology of the head sensory structures between Heterotardigrada and Eutardigrada supported in a new species of water bear (Ramazzottiidae: Ramazzottius)&quot;,&quot;author&quot;:[{&quot;family&quot;:&quot;Kihm&quot;,&quot;given&quot;:&quot;Ji Hoon&quot;,&quot;parse-names&quot;:false,&quot;dropping-particle&quot;:&quot;&quot;,&quot;non-dropping-particle&quot;:&quot;&quot;},{&quot;family&quot;:&quot;Zawierucha&quot;,&quot;given&quot;:&quot;Krzysztof&quot;,&quot;parse-names&quot;:false,&quot;dropping-particle&quot;:&quot;&quot;,&quot;non-dropping-particle&quot;:&quot;&quot;},{&quot;family&quot;:&quot;Rho&quot;,&quot;given&quot;:&quot;Hyun Soo&quot;,&quot;parse-names&quot;:false,&quot;dropping-particle&quot;:&quot;&quot;,&quot;non-dropping-particle&quot;:&quot;&quot;},{&quot;family&quot;:&quot;Park&quot;,&quot;given&quot;:&quot;Tae Yoon S.&quot;,&quot;parse-names&quot;:false,&quot;dropping-particle&quot;:&quot;&quot;,&quot;non-dropping-particle&quot;:&quot;&quot;}],&quot;container-title&quot;:&quot;Zoological Letters&quot;,&quot;container-title-short&quot;:&quot;Zoological Lett.&quot;,&quot;DOI&quot;:&quot;10.1186/s40851-023-00221-w&quot;,&quot;ISSN&quot;:&quot;2056306X&quot;,&quot;URL&quot;:&quot;https://doi.org/10.1186/s40851-023-00221-w&quot;,&quot;issued&quot;:{&quot;date-parts&quot;:[[2023]]},&quot;page&quot;:&quot;1-17&quot;,&quot;abstract&quot;:&quot;Phylum Tardigrada is represented by microscopic eight-legged panarthropods that inhabit terrestrial and marine environments. Although tardigrades are emerging model animals for areas of research including physiology, evolutionary biology, and astrobiology, knowledge of their external morphology remains insufficient. For instance, homologies between marine and terrestrial relatives largely remain unexplored. In the present study we provide detailed pictures of the head sensory organs in a new tardigrade, Ramazzottius groenlandensis sp. nov. Specimens were collected from a mixed moss and lichen sample on Ella Island, East Greenland. The new species differs from congeneric species in the presence of polygonal sculpturing on the dorsal cuticle, which is accentuated in the posterior region of the body, a lateral papilla on leg IV, and distinctive egg morphology. A Bayesian phylogenetic analysis (18S rRNA + 28S rRNA + COI) places the new species within the genus Ramazzottius with high confidence. Interestingly, the new species shows a full set of well-developed cephalic organs, which correspond to all sensory fields found in eutardigrades. Details on the full set of head organs were present only for heterotardigrades. The surface of these organs is covered with small pores, which presumably play a sensory role. This discovery suggests the homology of head sensory structures between heterotardigrades and eutardigrades, implying that the distinctive arrangement and positioning of sensory organs on the head is a plesiomorphic feature of tardigrades. Moreover, we find that the Ramazzottius oberhaeuseri morphotype forms a morphogroup, not a monophyletic species complex.&quot;,&quot;publisher&quot;:&quot;BioMed Central&quot;,&quot;issue&quot;:&quot;1&quot;,&quot;volume&quot;:&quot;9&quot;},&quot;isTemporary&quot;:false}],&quot;citationTag&quot;:&quot;MENDELEY_CITATION_v3_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&quot;},{&quot;citationID&quot;:&quot;MENDELEY_CITATION_76fbfdff-7794-46c0-bba7-2f2b820b1f19&quot;,&quot;properties&quot;:{&quot;noteIndex&quot;:0},&quot;isEdited&quot;:false,&quot;manualOverride&quot;:{&quot;isManuallyOverridden&quot;:false,&quot;citeprocText&quot;:&quot;(Fontoura &lt;i&gt;et al.&lt;/i&gt; 2017)&quot;,&quot;manualOverrideText&quot;:&quot;&quot;},&quot;citationItems&quot;:[{&quot;id&quot;:&quot;4f442612-443a-32eb-96c9-ba50d3a218f0&quot;,&quot;itemData&quot;:{&quot;type&quot;:&quot;article-journal&quot;,&quot;id&quot;:&quot;4f442612-443a-32eb-96c9-ba50d3a218f0&quot;,&quot;title&quot;:&quot;A dichotomous key to the genera of the Marine Heterotardigrades (Tardigrada)&quot;,&quot;author&quot;:[{&quot;family&quot;:&quot;Fontoura&quot;,&quot;given&quot;:&quot;Paulo&quot;,&quot;parse-names&quot;:false,&quot;dropping-particle&quot;:&quot;&quot;,&quot;non-dropping-particle&quot;:&quot;&quot;},{&quot;family&quot;:&quot;Bartels&quot;,&quot;given&quot;:&quot;Paul J.&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Hansen&quot;,&quot;given&quot;:&quot;Jesper Guldberg&quot;,&quot;parse-names&quot;:false,&quot;dropping-particle&quot;:&quot;&quot;,&quot;non-dropping-particle&quot;:&quot;&quot;}],&quot;container-title&quot;:&quot;Zootaxa&quot;,&quot;container-title-short&quot;:&quot;Zootaxa&quot;,&quot;DOI&quot;:&quot;10.11646/zootaxa.4294.1.1&quot;,&quot;ISSN&quot;:&quot;11755334&quot;,&quot;issued&quot;:{&quot;date-parts&quot;:[[2017]]},&quot;page&quot;:&quot;1-45&quot;,&quot;abstract&quot;:&quot;&lt;p&gt;This is an identification guide to the 47 currently described genera of marine heterotardigrades. We provide clear definitions and illustrations of relevant anatomy and an easy to use dichotomous key. The aim of the present contribution is to enable more people to identify collected specimens of marine heterotardigrades, and hopefully, encourage more people to study this intriguing group of animals. The paper is divided into three parts. The first part gives a brief introduction to heterotardigrade morphology with special emphasis on taxonomically important characters. The second part is the actual key, which is accompanied by illustrations of both habitus and detailed foot morphology of the marine heterotardigrade genera. The third part provides up to date diagnoses of the orders, families, subfamilies and genera of marine heterotardigrades according to the most recent emendments. With the generic diagnoses, we provide a bibliography with selected literature that relates to each specific genus.  &lt;/p&gt;&quot;,&quot;issue&quot;:&quot;1&quot;,&quot;volume&quot;:&quot;4294&quot;},&quot;isTemporary&quot;:false}],&quot;citationTag&quot;:&quot;MENDELEY_CITATION_v3_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&quot;},{&quot;citationID&quot;:&quot;MENDELEY_CITATION_f5dfc3ac-b1b4-41e2-bfbf-f771a8a980c7&quot;,&quot;properties&quot;:{&quot;noteIndex&quot;:0},&quot;isEdited&quot;:false,&quot;manualOverride&quot;:{&quot;isManuallyOverridden&quot;:false,&quot;citeprocText&quot;:&quot;(Fontoura &lt;i&gt;et al.&lt;/i&gt; 2017)&quot;,&quot;manualOverrideText&quot;:&quot;&quot;},&quot;citationItems&quot;:[{&quot;id&quot;:&quot;4f442612-443a-32eb-96c9-ba50d3a218f0&quot;,&quot;itemData&quot;:{&quot;type&quot;:&quot;article-journal&quot;,&quot;id&quot;:&quot;4f442612-443a-32eb-96c9-ba50d3a218f0&quot;,&quot;title&quot;:&quot;A dichotomous key to the genera of the Marine Heterotardigrades (Tardigrada)&quot;,&quot;author&quot;:[{&quot;family&quot;:&quot;Fontoura&quot;,&quot;given&quot;:&quot;Paulo&quot;,&quot;parse-names&quot;:false,&quot;dropping-particle&quot;:&quot;&quot;,&quot;non-dropping-particle&quot;:&quot;&quot;},{&quot;family&quot;:&quot;Bartels&quot;,&quot;given&quot;:&quot;Paul J.&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Hansen&quot;,&quot;given&quot;:&quot;Jesper Guldberg&quot;,&quot;parse-names&quot;:false,&quot;dropping-particle&quot;:&quot;&quot;,&quot;non-dropping-particle&quot;:&quot;&quot;}],&quot;container-title&quot;:&quot;Zootaxa&quot;,&quot;container-title-short&quot;:&quot;Zootaxa&quot;,&quot;DOI&quot;:&quot;10.11646/zootaxa.4294.1.1&quot;,&quot;ISSN&quot;:&quot;11755334&quot;,&quot;issued&quot;:{&quot;date-parts&quot;:[[2017]]},&quot;page&quot;:&quot;1-45&quot;,&quot;abstract&quot;:&quot;&lt;p&gt;This is an identification guide to the 47 currently described genera of marine heterotardigrades. We provide clear definitions and illustrations of relevant anatomy and an easy to use dichotomous key. The aim of the present contribution is to enable more people to identify collected specimens of marine heterotardigrades, and hopefully, encourage more people to study this intriguing group of animals. The paper is divided into three parts. The first part gives a brief introduction to heterotardigrade morphology with special emphasis on taxonomically important characters. The second part is the actual key, which is accompanied by illustrations of both habitus and detailed foot morphology of the marine heterotardigrade genera. The third part provides up to date diagnoses of the orders, families, subfamilies and genera of marine heterotardigrades according to the most recent emendments. With the generic diagnoses, we provide a bibliography with selected literature that relates to each specific genus.  &lt;/p&gt;&quot;,&quot;issue&quot;:&quot;1&quot;,&quot;volume&quot;:&quot;4294&quot;},&quot;isTemporary&quot;:false}],&quot;citationTag&quot;:&quot;MENDELEY_CITATION_v3_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&quot;},{&quot;citationID&quot;:&quot;MENDELEY_CITATION_b734ef34-86fb-41e4-932e-8288b623cd3c&quot;,&quot;properties&quot;:{&quot;noteIndex&quot;:0},&quot;isEdited&quot;:false,&quot;manualOverride&quot;:{&quot;isManuallyOverridden&quot;:false,&quot;citeprocText&quot;:&quot;(Jørgensen, Møbjerg and Kristensen 2011)&quot;,&quot;manualOverrideText&quot;:&quot;&quot;},&quot;citationItems&quot;:[{&quot;id&quot;:&quot;f9351c29-2033-37f5-a935-acaa4a133aff&quot;,&quot;itemData&quot;:{&quot;type&quot;:&quot;article-journal&quot;,&quot;id&quot;:&quot;f9351c29-2033-37f5-a935-acaa4a133aff&quot;,&quot;title&quot;:&quot;Phylogeny and evolution of the Echiniscidae (Echiniscoidea, Tardigrada) - an investigation of the congruence between molecules and morphology&quot;,&quot;author&quot;:[{&quot;family&quot;:&quot;Jørgensen&quot;,&quot;given&quot;:&quot;Aslak&quot;,&quot;parse-names&quot;:false,&quot;dropping-particle&quot;:&quot;&quot;,&quot;non-dropping-particle&quot;:&quot;&quot;},{&quot;family&quot;:&quot;Møbjerg&quot;,&quot;given&quot;:&quot;Nadja&quot;,&quot;parse-names&quot;:false,&quot;dropping-particle&quot;:&quot;&quot;,&quot;non-dropping-particle&quot;:&quot;&quot;},{&quot;family&quot;:&quot;Kristensen&quot;,&quot;given&quot;:&quot;Reinhardt M.&quot;,&quot;parse-names&quot;:false,&quot;dropping-particle&quot;:&quot;&quot;,&quot;non-dropping-particle&quot;:&quot;&quot;}],&quot;container-title&quot;:&quot;Journal of Zoological Systematics and Evolutionary Research&quot;,&quot;DOI&quot;:&quot;10.1111/j.1439-0469.2010.00592.x&quot;,&quot;ISSN&quot;:&quot;09475745&quot;,&quot;issued&quot;:{&quot;date-parts&quot;:[[2011]]},&quot;page&quot;:&quot;6-16&quot;,&quot;abstract&quot;:&quot;The heterotardigrade family Echiniscidae consists of 12 currently recognized genera that are generally represented by few species with the exception of the genera Echiniscus and Pseudechiniscus, which have numerous species. The echiniscids inhabit a wide variety of different moss and lichen substrates. Phylogenetic relationships within the Echiniscidae have previously been investigated using morphological characters. This study includes molecular data from the nuclear 18S and 28S genes and the mitochondrial COI gene, as well as the morphological data to investigate the incongruence between the studies by Kristensen (1987) and Jørgensen (2000) and between morphology and molecules. The arthrotardigrades Batillipes and Florarctus and the echiniscoideans Echiniscoides and Oreella have been included as out-groups and ten genera of echiniscids as the in-group in the phylogenetic analyses. The data sets were analysed individually and combined with Bayesian inference, maximum likelihood and maximum parsimony. In this study, Echiniscidae was always inferred to be monophyletic in analyses of the combined data set (18S, 28S and morphology) excluding COI. The analyses inferred a 'Pseudechiniscus lineage' not including Mopsechiniscus. Furthermore, the inferred 'Pseudechiniscus lineage' only included part of the Pseudechiniscus species making the genus polyphyletic. The five Echiniscus species, which were included in the analysis, were monophyletic and sister-group to Testechiniscus (COI had Echiniscus paraphyletic). The clade [Hypechiniscus, (Echiniscus + Testechinsicus)] was also well supported. Parechiniscus was inferred to be the sister-group to all other echiniscid taxa, a phylogenetic position that corresponds well with its weakly sclerotized dorsal plates. Echiniscoidea was not inferred to be monophyletic in contradiction to recently phylogenetic analyses focused on Arthrotardigrada. © 2011 Blackwell Verlag GmbH.&quot;,&quot;issue&quot;:&quot;SUPPL.1&quot;,&quot;volume&quot;:&quot;49&quot;,&quot;container-title-short&quot;:&quot;&quot;},&quot;isTemporary&quot;:false}],&quot;citationTag&quot;:&quot;MENDELEY_CITATION_v3_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&quot;},{&quot;citationID&quot;:&quot;MENDELEY_CITATION_c40624cf-78ef-4429-9978-3849d631a36e&quot;,&quot;properties&quot;:{&quot;noteIndex&quot;:0},&quot;isEdited&quot;:false,&quot;manualOverride&quot;:{&quot;isManuallyOverridden&quot;:false,&quot;citeprocText&quot;:&quot;(Møbjerg &lt;i&gt;et al.&lt;/i&gt; 2018)&quot;,&quot;manualOverrideText&quot;:&quot;&quot;},&quot;citationItems&quot;:[{&quot;id&quot;:&quot;43aa3011-1e79-35cf-af53-228bb0ebb624&quot;,&quot;itemData&quot;:{&quot;type&quot;:&quot;chapter&quot;,&quot;id&quot;:&quot;43aa3011-1e79-35cf-af53-228bb0ebb624&quot;,&quot;title&quot;:&quot;Morphology and functional anatomy&quot;,&quot;author&quot;:[{&quot;family&quot;:&quot;Møbjerg&quot;,&quot;given&quot;:&quot;Nadja&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Neves&quot;,&quot;given&quot;:&quot;Ricardo C.&quot;,&quot;parse-names&quot;:false,&quot;dropping-particle&quot;:&quot;&quot;,&quot;non-dropping-particle&quot;:&quot;&quot;}],&quot;container-title&quot;:&quot;Water Bears: The Biology of Tardigrades&quot;,&quot;chapter-number&quot;:&quot;2&quot;,&quot;editor&quot;:[{&quot;family&quot;:&quot;Schill&quot;,&quot;given&quot;:&quot;Ralph O.&quot;,&quot;parse-names&quot;:false,&quot;dropping-particle&quot;:&quot;&quot;,&quot;non-dropping-particle&quot;:&quot;&quot;}],&quot;DOI&quot;:&quot;10.1007/978-3-319-95702-9_2&quot;,&quot;ISBN&quot;:&quot;9783319957029&quot;,&quot;URL&quot;:&quot;https://www.cambridge.org/core/product/identifier/CBO9781316335345A015/type/book_part&quot;,&quot;issued&quot;:{&quot;date-parts&quot;:[[2018]]},&quot;publisher-place&quot;:&quot;Cham, Switzerland&quot;,&quot;page&quot;:&quot;57-94&quot;,&quot;publisher&quot;:&quot;Springer Nature Switzerland&quot;,&quot;container-title-short&quot;:&quot;&quot;},&quot;isTemporary&quot;:false}],&quot;citationTag&quot;:&quot;MENDELEY_CITATION_v3_eyJjaXRhdGlvbklEIjoiTUVOREVMRVlfQ0lUQVRJT05fYzQwNjI0Y2YtNzhlZi00NDI5LTk5NzgtMzg0OWQ2MzFhMzZl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quot;},{&quot;citationID&quot;:&quot;MENDELEY_CITATION_6d4f3afb-9391-4346-be82-578a69679050&quot;,&quot;properties&quot;:{&quot;noteIndex&quot;:0},&quot;isEdited&quot;:false,&quot;manualOverride&quot;:{&quot;isManuallyOverridden&quot;:false,&quot;citeprocText&quot;:&quot;(Jørgensen, Møbjerg and Kristensen 2011)&quot;,&quot;manualOverrideText&quot;:&quot;&quot;},&quot;citationItems&quot;:[{&quot;id&quot;:&quot;f9351c29-2033-37f5-a935-acaa4a133aff&quot;,&quot;itemData&quot;:{&quot;type&quot;:&quot;article-journal&quot;,&quot;id&quot;:&quot;f9351c29-2033-37f5-a935-acaa4a133aff&quot;,&quot;title&quot;:&quot;Phylogeny and evolution of the Echiniscidae (Echiniscoidea, Tardigrada) - an investigation of the congruence between molecules and morphology&quot;,&quot;author&quot;:[{&quot;family&quot;:&quot;Jørgensen&quot;,&quot;given&quot;:&quot;Aslak&quot;,&quot;parse-names&quot;:false,&quot;dropping-particle&quot;:&quot;&quot;,&quot;non-dropping-particle&quot;:&quot;&quot;},{&quot;family&quot;:&quot;Møbjerg&quot;,&quot;given&quot;:&quot;Nadja&quot;,&quot;parse-names&quot;:false,&quot;dropping-particle&quot;:&quot;&quot;,&quot;non-dropping-particle&quot;:&quot;&quot;},{&quot;family&quot;:&quot;Kristensen&quot;,&quot;given&quot;:&quot;Reinhardt M.&quot;,&quot;parse-names&quot;:false,&quot;dropping-particle&quot;:&quot;&quot;,&quot;non-dropping-particle&quot;:&quot;&quot;}],&quot;container-title&quot;:&quot;Journal of Zoological Systematics and Evolutionary Research&quot;,&quot;DOI&quot;:&quot;10.1111/j.1439-0469.2010.00592.x&quot;,&quot;ISSN&quot;:&quot;09475745&quot;,&quot;issued&quot;:{&quot;date-parts&quot;:[[2011]]},&quot;page&quot;:&quot;6-16&quot;,&quot;abstract&quot;:&quot;The heterotardigrade family Echiniscidae consists of 12 currently recognized genera that are generally represented by few species with the exception of the genera Echiniscus and Pseudechiniscus, which have numerous species. The echiniscids inhabit a wide variety of different moss and lichen substrates. Phylogenetic relationships within the Echiniscidae have previously been investigated using morphological characters. This study includes molecular data from the nuclear 18S and 28S genes and the mitochondrial COI gene, as well as the morphological data to investigate the incongruence between the studies by Kristensen (1987) and Jørgensen (2000) and between morphology and molecules. The arthrotardigrades Batillipes and Florarctus and the echiniscoideans Echiniscoides and Oreella have been included as out-groups and ten genera of echiniscids as the in-group in the phylogenetic analyses. The data sets were analysed individually and combined with Bayesian inference, maximum likelihood and maximum parsimony. In this study, Echiniscidae was always inferred to be monophyletic in analyses of the combined data set (18S, 28S and morphology) excluding COI. The analyses inferred a 'Pseudechiniscus lineage' not including Mopsechiniscus. Furthermore, the inferred 'Pseudechiniscus lineage' only included part of the Pseudechiniscus species making the genus polyphyletic. The five Echiniscus species, which were included in the analysis, were monophyletic and sister-group to Testechiniscus (COI had Echiniscus paraphyletic). The clade [Hypechiniscus, (Echiniscus + Testechinsicus)] was also well supported. Parechiniscus was inferred to be the sister-group to all other echiniscid taxa, a phylogenetic position that corresponds well with its weakly sclerotized dorsal plates. Echiniscoidea was not inferred to be monophyletic in contradiction to recently phylogenetic analyses focused on Arthrotardigrada. © 2011 Blackwell Verlag GmbH.&quot;,&quot;issue&quot;:&quot;SUPPL.1&quot;,&quot;volume&quot;:&quot;49&quot;,&quot;container-title-short&quot;:&quot;&quot;},&quot;isTemporary&quot;:false}],&quot;citationTag&quot;:&quot;MENDELEY_CITATION_v3_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&quot;},{&quot;citationID&quot;:&quot;MENDELEY_CITATION_b0348468-84b9-4ea2-add6-c4eadd9be03b&quot;,&quot;properties&quot;:{&quot;noteIndex&quot;:0},&quot;isEdited&quot;:false,&quot;manualOverride&quot;:{&quot;isManuallyOverridden&quot;:false,&quot;citeprocText&quot;:&quot;(Mapalo, Wolfe and Ortega-Hernández 2024)&quot;,&quot;manualOverrideText&quot;:&quot;&quot;},&quot;citationItems&quot;:[{&quot;id&quot;:&quot;5eecfcb4-9093-33ab-9dd6-98494a24befc&quot;,&quot;itemData&quot;:{&quot;type&quot;:&quot;article-journal&quot;,&quot;id&quot;:&quot;5eecfcb4-9093-33ab-9dd6-98494a24befc&quot;,&quot;title&quot;:&quot;Cretaceous amber inclusions illuminate the evolutionary origin of tardigrades&quot;,&quot;author&quot;:[{&quot;family&quot;:&quot;Mapalo&quot;,&quot;given&quot;:&quot;Marc A.&quot;,&quot;parse-names&quot;:false,&quot;dropping-particle&quot;:&quot;&quot;,&quot;non-dropping-particle&quot;:&quot;&quot;},{&quot;family&quot;:&quot;Wolfe&quot;,&quot;given&quot;:&quot;Joanna M.&quot;,&quot;parse-names&quot;:false,&quot;dropping-particle&quot;:&quot;&quot;,&quot;non-dropping-particle&quot;:&quot;&quot;},{&quot;family&quot;:&quot;Ortega-Hernández&quot;,&quot;given&quot;:&quot;Javier&quot;,&quot;parse-names&quot;:false,&quot;dropping-particle&quot;:&quot;&quot;,&quot;non-dropping-particle&quot;:&quot;&quot;}],&quot;container-title&quot;:&quot;Communications Biology&quot;,&quot;container-title-short&quot;:&quot;Commun. Biol.&quot;,&quot;DOI&quot;:&quot;10.1038/s42003-024-06643-2&quot;,&quot;ISSN&quot;:&quot;23993642&quot;,&quot;URL&quot;:&quot;http://dx.doi.org/10.1038/s42003-024-06643-2&quot;,&quot;issued&quot;:{&quot;date-parts&quot;:[[2024]]},&quot;page&quot;:&quot;1-13&quot;,&quot;abstract&quot;:&quot;Tardigrades are a diverse phylum of microscopic invertebrates widely known for their extreme survival capabilities. Molecular clocks suggest that tardigrades diverged from other panarthropods before the Cambrian, but their fossil record is extremely sparse. Only the fossil tardigrades Milnesium swolenskyi (Late Cretaceous) and Paradoryphoribius chronocaribbeus (Miocene) have resolved taxonomic positions, restricting the availability of calibration points for estimating for the origin of this phylum. Here, we revise two crown-group tardigrades from Canadian Cretaceous-aged amber using confocal fluorescence microscopy, revealing critical morphological characters that resolve their taxonomic positions. Formal morphological redescription of Beorn leggi reveals that it features Hypsibius-type claws. We also describe Aerobius dactylus gen. et sp. nov. based on its unique combination of claw characters. Phylogenetic analyses indicate that Beo. leggi and Aer. dactylus belong to the eutardigrade superfamily Hypsibioidea, adding a critical fossil calibration point to investigate tardigrade origins. Our molecular clock estimates suggest an early Paleozoic diversification of crown-group Tardigrada and highlight the importance of Beo. leggi as a calibration point that directly impacts estimates of shallow nodes. Our results suggest that independent terrestrialization of eutardigrades and heterotardigrades occurred around the end-Carboniferous and Lower Jurassic, respectively. These estimates also provide minimum ages for convergent acquisition of cryptobiosis.&quot;,&quot;publisher&quot;:&quot;Springer US&quot;,&quot;issue&quot;:&quot;1&quot;,&quot;volume&quot;:&quot;7&quot;},&quot;isTemporary&quot;:false}],&quot;citationTag&quot;:&quot;MENDELEY_CITATION_v3_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&quot;},{&quot;citationID&quot;:&quot;MENDELEY_CITATION_17de0fb5-ec7c-463f-b535-efcb40589359&quot;,&quot;properties&quot;:{&quot;noteIndex&quot;:0},&quot;isEdited&quot;:false,&quot;manualOverride&quot;:{&quot;isManuallyOverridden&quot;:false,&quot;citeprocText&quot;:&quot;(Gąsiorek &lt;i&gt;et al.&lt;/i&gt; 2017b)&quot;,&quot;manualOverrideText&quot;:&quot;&quot;},&quot;citationTag&quot;:&quot;MENDELEY_CITATION_v3_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&quot;,&quot;citationItems&quot;:[{&quot;id&quot;:&quot;335a7f68-5e93-3726-b373-fc469d57a11c&quot;,&quot;itemData&quot;:{&quot;type&quot;:&quot;article-journal&quot;,&quot;id&quot;:&quot;335a7f68-5e93-3726-b373-fc469d57a11c&quot;,&quot;title&quot;:&quot;Integrative redescription of a common Arctic water bear Pilatobius recamieri (Richters, 1911)&quot;,&quot;author&quot;:[{&quot;family&quot;:&quot;Gąsiorek&quot;,&quot;given&quot;:&quot;Piotr&quot;,&quot;parse-names&quot;:false,&quot;dropping-particle&quot;:&quot;&quot;,&quot;non-dropping-particle&quot;:&quot;&quot;},{&quot;family&quot;:&quot;Zawierucha&quot;,&quot;given&quot;:&quot;Krzysztof&quot;,&quot;parse-names&quot;:false,&quot;dropping-particle&quot;:&quot;&quot;,&quot;non-dropping-particle&quot;:&quot;&quot;},{&quot;family&quot;:&quot;Stec&quot;,&quot;given&quot;:&quot;Daniel&quot;,&quot;parse-names&quot;:false,&quot;dropping-particle&quot;:&quot;&quot;,&quot;non-dropping-particle&quot;:&quot;&quot;},{&quot;family&quot;:&quot;Michalczyk&quot;,&quot;given&quot;:&quot;Łukasz&quot;,&quot;parse-names&quot;:false,&quot;dropping-particle&quot;:&quot;&quot;,&quot;non-dropping-particle&quot;:&quot;&quot;}],&quot;container-title&quot;:&quot;Polar Biology&quot;,&quot;container-title-short&quot;:&quot;Polar Biol.&quot;,&quot;DOI&quot;:&quot;10.1007/s00300-017-2137-9&quot;,&quot;ISSN&quot;:&quot;07224060&quot;,&quot;issued&quot;:{&quot;date-parts&quot;:[[2017]]},&quot;page&quot;:&quot;2239-2252&quot;,&quot;abstract&quot;:&quot;Tardigrada are a group of microscopic metazoans that inhabit a variety of ecosystems throughout the world, including polar regions, where they are a constant element of microfauna with densities exceeding hundreds of individuals per gram of dry plant material. However, despite a long history of research and their ubiquity in tundra ecosystems, the majority of tardigrade species have limited and outdated diagnoses. One such example is Pilatobius recamieri, a common tardigrade that is widely distributed in the Arctic. The aim of this study is to redescribe this species using new material from the type locality and tools of integrative taxonomy, viz. by combining classical imaging and morphometry by light microscopy and scanning electron microscopy imaging with DNA sequencing of four markers with various mutation rates: three nuclear (18S rRNA, 28S rRNA, and ITS-2) and one mitochondrial (COI). The sequences of the three latter markers are also the first to be presented for the genus Pilatobius. This study therefore provides the first necessary step towards the verification of the geographic range of P. recamieri, which is currently assumed to be very broad. A detailed comparison of P. recamieri with Pilatobius secchii (Bertolani and Rebecchi, 1996) from Italy revealed no morphological or morphometric differences between the two species, thus we designate P. secchii as a nomen inquirendum until molecular data for the taxon become available. Finally, we propose to replace the term “lunula” in the superfamilies Hypsibioidea and Isohypsibioidea with the more appropriate “pseudolunula” to differentiate it from the true lunula in other parachelans.&quot;,&quot;issue&quot;:&quot;11&quot;,&quot;volume&quot;:&quot;40&quot;},&quot;isTemporary&quot;:false}]},{&quot;citationID&quot;:&quot;MENDELEY_CITATION_7ac36f3d-1889-4d5d-a25c-8289301cdd11&quot;,&quot;properties&quot;:{&quot;noteIndex&quot;:0},&quot;isEdited&quot;:false,&quot;manualOverride&quot;:{&quot;isManuallyOverridden&quot;:false,&quot;citeprocText&quot;:&quot;(Todaro and Shirley 2003)&quot;,&quot;manualOverrideText&quot;:&quot;&quot;},&quot;citationItems&quot;:[{&quot;id&quot;:&quot;917adcfd-f760-3f70-94a3-b78a9b3df24e&quot;,&quot;itemData&quot;:{&quot;type&quot;:&quot;article-journal&quot;,&quot;id&quot;:&quot;917adcfd-f760-3f70-94a3-b78a9b3df24e&quot;,&quot;title&quot;:&quot;A new meiobenthic priapulid (priapulida, tubiluchidae) from a mediterranean submarine cave&quot;,&quot;author&quot;:[{&quot;family&quot;:&quot;Todaro&quot;,&quot;given&quot;:&quot;M. Antonio&quot;,&quot;parse-names&quot;:false,&quot;dropping-particle&quot;:&quot;&quot;,&quot;non-dropping-particle&quot;:&quot;&quot;},{&quot;family&quot;:&quot;Shirley&quot;,&quot;given&quot;:&quot;Thomas C.&quot;,&quot;parse-names&quot;:false,&quot;dropping-particle&quot;:&quot;&quot;,&quot;non-dropping-particle&quot;:&quot;&quot;}],&quot;container-title&quot;:&quot;Italian Journal of Zoology&quot;,&quot;DOI&quot;:&quot;10.1080/11250000309356499&quot;,&quot;ISSN&quot;:&quot;17485851&quot;,&quot;issued&quot;:{&quot;date-parts&quot;:[[2003]]},&quot;page&quot;:&quot;79-87&quot;,&quot;abstract&quot;:&quot;A new priapulid species belonging to genus Tubiluchus is described on the basis of specimens collected in November, 2000 and June, 2001 in a submarine cave along the Ionian coast of Apulia, Southern Italy. The new species closely resembles T. corallicola that inhabits the tropical-subtropical areas of the Western Atlantic Ocean but can be distinguished by the smaller size of the adults, and the smaller size and the shape of the pharyngeal teeth of the larval stages. A careful microscopical survey of the sensorial elements led to the discovery of a central bristle in the flosculi and a small hole at the tip of the associated setae, allowing speculation about a tactile sensorial function for the former and a chemoreceptive function for the latter. While T. troglodytes n. sp. represents the first fully described species of this genus from the Mediterranean Sea, the population densities recorded, particularly those found in June, 2001 (83.8 ± 40.1 SD ind./10 cm2) rank among the highest value reported for priapulids from any location in the world. On both sampling dates the sex ratio (female/total adults) in the T. troglodytes n. sp. population averaged about 0.6. Presence of larval stages of different ages during both sampling periods could imply that Tubiluchus spp reproduce the year around. © 2003 Taylor &amp; Francis Group, LLC.&quot;,&quot;issue&quot;:&quot;1&quot;,&quot;volume&quot;:&quot;70&quot;,&quot;container-title-short&quot;:&quot;&quot;},&quot;isTemporary&quot;:false}],&quot;citationTag&quot;:&quot;MENDELEY_CITATION_v3_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&quot;},{&quot;citationID&quot;:&quot;MENDELEY_CITATION_1bb59df4-7653-499b-9d3e-1d277164dbf0&quot;,&quot;properties&quot;:{&quot;noteIndex&quot;:0},&quot;isEdited&quot;:false,&quot;manualOverride&quot;:{&quot;isManuallyOverridden&quot;:false,&quot;citeprocText&quot;:&quot;(Ou, Shu and Mayer 2012)&quot;,&quot;manualOverrideText&quot;:&quot;&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Tag&quot;:&quot;MENDELEY_CITATION_v3_eyJjaXRhdGlvbklEIjoiTUVOREVMRVlfQ0lUQVRJT05fMWJiNTlkZjQtNzY1My00OTliLTlkM2UtMWQyNzcxNjRkYmYw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D&quot;:&quot;MENDELEY_CITATION_81f7c9d7-bca5-46f6-8432-f19e2bab07b6&quot;,&quot;properties&quot;:{&quot;noteIndex&quot;:0},&quot;isEdited&quot;:false,&quot;manualOverride&quot;:{&quot;isManuallyOverridden&quot;:false,&quot;citeprocText&quot;:&quot;(Park &lt;i&gt;et al.&lt;/i&gt; 2018)&quot;,&quot;manualOverrideText&quot;:&quot;&quot;},&quot;citationItems&quot;:[{&quot;id&quot;:&quot;ac0266e3-36de-3745-bb73-97e2db16f8b6&quot;,&quot;itemData&quot;:{&quot;type&quot;:&quot;article-journal&quot;,&quot;id&quot;:&quot;ac0266e3-36de-3745-bb73-97e2db16f8b6&quot;,&quot;title&quot;:&quot;Brain and eyes of Kerygmachela reveal protocerebral ancestry of the panarthropod head&quot;,&quot;author&quot;:[{&quot;family&quot;:&quot;Park&quot;,&quot;given&quot;:&quot;Tae Yoon S.&quot;,&quot;parse-names&quot;:false,&quot;dropping-particle&quot;:&quot;&quot;,&quot;non-dropping-particle&quot;:&quot;&quot;},{&quot;family&quot;:&quot;Kihm&quot;,&quot;given&quot;:&quot;Ji Hoon&quot;,&quot;parse-names&quot;:false,&quot;dropping-particle&quot;:&quot;&quot;,&quot;non-dropping-particle&quot;:&quot;&quot;},{&quot;family&quot;:&quot;Woo&quot;,&quot;given&quot;:&quot;Jusun&quot;,&quot;parse-names&quot;:false,&quot;dropping-particle&quot;:&quot;&quot;,&quot;non-dropping-particle&quot;:&quot;&quot;},{&quot;family&quot;:&quot;Park&quot;,&quot;given&quot;:&quot;Changkun&quot;,&quot;parse-names&quot;:false,&quot;dropping-particle&quot;:&quot;&quot;,&quot;non-dropping-particle&quot;:&quot;&quot;},{&quot;family&quot;:&quot;Lee&quot;,&quot;given&quot;:&quot;Won Young&quot;,&quot;parse-names&quot;:false,&quot;dropping-particle&quot;:&quot;&quot;,&quot;non-dropping-particle&quot;:&quot;&quot;},{&quot;family&quot;:&quot;Smith&quot;,&quot;given&quot;:&quot;M. Paul&quot;,&quot;parse-names&quot;:false,&quot;dropping-particle&quot;:&quot;&quot;,&quot;non-dropping-particle&quot;:&quot;&quot;},{&quot;family&quot;:&quot;Harper&quot;,&quot;given&quot;:&quot;David A.T.&quot;,&quot;parse-names&quot;:false,&quot;dropping-particle&quot;:&quot;&quot;,&quot;non-dropping-particle&quot;:&quot;&quot;},{&quot;family&quot;:&quot;Young&quot;,&quot;given&quot;:&quot;Fletcher&quot;,&quot;parse-names&quot;:false,&quot;dropping-particle&quot;:&quot;&quot;,&quot;non-dropping-particle&quot;:&quot;&quot;},{&quot;family&quot;:&quot;Nielsen&quot;,&quot;given&quot;:&quot;Arne T.&quot;,&quot;parse-names&quot;:false,&quot;dropping-particle&quot;:&quot;&quot;,&quot;non-dropping-particle&quot;:&quot;&quot;},{&quot;family&quot;:&quot;Vinther&quot;,&quot;given&quot;:&quot;Jakob&quot;,&quot;parse-names&quot;:false,&quot;dropping-particle&quot;:&quot;&quot;,&quot;non-dropping-particle&quot;:&quot;&quot;}],&quot;container-title&quot;:&quot;Nature Communications&quot;,&quot;container-title-short&quot;:&quot;Nat. Commun.&quot;,&quot;DOI&quot;:&quot;10.1038/s41467-018-03464-w&quot;,&quot;ISSN&quot;:&quot;20411723&quot;,&quot;PMID&quot;:&quot;29523785&quot;,&quot;issued&quot;:{&quot;date-parts&quot;:[[2018]]},&quot;page&quot;:&quot;1-7&quot;,&quot;abstract&quot;:&quot;Recent discoveries of fossil nervous tissue in Cambrian fossils have allowed researchers to trace the origin and evolution of the complex arthropod head and brain based on stem groups close to the origin of the clade, rather than on extant, highly derived members. Here we show that Kerygmachela from Sirius Passet, North Greenland, a primitive stem-group euarthropod, exhibits a diminutive (protocerebral) brain that innervates both the eyes and frontal appendages. It has been surmised, based on developmental evidence, that the ancestor of vertebrates and arthropods had a tripartite brain, which is refuted by the fossil evidence presented here. Furthermore, based on the discovery of eyes in Kerygmachela, we suggest that the complex compound eyes in arthropods evolved from simple ocelli, present in onychophorans and tardigrades, rather than through the incorporation of a set of modified limbs.&quot;,&quot;issue&quot;:&quot;1&quot;,&quot;volume&quot;:&quot;9&quot;},&quot;isTemporary&quot;:false}],&quot;citationTag&quot;:&quot;MENDELEY_CITATION_v3_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&quot;},{&quot;citationID&quot;:&quot;MENDELEY_CITATION_807bdd18-cac2-46db-9ce1-7bb9784040ea&quot;,&quot;properties&quot;:{&quot;noteIndex&quot;:0},&quot;isEdited&quot;:false,&quot;manualOverride&quot;:{&quot;isManuallyOverridden&quot;:false,&quot;citeprocText&quot;:&quot;(Ou, Shu and Mayer 2012)&quot;,&quot;manualOverrideText&quot;:&quot;&quot;},&quot;citationItems&quot;:[{&quot;id&quot;:&quot;7a6c18bb-9a60-3dbc-8fd0-c319fa380a4f&quot;,&quot;itemData&quot;:{&quot;type&quot;:&quot;article-journal&quot;,&quot;id&quot;:&quot;7a6c18bb-9a60-3dbc-8fd0-c319fa380a4f&quot;,&quot;title&quot;:&quot;Cambrian lobopodians and extant onychophorans provide new insights into early cephalization in Panarthropoda&quot;,&quot;author&quot;:[{&quot;family&quot;:&quot;Ou&quot;,&quot;given&quot;:&quot;Qiang&quot;,&quot;parse-names&quot;:false,&quot;dropping-particle&quot;:&quot;&quot;,&quot;non-dropping-particle&quot;:&quot;&quot;},{&quot;family&quot;:&quot;Shu&quot;,&quot;given&quot;:&quot;Degan&quot;,&quot;parse-names&quot;:false,&quot;dropping-particle&quot;:&quot;&quot;,&quot;non-dropping-particle&quot;:&quot;&quot;},{&quot;family&quot;:&quot;Mayer&quot;,&quot;given&quot;:&quot;Georg&quot;,&quot;parse-names&quot;:false,&quot;dropping-particle&quot;:&quot;&quot;,&quot;non-dropping-particle&quot;:&quot;&quot;}],&quot;container-title&quot;:&quot;Nature Communications&quot;,&quot;container-title-short&quot;:&quot;Nat. Commun.&quot;,&quot;DOI&quot;:&quot;10.1038/ncomms2272&quot;,&quot;ISSN&quot;:&quot;2041-1723&quot;,&quot;issued&quot;:{&quot;date-parts&quot;:[[2012,12]]},&quot;page&quot;:&quot;1261&quot;,&quot;publisher&quot;:&quot;Nature Publishing Group, a division of Macmillan Publishers Limited. All Rights Reserved.&quot;,&quot;volume&quot;:&quot;3&quot;},&quot;isTemporary&quot;:false}],&quot;citationTag&quot;:&quot;MENDELEY_CITATION_v3_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&quot;},{&quot;citationID&quot;:&quot;MENDELEY_CITATION_cacc008c-d279-4266-9c5c-4a432745035d&quot;,&quot;properties&quot;:{&quot;noteIndex&quot;:0},&quot;isEdited&quot;:false,&quot;manualOverride&quot;:{&quot;isManuallyOverridden&quot;:false,&quot;citeprocText&quot;:&quot;(Møbjerg &lt;i&gt;et al.&lt;/i&gt; 2018)&quot;,&quot;manualOverrideText&quot;:&quot;&quot;},&quot;citationItems&quot;:[{&quot;id&quot;:&quot;43aa3011-1e79-35cf-af53-228bb0ebb624&quot;,&quot;itemData&quot;:{&quot;type&quot;:&quot;chapter&quot;,&quot;id&quot;:&quot;43aa3011-1e79-35cf-af53-228bb0ebb624&quot;,&quot;title&quot;:&quot;Morphology and functional anatomy&quot;,&quot;author&quot;:[{&quot;family&quot;:&quot;Møbjerg&quot;,&quot;given&quot;:&quot;Nadja&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Neves&quot;,&quot;given&quot;:&quot;Ricardo C.&quot;,&quot;parse-names&quot;:false,&quot;dropping-particle&quot;:&quot;&quot;,&quot;non-dropping-particle&quot;:&quot;&quot;}],&quot;container-title&quot;:&quot;Water Bears: The Biology of Tardigrades&quot;,&quot;chapter-number&quot;:&quot;2&quot;,&quot;editor&quot;:[{&quot;family&quot;:&quot;Schill&quot;,&quot;given&quot;:&quot;Ralph O.&quot;,&quot;parse-names&quot;:false,&quot;dropping-particle&quot;:&quot;&quot;,&quot;non-dropping-particle&quot;:&quot;&quot;}],&quot;DOI&quot;:&quot;10.1007/978-3-319-95702-9_2&quot;,&quot;ISBN&quot;:&quot;9783319957029&quot;,&quot;URL&quot;:&quot;https://www.cambridge.org/core/product/identifier/CBO9781316335345A015/type/book_part&quot;,&quot;issued&quot;:{&quot;date-parts&quot;:[[2018]]},&quot;publisher-place&quot;:&quot;Cham, Switzerland&quot;,&quot;page&quot;:&quot;57-94&quot;,&quot;publisher&quot;:&quot;Springer Nature Switzerland&quot;,&quot;container-title-short&quot;:&quot;&quot;},&quot;isTemporary&quot;:false}],&quot;citationTag&quot;:&quot;MENDELEY_CITATION_v3_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&quot;},{&quot;citationID&quot;:&quot;MENDELEY_CITATION_0bac2c11-b92b-43ba-8fad-275c6587e118&quot;,&quot;properties&quot;:{&quot;noteIndex&quot;:0},&quot;isEdited&quot;:false,&quot;manualOverride&quot;:{&quot;isManuallyOverridden&quot;:false,&quot;citeprocText&quot;:&quot;(Hou &lt;i&gt;et al.&lt;/i&gt; 2004)&quot;,&quot;manualOverrideText&quot;:&quot;&quot;},&quot;citationItems&quot;:[{&quot;id&quot;:&quot;a6632b87-08f0-33c0-aacb-61b613f1e8cf&quot;,&quot;itemData&quot;:{&quot;type&quot;:&quot;article-journal&quot;,&quot;id&quot;:&quot;a6632b87-08f0-33c0-aacb-61b613f1e8cf&quot;,&quot;title&quot;:&quot;The lobopodian Paucipodia inermis from the Lower Cambrian Chengjiang fauna, Yunnan, China&quot;,&quot;author&quot;:[{&quot;family&quot;:&quot;Hou&quot;,&quot;given&quot;:&quot;Xian Guang&quot;,&quot;parse-names&quot;:false,&quot;dropping-particle&quot;:&quot;&quot;,&quot;non-dropping-particle&quot;:&quot;&quot;},{&quot;family&quot;:&quot;Ma&quot;,&quot;given&quot;:&quot;Xiao Ya&quot;,&quot;parse-names&quot;:false,&quot;dropping-particle&quot;:&quot;&quot;,&quot;non-dropping-particle&quot;:&quot;&quot;},{&quot;family&quot;:&quot;Zhao&quot;,&quot;given&quot;:&quot;Jie&quot;,&quot;parse-names&quot;:false,&quot;dropping-particle&quot;:&quot;&quot;,&quot;non-dropping-particle&quot;:&quot;&quot;},{&quot;family&quot;:&quot;Bergström&quot;,&quot;given&quot;:&quot;Jan&quot;,&quot;parse-names&quot;:false,&quot;dropping-particle&quot;:&quot;&quot;,&quot;non-dropping-particle&quot;:&quot;&quot;}],&quot;container-title&quot;:&quot;Lethaia&quot;,&quot;container-title-short&quot;:&quot;Lethaia&quot;,&quot;DOI&quot;:&quot;10.1080/00241160410006555&quot;,&quot;ISBN&quot;:&quot;0024116041&quot;,&quot;ISSN&quot;:&quot;00241164&quot;,&quot;issued&quot;:{&quot;date-parts&quot;:[[2004]]},&quot;page&quot;:&quot;235-244&quot;,&quot;abstract&quot;:&quot;New specimens of Paucipodia inermis Chen, Zhou and Ramsköld, 1995, are described from the Lower Cambrian Chengjiang Lagerstätte in Haikou, Kunming. Details not previously seen in the Chengjiang material appear to be caused by early diagenetic processes. Some features not previously observed in Palaeozoic lobopodians include details of the dermomuscular sac, body cavities, contents of the gut, possible paired ventral nerve ganglia, and a rasping or biting apparatus with teeth. The latter implies a fundamental difference from onychophorans and rules out an ancestral position for Palaeozoic lobopodians. The supposed tail is shown to be the head, and it is shown that this animal possessed nine pairs of lobopods rather than six, as originally stated. The family Paucipodiidae n. fam. is introduced. © 2004 Taylor and Francis.&quot;,&quot;issue&quot;:&quot;3&quot;,&quot;volume&quot;:&quot;37&quot;},&quot;isTemporary&quot;:false}],&quot;citationTag&quot;:&quot;MENDELEY_CITATION_v3_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&quot;},{&quot;citationID&quot;:&quot;MENDELEY_CITATION_59028ed1-882a-411e-a9e2-d0975d8eb6e9&quot;,&quot;properties&quot;:{&quot;noteIndex&quot;:0},&quot;isEdited&quot;:false,&quot;manualOverride&quot;:{&quot;isManuallyOverridden&quot;:false,&quot;citeprocText&quot;:&quot;(Smith and Caron 2015)&quot;,&quot;manualOverrideText&quot;:&quot;&quot;},&quot;citationItems&quot;:[{&quot;id&quot;:&quot;33f15d03-3a3f-3379-9895-eacf2d2fcc8d&quot;,&quot;itemData&quot;:{&quot;type&quot;:&quot;article-journal&quot;,&quot;id&quot;:&quot;33f15d03-3a3f-3379-9895-eacf2d2fcc8d&quot;,&quot;title&quot;:&quot;Hallucigenia's head and the pharyngeal armature of early ecdysozoans&quot;,&quot;author&quot;:[{&quot;family&quot;:&quot;Smith&quot;,&quot;given&quot;:&quot;Martin R.&quot;,&quot;parse-names&quot;:false,&quot;dropping-particle&quot;:&quot;&quot;,&quot;non-dropping-particle&quot;:&quot;&quot;},{&quot;family&quot;:&quot;Caron&quot;,&quot;given&quot;:&quot;Jean Bernard&quot;,&quot;parse-names&quot;:false,&quot;dropping-particle&quot;:&quot;&quot;,&quot;non-dropping-particle&quot;:&quot;&quot;}],&quot;container-title&quot;:&quot;Nature&quot;,&quot;container-title-short&quot;:&quot;Nature&quot;,&quot;DOI&quot;:&quot;10.1038/nature14573&quot;,&quot;ISSN&quot;:&quot;14764687&quot;,&quot;PMID&quot;:&quot;26106857&quot;,&quot;issued&quot;:{&quot;date-parts&quot;:[[2015]]},&quot;page&quot;:&quot;75-78&quot;,&quot;abstract&quot;:&quot;The molecularly defined clade Ecdysozoa comprises the panarthropods (Euarthropoda, Onychophora and Tardigrada) and the cycloneuralian worms (Nematoda, Nematomorpha, Priapulida, Loricifera and Kinorhyncha). These disparate phyla are united by their means of moulting, but otherwise share few morphological characters-none of which has a meaningful fossilization potential. As such, the early evolutionary history of the group as a whole is largely uncharted. Here we redescribe the 508-million-year-old stem-group onychophoran Hallucigenia sparsa from the mid-Cambrian Burgess Shale. We document an elongate head with a pair of simple eyes, a terminal buccal chamber containing a radial array of sclerotized elements, and a differentiated foregut that is lined with acicular teeth. The radial elements and pharyngeal teeth resemble the sclerotized circumoral elements and pharyngeal teeth expressed in tardigrades, stem-group euarthropods and cycloneuralian worms. Phylogenetic results indicate that equivalent structures characterized the ancestral panarthropod and, seemingly, the ancestral ecdysozoan, demonstrating the deep homology of panarthropod and cycloneuralian mouthparts, and providing an anatomical synapomorphy for the ecdysozoan supergroup.&quot;,&quot;issue&quot;:&quot;7558&quot;,&quot;volume&quot;:&quot;523&quot;},&quot;isTemporary&quot;:false}],&quot;citationTag&quot;:&quot;MENDELEY_CITATION_v3_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&quot;},{&quot;citationID&quot;:&quot;MENDELEY_CITATION_bdb4feca-f33c-4362-a534-87adfde433f8&quot;,&quot;properties&quot;:{&quot;noteIndex&quot;:0},&quot;isEdited&quot;:false,&quot;manualOverride&quot;:{&quot;isManuallyOverridden&quot;:false,&quot;citeprocText&quot;:&quot;(Ma, Hou and Bergström 2009; Yang &lt;i&gt;et al.&lt;/i&gt; 2015; Caron and Aria 2020)&quot;,&quot;manualOverrideText&quot;:&quot;&quot;},&quot;citationItems&quot;:[{&quot;id&quot;:&quot;cfb8dfae-a6a8-3337-80a2-6c5e414bcd2d&quot;,&quot;itemData&quot;:{&quot;type&quot;:&quot;article-journal&quot;,&quot;id&quot;:&quot;cfb8dfae-a6a8-3337-80a2-6c5e414bcd2d&quot;,&quot;title&quot;:&quot;The Collins’ monster, a spinous suspension-feeding lobopodian from the Cambrian Burgess Shale of British Columbia&quot;,&quot;author&quot;:[{&quot;family&quot;:&quot;Caron&quot;,&quot;given&quot;:&quot;Jean Bernard&quot;,&quot;parse-names&quot;:false,&quot;dropping-particle&quot;:&quot;&quot;,&quot;non-dropping-particle&quot;:&quot;&quot;},{&quot;family&quot;:&quot;Aria&quot;,&quot;given&quot;:&quot;Cédric&quot;,&quot;parse-names&quot;:false,&quot;dropping-particle&quot;:&quot;&quot;,&quot;non-dropping-particle&quot;:&quot;&quot;}],&quot;container-title&quot;:&quot;Palaeontology&quot;,&quot;container-title-short&quot;:&quot;Palaeontology&quot;,&quot;DOI&quot;:&quot;10.1111/pala.12499&quot;,&quot;ISSN&quot;:&quot;14754983&quot;,&quot;issued&quot;:{&quot;date-parts&quot;:[[2020]]},&quot;page&quot;:&quot;979-994&quot;,&quot;abstract&quot;:&quot;Lobopodians, a paraphyletic group of rare but morphologically diverse Palaeozoic vermiform animals bearing metameric appendages, are key to the origin of extant panarthropods. First discovered in 1983 on Mount Stephen (Yoho National Park, British Columbia), the Cambrian (Wuliuan) Burgess Shale lobopodian nicknamed ‘Collins’ monster’ is formally described as Collinsovermis monstruosus gen. et sp. nov. A formal systematic treatment of the comparable and poorly known lobopodian Acinocricus stichus from Utah is also provided. The body of Collinsovermis is plump and compact but shows the diagnostic suspension-feeding characters of luolishaniid lobopodians. It possesses 14 contiguous pairs of lobopods, lacking space between them. The 6 anterior pairs are elongate, adorned with about 20 pairs of long and slightly curved ventral spinules arranged in a chevron-like pattern. These appendages terminate in a pair of thin claws and their dorsal surfaces are covered in minute spines or setae. The 8 posterior lobopod pairs, which attach to a truncated body termination, are stout and smooth, each terminated by a single strong recurved claw. Each somite bears a pair of dorsal spines; somites 4 and posteriad bear an additional median spine. The spines on somites 1–3 are much shorter than the spines on the remaining somites. The head is short, bears a terminal mouth and a pair of antenniform outgrowths, and is covered by an oblong sclerite. Collinsovermis, plus Collinsium and Acinocricus, are found to comprise a sub-group of stout luolishaniid lobopodians with remarkably long spinules on the front lobopods, interpreted here as a clade (Teratopodidae fam. nov.) This clade is distinct from both the comparatively slenderer Luolishania and a sub-group composed of Facivermis and Ovatiovermis lacking body sclerites. Luolishaniids were mostly sessile forerunners of arthropods that had coupled efficient suspension-feeding devices and, as in Collinsovermis, strong defensive or deterrent features.&quot;,&quot;issue&quot;:&quot;6&quot;,&quot;volume&quot;:&quot;63&quot;},&quot;isTemporary&quot;:false},{&quot;id&quot;:&quot;ed26d3b8-937c-3151-a5ac-73f444351106&quot;,&quot;itemData&quot;:{&quot;type&quot;:&quot;article-journal&quot;,&quot;id&quot;:&quot;ed26d3b8-937c-3151-a5ac-73f444351106&quot;,&quot;title&quot;:&quot;Morphology of &lt;i&gt;Luolishania longicruris&lt;/i&gt; (Lower Cambrian, Chengjiang Lagerstätte, SW China) and the phylogenetic relationships within lobopodians&quot;,&quot;author&quot;:[{&quot;family&quot;:&quot;Ma&quot;,&quot;given&quot;:&quot;Xiaoya&quot;,&quot;parse-names&quot;:false,&quot;dropping-particle&quot;:&quot;&quot;,&quot;non-dropping-particle&quot;:&quot;&quot;},{&quot;family&quot;:&quot;Hou&quot;,&quot;given&quot;:&quot;Xianguang&quot;,&quot;parse-names&quot;:false,&quot;dropping-particle&quot;:&quot;&quot;,&quot;non-dropping-particle&quot;:&quot;&quot;},{&quot;family&quot;:&quot;Bergström&quot;,&quot;given&quot;:&quot;Jan&quot;,&quot;parse-names&quot;:false,&quot;dropping-particle&quot;:&quot;&quot;,&quot;non-dropping-particle&quot;:&quot;&quot;}],&quot;container-title&quot;:&quot;Arthropod structure &amp; development&quot;,&quot;container-title-short&quot;:&quot;Arthropod Struct. Dev.&quot;,&quot;DOI&quot;:&quot;10.1016/j.asd.2009.03.001&quot;,&quot;ISSN&quot;:&quot;1873-5495&quot;,&quot;PMID&quot;:&quot;19293001&quot;,&quot;issued&quot;:{&quot;date-parts&quot;:[[2009,7]]},&quot;page&quot;:&quot;271-91&quot;,&quot;abstract&quot;:&quot;New material of the lobopodian Luolishania longicruris has been recovered from the Lower Cambrian Chengjiang Lagerstätte, southwest China. The specimens throw new light on several morphological features of the species, including the paired antenniform outgrowths, eyes, head shield, setae and other cuticular projections, as well as the differentiated sclerites, appendages, claws, and lobopod interspaces. L. longicruris shows well developed tagmosis: a distinct head and a trunk divided into two sections. The new data allow a revised comparison with other lobopodians. Miraluolishania haikouensis Liu et al., 2004 is considered to be a junior synonym of L. longicruris Hou and Chen, 1989. Evidence from gut filling and specialized morphological characters indicates that L. longicruris may have had a filter feeding lifestyle. A new cladistic analysis suggests that fossil lobopodians are paraphyletic or even polyphyletic and L. longicruris may be an important representative of the stem lineage leading to arthropods.&quot;,&quot;issue&quot;:&quot;4&quot;,&quot;volume&quot;:&quot;38&quot;},&quot;isTemporary&quot;:false},{&quot;id&quot;:&quot;f846be38-a2af-32de-85cc-9a803a0f64ce&quot;,&quot;itemData&quot;:{&quot;type&quot;:&quot;article-journal&quot;,&quot;id&quot;:&quot;f846be38-a2af-32de-85cc-9a803a0f64ce&quot;,&quot;title&quot;:&quot;A superarmored lobopodian from the Cambrian of China and early disparity in the evolution of Onychophora&quot;,&quot;author&quot;:[{&quot;family&quot;:&quot;Yang&quot;,&quot;given&quot;:&quot;Jie&quot;,&quot;parse-names&quot;:false,&quot;dropping-particle&quot;:&quot;&quot;,&quot;non-dropping-particle&quot;:&quot;&quot;},{&quot;family&quot;:&quot;Ortega-Hernández&quot;,&quot;given&quot;:&quot;Javier&quot;,&quot;parse-names&quot;:false,&quot;dropping-particle&quot;:&quot;&quot;,&quot;non-dropping-particle&quot;:&quot;&quot;},{&quot;family&quot;:&quot;Gerber&quot;,&quot;given&quot;:&quot;Sylvain&quot;,&quot;parse-names&quot;:false,&quot;dropping-particle&quot;:&quot;&quot;,&quot;non-dropping-particle&quot;:&quot;&quot;},{&quot;family&quot;:&quot;Butterfield&quot;,&quot;given&quot;:&quot;Nicholas J.&quot;,&quot;parse-names&quot;:false,&quot;dropping-particle&quot;:&quot;&quot;,&quot;non-dropping-particle&quot;:&quot;&quot;},{&quot;family&quot;:&quot;Hou&quot;,&quot;given&quot;:&quot;Jin Bo&quot;,&quot;parse-names&quot;:false,&quot;dropping-particle&quot;:&quot;&quot;,&quot;non-dropping-particle&quot;:&quot;&quot;},{&quot;family&quot;:&quot;Lan&quot;,&quot;given&quot;:&quot;Tian&quot;,&quot;parse-names&quot;:false,&quot;dropping-particle&quot;:&quot;&quot;,&quot;non-dropping-particle&quot;:&quot;&quot;},{&quot;family&quot;:&quot;Zhang&quot;,&quot;given&quot;:&quot;Xi Guang&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1505596112&quot;,&quot;ISSN&quot;:&quot;10916490&quot;,&quot;issued&quot;:{&quot;date-parts&quot;:[[2015]]},&quot;page&quot;:&quot;8678-8683&quot;,&quot;abstract&quot;:&quot;We describe Collinsium ciliosum from the early Cambrian Xiaoshiba Lagersta¨tte in South China, an armored lobopodian with a remarkable degree of limb differentiation including a pair of antenna-like appendages, six pairs of elongate setiferous limbs for suspension feeding, and nine pairs of clawed annulated legs with an anchoring function. Collinsium belongs to a highly derived clade of lobopodians within stem group Onychophora, distinguished by a substantial dorsal armature of supernumerary and biomineralized spines (Family Luolishaniidae). As demonstrated here, luolishaniids display the highest degree of limb specialization among Paleozoic lobopodians, constitute more than one-third of the overall morphological disparity of stem group Onychophora, and are substantially more disparate than crown group representatives. Despite having higher disparity and appendage complexity than other lobopodians and extant velvet worms, the specialized mode of life embodied by luolishaniids became extinct during the Early Paleozoic. Collinsium and other superarmored lobopodians exploited a unique paleoecological niche during the Cambrian explosion.&quot;,&quot;issue&quot;:&quot;28&quot;,&quot;volume&quot;:&quot;112&quot;},&quot;isTemporary&quot;:false}],&quot;citationTag&quot;:&quot;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&quot;},{&quot;citationID&quot;:&quot;MENDELEY_CITATION_a987f244-addc-40ef-b8a3-3e137459a78b&quot;,&quot;properties&quot;:{&quot;noteIndex&quot;:0},&quot;isEdited&quot;:false,&quot;manualOverride&quot;:{&quot;isManuallyOverridden&quot;:false,&quot;citeprocText&quot;:&quot;(Raeker &lt;i&gt;et al.&lt;/i&gt; 2025)&quot;,&quot;manualOverrideText&quot;:&quot;&quot;},&quot;citationItems&quot;:[{&quot;id&quot;:&quot;029ac0d9-76aa-3639-b527-5fc482c8abab&quot;,&quot;itemData&quot;:{&quot;type&quot;:&quot;article-journal&quot;,&quot;id&quot;:&quot;029ac0d9-76aa-3639-b527-5fc482c8abab&quot;,&quot;title&quot;:&quot;The big, the small and the weird: A phylogenomic analysis of extant Priapulida&quot;,&quot;author&quot;:[{&quot;family&quot;:&quot;Raeker&quot;,&quot;given&quot;:&quot;Jan&quot;,&quot;parse-names&quot;:false,&quot;dropping-particle&quot;:&quot;&quot;,&quot;non-dropping-particle&quot;:&quot;&quot;},{&quot;family&quot;:&quot;Lord&quot;,&quot;given&quot;:&quot;Arianna&quot;,&quot;parse-names&quot;:false,&quot;dropping-particle&quot;:&quot;&quot;,&quot;non-dropping-particle&quot;:&quot;&quot;},{&quot;family&quot;:&quot;Herranz&quot;,&quot;given&quot;:&quot;María&quot;,&quot;parse-names&quot;:false,&quot;dropping-particle&quot;:&quot;&quot;,&quot;non-dropping-particle&quot;:&quot;&quot;},{&quot;family&quot;:&quot;Giribet&quot;,&quot;given&quot;:&quot;Gonzalo&quot;,&quot;parse-names&quot;:false,&quot;dropping-particle&quot;:&quot;&quot;,&quot;non-dropping-particle&quot;:&quot;&quot;},{&quot;family&quot;:&quot;Worsaae&quot;,&quot;given&quot;:&quot;Katrine&quot;,&quot;parse-names&quot;:false,&quot;dropping-particle&quot;:&quot;&quot;,&quot;non-dropping-particle&quot;:&quot;&quot;},{&quot;family&quot;:&quot;Schmidt-Rhaesa&quot;,&quot;given&quot;:&quot;Andreas&quot;,&quot;parse-names&quot;:false,&quot;dropping-particle&quot;:&quot;&quot;,&quot;non-dropping-particle&quot;:&quot;&quot;}],&quot;container-title&quot;:&quot;Molecular Phylogenetics and Evolution&quot;,&quot;container-title-short&quot;:&quot;Mol. Phylogenet. Evol.&quot;,&quot;DOI&quot;:&quot;10.1016/j.ympev.2025.108297&quot;,&quot;ISSN&quot;:&quot;10959513&quot;,&quot;issued&quot;:{&quot;date-parts&quot;:[[2025]]},&quot;abstract&quot;:&quot;Priapulida is a small phylum of 22 described species that are divided into two size classes (microscopic and macroscopic), distinguished by adult and larval morphology. Most priapulidans are rare or live in inaccessible habitats, and freshly collected material for molecular studies is difficult to obtain. With this study, we for the first time aim to resolve the phylogeny of extant Priapulida using transcriptomic, genomic, and morphological data. We analyze six newly assembled transcriptomes alongside existing data, covering seven species and four genera. Additionally, we include genomic data from museum-preserved species, adding another genus via low-coverage genome sequencing. Conserved regions from these data produce a combined phylogenomic tree, augmented by morphological data to suggest positions for the rare taxa Acanthopriapulus and Maccabeus. Our findings show that the microscopic Meiopriapulus consistently groups as a sister taxon to other priapulidans and not with Tubiluchus, as suggested in previous studies. Maccabeus, which exhibits both size-class characteristics, is the sister taxon to all the macroscopic species, while Acanthopriapulus is a sister taxon to Priapulus, but molecular data are needed to support their suggested positions. Ancestral state reconstruction suggests that small body size, lack of caudal appendages, and internal fertilization are ancestral traits for Priapulida. This supports the derived evolution of macroscopic size and other traits in the group, aligning with its microscopic sister groups Kinorhyncha and Loricifera. Due to the diversity of priapulidans and the unique morphologies of some species, further fossil studies and potential discoveries of priapulidan microfossils are essential to fully understand the evolutionary history of this phylum.&quot;,&quot;publisher&quot;:&quot;Elsevier Inc.&quot;,&quot;issue&quot;:&quot;January&quot;,&quot;volume&quot;:&quot;204&quot;},&quot;isTemporary&quot;:false}],&quot;citationTag&quot;:&quot;MENDELEY_CITATION_v3_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&quot;},{&quot;citationID&quot;:&quot;MENDELEY_CITATION_e6ff5fd5-07da-4c74-952a-782f6bde9d97&quot;,&quot;properties&quot;:{&quot;noteIndex&quot;:0},&quot;isEdited&quot;:false,&quot;manualOverride&quot;:{&quot;isManuallyOverridden&quot;:false,&quot;citeprocText&quot;:&quot;(Smith, Harvey and Butterfield 2015)&quot;,&quot;manualOverrideText&quot;:&quot;&quot;},&quot;citationItems&quot;:[{&quot;id&quot;:&quot;c3a6ef0c-ef98-3df2-bc15-a8a27ce18790&quot;,&quot;itemData&quot;:{&quot;type&quot;:&quot;article-journal&quot;,&quot;id&quot;:&quot;c3a6ef0c-ef98-3df2-bc15-a8a27ce18790&quot;,&quot;title&quot;:&quot;The macro- And microfossil record of the Cambrian priapulid Ottoia&quot;,&quot;author&quot;:[{&quot;family&quot;:&quot;Smith&quot;,&quot;given&quot;:&quot;Martin R.&quot;,&quot;parse-names&quot;:false,&quot;dropping-particle&quot;:&quot;&quot;,&quot;non-dropping-particle&quot;:&quot;&quot;},{&quot;family&quot;:&quot;Harvey&quot;,&quot;given&quot;:&quot;Thomas H.P.&quot;,&quot;parse-names&quot;:false,&quot;dropping-particle&quot;:&quot;&quot;,&quot;non-dropping-particle&quot;:&quot;&quot;},{&quot;family&quot;:&quot;Butterfield&quot;,&quot;given&quot;:&quot;Nicholas J.&quot;,&quot;parse-names&quot;:false,&quot;dropping-particle&quot;:&quot;&quot;,&quot;non-dropping-particle&quot;:&quot;&quot;}],&quot;container-title&quot;:&quot;Palaeontology&quot;,&quot;container-title-short&quot;:&quot;Palaeontology&quot;,&quot;DOI&quot;:&quot;10.1111/pala.12168&quot;,&quot;ISSN&quot;:&quot;14754983&quot;,&quot;issued&quot;:{&quot;date-parts&quot;:[[2015]]},&quot;page&quot;:&quot;705-721&quot;,&quot;abstract&quot;:&quot;The stem-group priapulid Ottoia Walcott, 1911, is the most abundant worm in the mid-Cambrian Burgess Shale, but has not been unambiguously demonstrated elsewhere. High-resolution electron and optical microscopy of macroscopic Burgess Shale specimens reveals the detailed anatomy of its robust hooks, spines and pharyngeal teeth, establishing the presence of two species: Ottoia prolifica Walcott, 1911, and Ottoia tricuspida sp. nov. Direct comparison of these sclerotized elements with a suite of shale-hosted mid-to-late Cambrian microfossils extends the range of ottoiid priapulids throughout the middle to upper Cambrian strata of the Western Canada Sedimentary Basin. Ottoiid priapulids represented an important component of Cambrian ecosystems: they occur in a range of lithologies and thrived in shallow water as well as in the deep-water setting of the Burgess Shale. A wider survey of Burgess Shale macrofossils reveals specific characters that diagnose priapulid sclerites more generally, establishing the affinity of a wide range of Small Carbonaceous Fossils and demonstrating the prominent role of priapulids in Cambrian seas.&quot;,&quot;issue&quot;:&quot;4&quot;,&quot;volume&quot;:&quot;58&quot;},&quot;isTemporary&quot;:false}],&quot;citationTag&quot;:&quot;MENDELEY_CITATION_v3_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&quot;},{&quot;citationID&quot;:&quot;MENDELEY_CITATION_d366eccf-0a36-4e3d-bb5b-8f66e3fbcf92&quot;,&quot;properties&quot;:{&quot;noteIndex&quot;:0},&quot;isEdited&quot;:false,&quot;manualOverride&quot;:{&quot;isManuallyOverridden&quot;:false,&quot;citeprocText&quot;:&quot;(Han &lt;i&gt;et al.&lt;/i&gt; 2007)&quot;,&quot;manualOverrideText&quot;:&quot;&quot;},&quot;citationItems&quot;:[{&quot;id&quot;:&quot;c038e70d-4c36-34d4-a0eb-852152277de1&quot;,&quot;itemData&quot;:{&quot;type&quot;:&quot;article-journal&quot;,&quot;id&quot;:&quot;c038e70d-4c36-34d4-a0eb-852152277de1&quot;,&quot;title&quot;:&quot;Trunk ornament on the palaeoscolecid worms Cricocosmia and Tabelliscolex from the Early Cambrian Chengjiang deposits of China&quot;,&quot;author&quot;:[{&quot;family&quot;:&quot;Han&quot;,&quot;given&quot;:&quot;Jian&quot;,&quot;parse-names&quot;:false,&quot;dropping-particle&quot;:&quot;&quot;,&quot;non-dropping-particle&quot;:&quot;&quot;},{&quot;family&quot;:&quot;Liu&quot;,&quot;given&quot;:&quot;Jianni&quot;,&quot;parse-names&quot;:false,&quot;dropping-particle&quot;:&quot;&quot;,&quot;non-dropping-particle&quot;:&quot;&quot;},{&quot;family&quot;:&quot;Zhang&quot;,&quot;given&quot;:&quot;Zhifei&quot;,&quot;parse-names&quot;:false,&quot;dropping-particle&quot;:&quot;&quot;,&quot;non-dropping-particle&quot;:&quot;&quot;},{&quot;family&quot;:&quot;Zhang&quot;,&quot;given&quot;:&quot;Xingliang&quot;,&quot;parse-names&quot;:false,&quot;dropping-particle&quot;:&quot;&quot;,&quot;non-dropping-particle&quot;:&quot;&quot;},{&quot;family&quot;:&quot;Shu&quot;,&quot;given&quot;:&quot;Degan&quot;,&quot;parse-names&quot;:false,&quot;dropping-particle&quot;:&quot;&quot;,&quot;non-dropping-particle&quot;:&quot;&quot;}],&quot;container-title&quot;:&quot;Acta Palaeontologica Polonica&quot;,&quot;container-title-short&quot;:&quot;Acta Palaeontol. Pol.&quot;,&quot;ISSN&quot;:&quot;05677920&quot;,&quot;issued&quot;:{&quot;date-parts&quot;:[[2007]]},&quot;page&quot;:&quot;423-431&quot;,&quot;abstract&quot;:&quot;Cricocosmia jinningensis, one of the most abundant palaeoscolecid worms from the Lower Cambrian Chengjiang deposits of south China, was originally described as bearing double longitudinal rows of lateral conical sclerites on the trunk. New observation reveals that the ventral trunk bears an additional set of ventral sclerites while the lateral sclerites display a tubercle-bearing (inner surface) and net-like (outer surface) microstructure similar to that of Tabelliscolex hexagonus. These findings mean that: (1) Cricocosmia shows a dorso-ventral and antero-posterior differentiation in trunk ornament; (2) as seen from the microstructure, Cricocosmia is close to Tabelliscolex hexagonus, supporting the idea that lobopodians and arthropods, both of which show an upper capping layer in the outer sclerites, are more closely related than the palaeoscolecidans; and (3) the similarities among the scalids, pharyngeal teeth and the trunk spines of palaeoscolecidans, are superficial. Tabelliscolex maanshanensis sp. nov., characterized by an inner concentric circlet of laminae in each tubercle of the lateral trunk plate, is proposed herein. Element mapping reveal that four known pathways of preservation can be found co-occurring in single specimen of Cricocosmia or Tabelliscolex, which sheds new light on the preservation of the Chengjiang fossils.&quot;,&quot;issue&quot;:&quot;2&quot;,&quot;volume&quot;:&quot;52&quot;},&quot;isTemporary&quot;:false}],&quot;citationTag&quot;:&quot;MENDELEY_CITATION_v3_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&quot;},{&quot;citationID&quot;:&quot;MENDELEY_CITATION_f8dedb83-5a47-4a39-b022-451da571b09e&quot;,&quot;properties&quot;:{&quot;noteIndex&quot;:0},&quot;isEdited&quot;:false,&quot;manualOverride&quot;:{&quot;isManuallyOverridden&quot;:false,&quot;citeprocText&quot;:&quot;(Maas &lt;i&gt;et al.&lt;/i&gt; 2007)&quot;,&quot;manualOverrideText&quot;:&quot;&quot;},&quot;citationTag&quot;:&quot;MENDELEY_CITATION_v3_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&quot;,&quot;citationItems&quot;:[{&quot;id&quot;:&quot;da737865-27c8-3626-89f6-34087f0b9093&quot;,&quot;itemData&quot;:{&quot;type&quot;:&quot;article-journal&quot;,&quot;id&quot;:&quot;da737865-27c8-3626-89f6-34087f0b9093&quot;,&quot;title&quot;:&quot;A Cambrian micro-lobopodian and the evolution of arthropod locomotion and reproduction&quot;,&quot;author&quot;:[{&quot;family&quot;:&quot;Maas&quot;,&quot;given&quot;:&quot;Andreas&quot;,&quot;parse-names&quot;:false,&quot;dropping-particle&quot;:&quot;&quot;,&quot;non-dropping-particle&quot;:&quot;&quot;},{&quot;family&quot;:&quot;Mayer&quot;,&quot;given&quot;:&quot;Georg&quot;,&quot;parse-names&quot;:false,&quot;dropping-particle&quot;:&quot;&quot;,&quot;non-dropping-particle&quot;:&quot;&quot;},{&quot;family&quot;:&quot;Kristensen&quot;,&quot;given&quot;:&quot;Reinhardt M.&quot;,&quot;parse-names&quot;:false,&quot;dropping-particle&quot;:&quot;&quot;,&quot;non-dropping-particle&quot;:&quot;&quot;},{&quot;family&quot;:&quot;Waloszek&quot;,&quot;given&quot;:&quot;Dieter&quot;,&quot;parse-names&quot;:false,&quot;dropping-particle&quot;:&quot;&quot;,&quot;non-dropping-particle&quot;:&quot;&quot;}],&quot;container-title&quot;:&quot;Chinese Science Bulletin&quot;,&quot;DOI&quot;:&quot;10.1007/s11434-007-0515-3&quot;,&quot;ISSN&quot;:&quot;1001-6538&quot;,&quot;issued&quot;:{&quot;date-parts&quot;:[[2007,12]]},&quot;page&quot;:&quot;3385-3392&quot;,&quot;issue&quot;:&quot;24&quot;,&quot;volume&quot;:&quot;52&quot;,&quot;container-title-short&quot;:&quot;&quot;},&quot;isTemporary&quot;:false}]},{&quot;citationID&quot;:&quot;MENDELEY_CITATION_e8303a76-c68c-4cd5-9917-f977362fe02d&quot;,&quot;properties&quot;:{&quot;noteIndex&quot;:0},&quot;isEdited&quot;:false,&quot;manualOverride&quot;:{&quot;isManuallyOverridden&quot;:false,&quot;citeprocText&quot;:&quot;(Halberg &lt;i&gt;et al.&lt;/i&gt; 2009; Møbjerg &lt;i&gt;et al.&lt;/i&gt; 2018)&quot;,&quot;manualOverrideText&quot;:&quot;&quot;},&quot;citationItems&quot;:[{&quot;id&quot;:&quot;43aa3011-1e79-35cf-af53-228bb0ebb624&quot;,&quot;itemData&quot;:{&quot;type&quot;:&quot;chapter&quot;,&quot;id&quot;:&quot;43aa3011-1e79-35cf-af53-228bb0ebb624&quot;,&quot;title&quot;:&quot;Morphology and functional anatomy&quot;,&quot;author&quot;:[{&quot;family&quot;:&quot;Møbjerg&quot;,&quot;given&quot;:&quot;Nadja&quot;,&quot;parse-names&quot;:false,&quot;dropping-particle&quot;:&quot;&quot;,&quot;non-dropping-particle&quot;:&quot;&quot;},{&quot;family&quot;:&quot;Jørgensen&quot;,&quot;given&quot;:&quot;Aslak&quot;,&quot;parse-names&quot;:false,&quot;dropping-particle&quot;:&quot;&quot;,&quot;non-dropping-particle&quot;:&quot;&quot;},{&quot;family&quot;:&quot;Kristensen&quot;,&quot;given&quot;:&quot;Reinhardt Møbjerg&quot;,&quot;parse-names&quot;:false,&quot;dropping-particle&quot;:&quot;&quot;,&quot;non-dropping-particle&quot;:&quot;&quot;},{&quot;family&quot;:&quot;Neves&quot;,&quot;given&quot;:&quot;Ricardo C.&quot;,&quot;parse-names&quot;:false,&quot;dropping-particle&quot;:&quot;&quot;,&quot;non-dropping-particle&quot;:&quot;&quot;}],&quot;container-title&quot;:&quot;Water Bears: The Biology of Tardigrades&quot;,&quot;chapter-number&quot;:&quot;2&quot;,&quot;editor&quot;:[{&quot;family&quot;:&quot;Schill&quot;,&quot;given&quot;:&quot;Ralph O.&quot;,&quot;parse-names&quot;:false,&quot;dropping-particle&quot;:&quot;&quot;,&quot;non-dropping-particle&quot;:&quot;&quot;}],&quot;DOI&quot;:&quot;10.1007/978-3-319-95702-9_2&quot;,&quot;ISBN&quot;:&quot;9783319957029&quot;,&quot;URL&quot;:&quot;https://www.cambridge.org/core/product/identifier/CBO9781316335345A015/type/book_part&quot;,&quot;issued&quot;:{&quot;date-parts&quot;:[[2018]]},&quot;publisher-place&quot;:&quot;Cham, Switzerland&quot;,&quot;page&quot;:&quot;57-94&quot;,&quot;publisher&quot;:&quot;Springer Nature Switzerland&quot;,&quot;container-title-short&quot;:&quot;&quot;},&quot;isTemporary&quot;:false},{&quot;id&quot;:&quot;fbe69af6-1019-3a4a-8f89-9d848e65b14d&quot;,&quot;itemData&quot;:{&quot;type&quot;:&quot;article-journal&quot;,&quot;id&quot;:&quot;fbe69af6-1019-3a4a-8f89-9d848e65b14d&quot;,&quot;title&quot;:&quot;Myoanatomy of the marine tardigrade [i]Halobiotus crispae[/i] (Eutardigrada: Hypsibiidae)&quot;,&quot;author&quot;:[{&quot;family&quot;:&quot;Halberg&quot;,&quot;given&quot;:&quot;Kenneth Agerlin&quot;,&quot;parse-names&quot;:false,&quot;dropping-particle&quot;:&quot;&quot;,&quot;non-dropping-particle&quot;:&quot;&quot;},{&quot;family&quot;:&quot;Persson&quot;,&quot;given&quot;:&quot;Dennis&quot;,&quot;parse-names&quot;:false,&quot;dropping-particle&quot;:&quot;&quot;,&quot;non-dropping-particle&quot;:&quot;&quot;},{&quot;family&quot;:&quot;Møbjerg&quot;,&quot;given&quot;:&quot;Nadja&quot;,&quot;parse-names&quot;:false,&quot;dropping-particle&quot;:&quot;&quot;,&quot;non-dropping-particle&quot;:&quot;&quot;},{&quot;family&quot;:&quot;Wanninger&quot;,&quot;given&quot;:&quot;Andreas&quot;,&quot;parse-names&quot;:false,&quot;dropping-particle&quot;:&quot;&quot;,&quot;non-dropping-particle&quot;:&quot;&quot;},{&quot;family&quot;:&quot;Kristensen&quot;,&quot;given&quot;:&quot;Reinhardt Møbjerg&quot;,&quot;parse-names&quot;:false,&quot;dropping-particle&quot;:&quot;&quot;,&quot;non-dropping-particle&quot;:&quot;&quot;}],&quot;container-title&quot;:&quot;Journal of Morphology&quot;,&quot;container-title-short&quot;:&quot;J. Morphol.&quot;,&quot;DOI&quot;:&quot;10.1002/jmor.10734&quot;,&quot;ISSN&quot;:&quot;1097-4687&quot;,&quot;PMID&quot;:&quot;19274743&quot;,&quot;issued&quot;:{&quot;date-parts&quot;:[[2009,8]]},&quot;page&quot;:&quot;996-1013&quot;,&quot;abstract&quot;:&quot;The muscular architecture of Halobiotus crispae (Eutardigrada: Hypsibiidae) was examined by means of fluorescent-coupled phalloidin in combination with confocal laser scanning microscopy and computer-aided three-dimensional reconstruction, in addition to light microscopy (Nomarski), scanning electron microscopy, and transmission electron microscopy (TEM). The somatic musculature of H. crispae is composed of structurally independent muscle fibers, which can be divided into a dorsal, ventral, dorsoventral, and a lateral musculature. Moreover, a distinct leg musculature is found. The number and arrangement of muscles differ in each leg. Noticeably, the fourth leg contains much fewer muscles when compared with the other legs. Buccopharyngeal musculature (myoepithelial muscles), intestinal musculature, and cloacal musculature comprise the animal's visceral musculature. TEM of stylet and leg musculature revealed ultrastructural similarities between these two muscle groups. Furthermore, microtubules are found in the epidermal cells of both leg and stylet muscle attachments. This would indicate that the stylet and stylet glands are homologues to the claw and claw glands, respectively. When comparing with previously published data on both heterotardigrade and eutardigrade species, it becomes obvious that eutardigrades possess very similar numbers and arrangement of muscles, yet differ in a number of significant details of their myoanatomy. This study establishes a morphological framework for the use of muscular architecture in elucidating tardigrade phylogeny.&quot;,&quot;issue&quot;:&quot;8&quot;,&quot;volume&quot;:&quot;270&quot;},&quot;isTemporary&quot;:false}],&quot;citationTag&quot;:&quot;MENDELEY_CITATION_v3_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&quot;},{&quot;citationID&quot;:&quot;MENDELEY_CITATION_f8e47849-03a2-49eb-8d24-bdc9de9e3daa&quot;,&quot;properties&quot;:{&quot;noteIndex&quot;:0},&quot;isEdited&quot;:false,&quot;manualOverride&quot;:{&quot;isManuallyOverridden&quot;:false,&quot;citeprocText&quot;:&quot;(Halberg &lt;i&gt;et al.&lt;/i&gt; 2009)&quot;,&quot;manualOverrideText&quot;:&quot;&quot;},&quot;citationItems&quot;:[{&quot;id&quot;:&quot;fbe69af6-1019-3a4a-8f89-9d848e65b14d&quot;,&quot;itemData&quot;:{&quot;type&quot;:&quot;article-journal&quot;,&quot;id&quot;:&quot;fbe69af6-1019-3a4a-8f89-9d848e65b14d&quot;,&quot;title&quot;:&quot;Myoanatomy of the marine tardigrade [i]Halobiotus crispae[/i] (Eutardigrada: Hypsibiidae)&quot;,&quot;author&quot;:[{&quot;family&quot;:&quot;Halberg&quot;,&quot;given&quot;:&quot;Kenneth Agerlin&quot;,&quot;parse-names&quot;:false,&quot;dropping-particle&quot;:&quot;&quot;,&quot;non-dropping-particle&quot;:&quot;&quot;},{&quot;family&quot;:&quot;Persson&quot;,&quot;given&quot;:&quot;Dennis&quot;,&quot;parse-names&quot;:false,&quot;dropping-particle&quot;:&quot;&quot;,&quot;non-dropping-particle&quot;:&quot;&quot;},{&quot;family&quot;:&quot;Møbjerg&quot;,&quot;given&quot;:&quot;Nadja&quot;,&quot;parse-names&quot;:false,&quot;dropping-particle&quot;:&quot;&quot;,&quot;non-dropping-particle&quot;:&quot;&quot;},{&quot;family&quot;:&quot;Wanninger&quot;,&quot;given&quot;:&quot;Andreas&quot;,&quot;parse-names&quot;:false,&quot;dropping-particle&quot;:&quot;&quot;,&quot;non-dropping-particle&quot;:&quot;&quot;},{&quot;family&quot;:&quot;Kristensen&quot;,&quot;given&quot;:&quot;Reinhardt Møbjerg&quot;,&quot;parse-names&quot;:false,&quot;dropping-particle&quot;:&quot;&quot;,&quot;non-dropping-particle&quot;:&quot;&quot;}],&quot;container-title&quot;:&quot;Journal of Morphology&quot;,&quot;container-title-short&quot;:&quot;J. Morphol.&quot;,&quot;DOI&quot;:&quot;10.1002/jmor.10734&quot;,&quot;ISSN&quot;:&quot;1097-4687&quot;,&quot;PMID&quot;:&quot;19274743&quot;,&quot;issued&quot;:{&quot;date-parts&quot;:[[2009,8]]},&quot;page&quot;:&quot;996-1013&quot;,&quot;abstract&quot;:&quot;The muscular architecture of Halobiotus crispae (Eutardigrada: Hypsibiidae) was examined by means of fluorescent-coupled phalloidin in combination with confocal laser scanning microscopy and computer-aided three-dimensional reconstruction, in addition to light microscopy (Nomarski), scanning electron microscopy, and transmission electron microscopy (TEM). The somatic musculature of H. crispae is composed of structurally independent muscle fibers, which can be divided into a dorsal, ventral, dorsoventral, and a lateral musculature. Moreover, a distinct leg musculature is found. The number and arrangement of muscles differ in each leg. Noticeably, the fourth leg contains much fewer muscles when compared with the other legs. Buccopharyngeal musculature (myoepithelial muscles), intestinal musculature, and cloacal musculature comprise the animal's visceral musculature. TEM of stylet and leg musculature revealed ultrastructural similarities between these two muscle groups. Furthermore, microtubules are found in the epidermal cells of both leg and stylet muscle attachments. This would indicate that the stylet and stylet glands are homologues to the claw and claw glands, respectively. When comparing with previously published data on both heterotardigrade and eutardigrade species, it becomes obvious that eutardigrades possess very similar numbers and arrangement of muscles, yet differ in a number of significant details of their myoanatomy. This study establishes a morphological framework for the use of muscular architecture in elucidating tardigrade phylogeny.&quot;,&quot;issue&quot;:&quot;8&quot;,&quot;volume&quot;:&quot;270&quot;},&quot;isTemporary&quot;:false}],&quot;citationTag&quot;:&quot;MENDELEY_CITATION_v3_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&quot;}]"/>
    <we:property name="MENDELEY_CITATIONS_LOCALE_CODE" value="&quot;en-US&quot;"/>
    <we:property name="MENDELEY_CITATIONS_STYLE" value="{&quot;id&quot;:&quot;https://www.zotero.org/styles/oxford-journals-scimed-author-date&quot;,&quot;title&quot;:&quot;Oxford Journals Sciences and Medicine (author-date)&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056E61-501E-274B-9AF7-68AFA6E0E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7808</Words>
  <Characters>104360</Characters>
  <Application>Microsoft Office Word</Application>
  <DocSecurity>0</DocSecurity>
  <Lines>1710</Lines>
  <Paragraphs>825</Paragraphs>
  <ScaleCrop>false</ScaleCrop>
  <HeadingPairs>
    <vt:vector size="2" baseType="variant">
      <vt:variant>
        <vt:lpstr>Title</vt:lpstr>
      </vt:variant>
      <vt:variant>
        <vt:i4>1</vt:i4>
      </vt:variant>
    </vt:vector>
  </HeadingPairs>
  <TitlesOfParts>
    <vt:vector size="1" baseType="lpstr">
      <vt:lpstr>SUPPLEMENTARY INFORMATION</vt:lpstr>
    </vt:vector>
  </TitlesOfParts>
  <LinksUpToDate>false</LinksUpToDate>
  <CharactersWithSpaces>1213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INFORMATION</dc:title>
  <dc:subject/>
  <dc:creator/>
  <cp:keywords/>
  <cp:lastModifiedBy/>
  <cp:revision>1</cp:revision>
  <dcterms:created xsi:type="dcterms:W3CDTF">2026-02-16T18:26:00Z</dcterms:created>
  <dcterms:modified xsi:type="dcterms:W3CDTF">2026-02-18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biology-letters</vt:lpwstr>
  </property>
  <property fmtid="{D5CDD505-2E9C-101B-9397-08002B2CF9AE}" pid="11" name="Mendeley Recent Style Name 3_1">
    <vt:lpwstr>Biology Letter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advances</vt:lpwstr>
  </property>
  <property fmtid="{D5CDD505-2E9C-101B-9397-08002B2CF9AE}" pid="23" name="Mendeley Recent Style Name 9_1">
    <vt:lpwstr>Science Advances</vt:lpwstr>
  </property>
  <property fmtid="{D5CDD505-2E9C-101B-9397-08002B2CF9AE}" pid="24" name="Mendeley Unique User Id_1">
    <vt:lpwstr>d14f35c2-c8bc-37b6-8c5a-c379d6e0b5e9</vt:lpwstr>
  </property>
</Properties>
</file>